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CF954D" w14:textId="0C5F0BBA" w:rsidR="00164DD6" w:rsidRPr="008A10EE" w:rsidRDefault="00164DD6" w:rsidP="00164DD6">
      <w:pPr>
        <w:rPr>
          <w:rFonts w:cs="Times New Roman"/>
          <w:noProof/>
          <w:lang w:val="id-ID"/>
        </w:rPr>
        <w:sectPr w:rsidR="00164DD6" w:rsidRPr="008A10EE" w:rsidSect="00483FC7">
          <w:headerReference w:type="even" r:id="rId11"/>
          <w:headerReference w:type="default" r:id="rId12"/>
          <w:footerReference w:type="even" r:id="rId13"/>
          <w:footerReference w:type="default" r:id="rId14"/>
          <w:headerReference w:type="first" r:id="rId15"/>
          <w:footerReference w:type="first" r:id="rId16"/>
          <w:pgSz w:w="8391" w:h="11907" w:code="11"/>
          <w:pgMar w:top="1440" w:right="1134" w:bottom="1440" w:left="1440" w:header="720" w:footer="720" w:gutter="0"/>
          <w:pgNumType w:fmt="lowerRoman" w:start="1"/>
          <w:cols w:space="720"/>
          <w:titlePg/>
          <w:docGrid w:linePitch="360"/>
        </w:sectPr>
      </w:pPr>
      <w:r w:rsidRPr="008A10EE">
        <w:rPr>
          <w:rFonts w:cs="Times New Roman"/>
          <w:b/>
          <w:noProof/>
          <w:lang w:val="id-ID"/>
        </w:rPr>
        <w:drawing>
          <wp:anchor distT="0" distB="0" distL="114300" distR="114300" simplePos="0" relativeHeight="251658241" behindDoc="0" locked="0" layoutInCell="1" allowOverlap="1" wp14:anchorId="2E9F8437" wp14:editId="46BC1199">
            <wp:simplePos x="0" y="0"/>
            <wp:positionH relativeFrom="column">
              <wp:posOffset>-53471</wp:posOffset>
            </wp:positionH>
            <wp:positionV relativeFrom="paragraph">
              <wp:posOffset>-449580</wp:posOffset>
            </wp:positionV>
            <wp:extent cx="1596652" cy="1028700"/>
            <wp:effectExtent l="0" t="0" r="0" b="0"/>
            <wp:wrapNone/>
            <wp:docPr id="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x other xx\Logo-logo\logo-its-surabaya.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596652" cy="1028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8A10EE">
        <w:rPr>
          <w:rFonts w:cs="Times New Roman"/>
          <w:noProof/>
          <w:lang w:val="id-ID"/>
        </w:rPr>
        <mc:AlternateContent>
          <mc:Choice Requires="wps">
            <w:drawing>
              <wp:anchor distT="57150" distB="57150" distL="57150" distR="57150" simplePos="0" relativeHeight="251658244" behindDoc="0" locked="0" layoutInCell="1" allowOverlap="1" wp14:anchorId="6B1E150F" wp14:editId="13AA9B90">
                <wp:simplePos x="0" y="0"/>
                <wp:positionH relativeFrom="page">
                  <wp:posOffset>598170</wp:posOffset>
                </wp:positionH>
                <wp:positionV relativeFrom="page">
                  <wp:posOffset>2362200</wp:posOffset>
                </wp:positionV>
                <wp:extent cx="4466590" cy="4507230"/>
                <wp:effectExtent l="0" t="0" r="0" b="4445"/>
                <wp:wrapSquare wrapText="right"/>
                <wp:docPr id="6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66590" cy="4507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6405FD84" w14:textId="63E711A5" w:rsidR="00441E18" w:rsidRPr="000C00DA" w:rsidRDefault="00441E18" w:rsidP="00164DD6">
                            <w:pPr>
                              <w:rPr>
                                <w:rFonts w:ascii="Trebuchet MS" w:eastAsia="ヒラギノ角ゴ Pro W3" w:hAnsi="Trebuchet MS"/>
                                <w:b/>
                                <w:color w:val="FFFFFF" w:themeColor="background1"/>
                                <w:sz w:val="20"/>
                                <w:lang w:val="en-US"/>
                              </w:rPr>
                            </w:pPr>
                            <w:r w:rsidRPr="00164DD6">
                              <w:rPr>
                                <w:rFonts w:ascii="Trebuchet MS" w:eastAsia="ヒラギノ角ゴ Pro W3" w:hAnsi="Trebuchet MS"/>
                                <w:b/>
                                <w:color w:val="FFFFFF" w:themeColor="background1"/>
                                <w:sz w:val="20"/>
                                <w:lang w:val="id-ID"/>
                              </w:rPr>
                              <w:t xml:space="preserve">TUGAS AKHIR – </w:t>
                            </w:r>
                            <w:r>
                              <w:rPr>
                                <w:rFonts w:ascii="Trebuchet MS" w:eastAsia="ヒラギノ角ゴ Pro W3" w:hAnsi="Trebuchet MS"/>
                                <w:b/>
                                <w:color w:val="FFFFFF" w:themeColor="background1"/>
                                <w:sz w:val="20"/>
                                <w:lang w:val="en-US"/>
                              </w:rPr>
                              <w:t>IS</w:t>
                            </w:r>
                            <w:r w:rsidRPr="00164DD6">
                              <w:rPr>
                                <w:rFonts w:ascii="Trebuchet MS" w:eastAsia="ヒラギノ角ゴ Pro W3" w:hAnsi="Trebuchet MS"/>
                                <w:b/>
                                <w:color w:val="FFFFFF" w:themeColor="background1"/>
                                <w:sz w:val="20"/>
                                <w:lang w:val="id-ID"/>
                              </w:rPr>
                              <w:t xml:space="preserve"> </w:t>
                            </w:r>
                            <w:r>
                              <w:rPr>
                                <w:rFonts w:ascii="Trebuchet MS" w:eastAsia="ヒラギノ角ゴ Pro W3" w:hAnsi="Trebuchet MS"/>
                                <w:b/>
                                <w:color w:val="FFFFFF" w:themeColor="background1"/>
                                <w:sz w:val="20"/>
                                <w:lang w:val="en-US"/>
                              </w:rPr>
                              <w:t>184853</w:t>
                            </w:r>
                          </w:p>
                          <w:p w14:paraId="54DBA371" w14:textId="77777777" w:rsidR="00441E18" w:rsidRPr="00164DD6" w:rsidRDefault="00441E18" w:rsidP="00164DD6">
                            <w:pPr>
                              <w:rPr>
                                <w:rFonts w:ascii="Trebuchet MS" w:eastAsia="ヒラギノ角ゴ Pro W3" w:hAnsi="Trebuchet MS"/>
                                <w:b/>
                                <w:color w:val="FFFFFF" w:themeColor="background1"/>
                                <w:sz w:val="28"/>
                                <w:lang w:val="id-ID"/>
                              </w:rPr>
                            </w:pPr>
                          </w:p>
                          <w:p w14:paraId="647B1BCB" w14:textId="6F88181E" w:rsidR="00441E18" w:rsidRDefault="00441E18" w:rsidP="00836EF5">
                            <w:pPr>
                              <w:rPr>
                                <w:rFonts w:ascii="Trebuchet MS" w:hAnsi="Trebuchet MS"/>
                                <w:b/>
                                <w:color w:val="FFFFFF" w:themeColor="background1"/>
                                <w:sz w:val="28"/>
                                <w:lang w:val="en-US"/>
                              </w:rPr>
                            </w:pPr>
                            <w:r w:rsidRPr="00000E5B">
                              <w:rPr>
                                <w:rFonts w:ascii="Trebuchet MS" w:hAnsi="Trebuchet MS"/>
                                <w:b/>
                                <w:color w:val="FFFFFF" w:themeColor="background1"/>
                                <w:sz w:val="28"/>
                                <w:lang w:val="en-US"/>
                              </w:rPr>
                              <w:t>IDENTIFIKASI FAKTOR PENDORONG BAGI KEBERHASILAN IMPLEMENTASI SISTEM INFORMASI TERINTEGRASI PADA PERGURUAN TINGGI (STUDI KASUS : PERGURUAN TINGGI DI SURABAYA)</w:t>
                            </w:r>
                          </w:p>
                          <w:p w14:paraId="5312330E" w14:textId="7C3D792C" w:rsidR="00441E18" w:rsidRDefault="00441E18" w:rsidP="00836EF5">
                            <w:pPr>
                              <w:rPr>
                                <w:rFonts w:ascii="Trebuchet MS" w:hAnsi="Trebuchet MS"/>
                                <w:b/>
                                <w:color w:val="FFFFFF" w:themeColor="background1"/>
                                <w:sz w:val="28"/>
                                <w:lang w:val="en-US"/>
                              </w:rPr>
                            </w:pPr>
                          </w:p>
                          <w:p w14:paraId="5D5E8C10" w14:textId="77777777" w:rsidR="00441E18" w:rsidRPr="00836EF5" w:rsidRDefault="00441E18" w:rsidP="00836EF5">
                            <w:pPr>
                              <w:rPr>
                                <w:rFonts w:ascii="Trebuchet MS" w:hAnsi="Trebuchet MS"/>
                                <w:b/>
                                <w:color w:val="FFFFFF" w:themeColor="background1"/>
                                <w:sz w:val="28"/>
                                <w:lang w:val="en-US"/>
                              </w:rPr>
                            </w:pPr>
                          </w:p>
                          <w:p w14:paraId="07FD13D5" w14:textId="61E6351A" w:rsidR="00441E18" w:rsidRDefault="00441E18" w:rsidP="00836EF5">
                            <w:pPr>
                              <w:rPr>
                                <w:rFonts w:ascii="Trebuchet MS" w:hAnsi="Trebuchet MS"/>
                                <w:b/>
                                <w:i/>
                                <w:color w:val="FFFFFF" w:themeColor="background1"/>
                                <w:sz w:val="28"/>
                                <w:lang w:val="en-US"/>
                              </w:rPr>
                            </w:pPr>
                            <w:r w:rsidRPr="00836EF5">
                              <w:rPr>
                                <w:rFonts w:ascii="Trebuchet MS" w:hAnsi="Trebuchet MS"/>
                                <w:b/>
                                <w:color w:val="FFFFFF" w:themeColor="background1"/>
                                <w:sz w:val="28"/>
                                <w:lang w:val="en-US"/>
                              </w:rPr>
                              <w:t>IDENTIFICATION OF DRIVING FACTORS FOR SUCCESSFUL IMPLEMENTATION OF INTEGRATED INFORMATION SYSTEMS IN HIGHER EDUCATION INSTITUTION (THE CASE : HIGHER EDUCATION INSTITUTION IN SURABAYA)</w:t>
                            </w:r>
                          </w:p>
                          <w:p w14:paraId="4D088EE8" w14:textId="77777777" w:rsidR="00441E18" w:rsidRPr="00164DD6" w:rsidRDefault="00441E18" w:rsidP="00164DD6">
                            <w:pPr>
                              <w:rPr>
                                <w:rFonts w:ascii="Trebuchet MS" w:eastAsia="ヒラギノ角ゴ Pro W3" w:hAnsi="Trebuchet MS"/>
                                <w:color w:val="FFFFFF" w:themeColor="background1"/>
                                <w:sz w:val="24"/>
                                <w:lang w:val="id-ID"/>
                              </w:rPr>
                            </w:pPr>
                          </w:p>
                          <w:p w14:paraId="3B0A9694" w14:textId="77777777" w:rsidR="00441E18" w:rsidRPr="00473FB8" w:rsidRDefault="00441E18" w:rsidP="00473FB8">
                            <w:pPr>
                              <w:rPr>
                                <w:rFonts w:ascii="Trebuchet MS" w:eastAsia="ヒラギノ角ゴ Pro W3" w:hAnsi="Trebuchet MS"/>
                                <w:b/>
                                <w:bCs/>
                                <w:color w:val="FFFFFF" w:themeColor="background1"/>
                                <w:sz w:val="20"/>
                                <w:lang w:val="en-US"/>
                              </w:rPr>
                            </w:pPr>
                            <w:r w:rsidRPr="00473FB8">
                              <w:rPr>
                                <w:rFonts w:ascii="Trebuchet MS" w:eastAsia="ヒラギノ角ゴ Pro W3" w:hAnsi="Trebuchet MS"/>
                                <w:b/>
                                <w:bCs/>
                                <w:color w:val="FFFFFF" w:themeColor="background1"/>
                                <w:sz w:val="20"/>
                                <w:lang w:val="en-US"/>
                              </w:rPr>
                              <w:t>ROFIQOH NADIAH</w:t>
                            </w:r>
                          </w:p>
                          <w:p w14:paraId="6F6C70C2" w14:textId="3FC75F0D" w:rsidR="00441E18" w:rsidRDefault="00441E18" w:rsidP="00473FB8">
                            <w:pPr>
                              <w:rPr>
                                <w:rFonts w:ascii="Trebuchet MS" w:eastAsia="ヒラギノ角ゴ Pro W3" w:hAnsi="Trebuchet MS"/>
                                <w:b/>
                                <w:bCs/>
                                <w:color w:val="FFFFFF" w:themeColor="background1"/>
                                <w:sz w:val="20"/>
                                <w:lang w:val="en-US"/>
                              </w:rPr>
                            </w:pPr>
                            <w:r w:rsidRPr="00473FB8">
                              <w:rPr>
                                <w:rFonts w:ascii="Trebuchet MS" w:eastAsia="ヒラギノ角ゴ Pro W3" w:hAnsi="Trebuchet MS"/>
                                <w:b/>
                                <w:bCs/>
                                <w:color w:val="FFFFFF" w:themeColor="background1"/>
                                <w:sz w:val="20"/>
                                <w:lang w:val="en-US"/>
                              </w:rPr>
                              <w:t>NRP. 05211640000001</w:t>
                            </w:r>
                          </w:p>
                          <w:p w14:paraId="5E964452" w14:textId="77777777" w:rsidR="00441E18" w:rsidRPr="002810A7" w:rsidRDefault="00441E18" w:rsidP="00473FB8">
                            <w:pPr>
                              <w:rPr>
                                <w:rFonts w:ascii="Trebuchet MS" w:eastAsia="ヒラギノ角ゴ Pro W3" w:hAnsi="Trebuchet MS"/>
                                <w:b/>
                                <w:bCs/>
                                <w:color w:val="FFFFFF" w:themeColor="background1"/>
                                <w:sz w:val="20"/>
                                <w:lang w:val="id-ID"/>
                              </w:rPr>
                            </w:pPr>
                          </w:p>
                          <w:p w14:paraId="135B5439" w14:textId="77777777" w:rsidR="00441E18" w:rsidRPr="00473FB8" w:rsidRDefault="00441E18" w:rsidP="00473FB8">
                            <w:pPr>
                              <w:rPr>
                                <w:rFonts w:ascii="Trebuchet MS" w:eastAsia="ヒラギノ角ゴ Pro W3" w:hAnsi="Trebuchet MS"/>
                                <w:b/>
                                <w:bCs/>
                                <w:color w:val="FFFFFF" w:themeColor="background1"/>
                                <w:sz w:val="20"/>
                                <w:lang w:val="id-ID"/>
                              </w:rPr>
                            </w:pPr>
                            <w:r w:rsidRPr="00473FB8">
                              <w:rPr>
                                <w:rFonts w:ascii="Trebuchet MS" w:eastAsia="ヒラギノ角ゴ Pro W3" w:hAnsi="Trebuchet MS"/>
                                <w:b/>
                                <w:bCs/>
                                <w:color w:val="FFFFFF" w:themeColor="background1"/>
                                <w:sz w:val="20"/>
                                <w:lang w:val="id-ID"/>
                              </w:rPr>
                              <w:t>Dosen Pembimbing</w:t>
                            </w:r>
                          </w:p>
                          <w:p w14:paraId="31BACDA6" w14:textId="77777777" w:rsidR="00441E18" w:rsidRPr="00473FB8" w:rsidRDefault="00441E18" w:rsidP="00473FB8">
                            <w:pPr>
                              <w:rPr>
                                <w:rFonts w:ascii="Trebuchet MS" w:eastAsia="ヒラギノ角ゴ Pro W3" w:hAnsi="Trebuchet MS"/>
                                <w:b/>
                                <w:bCs/>
                                <w:color w:val="FFFFFF" w:themeColor="background1"/>
                                <w:sz w:val="20"/>
                                <w:lang w:val="id-ID"/>
                              </w:rPr>
                            </w:pPr>
                            <w:r w:rsidRPr="00473FB8">
                              <w:rPr>
                                <w:rFonts w:ascii="Trebuchet MS" w:eastAsia="ヒラギノ角ゴ Pro W3" w:hAnsi="Trebuchet MS"/>
                                <w:b/>
                                <w:bCs/>
                                <w:color w:val="FFFFFF" w:themeColor="background1"/>
                                <w:sz w:val="20"/>
                                <w:lang w:val="id-ID"/>
                              </w:rPr>
                              <w:t>Hanim Maria Astuti, S.Kom, M.Sc, ITIL</w:t>
                            </w:r>
                          </w:p>
                          <w:p w14:paraId="4CE601DA" w14:textId="76FA000B" w:rsidR="00441E18" w:rsidRPr="002810A7" w:rsidRDefault="00441E18" w:rsidP="00473FB8">
                            <w:pPr>
                              <w:rPr>
                                <w:rFonts w:ascii="Trebuchet MS" w:hAnsi="Trebuchet MS" w:cs="Trebuchet MS"/>
                                <w:b/>
                                <w:bCs/>
                                <w:color w:val="FFFFFF" w:themeColor="background1"/>
                                <w:sz w:val="20"/>
                                <w:lang w:val="en-US"/>
                              </w:rPr>
                            </w:pPr>
                            <w:r w:rsidRPr="00473FB8">
                              <w:rPr>
                                <w:rFonts w:ascii="Trebuchet MS" w:eastAsia="ヒラギノ角ゴ Pro W3" w:hAnsi="Trebuchet MS"/>
                                <w:b/>
                                <w:bCs/>
                                <w:color w:val="FFFFFF" w:themeColor="background1"/>
                                <w:sz w:val="20"/>
                                <w:lang w:val="id-ID"/>
                              </w:rPr>
                              <w:t>Feby Artwodini, S.Kom, MT</w:t>
                            </w:r>
                          </w:p>
                          <w:p w14:paraId="75F34C1E" w14:textId="77777777" w:rsidR="00441E18" w:rsidRPr="002810A7" w:rsidRDefault="00441E18" w:rsidP="00164DD6">
                            <w:pPr>
                              <w:rPr>
                                <w:rFonts w:ascii="Trebuchet MS" w:hAnsi="Trebuchet MS" w:cs="Trebuchet MS"/>
                                <w:b/>
                                <w:bCs/>
                                <w:color w:val="FFFFFF" w:themeColor="background1"/>
                                <w:sz w:val="20"/>
                                <w:lang w:val="id-ID"/>
                              </w:rPr>
                            </w:pPr>
                          </w:p>
                          <w:p w14:paraId="11BC0513" w14:textId="77777777" w:rsidR="00441E18" w:rsidRPr="002810A7" w:rsidRDefault="00441E18" w:rsidP="00164DD6">
                            <w:pPr>
                              <w:rPr>
                                <w:rFonts w:ascii="Trebuchet MS" w:eastAsia="ヒラギノ角ゴ Pro W3" w:hAnsi="Trebuchet MS"/>
                                <w:b/>
                                <w:bCs/>
                                <w:color w:val="FFFFFF" w:themeColor="background1"/>
                                <w:sz w:val="20"/>
                                <w:lang w:val="id-ID"/>
                              </w:rPr>
                            </w:pPr>
                            <w:r w:rsidRPr="002810A7">
                              <w:rPr>
                                <w:rFonts w:ascii="Trebuchet MS" w:eastAsia="ヒラギノ角ゴ Pro W3" w:hAnsi="Trebuchet MS"/>
                                <w:b/>
                                <w:bCs/>
                                <w:color w:val="FFFFFF" w:themeColor="background1"/>
                                <w:sz w:val="20"/>
                                <w:lang w:val="id-ID"/>
                              </w:rPr>
                              <w:t>DEPARTEMEN SISTEM INFORMASI</w:t>
                            </w:r>
                          </w:p>
                          <w:p w14:paraId="751B6C36" w14:textId="7AE6F943" w:rsidR="00441E18" w:rsidRPr="002810A7" w:rsidRDefault="00441E18" w:rsidP="00164DD6">
                            <w:pPr>
                              <w:rPr>
                                <w:rFonts w:ascii="Trebuchet MS" w:eastAsia="ヒラギノ角ゴ Pro W3" w:hAnsi="Trebuchet MS"/>
                                <w:b/>
                                <w:bCs/>
                                <w:color w:val="FF0000"/>
                                <w:sz w:val="20"/>
                                <w:lang w:val="en-US"/>
                              </w:rPr>
                            </w:pPr>
                            <w:r w:rsidRPr="002810A7">
                              <w:rPr>
                                <w:rFonts w:ascii="Trebuchet MS" w:eastAsia="ヒラギノ角ゴ Pro W3" w:hAnsi="Trebuchet MS"/>
                                <w:b/>
                                <w:bCs/>
                                <w:color w:val="FFFFFF" w:themeColor="background1"/>
                                <w:sz w:val="20"/>
                                <w:lang w:val="id-ID"/>
                              </w:rPr>
                              <w:t xml:space="preserve">Fakultas Teknologi </w:t>
                            </w:r>
                            <w:r w:rsidRPr="002810A7">
                              <w:rPr>
                                <w:rFonts w:ascii="Trebuchet MS" w:eastAsia="ヒラギノ角ゴ Pro W3" w:hAnsi="Trebuchet MS"/>
                                <w:b/>
                                <w:bCs/>
                                <w:color w:val="FFFFFF" w:themeColor="background1"/>
                                <w:sz w:val="20"/>
                                <w:lang w:val="en-US"/>
                              </w:rPr>
                              <w:t>Elektro dan Informatika Cerdas</w:t>
                            </w:r>
                          </w:p>
                          <w:p w14:paraId="38134A4E" w14:textId="77777777" w:rsidR="00441E18" w:rsidRPr="002810A7" w:rsidRDefault="00441E18" w:rsidP="00164DD6">
                            <w:pPr>
                              <w:rPr>
                                <w:rFonts w:ascii="Trebuchet MS" w:eastAsia="ヒラギノ角ゴ Pro W3" w:hAnsi="Trebuchet MS"/>
                                <w:b/>
                                <w:bCs/>
                                <w:color w:val="FFFFFF" w:themeColor="background1"/>
                                <w:sz w:val="20"/>
                                <w:lang w:val="id-ID"/>
                              </w:rPr>
                            </w:pPr>
                            <w:r w:rsidRPr="002810A7">
                              <w:rPr>
                                <w:rFonts w:ascii="Trebuchet MS" w:eastAsia="ヒラギノ角ゴ Pro W3" w:hAnsi="Trebuchet MS"/>
                                <w:b/>
                                <w:bCs/>
                                <w:color w:val="FFFFFF" w:themeColor="background1"/>
                                <w:sz w:val="20"/>
                                <w:lang w:val="id-ID"/>
                              </w:rPr>
                              <w:t>Institut Teknologi Sepuluh Nopember</w:t>
                            </w:r>
                          </w:p>
                          <w:p w14:paraId="57166162" w14:textId="54FD2373" w:rsidR="00441E18" w:rsidRPr="0024087D" w:rsidRDefault="00441E18" w:rsidP="00164DD6">
                            <w:pPr>
                              <w:rPr>
                                <w:lang w:val="en-US"/>
                              </w:rPr>
                            </w:pPr>
                            <w:r w:rsidRPr="002810A7">
                              <w:rPr>
                                <w:rFonts w:ascii="Trebuchet MS" w:eastAsia="ヒラギノ角ゴ Pro W3" w:hAnsi="Trebuchet MS"/>
                                <w:b/>
                                <w:bCs/>
                                <w:color w:val="FFFFFF" w:themeColor="background1"/>
                                <w:sz w:val="20"/>
                                <w:lang w:val="id-ID"/>
                              </w:rPr>
                              <w:t>Surabaya 20</w:t>
                            </w:r>
                            <w:r w:rsidRPr="002810A7">
                              <w:rPr>
                                <w:rFonts w:ascii="Trebuchet MS" w:eastAsia="ヒラギノ角ゴ Pro W3" w:hAnsi="Trebuchet MS"/>
                                <w:b/>
                                <w:bCs/>
                                <w:color w:val="FFFFFF" w:themeColor="background1"/>
                                <w:sz w:val="20"/>
                                <w:lang w:val="en-US"/>
                              </w:rPr>
                              <w:t>20</w:t>
                            </w:r>
                          </w:p>
                        </w:txbxContent>
                      </wps:txbx>
                      <wps:bodyPr rot="0" vert="horz" wrap="square" lIns="38100" tIns="38100" rIns="38100" bIns="381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1E150F" id="Rectangle 39" o:spid="_x0000_s1026" style="position:absolute;left:0;text-align:left;margin-left:47.1pt;margin-top:186pt;width:351.7pt;height:354.9pt;z-index:251658244;visibility:visible;mso-wrap-style:square;mso-width-percent:0;mso-height-percent:0;mso-wrap-distance-left:4.5pt;mso-wrap-distance-top:4.5pt;mso-wrap-distance-right:4.5pt;mso-wrap-distance-bottom:4.5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" filled="f" stroked="f">
                <v:stroke joinstyle="round"/>
                <v:path arrowok="t"/>
                <v:textbox inset="3pt,3pt,3pt,3pt">
                  <w:txbxContent>
                    <w:p w14:paraId="6405FD84" w14:textId="63E711A5" w:rsidR="00441E18" w:rsidRPr="000C00DA" w:rsidRDefault="00441E18" w:rsidP="00164DD6">
                      <w:pPr>
                        <w:rPr>
                          <w:rFonts w:ascii="Trebuchet MS" w:eastAsia="ヒラギノ角ゴ Pro W3" w:hAnsi="Trebuchet MS"/>
                          <w:b/>
                          <w:color w:val="FFFFFF" w:themeColor="background1"/>
                          <w:sz w:val="20"/>
                          <w:lang w:val="en-US"/>
                        </w:rPr>
                      </w:pPr>
                      <w:r w:rsidRPr="00164DD6">
                        <w:rPr>
                          <w:rFonts w:ascii="Trebuchet MS" w:eastAsia="ヒラギノ角ゴ Pro W3" w:hAnsi="Trebuchet MS"/>
                          <w:b/>
                          <w:color w:val="FFFFFF" w:themeColor="background1"/>
                          <w:sz w:val="20"/>
                          <w:lang w:val="id-ID"/>
                        </w:rPr>
                        <w:t xml:space="preserve">TUGAS AKHIR – </w:t>
                      </w:r>
                      <w:r>
                        <w:rPr>
                          <w:rFonts w:ascii="Trebuchet MS" w:eastAsia="ヒラギノ角ゴ Pro W3" w:hAnsi="Trebuchet MS"/>
                          <w:b/>
                          <w:color w:val="FFFFFF" w:themeColor="background1"/>
                          <w:sz w:val="20"/>
                          <w:lang w:val="en-US"/>
                        </w:rPr>
                        <w:t>IS</w:t>
                      </w:r>
                      <w:r w:rsidRPr="00164DD6">
                        <w:rPr>
                          <w:rFonts w:ascii="Trebuchet MS" w:eastAsia="ヒラギノ角ゴ Pro W3" w:hAnsi="Trebuchet MS"/>
                          <w:b/>
                          <w:color w:val="FFFFFF" w:themeColor="background1"/>
                          <w:sz w:val="20"/>
                          <w:lang w:val="id-ID"/>
                        </w:rPr>
                        <w:t xml:space="preserve"> </w:t>
                      </w:r>
                      <w:r>
                        <w:rPr>
                          <w:rFonts w:ascii="Trebuchet MS" w:eastAsia="ヒラギノ角ゴ Pro W3" w:hAnsi="Trebuchet MS"/>
                          <w:b/>
                          <w:color w:val="FFFFFF" w:themeColor="background1"/>
                          <w:sz w:val="20"/>
                          <w:lang w:val="en-US"/>
                        </w:rPr>
                        <w:t>184853</w:t>
                      </w:r>
                    </w:p>
                    <w:p w14:paraId="54DBA371" w14:textId="77777777" w:rsidR="00441E18" w:rsidRPr="00164DD6" w:rsidRDefault="00441E18" w:rsidP="00164DD6">
                      <w:pPr>
                        <w:rPr>
                          <w:rFonts w:ascii="Trebuchet MS" w:eastAsia="ヒラギノ角ゴ Pro W3" w:hAnsi="Trebuchet MS"/>
                          <w:b/>
                          <w:color w:val="FFFFFF" w:themeColor="background1"/>
                          <w:sz w:val="28"/>
                          <w:lang w:val="id-ID"/>
                        </w:rPr>
                      </w:pPr>
                    </w:p>
                    <w:p w14:paraId="647B1BCB" w14:textId="6F88181E" w:rsidR="00441E18" w:rsidRDefault="00441E18" w:rsidP="00836EF5">
                      <w:pPr>
                        <w:rPr>
                          <w:rFonts w:ascii="Trebuchet MS" w:hAnsi="Trebuchet MS"/>
                          <w:b/>
                          <w:color w:val="FFFFFF" w:themeColor="background1"/>
                          <w:sz w:val="28"/>
                          <w:lang w:val="en-US"/>
                        </w:rPr>
                      </w:pPr>
                      <w:r w:rsidRPr="00000E5B">
                        <w:rPr>
                          <w:rFonts w:ascii="Trebuchet MS" w:hAnsi="Trebuchet MS"/>
                          <w:b/>
                          <w:color w:val="FFFFFF" w:themeColor="background1"/>
                          <w:sz w:val="28"/>
                          <w:lang w:val="en-US"/>
                        </w:rPr>
                        <w:t>IDENTIFIKASI FAKTOR PENDORONG BAGI KEBERHASILAN IMPLEMENTASI SISTEM INFORMASI TERINTEGRASI PADA PERGURUAN TINGGI (STUDI KASUS : PERGURUAN TINGGI DI SURABAYA)</w:t>
                      </w:r>
                    </w:p>
                    <w:p w14:paraId="5312330E" w14:textId="7C3D792C" w:rsidR="00441E18" w:rsidRDefault="00441E18" w:rsidP="00836EF5">
                      <w:pPr>
                        <w:rPr>
                          <w:rFonts w:ascii="Trebuchet MS" w:hAnsi="Trebuchet MS"/>
                          <w:b/>
                          <w:color w:val="FFFFFF" w:themeColor="background1"/>
                          <w:sz w:val="28"/>
                          <w:lang w:val="en-US"/>
                        </w:rPr>
                      </w:pPr>
                    </w:p>
                    <w:p w14:paraId="5D5E8C10" w14:textId="77777777" w:rsidR="00441E18" w:rsidRPr="00836EF5" w:rsidRDefault="00441E18" w:rsidP="00836EF5">
                      <w:pPr>
                        <w:rPr>
                          <w:rFonts w:ascii="Trebuchet MS" w:hAnsi="Trebuchet MS"/>
                          <w:b/>
                          <w:color w:val="FFFFFF" w:themeColor="background1"/>
                          <w:sz w:val="28"/>
                          <w:lang w:val="en-US"/>
                        </w:rPr>
                      </w:pPr>
                    </w:p>
                    <w:p w14:paraId="07FD13D5" w14:textId="61E6351A" w:rsidR="00441E18" w:rsidRDefault="00441E18" w:rsidP="00836EF5">
                      <w:pPr>
                        <w:rPr>
                          <w:rFonts w:ascii="Trebuchet MS" w:hAnsi="Trebuchet MS"/>
                          <w:b/>
                          <w:i/>
                          <w:color w:val="FFFFFF" w:themeColor="background1"/>
                          <w:sz w:val="28"/>
                          <w:lang w:val="en-US"/>
                        </w:rPr>
                      </w:pPr>
                      <w:r w:rsidRPr="00836EF5">
                        <w:rPr>
                          <w:rFonts w:ascii="Trebuchet MS" w:hAnsi="Trebuchet MS"/>
                          <w:b/>
                          <w:color w:val="FFFFFF" w:themeColor="background1"/>
                          <w:sz w:val="28"/>
                          <w:lang w:val="en-US"/>
                        </w:rPr>
                        <w:t>IDENTIFICATION OF DRIVING FACTORS FOR SUCCESSFUL IMPLEMENTATION OF INTEGRATED INFORMATION SYSTEMS IN HIGHER EDUCATION INSTITUTION (THE CASE : HIGHER EDUCATION INSTITUTION IN SURABAYA)</w:t>
                      </w:r>
                    </w:p>
                    <w:p w14:paraId="4D088EE8" w14:textId="77777777" w:rsidR="00441E18" w:rsidRPr="00164DD6" w:rsidRDefault="00441E18" w:rsidP="00164DD6">
                      <w:pPr>
                        <w:rPr>
                          <w:rFonts w:ascii="Trebuchet MS" w:eastAsia="ヒラギノ角ゴ Pro W3" w:hAnsi="Trebuchet MS"/>
                          <w:color w:val="FFFFFF" w:themeColor="background1"/>
                          <w:sz w:val="24"/>
                          <w:lang w:val="id-ID"/>
                        </w:rPr>
                      </w:pPr>
                    </w:p>
                    <w:p w14:paraId="3B0A9694" w14:textId="77777777" w:rsidR="00441E18" w:rsidRPr="00473FB8" w:rsidRDefault="00441E18" w:rsidP="00473FB8">
                      <w:pPr>
                        <w:rPr>
                          <w:rFonts w:ascii="Trebuchet MS" w:eastAsia="ヒラギノ角ゴ Pro W3" w:hAnsi="Trebuchet MS"/>
                          <w:b/>
                          <w:bCs/>
                          <w:color w:val="FFFFFF" w:themeColor="background1"/>
                          <w:sz w:val="20"/>
                          <w:lang w:val="en-US"/>
                        </w:rPr>
                      </w:pPr>
                      <w:r w:rsidRPr="00473FB8">
                        <w:rPr>
                          <w:rFonts w:ascii="Trebuchet MS" w:eastAsia="ヒラギノ角ゴ Pro W3" w:hAnsi="Trebuchet MS"/>
                          <w:b/>
                          <w:bCs/>
                          <w:color w:val="FFFFFF" w:themeColor="background1"/>
                          <w:sz w:val="20"/>
                          <w:lang w:val="en-US"/>
                        </w:rPr>
                        <w:t>ROFIQOH NADIAH</w:t>
                      </w:r>
                    </w:p>
                    <w:p w14:paraId="6F6C70C2" w14:textId="3FC75F0D" w:rsidR="00441E18" w:rsidRDefault="00441E18" w:rsidP="00473FB8">
                      <w:pPr>
                        <w:rPr>
                          <w:rFonts w:ascii="Trebuchet MS" w:eastAsia="ヒラギノ角ゴ Pro W3" w:hAnsi="Trebuchet MS"/>
                          <w:b/>
                          <w:bCs/>
                          <w:color w:val="FFFFFF" w:themeColor="background1"/>
                          <w:sz w:val="20"/>
                          <w:lang w:val="en-US"/>
                        </w:rPr>
                      </w:pPr>
                      <w:r w:rsidRPr="00473FB8">
                        <w:rPr>
                          <w:rFonts w:ascii="Trebuchet MS" w:eastAsia="ヒラギノ角ゴ Pro W3" w:hAnsi="Trebuchet MS"/>
                          <w:b/>
                          <w:bCs/>
                          <w:color w:val="FFFFFF" w:themeColor="background1"/>
                          <w:sz w:val="20"/>
                          <w:lang w:val="en-US"/>
                        </w:rPr>
                        <w:t>NRP. 05211640000001</w:t>
                      </w:r>
                    </w:p>
                    <w:p w14:paraId="5E964452" w14:textId="77777777" w:rsidR="00441E18" w:rsidRPr="002810A7" w:rsidRDefault="00441E18" w:rsidP="00473FB8">
                      <w:pPr>
                        <w:rPr>
                          <w:rFonts w:ascii="Trebuchet MS" w:eastAsia="ヒラギノ角ゴ Pro W3" w:hAnsi="Trebuchet MS"/>
                          <w:b/>
                          <w:bCs/>
                          <w:color w:val="FFFFFF" w:themeColor="background1"/>
                          <w:sz w:val="20"/>
                          <w:lang w:val="id-ID"/>
                        </w:rPr>
                      </w:pPr>
                    </w:p>
                    <w:p w14:paraId="135B5439" w14:textId="77777777" w:rsidR="00441E18" w:rsidRPr="00473FB8" w:rsidRDefault="00441E18" w:rsidP="00473FB8">
                      <w:pPr>
                        <w:rPr>
                          <w:rFonts w:ascii="Trebuchet MS" w:eastAsia="ヒラギノ角ゴ Pro W3" w:hAnsi="Trebuchet MS"/>
                          <w:b/>
                          <w:bCs/>
                          <w:color w:val="FFFFFF" w:themeColor="background1"/>
                          <w:sz w:val="20"/>
                          <w:lang w:val="id-ID"/>
                        </w:rPr>
                      </w:pPr>
                      <w:r w:rsidRPr="00473FB8">
                        <w:rPr>
                          <w:rFonts w:ascii="Trebuchet MS" w:eastAsia="ヒラギノ角ゴ Pro W3" w:hAnsi="Trebuchet MS"/>
                          <w:b/>
                          <w:bCs/>
                          <w:color w:val="FFFFFF" w:themeColor="background1"/>
                          <w:sz w:val="20"/>
                          <w:lang w:val="id-ID"/>
                        </w:rPr>
                        <w:t>Dosen Pembimbing</w:t>
                      </w:r>
                    </w:p>
                    <w:p w14:paraId="31BACDA6" w14:textId="77777777" w:rsidR="00441E18" w:rsidRPr="00473FB8" w:rsidRDefault="00441E18" w:rsidP="00473FB8">
                      <w:pPr>
                        <w:rPr>
                          <w:rFonts w:ascii="Trebuchet MS" w:eastAsia="ヒラギノ角ゴ Pro W3" w:hAnsi="Trebuchet MS"/>
                          <w:b/>
                          <w:bCs/>
                          <w:color w:val="FFFFFF" w:themeColor="background1"/>
                          <w:sz w:val="20"/>
                          <w:lang w:val="id-ID"/>
                        </w:rPr>
                      </w:pPr>
                      <w:r w:rsidRPr="00473FB8">
                        <w:rPr>
                          <w:rFonts w:ascii="Trebuchet MS" w:eastAsia="ヒラギノ角ゴ Pro W3" w:hAnsi="Trebuchet MS"/>
                          <w:b/>
                          <w:bCs/>
                          <w:color w:val="FFFFFF" w:themeColor="background1"/>
                          <w:sz w:val="20"/>
                          <w:lang w:val="id-ID"/>
                        </w:rPr>
                        <w:t>Hanim Maria Astuti, S.Kom, M.Sc, ITIL</w:t>
                      </w:r>
                    </w:p>
                    <w:p w14:paraId="4CE601DA" w14:textId="76FA000B" w:rsidR="00441E18" w:rsidRPr="002810A7" w:rsidRDefault="00441E18" w:rsidP="00473FB8">
                      <w:pPr>
                        <w:rPr>
                          <w:rFonts w:ascii="Trebuchet MS" w:hAnsi="Trebuchet MS" w:cs="Trebuchet MS"/>
                          <w:b/>
                          <w:bCs/>
                          <w:color w:val="FFFFFF" w:themeColor="background1"/>
                          <w:sz w:val="20"/>
                          <w:lang w:val="en-US"/>
                        </w:rPr>
                      </w:pPr>
                      <w:r w:rsidRPr="00473FB8">
                        <w:rPr>
                          <w:rFonts w:ascii="Trebuchet MS" w:eastAsia="ヒラギノ角ゴ Pro W3" w:hAnsi="Trebuchet MS"/>
                          <w:b/>
                          <w:bCs/>
                          <w:color w:val="FFFFFF" w:themeColor="background1"/>
                          <w:sz w:val="20"/>
                          <w:lang w:val="id-ID"/>
                        </w:rPr>
                        <w:t>Feby Artwodini, S.Kom, MT</w:t>
                      </w:r>
                    </w:p>
                    <w:p w14:paraId="75F34C1E" w14:textId="77777777" w:rsidR="00441E18" w:rsidRPr="002810A7" w:rsidRDefault="00441E18" w:rsidP="00164DD6">
                      <w:pPr>
                        <w:rPr>
                          <w:rFonts w:ascii="Trebuchet MS" w:hAnsi="Trebuchet MS" w:cs="Trebuchet MS"/>
                          <w:b/>
                          <w:bCs/>
                          <w:color w:val="FFFFFF" w:themeColor="background1"/>
                          <w:sz w:val="20"/>
                          <w:lang w:val="id-ID"/>
                        </w:rPr>
                      </w:pPr>
                    </w:p>
                    <w:p w14:paraId="11BC0513" w14:textId="77777777" w:rsidR="00441E18" w:rsidRPr="002810A7" w:rsidRDefault="00441E18" w:rsidP="00164DD6">
                      <w:pPr>
                        <w:rPr>
                          <w:rFonts w:ascii="Trebuchet MS" w:eastAsia="ヒラギノ角ゴ Pro W3" w:hAnsi="Trebuchet MS"/>
                          <w:b/>
                          <w:bCs/>
                          <w:color w:val="FFFFFF" w:themeColor="background1"/>
                          <w:sz w:val="20"/>
                          <w:lang w:val="id-ID"/>
                        </w:rPr>
                      </w:pPr>
                      <w:r w:rsidRPr="002810A7">
                        <w:rPr>
                          <w:rFonts w:ascii="Trebuchet MS" w:eastAsia="ヒラギノ角ゴ Pro W3" w:hAnsi="Trebuchet MS"/>
                          <w:b/>
                          <w:bCs/>
                          <w:color w:val="FFFFFF" w:themeColor="background1"/>
                          <w:sz w:val="20"/>
                          <w:lang w:val="id-ID"/>
                        </w:rPr>
                        <w:t>DEPARTEMEN SISTEM INFORMASI</w:t>
                      </w:r>
                    </w:p>
                    <w:p w14:paraId="751B6C36" w14:textId="7AE6F943" w:rsidR="00441E18" w:rsidRPr="002810A7" w:rsidRDefault="00441E18" w:rsidP="00164DD6">
                      <w:pPr>
                        <w:rPr>
                          <w:rFonts w:ascii="Trebuchet MS" w:eastAsia="ヒラギノ角ゴ Pro W3" w:hAnsi="Trebuchet MS"/>
                          <w:b/>
                          <w:bCs/>
                          <w:color w:val="FF0000"/>
                          <w:sz w:val="20"/>
                          <w:lang w:val="en-US"/>
                        </w:rPr>
                      </w:pPr>
                      <w:r w:rsidRPr="002810A7">
                        <w:rPr>
                          <w:rFonts w:ascii="Trebuchet MS" w:eastAsia="ヒラギノ角ゴ Pro W3" w:hAnsi="Trebuchet MS"/>
                          <w:b/>
                          <w:bCs/>
                          <w:color w:val="FFFFFF" w:themeColor="background1"/>
                          <w:sz w:val="20"/>
                          <w:lang w:val="id-ID"/>
                        </w:rPr>
                        <w:t xml:space="preserve">Fakultas Teknologi </w:t>
                      </w:r>
                      <w:r w:rsidRPr="002810A7">
                        <w:rPr>
                          <w:rFonts w:ascii="Trebuchet MS" w:eastAsia="ヒラギノ角ゴ Pro W3" w:hAnsi="Trebuchet MS"/>
                          <w:b/>
                          <w:bCs/>
                          <w:color w:val="FFFFFF" w:themeColor="background1"/>
                          <w:sz w:val="20"/>
                          <w:lang w:val="en-US"/>
                        </w:rPr>
                        <w:t>Elektro dan Informatika Cerdas</w:t>
                      </w:r>
                    </w:p>
                    <w:p w14:paraId="38134A4E" w14:textId="77777777" w:rsidR="00441E18" w:rsidRPr="002810A7" w:rsidRDefault="00441E18" w:rsidP="00164DD6">
                      <w:pPr>
                        <w:rPr>
                          <w:rFonts w:ascii="Trebuchet MS" w:eastAsia="ヒラギノ角ゴ Pro W3" w:hAnsi="Trebuchet MS"/>
                          <w:b/>
                          <w:bCs/>
                          <w:color w:val="FFFFFF" w:themeColor="background1"/>
                          <w:sz w:val="20"/>
                          <w:lang w:val="id-ID"/>
                        </w:rPr>
                      </w:pPr>
                      <w:r w:rsidRPr="002810A7">
                        <w:rPr>
                          <w:rFonts w:ascii="Trebuchet MS" w:eastAsia="ヒラギノ角ゴ Pro W3" w:hAnsi="Trebuchet MS"/>
                          <w:b/>
                          <w:bCs/>
                          <w:color w:val="FFFFFF" w:themeColor="background1"/>
                          <w:sz w:val="20"/>
                          <w:lang w:val="id-ID"/>
                        </w:rPr>
                        <w:t>Institut Teknologi Sepuluh Nopember</w:t>
                      </w:r>
                    </w:p>
                    <w:p w14:paraId="57166162" w14:textId="54FD2373" w:rsidR="00441E18" w:rsidRPr="0024087D" w:rsidRDefault="00441E18" w:rsidP="00164DD6">
                      <w:pPr>
                        <w:rPr>
                          <w:lang w:val="en-US"/>
                        </w:rPr>
                      </w:pPr>
                      <w:r w:rsidRPr="002810A7">
                        <w:rPr>
                          <w:rFonts w:ascii="Trebuchet MS" w:eastAsia="ヒラギノ角ゴ Pro W3" w:hAnsi="Trebuchet MS"/>
                          <w:b/>
                          <w:bCs/>
                          <w:color w:val="FFFFFF" w:themeColor="background1"/>
                          <w:sz w:val="20"/>
                          <w:lang w:val="id-ID"/>
                        </w:rPr>
                        <w:t>Surabaya 20</w:t>
                      </w:r>
                      <w:r w:rsidRPr="002810A7">
                        <w:rPr>
                          <w:rFonts w:ascii="Trebuchet MS" w:eastAsia="ヒラギノ角ゴ Pro W3" w:hAnsi="Trebuchet MS"/>
                          <w:b/>
                          <w:bCs/>
                          <w:color w:val="FFFFFF" w:themeColor="background1"/>
                          <w:sz w:val="20"/>
                          <w:lang w:val="en-US"/>
                        </w:rPr>
                        <w:t>20</w:t>
                      </w:r>
                    </w:p>
                  </w:txbxContent>
                </v:textbox>
                <w10:wrap type="square" side="right" anchorx="page" anchory="page"/>
              </v:rect>
            </w:pict>
          </mc:Fallback>
        </mc:AlternateContent>
      </w:r>
      <w:bookmarkStart w:id="0" w:name="_Hlk516955815"/>
      <w:bookmarkEnd w:id="0"/>
      <w:r w:rsidRPr="008A10EE">
        <w:rPr>
          <w:rFonts w:cs="Times New Roman"/>
          <w:b/>
          <w:noProof/>
          <w:color w:val="000000" w:themeColor="text1"/>
          <w:lang w:val="id-ID"/>
        </w:rPr>
        <mc:AlternateContent>
          <mc:Choice Requires="wpg">
            <w:drawing>
              <wp:anchor distT="0" distB="0" distL="114300" distR="114300" simplePos="0" relativeHeight="251658243" behindDoc="1" locked="0" layoutInCell="1" allowOverlap="1" wp14:anchorId="2BF8B18F" wp14:editId="7EC09263">
                <wp:simplePos x="0" y="0"/>
                <wp:positionH relativeFrom="margin">
                  <wp:posOffset>-957580</wp:posOffset>
                </wp:positionH>
                <wp:positionV relativeFrom="paragraph">
                  <wp:posOffset>6755765</wp:posOffset>
                </wp:positionV>
                <wp:extent cx="8686800" cy="11214100"/>
                <wp:effectExtent l="0" t="0" r="0" b="0"/>
                <wp:wrapNone/>
                <wp:docPr id="29" name="Group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0" cy="11214100"/>
                          <a:chOff x="-720" y="160"/>
                          <a:chExt cx="13680" cy="17660"/>
                        </a:xfrm>
                      </wpg:grpSpPr>
                      <wpg:grpSp>
                        <wpg:cNvPr id="32" name="Group 162"/>
                        <wpg:cNvGrpSpPr>
                          <a:grpSpLocks/>
                        </wpg:cNvGrpSpPr>
                        <wpg:grpSpPr bwMode="auto">
                          <a:xfrm>
                            <a:off x="-720" y="160"/>
                            <a:ext cx="13680" cy="4940"/>
                            <a:chOff x="-720" y="160"/>
                            <a:chExt cx="13680" cy="4940"/>
                          </a:xfrm>
                        </wpg:grpSpPr>
                        <wpg:grpSp>
                          <wpg:cNvPr id="46" name="Group 163"/>
                          <wpg:cNvGrpSpPr>
                            <a:grpSpLocks/>
                          </wpg:cNvGrpSpPr>
                          <wpg:grpSpPr bwMode="auto">
                            <a:xfrm>
                              <a:off x="-720" y="160"/>
                              <a:ext cx="13680" cy="2400"/>
                              <a:chOff x="-720" y="160"/>
                              <a:chExt cx="13680" cy="2400"/>
                            </a:xfrm>
                          </wpg:grpSpPr>
                          <wpg:grpSp>
                            <wpg:cNvPr id="47" name="Group 164"/>
                            <wpg:cNvGrpSpPr>
                              <a:grpSpLocks/>
                            </wpg:cNvGrpSpPr>
                            <wpg:grpSpPr bwMode="auto">
                              <a:xfrm>
                                <a:off x="2520" y="160"/>
                                <a:ext cx="10440" cy="1120"/>
                                <a:chOff x="2520" y="160"/>
                                <a:chExt cx="10440" cy="1120"/>
                              </a:xfrm>
                            </wpg:grpSpPr>
                            <pic:pic xmlns:pic="http://schemas.openxmlformats.org/drawingml/2006/picture">
                              <pic:nvPicPr>
                                <pic:cNvPr id="972" name="Picture 16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9" name="Picture 16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0" name="Picture 16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3" name="Picture 16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4" name="Picture 17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985" name="Group 171"/>
                            <wpg:cNvGrpSpPr>
                              <a:grpSpLocks/>
                            </wpg:cNvGrpSpPr>
                            <wpg:grpSpPr bwMode="auto">
                              <a:xfrm>
                                <a:off x="-720" y="1440"/>
                                <a:ext cx="12600" cy="1120"/>
                                <a:chOff x="360" y="160"/>
                                <a:chExt cx="12600" cy="1120"/>
                              </a:xfrm>
                            </wpg:grpSpPr>
                            <pic:pic xmlns:pic="http://schemas.openxmlformats.org/drawingml/2006/picture">
                              <pic:nvPicPr>
                                <pic:cNvPr id="986" name="Picture 17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0" name="Picture 17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1" name="Picture 17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2" name="Picture 17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3" name="Picture 17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4" name="Picture 17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995" name="Group 178"/>
                          <wpg:cNvGrpSpPr>
                            <a:grpSpLocks/>
                          </wpg:cNvGrpSpPr>
                          <wpg:grpSpPr bwMode="auto">
                            <a:xfrm>
                              <a:off x="-720" y="2700"/>
                              <a:ext cx="13680" cy="2400"/>
                              <a:chOff x="-720" y="160"/>
                              <a:chExt cx="13680" cy="2400"/>
                            </a:xfrm>
                          </wpg:grpSpPr>
                          <wpg:grpSp>
                            <wpg:cNvPr id="996" name="Group 179"/>
                            <wpg:cNvGrpSpPr>
                              <a:grpSpLocks/>
                            </wpg:cNvGrpSpPr>
                            <wpg:grpSpPr bwMode="auto">
                              <a:xfrm>
                                <a:off x="360" y="160"/>
                                <a:ext cx="12600" cy="1120"/>
                                <a:chOff x="360" y="160"/>
                                <a:chExt cx="12600" cy="1120"/>
                              </a:xfrm>
                            </wpg:grpSpPr>
                            <pic:pic xmlns:pic="http://schemas.openxmlformats.org/drawingml/2006/picture">
                              <pic:nvPicPr>
                                <pic:cNvPr id="997" name="Picture 18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8" name="Picture 18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9" name="Picture 18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0" name="Picture 18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1" name="Picture 18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2" name="Picture 18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03" name="Group 186"/>
                            <wpg:cNvGrpSpPr>
                              <a:grpSpLocks/>
                            </wpg:cNvGrpSpPr>
                            <wpg:grpSpPr bwMode="auto">
                              <a:xfrm>
                                <a:off x="-720" y="1440"/>
                                <a:ext cx="12600" cy="1120"/>
                                <a:chOff x="360" y="160"/>
                                <a:chExt cx="12600" cy="1120"/>
                              </a:xfrm>
                            </wpg:grpSpPr>
                            <pic:pic xmlns:pic="http://schemas.openxmlformats.org/drawingml/2006/picture">
                              <pic:nvPicPr>
                                <pic:cNvPr id="1004" name="Picture 18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5" name="Picture 18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7" name="Picture 18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19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19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19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99" name="Group 193"/>
                        <wpg:cNvGrpSpPr>
                          <a:grpSpLocks/>
                        </wpg:cNvGrpSpPr>
                        <wpg:grpSpPr bwMode="auto">
                          <a:xfrm>
                            <a:off x="-720" y="5220"/>
                            <a:ext cx="13680" cy="12600"/>
                            <a:chOff x="-720" y="5220"/>
                            <a:chExt cx="13680" cy="12600"/>
                          </a:xfrm>
                        </wpg:grpSpPr>
                        <wpg:grpSp>
                          <wpg:cNvPr id="100" name="Group 194"/>
                          <wpg:cNvGrpSpPr>
                            <a:grpSpLocks/>
                          </wpg:cNvGrpSpPr>
                          <wpg:grpSpPr bwMode="auto">
                            <a:xfrm>
                              <a:off x="-720" y="5220"/>
                              <a:ext cx="13680" cy="4940"/>
                              <a:chOff x="-720" y="160"/>
                              <a:chExt cx="13680" cy="4940"/>
                            </a:xfrm>
                          </wpg:grpSpPr>
                          <wpg:grpSp>
                            <wpg:cNvPr id="101" name="Group 195"/>
                            <wpg:cNvGrpSpPr>
                              <a:grpSpLocks/>
                            </wpg:cNvGrpSpPr>
                            <wpg:grpSpPr bwMode="auto">
                              <a:xfrm>
                                <a:off x="-720" y="160"/>
                                <a:ext cx="13680" cy="2400"/>
                                <a:chOff x="-720" y="160"/>
                                <a:chExt cx="13680" cy="2400"/>
                              </a:xfrm>
                            </wpg:grpSpPr>
                            <wpg:grpSp>
                              <wpg:cNvPr id="102" name="Group 196"/>
                              <wpg:cNvGrpSpPr>
                                <a:grpSpLocks/>
                              </wpg:cNvGrpSpPr>
                              <wpg:grpSpPr bwMode="auto">
                                <a:xfrm>
                                  <a:off x="360" y="160"/>
                                  <a:ext cx="12600" cy="1120"/>
                                  <a:chOff x="360" y="160"/>
                                  <a:chExt cx="12600" cy="1120"/>
                                </a:xfrm>
                              </wpg:grpSpPr>
                              <pic:pic xmlns:pic="http://schemas.openxmlformats.org/drawingml/2006/picture">
                                <pic:nvPicPr>
                                  <pic:cNvPr id="103" name="Picture 19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9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 name="Picture 19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20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20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20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9" name="Group 203"/>
                              <wpg:cNvGrpSpPr>
                                <a:grpSpLocks/>
                              </wpg:cNvGrpSpPr>
                              <wpg:grpSpPr bwMode="auto">
                                <a:xfrm>
                                  <a:off x="-720" y="1440"/>
                                  <a:ext cx="12600" cy="1120"/>
                                  <a:chOff x="360" y="160"/>
                                  <a:chExt cx="12600" cy="1120"/>
                                </a:xfrm>
                              </wpg:grpSpPr>
                              <pic:pic xmlns:pic="http://schemas.openxmlformats.org/drawingml/2006/picture">
                                <pic:nvPicPr>
                                  <pic:cNvPr id="110" name="Picture 20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1" name="Picture 20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 name="Picture 20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20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6" name="Picture 20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7" name="Picture 20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121" name="Group 210"/>
                            <wpg:cNvGrpSpPr>
                              <a:grpSpLocks/>
                            </wpg:cNvGrpSpPr>
                            <wpg:grpSpPr bwMode="auto">
                              <a:xfrm>
                                <a:off x="-720" y="2700"/>
                                <a:ext cx="13680" cy="2400"/>
                                <a:chOff x="-720" y="160"/>
                                <a:chExt cx="13680" cy="2400"/>
                              </a:xfrm>
                            </wpg:grpSpPr>
                            <wpg:grpSp>
                              <wpg:cNvPr id="122" name="Group 211"/>
                              <wpg:cNvGrpSpPr>
                                <a:grpSpLocks/>
                              </wpg:cNvGrpSpPr>
                              <wpg:grpSpPr bwMode="auto">
                                <a:xfrm>
                                  <a:off x="360" y="160"/>
                                  <a:ext cx="12600" cy="1120"/>
                                  <a:chOff x="360" y="160"/>
                                  <a:chExt cx="12600" cy="1120"/>
                                </a:xfrm>
                              </wpg:grpSpPr>
                              <pic:pic xmlns:pic="http://schemas.openxmlformats.org/drawingml/2006/picture">
                                <pic:nvPicPr>
                                  <pic:cNvPr id="123" name="Picture 21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21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21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6" name="Picture 21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7" name="Picture 21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2" name="Picture 21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43" name="Group 218"/>
                              <wpg:cNvGrpSpPr>
                                <a:grpSpLocks/>
                              </wpg:cNvGrpSpPr>
                              <wpg:grpSpPr bwMode="auto">
                                <a:xfrm>
                                  <a:off x="-720" y="1440"/>
                                  <a:ext cx="12600" cy="1120"/>
                                  <a:chOff x="360" y="160"/>
                                  <a:chExt cx="12600" cy="1120"/>
                                </a:xfrm>
                              </wpg:grpSpPr>
                              <pic:pic xmlns:pic="http://schemas.openxmlformats.org/drawingml/2006/picture">
                                <pic:nvPicPr>
                                  <pic:cNvPr id="1044" name="Picture 21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5" name="Picture 22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6" name="Picture 22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7" name="Picture 22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8" name="Picture 22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9" name="Picture 22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1050" name="Group 225"/>
                          <wpg:cNvGrpSpPr>
                            <a:grpSpLocks/>
                          </wpg:cNvGrpSpPr>
                          <wpg:grpSpPr bwMode="auto">
                            <a:xfrm>
                              <a:off x="-720" y="10260"/>
                              <a:ext cx="13680" cy="4940"/>
                              <a:chOff x="-720" y="160"/>
                              <a:chExt cx="13680" cy="4940"/>
                            </a:xfrm>
                          </wpg:grpSpPr>
                          <wpg:grpSp>
                            <wpg:cNvPr id="1051" name="Group 226"/>
                            <wpg:cNvGrpSpPr>
                              <a:grpSpLocks/>
                            </wpg:cNvGrpSpPr>
                            <wpg:grpSpPr bwMode="auto">
                              <a:xfrm>
                                <a:off x="-720" y="160"/>
                                <a:ext cx="13680" cy="2400"/>
                                <a:chOff x="-720" y="160"/>
                                <a:chExt cx="13680" cy="2400"/>
                              </a:xfrm>
                            </wpg:grpSpPr>
                            <wpg:grpSp>
                              <wpg:cNvPr id="1052" name="Group 227"/>
                              <wpg:cNvGrpSpPr>
                                <a:grpSpLocks/>
                              </wpg:cNvGrpSpPr>
                              <wpg:grpSpPr bwMode="auto">
                                <a:xfrm>
                                  <a:off x="360" y="160"/>
                                  <a:ext cx="12600" cy="1120"/>
                                  <a:chOff x="360" y="160"/>
                                  <a:chExt cx="12600" cy="1120"/>
                                </a:xfrm>
                              </wpg:grpSpPr>
                              <pic:pic xmlns:pic="http://schemas.openxmlformats.org/drawingml/2006/picture">
                                <pic:nvPicPr>
                                  <pic:cNvPr id="1053" name="Picture 22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4" name="Picture 22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5" name="Picture 23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0" name="Picture 23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1" name="Picture 23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2" name="Picture 23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23" name="Group 234"/>
                              <wpg:cNvGrpSpPr>
                                <a:grpSpLocks/>
                              </wpg:cNvGrpSpPr>
                              <wpg:grpSpPr bwMode="auto">
                                <a:xfrm>
                                  <a:off x="-720" y="1440"/>
                                  <a:ext cx="12600" cy="1120"/>
                                  <a:chOff x="360" y="160"/>
                                  <a:chExt cx="12600" cy="1120"/>
                                </a:xfrm>
                              </wpg:grpSpPr>
                              <pic:pic xmlns:pic="http://schemas.openxmlformats.org/drawingml/2006/picture">
                                <pic:nvPicPr>
                                  <pic:cNvPr id="324" name="Picture 23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5" name="Picture 23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6" name="Picture 23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7" name="Picture 23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8" name="Picture 23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9" name="Picture 24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330" name="Group 241"/>
                            <wpg:cNvGrpSpPr>
                              <a:grpSpLocks/>
                            </wpg:cNvGrpSpPr>
                            <wpg:grpSpPr bwMode="auto">
                              <a:xfrm>
                                <a:off x="-720" y="2700"/>
                                <a:ext cx="13680" cy="2400"/>
                                <a:chOff x="-720" y="160"/>
                                <a:chExt cx="13680" cy="2400"/>
                              </a:xfrm>
                            </wpg:grpSpPr>
                            <wpg:grpSp>
                              <wpg:cNvPr id="331" name="Group 242"/>
                              <wpg:cNvGrpSpPr>
                                <a:grpSpLocks/>
                              </wpg:cNvGrpSpPr>
                              <wpg:grpSpPr bwMode="auto">
                                <a:xfrm>
                                  <a:off x="360" y="160"/>
                                  <a:ext cx="12600" cy="1120"/>
                                  <a:chOff x="360" y="160"/>
                                  <a:chExt cx="12600" cy="1120"/>
                                </a:xfrm>
                              </wpg:grpSpPr>
                              <pic:pic xmlns:pic="http://schemas.openxmlformats.org/drawingml/2006/picture">
                                <pic:nvPicPr>
                                  <pic:cNvPr id="332" name="Picture 24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3" name="Picture 24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4" name="Picture 24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5" name="Picture 24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6" name="Picture 24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7" name="Picture 24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38" name="Group 249"/>
                              <wpg:cNvGrpSpPr>
                                <a:grpSpLocks/>
                              </wpg:cNvGrpSpPr>
                              <wpg:grpSpPr bwMode="auto">
                                <a:xfrm>
                                  <a:off x="-720" y="1440"/>
                                  <a:ext cx="12600" cy="1120"/>
                                  <a:chOff x="360" y="160"/>
                                  <a:chExt cx="12600" cy="1120"/>
                                </a:xfrm>
                              </wpg:grpSpPr>
                              <pic:pic xmlns:pic="http://schemas.openxmlformats.org/drawingml/2006/picture">
                                <pic:nvPicPr>
                                  <pic:cNvPr id="339" name="Picture 25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0" name="Picture 25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1" name="Picture 25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2" name="Picture 25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3" name="Picture 25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4" name="Picture 25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345" name="Group 256"/>
                          <wpg:cNvGrpSpPr>
                            <a:grpSpLocks/>
                          </wpg:cNvGrpSpPr>
                          <wpg:grpSpPr bwMode="auto">
                            <a:xfrm>
                              <a:off x="-720" y="12880"/>
                              <a:ext cx="13680" cy="4940"/>
                              <a:chOff x="-720" y="160"/>
                              <a:chExt cx="13680" cy="4940"/>
                            </a:xfrm>
                          </wpg:grpSpPr>
                          <wpg:grpSp>
                            <wpg:cNvPr id="346" name="Group 257"/>
                            <wpg:cNvGrpSpPr>
                              <a:grpSpLocks/>
                            </wpg:cNvGrpSpPr>
                            <wpg:grpSpPr bwMode="auto">
                              <a:xfrm>
                                <a:off x="-720" y="160"/>
                                <a:ext cx="13680" cy="2400"/>
                                <a:chOff x="-720" y="160"/>
                                <a:chExt cx="13680" cy="2400"/>
                              </a:xfrm>
                            </wpg:grpSpPr>
                            <wpg:grpSp>
                              <wpg:cNvPr id="348" name="Group 258"/>
                              <wpg:cNvGrpSpPr>
                                <a:grpSpLocks/>
                              </wpg:cNvGrpSpPr>
                              <wpg:grpSpPr bwMode="auto">
                                <a:xfrm>
                                  <a:off x="360" y="160"/>
                                  <a:ext cx="12600" cy="1120"/>
                                  <a:chOff x="360" y="160"/>
                                  <a:chExt cx="12600" cy="1120"/>
                                </a:xfrm>
                              </wpg:grpSpPr>
                              <pic:pic xmlns:pic="http://schemas.openxmlformats.org/drawingml/2006/picture">
                                <pic:nvPicPr>
                                  <pic:cNvPr id="349" name="Picture 25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0" name="Picture 26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1" name="Picture 26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8" name="Picture 26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9" name="Picture 26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0" name="Picture 26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53" name="Group 265"/>
                              <wpg:cNvGrpSpPr>
                                <a:grpSpLocks/>
                              </wpg:cNvGrpSpPr>
                              <wpg:grpSpPr bwMode="auto">
                                <a:xfrm>
                                  <a:off x="-720" y="1440"/>
                                  <a:ext cx="12600" cy="1120"/>
                                  <a:chOff x="360" y="160"/>
                                  <a:chExt cx="12600" cy="1120"/>
                                </a:xfrm>
                              </wpg:grpSpPr>
                              <pic:pic xmlns:pic="http://schemas.openxmlformats.org/drawingml/2006/picture">
                                <pic:nvPicPr>
                                  <pic:cNvPr id="454" name="Picture 26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5" name="Picture 26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9" name="Picture 26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0" name="Picture 26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1" name="Picture 270"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2" name="Picture 27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463" name="Group 272"/>
                            <wpg:cNvGrpSpPr>
                              <a:grpSpLocks/>
                            </wpg:cNvGrpSpPr>
                            <wpg:grpSpPr bwMode="auto">
                              <a:xfrm>
                                <a:off x="-720" y="2700"/>
                                <a:ext cx="13680" cy="2400"/>
                                <a:chOff x="-720" y="160"/>
                                <a:chExt cx="13680" cy="2400"/>
                              </a:xfrm>
                            </wpg:grpSpPr>
                            <wpg:grpSp>
                              <wpg:cNvPr id="464" name="Group 273"/>
                              <wpg:cNvGrpSpPr>
                                <a:grpSpLocks/>
                              </wpg:cNvGrpSpPr>
                              <wpg:grpSpPr bwMode="auto">
                                <a:xfrm>
                                  <a:off x="360" y="160"/>
                                  <a:ext cx="12600" cy="1120"/>
                                  <a:chOff x="360" y="160"/>
                                  <a:chExt cx="12600" cy="1120"/>
                                </a:xfrm>
                              </wpg:grpSpPr>
                              <pic:pic xmlns:pic="http://schemas.openxmlformats.org/drawingml/2006/picture">
                                <pic:nvPicPr>
                                  <pic:cNvPr id="465" name="Picture 27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6" name="Picture 27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7" name="Picture 27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8" name="Picture 277"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9" name="Picture 278"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0" name="Picture 279"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71" name="Group 280"/>
                              <wpg:cNvGrpSpPr>
                                <a:grpSpLocks/>
                              </wpg:cNvGrpSpPr>
                              <wpg:grpSpPr bwMode="auto">
                                <a:xfrm>
                                  <a:off x="-720" y="1440"/>
                                  <a:ext cx="12600" cy="1120"/>
                                  <a:chOff x="360" y="160"/>
                                  <a:chExt cx="12600" cy="1120"/>
                                </a:xfrm>
                              </wpg:grpSpPr>
                              <pic:pic xmlns:pic="http://schemas.openxmlformats.org/drawingml/2006/picture">
                                <pic:nvPicPr>
                                  <pic:cNvPr id="472" name="Picture 281"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3" name="Picture 282"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7" name="Picture 283"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8" name="Picture 284"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9" name="Picture 285"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0" name="Picture 286" descr="LOGO_BARU_ITS_bmp"/>
                                  <pic:cNvPicPr>
                                    <a:picLocks noChangeAspect="1" noChangeArrowheads="1"/>
                                  </pic:cNvPicPr>
                                </pic:nvPicPr>
                                <pic:blipFill>
                                  <a:blip r:embed="rId18"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wgp>
                  </a:graphicData>
                </a:graphic>
                <wp14:sizeRelH relativeFrom="page">
                  <wp14:pctWidth>0</wp14:pctWidth>
                </wp14:sizeRelH>
                <wp14:sizeRelV relativeFrom="page">
                  <wp14:pctHeight>0</wp14:pctHeight>
                </wp14:sizeRelV>
              </wp:anchor>
            </w:drawing>
          </mc:Choice>
          <mc:Fallback>
            <w:pict>
              <v:group w14:anchorId="34349066" id="Group 161" o:spid="_x0000_s1026" style="position:absolute;margin-left:-75.4pt;margin-top:531.95pt;width:684pt;height:883pt;z-index:-251658237;mso-position-horizontal-relative:margin" coordorigin="-720,160" coordsize="13680,1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">
                <v:group id="Group 162" o:spid="_x0000_s1027" style="position:absolute;left:-720;top:1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163" o:spid="_x0000_s1028"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164" o:spid="_x0000_s1029" style="position:absolute;left:2520;top:160;width:10440;height:1120" coordorigin="2520,160" coordsize="1044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 o:spid="_x0000_s103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">
                        <v:imagedata r:id="rId19" o:title="LOGO_BARU_ITS_bmp" gain="19661f" blacklevel="22938f"/>
                      </v:shape>
                      <v:shape id="Picture 167" o:spid="_x0000_s103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">
                        <v:imagedata r:id="rId19" o:title="LOGO_BARU_ITS_bmp" gain="19661f" blacklevel="22938f"/>
                      </v:shape>
                      <v:shape id="Picture 168" o:spid="_x0000_s103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">
                        <v:imagedata r:id="rId19" o:title="LOGO_BARU_ITS_bmp" gain="19661f" blacklevel="22938f"/>
                      </v:shape>
                      <v:shape id="Picture 169" o:spid="_x0000_s103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">
                        <v:imagedata r:id="rId19" o:title="LOGO_BARU_ITS_bmp" gain="19661f" blacklevel="22938f"/>
                      </v:shape>
                      <v:shape id="Picture 170" o:spid="_x0000_s103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">
                        <v:imagedata r:id="rId19" o:title="LOGO_BARU_ITS_bmp" gain="19661f" blacklevel="22938f"/>
                      </v:shape>
                    </v:group>
                    <v:group id="Group 171" o:spid="_x0000_s1035"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">
                      <v:shape id="Picture 172" o:spid="_x0000_s1036"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">
                        <v:imagedata r:id="rId19" o:title="LOGO_BARU_ITS_bmp" gain="19661f" blacklevel="22938f"/>
                      </v:shape>
                      <v:shape id="Picture 173" o:spid="_x0000_s1037"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">
                        <v:imagedata r:id="rId19" o:title="LOGO_BARU_ITS_bmp" gain="19661f" blacklevel="22938f"/>
                      </v:shape>
                      <v:shape id="Picture 174" o:spid="_x0000_s1038"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">
                        <v:imagedata r:id="rId19" o:title="LOGO_BARU_ITS_bmp" gain="19661f" blacklevel="22938f"/>
                      </v:shape>
                      <v:shape id="Picture 175" o:spid="_x0000_s1039"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">
                        <v:imagedata r:id="rId19" o:title="LOGO_BARU_ITS_bmp" gain="19661f" blacklevel="22938f"/>
                      </v:shape>
                      <v:shape id="Picture 176" o:spid="_x0000_s1040"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">
                        <v:imagedata r:id="rId19" o:title="LOGO_BARU_ITS_bmp" gain="19661f" blacklevel="22938f"/>
                      </v:shape>
                      <v:shape id="Picture 177" o:spid="_x0000_s1041"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">
                        <v:imagedata r:id="rId19" o:title="LOGO_BARU_ITS_bmp" gain="19661f" blacklevel="22938f"/>
                      </v:shape>
                    </v:group>
                  </v:group>
                  <v:group id="Group 178" o:spid="_x0000_s1042"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">
                    <v:group id="Group 179" o:spid="_x0000_s1043"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WsH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D3TDgCMv0BAAD//wMAUEsBAi0AFAAGAAgAAAAhANvh9svuAAAAhQEAABMAAAAAAAAA&#10;AAAAAAAAAAAAAFtDb250ZW50X1R5cGVzXS54bWxQSwECLQAUAAYACAAAACEAWvQsW78AAAAVAQAA&#10;CwAAAAAAAAAAAAAAAAAfAQAAX3JlbHMvLnJlbHNQSwECLQAUAAYACAAAACEAdXVrB8YAAADcAAAA&#10;DwAAAAAAAAAAAAAAAAAHAgAAZHJzL2Rvd25yZXYueG1sUEsFBgAAAAADAAMAtwAAAPoCAAAAAA==&#10;">
                      <v:shape id="Picture 180" o:spid="_x0000_s104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">
                        <v:imagedata r:id="rId19" o:title="LOGO_BARU_ITS_bmp" gain="19661f" blacklevel="22938f"/>
                      </v:shape>
                      <v:shape id="Picture 181" o:spid="_x0000_s104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">
                        <v:imagedata r:id="rId19" o:title="LOGO_BARU_ITS_bmp" gain="19661f" blacklevel="22938f"/>
                      </v:shape>
                      <v:shape id="Picture 182" o:spid="_x0000_s104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">
                        <v:imagedata r:id="rId19" o:title="LOGO_BARU_ITS_bmp" gain="19661f" blacklevel="22938f"/>
                      </v:shape>
                      <v:shape id="Picture 183" o:spid="_x0000_s104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">
                        <v:imagedata r:id="rId19" o:title="LOGO_BARU_ITS_bmp" gain="19661f" blacklevel="22938f"/>
                      </v:shape>
                      <v:shape id="Picture 184" o:spid="_x0000_s104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">
                        <v:imagedata r:id="rId19" o:title="LOGO_BARU_ITS_bmp" gain="19661f" blacklevel="22938f"/>
                      </v:shape>
                      <v:shape id="Picture 185" o:spid="_x0000_s104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">
                        <v:imagedata r:id="rId19" o:title="LOGO_BARU_ITS_bmp" gain="19661f" blacklevel="22938f"/>
                      </v:shape>
                    </v:group>
                    <v:group id="Group 186" o:spid="_x0000_s1050"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">
                      <v:shape id="Picture 187" o:spid="_x0000_s1051"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">
                        <v:imagedata r:id="rId19" o:title="LOGO_BARU_ITS_bmp" gain="19661f" blacklevel="22938f"/>
                      </v:shape>
                      <v:shape id="Picture 188" o:spid="_x0000_s1052"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">
                        <v:imagedata r:id="rId19" o:title="LOGO_BARU_ITS_bmp" gain="19661f" blacklevel="22938f"/>
                      </v:shape>
                      <v:shape id="Picture 189" o:spid="_x0000_s1053"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">
                        <v:imagedata r:id="rId19" o:title="LOGO_BARU_ITS_bmp" gain="19661f" blacklevel="22938f"/>
                      </v:shape>
                      <v:shape id="Picture 190" o:spid="_x0000_s1054"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">
                        <v:imagedata r:id="rId19" o:title="LOGO_BARU_ITS_bmp" gain="19661f" blacklevel="22938f"/>
                      </v:shape>
                      <v:shape id="Picture 191" o:spid="_x0000_s1055"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">
                        <v:imagedata r:id="rId19" o:title="LOGO_BARU_ITS_bmp" gain="19661f" blacklevel="22938f"/>
                      </v:shape>
                      <v:shape id="Picture 192" o:spid="_x0000_s1056"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">
                        <v:imagedata r:id="rId19" o:title="LOGO_BARU_ITS_bmp" gain="19661f" blacklevel="22938f"/>
                      </v:shape>
                    </v:group>
                  </v:group>
                </v:group>
                <v:group id="Group 193" o:spid="_x0000_s1057" style="position:absolute;left:-720;top:5220;width:13680;height:12600" coordorigin="-720,5220" coordsize="13680,1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group id="Group 194" o:spid="_x0000_s1058" style="position:absolute;left:-720;top:522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95" o:spid="_x0000_s1059"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196" o:spid="_x0000_s1060"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Picture 197" o:spid="_x0000_s1061"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">
                          <v:imagedata r:id="rId19" o:title="LOGO_BARU_ITS_bmp" gain="19661f" blacklevel="22938f"/>
                        </v:shape>
                        <v:shape id="Picture 198" o:spid="_x0000_s1062"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">
                          <v:imagedata r:id="rId19" o:title="LOGO_BARU_ITS_bmp" gain="19661f" blacklevel="22938f"/>
                        </v:shape>
                        <v:shape id="Picture 199" o:spid="_x0000_s1063"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">
                          <v:imagedata r:id="rId19" o:title="LOGO_BARU_ITS_bmp" gain="19661f" blacklevel="22938f"/>
                        </v:shape>
                        <v:shape id="Picture 200" o:spid="_x0000_s1064"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">
                          <v:imagedata r:id="rId19" o:title="LOGO_BARU_ITS_bmp" gain="19661f" blacklevel="22938f"/>
                        </v:shape>
                        <v:shape id="Picture 201" o:spid="_x0000_s1065"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">
                          <v:imagedata r:id="rId19" o:title="LOGO_BARU_ITS_bmp" gain="19661f" blacklevel="22938f"/>
                        </v:shape>
                        <v:shape id="Picture 202" o:spid="_x0000_s1066"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">
                          <v:imagedata r:id="rId19" o:title="LOGO_BARU_ITS_bmp" gain="19661f" blacklevel="22938f"/>
                        </v:shape>
                      </v:group>
                      <v:group id="Group 203" o:spid="_x0000_s1067"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Picture 204" o:spid="_x0000_s1068"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">
                          <v:imagedata r:id="rId19" o:title="LOGO_BARU_ITS_bmp" gain="19661f" blacklevel="22938f"/>
                        </v:shape>
                        <v:shape id="Picture 205" o:spid="_x0000_s1069"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">
                          <v:imagedata r:id="rId19" o:title="LOGO_BARU_ITS_bmp" gain="19661f" blacklevel="22938f"/>
                        </v:shape>
                        <v:shape id="Picture 206" o:spid="_x0000_s1070"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">
                          <v:imagedata r:id="rId19" o:title="LOGO_BARU_ITS_bmp" gain="19661f" blacklevel="22938f"/>
                        </v:shape>
                        <v:shape id="Picture 207" o:spid="_x0000_s1071"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">
                          <v:imagedata r:id="rId19" o:title="LOGO_BARU_ITS_bmp" gain="19661f" blacklevel="22938f"/>
                        </v:shape>
                        <v:shape id="Picture 208" o:spid="_x0000_s1072"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">
                          <v:imagedata r:id="rId19" o:title="LOGO_BARU_ITS_bmp" gain="19661f" blacklevel="22938f"/>
                        </v:shape>
                        <v:shape id="Picture 209" o:spid="_x0000_s1073"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">
                          <v:imagedata r:id="rId19" o:title="LOGO_BARU_ITS_bmp" gain="19661f" blacklevel="22938f"/>
                        </v:shape>
                      </v:group>
                    </v:group>
                    <v:group id="Group 210" o:spid="_x0000_s1074"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group id="Group 211" o:spid="_x0000_s1075"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Picture 212" o:spid="_x0000_s1076"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">
                          <v:imagedata r:id="rId19" o:title="LOGO_BARU_ITS_bmp" gain="19661f" blacklevel="22938f"/>
                        </v:shape>
                        <v:shape id="Picture 213" o:spid="_x0000_s1077"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">
                          <v:imagedata r:id="rId19" o:title="LOGO_BARU_ITS_bmp" gain="19661f" blacklevel="22938f"/>
                        </v:shape>
                        <v:shape id="Picture 214" o:spid="_x0000_s1078"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">
                          <v:imagedata r:id="rId19" o:title="LOGO_BARU_ITS_bmp" gain="19661f" blacklevel="22938f"/>
                        </v:shape>
                        <v:shape id="Picture 215" o:spid="_x0000_s1079"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">
                          <v:imagedata r:id="rId19" o:title="LOGO_BARU_ITS_bmp" gain="19661f" blacklevel="22938f"/>
                        </v:shape>
                        <v:shape id="Picture 216" o:spid="_x0000_s1080"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">
                          <v:imagedata r:id="rId19" o:title="LOGO_BARU_ITS_bmp" gain="19661f" blacklevel="22938f"/>
                        </v:shape>
                        <v:shape id="Picture 217" o:spid="_x0000_s1081"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">
                          <v:imagedata r:id="rId19" o:title="LOGO_BARU_ITS_bmp" gain="19661f" blacklevel="22938f"/>
                        </v:shape>
                      </v:group>
                      <v:group id="Group 218" o:spid="_x0000_s1082"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">
                        <v:shape id="Picture 219" o:spid="_x0000_s1083"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">
                          <v:imagedata r:id="rId19" o:title="LOGO_BARU_ITS_bmp" gain="19661f" blacklevel="22938f"/>
                        </v:shape>
                        <v:shape id="Picture 220" o:spid="_x0000_s1084"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">
                          <v:imagedata r:id="rId19" o:title="LOGO_BARU_ITS_bmp" gain="19661f" blacklevel="22938f"/>
                        </v:shape>
                        <v:shape id="Picture 221" o:spid="_x0000_s1085"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">
                          <v:imagedata r:id="rId19" o:title="LOGO_BARU_ITS_bmp" gain="19661f" blacklevel="22938f"/>
                        </v:shape>
                        <v:shape id="Picture 222" o:spid="_x0000_s1086"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">
                          <v:imagedata r:id="rId19" o:title="LOGO_BARU_ITS_bmp" gain="19661f" blacklevel="22938f"/>
                        </v:shape>
                        <v:shape id="Picture 223" o:spid="_x0000_s1087"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">
                          <v:imagedata r:id="rId19" o:title="LOGO_BARU_ITS_bmp" gain="19661f" blacklevel="22938f"/>
                        </v:shape>
                        <v:shape id="Picture 224" o:spid="_x0000_s1088"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">
                          <v:imagedata r:id="rId19" o:title="LOGO_BARU_ITS_bmp" gain="19661f" blacklevel="22938f"/>
                        </v:shape>
                      </v:group>
                    </v:group>
                  </v:group>
                  <v:group id="Group 225" o:spid="_x0000_s1089" style="position:absolute;left:-720;top:102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group id="Group 226" o:spid="_x0000_s1090"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">
                      <v:group id="Group 227" o:spid="_x0000_s1091"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">
                        <v:shape id="Picture 228" o:spid="_x0000_s1092"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">
                          <v:imagedata r:id="rId19" o:title="LOGO_BARU_ITS_bmp" gain="19661f" blacklevel="22938f"/>
                        </v:shape>
                        <v:shape id="Picture 229" o:spid="_x0000_s1093"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">
                          <v:imagedata r:id="rId19" o:title="LOGO_BARU_ITS_bmp" gain="19661f" blacklevel="22938f"/>
                        </v:shape>
                        <v:shape id="Picture 230" o:spid="_x0000_s1094"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">
                          <v:imagedata r:id="rId19" o:title="LOGO_BARU_ITS_bmp" gain="19661f" blacklevel="22938f"/>
                        </v:shape>
                        <v:shape id="Picture 231" o:spid="_x0000_s1095"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">
                          <v:imagedata r:id="rId19" o:title="LOGO_BARU_ITS_bmp" gain="19661f" blacklevel="22938f"/>
                        </v:shape>
                        <v:shape id="Picture 232" o:spid="_x0000_s1096"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">
                          <v:imagedata r:id="rId19" o:title="LOGO_BARU_ITS_bmp" gain="19661f" blacklevel="22938f"/>
                        </v:shape>
                        <v:shape id="Picture 233" o:spid="_x0000_s1097"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">
                          <v:imagedata r:id="rId19" o:title="LOGO_BARU_ITS_bmp" gain="19661f" blacklevel="22938f"/>
                        </v:shape>
                      </v:group>
                      <v:group id="Group 234" o:spid="_x0000_s1098"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Picture 235" o:spid="_x0000_s1099"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">
                          <v:imagedata r:id="rId19" o:title="LOGO_BARU_ITS_bmp" gain="19661f" blacklevel="22938f"/>
                        </v:shape>
                        <v:shape id="Picture 236" o:spid="_x0000_s110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">
                          <v:imagedata r:id="rId19" o:title="LOGO_BARU_ITS_bmp" gain="19661f" blacklevel="22938f"/>
                        </v:shape>
                        <v:shape id="Picture 237" o:spid="_x0000_s110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">
                          <v:imagedata r:id="rId19" o:title="LOGO_BARU_ITS_bmp" gain="19661f" blacklevel="22938f"/>
                        </v:shape>
                        <v:shape id="Picture 238" o:spid="_x0000_s110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">
                          <v:imagedata r:id="rId19" o:title="LOGO_BARU_ITS_bmp" gain="19661f" blacklevel="22938f"/>
                        </v:shape>
                        <v:shape id="Picture 239" o:spid="_x0000_s110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">
                          <v:imagedata r:id="rId19" o:title="LOGO_BARU_ITS_bmp" gain="19661f" blacklevel="22938f"/>
                        </v:shape>
                        <v:shape id="Picture 240" o:spid="_x0000_s110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">
                          <v:imagedata r:id="rId19" o:title="LOGO_BARU_ITS_bmp" gain="19661f" blacklevel="22938f"/>
                        </v:shape>
                      </v:group>
                    </v:group>
                    <v:group id="Group 241" o:spid="_x0000_s1105"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Group 242" o:spid="_x0000_s1106"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shape id="Picture 243" o:spid="_x0000_s1107"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">
                          <v:imagedata r:id="rId19" o:title="LOGO_BARU_ITS_bmp" gain="19661f" blacklevel="22938f"/>
                        </v:shape>
                        <v:shape id="Picture 244" o:spid="_x0000_s1108"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">
                          <v:imagedata r:id="rId19" o:title="LOGO_BARU_ITS_bmp" gain="19661f" blacklevel="22938f"/>
                        </v:shape>
                        <v:shape id="Picture 245" o:spid="_x0000_s1109"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">
                          <v:imagedata r:id="rId19" o:title="LOGO_BARU_ITS_bmp" gain="19661f" blacklevel="22938f"/>
                        </v:shape>
                        <v:shape id="Picture 246" o:spid="_x0000_s1110"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">
                          <v:imagedata r:id="rId19" o:title="LOGO_BARU_ITS_bmp" gain="19661f" blacklevel="22938f"/>
                        </v:shape>
                        <v:shape id="Picture 247" o:spid="_x0000_s1111"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">
                          <v:imagedata r:id="rId19" o:title="LOGO_BARU_ITS_bmp" gain="19661f" blacklevel="22938f"/>
                        </v:shape>
                        <v:shape id="Picture 248" o:spid="_x0000_s1112"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">
                          <v:imagedata r:id="rId19" o:title="LOGO_BARU_ITS_bmp" gain="19661f" blacklevel="22938f"/>
                        </v:shape>
                      </v:group>
                      <v:group id="Group 249" o:spid="_x0000_s1113"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shape id="Picture 250" o:spid="_x0000_s111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">
                          <v:imagedata r:id="rId19" o:title="LOGO_BARU_ITS_bmp" gain="19661f" blacklevel="22938f"/>
                        </v:shape>
                        <v:shape id="Picture 251" o:spid="_x0000_s111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">
                          <v:imagedata r:id="rId19" o:title="LOGO_BARU_ITS_bmp" gain="19661f" blacklevel="22938f"/>
                        </v:shape>
                        <v:shape id="Picture 252" o:spid="_x0000_s111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">
                          <v:imagedata r:id="rId19" o:title="LOGO_BARU_ITS_bmp" gain="19661f" blacklevel="22938f"/>
                        </v:shape>
                        <v:shape id="Picture 253" o:spid="_x0000_s111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">
                          <v:imagedata r:id="rId19" o:title="LOGO_BARU_ITS_bmp" gain="19661f" blacklevel="22938f"/>
                        </v:shape>
                        <v:shape id="Picture 254" o:spid="_x0000_s111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">
                          <v:imagedata r:id="rId19" o:title="LOGO_BARU_ITS_bmp" gain="19661f" blacklevel="22938f"/>
                        </v:shape>
                        <v:shape id="Picture 255" o:spid="_x0000_s111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">
                          <v:imagedata r:id="rId19" o:title="LOGO_BARU_ITS_bmp" gain="19661f" blacklevel="22938f"/>
                        </v:shape>
                      </v:group>
                    </v:group>
                  </v:group>
                  <v:group id="Group 256" o:spid="_x0000_s1120" style="position:absolute;left:-720;top:1288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Group 257" o:spid="_x0000_s1121"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Group 258" o:spid="_x0000_s1122"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Picture 259" o:spid="_x0000_s1123"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">
                          <v:imagedata r:id="rId19" o:title="LOGO_BARU_ITS_bmp" gain="19661f" blacklevel="22938f"/>
                        </v:shape>
                        <v:shape id="Picture 260" o:spid="_x0000_s1124"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">
                          <v:imagedata r:id="rId19" o:title="LOGO_BARU_ITS_bmp" gain="19661f" blacklevel="22938f"/>
                        </v:shape>
                        <v:shape id="Picture 261" o:spid="_x0000_s1125"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">
                          <v:imagedata r:id="rId19" o:title="LOGO_BARU_ITS_bmp" gain="19661f" blacklevel="22938f"/>
                        </v:shape>
                        <v:shape id="Picture 262" o:spid="_x0000_s1126"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">
                          <v:imagedata r:id="rId19" o:title="LOGO_BARU_ITS_bmp" gain="19661f" blacklevel="22938f"/>
                        </v:shape>
                        <v:shape id="Picture 263" o:spid="_x0000_s1127"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">
                          <v:imagedata r:id="rId19" o:title="LOGO_BARU_ITS_bmp" gain="19661f" blacklevel="22938f"/>
                        </v:shape>
                        <v:shape id="Picture 264" o:spid="_x0000_s1128"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">
                          <v:imagedata r:id="rId19" o:title="LOGO_BARU_ITS_bmp" gain="19661f" blacklevel="22938f"/>
                        </v:shape>
                      </v:group>
                      <v:group id="Group 265" o:spid="_x0000_s1129"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Picture 266" o:spid="_x0000_s1130"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">
                          <v:imagedata r:id="rId19" o:title="LOGO_BARU_ITS_bmp" gain="19661f" blacklevel="22938f"/>
                        </v:shape>
                        <v:shape id="Picture 267" o:spid="_x0000_s1131"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">
                          <v:imagedata r:id="rId19" o:title="LOGO_BARU_ITS_bmp" gain="19661f" blacklevel="22938f"/>
                        </v:shape>
                        <v:shape id="Picture 268" o:spid="_x0000_s1132"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">
                          <v:imagedata r:id="rId19" o:title="LOGO_BARU_ITS_bmp" gain="19661f" blacklevel="22938f"/>
                        </v:shape>
                        <v:shape id="Picture 269" o:spid="_x0000_s1133"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">
                          <v:imagedata r:id="rId19" o:title="LOGO_BARU_ITS_bmp" gain="19661f" blacklevel="22938f"/>
                        </v:shape>
                        <v:shape id="Picture 270" o:spid="_x0000_s1134"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">
                          <v:imagedata r:id="rId19" o:title="LOGO_BARU_ITS_bmp" gain="19661f" blacklevel="22938f"/>
                        </v:shape>
                        <v:shape id="Picture 271" o:spid="_x0000_s1135"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">
                          <v:imagedata r:id="rId19" o:title="LOGO_BARU_ITS_bmp" gain="19661f" blacklevel="22938f"/>
                        </v:shape>
                      </v:group>
                    </v:group>
                    <v:group id="Group 272" o:spid="_x0000_s1136"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group id="Group 273" o:spid="_x0000_s1137"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274" o:spid="_x0000_s1138"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">
                          <v:imagedata r:id="rId19" o:title="LOGO_BARU_ITS_bmp" gain="19661f" blacklevel="22938f"/>
                        </v:shape>
                        <v:shape id="Picture 275" o:spid="_x0000_s1139"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">
                          <v:imagedata r:id="rId19" o:title="LOGO_BARU_ITS_bmp" gain="19661f" blacklevel="22938f"/>
                        </v:shape>
                        <v:shape id="Picture 276" o:spid="_x0000_s1140"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">
                          <v:imagedata r:id="rId19" o:title="LOGO_BARU_ITS_bmp" gain="19661f" blacklevel="22938f"/>
                        </v:shape>
                        <v:shape id="Picture 277" o:spid="_x0000_s1141"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">
                          <v:imagedata r:id="rId19" o:title="LOGO_BARU_ITS_bmp" gain="19661f" blacklevel="22938f"/>
                        </v:shape>
                        <v:shape id="Picture 278" o:spid="_x0000_s1142"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">
                          <v:imagedata r:id="rId19" o:title="LOGO_BARU_ITS_bmp" gain="19661f" blacklevel="22938f"/>
                        </v:shape>
                        <v:shape id="Picture 279" o:spid="_x0000_s1143"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">
                          <v:imagedata r:id="rId19" o:title="LOGO_BARU_ITS_bmp" gain="19661f" blacklevel="22938f"/>
                        </v:shape>
                      </v:group>
                      <v:group id="Group 280" o:spid="_x0000_s1144"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O8+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DxFsPfmXAE5PIGAAD//wMAUEsBAi0AFAAGAAgAAAAhANvh9svuAAAAhQEAABMAAAAAAAAA&#10;AAAAAAAAAAAAAFtDb250ZW50X1R5cGVzXS54bWxQSwECLQAUAAYACAAAACEAWvQsW78AAAAVAQAA&#10;CwAAAAAAAAAAAAAAAAAfAQAAX3JlbHMvLnJlbHNQSwECLQAUAAYACAAAACEAEeDvPsYAAADcAAAA&#10;DwAAAAAAAAAAAAAAAAAHAgAAZHJzL2Rvd25yZXYueG1sUEsFBgAAAAADAAMAtwAAAPoCAAAAAA==&#10;">
                        <v:shape id="Picture 281" o:spid="_x0000_s1145"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">
                          <v:imagedata r:id="rId19" o:title="LOGO_BARU_ITS_bmp" gain="19661f" blacklevel="22938f"/>
                        </v:shape>
                        <v:shape id="Picture 282" o:spid="_x0000_s1146"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">
                          <v:imagedata r:id="rId19" o:title="LOGO_BARU_ITS_bmp" gain="19661f" blacklevel="22938f"/>
                        </v:shape>
                        <v:shape id="Picture 283" o:spid="_x0000_s1147"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">
                          <v:imagedata r:id="rId19" o:title="LOGO_BARU_ITS_bmp" gain="19661f" blacklevel="22938f"/>
                        </v:shape>
                        <v:shape id="Picture 284" o:spid="_x0000_s1148"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">
                          <v:imagedata r:id="rId19" o:title="LOGO_BARU_ITS_bmp" gain="19661f" blacklevel="22938f"/>
                        </v:shape>
                        <v:shape id="Picture 285" o:spid="_x0000_s1149"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">
                          <v:imagedata r:id="rId19" o:title="LOGO_BARU_ITS_bmp" gain="19661f" blacklevel="22938f"/>
                        </v:shape>
                        <v:shape id="Picture 286" o:spid="_x0000_s1150"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">
                          <v:imagedata r:id="rId19" o:title="LOGO_BARU_ITS_bmp" gain="19661f" blacklevel="22938f"/>
                        </v:shape>
                      </v:group>
                    </v:group>
                  </v:group>
                </v:group>
                <w10:wrap anchorx="margin"/>
              </v:group>
            </w:pict>
          </mc:Fallback>
        </mc:AlternateContent>
      </w:r>
      <w:r w:rsidRPr="008A10EE">
        <w:rPr>
          <w:rFonts w:cs="Times New Roman"/>
          <w:b/>
          <w:noProof/>
          <w:lang w:val="id-ID"/>
        </w:rPr>
        <mc:AlternateContent>
          <mc:Choice Requires="wps">
            <w:drawing>
              <wp:anchor distT="0" distB="0" distL="114300" distR="114300" simplePos="0" relativeHeight="251658240" behindDoc="0" locked="0" layoutInCell="1" allowOverlap="1" wp14:anchorId="3CBCDF32" wp14:editId="34CB4520">
                <wp:simplePos x="0" y="0"/>
                <wp:positionH relativeFrom="column">
                  <wp:posOffset>-942975</wp:posOffset>
                </wp:positionH>
                <wp:positionV relativeFrom="paragraph">
                  <wp:posOffset>981075</wp:posOffset>
                </wp:positionV>
                <wp:extent cx="6035040" cy="6343650"/>
                <wp:effectExtent l="0" t="0" r="3810" b="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5040" cy="6343650"/>
                        </a:xfrm>
                        <a:prstGeom prst="rect">
                          <a:avLst/>
                        </a:prstGeom>
                        <a:solidFill>
                          <a:srgbClr val="0067AC"/>
                        </a:solidFill>
                        <a:ln>
                          <a:noFill/>
                        </a:ln>
                      </wps:spPr>
                      <wps:txbx>
                        <w:txbxContent>
                          <w:p w14:paraId="534424F3" w14:textId="77777777" w:rsidR="00441E18" w:rsidRPr="00164DD6" w:rsidRDefault="00441E18" w:rsidP="00164DD6">
                            <w:pPr>
                              <w:jc w:val="cente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BCDF32" id="Rectangle 23" o:spid="_x0000_s1027" style="position:absolute;left:0;text-align:left;margin-left:-74.25pt;margin-top:77.25pt;width:475.2pt;height:49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" fillcolor="#0067ac" stroked="f">
                <v:textbox>
                  <w:txbxContent>
                    <w:p w14:paraId="534424F3" w14:textId="77777777" w:rsidR="00441E18" w:rsidRPr="00164DD6" w:rsidRDefault="00441E18" w:rsidP="00164DD6">
                      <w:pPr>
                        <w:jc w:val="center"/>
                        <w:rPr>
                          <w:lang w:val="id-ID"/>
                        </w:rPr>
                      </w:pPr>
                    </w:p>
                  </w:txbxContent>
                </v:textbox>
              </v:rect>
            </w:pict>
          </mc:Fallback>
        </mc:AlternateContent>
      </w:r>
      <w:r w:rsidRPr="008A10EE">
        <w:rPr>
          <w:rFonts w:cs="Times New Roman"/>
          <w:b/>
          <w:noProof/>
          <w:lang w:val="id-ID"/>
        </w:rPr>
        <mc:AlternateContent>
          <mc:Choice Requires="wps">
            <w:drawing>
              <wp:anchor distT="0" distB="0" distL="114300" distR="114300" simplePos="0" relativeHeight="251658242" behindDoc="1" locked="0" layoutInCell="1" allowOverlap="1" wp14:anchorId="7527ACCC" wp14:editId="0E1CF597">
                <wp:simplePos x="0" y="0"/>
                <wp:positionH relativeFrom="column">
                  <wp:posOffset>-1097280</wp:posOffset>
                </wp:positionH>
                <wp:positionV relativeFrom="paragraph">
                  <wp:posOffset>908685</wp:posOffset>
                </wp:positionV>
                <wp:extent cx="5806440" cy="6057900"/>
                <wp:effectExtent l="0" t="0" r="3810" b="0"/>
                <wp:wrapNone/>
                <wp:docPr id="862" name="Rectangle 6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6440" cy="6057900"/>
                        </a:xfrm>
                        <a:prstGeom prst="rect">
                          <a:avLst/>
                        </a:prstGeom>
                        <a:solidFill>
                          <a:schemeClr val="bg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B9C5F8" id="Rectangle 652" o:spid="_x0000_s1026" style="position:absolute;margin-left:-86.4pt;margin-top:71.55pt;width:457.2pt;height:477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" fillcolor="white [3212]" stroked="f"/>
            </w:pict>
          </mc:Fallback>
        </mc:AlternateContent>
      </w:r>
    </w:p>
    <w:p w14:paraId="7CD0ED53" w14:textId="35021250" w:rsidR="00483FC7" w:rsidRPr="008A10EE" w:rsidRDefault="00F6434F" w:rsidP="00AF5354">
      <w:pPr>
        <w:tabs>
          <w:tab w:val="left" w:pos="1840"/>
        </w:tabs>
        <w:ind w:right="-85"/>
        <w:rPr>
          <w:rFonts w:cs="Times New Roman"/>
          <w:sz w:val="28"/>
          <w:lang w:val="id-ID"/>
        </w:rPr>
      </w:pPr>
      <w:r w:rsidRPr="008A10EE">
        <w:rPr>
          <w:rFonts w:cs="Times New Roman"/>
          <w:noProof/>
          <w:sz w:val="28"/>
          <w:lang w:val="id-ID"/>
        </w:rPr>
        <w:lastRenderedPageBreak/>
        <w:drawing>
          <wp:anchor distT="0" distB="0" distL="114300" distR="114300" simplePos="0" relativeHeight="251658246" behindDoc="0" locked="0" layoutInCell="1" allowOverlap="1" wp14:anchorId="22839814" wp14:editId="2149F81A">
            <wp:simplePos x="0" y="0"/>
            <wp:positionH relativeFrom="column">
              <wp:posOffset>-437969</wp:posOffset>
            </wp:positionH>
            <wp:positionV relativeFrom="paragraph">
              <wp:posOffset>8890</wp:posOffset>
            </wp:positionV>
            <wp:extent cx="1596390" cy="1028700"/>
            <wp:effectExtent l="0" t="0" r="0" b="0"/>
            <wp:wrapNone/>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x other xx\Logo-logo\logo-its-surabaya.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596390" cy="1028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8A10EE">
        <w:rPr>
          <w:rFonts w:cs="Times New Roman"/>
          <w:noProof/>
          <w:lang w:val="id-ID"/>
        </w:rPr>
        <w:drawing>
          <wp:anchor distT="0" distB="0" distL="114300" distR="114300" simplePos="0" relativeHeight="251658249" behindDoc="1" locked="0" layoutInCell="1" allowOverlap="1" wp14:anchorId="58D0CE8E" wp14:editId="29822FE8">
            <wp:simplePos x="0" y="0"/>
            <wp:positionH relativeFrom="margin">
              <wp:align>center</wp:align>
            </wp:positionH>
            <wp:positionV relativeFrom="margin">
              <wp:align>center</wp:align>
            </wp:positionV>
            <wp:extent cx="6229350" cy="8046720"/>
            <wp:effectExtent l="0" t="0" r="0" b="0"/>
            <wp:wrapNone/>
            <wp:docPr id="26" name="Picture 26"/>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29350" cy="8046720"/>
                    </a:xfrm>
                    <a:prstGeom prst="rect">
                      <a:avLst/>
                    </a:prstGeom>
                  </pic:spPr>
                </pic:pic>
              </a:graphicData>
            </a:graphic>
            <wp14:sizeRelV relativeFrom="margin">
              <wp14:pctHeight>0</wp14:pctHeight>
            </wp14:sizeRelV>
          </wp:anchor>
        </w:drawing>
      </w:r>
      <w:r w:rsidR="00A73BAB" w:rsidRPr="008A10EE">
        <w:rPr>
          <w:rFonts w:cs="Times New Roman"/>
          <w:noProof/>
          <w:sz w:val="28"/>
          <w:lang w:val="id-ID"/>
        </w:rPr>
        <mc:AlternateContent>
          <mc:Choice Requires="wps">
            <w:drawing>
              <wp:anchor distT="57150" distB="57150" distL="57150" distR="57150" simplePos="0" relativeHeight="251658245" behindDoc="0" locked="0" layoutInCell="1" allowOverlap="1" wp14:anchorId="7659BC82" wp14:editId="44728C5E">
                <wp:simplePos x="0" y="0"/>
                <wp:positionH relativeFrom="page">
                  <wp:posOffset>478971</wp:posOffset>
                </wp:positionH>
                <wp:positionV relativeFrom="page">
                  <wp:posOffset>2155371</wp:posOffset>
                </wp:positionV>
                <wp:extent cx="4466590" cy="4060372"/>
                <wp:effectExtent l="0" t="0" r="0" b="0"/>
                <wp:wrapSquare wrapText="right"/>
                <wp:docPr id="22"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66590" cy="40603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050F38CB" w14:textId="77468DD6" w:rsidR="00441E18" w:rsidRPr="00D76154" w:rsidRDefault="00441E18" w:rsidP="00773693">
                            <w:pPr>
                              <w:rPr>
                                <w:rFonts w:ascii="Trebuchet MS" w:eastAsia="ヒラギノ角ゴ Pro W3" w:hAnsi="Trebuchet MS"/>
                                <w:bCs/>
                                <w:color w:val="000000" w:themeColor="text1"/>
                                <w:sz w:val="20"/>
                              </w:rPr>
                            </w:pPr>
                            <w:r w:rsidRPr="00D76154">
                              <w:rPr>
                                <w:rFonts w:ascii="Trebuchet MS" w:eastAsia="ヒラギノ角ゴ Pro W3" w:hAnsi="Trebuchet MS"/>
                                <w:bCs/>
                                <w:color w:val="000000" w:themeColor="text1"/>
                                <w:sz w:val="20"/>
                              </w:rPr>
                              <w:t>TUGAS AKHIR – IS 184853</w:t>
                            </w:r>
                          </w:p>
                          <w:p w14:paraId="34028981" w14:textId="77777777" w:rsidR="00441E18" w:rsidRPr="00627C1D" w:rsidRDefault="00441E18" w:rsidP="00773693">
                            <w:pPr>
                              <w:rPr>
                                <w:rFonts w:ascii="Trebuchet MS" w:eastAsia="ヒラギノ角ゴ Pro W3" w:hAnsi="Trebuchet MS"/>
                                <w:b/>
                                <w:color w:val="000000" w:themeColor="text1"/>
                                <w:sz w:val="28"/>
                              </w:rPr>
                            </w:pPr>
                          </w:p>
                          <w:p w14:paraId="7F3DB5D4" w14:textId="744CD57B" w:rsidR="00441E18" w:rsidRDefault="00441E18" w:rsidP="00773693">
                            <w:pPr>
                              <w:autoSpaceDE w:val="0"/>
                              <w:autoSpaceDN w:val="0"/>
                              <w:adjustRightInd w:val="0"/>
                              <w:rPr>
                                <w:rFonts w:ascii="Trebuchet MS" w:hAnsi="Trebuchet MS"/>
                                <w:b/>
                                <w:color w:val="000000" w:themeColor="text1"/>
                                <w:sz w:val="28"/>
                                <w:lang w:val="en-US"/>
                              </w:rPr>
                            </w:pPr>
                            <w:r w:rsidRPr="00000E5B">
                              <w:rPr>
                                <w:rFonts w:ascii="Trebuchet MS" w:hAnsi="Trebuchet MS"/>
                                <w:b/>
                                <w:color w:val="000000" w:themeColor="text1"/>
                                <w:sz w:val="28"/>
                                <w:lang w:val="en-US"/>
                              </w:rPr>
                              <w:t>IDENTIFIKASI FAKTOR PENDORONG BAGI KEBERHASILAN IMPLEMENTASI SISTEM INFORMASI TERINTEGRASI PADA PERGURUAN TINGGI (STUDI KASUS : PERGURUAN TINGGI DI SURABAYA)</w:t>
                            </w:r>
                          </w:p>
                          <w:p w14:paraId="42A6C89E" w14:textId="77777777" w:rsidR="00441E18" w:rsidRPr="00627C1D" w:rsidRDefault="00441E18" w:rsidP="00773693">
                            <w:pPr>
                              <w:autoSpaceDE w:val="0"/>
                              <w:autoSpaceDN w:val="0"/>
                              <w:adjustRightInd w:val="0"/>
                              <w:rPr>
                                <w:rFonts w:ascii="Trebuchet MS" w:hAnsi="Trebuchet MS"/>
                                <w:b/>
                                <w:color w:val="000000" w:themeColor="text1"/>
                                <w:sz w:val="28"/>
                              </w:rPr>
                            </w:pPr>
                          </w:p>
                          <w:p w14:paraId="5C158930" w14:textId="77777777" w:rsidR="00441E18" w:rsidRPr="00627C1D" w:rsidRDefault="00441E18" w:rsidP="00773693">
                            <w:pPr>
                              <w:rPr>
                                <w:rFonts w:ascii="Trebuchet MS" w:eastAsia="ヒラギノ角ゴ Pro W3" w:hAnsi="Trebuchet MS"/>
                                <w:color w:val="000000" w:themeColor="text1"/>
                                <w:sz w:val="24"/>
                              </w:rPr>
                            </w:pPr>
                          </w:p>
                          <w:p w14:paraId="06586952" w14:textId="77777777" w:rsidR="00441E18" w:rsidRPr="00473FB8" w:rsidRDefault="00441E18" w:rsidP="00473FB8">
                            <w:pPr>
                              <w:rPr>
                                <w:rFonts w:ascii="Trebuchet MS" w:eastAsia="ヒラギノ角ゴ Pro W3" w:hAnsi="Trebuchet MS"/>
                                <w:color w:val="000000" w:themeColor="text1"/>
                                <w:sz w:val="20"/>
                                <w:lang w:val="en-US"/>
                              </w:rPr>
                            </w:pPr>
                            <w:r w:rsidRPr="00473FB8">
                              <w:rPr>
                                <w:rFonts w:ascii="Trebuchet MS" w:eastAsia="ヒラギノ角ゴ Pro W3" w:hAnsi="Trebuchet MS"/>
                                <w:color w:val="000000" w:themeColor="text1"/>
                                <w:sz w:val="20"/>
                                <w:lang w:val="en-US"/>
                              </w:rPr>
                              <w:t>ROFIQOH NADIAH</w:t>
                            </w:r>
                          </w:p>
                          <w:p w14:paraId="6D53227F" w14:textId="08CD1EE6" w:rsidR="00441E18" w:rsidRPr="000C00DA" w:rsidRDefault="00441E18" w:rsidP="00473FB8">
                            <w:pPr>
                              <w:rPr>
                                <w:rFonts w:ascii="Trebuchet MS" w:eastAsia="ヒラギノ角ゴ Pro W3" w:hAnsi="Trebuchet MS"/>
                                <w:b/>
                                <w:bCs/>
                                <w:color w:val="000000" w:themeColor="text1"/>
                                <w:sz w:val="20"/>
                              </w:rPr>
                            </w:pPr>
                            <w:r w:rsidRPr="00473FB8">
                              <w:rPr>
                                <w:rFonts w:ascii="Trebuchet MS" w:eastAsia="ヒラギノ角ゴ Pro W3" w:hAnsi="Trebuchet MS"/>
                                <w:color w:val="000000" w:themeColor="text1"/>
                                <w:sz w:val="20"/>
                                <w:lang w:val="en-US"/>
                              </w:rPr>
                              <w:t>NRP. 05211640000001</w:t>
                            </w:r>
                          </w:p>
                          <w:p w14:paraId="4A8BDDF1" w14:textId="77777777" w:rsidR="00441E18" w:rsidRPr="000C00DA" w:rsidRDefault="00441E18" w:rsidP="00773693">
                            <w:pPr>
                              <w:rPr>
                                <w:rFonts w:ascii="Trebuchet MS" w:eastAsia="ヒラギノ角ゴ Pro W3" w:hAnsi="Trebuchet MS"/>
                                <w:b/>
                                <w:bCs/>
                                <w:color w:val="000000" w:themeColor="text1"/>
                                <w:sz w:val="20"/>
                              </w:rPr>
                            </w:pPr>
                          </w:p>
                          <w:p w14:paraId="72CE4781" w14:textId="77777777" w:rsidR="00441E18" w:rsidRPr="000C00DA" w:rsidRDefault="00441E18" w:rsidP="00773693">
                            <w:pPr>
                              <w:rPr>
                                <w:rFonts w:ascii="Trebuchet MS" w:eastAsia="ヒラギノ角ゴ Pro W3" w:hAnsi="Trebuchet MS"/>
                                <w:b/>
                                <w:bCs/>
                                <w:color w:val="000000" w:themeColor="text1"/>
                                <w:sz w:val="20"/>
                              </w:rPr>
                            </w:pPr>
                          </w:p>
                          <w:p w14:paraId="273002C6" w14:textId="77777777" w:rsidR="00441E18" w:rsidRPr="00473FB8" w:rsidRDefault="00441E18" w:rsidP="00473FB8">
                            <w:pPr>
                              <w:rPr>
                                <w:rFonts w:ascii="Trebuchet MS" w:eastAsia="ヒラギノ角ゴ Pro W3" w:hAnsi="Trebuchet MS"/>
                                <w:b/>
                                <w:bCs/>
                                <w:color w:val="000000" w:themeColor="text1"/>
                                <w:sz w:val="20"/>
                                <w:lang w:val="id-ID"/>
                              </w:rPr>
                            </w:pPr>
                            <w:r w:rsidRPr="00473FB8">
                              <w:rPr>
                                <w:rFonts w:ascii="Trebuchet MS" w:eastAsia="ヒラギノ角ゴ Pro W3" w:hAnsi="Trebuchet MS"/>
                                <w:b/>
                                <w:bCs/>
                                <w:color w:val="000000" w:themeColor="text1"/>
                                <w:sz w:val="20"/>
                                <w:lang w:val="id-ID"/>
                              </w:rPr>
                              <w:t>Dosen Pembimbing</w:t>
                            </w:r>
                          </w:p>
                          <w:p w14:paraId="77E72B3C" w14:textId="77777777" w:rsidR="00441E18" w:rsidRPr="00473FB8" w:rsidRDefault="00441E18" w:rsidP="00473FB8">
                            <w:pPr>
                              <w:rPr>
                                <w:rFonts w:ascii="Trebuchet MS" w:eastAsia="ヒラギノ角ゴ Pro W3" w:hAnsi="Trebuchet MS"/>
                                <w:b/>
                                <w:bCs/>
                                <w:color w:val="000000" w:themeColor="text1"/>
                                <w:sz w:val="20"/>
                                <w:lang w:val="id-ID"/>
                              </w:rPr>
                            </w:pPr>
                            <w:r w:rsidRPr="00473FB8">
                              <w:rPr>
                                <w:rFonts w:ascii="Trebuchet MS" w:eastAsia="ヒラギノ角ゴ Pro W3" w:hAnsi="Trebuchet MS"/>
                                <w:b/>
                                <w:bCs/>
                                <w:color w:val="000000" w:themeColor="text1"/>
                                <w:sz w:val="20"/>
                                <w:lang w:val="id-ID"/>
                              </w:rPr>
                              <w:t>Hanim Maria Astuti, S.Kom, M.Sc, ITIL</w:t>
                            </w:r>
                          </w:p>
                          <w:p w14:paraId="59185227" w14:textId="1A17B983" w:rsidR="00441E18" w:rsidRDefault="00441E18" w:rsidP="00473FB8">
                            <w:pPr>
                              <w:rPr>
                                <w:rFonts w:ascii="Trebuchet MS" w:eastAsia="ヒラギノ角ゴ Pro W3" w:hAnsi="Trebuchet MS"/>
                                <w:b/>
                                <w:bCs/>
                                <w:color w:val="000000" w:themeColor="text1"/>
                                <w:sz w:val="20"/>
                                <w:lang w:val="id-ID"/>
                              </w:rPr>
                            </w:pPr>
                            <w:r w:rsidRPr="00473FB8">
                              <w:rPr>
                                <w:rFonts w:ascii="Trebuchet MS" w:eastAsia="ヒラギノ角ゴ Pro W3" w:hAnsi="Trebuchet MS"/>
                                <w:b/>
                                <w:bCs/>
                                <w:color w:val="000000" w:themeColor="text1"/>
                                <w:sz w:val="20"/>
                                <w:lang w:val="id-ID"/>
                              </w:rPr>
                              <w:t>Feby Artwodini, S.Kom, MT</w:t>
                            </w:r>
                          </w:p>
                          <w:p w14:paraId="15148FCA" w14:textId="77777777" w:rsidR="00441E18" w:rsidRPr="000C00DA" w:rsidRDefault="00441E18" w:rsidP="00773693">
                            <w:pPr>
                              <w:rPr>
                                <w:rFonts w:ascii="Trebuchet MS" w:eastAsia="ヒラギノ角ゴ Pro W3" w:hAnsi="Trebuchet MS"/>
                                <w:b/>
                                <w:bCs/>
                                <w:color w:val="000000" w:themeColor="text1"/>
                                <w:sz w:val="20"/>
                              </w:rPr>
                            </w:pPr>
                          </w:p>
                          <w:p w14:paraId="50DD0841" w14:textId="77777777" w:rsidR="00441E18" w:rsidRPr="000C00DA" w:rsidRDefault="00441E18" w:rsidP="00773693">
                            <w:pPr>
                              <w:rPr>
                                <w:rFonts w:ascii="Trebuchet MS" w:eastAsia="ヒラギノ角ゴ Pro W3" w:hAnsi="Trebuchet MS"/>
                                <w:b/>
                                <w:bCs/>
                                <w:color w:val="000000" w:themeColor="text1"/>
                                <w:sz w:val="20"/>
                              </w:rPr>
                            </w:pPr>
                          </w:p>
                          <w:p w14:paraId="4A929794" w14:textId="77777777" w:rsidR="00441E18" w:rsidRPr="00D76154" w:rsidRDefault="00441E18" w:rsidP="00773693">
                            <w:pPr>
                              <w:rPr>
                                <w:rFonts w:ascii="Trebuchet MS" w:eastAsia="ヒラギノ角ゴ Pro W3" w:hAnsi="Trebuchet MS"/>
                                <w:color w:val="000000" w:themeColor="text1"/>
                                <w:sz w:val="20"/>
                              </w:rPr>
                            </w:pPr>
                            <w:r w:rsidRPr="00D76154">
                              <w:rPr>
                                <w:rFonts w:ascii="Trebuchet MS" w:eastAsia="ヒラギノ角ゴ Pro W3" w:hAnsi="Trebuchet MS"/>
                                <w:color w:val="000000" w:themeColor="text1"/>
                                <w:sz w:val="20"/>
                              </w:rPr>
                              <w:t>DEPARTEMEN SISTEM INFORMASI</w:t>
                            </w:r>
                          </w:p>
                          <w:p w14:paraId="74CDED2B" w14:textId="2AB88111" w:rsidR="00441E18" w:rsidRPr="00D76154" w:rsidRDefault="00441E18" w:rsidP="00773693">
                            <w:pPr>
                              <w:rPr>
                                <w:rFonts w:ascii="Trebuchet MS" w:eastAsia="ヒラギノ角ゴ Pro W3" w:hAnsi="Trebuchet MS"/>
                                <w:color w:val="FF0000"/>
                                <w:sz w:val="20"/>
                                <w:lang w:val="en-US"/>
                              </w:rPr>
                            </w:pPr>
                            <w:r w:rsidRPr="00D76154">
                              <w:rPr>
                                <w:rFonts w:ascii="Trebuchet MS" w:eastAsia="ヒラギノ角ゴ Pro W3" w:hAnsi="Trebuchet MS"/>
                                <w:sz w:val="20"/>
                                <w:lang w:val="id-ID"/>
                              </w:rPr>
                              <w:t xml:space="preserve">Fakultas Teknologi </w:t>
                            </w:r>
                            <w:r w:rsidRPr="00D76154">
                              <w:rPr>
                                <w:rFonts w:ascii="Trebuchet MS" w:eastAsia="ヒラギノ角ゴ Pro W3" w:hAnsi="Trebuchet MS"/>
                                <w:sz w:val="20"/>
                                <w:lang w:val="en-US"/>
                              </w:rPr>
                              <w:t>Elektro dan Informatika Cerdas</w:t>
                            </w:r>
                          </w:p>
                          <w:p w14:paraId="1B1073C0" w14:textId="77777777" w:rsidR="00441E18" w:rsidRPr="00D76154" w:rsidRDefault="00441E18" w:rsidP="00773693">
                            <w:pPr>
                              <w:rPr>
                                <w:rFonts w:ascii="Trebuchet MS" w:eastAsia="ヒラギノ角ゴ Pro W3" w:hAnsi="Trebuchet MS"/>
                                <w:color w:val="000000" w:themeColor="text1"/>
                                <w:sz w:val="20"/>
                                <w:lang w:val="id-ID"/>
                              </w:rPr>
                            </w:pPr>
                            <w:r w:rsidRPr="00D76154">
                              <w:rPr>
                                <w:rFonts w:ascii="Trebuchet MS" w:eastAsia="ヒラギノ角ゴ Pro W3" w:hAnsi="Trebuchet MS"/>
                                <w:color w:val="000000" w:themeColor="text1"/>
                                <w:sz w:val="20"/>
                                <w:lang w:val="id-ID"/>
                              </w:rPr>
                              <w:t>Institut Teknologi Sepuluh Nopember</w:t>
                            </w:r>
                          </w:p>
                          <w:p w14:paraId="61353A3B" w14:textId="7E835AE0" w:rsidR="00441E18" w:rsidRPr="00D76154" w:rsidRDefault="00441E18" w:rsidP="00773693">
                            <w:pPr>
                              <w:rPr>
                                <w:rFonts w:ascii="Trebuchet MS" w:eastAsia="ヒラギノ角ゴ Pro W3" w:hAnsi="Trebuchet MS"/>
                                <w:color w:val="000000" w:themeColor="text1"/>
                                <w:sz w:val="20"/>
                                <w:lang w:val="en-US"/>
                              </w:rPr>
                            </w:pPr>
                            <w:r w:rsidRPr="00D76154">
                              <w:rPr>
                                <w:rFonts w:ascii="Trebuchet MS" w:eastAsia="ヒラギノ角ゴ Pro W3" w:hAnsi="Trebuchet MS"/>
                                <w:color w:val="000000" w:themeColor="text1"/>
                                <w:sz w:val="20"/>
                                <w:lang w:val="id-ID"/>
                              </w:rPr>
                              <w:t xml:space="preserve">Surabaya </w:t>
                            </w:r>
                            <w:r w:rsidRPr="00D76154">
                              <w:rPr>
                                <w:rFonts w:ascii="Trebuchet MS" w:eastAsia="ヒラギノ角ゴ Pro W3" w:hAnsi="Trebuchet MS"/>
                                <w:sz w:val="20"/>
                                <w:lang w:val="id-ID"/>
                              </w:rPr>
                              <w:t>20</w:t>
                            </w:r>
                            <w:r w:rsidRPr="00D76154">
                              <w:rPr>
                                <w:rFonts w:ascii="Trebuchet MS" w:eastAsia="ヒラギノ角ゴ Pro W3" w:hAnsi="Trebuchet MS"/>
                                <w:sz w:val="20"/>
                                <w:lang w:val="en-US"/>
                              </w:rPr>
                              <w:t>20</w:t>
                            </w:r>
                          </w:p>
                          <w:p w14:paraId="5207CD16" w14:textId="77777777" w:rsidR="00441E18" w:rsidRPr="00627C1D" w:rsidRDefault="00441E18" w:rsidP="00773693">
                            <w:pPr>
                              <w:rPr>
                                <w:color w:val="000000" w:themeColor="text1"/>
                                <w:sz w:val="20"/>
                              </w:rPr>
                            </w:pPr>
                          </w:p>
                        </w:txbxContent>
                      </wps:txbx>
                      <wps:bodyPr rot="0" vert="horz" wrap="square" lIns="38100" tIns="38100" rIns="38100" bIns="381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59BC82" id="_x0000_s1028" style="position:absolute;left:0;text-align:left;margin-left:37.7pt;margin-top:169.7pt;width:351.7pt;height:319.7pt;z-index:251658245;visibility:visible;mso-wrap-style:square;mso-width-percent:0;mso-height-percent:0;mso-wrap-distance-left:4.5pt;mso-wrap-distance-top:4.5pt;mso-wrap-distance-right:4.5pt;mso-wrap-distance-bottom:4.5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" filled="f" stroked="f">
                <v:stroke joinstyle="round"/>
                <v:path arrowok="t"/>
                <v:textbox inset="3pt,3pt,3pt,3pt">
                  <w:txbxContent>
                    <w:p w14:paraId="050F38CB" w14:textId="77468DD6" w:rsidR="00441E18" w:rsidRPr="00D76154" w:rsidRDefault="00441E18" w:rsidP="00773693">
                      <w:pPr>
                        <w:rPr>
                          <w:rFonts w:ascii="Trebuchet MS" w:eastAsia="ヒラギノ角ゴ Pro W3" w:hAnsi="Trebuchet MS"/>
                          <w:bCs/>
                          <w:color w:val="000000" w:themeColor="text1"/>
                          <w:sz w:val="20"/>
                        </w:rPr>
                      </w:pPr>
                      <w:r w:rsidRPr="00D76154">
                        <w:rPr>
                          <w:rFonts w:ascii="Trebuchet MS" w:eastAsia="ヒラギノ角ゴ Pro W3" w:hAnsi="Trebuchet MS"/>
                          <w:bCs/>
                          <w:color w:val="000000" w:themeColor="text1"/>
                          <w:sz w:val="20"/>
                        </w:rPr>
                        <w:t>TUGAS AKHIR – IS 184853</w:t>
                      </w:r>
                    </w:p>
                    <w:p w14:paraId="34028981" w14:textId="77777777" w:rsidR="00441E18" w:rsidRPr="00627C1D" w:rsidRDefault="00441E18" w:rsidP="00773693">
                      <w:pPr>
                        <w:rPr>
                          <w:rFonts w:ascii="Trebuchet MS" w:eastAsia="ヒラギノ角ゴ Pro W3" w:hAnsi="Trebuchet MS"/>
                          <w:b/>
                          <w:color w:val="000000" w:themeColor="text1"/>
                          <w:sz w:val="28"/>
                        </w:rPr>
                      </w:pPr>
                    </w:p>
                    <w:p w14:paraId="7F3DB5D4" w14:textId="744CD57B" w:rsidR="00441E18" w:rsidRDefault="00441E18" w:rsidP="00773693">
                      <w:pPr>
                        <w:autoSpaceDE w:val="0"/>
                        <w:autoSpaceDN w:val="0"/>
                        <w:adjustRightInd w:val="0"/>
                        <w:rPr>
                          <w:rFonts w:ascii="Trebuchet MS" w:hAnsi="Trebuchet MS"/>
                          <w:b/>
                          <w:color w:val="000000" w:themeColor="text1"/>
                          <w:sz w:val="28"/>
                          <w:lang w:val="en-US"/>
                        </w:rPr>
                      </w:pPr>
                      <w:r w:rsidRPr="00000E5B">
                        <w:rPr>
                          <w:rFonts w:ascii="Trebuchet MS" w:hAnsi="Trebuchet MS"/>
                          <w:b/>
                          <w:color w:val="000000" w:themeColor="text1"/>
                          <w:sz w:val="28"/>
                          <w:lang w:val="en-US"/>
                        </w:rPr>
                        <w:t>IDENTIFIKASI FAKTOR PENDORONG BAGI KEBERHASILAN IMPLEMENTASI SISTEM INFORMASI TERINTEGRASI PADA PERGURUAN TINGGI (STUDI KASUS : PERGURUAN TINGGI DI SURABAYA)</w:t>
                      </w:r>
                    </w:p>
                    <w:p w14:paraId="42A6C89E" w14:textId="77777777" w:rsidR="00441E18" w:rsidRPr="00627C1D" w:rsidRDefault="00441E18" w:rsidP="00773693">
                      <w:pPr>
                        <w:autoSpaceDE w:val="0"/>
                        <w:autoSpaceDN w:val="0"/>
                        <w:adjustRightInd w:val="0"/>
                        <w:rPr>
                          <w:rFonts w:ascii="Trebuchet MS" w:hAnsi="Trebuchet MS"/>
                          <w:b/>
                          <w:color w:val="000000" w:themeColor="text1"/>
                          <w:sz w:val="28"/>
                        </w:rPr>
                      </w:pPr>
                    </w:p>
                    <w:p w14:paraId="5C158930" w14:textId="77777777" w:rsidR="00441E18" w:rsidRPr="00627C1D" w:rsidRDefault="00441E18" w:rsidP="00773693">
                      <w:pPr>
                        <w:rPr>
                          <w:rFonts w:ascii="Trebuchet MS" w:eastAsia="ヒラギノ角ゴ Pro W3" w:hAnsi="Trebuchet MS"/>
                          <w:color w:val="000000" w:themeColor="text1"/>
                          <w:sz w:val="24"/>
                        </w:rPr>
                      </w:pPr>
                    </w:p>
                    <w:p w14:paraId="06586952" w14:textId="77777777" w:rsidR="00441E18" w:rsidRPr="00473FB8" w:rsidRDefault="00441E18" w:rsidP="00473FB8">
                      <w:pPr>
                        <w:rPr>
                          <w:rFonts w:ascii="Trebuchet MS" w:eastAsia="ヒラギノ角ゴ Pro W3" w:hAnsi="Trebuchet MS"/>
                          <w:color w:val="000000" w:themeColor="text1"/>
                          <w:sz w:val="20"/>
                          <w:lang w:val="en-US"/>
                        </w:rPr>
                      </w:pPr>
                      <w:r w:rsidRPr="00473FB8">
                        <w:rPr>
                          <w:rFonts w:ascii="Trebuchet MS" w:eastAsia="ヒラギノ角ゴ Pro W3" w:hAnsi="Trebuchet MS"/>
                          <w:color w:val="000000" w:themeColor="text1"/>
                          <w:sz w:val="20"/>
                          <w:lang w:val="en-US"/>
                        </w:rPr>
                        <w:t>ROFIQOH NADIAH</w:t>
                      </w:r>
                    </w:p>
                    <w:p w14:paraId="6D53227F" w14:textId="08CD1EE6" w:rsidR="00441E18" w:rsidRPr="000C00DA" w:rsidRDefault="00441E18" w:rsidP="00473FB8">
                      <w:pPr>
                        <w:rPr>
                          <w:rFonts w:ascii="Trebuchet MS" w:eastAsia="ヒラギノ角ゴ Pro W3" w:hAnsi="Trebuchet MS"/>
                          <w:b/>
                          <w:bCs/>
                          <w:color w:val="000000" w:themeColor="text1"/>
                          <w:sz w:val="20"/>
                        </w:rPr>
                      </w:pPr>
                      <w:r w:rsidRPr="00473FB8">
                        <w:rPr>
                          <w:rFonts w:ascii="Trebuchet MS" w:eastAsia="ヒラギノ角ゴ Pro W3" w:hAnsi="Trebuchet MS"/>
                          <w:color w:val="000000" w:themeColor="text1"/>
                          <w:sz w:val="20"/>
                          <w:lang w:val="en-US"/>
                        </w:rPr>
                        <w:t>NRP. 05211640000001</w:t>
                      </w:r>
                    </w:p>
                    <w:p w14:paraId="4A8BDDF1" w14:textId="77777777" w:rsidR="00441E18" w:rsidRPr="000C00DA" w:rsidRDefault="00441E18" w:rsidP="00773693">
                      <w:pPr>
                        <w:rPr>
                          <w:rFonts w:ascii="Trebuchet MS" w:eastAsia="ヒラギノ角ゴ Pro W3" w:hAnsi="Trebuchet MS"/>
                          <w:b/>
                          <w:bCs/>
                          <w:color w:val="000000" w:themeColor="text1"/>
                          <w:sz w:val="20"/>
                        </w:rPr>
                      </w:pPr>
                    </w:p>
                    <w:p w14:paraId="72CE4781" w14:textId="77777777" w:rsidR="00441E18" w:rsidRPr="000C00DA" w:rsidRDefault="00441E18" w:rsidP="00773693">
                      <w:pPr>
                        <w:rPr>
                          <w:rFonts w:ascii="Trebuchet MS" w:eastAsia="ヒラギノ角ゴ Pro W3" w:hAnsi="Trebuchet MS"/>
                          <w:b/>
                          <w:bCs/>
                          <w:color w:val="000000" w:themeColor="text1"/>
                          <w:sz w:val="20"/>
                        </w:rPr>
                      </w:pPr>
                    </w:p>
                    <w:p w14:paraId="273002C6" w14:textId="77777777" w:rsidR="00441E18" w:rsidRPr="00473FB8" w:rsidRDefault="00441E18" w:rsidP="00473FB8">
                      <w:pPr>
                        <w:rPr>
                          <w:rFonts w:ascii="Trebuchet MS" w:eastAsia="ヒラギノ角ゴ Pro W3" w:hAnsi="Trebuchet MS"/>
                          <w:b/>
                          <w:bCs/>
                          <w:color w:val="000000" w:themeColor="text1"/>
                          <w:sz w:val="20"/>
                          <w:lang w:val="id-ID"/>
                        </w:rPr>
                      </w:pPr>
                      <w:r w:rsidRPr="00473FB8">
                        <w:rPr>
                          <w:rFonts w:ascii="Trebuchet MS" w:eastAsia="ヒラギノ角ゴ Pro W3" w:hAnsi="Trebuchet MS"/>
                          <w:b/>
                          <w:bCs/>
                          <w:color w:val="000000" w:themeColor="text1"/>
                          <w:sz w:val="20"/>
                          <w:lang w:val="id-ID"/>
                        </w:rPr>
                        <w:t>Dosen Pembimbing</w:t>
                      </w:r>
                    </w:p>
                    <w:p w14:paraId="77E72B3C" w14:textId="77777777" w:rsidR="00441E18" w:rsidRPr="00473FB8" w:rsidRDefault="00441E18" w:rsidP="00473FB8">
                      <w:pPr>
                        <w:rPr>
                          <w:rFonts w:ascii="Trebuchet MS" w:eastAsia="ヒラギノ角ゴ Pro W3" w:hAnsi="Trebuchet MS"/>
                          <w:b/>
                          <w:bCs/>
                          <w:color w:val="000000" w:themeColor="text1"/>
                          <w:sz w:val="20"/>
                          <w:lang w:val="id-ID"/>
                        </w:rPr>
                      </w:pPr>
                      <w:r w:rsidRPr="00473FB8">
                        <w:rPr>
                          <w:rFonts w:ascii="Trebuchet MS" w:eastAsia="ヒラギノ角ゴ Pro W3" w:hAnsi="Trebuchet MS"/>
                          <w:b/>
                          <w:bCs/>
                          <w:color w:val="000000" w:themeColor="text1"/>
                          <w:sz w:val="20"/>
                          <w:lang w:val="id-ID"/>
                        </w:rPr>
                        <w:t>Hanim Maria Astuti, S.Kom, M.Sc, ITIL</w:t>
                      </w:r>
                    </w:p>
                    <w:p w14:paraId="59185227" w14:textId="1A17B983" w:rsidR="00441E18" w:rsidRDefault="00441E18" w:rsidP="00473FB8">
                      <w:pPr>
                        <w:rPr>
                          <w:rFonts w:ascii="Trebuchet MS" w:eastAsia="ヒラギノ角ゴ Pro W3" w:hAnsi="Trebuchet MS"/>
                          <w:b/>
                          <w:bCs/>
                          <w:color w:val="000000" w:themeColor="text1"/>
                          <w:sz w:val="20"/>
                          <w:lang w:val="id-ID"/>
                        </w:rPr>
                      </w:pPr>
                      <w:r w:rsidRPr="00473FB8">
                        <w:rPr>
                          <w:rFonts w:ascii="Trebuchet MS" w:eastAsia="ヒラギノ角ゴ Pro W3" w:hAnsi="Trebuchet MS"/>
                          <w:b/>
                          <w:bCs/>
                          <w:color w:val="000000" w:themeColor="text1"/>
                          <w:sz w:val="20"/>
                          <w:lang w:val="id-ID"/>
                        </w:rPr>
                        <w:t>Feby Artwodini, S.Kom, MT</w:t>
                      </w:r>
                    </w:p>
                    <w:p w14:paraId="15148FCA" w14:textId="77777777" w:rsidR="00441E18" w:rsidRPr="000C00DA" w:rsidRDefault="00441E18" w:rsidP="00773693">
                      <w:pPr>
                        <w:rPr>
                          <w:rFonts w:ascii="Trebuchet MS" w:eastAsia="ヒラギノ角ゴ Pro W3" w:hAnsi="Trebuchet MS"/>
                          <w:b/>
                          <w:bCs/>
                          <w:color w:val="000000" w:themeColor="text1"/>
                          <w:sz w:val="20"/>
                        </w:rPr>
                      </w:pPr>
                    </w:p>
                    <w:p w14:paraId="50DD0841" w14:textId="77777777" w:rsidR="00441E18" w:rsidRPr="000C00DA" w:rsidRDefault="00441E18" w:rsidP="00773693">
                      <w:pPr>
                        <w:rPr>
                          <w:rFonts w:ascii="Trebuchet MS" w:eastAsia="ヒラギノ角ゴ Pro W3" w:hAnsi="Trebuchet MS"/>
                          <w:b/>
                          <w:bCs/>
                          <w:color w:val="000000" w:themeColor="text1"/>
                          <w:sz w:val="20"/>
                        </w:rPr>
                      </w:pPr>
                    </w:p>
                    <w:p w14:paraId="4A929794" w14:textId="77777777" w:rsidR="00441E18" w:rsidRPr="00D76154" w:rsidRDefault="00441E18" w:rsidP="00773693">
                      <w:pPr>
                        <w:rPr>
                          <w:rFonts w:ascii="Trebuchet MS" w:eastAsia="ヒラギノ角ゴ Pro W3" w:hAnsi="Trebuchet MS"/>
                          <w:color w:val="000000" w:themeColor="text1"/>
                          <w:sz w:val="20"/>
                        </w:rPr>
                      </w:pPr>
                      <w:r w:rsidRPr="00D76154">
                        <w:rPr>
                          <w:rFonts w:ascii="Trebuchet MS" w:eastAsia="ヒラギノ角ゴ Pro W3" w:hAnsi="Trebuchet MS"/>
                          <w:color w:val="000000" w:themeColor="text1"/>
                          <w:sz w:val="20"/>
                        </w:rPr>
                        <w:t>DEPARTEMEN SISTEM INFORMASI</w:t>
                      </w:r>
                    </w:p>
                    <w:p w14:paraId="74CDED2B" w14:textId="2AB88111" w:rsidR="00441E18" w:rsidRPr="00D76154" w:rsidRDefault="00441E18" w:rsidP="00773693">
                      <w:pPr>
                        <w:rPr>
                          <w:rFonts w:ascii="Trebuchet MS" w:eastAsia="ヒラギノ角ゴ Pro W3" w:hAnsi="Trebuchet MS"/>
                          <w:color w:val="FF0000"/>
                          <w:sz w:val="20"/>
                          <w:lang w:val="en-US"/>
                        </w:rPr>
                      </w:pPr>
                      <w:r w:rsidRPr="00D76154">
                        <w:rPr>
                          <w:rFonts w:ascii="Trebuchet MS" w:eastAsia="ヒラギノ角ゴ Pro W3" w:hAnsi="Trebuchet MS"/>
                          <w:sz w:val="20"/>
                          <w:lang w:val="id-ID"/>
                        </w:rPr>
                        <w:t xml:space="preserve">Fakultas Teknologi </w:t>
                      </w:r>
                      <w:r w:rsidRPr="00D76154">
                        <w:rPr>
                          <w:rFonts w:ascii="Trebuchet MS" w:eastAsia="ヒラギノ角ゴ Pro W3" w:hAnsi="Trebuchet MS"/>
                          <w:sz w:val="20"/>
                          <w:lang w:val="en-US"/>
                        </w:rPr>
                        <w:t>Elektro dan Informatika Cerdas</w:t>
                      </w:r>
                    </w:p>
                    <w:p w14:paraId="1B1073C0" w14:textId="77777777" w:rsidR="00441E18" w:rsidRPr="00D76154" w:rsidRDefault="00441E18" w:rsidP="00773693">
                      <w:pPr>
                        <w:rPr>
                          <w:rFonts w:ascii="Trebuchet MS" w:eastAsia="ヒラギノ角ゴ Pro W3" w:hAnsi="Trebuchet MS"/>
                          <w:color w:val="000000" w:themeColor="text1"/>
                          <w:sz w:val="20"/>
                          <w:lang w:val="id-ID"/>
                        </w:rPr>
                      </w:pPr>
                      <w:r w:rsidRPr="00D76154">
                        <w:rPr>
                          <w:rFonts w:ascii="Trebuchet MS" w:eastAsia="ヒラギノ角ゴ Pro W3" w:hAnsi="Trebuchet MS"/>
                          <w:color w:val="000000" w:themeColor="text1"/>
                          <w:sz w:val="20"/>
                          <w:lang w:val="id-ID"/>
                        </w:rPr>
                        <w:t>Institut Teknologi Sepuluh Nopember</w:t>
                      </w:r>
                    </w:p>
                    <w:p w14:paraId="61353A3B" w14:textId="7E835AE0" w:rsidR="00441E18" w:rsidRPr="00D76154" w:rsidRDefault="00441E18" w:rsidP="00773693">
                      <w:pPr>
                        <w:rPr>
                          <w:rFonts w:ascii="Trebuchet MS" w:eastAsia="ヒラギノ角ゴ Pro W3" w:hAnsi="Trebuchet MS"/>
                          <w:color w:val="000000" w:themeColor="text1"/>
                          <w:sz w:val="20"/>
                          <w:lang w:val="en-US"/>
                        </w:rPr>
                      </w:pPr>
                      <w:r w:rsidRPr="00D76154">
                        <w:rPr>
                          <w:rFonts w:ascii="Trebuchet MS" w:eastAsia="ヒラギノ角ゴ Pro W3" w:hAnsi="Trebuchet MS"/>
                          <w:color w:val="000000" w:themeColor="text1"/>
                          <w:sz w:val="20"/>
                          <w:lang w:val="id-ID"/>
                        </w:rPr>
                        <w:t xml:space="preserve">Surabaya </w:t>
                      </w:r>
                      <w:r w:rsidRPr="00D76154">
                        <w:rPr>
                          <w:rFonts w:ascii="Trebuchet MS" w:eastAsia="ヒラギノ角ゴ Pro W3" w:hAnsi="Trebuchet MS"/>
                          <w:sz w:val="20"/>
                          <w:lang w:val="id-ID"/>
                        </w:rPr>
                        <w:t>20</w:t>
                      </w:r>
                      <w:r w:rsidRPr="00D76154">
                        <w:rPr>
                          <w:rFonts w:ascii="Trebuchet MS" w:eastAsia="ヒラギノ角ゴ Pro W3" w:hAnsi="Trebuchet MS"/>
                          <w:sz w:val="20"/>
                          <w:lang w:val="en-US"/>
                        </w:rPr>
                        <w:t>20</w:t>
                      </w:r>
                    </w:p>
                    <w:p w14:paraId="5207CD16" w14:textId="77777777" w:rsidR="00441E18" w:rsidRPr="00627C1D" w:rsidRDefault="00441E18" w:rsidP="00773693">
                      <w:pPr>
                        <w:rPr>
                          <w:color w:val="000000" w:themeColor="text1"/>
                          <w:sz w:val="20"/>
                        </w:rPr>
                      </w:pPr>
                    </w:p>
                  </w:txbxContent>
                </v:textbox>
                <w10:wrap type="square" side="right" anchorx="page" anchory="page"/>
              </v:rect>
            </w:pict>
          </mc:Fallback>
        </mc:AlternateContent>
      </w:r>
      <w:r w:rsidR="00AF5354" w:rsidRPr="008A10EE">
        <w:rPr>
          <w:rFonts w:cs="Times New Roman"/>
          <w:sz w:val="28"/>
          <w:lang w:val="id-ID"/>
        </w:rPr>
        <w:tab/>
      </w:r>
    </w:p>
    <w:p w14:paraId="093A7E25" w14:textId="5AC5011F" w:rsidR="00483FC7" w:rsidRPr="008A10EE" w:rsidRDefault="00483FC7" w:rsidP="00483FC7">
      <w:pPr>
        <w:rPr>
          <w:rFonts w:cs="Times New Roman"/>
          <w:sz w:val="28"/>
          <w:lang w:val="id-ID"/>
        </w:rPr>
      </w:pPr>
    </w:p>
    <w:p w14:paraId="18925F0B" w14:textId="221A0B24" w:rsidR="00483FC7" w:rsidRPr="008A10EE" w:rsidRDefault="00483FC7" w:rsidP="00483FC7">
      <w:pPr>
        <w:rPr>
          <w:rFonts w:cs="Times New Roman"/>
          <w:sz w:val="28"/>
          <w:lang w:val="id-ID"/>
        </w:rPr>
      </w:pPr>
    </w:p>
    <w:p w14:paraId="4CFC9B3B" w14:textId="63B5A6FD" w:rsidR="00483FC7" w:rsidRPr="008A10EE" w:rsidRDefault="00483FC7" w:rsidP="00483FC7">
      <w:pPr>
        <w:rPr>
          <w:rFonts w:cs="Times New Roman"/>
          <w:sz w:val="28"/>
          <w:lang w:val="id-ID"/>
        </w:rPr>
      </w:pPr>
    </w:p>
    <w:p w14:paraId="48A7CFD8" w14:textId="6C91EB70" w:rsidR="00483FC7" w:rsidRPr="008A10EE" w:rsidRDefault="00483FC7" w:rsidP="00483FC7">
      <w:pPr>
        <w:tabs>
          <w:tab w:val="left" w:pos="1783"/>
        </w:tabs>
        <w:rPr>
          <w:rFonts w:cs="Times New Roman"/>
          <w:sz w:val="28"/>
          <w:lang w:val="id-ID"/>
        </w:rPr>
      </w:pPr>
      <w:r w:rsidRPr="008A10EE">
        <w:rPr>
          <w:rFonts w:cs="Times New Roman"/>
          <w:sz w:val="28"/>
          <w:lang w:val="id-ID"/>
        </w:rPr>
        <w:br w:type="page"/>
      </w:r>
    </w:p>
    <w:p w14:paraId="61338480" w14:textId="0BB58D5F" w:rsidR="00483FC7" w:rsidRPr="008A10EE" w:rsidRDefault="001C054B" w:rsidP="00483FC7">
      <w:pPr>
        <w:tabs>
          <w:tab w:val="left" w:pos="1783"/>
        </w:tabs>
        <w:rPr>
          <w:rFonts w:cs="Times New Roman"/>
          <w:sz w:val="28"/>
          <w:lang w:val="id-ID"/>
        </w:rPr>
      </w:pPr>
      <w:r w:rsidRPr="008A10EE">
        <w:rPr>
          <w:rFonts w:cs="Times New Roman"/>
          <w:noProof/>
          <w:sz w:val="28"/>
          <w:lang w:val="id-ID"/>
        </w:rPr>
        <w:lastRenderedPageBreak/>
        <w:drawing>
          <wp:anchor distT="0" distB="0" distL="114300" distR="114300" simplePos="0" relativeHeight="251658248" behindDoc="0" locked="0" layoutInCell="1" allowOverlap="1" wp14:anchorId="4855178A" wp14:editId="584A4AA4">
            <wp:simplePos x="0" y="0"/>
            <wp:positionH relativeFrom="column">
              <wp:posOffset>-293279</wp:posOffset>
            </wp:positionH>
            <wp:positionV relativeFrom="paragraph">
              <wp:posOffset>-11067</wp:posOffset>
            </wp:positionV>
            <wp:extent cx="1596390" cy="1028700"/>
            <wp:effectExtent l="0" t="0" r="0" b="0"/>
            <wp:wrapNone/>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x other xx\Logo-logo\logo-its-surabaya.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596390" cy="1028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08491B8" w14:textId="77777777" w:rsidR="00483FC7" w:rsidRPr="008A10EE" w:rsidRDefault="00483FC7" w:rsidP="00483FC7">
      <w:pPr>
        <w:rPr>
          <w:rFonts w:cs="Times New Roman"/>
          <w:sz w:val="28"/>
          <w:lang w:val="id-ID"/>
        </w:rPr>
      </w:pPr>
    </w:p>
    <w:p w14:paraId="7C99FBEB" w14:textId="77777777" w:rsidR="00483FC7" w:rsidRPr="008A10EE" w:rsidRDefault="00483FC7" w:rsidP="00483FC7">
      <w:pPr>
        <w:rPr>
          <w:rFonts w:cs="Times New Roman"/>
          <w:sz w:val="28"/>
          <w:lang w:val="id-ID"/>
        </w:rPr>
      </w:pPr>
    </w:p>
    <w:p w14:paraId="6BE368B3" w14:textId="2435EE26" w:rsidR="00483FC7" w:rsidRPr="008A10EE" w:rsidRDefault="00F6434F" w:rsidP="00483FC7">
      <w:pPr>
        <w:rPr>
          <w:rFonts w:cs="Times New Roman"/>
          <w:sz w:val="28"/>
          <w:lang w:val="id-ID"/>
        </w:rPr>
      </w:pPr>
      <w:r w:rsidRPr="008A10EE">
        <w:rPr>
          <w:rFonts w:cs="Times New Roman"/>
          <w:noProof/>
          <w:lang w:val="id-ID"/>
        </w:rPr>
        <w:drawing>
          <wp:anchor distT="0" distB="0" distL="114300" distR="114300" simplePos="0" relativeHeight="251658250" behindDoc="1" locked="0" layoutInCell="1" allowOverlap="1" wp14:anchorId="5D22E8A3" wp14:editId="344271B0">
            <wp:simplePos x="0" y="0"/>
            <wp:positionH relativeFrom="margin">
              <wp:align>center</wp:align>
            </wp:positionH>
            <wp:positionV relativeFrom="margin">
              <wp:align>center</wp:align>
            </wp:positionV>
            <wp:extent cx="6229350" cy="8046720"/>
            <wp:effectExtent l="0" t="0" r="0" b="0"/>
            <wp:wrapNone/>
            <wp:docPr id="27" name="Picture 27"/>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29350" cy="8046720"/>
                    </a:xfrm>
                    <a:prstGeom prst="rect">
                      <a:avLst/>
                    </a:prstGeom>
                  </pic:spPr>
                </pic:pic>
              </a:graphicData>
            </a:graphic>
            <wp14:sizeRelV relativeFrom="margin">
              <wp14:pctHeight>0</wp14:pctHeight>
            </wp14:sizeRelV>
          </wp:anchor>
        </w:drawing>
      </w:r>
      <w:r w:rsidR="001C054B" w:rsidRPr="008A10EE">
        <w:rPr>
          <w:rFonts w:cs="Times New Roman"/>
          <w:noProof/>
          <w:sz w:val="28"/>
          <w:lang w:val="id-ID"/>
        </w:rPr>
        <mc:AlternateContent>
          <mc:Choice Requires="wps">
            <w:drawing>
              <wp:anchor distT="57150" distB="57150" distL="57150" distR="57150" simplePos="0" relativeHeight="251658247" behindDoc="0" locked="0" layoutInCell="1" allowOverlap="1" wp14:anchorId="3BBDAD99" wp14:editId="57E7E0C3">
                <wp:simplePos x="0" y="0"/>
                <wp:positionH relativeFrom="page">
                  <wp:align>center</wp:align>
                </wp:positionH>
                <wp:positionV relativeFrom="page">
                  <wp:posOffset>2119721</wp:posOffset>
                </wp:positionV>
                <wp:extent cx="4466590" cy="4060372"/>
                <wp:effectExtent l="0" t="0" r="0" b="0"/>
                <wp:wrapSquare wrapText="right"/>
                <wp:docPr id="2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66590" cy="40603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52335573" w14:textId="69020B4B" w:rsidR="00441E18" w:rsidRPr="00D76154" w:rsidRDefault="00441E18" w:rsidP="001C054B">
                            <w:pPr>
                              <w:rPr>
                                <w:rFonts w:ascii="Trebuchet MS" w:eastAsia="ヒラギノ角ゴ Pro W3" w:hAnsi="Trebuchet MS"/>
                                <w:bCs/>
                                <w:color w:val="000000" w:themeColor="text1"/>
                                <w:sz w:val="20"/>
                              </w:rPr>
                            </w:pPr>
                            <w:r w:rsidRPr="00D76154">
                              <w:rPr>
                                <w:rFonts w:ascii="Trebuchet MS" w:eastAsia="ヒラギノ角ゴ Pro W3" w:hAnsi="Trebuchet MS"/>
                                <w:bCs/>
                                <w:color w:val="000000" w:themeColor="text1"/>
                                <w:sz w:val="20"/>
                              </w:rPr>
                              <w:t>FINAL PROJECT – IS 184853</w:t>
                            </w:r>
                          </w:p>
                          <w:p w14:paraId="16620288" w14:textId="77777777" w:rsidR="00441E18" w:rsidRPr="00627C1D" w:rsidRDefault="00441E18" w:rsidP="001C054B">
                            <w:pPr>
                              <w:rPr>
                                <w:rFonts w:ascii="Trebuchet MS" w:eastAsia="ヒラギノ角ゴ Pro W3" w:hAnsi="Trebuchet MS"/>
                                <w:b/>
                                <w:color w:val="000000" w:themeColor="text1"/>
                                <w:sz w:val="28"/>
                              </w:rPr>
                            </w:pPr>
                          </w:p>
                          <w:p w14:paraId="339FC11D" w14:textId="69AA3A89" w:rsidR="00441E18" w:rsidRDefault="00441E18" w:rsidP="001C054B">
                            <w:pPr>
                              <w:rPr>
                                <w:rFonts w:ascii="Trebuchet MS" w:hAnsi="Trebuchet MS"/>
                                <w:b/>
                                <w:i/>
                                <w:sz w:val="28"/>
                                <w:lang w:val="en-US"/>
                              </w:rPr>
                            </w:pPr>
                            <w:r w:rsidRPr="00000E5B">
                              <w:rPr>
                                <w:rFonts w:ascii="Trebuchet MS" w:hAnsi="Trebuchet MS"/>
                                <w:b/>
                                <w:i/>
                                <w:sz w:val="28"/>
                                <w:lang w:val="en-US"/>
                              </w:rPr>
                              <w:t>IDENTIFICATION OF DRIVING FACTORS FOR SUCCESSFUL IMPLEMENTATION OF INTEGRATED INFORMATION SYSTEMS IN HIGHER EDUCATION INSTITUTION (THE CASE : HIGHER EDUCATION INSTITUTION IN SURABAYA)</w:t>
                            </w:r>
                          </w:p>
                          <w:p w14:paraId="42947D6D" w14:textId="4D440E10" w:rsidR="00441E18" w:rsidRDefault="00441E18" w:rsidP="001C054B">
                            <w:pPr>
                              <w:rPr>
                                <w:rFonts w:ascii="Trebuchet MS" w:eastAsia="ヒラギノ角ゴ Pro W3" w:hAnsi="Trebuchet MS"/>
                                <w:color w:val="000000" w:themeColor="text1"/>
                                <w:sz w:val="24"/>
                              </w:rPr>
                            </w:pPr>
                          </w:p>
                          <w:p w14:paraId="46DC4A0A" w14:textId="77777777" w:rsidR="00441E18" w:rsidRPr="00627C1D" w:rsidRDefault="00441E18" w:rsidP="001C054B">
                            <w:pPr>
                              <w:rPr>
                                <w:rFonts w:ascii="Trebuchet MS" w:eastAsia="ヒラギノ角ゴ Pro W3" w:hAnsi="Trebuchet MS"/>
                                <w:color w:val="000000" w:themeColor="text1"/>
                                <w:sz w:val="24"/>
                              </w:rPr>
                            </w:pPr>
                          </w:p>
                          <w:p w14:paraId="3D1A7216" w14:textId="77777777" w:rsidR="00441E18" w:rsidRPr="00473FB8" w:rsidRDefault="00441E18" w:rsidP="00473FB8">
                            <w:pPr>
                              <w:rPr>
                                <w:rFonts w:ascii="Trebuchet MS" w:eastAsia="ヒラギノ角ゴ Pro W3" w:hAnsi="Trebuchet MS"/>
                                <w:color w:val="000000" w:themeColor="text1"/>
                                <w:sz w:val="20"/>
                                <w:lang w:val="en-US"/>
                              </w:rPr>
                            </w:pPr>
                            <w:r w:rsidRPr="00473FB8">
                              <w:rPr>
                                <w:rFonts w:ascii="Trebuchet MS" w:eastAsia="ヒラギノ角ゴ Pro W3" w:hAnsi="Trebuchet MS"/>
                                <w:color w:val="000000" w:themeColor="text1"/>
                                <w:sz w:val="20"/>
                                <w:lang w:val="en-US"/>
                              </w:rPr>
                              <w:t>ROFIQOH NADIAH</w:t>
                            </w:r>
                          </w:p>
                          <w:p w14:paraId="6DBDD63B" w14:textId="3A97917B" w:rsidR="00441E18" w:rsidRPr="000C00DA" w:rsidRDefault="00441E18" w:rsidP="00473FB8">
                            <w:pPr>
                              <w:rPr>
                                <w:rFonts w:ascii="Trebuchet MS" w:eastAsia="ヒラギノ角ゴ Pro W3" w:hAnsi="Trebuchet MS"/>
                                <w:b/>
                                <w:bCs/>
                                <w:color w:val="000000" w:themeColor="text1"/>
                                <w:sz w:val="20"/>
                              </w:rPr>
                            </w:pPr>
                            <w:r w:rsidRPr="00473FB8">
                              <w:rPr>
                                <w:rFonts w:ascii="Trebuchet MS" w:eastAsia="ヒラギノ角ゴ Pro W3" w:hAnsi="Trebuchet MS"/>
                                <w:color w:val="000000" w:themeColor="text1"/>
                                <w:sz w:val="20"/>
                                <w:lang w:val="en-US"/>
                              </w:rPr>
                              <w:t>NRP. 05211640000001</w:t>
                            </w:r>
                          </w:p>
                          <w:p w14:paraId="2A5CE7B9" w14:textId="77777777" w:rsidR="00441E18" w:rsidRPr="000C00DA" w:rsidRDefault="00441E18" w:rsidP="001C054B">
                            <w:pPr>
                              <w:rPr>
                                <w:rFonts w:ascii="Trebuchet MS" w:eastAsia="ヒラギノ角ゴ Pro W3" w:hAnsi="Trebuchet MS"/>
                                <w:b/>
                                <w:bCs/>
                                <w:color w:val="000000" w:themeColor="text1"/>
                                <w:sz w:val="20"/>
                              </w:rPr>
                            </w:pPr>
                          </w:p>
                          <w:p w14:paraId="49326F49" w14:textId="77777777" w:rsidR="00441E18" w:rsidRPr="000C00DA" w:rsidRDefault="00441E18" w:rsidP="001C054B">
                            <w:pPr>
                              <w:rPr>
                                <w:rFonts w:ascii="Trebuchet MS" w:eastAsia="ヒラギノ角ゴ Pro W3" w:hAnsi="Trebuchet MS"/>
                                <w:b/>
                                <w:bCs/>
                                <w:color w:val="000000" w:themeColor="text1"/>
                                <w:sz w:val="20"/>
                              </w:rPr>
                            </w:pPr>
                          </w:p>
                          <w:p w14:paraId="7E5FD4F6" w14:textId="77777777" w:rsidR="00441E18" w:rsidRPr="00473FB8" w:rsidRDefault="00441E18" w:rsidP="00473FB8">
                            <w:pPr>
                              <w:rPr>
                                <w:rFonts w:ascii="Trebuchet MS" w:eastAsia="ヒラギノ角ゴ Pro W3" w:hAnsi="Trebuchet MS"/>
                                <w:b/>
                                <w:bCs/>
                                <w:color w:val="000000" w:themeColor="text1"/>
                                <w:sz w:val="20"/>
                                <w:lang w:val="en-US"/>
                              </w:rPr>
                            </w:pPr>
                            <w:r w:rsidRPr="00473FB8">
                              <w:rPr>
                                <w:rFonts w:ascii="Trebuchet MS" w:eastAsia="ヒラギノ角ゴ Pro W3" w:hAnsi="Trebuchet MS"/>
                                <w:b/>
                                <w:bCs/>
                                <w:color w:val="000000" w:themeColor="text1"/>
                                <w:sz w:val="20"/>
                                <w:lang w:val="en-US"/>
                              </w:rPr>
                              <w:t>SUPERVISOR :</w:t>
                            </w:r>
                          </w:p>
                          <w:p w14:paraId="3D79E790" w14:textId="77777777" w:rsidR="00441E18" w:rsidRPr="00473FB8" w:rsidRDefault="00441E18" w:rsidP="00473FB8">
                            <w:pPr>
                              <w:rPr>
                                <w:rFonts w:ascii="Trebuchet MS" w:eastAsia="ヒラギノ角ゴ Pro W3" w:hAnsi="Trebuchet MS"/>
                                <w:b/>
                                <w:bCs/>
                                <w:color w:val="000000" w:themeColor="text1"/>
                                <w:sz w:val="20"/>
                                <w:lang w:val="en-US"/>
                              </w:rPr>
                            </w:pPr>
                            <w:r w:rsidRPr="00473FB8">
                              <w:rPr>
                                <w:rFonts w:ascii="Trebuchet MS" w:eastAsia="ヒラギノ角ゴ Pro W3" w:hAnsi="Trebuchet MS"/>
                                <w:b/>
                                <w:bCs/>
                                <w:color w:val="000000" w:themeColor="text1"/>
                                <w:sz w:val="20"/>
                                <w:lang w:val="en-US"/>
                              </w:rPr>
                              <w:t>Hanim Maria Astuti, S.Kom, M.Sc, ITIL</w:t>
                            </w:r>
                          </w:p>
                          <w:p w14:paraId="20CD59E4" w14:textId="08B56572" w:rsidR="00441E18" w:rsidRPr="000C00DA" w:rsidRDefault="00441E18" w:rsidP="00473FB8">
                            <w:pPr>
                              <w:rPr>
                                <w:rFonts w:ascii="Trebuchet MS" w:hAnsi="Trebuchet MS" w:cs="Trebuchet MS"/>
                                <w:b/>
                                <w:bCs/>
                                <w:color w:val="000000" w:themeColor="text1"/>
                                <w:sz w:val="20"/>
                                <w:lang w:val="pt-BR"/>
                              </w:rPr>
                            </w:pPr>
                            <w:r w:rsidRPr="00473FB8">
                              <w:rPr>
                                <w:rFonts w:ascii="Trebuchet MS" w:eastAsia="ヒラギノ角ゴ Pro W3" w:hAnsi="Trebuchet MS"/>
                                <w:b/>
                                <w:bCs/>
                                <w:color w:val="000000" w:themeColor="text1"/>
                                <w:sz w:val="20"/>
                                <w:lang w:val="en-US"/>
                              </w:rPr>
                              <w:t>Feby Artwodini, S.Kom, MT</w:t>
                            </w:r>
                          </w:p>
                          <w:p w14:paraId="7B3E2D8F" w14:textId="77777777" w:rsidR="00441E18" w:rsidRPr="000C00DA" w:rsidRDefault="00441E18" w:rsidP="001C054B">
                            <w:pPr>
                              <w:rPr>
                                <w:rFonts w:ascii="Trebuchet MS" w:eastAsia="ヒラギノ角ゴ Pro W3" w:hAnsi="Trebuchet MS"/>
                                <w:b/>
                                <w:bCs/>
                                <w:color w:val="000000" w:themeColor="text1"/>
                                <w:sz w:val="20"/>
                              </w:rPr>
                            </w:pPr>
                          </w:p>
                          <w:p w14:paraId="2F972029" w14:textId="77777777" w:rsidR="00441E18" w:rsidRPr="000C00DA" w:rsidRDefault="00441E18" w:rsidP="001C054B">
                            <w:pPr>
                              <w:rPr>
                                <w:rFonts w:ascii="Trebuchet MS" w:eastAsia="ヒラギノ角ゴ Pro W3" w:hAnsi="Trebuchet MS"/>
                                <w:b/>
                                <w:bCs/>
                                <w:color w:val="000000" w:themeColor="text1"/>
                                <w:sz w:val="20"/>
                              </w:rPr>
                            </w:pPr>
                          </w:p>
                          <w:p w14:paraId="6830645F" w14:textId="77777777" w:rsidR="00441E18" w:rsidRPr="00D76154" w:rsidRDefault="00441E18" w:rsidP="00551BE2">
                            <w:pPr>
                              <w:rPr>
                                <w:rFonts w:ascii="Trebuchet MS" w:eastAsia="ヒラギノ角ゴ Pro W3" w:hAnsi="Trebuchet MS"/>
                                <w:color w:val="000000" w:themeColor="text1"/>
                                <w:sz w:val="20"/>
                              </w:rPr>
                            </w:pPr>
                            <w:r w:rsidRPr="00D76154">
                              <w:rPr>
                                <w:rFonts w:ascii="Trebuchet MS" w:eastAsia="ヒラギノ角ゴ Pro W3" w:hAnsi="Trebuchet MS"/>
                                <w:color w:val="000000" w:themeColor="text1"/>
                                <w:sz w:val="20"/>
                              </w:rPr>
                              <w:t>DEPARTMENT OF INFORMATION SYSTEMS</w:t>
                            </w:r>
                          </w:p>
                          <w:p w14:paraId="23876DA6" w14:textId="3D67B059" w:rsidR="00441E18" w:rsidRPr="00D76154" w:rsidRDefault="00441E18" w:rsidP="00551BE2">
                            <w:pPr>
                              <w:rPr>
                                <w:rFonts w:ascii="Trebuchet MS" w:eastAsia="ヒラギノ角ゴ Pro W3" w:hAnsi="Trebuchet MS"/>
                                <w:sz w:val="20"/>
                              </w:rPr>
                            </w:pPr>
                            <w:r w:rsidRPr="00D76154">
                              <w:rPr>
                                <w:rFonts w:ascii="Trebuchet MS" w:eastAsia="ヒラギノ角ゴ Pro W3" w:hAnsi="Trebuchet MS"/>
                                <w:sz w:val="20"/>
                              </w:rPr>
                              <w:t>Faculty of Intelligent Electrical and Informatics Technology</w:t>
                            </w:r>
                          </w:p>
                          <w:p w14:paraId="1D864AAE" w14:textId="77777777" w:rsidR="00441E18" w:rsidRPr="00D76154" w:rsidRDefault="00441E18" w:rsidP="00551BE2">
                            <w:pPr>
                              <w:rPr>
                                <w:rFonts w:ascii="Trebuchet MS" w:eastAsia="ヒラギノ角ゴ Pro W3" w:hAnsi="Trebuchet MS"/>
                                <w:color w:val="000000" w:themeColor="text1"/>
                                <w:sz w:val="20"/>
                              </w:rPr>
                            </w:pPr>
                            <w:r w:rsidRPr="00D76154">
                              <w:rPr>
                                <w:rFonts w:ascii="Trebuchet MS" w:eastAsia="ヒラギノ角ゴ Pro W3" w:hAnsi="Trebuchet MS"/>
                                <w:color w:val="000000" w:themeColor="text1"/>
                                <w:sz w:val="20"/>
                                <w:lang w:val="id-ID"/>
                              </w:rPr>
                              <w:t>Institut Teknologi Sepuluh</w:t>
                            </w:r>
                            <w:r w:rsidRPr="00D76154">
                              <w:rPr>
                                <w:rFonts w:ascii="Trebuchet MS" w:eastAsia="ヒラギノ角ゴ Pro W3" w:hAnsi="Trebuchet MS"/>
                                <w:color w:val="000000" w:themeColor="text1"/>
                                <w:sz w:val="20"/>
                              </w:rPr>
                              <w:t xml:space="preserve"> Nopember</w:t>
                            </w:r>
                          </w:p>
                          <w:p w14:paraId="66C930B1" w14:textId="3C164931" w:rsidR="00441E18" w:rsidRPr="000C00DA" w:rsidRDefault="00441E18" w:rsidP="00551BE2">
                            <w:pPr>
                              <w:rPr>
                                <w:b/>
                                <w:bCs/>
                                <w:color w:val="000000" w:themeColor="text1"/>
                                <w:sz w:val="20"/>
                              </w:rPr>
                            </w:pPr>
                            <w:r w:rsidRPr="00D76154">
                              <w:rPr>
                                <w:rFonts w:ascii="Trebuchet MS" w:eastAsia="ヒラギノ角ゴ Pro W3" w:hAnsi="Trebuchet MS"/>
                                <w:color w:val="000000" w:themeColor="text1"/>
                                <w:sz w:val="20"/>
                              </w:rPr>
                              <w:t xml:space="preserve">Surabaya </w:t>
                            </w:r>
                            <w:r w:rsidRPr="00D76154">
                              <w:rPr>
                                <w:rFonts w:ascii="Trebuchet MS" w:eastAsia="ヒラギノ角ゴ Pro W3" w:hAnsi="Trebuchet MS"/>
                                <w:sz w:val="20"/>
                                <w:lang w:val="id-ID"/>
                              </w:rPr>
                              <w:t>20</w:t>
                            </w:r>
                            <w:r w:rsidRPr="00D76154">
                              <w:rPr>
                                <w:rFonts w:ascii="Trebuchet MS" w:eastAsia="ヒラギノ角ゴ Pro W3" w:hAnsi="Trebuchet MS"/>
                                <w:sz w:val="20"/>
                                <w:lang w:val="en-US"/>
                              </w:rPr>
                              <w:t>20</w:t>
                            </w:r>
                          </w:p>
                        </w:txbxContent>
                      </wps:txbx>
                      <wps:bodyPr rot="0" vert="horz" wrap="square" lIns="38100" tIns="38100" rIns="38100" bIns="381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BDAD99" id="_x0000_s1029" style="position:absolute;left:0;text-align:left;margin-left:0;margin-top:166.9pt;width:351.7pt;height:319.7pt;z-index:251658247;visibility:visible;mso-wrap-style:square;mso-width-percent:0;mso-height-percent:0;mso-wrap-distance-left:4.5pt;mso-wrap-distance-top:4.5pt;mso-wrap-distance-right:4.5pt;mso-wrap-distance-bottom:4.5pt;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" filled="f" stroked="f">
                <v:stroke joinstyle="round"/>
                <v:path arrowok="t"/>
                <v:textbox inset="3pt,3pt,3pt,3pt">
                  <w:txbxContent>
                    <w:p w14:paraId="52335573" w14:textId="69020B4B" w:rsidR="00441E18" w:rsidRPr="00D76154" w:rsidRDefault="00441E18" w:rsidP="001C054B">
                      <w:pPr>
                        <w:rPr>
                          <w:rFonts w:ascii="Trebuchet MS" w:eastAsia="ヒラギノ角ゴ Pro W3" w:hAnsi="Trebuchet MS"/>
                          <w:bCs/>
                          <w:color w:val="000000" w:themeColor="text1"/>
                          <w:sz w:val="20"/>
                        </w:rPr>
                      </w:pPr>
                      <w:r w:rsidRPr="00D76154">
                        <w:rPr>
                          <w:rFonts w:ascii="Trebuchet MS" w:eastAsia="ヒラギノ角ゴ Pro W3" w:hAnsi="Trebuchet MS"/>
                          <w:bCs/>
                          <w:color w:val="000000" w:themeColor="text1"/>
                          <w:sz w:val="20"/>
                        </w:rPr>
                        <w:t>FINAL PROJECT – IS 184853</w:t>
                      </w:r>
                    </w:p>
                    <w:p w14:paraId="16620288" w14:textId="77777777" w:rsidR="00441E18" w:rsidRPr="00627C1D" w:rsidRDefault="00441E18" w:rsidP="001C054B">
                      <w:pPr>
                        <w:rPr>
                          <w:rFonts w:ascii="Trebuchet MS" w:eastAsia="ヒラギノ角ゴ Pro W3" w:hAnsi="Trebuchet MS"/>
                          <w:b/>
                          <w:color w:val="000000" w:themeColor="text1"/>
                          <w:sz w:val="28"/>
                        </w:rPr>
                      </w:pPr>
                    </w:p>
                    <w:p w14:paraId="339FC11D" w14:textId="69AA3A89" w:rsidR="00441E18" w:rsidRDefault="00441E18" w:rsidP="001C054B">
                      <w:pPr>
                        <w:rPr>
                          <w:rFonts w:ascii="Trebuchet MS" w:hAnsi="Trebuchet MS"/>
                          <w:b/>
                          <w:i/>
                          <w:sz w:val="28"/>
                          <w:lang w:val="en-US"/>
                        </w:rPr>
                      </w:pPr>
                      <w:r w:rsidRPr="00000E5B">
                        <w:rPr>
                          <w:rFonts w:ascii="Trebuchet MS" w:hAnsi="Trebuchet MS"/>
                          <w:b/>
                          <w:i/>
                          <w:sz w:val="28"/>
                          <w:lang w:val="en-US"/>
                        </w:rPr>
                        <w:t>IDENTIFICATION OF DRIVING FACTORS FOR SUCCESSFUL IMPLEMENTATION OF INTEGRATED INFORMATION SYSTEMS IN HIGHER EDUCATION INSTITUTION (THE CASE : HIGHER EDUCATION INSTITUTION IN SURABAYA)</w:t>
                      </w:r>
                    </w:p>
                    <w:p w14:paraId="42947D6D" w14:textId="4D440E10" w:rsidR="00441E18" w:rsidRDefault="00441E18" w:rsidP="001C054B">
                      <w:pPr>
                        <w:rPr>
                          <w:rFonts w:ascii="Trebuchet MS" w:eastAsia="ヒラギノ角ゴ Pro W3" w:hAnsi="Trebuchet MS"/>
                          <w:color w:val="000000" w:themeColor="text1"/>
                          <w:sz w:val="24"/>
                        </w:rPr>
                      </w:pPr>
                    </w:p>
                    <w:p w14:paraId="46DC4A0A" w14:textId="77777777" w:rsidR="00441E18" w:rsidRPr="00627C1D" w:rsidRDefault="00441E18" w:rsidP="001C054B">
                      <w:pPr>
                        <w:rPr>
                          <w:rFonts w:ascii="Trebuchet MS" w:eastAsia="ヒラギノ角ゴ Pro W3" w:hAnsi="Trebuchet MS"/>
                          <w:color w:val="000000" w:themeColor="text1"/>
                          <w:sz w:val="24"/>
                        </w:rPr>
                      </w:pPr>
                    </w:p>
                    <w:p w14:paraId="3D1A7216" w14:textId="77777777" w:rsidR="00441E18" w:rsidRPr="00473FB8" w:rsidRDefault="00441E18" w:rsidP="00473FB8">
                      <w:pPr>
                        <w:rPr>
                          <w:rFonts w:ascii="Trebuchet MS" w:eastAsia="ヒラギノ角ゴ Pro W3" w:hAnsi="Trebuchet MS"/>
                          <w:color w:val="000000" w:themeColor="text1"/>
                          <w:sz w:val="20"/>
                          <w:lang w:val="en-US"/>
                        </w:rPr>
                      </w:pPr>
                      <w:r w:rsidRPr="00473FB8">
                        <w:rPr>
                          <w:rFonts w:ascii="Trebuchet MS" w:eastAsia="ヒラギノ角ゴ Pro W3" w:hAnsi="Trebuchet MS"/>
                          <w:color w:val="000000" w:themeColor="text1"/>
                          <w:sz w:val="20"/>
                          <w:lang w:val="en-US"/>
                        </w:rPr>
                        <w:t>ROFIQOH NADIAH</w:t>
                      </w:r>
                    </w:p>
                    <w:p w14:paraId="6DBDD63B" w14:textId="3A97917B" w:rsidR="00441E18" w:rsidRPr="000C00DA" w:rsidRDefault="00441E18" w:rsidP="00473FB8">
                      <w:pPr>
                        <w:rPr>
                          <w:rFonts w:ascii="Trebuchet MS" w:eastAsia="ヒラギノ角ゴ Pro W3" w:hAnsi="Trebuchet MS"/>
                          <w:b/>
                          <w:bCs/>
                          <w:color w:val="000000" w:themeColor="text1"/>
                          <w:sz w:val="20"/>
                        </w:rPr>
                      </w:pPr>
                      <w:r w:rsidRPr="00473FB8">
                        <w:rPr>
                          <w:rFonts w:ascii="Trebuchet MS" w:eastAsia="ヒラギノ角ゴ Pro W3" w:hAnsi="Trebuchet MS"/>
                          <w:color w:val="000000" w:themeColor="text1"/>
                          <w:sz w:val="20"/>
                          <w:lang w:val="en-US"/>
                        </w:rPr>
                        <w:t>NRP. 05211640000001</w:t>
                      </w:r>
                    </w:p>
                    <w:p w14:paraId="2A5CE7B9" w14:textId="77777777" w:rsidR="00441E18" w:rsidRPr="000C00DA" w:rsidRDefault="00441E18" w:rsidP="001C054B">
                      <w:pPr>
                        <w:rPr>
                          <w:rFonts w:ascii="Trebuchet MS" w:eastAsia="ヒラギノ角ゴ Pro W3" w:hAnsi="Trebuchet MS"/>
                          <w:b/>
                          <w:bCs/>
                          <w:color w:val="000000" w:themeColor="text1"/>
                          <w:sz w:val="20"/>
                        </w:rPr>
                      </w:pPr>
                    </w:p>
                    <w:p w14:paraId="49326F49" w14:textId="77777777" w:rsidR="00441E18" w:rsidRPr="000C00DA" w:rsidRDefault="00441E18" w:rsidP="001C054B">
                      <w:pPr>
                        <w:rPr>
                          <w:rFonts w:ascii="Trebuchet MS" w:eastAsia="ヒラギノ角ゴ Pro W3" w:hAnsi="Trebuchet MS"/>
                          <w:b/>
                          <w:bCs/>
                          <w:color w:val="000000" w:themeColor="text1"/>
                          <w:sz w:val="20"/>
                        </w:rPr>
                      </w:pPr>
                    </w:p>
                    <w:p w14:paraId="7E5FD4F6" w14:textId="77777777" w:rsidR="00441E18" w:rsidRPr="00473FB8" w:rsidRDefault="00441E18" w:rsidP="00473FB8">
                      <w:pPr>
                        <w:rPr>
                          <w:rFonts w:ascii="Trebuchet MS" w:eastAsia="ヒラギノ角ゴ Pro W3" w:hAnsi="Trebuchet MS"/>
                          <w:b/>
                          <w:bCs/>
                          <w:color w:val="000000" w:themeColor="text1"/>
                          <w:sz w:val="20"/>
                          <w:lang w:val="en-US"/>
                        </w:rPr>
                      </w:pPr>
                      <w:r w:rsidRPr="00473FB8">
                        <w:rPr>
                          <w:rFonts w:ascii="Trebuchet MS" w:eastAsia="ヒラギノ角ゴ Pro W3" w:hAnsi="Trebuchet MS"/>
                          <w:b/>
                          <w:bCs/>
                          <w:color w:val="000000" w:themeColor="text1"/>
                          <w:sz w:val="20"/>
                          <w:lang w:val="en-US"/>
                        </w:rPr>
                        <w:t>SUPERVISOR :</w:t>
                      </w:r>
                    </w:p>
                    <w:p w14:paraId="3D79E790" w14:textId="77777777" w:rsidR="00441E18" w:rsidRPr="00473FB8" w:rsidRDefault="00441E18" w:rsidP="00473FB8">
                      <w:pPr>
                        <w:rPr>
                          <w:rFonts w:ascii="Trebuchet MS" w:eastAsia="ヒラギノ角ゴ Pro W3" w:hAnsi="Trebuchet MS"/>
                          <w:b/>
                          <w:bCs/>
                          <w:color w:val="000000" w:themeColor="text1"/>
                          <w:sz w:val="20"/>
                          <w:lang w:val="en-US"/>
                        </w:rPr>
                      </w:pPr>
                      <w:r w:rsidRPr="00473FB8">
                        <w:rPr>
                          <w:rFonts w:ascii="Trebuchet MS" w:eastAsia="ヒラギノ角ゴ Pro W3" w:hAnsi="Trebuchet MS"/>
                          <w:b/>
                          <w:bCs/>
                          <w:color w:val="000000" w:themeColor="text1"/>
                          <w:sz w:val="20"/>
                          <w:lang w:val="en-US"/>
                        </w:rPr>
                        <w:t>Hanim Maria Astuti, S.Kom, M.Sc, ITIL</w:t>
                      </w:r>
                    </w:p>
                    <w:p w14:paraId="20CD59E4" w14:textId="08B56572" w:rsidR="00441E18" w:rsidRPr="000C00DA" w:rsidRDefault="00441E18" w:rsidP="00473FB8">
                      <w:pPr>
                        <w:rPr>
                          <w:rFonts w:ascii="Trebuchet MS" w:hAnsi="Trebuchet MS" w:cs="Trebuchet MS"/>
                          <w:b/>
                          <w:bCs/>
                          <w:color w:val="000000" w:themeColor="text1"/>
                          <w:sz w:val="20"/>
                          <w:lang w:val="pt-BR"/>
                        </w:rPr>
                      </w:pPr>
                      <w:r w:rsidRPr="00473FB8">
                        <w:rPr>
                          <w:rFonts w:ascii="Trebuchet MS" w:eastAsia="ヒラギノ角ゴ Pro W3" w:hAnsi="Trebuchet MS"/>
                          <w:b/>
                          <w:bCs/>
                          <w:color w:val="000000" w:themeColor="text1"/>
                          <w:sz w:val="20"/>
                          <w:lang w:val="en-US"/>
                        </w:rPr>
                        <w:t>Feby Artwodini, S.Kom, MT</w:t>
                      </w:r>
                    </w:p>
                    <w:p w14:paraId="7B3E2D8F" w14:textId="77777777" w:rsidR="00441E18" w:rsidRPr="000C00DA" w:rsidRDefault="00441E18" w:rsidP="001C054B">
                      <w:pPr>
                        <w:rPr>
                          <w:rFonts w:ascii="Trebuchet MS" w:eastAsia="ヒラギノ角ゴ Pro W3" w:hAnsi="Trebuchet MS"/>
                          <w:b/>
                          <w:bCs/>
                          <w:color w:val="000000" w:themeColor="text1"/>
                          <w:sz w:val="20"/>
                        </w:rPr>
                      </w:pPr>
                    </w:p>
                    <w:p w14:paraId="2F972029" w14:textId="77777777" w:rsidR="00441E18" w:rsidRPr="000C00DA" w:rsidRDefault="00441E18" w:rsidP="001C054B">
                      <w:pPr>
                        <w:rPr>
                          <w:rFonts w:ascii="Trebuchet MS" w:eastAsia="ヒラギノ角ゴ Pro W3" w:hAnsi="Trebuchet MS"/>
                          <w:b/>
                          <w:bCs/>
                          <w:color w:val="000000" w:themeColor="text1"/>
                          <w:sz w:val="20"/>
                        </w:rPr>
                      </w:pPr>
                    </w:p>
                    <w:p w14:paraId="6830645F" w14:textId="77777777" w:rsidR="00441E18" w:rsidRPr="00D76154" w:rsidRDefault="00441E18" w:rsidP="00551BE2">
                      <w:pPr>
                        <w:rPr>
                          <w:rFonts w:ascii="Trebuchet MS" w:eastAsia="ヒラギノ角ゴ Pro W3" w:hAnsi="Trebuchet MS"/>
                          <w:color w:val="000000" w:themeColor="text1"/>
                          <w:sz w:val="20"/>
                        </w:rPr>
                      </w:pPr>
                      <w:r w:rsidRPr="00D76154">
                        <w:rPr>
                          <w:rFonts w:ascii="Trebuchet MS" w:eastAsia="ヒラギノ角ゴ Pro W3" w:hAnsi="Trebuchet MS"/>
                          <w:color w:val="000000" w:themeColor="text1"/>
                          <w:sz w:val="20"/>
                        </w:rPr>
                        <w:t>DEPARTMENT OF INFORMATION SYSTEMS</w:t>
                      </w:r>
                    </w:p>
                    <w:p w14:paraId="23876DA6" w14:textId="3D67B059" w:rsidR="00441E18" w:rsidRPr="00D76154" w:rsidRDefault="00441E18" w:rsidP="00551BE2">
                      <w:pPr>
                        <w:rPr>
                          <w:rFonts w:ascii="Trebuchet MS" w:eastAsia="ヒラギノ角ゴ Pro W3" w:hAnsi="Trebuchet MS"/>
                          <w:sz w:val="20"/>
                        </w:rPr>
                      </w:pPr>
                      <w:r w:rsidRPr="00D76154">
                        <w:rPr>
                          <w:rFonts w:ascii="Trebuchet MS" w:eastAsia="ヒラギノ角ゴ Pro W3" w:hAnsi="Trebuchet MS"/>
                          <w:sz w:val="20"/>
                        </w:rPr>
                        <w:t>Faculty of Intelligent Electrical and Informatics Technology</w:t>
                      </w:r>
                    </w:p>
                    <w:p w14:paraId="1D864AAE" w14:textId="77777777" w:rsidR="00441E18" w:rsidRPr="00D76154" w:rsidRDefault="00441E18" w:rsidP="00551BE2">
                      <w:pPr>
                        <w:rPr>
                          <w:rFonts w:ascii="Trebuchet MS" w:eastAsia="ヒラギノ角ゴ Pro W3" w:hAnsi="Trebuchet MS"/>
                          <w:color w:val="000000" w:themeColor="text1"/>
                          <w:sz w:val="20"/>
                        </w:rPr>
                      </w:pPr>
                      <w:r w:rsidRPr="00D76154">
                        <w:rPr>
                          <w:rFonts w:ascii="Trebuchet MS" w:eastAsia="ヒラギノ角ゴ Pro W3" w:hAnsi="Trebuchet MS"/>
                          <w:color w:val="000000" w:themeColor="text1"/>
                          <w:sz w:val="20"/>
                          <w:lang w:val="id-ID"/>
                        </w:rPr>
                        <w:t>Institut Teknologi Sepuluh</w:t>
                      </w:r>
                      <w:r w:rsidRPr="00D76154">
                        <w:rPr>
                          <w:rFonts w:ascii="Trebuchet MS" w:eastAsia="ヒラギノ角ゴ Pro W3" w:hAnsi="Trebuchet MS"/>
                          <w:color w:val="000000" w:themeColor="text1"/>
                          <w:sz w:val="20"/>
                        </w:rPr>
                        <w:t xml:space="preserve"> Nopember</w:t>
                      </w:r>
                    </w:p>
                    <w:p w14:paraId="66C930B1" w14:textId="3C164931" w:rsidR="00441E18" w:rsidRPr="000C00DA" w:rsidRDefault="00441E18" w:rsidP="00551BE2">
                      <w:pPr>
                        <w:rPr>
                          <w:b/>
                          <w:bCs/>
                          <w:color w:val="000000" w:themeColor="text1"/>
                          <w:sz w:val="20"/>
                        </w:rPr>
                      </w:pPr>
                      <w:r w:rsidRPr="00D76154">
                        <w:rPr>
                          <w:rFonts w:ascii="Trebuchet MS" w:eastAsia="ヒラギノ角ゴ Pro W3" w:hAnsi="Trebuchet MS"/>
                          <w:color w:val="000000" w:themeColor="text1"/>
                          <w:sz w:val="20"/>
                        </w:rPr>
                        <w:t xml:space="preserve">Surabaya </w:t>
                      </w:r>
                      <w:r w:rsidRPr="00D76154">
                        <w:rPr>
                          <w:rFonts w:ascii="Trebuchet MS" w:eastAsia="ヒラギノ角ゴ Pro W3" w:hAnsi="Trebuchet MS"/>
                          <w:sz w:val="20"/>
                          <w:lang w:val="id-ID"/>
                        </w:rPr>
                        <w:t>20</w:t>
                      </w:r>
                      <w:r w:rsidRPr="00D76154">
                        <w:rPr>
                          <w:rFonts w:ascii="Trebuchet MS" w:eastAsia="ヒラギノ角ゴ Pro W3" w:hAnsi="Trebuchet MS"/>
                          <w:sz w:val="20"/>
                          <w:lang w:val="en-US"/>
                        </w:rPr>
                        <w:t>20</w:t>
                      </w:r>
                    </w:p>
                  </w:txbxContent>
                </v:textbox>
                <w10:wrap type="square" side="right" anchorx="page" anchory="page"/>
              </v:rect>
            </w:pict>
          </mc:Fallback>
        </mc:AlternateContent>
      </w:r>
    </w:p>
    <w:p w14:paraId="3715675E" w14:textId="73610385" w:rsidR="006A0EC7" w:rsidRPr="008A10EE" w:rsidRDefault="006A0EC7" w:rsidP="00483FC7">
      <w:pPr>
        <w:rPr>
          <w:rFonts w:cs="Times New Roman"/>
          <w:sz w:val="28"/>
          <w:lang w:val="id-ID"/>
        </w:rPr>
      </w:pPr>
      <w:r w:rsidRPr="008A10EE">
        <w:rPr>
          <w:rFonts w:cs="Times New Roman"/>
          <w:sz w:val="28"/>
          <w:lang w:val="id-ID"/>
        </w:rPr>
        <w:br w:type="page"/>
      </w:r>
    </w:p>
    <w:p w14:paraId="7143776A" w14:textId="7730415B" w:rsidR="00473FB8" w:rsidRDefault="00BB263A" w:rsidP="00473FB8">
      <w:pPr>
        <w:jc w:val="center"/>
        <w:rPr>
          <w:rFonts w:cs="Times New Roman"/>
          <w:b/>
          <w:bCs/>
        </w:rPr>
      </w:pPr>
      <w:bookmarkStart w:id="1" w:name="_Hlk516950964"/>
      <w:r>
        <w:rPr>
          <w:noProof/>
        </w:rPr>
        <w:lastRenderedPageBreak/>
        <w:drawing>
          <wp:anchor distT="0" distB="0" distL="114300" distR="114300" simplePos="0" relativeHeight="251688448" behindDoc="0" locked="0" layoutInCell="1" allowOverlap="1" wp14:anchorId="239729CD" wp14:editId="066EF21C">
            <wp:simplePos x="0" y="0"/>
            <wp:positionH relativeFrom="column">
              <wp:posOffset>-876935</wp:posOffset>
            </wp:positionH>
            <wp:positionV relativeFrom="paragraph">
              <wp:posOffset>-895985</wp:posOffset>
            </wp:positionV>
            <wp:extent cx="5322489" cy="755332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2489" cy="7553325"/>
                    </a:xfrm>
                    <a:prstGeom prst="rect">
                      <a:avLst/>
                    </a:prstGeom>
                    <a:noFill/>
                    <a:ln>
                      <a:noFill/>
                    </a:ln>
                  </pic:spPr>
                </pic:pic>
              </a:graphicData>
            </a:graphic>
            <wp14:sizeRelH relativeFrom="page">
              <wp14:pctWidth>0</wp14:pctWidth>
            </wp14:sizeRelH>
            <wp14:sizeRelV relativeFrom="page">
              <wp14:pctHeight>0</wp14:pctHeight>
            </wp14:sizeRelV>
          </wp:anchor>
        </w:drawing>
      </w:r>
      <w:r w:rsidR="00473FB8" w:rsidRPr="008A10EE">
        <w:rPr>
          <w:rFonts w:eastAsia="Times New Roman" w:cs="Times New Roman"/>
          <w:b/>
          <w:bCs/>
          <w:noProof/>
          <w:color w:val="000000"/>
          <w:lang w:eastAsia="id-ID"/>
        </w:rPr>
        <mc:AlternateContent>
          <mc:Choice Requires="wpg">
            <w:drawing>
              <wp:anchor distT="0" distB="0" distL="114300" distR="114300" simplePos="0" relativeHeight="251676160" behindDoc="1" locked="0" layoutInCell="1" allowOverlap="1" wp14:anchorId="6293E6C2" wp14:editId="74A6BB3D">
                <wp:simplePos x="0" y="0"/>
                <wp:positionH relativeFrom="margin">
                  <wp:posOffset>-1143000</wp:posOffset>
                </wp:positionH>
                <wp:positionV relativeFrom="margin">
                  <wp:posOffset>-1076960</wp:posOffset>
                </wp:positionV>
                <wp:extent cx="8686800" cy="11214100"/>
                <wp:effectExtent l="0" t="0" r="0" b="6350"/>
                <wp:wrapNone/>
                <wp:docPr id="2562" name="Group 25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0" cy="11214100"/>
                          <a:chOff x="-720" y="160"/>
                          <a:chExt cx="13680" cy="17660"/>
                        </a:xfrm>
                      </wpg:grpSpPr>
                      <wpg:grpSp>
                        <wpg:cNvPr id="2563" name="Group 162"/>
                        <wpg:cNvGrpSpPr>
                          <a:grpSpLocks/>
                        </wpg:cNvGrpSpPr>
                        <wpg:grpSpPr bwMode="auto">
                          <a:xfrm>
                            <a:off x="-720" y="160"/>
                            <a:ext cx="13680" cy="4940"/>
                            <a:chOff x="-720" y="160"/>
                            <a:chExt cx="13680" cy="4940"/>
                          </a:xfrm>
                        </wpg:grpSpPr>
                        <wpg:grpSp>
                          <wpg:cNvPr id="2564" name="Group 163"/>
                          <wpg:cNvGrpSpPr>
                            <a:grpSpLocks/>
                          </wpg:cNvGrpSpPr>
                          <wpg:grpSpPr bwMode="auto">
                            <a:xfrm>
                              <a:off x="-720" y="160"/>
                              <a:ext cx="13680" cy="2400"/>
                              <a:chOff x="-720" y="160"/>
                              <a:chExt cx="13680" cy="2400"/>
                            </a:xfrm>
                          </wpg:grpSpPr>
                          <wpg:grpSp>
                            <wpg:cNvPr id="2565" name="Group 164"/>
                            <wpg:cNvGrpSpPr>
                              <a:grpSpLocks/>
                            </wpg:cNvGrpSpPr>
                            <wpg:grpSpPr bwMode="auto">
                              <a:xfrm>
                                <a:off x="360" y="160"/>
                                <a:ext cx="12600" cy="1120"/>
                                <a:chOff x="360" y="160"/>
                                <a:chExt cx="12600" cy="1120"/>
                              </a:xfrm>
                            </wpg:grpSpPr>
                            <pic:pic xmlns:pic="http://schemas.openxmlformats.org/drawingml/2006/picture">
                              <pic:nvPicPr>
                                <pic:cNvPr id="2566" name="Picture 16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67" name="Picture 16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68" name="Picture 16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69" name="Picture 16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0" name="Picture 16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1" name="Picture 17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572" name="Group 171"/>
                            <wpg:cNvGrpSpPr>
                              <a:grpSpLocks/>
                            </wpg:cNvGrpSpPr>
                            <wpg:grpSpPr bwMode="auto">
                              <a:xfrm>
                                <a:off x="-720" y="1440"/>
                                <a:ext cx="12600" cy="1120"/>
                                <a:chOff x="360" y="160"/>
                                <a:chExt cx="12600" cy="1120"/>
                              </a:xfrm>
                            </wpg:grpSpPr>
                            <pic:pic xmlns:pic="http://schemas.openxmlformats.org/drawingml/2006/picture">
                              <pic:nvPicPr>
                                <pic:cNvPr id="2573" name="Picture 17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4" name="Picture 17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5" name="Picture 17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6" name="Picture 17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7" name="Picture 17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78" name="Picture 17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2579" name="Group 178"/>
                          <wpg:cNvGrpSpPr>
                            <a:grpSpLocks/>
                          </wpg:cNvGrpSpPr>
                          <wpg:grpSpPr bwMode="auto">
                            <a:xfrm>
                              <a:off x="-720" y="2700"/>
                              <a:ext cx="13680" cy="2400"/>
                              <a:chOff x="-720" y="160"/>
                              <a:chExt cx="13680" cy="2400"/>
                            </a:xfrm>
                          </wpg:grpSpPr>
                          <wpg:grpSp>
                            <wpg:cNvPr id="2580" name="Group 179"/>
                            <wpg:cNvGrpSpPr>
                              <a:grpSpLocks/>
                            </wpg:cNvGrpSpPr>
                            <wpg:grpSpPr bwMode="auto">
                              <a:xfrm>
                                <a:off x="360" y="160"/>
                                <a:ext cx="12600" cy="1120"/>
                                <a:chOff x="360" y="160"/>
                                <a:chExt cx="12600" cy="1120"/>
                              </a:xfrm>
                            </wpg:grpSpPr>
                            <pic:pic xmlns:pic="http://schemas.openxmlformats.org/drawingml/2006/picture">
                              <pic:nvPicPr>
                                <pic:cNvPr id="2581" name="Picture 18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82" name="Picture 18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83" name="Picture 18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84" name="Picture 18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85" name="Picture 18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86" name="Picture 18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587" name="Group 186"/>
                            <wpg:cNvGrpSpPr>
                              <a:grpSpLocks/>
                            </wpg:cNvGrpSpPr>
                            <wpg:grpSpPr bwMode="auto">
                              <a:xfrm>
                                <a:off x="-720" y="1440"/>
                                <a:ext cx="12600" cy="1120"/>
                                <a:chOff x="360" y="160"/>
                                <a:chExt cx="12600" cy="1120"/>
                              </a:xfrm>
                            </wpg:grpSpPr>
                            <pic:pic xmlns:pic="http://schemas.openxmlformats.org/drawingml/2006/picture">
                              <pic:nvPicPr>
                                <pic:cNvPr id="2588" name="Picture 18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89" name="Picture 18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90" name="Picture 18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91" name="Picture 19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92" name="Picture 19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93" name="Picture 19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2594" name="Group 193"/>
                        <wpg:cNvGrpSpPr>
                          <a:grpSpLocks/>
                        </wpg:cNvGrpSpPr>
                        <wpg:grpSpPr bwMode="auto">
                          <a:xfrm>
                            <a:off x="-720" y="5220"/>
                            <a:ext cx="13680" cy="12600"/>
                            <a:chOff x="-720" y="5220"/>
                            <a:chExt cx="13680" cy="12600"/>
                          </a:xfrm>
                        </wpg:grpSpPr>
                        <wpg:grpSp>
                          <wpg:cNvPr id="2595" name="Group 194"/>
                          <wpg:cNvGrpSpPr>
                            <a:grpSpLocks/>
                          </wpg:cNvGrpSpPr>
                          <wpg:grpSpPr bwMode="auto">
                            <a:xfrm>
                              <a:off x="-720" y="5220"/>
                              <a:ext cx="13680" cy="4940"/>
                              <a:chOff x="-720" y="160"/>
                              <a:chExt cx="13680" cy="4940"/>
                            </a:xfrm>
                          </wpg:grpSpPr>
                          <wpg:grpSp>
                            <wpg:cNvPr id="2596" name="Group 195"/>
                            <wpg:cNvGrpSpPr>
                              <a:grpSpLocks/>
                            </wpg:cNvGrpSpPr>
                            <wpg:grpSpPr bwMode="auto">
                              <a:xfrm>
                                <a:off x="-720" y="160"/>
                                <a:ext cx="13680" cy="2400"/>
                                <a:chOff x="-720" y="160"/>
                                <a:chExt cx="13680" cy="2400"/>
                              </a:xfrm>
                            </wpg:grpSpPr>
                            <wpg:grpSp>
                              <wpg:cNvPr id="2597" name="Group 196"/>
                              <wpg:cNvGrpSpPr>
                                <a:grpSpLocks/>
                              </wpg:cNvGrpSpPr>
                              <wpg:grpSpPr bwMode="auto">
                                <a:xfrm>
                                  <a:off x="360" y="160"/>
                                  <a:ext cx="12600" cy="1120"/>
                                  <a:chOff x="360" y="160"/>
                                  <a:chExt cx="12600" cy="1120"/>
                                </a:xfrm>
                              </wpg:grpSpPr>
                              <pic:pic xmlns:pic="http://schemas.openxmlformats.org/drawingml/2006/picture">
                                <pic:nvPicPr>
                                  <pic:cNvPr id="2598" name="Picture 19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99" name="Picture 19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0" name="Picture 19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1" name="Picture 20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2" name="Picture 20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3" name="Picture 20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604" name="Group 203"/>
                              <wpg:cNvGrpSpPr>
                                <a:grpSpLocks/>
                              </wpg:cNvGrpSpPr>
                              <wpg:grpSpPr bwMode="auto">
                                <a:xfrm>
                                  <a:off x="-720" y="1440"/>
                                  <a:ext cx="12600" cy="1120"/>
                                  <a:chOff x="360" y="160"/>
                                  <a:chExt cx="12600" cy="1120"/>
                                </a:xfrm>
                              </wpg:grpSpPr>
                              <pic:pic xmlns:pic="http://schemas.openxmlformats.org/drawingml/2006/picture">
                                <pic:nvPicPr>
                                  <pic:cNvPr id="2605" name="Picture 20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6" name="Picture 20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7" name="Picture 20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8" name="Picture 20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09" name="Picture 20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10" name="Picture 20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2611" name="Group 210"/>
                            <wpg:cNvGrpSpPr>
                              <a:grpSpLocks/>
                            </wpg:cNvGrpSpPr>
                            <wpg:grpSpPr bwMode="auto">
                              <a:xfrm>
                                <a:off x="-720" y="2700"/>
                                <a:ext cx="13680" cy="2400"/>
                                <a:chOff x="-720" y="160"/>
                                <a:chExt cx="13680" cy="2400"/>
                              </a:xfrm>
                            </wpg:grpSpPr>
                            <wpg:grpSp>
                              <wpg:cNvPr id="2612" name="Group 211"/>
                              <wpg:cNvGrpSpPr>
                                <a:grpSpLocks/>
                              </wpg:cNvGrpSpPr>
                              <wpg:grpSpPr bwMode="auto">
                                <a:xfrm>
                                  <a:off x="360" y="160"/>
                                  <a:ext cx="12600" cy="1120"/>
                                  <a:chOff x="360" y="160"/>
                                  <a:chExt cx="12600" cy="1120"/>
                                </a:xfrm>
                              </wpg:grpSpPr>
                              <pic:pic xmlns:pic="http://schemas.openxmlformats.org/drawingml/2006/picture">
                                <pic:nvPicPr>
                                  <pic:cNvPr id="2613" name="Picture 21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14" name="Picture 21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15" name="Picture 21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16" name="Picture 21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17" name="Picture 21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18" name="Picture 21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619" name="Group 218"/>
                              <wpg:cNvGrpSpPr>
                                <a:grpSpLocks/>
                              </wpg:cNvGrpSpPr>
                              <wpg:grpSpPr bwMode="auto">
                                <a:xfrm>
                                  <a:off x="-720" y="1440"/>
                                  <a:ext cx="12600" cy="1120"/>
                                  <a:chOff x="360" y="160"/>
                                  <a:chExt cx="12600" cy="1120"/>
                                </a:xfrm>
                              </wpg:grpSpPr>
                              <pic:pic xmlns:pic="http://schemas.openxmlformats.org/drawingml/2006/picture">
                                <pic:nvPicPr>
                                  <pic:cNvPr id="2620" name="Picture 21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21" name="Picture 22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22" name="Picture 22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23" name="Picture 22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24" name="Picture 22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25" name="Picture 22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2626" name="Group 225"/>
                          <wpg:cNvGrpSpPr>
                            <a:grpSpLocks/>
                          </wpg:cNvGrpSpPr>
                          <wpg:grpSpPr bwMode="auto">
                            <a:xfrm>
                              <a:off x="-720" y="10260"/>
                              <a:ext cx="13680" cy="4940"/>
                              <a:chOff x="-720" y="160"/>
                              <a:chExt cx="13680" cy="4940"/>
                            </a:xfrm>
                          </wpg:grpSpPr>
                          <wpg:grpSp>
                            <wpg:cNvPr id="2627" name="Group 226"/>
                            <wpg:cNvGrpSpPr>
                              <a:grpSpLocks/>
                            </wpg:cNvGrpSpPr>
                            <wpg:grpSpPr bwMode="auto">
                              <a:xfrm>
                                <a:off x="-720" y="160"/>
                                <a:ext cx="13680" cy="2400"/>
                                <a:chOff x="-720" y="160"/>
                                <a:chExt cx="13680" cy="2400"/>
                              </a:xfrm>
                            </wpg:grpSpPr>
                            <wpg:grpSp>
                              <wpg:cNvPr id="2628" name="Group 227"/>
                              <wpg:cNvGrpSpPr>
                                <a:grpSpLocks/>
                              </wpg:cNvGrpSpPr>
                              <wpg:grpSpPr bwMode="auto">
                                <a:xfrm>
                                  <a:off x="360" y="160"/>
                                  <a:ext cx="12600" cy="1120"/>
                                  <a:chOff x="360" y="160"/>
                                  <a:chExt cx="12600" cy="1120"/>
                                </a:xfrm>
                              </wpg:grpSpPr>
                              <pic:pic xmlns:pic="http://schemas.openxmlformats.org/drawingml/2006/picture">
                                <pic:nvPicPr>
                                  <pic:cNvPr id="2629" name="Picture 22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0" name="Picture 22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1" name="Picture 23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2" name="Picture 23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3" name="Picture 23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4" name="Picture 23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635" name="Group 234"/>
                              <wpg:cNvGrpSpPr>
                                <a:grpSpLocks/>
                              </wpg:cNvGrpSpPr>
                              <wpg:grpSpPr bwMode="auto">
                                <a:xfrm>
                                  <a:off x="-720" y="1440"/>
                                  <a:ext cx="12600" cy="1120"/>
                                  <a:chOff x="360" y="160"/>
                                  <a:chExt cx="12600" cy="1120"/>
                                </a:xfrm>
                              </wpg:grpSpPr>
                              <pic:pic xmlns:pic="http://schemas.openxmlformats.org/drawingml/2006/picture">
                                <pic:nvPicPr>
                                  <pic:cNvPr id="2636" name="Picture 23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7" name="Picture 23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8" name="Picture 23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9" name="Picture 23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0" name="Picture 23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1" name="Picture 24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2642" name="Group 241"/>
                            <wpg:cNvGrpSpPr>
                              <a:grpSpLocks/>
                            </wpg:cNvGrpSpPr>
                            <wpg:grpSpPr bwMode="auto">
                              <a:xfrm>
                                <a:off x="-720" y="2700"/>
                                <a:ext cx="13680" cy="2400"/>
                                <a:chOff x="-720" y="160"/>
                                <a:chExt cx="13680" cy="2400"/>
                              </a:xfrm>
                            </wpg:grpSpPr>
                            <wpg:grpSp>
                              <wpg:cNvPr id="2643" name="Group 242"/>
                              <wpg:cNvGrpSpPr>
                                <a:grpSpLocks/>
                              </wpg:cNvGrpSpPr>
                              <wpg:grpSpPr bwMode="auto">
                                <a:xfrm>
                                  <a:off x="360" y="160"/>
                                  <a:ext cx="12600" cy="1120"/>
                                  <a:chOff x="360" y="160"/>
                                  <a:chExt cx="12600" cy="1120"/>
                                </a:xfrm>
                              </wpg:grpSpPr>
                              <pic:pic xmlns:pic="http://schemas.openxmlformats.org/drawingml/2006/picture">
                                <pic:nvPicPr>
                                  <pic:cNvPr id="2644" name="Picture 24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5" name="Picture 24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6" name="Picture 24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7" name="Picture 24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8" name="Picture 24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9" name="Picture 24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650" name="Group 249"/>
                              <wpg:cNvGrpSpPr>
                                <a:grpSpLocks/>
                              </wpg:cNvGrpSpPr>
                              <wpg:grpSpPr bwMode="auto">
                                <a:xfrm>
                                  <a:off x="-720" y="1440"/>
                                  <a:ext cx="12600" cy="1120"/>
                                  <a:chOff x="360" y="160"/>
                                  <a:chExt cx="12600" cy="1120"/>
                                </a:xfrm>
                              </wpg:grpSpPr>
                              <pic:pic xmlns:pic="http://schemas.openxmlformats.org/drawingml/2006/picture">
                                <pic:nvPicPr>
                                  <pic:cNvPr id="2651" name="Picture 25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52" name="Picture 25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53" name="Picture 25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54" name="Picture 25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55" name="Picture 25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56" name="Picture 25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2657" name="Group 256"/>
                          <wpg:cNvGrpSpPr>
                            <a:grpSpLocks/>
                          </wpg:cNvGrpSpPr>
                          <wpg:grpSpPr bwMode="auto">
                            <a:xfrm>
                              <a:off x="-720" y="12880"/>
                              <a:ext cx="13680" cy="4940"/>
                              <a:chOff x="-720" y="160"/>
                              <a:chExt cx="13680" cy="4940"/>
                            </a:xfrm>
                          </wpg:grpSpPr>
                          <wpg:grpSp>
                            <wpg:cNvPr id="2658" name="Group 257"/>
                            <wpg:cNvGrpSpPr>
                              <a:grpSpLocks/>
                            </wpg:cNvGrpSpPr>
                            <wpg:grpSpPr bwMode="auto">
                              <a:xfrm>
                                <a:off x="-720" y="160"/>
                                <a:ext cx="13680" cy="2400"/>
                                <a:chOff x="-720" y="160"/>
                                <a:chExt cx="13680" cy="2400"/>
                              </a:xfrm>
                            </wpg:grpSpPr>
                            <wpg:grpSp>
                              <wpg:cNvPr id="2659" name="Group 258"/>
                              <wpg:cNvGrpSpPr>
                                <a:grpSpLocks/>
                              </wpg:cNvGrpSpPr>
                              <wpg:grpSpPr bwMode="auto">
                                <a:xfrm>
                                  <a:off x="360" y="160"/>
                                  <a:ext cx="12600" cy="1120"/>
                                  <a:chOff x="360" y="160"/>
                                  <a:chExt cx="12600" cy="1120"/>
                                </a:xfrm>
                              </wpg:grpSpPr>
                              <pic:pic xmlns:pic="http://schemas.openxmlformats.org/drawingml/2006/picture">
                                <pic:nvPicPr>
                                  <pic:cNvPr id="2660" name="Picture 25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1" name="Picture 26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2" name="Picture 26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3" name="Picture 26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4" name="Picture 26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5" name="Picture 26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666" name="Group 265"/>
                              <wpg:cNvGrpSpPr>
                                <a:grpSpLocks/>
                              </wpg:cNvGrpSpPr>
                              <wpg:grpSpPr bwMode="auto">
                                <a:xfrm>
                                  <a:off x="-720" y="1440"/>
                                  <a:ext cx="12600" cy="1120"/>
                                  <a:chOff x="360" y="160"/>
                                  <a:chExt cx="12600" cy="1120"/>
                                </a:xfrm>
                              </wpg:grpSpPr>
                              <pic:pic xmlns:pic="http://schemas.openxmlformats.org/drawingml/2006/picture">
                                <pic:nvPicPr>
                                  <pic:cNvPr id="2667" name="Picture 26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8" name="Picture 26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9" name="Picture 26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0" name="Picture 26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1" name="Picture 27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2" name="Picture 27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2673" name="Group 272"/>
                            <wpg:cNvGrpSpPr>
                              <a:grpSpLocks/>
                            </wpg:cNvGrpSpPr>
                            <wpg:grpSpPr bwMode="auto">
                              <a:xfrm>
                                <a:off x="-720" y="2700"/>
                                <a:ext cx="13680" cy="2400"/>
                                <a:chOff x="-720" y="160"/>
                                <a:chExt cx="13680" cy="2400"/>
                              </a:xfrm>
                            </wpg:grpSpPr>
                            <wpg:grpSp>
                              <wpg:cNvPr id="2674" name="Group 273"/>
                              <wpg:cNvGrpSpPr>
                                <a:grpSpLocks/>
                              </wpg:cNvGrpSpPr>
                              <wpg:grpSpPr bwMode="auto">
                                <a:xfrm>
                                  <a:off x="360" y="160"/>
                                  <a:ext cx="12600" cy="1120"/>
                                  <a:chOff x="360" y="160"/>
                                  <a:chExt cx="12600" cy="1120"/>
                                </a:xfrm>
                              </wpg:grpSpPr>
                              <pic:pic xmlns:pic="http://schemas.openxmlformats.org/drawingml/2006/picture">
                                <pic:nvPicPr>
                                  <pic:cNvPr id="2675" name="Picture 27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6" name="Picture 27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7" name="Picture 27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8" name="Picture 27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9" name="Picture 27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0" name="Picture 27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681" name="Group 280"/>
                              <wpg:cNvGrpSpPr>
                                <a:grpSpLocks/>
                              </wpg:cNvGrpSpPr>
                              <wpg:grpSpPr bwMode="auto">
                                <a:xfrm>
                                  <a:off x="-720" y="1440"/>
                                  <a:ext cx="12600" cy="1120"/>
                                  <a:chOff x="360" y="160"/>
                                  <a:chExt cx="12600" cy="1120"/>
                                </a:xfrm>
                              </wpg:grpSpPr>
                              <pic:pic xmlns:pic="http://schemas.openxmlformats.org/drawingml/2006/picture">
                                <pic:nvPicPr>
                                  <pic:cNvPr id="2682" name="Picture 28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3" name="Picture 28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4" name="Picture 28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5" name="Picture 28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6" name="Picture 28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7" name="Picture 28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wgp>
                  </a:graphicData>
                </a:graphic>
                <wp14:sizeRelH relativeFrom="page">
                  <wp14:pctWidth>0</wp14:pctWidth>
                </wp14:sizeRelH>
                <wp14:sizeRelV relativeFrom="page">
                  <wp14:pctHeight>0</wp14:pctHeight>
                </wp14:sizeRelV>
              </wp:anchor>
            </w:drawing>
          </mc:Choice>
          <mc:Fallback>
            <w:pict>
              <v:group w14:anchorId="149C9E96" id="Group 2562" o:spid="_x0000_s1026" style="position:absolute;margin-left:-90pt;margin-top:-84.8pt;width:684pt;height:883pt;z-index:-251640320;mso-position-horizontal-relative:margin;mso-position-vertical-relative:margin" coordorigin="-720,160" coordsize="13680,1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">
                <v:group id="Group 162" o:spid="_x0000_s1027" style="position:absolute;left:-720;top:1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">
                  <v:group id="Group 163" o:spid="_x0000_s1028"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">
                    <v:group id="Group 164" o:spid="_x0000_s1029"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5" o:spid="_x0000_s1030"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">
                        <v:imagedata r:id="rId23" o:title="LOGO_BARU_ITS_bmp" gain="19661f" blacklevel="22938f"/>
                      </v:shape>
                      <v:shape id="Picture 166" o:spid="_x0000_s1031"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">
                        <v:imagedata r:id="rId23" o:title="LOGO_BARU_ITS_bmp" gain="19661f" blacklevel="22938f"/>
                      </v:shape>
                      <v:shape id="Picture 167" o:spid="_x0000_s1032"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">
                        <v:imagedata r:id="rId23" o:title="LOGO_BARU_ITS_bmp" gain="19661f" blacklevel="22938f"/>
                      </v:shape>
                      <v:shape id="Picture 168" o:spid="_x0000_s1033"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">
                        <v:imagedata r:id="rId23" o:title="LOGO_BARU_ITS_bmp" gain="19661f" blacklevel="22938f"/>
                      </v:shape>
                      <v:shape id="Picture 169" o:spid="_x0000_s1034"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">
                        <v:imagedata r:id="rId23" o:title="LOGO_BARU_ITS_bmp" gain="19661f" blacklevel="22938f"/>
                      </v:shape>
                      <v:shape id="Picture 170" o:spid="_x0000_s1035"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">
                        <v:imagedata r:id="rId23" o:title="LOGO_BARU_ITS_bmp" gain="19661f" blacklevel="22938f"/>
                      </v:shape>
                    </v:group>
                    <v:group id="Group 171" o:spid="_x0000_s1036"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">
                      <v:shape id="Picture 172" o:spid="_x0000_s1037"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">
                        <v:imagedata r:id="rId23" o:title="LOGO_BARU_ITS_bmp" gain="19661f" blacklevel="22938f"/>
                      </v:shape>
                      <v:shape id="Picture 173" o:spid="_x0000_s1038"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">
                        <v:imagedata r:id="rId23" o:title="LOGO_BARU_ITS_bmp" gain="19661f" blacklevel="22938f"/>
                      </v:shape>
                      <v:shape id="Picture 174" o:spid="_x0000_s1039"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">
                        <v:imagedata r:id="rId23" o:title="LOGO_BARU_ITS_bmp" gain="19661f" blacklevel="22938f"/>
                      </v:shape>
                      <v:shape id="Picture 175" o:spid="_x0000_s1040"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">
                        <v:imagedata r:id="rId23" o:title="LOGO_BARU_ITS_bmp" gain="19661f" blacklevel="22938f"/>
                      </v:shape>
                      <v:shape id="Picture 176" o:spid="_x0000_s1041"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">
                        <v:imagedata r:id="rId23" o:title="LOGO_BARU_ITS_bmp" gain="19661f" blacklevel="22938f"/>
                      </v:shape>
                      <v:shape id="Picture 177" o:spid="_x0000_s1042"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">
                        <v:imagedata r:id="rId23" o:title="LOGO_BARU_ITS_bmp" gain="19661f" blacklevel="22938f"/>
                      </v:shape>
                    </v:group>
                  </v:group>
                  <v:group id="Group 178" o:spid="_x0000_s1043"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">
                    <v:group id="Group 179" o:spid="_x0000_s1044"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">
                      <v:shape id="Picture 180" o:spid="_x0000_s1045"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">
                        <v:imagedata r:id="rId23" o:title="LOGO_BARU_ITS_bmp" gain="19661f" blacklevel="22938f"/>
                      </v:shape>
                      <v:shape id="Picture 181" o:spid="_x0000_s1046"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">
                        <v:imagedata r:id="rId23" o:title="LOGO_BARU_ITS_bmp" gain="19661f" blacklevel="22938f"/>
                      </v:shape>
                      <v:shape id="Picture 182" o:spid="_x0000_s1047"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">
                        <v:imagedata r:id="rId23" o:title="LOGO_BARU_ITS_bmp" gain="19661f" blacklevel="22938f"/>
                      </v:shape>
                      <v:shape id="Picture 183" o:spid="_x0000_s1048"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">
                        <v:imagedata r:id="rId23" o:title="LOGO_BARU_ITS_bmp" gain="19661f" blacklevel="22938f"/>
                      </v:shape>
                      <v:shape id="Picture 184" o:spid="_x0000_s1049"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">
                        <v:imagedata r:id="rId23" o:title="LOGO_BARU_ITS_bmp" gain="19661f" blacklevel="22938f"/>
                      </v:shape>
                      <v:shape id="Picture 185" o:spid="_x0000_s1050"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">
                        <v:imagedata r:id="rId23" o:title="LOGO_BARU_ITS_bmp" gain="19661f" blacklevel="22938f"/>
                      </v:shape>
                    </v:group>
                    <v:group id="Group 186" o:spid="_x0000_s1051"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">
                      <v:shape id="Picture 187" o:spid="_x0000_s1052"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">
                        <v:imagedata r:id="rId23" o:title="LOGO_BARU_ITS_bmp" gain="19661f" blacklevel="22938f"/>
                      </v:shape>
                      <v:shape id="Picture 188" o:spid="_x0000_s1053"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">
                        <v:imagedata r:id="rId23" o:title="LOGO_BARU_ITS_bmp" gain="19661f" blacklevel="22938f"/>
                      </v:shape>
                      <v:shape id="Picture 189" o:spid="_x0000_s1054"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">
                        <v:imagedata r:id="rId23" o:title="LOGO_BARU_ITS_bmp" gain="19661f" blacklevel="22938f"/>
                      </v:shape>
                      <v:shape id="Picture 190" o:spid="_x0000_s1055"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">
                        <v:imagedata r:id="rId23" o:title="LOGO_BARU_ITS_bmp" gain="19661f" blacklevel="22938f"/>
                      </v:shape>
                      <v:shape id="Picture 191" o:spid="_x0000_s1056"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">
                        <v:imagedata r:id="rId23" o:title="LOGO_BARU_ITS_bmp" gain="19661f" blacklevel="22938f"/>
                      </v:shape>
                      <v:shape id="Picture 192" o:spid="_x0000_s1057"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">
                        <v:imagedata r:id="rId23" o:title="LOGO_BARU_ITS_bmp" gain="19661f" blacklevel="22938f"/>
                      </v:shape>
                    </v:group>
                  </v:group>
                </v:group>
                <v:group id="Group 193" o:spid="_x0000_s1058" style="position:absolute;left:-720;top:5220;width:13680;height:12600" coordorigin="-720,5220" coordsize="13680,1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yRy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nn/B8E56AnP8BAAD//wMAUEsBAi0AFAAGAAgAAAAhANvh9svuAAAAhQEAABMAAAAAAAAA&#10;AAAAAAAAAAAAAFtDb250ZW50X1R5cGVzXS54bWxQSwECLQAUAAYACAAAACEAWvQsW78AAAAVAQAA&#10;CwAAAAAAAAAAAAAAAAAfAQAAX3JlbHMvLnJlbHNQSwECLQAUAAYACAAAACEA7K8kcsYAAADdAAAA&#10;DwAAAAAAAAAAAAAAAAAHAgAAZHJzL2Rvd25yZXYueG1sUEsFBgAAAAADAAMAtwAAAPoCAAAAAA==&#10;">
                  <v:group id="Group 194" o:spid="_x0000_s1059" style="position:absolute;left:-720;top:522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">
                    <v:group id="Group 195" o:spid="_x0000_s1060"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">
                      <v:group id="Group 196" o:spid="_x0000_s1061"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">
                        <v:shape id="Picture 197" o:spid="_x0000_s1062"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">
                          <v:imagedata r:id="rId23" o:title="LOGO_BARU_ITS_bmp" gain="19661f" blacklevel="22938f"/>
                        </v:shape>
                        <v:shape id="Picture 198" o:spid="_x0000_s1063"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">
                          <v:imagedata r:id="rId23" o:title="LOGO_BARU_ITS_bmp" gain="19661f" blacklevel="22938f"/>
                        </v:shape>
                        <v:shape id="Picture 199" o:spid="_x0000_s1064"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">
                          <v:imagedata r:id="rId23" o:title="LOGO_BARU_ITS_bmp" gain="19661f" blacklevel="22938f"/>
                        </v:shape>
                        <v:shape id="Picture 200" o:spid="_x0000_s1065"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">
                          <v:imagedata r:id="rId23" o:title="LOGO_BARU_ITS_bmp" gain="19661f" blacklevel="22938f"/>
                        </v:shape>
                        <v:shape id="Picture 201" o:spid="_x0000_s1066"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">
                          <v:imagedata r:id="rId23" o:title="LOGO_BARU_ITS_bmp" gain="19661f" blacklevel="22938f"/>
                        </v:shape>
                        <v:shape id="Picture 202" o:spid="_x0000_s1067"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">
                          <v:imagedata r:id="rId23" o:title="LOGO_BARU_ITS_bmp" gain="19661f" blacklevel="22938f"/>
                        </v:shape>
                      </v:group>
                      <v:group id="Group 203" o:spid="_x0000_s1068"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">
                        <v:shape id="Picture 204" o:spid="_x0000_s1069"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">
                          <v:imagedata r:id="rId23" o:title="LOGO_BARU_ITS_bmp" gain="19661f" blacklevel="22938f"/>
                        </v:shape>
                        <v:shape id="Picture 205" o:spid="_x0000_s107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">
                          <v:imagedata r:id="rId23" o:title="LOGO_BARU_ITS_bmp" gain="19661f" blacklevel="22938f"/>
                        </v:shape>
                        <v:shape id="Picture 206" o:spid="_x0000_s107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">
                          <v:imagedata r:id="rId23" o:title="LOGO_BARU_ITS_bmp" gain="19661f" blacklevel="22938f"/>
                        </v:shape>
                        <v:shape id="Picture 207" o:spid="_x0000_s107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">
                          <v:imagedata r:id="rId23" o:title="LOGO_BARU_ITS_bmp" gain="19661f" blacklevel="22938f"/>
                        </v:shape>
                        <v:shape id="Picture 208" o:spid="_x0000_s107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">
                          <v:imagedata r:id="rId23" o:title="LOGO_BARU_ITS_bmp" gain="19661f" blacklevel="22938f"/>
                        </v:shape>
                        <v:shape id="Picture 209" o:spid="_x0000_s107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">
                          <v:imagedata r:id="rId23" o:title="LOGO_BARU_ITS_bmp" gain="19661f" blacklevel="22938f"/>
                        </v:shape>
                      </v:group>
                    </v:group>
                    <v:group id="Group 210" o:spid="_x0000_s1075"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">
                      <v:group id="Group 211" o:spid="_x0000_s1076"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">
                        <v:shape id="Picture 212" o:spid="_x0000_s1077"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">
                          <v:imagedata r:id="rId23" o:title="LOGO_BARU_ITS_bmp" gain="19661f" blacklevel="22938f"/>
                        </v:shape>
                        <v:shape id="Picture 213" o:spid="_x0000_s1078"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">
                          <v:imagedata r:id="rId23" o:title="LOGO_BARU_ITS_bmp" gain="19661f" blacklevel="22938f"/>
                        </v:shape>
                        <v:shape id="Picture 214" o:spid="_x0000_s1079"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">
                          <v:imagedata r:id="rId23" o:title="LOGO_BARU_ITS_bmp" gain="19661f" blacklevel="22938f"/>
                        </v:shape>
                        <v:shape id="Picture 215" o:spid="_x0000_s1080"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">
                          <v:imagedata r:id="rId23" o:title="LOGO_BARU_ITS_bmp" gain="19661f" blacklevel="22938f"/>
                        </v:shape>
                        <v:shape id="Picture 216" o:spid="_x0000_s1081"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">
                          <v:imagedata r:id="rId23" o:title="LOGO_BARU_ITS_bmp" gain="19661f" blacklevel="22938f"/>
                        </v:shape>
                        <v:shape id="Picture 217" o:spid="_x0000_s1082"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">
                          <v:imagedata r:id="rId23" o:title="LOGO_BARU_ITS_bmp" gain="19661f" blacklevel="22938f"/>
                        </v:shape>
                      </v:group>
                      <v:group id="Group 218" o:spid="_x0000_s1083"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">
                        <v:shape id="Picture 219" o:spid="_x0000_s108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">
                          <v:imagedata r:id="rId23" o:title="LOGO_BARU_ITS_bmp" gain="19661f" blacklevel="22938f"/>
                        </v:shape>
                        <v:shape id="Picture 220" o:spid="_x0000_s108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">
                          <v:imagedata r:id="rId23" o:title="LOGO_BARU_ITS_bmp" gain="19661f" blacklevel="22938f"/>
                        </v:shape>
                        <v:shape id="Picture 221" o:spid="_x0000_s108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">
                          <v:imagedata r:id="rId23" o:title="LOGO_BARU_ITS_bmp" gain="19661f" blacklevel="22938f"/>
                        </v:shape>
                        <v:shape id="Picture 222" o:spid="_x0000_s108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">
                          <v:imagedata r:id="rId23" o:title="LOGO_BARU_ITS_bmp" gain="19661f" blacklevel="22938f"/>
                        </v:shape>
                        <v:shape id="Picture 223" o:spid="_x0000_s108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">
                          <v:imagedata r:id="rId23" o:title="LOGO_BARU_ITS_bmp" gain="19661f" blacklevel="22938f"/>
                        </v:shape>
                        <v:shape id="Picture 224" o:spid="_x0000_s108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">
                          <v:imagedata r:id="rId23" o:title="LOGO_BARU_ITS_bmp" gain="19661f" blacklevel="22938f"/>
                        </v:shape>
                      </v:group>
                    </v:group>
                  </v:group>
                  <v:group id="Group 225" o:spid="_x0000_s1090" style="position:absolute;left:-720;top:102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">
                    <v:group id="Group 226" o:spid="_x0000_s1091"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">
                      <v:group id="Group 227" o:spid="_x0000_s1092"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">
                        <v:shape id="Picture 228" o:spid="_x0000_s1093"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">
                          <v:imagedata r:id="rId23" o:title="LOGO_BARU_ITS_bmp" gain="19661f" blacklevel="22938f"/>
                        </v:shape>
                        <v:shape id="Picture 229" o:spid="_x0000_s1094"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">
                          <v:imagedata r:id="rId23" o:title="LOGO_BARU_ITS_bmp" gain="19661f" blacklevel="22938f"/>
                        </v:shape>
                        <v:shape id="Picture 230" o:spid="_x0000_s1095"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">
                          <v:imagedata r:id="rId23" o:title="LOGO_BARU_ITS_bmp" gain="19661f" blacklevel="22938f"/>
                        </v:shape>
                        <v:shape id="Picture 231" o:spid="_x0000_s1096"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">
                          <v:imagedata r:id="rId23" o:title="LOGO_BARU_ITS_bmp" gain="19661f" blacklevel="22938f"/>
                        </v:shape>
                        <v:shape id="Picture 232" o:spid="_x0000_s1097"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">
                          <v:imagedata r:id="rId23" o:title="LOGO_BARU_ITS_bmp" gain="19661f" blacklevel="22938f"/>
                        </v:shape>
                        <v:shape id="Picture 233" o:spid="_x0000_s1098"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">
                          <v:imagedata r:id="rId23" o:title="LOGO_BARU_ITS_bmp" gain="19661f" blacklevel="22938f"/>
                        </v:shape>
                      </v:group>
                      <v:group id="Group 234" o:spid="_x0000_s1099"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">
                        <v:shape id="Picture 235" o:spid="_x0000_s1100"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">
                          <v:imagedata r:id="rId23" o:title="LOGO_BARU_ITS_bmp" gain="19661f" blacklevel="22938f"/>
                        </v:shape>
                        <v:shape id="Picture 236" o:spid="_x0000_s1101"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">
                          <v:imagedata r:id="rId23" o:title="LOGO_BARU_ITS_bmp" gain="19661f" blacklevel="22938f"/>
                        </v:shape>
                        <v:shape id="Picture 237" o:spid="_x0000_s1102"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">
                          <v:imagedata r:id="rId23" o:title="LOGO_BARU_ITS_bmp" gain="19661f" blacklevel="22938f"/>
                        </v:shape>
                        <v:shape id="Picture 238" o:spid="_x0000_s1103"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">
                          <v:imagedata r:id="rId23" o:title="LOGO_BARU_ITS_bmp" gain="19661f" blacklevel="22938f"/>
                        </v:shape>
                        <v:shape id="Picture 239" o:spid="_x0000_s1104"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">
                          <v:imagedata r:id="rId23" o:title="LOGO_BARU_ITS_bmp" gain="19661f" blacklevel="22938f"/>
                        </v:shape>
                        <v:shape id="Picture 240" o:spid="_x0000_s1105"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">
                          <v:imagedata r:id="rId23" o:title="LOGO_BARU_ITS_bmp" gain="19661f" blacklevel="22938f"/>
                        </v:shape>
                      </v:group>
                    </v:group>
                    <v:group id="Group 241" o:spid="_x0000_s1106"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">
                      <v:group id="Group 242" o:spid="_x0000_s1107"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E9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dj+D5JjwBuXgAAAD//wMAUEsBAi0AFAAGAAgAAAAhANvh9svuAAAAhQEAABMAAAAAAAAA&#10;AAAAAAAAAAAAAFtDb250ZW50X1R5cGVzXS54bWxQSwECLQAUAAYACAAAACEAWvQsW78AAAAVAQAA&#10;CwAAAAAAAAAAAAAAAAAfAQAAX3JlbHMvLnJlbHNQSwECLQAUAAYACAAAACEAxgPxPcYAAADdAAAA&#10;DwAAAAAAAAAAAAAAAAAHAgAAZHJzL2Rvd25yZXYueG1sUEsFBgAAAAADAAMAtwAAAPoCAAAAAA==&#10;">
                        <v:shape id="Picture 243" o:spid="_x0000_s1108"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">
                          <v:imagedata r:id="rId23" o:title="LOGO_BARU_ITS_bmp" gain="19661f" blacklevel="22938f"/>
                        </v:shape>
                        <v:shape id="Picture 244" o:spid="_x0000_s1109"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">
                          <v:imagedata r:id="rId23" o:title="LOGO_BARU_ITS_bmp" gain="19661f" blacklevel="22938f"/>
                        </v:shape>
                        <v:shape id="Picture 245" o:spid="_x0000_s1110"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">
                          <v:imagedata r:id="rId23" o:title="LOGO_BARU_ITS_bmp" gain="19661f" blacklevel="22938f"/>
                        </v:shape>
                        <v:shape id="Picture 246" o:spid="_x0000_s1111"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">
                          <v:imagedata r:id="rId23" o:title="LOGO_BARU_ITS_bmp" gain="19661f" blacklevel="22938f"/>
                        </v:shape>
                        <v:shape id="Picture 247" o:spid="_x0000_s1112"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">
                          <v:imagedata r:id="rId23" o:title="LOGO_BARU_ITS_bmp" gain="19661f" blacklevel="22938f"/>
                        </v:shape>
                        <v:shape id="Picture 248" o:spid="_x0000_s1113"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">
                          <v:imagedata r:id="rId23" o:title="LOGO_BARU_ITS_bmp" gain="19661f" blacklevel="22938f"/>
                        </v:shape>
                      </v:group>
                      <v:group id="Group 249" o:spid="_x0000_s1114"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">
                        <v:shape id="Picture 250" o:spid="_x0000_s1115"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">
                          <v:imagedata r:id="rId23" o:title="LOGO_BARU_ITS_bmp" gain="19661f" blacklevel="22938f"/>
                        </v:shape>
                        <v:shape id="Picture 251" o:spid="_x0000_s1116"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">
                          <v:imagedata r:id="rId23" o:title="LOGO_BARU_ITS_bmp" gain="19661f" blacklevel="22938f"/>
                        </v:shape>
                        <v:shape id="Picture 252" o:spid="_x0000_s1117"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">
                          <v:imagedata r:id="rId23" o:title="LOGO_BARU_ITS_bmp" gain="19661f" blacklevel="22938f"/>
                        </v:shape>
                        <v:shape id="Picture 253" o:spid="_x0000_s1118"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">
                          <v:imagedata r:id="rId23" o:title="LOGO_BARU_ITS_bmp" gain="19661f" blacklevel="22938f"/>
                        </v:shape>
                        <v:shape id="Picture 254" o:spid="_x0000_s1119"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">
                          <v:imagedata r:id="rId23" o:title="LOGO_BARU_ITS_bmp" gain="19661f" blacklevel="22938f"/>
                        </v:shape>
                        <v:shape id="Picture 255" o:spid="_x0000_s1120"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">
                          <v:imagedata r:id="rId23" o:title="LOGO_BARU_ITS_bmp" gain="19661f" blacklevel="22938f"/>
                        </v:shape>
                      </v:group>
                    </v:group>
                  </v:group>
                  <v:group id="Group 256" o:spid="_x0000_s1121" style="position:absolute;left:-720;top:1288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4WHj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PJvB8E56AnD8AAAD//wMAUEsBAi0AFAAGAAgAAAAhANvh9svuAAAAhQEAABMAAAAAAAAA&#10;AAAAAAAAAAAAAFtDb250ZW50X1R5cGVzXS54bWxQSwECLQAUAAYACAAAACEAWvQsW78AAAAVAQAA&#10;CwAAAAAAAAAAAAAAAAAfAQAAX3JlbHMvLnJlbHNQSwECLQAUAAYACAAAACEAPOFh48YAAADdAAAA&#10;DwAAAAAAAAAAAAAAAAAHAgAAZHJzL2Rvd25yZXYueG1sUEsFBgAAAAADAAMAtwAAAPoCAAAAAA==&#10;">
                    <v:group id="Group 257" o:spid="_x0000_s1122"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">
                      <v:group id="Group 258" o:spid="_x0000_s1123"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">
                        <v:shape id="Picture 259" o:spid="_x0000_s112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">
                          <v:imagedata r:id="rId23" o:title="LOGO_BARU_ITS_bmp" gain="19661f" blacklevel="22938f"/>
                        </v:shape>
                        <v:shape id="Picture 260" o:spid="_x0000_s112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">
                          <v:imagedata r:id="rId23" o:title="LOGO_BARU_ITS_bmp" gain="19661f" blacklevel="22938f"/>
                        </v:shape>
                        <v:shape id="Picture 261" o:spid="_x0000_s112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">
                          <v:imagedata r:id="rId23" o:title="LOGO_BARU_ITS_bmp" gain="19661f" blacklevel="22938f"/>
                        </v:shape>
                        <v:shape id="Picture 262" o:spid="_x0000_s112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">
                          <v:imagedata r:id="rId23" o:title="LOGO_BARU_ITS_bmp" gain="19661f" blacklevel="22938f"/>
                        </v:shape>
                        <v:shape id="Picture 263" o:spid="_x0000_s112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">
                          <v:imagedata r:id="rId23" o:title="LOGO_BARU_ITS_bmp" gain="19661f" blacklevel="22938f"/>
                        </v:shape>
                        <v:shape id="Picture 264" o:spid="_x0000_s112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">
                          <v:imagedata r:id="rId23" o:title="LOGO_BARU_ITS_bmp" gain="19661f" blacklevel="22938f"/>
                        </v:shape>
                      </v:group>
                      <v:group id="Group 265" o:spid="_x0000_s1130"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">
                        <v:shape id="Picture 266" o:spid="_x0000_s1131"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">
                          <v:imagedata r:id="rId23" o:title="LOGO_BARU_ITS_bmp" gain="19661f" blacklevel="22938f"/>
                        </v:shape>
                        <v:shape id="Picture 267" o:spid="_x0000_s1132"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">
                          <v:imagedata r:id="rId23" o:title="LOGO_BARU_ITS_bmp" gain="19661f" blacklevel="22938f"/>
                        </v:shape>
                        <v:shape id="Picture 268" o:spid="_x0000_s1133"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">
                          <v:imagedata r:id="rId23" o:title="LOGO_BARU_ITS_bmp" gain="19661f" blacklevel="22938f"/>
                        </v:shape>
                        <v:shape id="Picture 269" o:spid="_x0000_s1134"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">
                          <v:imagedata r:id="rId23" o:title="LOGO_BARU_ITS_bmp" gain="19661f" blacklevel="22938f"/>
                        </v:shape>
                        <v:shape id="Picture 270" o:spid="_x0000_s1135"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">
                          <v:imagedata r:id="rId23" o:title="LOGO_BARU_ITS_bmp" gain="19661f" blacklevel="22938f"/>
                        </v:shape>
                        <v:shape id="Picture 271" o:spid="_x0000_s1136"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">
                          <v:imagedata r:id="rId23" o:title="LOGO_BARU_ITS_bmp" gain="19661f" blacklevel="22938f"/>
                        </v:shape>
                      </v:group>
                    </v:group>
                    <v:group id="Group 272" o:spid="_x0000_s1137"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">
                      <v:group id="Group 273" o:spid="_x0000_s1138"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">
                        <v:shape id="Picture 274" o:spid="_x0000_s1139"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">
                          <v:imagedata r:id="rId23" o:title="LOGO_BARU_ITS_bmp" gain="19661f" blacklevel="22938f"/>
                        </v:shape>
                        <v:shape id="Picture 275" o:spid="_x0000_s114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">
                          <v:imagedata r:id="rId23" o:title="LOGO_BARU_ITS_bmp" gain="19661f" blacklevel="22938f"/>
                        </v:shape>
                        <v:shape id="Picture 276" o:spid="_x0000_s114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">
                          <v:imagedata r:id="rId23" o:title="LOGO_BARU_ITS_bmp" gain="19661f" blacklevel="22938f"/>
                        </v:shape>
                        <v:shape id="Picture 277" o:spid="_x0000_s114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">
                          <v:imagedata r:id="rId23" o:title="LOGO_BARU_ITS_bmp" gain="19661f" blacklevel="22938f"/>
                        </v:shape>
                        <v:shape id="Picture 278" o:spid="_x0000_s114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">
                          <v:imagedata r:id="rId23" o:title="LOGO_BARU_ITS_bmp" gain="19661f" blacklevel="22938f"/>
                        </v:shape>
                        <v:shape id="Picture 279" o:spid="_x0000_s114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">
                          <v:imagedata r:id="rId23" o:title="LOGO_BARU_ITS_bmp" gain="19661f" blacklevel="22938f"/>
                        </v:shape>
                      </v:group>
                      <v:group id="Group 280" o:spid="_x0000_s1145"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">
                        <v:shape id="Picture 281" o:spid="_x0000_s1146"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">
                          <v:imagedata r:id="rId23" o:title="LOGO_BARU_ITS_bmp" gain="19661f" blacklevel="22938f"/>
                        </v:shape>
                        <v:shape id="Picture 282" o:spid="_x0000_s1147"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">
                          <v:imagedata r:id="rId23" o:title="LOGO_BARU_ITS_bmp" gain="19661f" blacklevel="22938f"/>
                        </v:shape>
                        <v:shape id="Picture 283" o:spid="_x0000_s1148"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">
                          <v:imagedata r:id="rId23" o:title="LOGO_BARU_ITS_bmp" gain="19661f" blacklevel="22938f"/>
                        </v:shape>
                        <v:shape id="Picture 284" o:spid="_x0000_s1149"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">
                          <v:imagedata r:id="rId23" o:title="LOGO_BARU_ITS_bmp" gain="19661f" blacklevel="22938f"/>
                        </v:shape>
                        <v:shape id="Picture 285" o:spid="_x0000_s1150"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">
                          <v:imagedata r:id="rId23" o:title="LOGO_BARU_ITS_bmp" gain="19661f" blacklevel="22938f"/>
                        </v:shape>
                        <v:shape id="Picture 286" o:spid="_x0000_s1151"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">
                          <v:imagedata r:id="rId23" o:title="LOGO_BARU_ITS_bmp" gain="19661f" blacklevel="22938f"/>
                        </v:shape>
                      </v:group>
                    </v:group>
                  </v:group>
                </v:group>
                <w10:wrap anchorx="margin" anchory="margin"/>
              </v:group>
            </w:pict>
          </mc:Fallback>
        </mc:AlternateContent>
      </w:r>
      <w:r w:rsidR="00473FB8" w:rsidRPr="008A10EE">
        <w:rPr>
          <w:rFonts w:cs="Times New Roman"/>
          <w:b/>
          <w:bCs/>
        </w:rPr>
        <w:t>LEMBAR PENGESAHAN</w:t>
      </w:r>
    </w:p>
    <w:p w14:paraId="3B0A9556" w14:textId="796A1EE5" w:rsidR="000B668E" w:rsidRDefault="000B668E" w:rsidP="00473FB8">
      <w:pPr>
        <w:jc w:val="center"/>
        <w:rPr>
          <w:rFonts w:cs="Times New Roman"/>
          <w:b/>
          <w:bCs/>
        </w:rPr>
      </w:pPr>
    </w:p>
    <w:p w14:paraId="4DAA06D8" w14:textId="5C369396" w:rsidR="00F071CA" w:rsidRDefault="00F071CA" w:rsidP="00F071CA">
      <w:pPr>
        <w:rPr>
          <w:rFonts w:cs="Times New Roman"/>
          <w:b/>
          <w:bCs/>
        </w:rPr>
      </w:pPr>
    </w:p>
    <w:p w14:paraId="73CAA536" w14:textId="7D98631A" w:rsidR="005A7FC1" w:rsidRPr="008A10EE" w:rsidRDefault="005A7FC1" w:rsidP="00473FB8">
      <w:pPr>
        <w:jc w:val="center"/>
        <w:rPr>
          <w:rFonts w:cs="Times New Roman"/>
          <w:b/>
          <w:bCs/>
        </w:rPr>
      </w:pPr>
    </w:p>
    <w:p w14:paraId="10BE421B" w14:textId="2786381E" w:rsidR="00836EF5" w:rsidRPr="00EA6718" w:rsidRDefault="00000E5B" w:rsidP="00473FB8">
      <w:pPr>
        <w:jc w:val="center"/>
        <w:rPr>
          <w:rFonts w:cs="Times New Roman"/>
          <w:b/>
          <w:bCs/>
          <w:sz w:val="24"/>
          <w:szCs w:val="24"/>
        </w:rPr>
      </w:pPr>
      <w:r w:rsidRPr="005559F2">
        <w:rPr>
          <w:rFonts w:cs="Times New Roman"/>
          <w:b/>
          <w:bCs/>
        </w:rPr>
        <w:t>IDENTIFIKASI FAKTOR PENDORONG BAGI KEBERHASILAN IMPLEMENTASI SISTEM INFORMASI TERINTEGRASI PADA PERGURUAN TINGGI (STUDI KASUS : PERGURUAN TIN</w:t>
      </w:r>
    </w:p>
    <w:p w14:paraId="188BC28D" w14:textId="77777777" w:rsidR="000B668E" w:rsidRDefault="000B668E" w:rsidP="00473FB8">
      <w:pPr>
        <w:jc w:val="center"/>
        <w:rPr>
          <w:rFonts w:cs="Times New Roman"/>
          <w:b/>
          <w:bCs/>
        </w:rPr>
      </w:pPr>
    </w:p>
    <w:p w14:paraId="1B04AD8C" w14:textId="77777777" w:rsidR="000B668E" w:rsidRDefault="000B668E" w:rsidP="00473FB8">
      <w:pPr>
        <w:jc w:val="center"/>
        <w:rPr>
          <w:rFonts w:cs="Times New Roman"/>
          <w:b/>
          <w:bCs/>
        </w:rPr>
      </w:pPr>
    </w:p>
    <w:p w14:paraId="2B6DE74C" w14:textId="77777777" w:rsidR="00000E5B" w:rsidRPr="008A10EE" w:rsidRDefault="00000E5B" w:rsidP="00473FB8">
      <w:pPr>
        <w:jc w:val="center"/>
        <w:rPr>
          <w:rFonts w:cs="Times New Roman"/>
          <w:b/>
          <w:bCs/>
        </w:rPr>
      </w:pPr>
    </w:p>
    <w:p w14:paraId="16E083A9" w14:textId="77777777" w:rsidR="00473FB8" w:rsidRPr="008A10EE" w:rsidRDefault="00473FB8" w:rsidP="00473FB8">
      <w:pPr>
        <w:jc w:val="center"/>
        <w:rPr>
          <w:rFonts w:cs="Times New Roman"/>
          <w:b/>
          <w:bCs/>
        </w:rPr>
      </w:pPr>
      <w:r w:rsidRPr="008A10EE">
        <w:rPr>
          <w:rFonts w:cs="Times New Roman"/>
          <w:b/>
          <w:bCs/>
        </w:rPr>
        <w:t>TUGAS AKHIR</w:t>
      </w:r>
    </w:p>
    <w:p w14:paraId="3E27BAB8" w14:textId="77777777" w:rsidR="00473FB8" w:rsidRPr="008A10EE" w:rsidRDefault="00473FB8" w:rsidP="00473FB8">
      <w:pPr>
        <w:jc w:val="center"/>
        <w:rPr>
          <w:rFonts w:cs="Times New Roman"/>
        </w:rPr>
      </w:pPr>
      <w:r w:rsidRPr="008A10EE">
        <w:rPr>
          <w:rFonts w:cs="Times New Roman"/>
        </w:rPr>
        <w:t xml:space="preserve">Disusun untuk Memenuhi Salah Satu Syarat </w:t>
      </w:r>
    </w:p>
    <w:p w14:paraId="1532F3E5" w14:textId="77777777" w:rsidR="00473FB8" w:rsidRPr="008A10EE" w:rsidRDefault="00473FB8" w:rsidP="00473FB8">
      <w:pPr>
        <w:jc w:val="center"/>
        <w:rPr>
          <w:rFonts w:cs="Times New Roman"/>
        </w:rPr>
      </w:pPr>
      <w:r w:rsidRPr="008A10EE">
        <w:rPr>
          <w:rFonts w:cs="Times New Roman"/>
        </w:rPr>
        <w:t xml:space="preserve">Memperoleh Gelar Sarjana Komputer </w:t>
      </w:r>
    </w:p>
    <w:p w14:paraId="5EC363DE" w14:textId="77777777" w:rsidR="00473FB8" w:rsidRPr="008A10EE" w:rsidRDefault="00473FB8" w:rsidP="00473FB8">
      <w:pPr>
        <w:jc w:val="center"/>
        <w:rPr>
          <w:rFonts w:cs="Times New Roman"/>
        </w:rPr>
      </w:pPr>
      <w:r w:rsidRPr="008A10EE">
        <w:rPr>
          <w:rFonts w:cs="Times New Roman"/>
        </w:rPr>
        <w:t xml:space="preserve">pada </w:t>
      </w:r>
    </w:p>
    <w:p w14:paraId="08DB2706" w14:textId="77777777" w:rsidR="00473FB8" w:rsidRPr="008A10EE" w:rsidRDefault="00473FB8" w:rsidP="00473FB8">
      <w:pPr>
        <w:jc w:val="center"/>
        <w:rPr>
          <w:rFonts w:cs="Times New Roman"/>
        </w:rPr>
      </w:pPr>
      <w:r w:rsidRPr="008A10EE">
        <w:rPr>
          <w:rFonts w:cs="Times New Roman"/>
        </w:rPr>
        <w:t xml:space="preserve">Departemen Sistem Informasi </w:t>
      </w:r>
    </w:p>
    <w:p w14:paraId="4E557F6F" w14:textId="4AEF9E3D" w:rsidR="00473FB8" w:rsidRPr="008A10EE" w:rsidRDefault="00473FB8" w:rsidP="005559F2">
      <w:pPr>
        <w:jc w:val="center"/>
        <w:rPr>
          <w:rFonts w:cs="Times New Roman"/>
        </w:rPr>
      </w:pPr>
      <w:r w:rsidRPr="008A10EE">
        <w:rPr>
          <w:rFonts w:cs="Times New Roman"/>
        </w:rPr>
        <w:t>Fakultas Teknologi Elektro dan Informatika Cerdas</w:t>
      </w:r>
    </w:p>
    <w:p w14:paraId="41069E7D" w14:textId="77777777" w:rsidR="00473FB8" w:rsidRPr="008A10EE" w:rsidRDefault="00473FB8" w:rsidP="00473FB8">
      <w:pPr>
        <w:jc w:val="center"/>
        <w:rPr>
          <w:rFonts w:cs="Times New Roman"/>
        </w:rPr>
      </w:pPr>
    </w:p>
    <w:p w14:paraId="35FB0118" w14:textId="65966F63" w:rsidR="00473FB8" w:rsidRDefault="00473FB8" w:rsidP="00473FB8">
      <w:pPr>
        <w:jc w:val="center"/>
        <w:rPr>
          <w:rFonts w:cs="Times New Roman"/>
        </w:rPr>
      </w:pPr>
      <w:r w:rsidRPr="008A10EE">
        <w:rPr>
          <w:rFonts w:cs="Times New Roman"/>
        </w:rPr>
        <w:t>Oleh:</w:t>
      </w:r>
    </w:p>
    <w:p w14:paraId="573C1203" w14:textId="368BF041" w:rsidR="005559F2" w:rsidRDefault="005559F2" w:rsidP="00473FB8">
      <w:pPr>
        <w:jc w:val="center"/>
        <w:rPr>
          <w:rFonts w:cs="Times New Roman"/>
        </w:rPr>
      </w:pPr>
    </w:p>
    <w:p w14:paraId="318CCE6C" w14:textId="749A91FD" w:rsidR="005559F2" w:rsidRDefault="005559F2" w:rsidP="00473FB8">
      <w:pPr>
        <w:jc w:val="center"/>
        <w:rPr>
          <w:rFonts w:cs="Times New Roman"/>
        </w:rPr>
      </w:pPr>
    </w:p>
    <w:p w14:paraId="68DF8D5F" w14:textId="77777777" w:rsidR="005559F2" w:rsidRPr="008A10EE" w:rsidRDefault="005559F2" w:rsidP="00473FB8">
      <w:pPr>
        <w:jc w:val="center"/>
        <w:rPr>
          <w:rFonts w:cs="Times New Roman"/>
        </w:rPr>
      </w:pPr>
    </w:p>
    <w:p w14:paraId="7965CDD5" w14:textId="77777777" w:rsidR="00473FB8" w:rsidRPr="008A10EE" w:rsidRDefault="00473FB8" w:rsidP="00473FB8">
      <w:pPr>
        <w:jc w:val="center"/>
        <w:rPr>
          <w:rFonts w:cs="Times New Roman"/>
          <w:b/>
          <w:bCs/>
          <w:u w:val="single"/>
        </w:rPr>
      </w:pPr>
      <w:r w:rsidRPr="008A10EE">
        <w:rPr>
          <w:rFonts w:cs="Times New Roman"/>
          <w:b/>
          <w:bCs/>
          <w:u w:val="single"/>
        </w:rPr>
        <w:t>ROFIQOH NADIAH</w:t>
      </w:r>
    </w:p>
    <w:p w14:paraId="51965598" w14:textId="1D82A1F0" w:rsidR="00473FB8" w:rsidRDefault="00473FB8" w:rsidP="00473FB8">
      <w:pPr>
        <w:jc w:val="center"/>
        <w:rPr>
          <w:rFonts w:cs="Times New Roman"/>
        </w:rPr>
      </w:pPr>
      <w:r w:rsidRPr="008A10EE">
        <w:rPr>
          <w:rFonts w:cs="Times New Roman"/>
        </w:rPr>
        <w:t>NRP. 05211640000001</w:t>
      </w:r>
    </w:p>
    <w:p w14:paraId="378B3201" w14:textId="77777777" w:rsidR="000B668E" w:rsidRPr="008A10EE" w:rsidRDefault="000B668E" w:rsidP="00473FB8">
      <w:pPr>
        <w:jc w:val="center"/>
        <w:rPr>
          <w:rFonts w:cs="Times New Roman"/>
        </w:rPr>
      </w:pPr>
    </w:p>
    <w:p w14:paraId="0F5E93BF" w14:textId="77777777" w:rsidR="00473FB8" w:rsidRPr="008A10EE" w:rsidRDefault="00473FB8" w:rsidP="00473FB8">
      <w:pPr>
        <w:jc w:val="center"/>
        <w:rPr>
          <w:rFonts w:cs="Times New Roman"/>
        </w:rPr>
      </w:pPr>
    </w:p>
    <w:p w14:paraId="3A56AC9A" w14:textId="65ABF31B" w:rsidR="00473FB8" w:rsidRDefault="00473FB8" w:rsidP="00473FB8">
      <w:pPr>
        <w:jc w:val="center"/>
        <w:rPr>
          <w:rFonts w:cs="Times New Roman"/>
        </w:rPr>
      </w:pPr>
      <w:r w:rsidRPr="008A10EE">
        <w:rPr>
          <w:rFonts w:cs="Times New Roman"/>
        </w:rPr>
        <w:t xml:space="preserve">Surabaya, </w:t>
      </w:r>
      <w:r w:rsidR="000B668E">
        <w:rPr>
          <w:rFonts w:cs="Times New Roman"/>
        </w:rPr>
        <w:t xml:space="preserve">Juli </w:t>
      </w:r>
      <w:r w:rsidRPr="008A10EE">
        <w:rPr>
          <w:rFonts w:cs="Times New Roman"/>
        </w:rPr>
        <w:t>2020</w:t>
      </w:r>
    </w:p>
    <w:p w14:paraId="109A4959" w14:textId="77777777" w:rsidR="000B668E" w:rsidRPr="008A10EE" w:rsidRDefault="000B668E" w:rsidP="00473FB8">
      <w:pPr>
        <w:jc w:val="center"/>
        <w:rPr>
          <w:rFonts w:cs="Times New Roman"/>
        </w:rPr>
      </w:pPr>
    </w:p>
    <w:p w14:paraId="2A285BD9" w14:textId="77777777" w:rsidR="00473FB8" w:rsidRPr="008A10EE" w:rsidRDefault="00473FB8" w:rsidP="00473FB8">
      <w:pPr>
        <w:jc w:val="center"/>
        <w:rPr>
          <w:rFonts w:cs="Times New Roman"/>
          <w:b/>
          <w:bCs/>
        </w:rPr>
      </w:pPr>
      <w:r w:rsidRPr="008A10EE">
        <w:rPr>
          <w:rFonts w:cs="Times New Roman"/>
          <w:b/>
          <w:bCs/>
        </w:rPr>
        <w:t xml:space="preserve">KEPALA </w:t>
      </w:r>
    </w:p>
    <w:p w14:paraId="69586DBE" w14:textId="77777777" w:rsidR="00473FB8" w:rsidRPr="008A10EE" w:rsidRDefault="00473FB8" w:rsidP="00473FB8">
      <w:pPr>
        <w:jc w:val="center"/>
        <w:rPr>
          <w:rFonts w:cs="Times New Roman"/>
          <w:b/>
          <w:bCs/>
        </w:rPr>
      </w:pPr>
      <w:r w:rsidRPr="008A10EE">
        <w:rPr>
          <w:rFonts w:cs="Times New Roman"/>
          <w:b/>
          <w:bCs/>
        </w:rPr>
        <w:t>DEPARTEMEN SISTEM INFORMASI</w:t>
      </w:r>
    </w:p>
    <w:p w14:paraId="72D50ECF" w14:textId="7946F45D" w:rsidR="00473FB8" w:rsidRDefault="00473FB8" w:rsidP="00B65028">
      <w:pPr>
        <w:rPr>
          <w:rFonts w:cs="Times New Roman"/>
        </w:rPr>
      </w:pPr>
    </w:p>
    <w:p w14:paraId="32199B55" w14:textId="2128888B" w:rsidR="00D85B12" w:rsidRPr="008A10EE" w:rsidRDefault="00D85B12" w:rsidP="00473FB8">
      <w:pPr>
        <w:jc w:val="center"/>
        <w:rPr>
          <w:rFonts w:cs="Times New Roman"/>
        </w:rPr>
      </w:pPr>
    </w:p>
    <w:p w14:paraId="72A61029" w14:textId="77777777" w:rsidR="00473FB8" w:rsidRPr="008A10EE" w:rsidRDefault="00473FB8" w:rsidP="00473FB8">
      <w:pPr>
        <w:jc w:val="center"/>
        <w:rPr>
          <w:rFonts w:cs="Times New Roman"/>
        </w:rPr>
      </w:pPr>
    </w:p>
    <w:p w14:paraId="67C6EF1A" w14:textId="77777777" w:rsidR="00473FB8" w:rsidRPr="008A10EE" w:rsidRDefault="00473FB8" w:rsidP="00473FB8">
      <w:pPr>
        <w:jc w:val="center"/>
        <w:rPr>
          <w:rFonts w:cs="Times New Roman"/>
          <w:b/>
          <w:bCs/>
          <w:u w:val="single"/>
        </w:rPr>
      </w:pPr>
      <w:r w:rsidRPr="008A10EE">
        <w:rPr>
          <w:rFonts w:cs="Times New Roman"/>
          <w:b/>
          <w:bCs/>
          <w:u w:val="single"/>
        </w:rPr>
        <w:t>Dr. Mudjahidin, S.T, M.T</w:t>
      </w:r>
    </w:p>
    <w:p w14:paraId="55CF9C2D" w14:textId="77777777" w:rsidR="00473FB8" w:rsidRPr="008A10EE" w:rsidRDefault="00473FB8" w:rsidP="00473FB8">
      <w:pPr>
        <w:jc w:val="center"/>
        <w:rPr>
          <w:rFonts w:cs="Times New Roman"/>
          <w:b/>
          <w:bCs/>
        </w:rPr>
      </w:pPr>
      <w:r w:rsidRPr="008A10EE">
        <w:rPr>
          <w:rFonts w:cs="Times New Roman"/>
          <w:b/>
          <w:bCs/>
        </w:rPr>
        <w:t>NIP. 19701010 200302 1 001</w:t>
      </w:r>
    </w:p>
    <w:p w14:paraId="6486A019" w14:textId="1B63AA08" w:rsidR="00E231BA" w:rsidRDefault="00473FB8" w:rsidP="00B65028">
      <w:pPr>
        <w:jc w:val="center"/>
        <w:rPr>
          <w:rFonts w:cs="Times New Roman"/>
          <w:b/>
        </w:rPr>
      </w:pPr>
      <w:r w:rsidRPr="008A10EE">
        <w:rPr>
          <w:rFonts w:eastAsia="Times New Roman" w:cs="Times New Roman"/>
          <w:b/>
          <w:noProof/>
          <w:color w:val="000000"/>
          <w:lang w:eastAsia="id-ID"/>
        </w:rPr>
        <w:lastRenderedPageBreak/>
        <mc:AlternateContent>
          <mc:Choice Requires="wpg">
            <w:drawing>
              <wp:anchor distT="0" distB="0" distL="114300" distR="114300" simplePos="0" relativeHeight="251678208" behindDoc="1" locked="0" layoutInCell="1" allowOverlap="1" wp14:anchorId="37380894" wp14:editId="347A2C15">
                <wp:simplePos x="0" y="0"/>
                <wp:positionH relativeFrom="margin">
                  <wp:align>center</wp:align>
                </wp:positionH>
                <wp:positionV relativeFrom="margin">
                  <wp:align>center</wp:align>
                </wp:positionV>
                <wp:extent cx="8686800" cy="11214100"/>
                <wp:effectExtent l="0" t="0" r="0" b="6350"/>
                <wp:wrapNone/>
                <wp:docPr id="1863" name="Group 18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0" cy="11214100"/>
                          <a:chOff x="-720" y="160"/>
                          <a:chExt cx="13680" cy="17660"/>
                        </a:xfrm>
                      </wpg:grpSpPr>
                      <wpg:grpSp>
                        <wpg:cNvPr id="1864" name="Group 162"/>
                        <wpg:cNvGrpSpPr>
                          <a:grpSpLocks/>
                        </wpg:cNvGrpSpPr>
                        <wpg:grpSpPr bwMode="auto">
                          <a:xfrm>
                            <a:off x="-720" y="160"/>
                            <a:ext cx="13680" cy="4940"/>
                            <a:chOff x="-720" y="160"/>
                            <a:chExt cx="13680" cy="4940"/>
                          </a:xfrm>
                        </wpg:grpSpPr>
                        <wpg:grpSp>
                          <wpg:cNvPr id="1865" name="Group 163"/>
                          <wpg:cNvGrpSpPr>
                            <a:grpSpLocks/>
                          </wpg:cNvGrpSpPr>
                          <wpg:grpSpPr bwMode="auto">
                            <a:xfrm>
                              <a:off x="-720" y="160"/>
                              <a:ext cx="13680" cy="2400"/>
                              <a:chOff x="-720" y="160"/>
                              <a:chExt cx="13680" cy="2400"/>
                            </a:xfrm>
                          </wpg:grpSpPr>
                          <wpg:grpSp>
                            <wpg:cNvPr id="1866" name="Group 164"/>
                            <wpg:cNvGrpSpPr>
                              <a:grpSpLocks/>
                            </wpg:cNvGrpSpPr>
                            <wpg:grpSpPr bwMode="auto">
                              <a:xfrm>
                                <a:off x="360" y="160"/>
                                <a:ext cx="12600" cy="1120"/>
                                <a:chOff x="360" y="160"/>
                                <a:chExt cx="12600" cy="1120"/>
                              </a:xfrm>
                            </wpg:grpSpPr>
                            <pic:pic xmlns:pic="http://schemas.openxmlformats.org/drawingml/2006/picture">
                              <pic:nvPicPr>
                                <pic:cNvPr id="1867" name="Picture 16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8" name="Picture 16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69" name="Picture 16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0" name="Picture 16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1" name="Picture 16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2" name="Picture 17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73" name="Group 171"/>
                            <wpg:cNvGrpSpPr>
                              <a:grpSpLocks/>
                            </wpg:cNvGrpSpPr>
                            <wpg:grpSpPr bwMode="auto">
                              <a:xfrm>
                                <a:off x="-720" y="1440"/>
                                <a:ext cx="12600" cy="1120"/>
                                <a:chOff x="360" y="160"/>
                                <a:chExt cx="12600" cy="1120"/>
                              </a:xfrm>
                            </wpg:grpSpPr>
                            <pic:pic xmlns:pic="http://schemas.openxmlformats.org/drawingml/2006/picture">
                              <pic:nvPicPr>
                                <pic:cNvPr id="1874" name="Picture 17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5" name="Picture 17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6" name="Picture 17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7" name="Picture 17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8" name="Picture 17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79" name="Picture 17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1880" name="Group 178"/>
                          <wpg:cNvGrpSpPr>
                            <a:grpSpLocks/>
                          </wpg:cNvGrpSpPr>
                          <wpg:grpSpPr bwMode="auto">
                            <a:xfrm>
                              <a:off x="-720" y="2700"/>
                              <a:ext cx="13680" cy="2400"/>
                              <a:chOff x="-720" y="160"/>
                              <a:chExt cx="13680" cy="2400"/>
                            </a:xfrm>
                          </wpg:grpSpPr>
                          <wpg:grpSp>
                            <wpg:cNvPr id="1881" name="Group 179"/>
                            <wpg:cNvGrpSpPr>
                              <a:grpSpLocks/>
                            </wpg:cNvGrpSpPr>
                            <wpg:grpSpPr bwMode="auto">
                              <a:xfrm>
                                <a:off x="360" y="160"/>
                                <a:ext cx="12600" cy="1120"/>
                                <a:chOff x="360" y="160"/>
                                <a:chExt cx="12600" cy="1120"/>
                              </a:xfrm>
                            </wpg:grpSpPr>
                            <pic:pic xmlns:pic="http://schemas.openxmlformats.org/drawingml/2006/picture">
                              <pic:nvPicPr>
                                <pic:cNvPr id="1882" name="Picture 18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3" name="Picture 18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4" name="Picture 18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5" name="Picture 18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6" name="Picture 18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87" name="Picture 18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888" name="Group 186"/>
                            <wpg:cNvGrpSpPr>
                              <a:grpSpLocks/>
                            </wpg:cNvGrpSpPr>
                            <wpg:grpSpPr bwMode="auto">
                              <a:xfrm>
                                <a:off x="-720" y="1440"/>
                                <a:ext cx="12600" cy="1120"/>
                                <a:chOff x="360" y="160"/>
                                <a:chExt cx="12600" cy="1120"/>
                              </a:xfrm>
                            </wpg:grpSpPr>
                            <pic:pic xmlns:pic="http://schemas.openxmlformats.org/drawingml/2006/picture">
                              <pic:nvPicPr>
                                <pic:cNvPr id="1889" name="Picture 18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0" name="Picture 18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1" name="Picture 18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2" name="Picture 19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3" name="Picture 19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94" name="Picture 19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1895" name="Group 193"/>
                        <wpg:cNvGrpSpPr>
                          <a:grpSpLocks/>
                        </wpg:cNvGrpSpPr>
                        <wpg:grpSpPr bwMode="auto">
                          <a:xfrm>
                            <a:off x="-720" y="5220"/>
                            <a:ext cx="13680" cy="12600"/>
                            <a:chOff x="-720" y="5220"/>
                            <a:chExt cx="13680" cy="12600"/>
                          </a:xfrm>
                        </wpg:grpSpPr>
                        <wpg:grpSp>
                          <wpg:cNvPr id="1896" name="Group 194"/>
                          <wpg:cNvGrpSpPr>
                            <a:grpSpLocks/>
                          </wpg:cNvGrpSpPr>
                          <wpg:grpSpPr bwMode="auto">
                            <a:xfrm>
                              <a:off x="-720" y="5220"/>
                              <a:ext cx="13680" cy="4940"/>
                              <a:chOff x="-720" y="160"/>
                              <a:chExt cx="13680" cy="4940"/>
                            </a:xfrm>
                          </wpg:grpSpPr>
                          <wpg:grpSp>
                            <wpg:cNvPr id="1897" name="Group 195"/>
                            <wpg:cNvGrpSpPr>
                              <a:grpSpLocks/>
                            </wpg:cNvGrpSpPr>
                            <wpg:grpSpPr bwMode="auto">
                              <a:xfrm>
                                <a:off x="-720" y="160"/>
                                <a:ext cx="13680" cy="2400"/>
                                <a:chOff x="-720" y="160"/>
                                <a:chExt cx="13680" cy="2400"/>
                              </a:xfrm>
                            </wpg:grpSpPr>
                            <wpg:grpSp>
                              <wpg:cNvPr id="1898" name="Group 196"/>
                              <wpg:cNvGrpSpPr>
                                <a:grpSpLocks/>
                              </wpg:cNvGrpSpPr>
                              <wpg:grpSpPr bwMode="auto">
                                <a:xfrm>
                                  <a:off x="360" y="160"/>
                                  <a:ext cx="12600" cy="1120"/>
                                  <a:chOff x="360" y="160"/>
                                  <a:chExt cx="12600" cy="1120"/>
                                </a:xfrm>
                              </wpg:grpSpPr>
                              <pic:pic xmlns:pic="http://schemas.openxmlformats.org/drawingml/2006/picture">
                                <pic:nvPicPr>
                                  <pic:cNvPr id="1899" name="Picture 19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0" name="Picture 19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1" name="Picture 19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2" name="Picture 20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3" name="Picture 20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4" name="Picture 20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05" name="Group 203"/>
                              <wpg:cNvGrpSpPr>
                                <a:grpSpLocks/>
                              </wpg:cNvGrpSpPr>
                              <wpg:grpSpPr bwMode="auto">
                                <a:xfrm>
                                  <a:off x="-720" y="1440"/>
                                  <a:ext cx="12600" cy="1120"/>
                                  <a:chOff x="360" y="160"/>
                                  <a:chExt cx="12600" cy="1120"/>
                                </a:xfrm>
                              </wpg:grpSpPr>
                              <pic:pic xmlns:pic="http://schemas.openxmlformats.org/drawingml/2006/picture">
                                <pic:nvPicPr>
                                  <pic:cNvPr id="1906" name="Picture 20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7" name="Picture 20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8" name="Picture 20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09" name="Picture 20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0" name="Picture 20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1" name="Picture 20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1912" name="Group 210"/>
                            <wpg:cNvGrpSpPr>
                              <a:grpSpLocks/>
                            </wpg:cNvGrpSpPr>
                            <wpg:grpSpPr bwMode="auto">
                              <a:xfrm>
                                <a:off x="-720" y="2700"/>
                                <a:ext cx="13680" cy="2400"/>
                                <a:chOff x="-720" y="160"/>
                                <a:chExt cx="13680" cy="2400"/>
                              </a:xfrm>
                            </wpg:grpSpPr>
                            <wpg:grpSp>
                              <wpg:cNvPr id="1913" name="Group 211"/>
                              <wpg:cNvGrpSpPr>
                                <a:grpSpLocks/>
                              </wpg:cNvGrpSpPr>
                              <wpg:grpSpPr bwMode="auto">
                                <a:xfrm>
                                  <a:off x="360" y="160"/>
                                  <a:ext cx="12600" cy="1120"/>
                                  <a:chOff x="360" y="160"/>
                                  <a:chExt cx="12600" cy="1120"/>
                                </a:xfrm>
                              </wpg:grpSpPr>
                              <pic:pic xmlns:pic="http://schemas.openxmlformats.org/drawingml/2006/picture">
                                <pic:nvPicPr>
                                  <pic:cNvPr id="1914" name="Picture 21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5" name="Picture 21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6" name="Picture 21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7" name="Picture 21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8" name="Picture 21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19" name="Picture 21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20" name="Group 218"/>
                              <wpg:cNvGrpSpPr>
                                <a:grpSpLocks/>
                              </wpg:cNvGrpSpPr>
                              <wpg:grpSpPr bwMode="auto">
                                <a:xfrm>
                                  <a:off x="-720" y="1440"/>
                                  <a:ext cx="12600" cy="1120"/>
                                  <a:chOff x="360" y="160"/>
                                  <a:chExt cx="12600" cy="1120"/>
                                </a:xfrm>
                              </wpg:grpSpPr>
                              <pic:pic xmlns:pic="http://schemas.openxmlformats.org/drawingml/2006/picture">
                                <pic:nvPicPr>
                                  <pic:cNvPr id="1921" name="Picture 21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2" name="Picture 22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3" name="Picture 22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4" name="Picture 22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5" name="Picture 22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26" name="Picture 22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1927" name="Group 225"/>
                          <wpg:cNvGrpSpPr>
                            <a:grpSpLocks/>
                          </wpg:cNvGrpSpPr>
                          <wpg:grpSpPr bwMode="auto">
                            <a:xfrm>
                              <a:off x="-720" y="10260"/>
                              <a:ext cx="13680" cy="4940"/>
                              <a:chOff x="-720" y="160"/>
                              <a:chExt cx="13680" cy="4940"/>
                            </a:xfrm>
                          </wpg:grpSpPr>
                          <wpg:grpSp>
                            <wpg:cNvPr id="1928" name="Group 226"/>
                            <wpg:cNvGrpSpPr>
                              <a:grpSpLocks/>
                            </wpg:cNvGrpSpPr>
                            <wpg:grpSpPr bwMode="auto">
                              <a:xfrm>
                                <a:off x="-720" y="160"/>
                                <a:ext cx="13680" cy="2400"/>
                                <a:chOff x="-720" y="160"/>
                                <a:chExt cx="13680" cy="2400"/>
                              </a:xfrm>
                            </wpg:grpSpPr>
                            <wpg:grpSp>
                              <wpg:cNvPr id="1929" name="Group 227"/>
                              <wpg:cNvGrpSpPr>
                                <a:grpSpLocks/>
                              </wpg:cNvGrpSpPr>
                              <wpg:grpSpPr bwMode="auto">
                                <a:xfrm>
                                  <a:off x="360" y="160"/>
                                  <a:ext cx="12600" cy="1120"/>
                                  <a:chOff x="360" y="160"/>
                                  <a:chExt cx="12600" cy="1120"/>
                                </a:xfrm>
                              </wpg:grpSpPr>
                              <pic:pic xmlns:pic="http://schemas.openxmlformats.org/drawingml/2006/picture">
                                <pic:nvPicPr>
                                  <pic:cNvPr id="1930" name="Picture 22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1" name="Picture 22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2" name="Picture 23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3" name="Picture 23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4" name="Picture 23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5" name="Picture 23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36" name="Group 234"/>
                              <wpg:cNvGrpSpPr>
                                <a:grpSpLocks/>
                              </wpg:cNvGrpSpPr>
                              <wpg:grpSpPr bwMode="auto">
                                <a:xfrm>
                                  <a:off x="-720" y="1440"/>
                                  <a:ext cx="12600" cy="1120"/>
                                  <a:chOff x="360" y="160"/>
                                  <a:chExt cx="12600" cy="1120"/>
                                </a:xfrm>
                              </wpg:grpSpPr>
                              <pic:pic xmlns:pic="http://schemas.openxmlformats.org/drawingml/2006/picture">
                                <pic:nvPicPr>
                                  <pic:cNvPr id="1937" name="Picture 23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8" name="Picture 23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39" name="Picture 23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0" name="Picture 23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1" name="Picture 23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2" name="Picture 24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1943" name="Group 241"/>
                            <wpg:cNvGrpSpPr>
                              <a:grpSpLocks/>
                            </wpg:cNvGrpSpPr>
                            <wpg:grpSpPr bwMode="auto">
                              <a:xfrm>
                                <a:off x="-720" y="2700"/>
                                <a:ext cx="13680" cy="2400"/>
                                <a:chOff x="-720" y="160"/>
                                <a:chExt cx="13680" cy="2400"/>
                              </a:xfrm>
                            </wpg:grpSpPr>
                            <wpg:grpSp>
                              <wpg:cNvPr id="1944" name="Group 242"/>
                              <wpg:cNvGrpSpPr>
                                <a:grpSpLocks/>
                              </wpg:cNvGrpSpPr>
                              <wpg:grpSpPr bwMode="auto">
                                <a:xfrm>
                                  <a:off x="360" y="160"/>
                                  <a:ext cx="12600" cy="1120"/>
                                  <a:chOff x="360" y="160"/>
                                  <a:chExt cx="12600" cy="1120"/>
                                </a:xfrm>
                              </wpg:grpSpPr>
                              <pic:pic xmlns:pic="http://schemas.openxmlformats.org/drawingml/2006/picture">
                                <pic:nvPicPr>
                                  <pic:cNvPr id="1945" name="Picture 24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6" name="Picture 24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7" name="Picture 24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8" name="Picture 24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9" name="Picture 24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0" name="Picture 24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51" name="Group 249"/>
                              <wpg:cNvGrpSpPr>
                                <a:grpSpLocks/>
                              </wpg:cNvGrpSpPr>
                              <wpg:grpSpPr bwMode="auto">
                                <a:xfrm>
                                  <a:off x="-720" y="1440"/>
                                  <a:ext cx="12600" cy="1120"/>
                                  <a:chOff x="360" y="160"/>
                                  <a:chExt cx="12600" cy="1120"/>
                                </a:xfrm>
                              </wpg:grpSpPr>
                              <pic:pic xmlns:pic="http://schemas.openxmlformats.org/drawingml/2006/picture">
                                <pic:nvPicPr>
                                  <pic:cNvPr id="1952" name="Picture 25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3" name="Picture 25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4" name="Picture 25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5" name="Picture 25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6" name="Picture 25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57" name="Picture 25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1958" name="Group 256"/>
                          <wpg:cNvGrpSpPr>
                            <a:grpSpLocks/>
                          </wpg:cNvGrpSpPr>
                          <wpg:grpSpPr bwMode="auto">
                            <a:xfrm>
                              <a:off x="-720" y="12880"/>
                              <a:ext cx="13680" cy="4940"/>
                              <a:chOff x="-720" y="160"/>
                              <a:chExt cx="13680" cy="4940"/>
                            </a:xfrm>
                          </wpg:grpSpPr>
                          <wpg:grpSp>
                            <wpg:cNvPr id="1959" name="Group 257"/>
                            <wpg:cNvGrpSpPr>
                              <a:grpSpLocks/>
                            </wpg:cNvGrpSpPr>
                            <wpg:grpSpPr bwMode="auto">
                              <a:xfrm>
                                <a:off x="-720" y="160"/>
                                <a:ext cx="13680" cy="2400"/>
                                <a:chOff x="-720" y="160"/>
                                <a:chExt cx="13680" cy="2400"/>
                              </a:xfrm>
                            </wpg:grpSpPr>
                            <wpg:grpSp>
                              <wpg:cNvPr id="1960" name="Group 258"/>
                              <wpg:cNvGrpSpPr>
                                <a:grpSpLocks/>
                              </wpg:cNvGrpSpPr>
                              <wpg:grpSpPr bwMode="auto">
                                <a:xfrm>
                                  <a:off x="360" y="160"/>
                                  <a:ext cx="12600" cy="1120"/>
                                  <a:chOff x="360" y="160"/>
                                  <a:chExt cx="12600" cy="1120"/>
                                </a:xfrm>
                              </wpg:grpSpPr>
                              <pic:pic xmlns:pic="http://schemas.openxmlformats.org/drawingml/2006/picture">
                                <pic:nvPicPr>
                                  <pic:cNvPr id="1961" name="Picture 25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62" name="Picture 26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63" name="Picture 26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64" name="Picture 26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65" name="Picture 26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66" name="Picture 26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67" name="Group 265"/>
                              <wpg:cNvGrpSpPr>
                                <a:grpSpLocks/>
                              </wpg:cNvGrpSpPr>
                              <wpg:grpSpPr bwMode="auto">
                                <a:xfrm>
                                  <a:off x="-720" y="1440"/>
                                  <a:ext cx="12600" cy="1120"/>
                                  <a:chOff x="360" y="160"/>
                                  <a:chExt cx="12600" cy="1120"/>
                                </a:xfrm>
                              </wpg:grpSpPr>
                              <pic:pic xmlns:pic="http://schemas.openxmlformats.org/drawingml/2006/picture">
                                <pic:nvPicPr>
                                  <pic:cNvPr id="1968" name="Picture 26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69" name="Picture 26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0" name="Picture 26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1" name="Picture 26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2" name="Picture 270"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3" name="Picture 27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1974" name="Group 272"/>
                            <wpg:cNvGrpSpPr>
                              <a:grpSpLocks/>
                            </wpg:cNvGrpSpPr>
                            <wpg:grpSpPr bwMode="auto">
                              <a:xfrm>
                                <a:off x="-720" y="2700"/>
                                <a:ext cx="13680" cy="2400"/>
                                <a:chOff x="-720" y="160"/>
                                <a:chExt cx="13680" cy="2400"/>
                              </a:xfrm>
                            </wpg:grpSpPr>
                            <wpg:grpSp>
                              <wpg:cNvPr id="1975" name="Group 273"/>
                              <wpg:cNvGrpSpPr>
                                <a:grpSpLocks/>
                              </wpg:cNvGrpSpPr>
                              <wpg:grpSpPr bwMode="auto">
                                <a:xfrm>
                                  <a:off x="360" y="160"/>
                                  <a:ext cx="12600" cy="1120"/>
                                  <a:chOff x="360" y="160"/>
                                  <a:chExt cx="12600" cy="1120"/>
                                </a:xfrm>
                              </wpg:grpSpPr>
                              <pic:pic xmlns:pic="http://schemas.openxmlformats.org/drawingml/2006/picture">
                                <pic:nvPicPr>
                                  <pic:cNvPr id="1976" name="Picture 27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7" name="Picture 27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8" name="Picture 27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9" name="Picture 277"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0" name="Picture 278"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1" name="Picture 279"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982" name="Group 280"/>
                              <wpg:cNvGrpSpPr>
                                <a:grpSpLocks/>
                              </wpg:cNvGrpSpPr>
                              <wpg:grpSpPr bwMode="auto">
                                <a:xfrm>
                                  <a:off x="-720" y="1440"/>
                                  <a:ext cx="12600" cy="1120"/>
                                  <a:chOff x="360" y="160"/>
                                  <a:chExt cx="12600" cy="1120"/>
                                </a:xfrm>
                              </wpg:grpSpPr>
                              <pic:pic xmlns:pic="http://schemas.openxmlformats.org/drawingml/2006/picture">
                                <pic:nvPicPr>
                                  <pic:cNvPr id="1983" name="Picture 281"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4" name="Picture 282"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5" name="Picture 283"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6" name="Picture 284"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7" name="Picture 285"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8" name="Picture 286" descr="LOGO_BARU_ITS_bmp"/>
                                  <pic:cNvPicPr>
                                    <a:picLocks noChangeAspect="1" noChangeArrowheads="1"/>
                                  </pic:cNvPicPr>
                                </pic:nvPicPr>
                                <pic:blipFill>
                                  <a:blip r:embed="rId22"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wgp>
                  </a:graphicData>
                </a:graphic>
                <wp14:sizeRelH relativeFrom="page">
                  <wp14:pctWidth>0</wp14:pctWidth>
                </wp14:sizeRelH>
                <wp14:sizeRelV relativeFrom="page">
                  <wp14:pctHeight>0</wp14:pctHeight>
                </wp14:sizeRelV>
              </wp:anchor>
            </w:drawing>
          </mc:Choice>
          <mc:Fallback>
            <w:pict>
              <v:group w14:anchorId="3439A3D9" id="Group 1863" o:spid="_x0000_s1026" style="position:absolute;margin-left:0;margin-top:0;width:684pt;height:883pt;z-index:-251638272;mso-position-horizontal:center;mso-position-horizontal-relative:margin;mso-position-vertical:center;mso-position-vertical-relative:margin" coordorigin="-720,160" coordsize="13680,1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">
                <v:group id="Group 162" o:spid="_x0000_s1027" style="position:absolute;left:-720;top:1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">
                  <v:group id="Group 163" o:spid="_x0000_s1028"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">
                    <v:group id="Group 164" o:spid="_x0000_s1029"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">
                      <v:shape id="Picture 165" o:spid="_x0000_s1030"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">
                        <v:imagedata r:id="rId24" o:title="LOGO_BARU_ITS_bmp" gain="19661f" blacklevel="22938f"/>
                      </v:shape>
                      <v:shape id="Picture 166" o:spid="_x0000_s1031"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">
                        <v:imagedata r:id="rId24" o:title="LOGO_BARU_ITS_bmp" gain="19661f" blacklevel="22938f"/>
                      </v:shape>
                      <v:shape id="Picture 167" o:spid="_x0000_s1032"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">
                        <v:imagedata r:id="rId24" o:title="LOGO_BARU_ITS_bmp" gain="19661f" blacklevel="22938f"/>
                      </v:shape>
                      <v:shape id="Picture 168" o:spid="_x0000_s1033"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">
                        <v:imagedata r:id="rId24" o:title="LOGO_BARU_ITS_bmp" gain="19661f" blacklevel="22938f"/>
                      </v:shape>
                      <v:shape id="Picture 169" o:spid="_x0000_s1034"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">
                        <v:imagedata r:id="rId24" o:title="LOGO_BARU_ITS_bmp" gain="19661f" blacklevel="22938f"/>
                      </v:shape>
                      <v:shape id="Picture 170" o:spid="_x0000_s1035"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">
                        <v:imagedata r:id="rId24" o:title="LOGO_BARU_ITS_bmp" gain="19661f" blacklevel="22938f"/>
                      </v:shape>
                    </v:group>
                    <v:group id="Group 171" o:spid="_x0000_s1036"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">
                      <v:shape id="Picture 172" o:spid="_x0000_s1037"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">
                        <v:imagedata r:id="rId24" o:title="LOGO_BARU_ITS_bmp" gain="19661f" blacklevel="22938f"/>
                      </v:shape>
                      <v:shape id="Picture 173" o:spid="_x0000_s1038"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">
                        <v:imagedata r:id="rId24" o:title="LOGO_BARU_ITS_bmp" gain="19661f" blacklevel="22938f"/>
                      </v:shape>
                      <v:shape id="Picture 174" o:spid="_x0000_s1039"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">
                        <v:imagedata r:id="rId24" o:title="LOGO_BARU_ITS_bmp" gain="19661f" blacklevel="22938f"/>
                      </v:shape>
                      <v:shape id="Picture 175" o:spid="_x0000_s1040"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">
                        <v:imagedata r:id="rId24" o:title="LOGO_BARU_ITS_bmp" gain="19661f" blacklevel="22938f"/>
                      </v:shape>
                      <v:shape id="Picture 176" o:spid="_x0000_s1041"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">
                        <v:imagedata r:id="rId24" o:title="LOGO_BARU_ITS_bmp" gain="19661f" blacklevel="22938f"/>
                      </v:shape>
                      <v:shape id="Picture 177" o:spid="_x0000_s1042"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">
                        <v:imagedata r:id="rId24" o:title="LOGO_BARU_ITS_bmp" gain="19661f" blacklevel="22938f"/>
                      </v:shape>
                    </v:group>
                  </v:group>
                  <v:group id="Group 178" o:spid="_x0000_s1043"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">
                    <v:group id="Group 179" o:spid="_x0000_s1044"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">
                      <v:shape id="Picture 180" o:spid="_x0000_s1045"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">
                        <v:imagedata r:id="rId24" o:title="LOGO_BARU_ITS_bmp" gain="19661f" blacklevel="22938f"/>
                      </v:shape>
                      <v:shape id="Picture 181" o:spid="_x0000_s1046"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">
                        <v:imagedata r:id="rId24" o:title="LOGO_BARU_ITS_bmp" gain="19661f" blacklevel="22938f"/>
                      </v:shape>
                      <v:shape id="Picture 182" o:spid="_x0000_s1047"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">
                        <v:imagedata r:id="rId24" o:title="LOGO_BARU_ITS_bmp" gain="19661f" blacklevel="22938f"/>
                      </v:shape>
                      <v:shape id="Picture 183" o:spid="_x0000_s1048"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">
                        <v:imagedata r:id="rId24" o:title="LOGO_BARU_ITS_bmp" gain="19661f" blacklevel="22938f"/>
                      </v:shape>
                      <v:shape id="Picture 184" o:spid="_x0000_s1049"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">
                        <v:imagedata r:id="rId24" o:title="LOGO_BARU_ITS_bmp" gain="19661f" blacklevel="22938f"/>
                      </v:shape>
                      <v:shape id="Picture 185" o:spid="_x0000_s1050"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">
                        <v:imagedata r:id="rId24" o:title="LOGO_BARU_ITS_bmp" gain="19661f" blacklevel="22938f"/>
                      </v:shape>
                    </v:group>
                    <v:group id="Group 186" o:spid="_x0000_s1051"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">
                      <v:shape id="Picture 187" o:spid="_x0000_s1052"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">
                        <v:imagedata r:id="rId24" o:title="LOGO_BARU_ITS_bmp" gain="19661f" blacklevel="22938f"/>
                      </v:shape>
                      <v:shape id="Picture 188" o:spid="_x0000_s1053"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">
                        <v:imagedata r:id="rId24" o:title="LOGO_BARU_ITS_bmp" gain="19661f" blacklevel="22938f"/>
                      </v:shape>
                      <v:shape id="Picture 189" o:spid="_x0000_s1054"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">
                        <v:imagedata r:id="rId24" o:title="LOGO_BARU_ITS_bmp" gain="19661f" blacklevel="22938f"/>
                      </v:shape>
                      <v:shape id="Picture 190" o:spid="_x0000_s1055"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">
                        <v:imagedata r:id="rId24" o:title="LOGO_BARU_ITS_bmp" gain="19661f" blacklevel="22938f"/>
                      </v:shape>
                      <v:shape id="Picture 191" o:spid="_x0000_s1056"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">
                        <v:imagedata r:id="rId24" o:title="LOGO_BARU_ITS_bmp" gain="19661f" blacklevel="22938f"/>
                      </v:shape>
                      <v:shape id="Picture 192" o:spid="_x0000_s1057"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">
                        <v:imagedata r:id="rId24" o:title="LOGO_BARU_ITS_bmp" gain="19661f" blacklevel="22938f"/>
                      </v:shape>
                    </v:group>
                  </v:group>
                </v:group>
                <v:group id="Group 193" o:spid="_x0000_s1058" style="position:absolute;left:-720;top:5220;width:13680;height:12600" coordorigin="-720,5220" coordsize="13680,1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">
                  <v:group id="Group 194" o:spid="_x0000_s1059" style="position:absolute;left:-720;top:522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">
                    <v:group id="Group 195" o:spid="_x0000_s1060"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">
                      <v:group id="Group 196" o:spid="_x0000_s1061"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">
                        <v:shape id="Picture 197" o:spid="_x0000_s1062"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">
                          <v:imagedata r:id="rId24" o:title="LOGO_BARU_ITS_bmp" gain="19661f" blacklevel="22938f"/>
                        </v:shape>
                        <v:shape id="Picture 198" o:spid="_x0000_s1063"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">
                          <v:imagedata r:id="rId24" o:title="LOGO_BARU_ITS_bmp" gain="19661f" blacklevel="22938f"/>
                        </v:shape>
                        <v:shape id="Picture 199" o:spid="_x0000_s1064"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">
                          <v:imagedata r:id="rId24" o:title="LOGO_BARU_ITS_bmp" gain="19661f" blacklevel="22938f"/>
                        </v:shape>
                        <v:shape id="Picture 200" o:spid="_x0000_s1065"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">
                          <v:imagedata r:id="rId24" o:title="LOGO_BARU_ITS_bmp" gain="19661f" blacklevel="22938f"/>
                        </v:shape>
                        <v:shape id="Picture 201" o:spid="_x0000_s1066"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">
                          <v:imagedata r:id="rId24" o:title="LOGO_BARU_ITS_bmp" gain="19661f" blacklevel="22938f"/>
                        </v:shape>
                        <v:shape id="Picture 202" o:spid="_x0000_s1067"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">
                          <v:imagedata r:id="rId24" o:title="LOGO_BARU_ITS_bmp" gain="19661f" blacklevel="22938f"/>
                        </v:shape>
                      </v:group>
                      <v:group id="Group 203" o:spid="_x0000_s1068"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">
                        <v:shape id="Picture 204" o:spid="_x0000_s1069"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">
                          <v:imagedata r:id="rId24" o:title="LOGO_BARU_ITS_bmp" gain="19661f" blacklevel="22938f"/>
                        </v:shape>
                        <v:shape id="Picture 205" o:spid="_x0000_s107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">
                          <v:imagedata r:id="rId24" o:title="LOGO_BARU_ITS_bmp" gain="19661f" blacklevel="22938f"/>
                        </v:shape>
                        <v:shape id="Picture 206" o:spid="_x0000_s107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">
                          <v:imagedata r:id="rId24" o:title="LOGO_BARU_ITS_bmp" gain="19661f" blacklevel="22938f"/>
                        </v:shape>
                        <v:shape id="Picture 207" o:spid="_x0000_s107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">
                          <v:imagedata r:id="rId24" o:title="LOGO_BARU_ITS_bmp" gain="19661f" blacklevel="22938f"/>
                        </v:shape>
                        <v:shape id="Picture 208" o:spid="_x0000_s107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">
                          <v:imagedata r:id="rId24" o:title="LOGO_BARU_ITS_bmp" gain="19661f" blacklevel="22938f"/>
                        </v:shape>
                        <v:shape id="Picture 209" o:spid="_x0000_s107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">
                          <v:imagedata r:id="rId24" o:title="LOGO_BARU_ITS_bmp" gain="19661f" blacklevel="22938f"/>
                        </v:shape>
                      </v:group>
                    </v:group>
                    <v:group id="Group 210" o:spid="_x0000_s1075"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">
                      <v:group id="Group 211" o:spid="_x0000_s1076"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">
                        <v:shape id="Picture 212" o:spid="_x0000_s1077"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">
                          <v:imagedata r:id="rId24" o:title="LOGO_BARU_ITS_bmp" gain="19661f" blacklevel="22938f"/>
                        </v:shape>
                        <v:shape id="Picture 213" o:spid="_x0000_s1078"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">
                          <v:imagedata r:id="rId24" o:title="LOGO_BARU_ITS_bmp" gain="19661f" blacklevel="22938f"/>
                        </v:shape>
                        <v:shape id="Picture 214" o:spid="_x0000_s1079"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">
                          <v:imagedata r:id="rId24" o:title="LOGO_BARU_ITS_bmp" gain="19661f" blacklevel="22938f"/>
                        </v:shape>
                        <v:shape id="Picture 215" o:spid="_x0000_s1080"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">
                          <v:imagedata r:id="rId24" o:title="LOGO_BARU_ITS_bmp" gain="19661f" blacklevel="22938f"/>
                        </v:shape>
                        <v:shape id="Picture 216" o:spid="_x0000_s1081"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">
                          <v:imagedata r:id="rId24" o:title="LOGO_BARU_ITS_bmp" gain="19661f" blacklevel="22938f"/>
                        </v:shape>
                        <v:shape id="Picture 217" o:spid="_x0000_s1082"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">
                          <v:imagedata r:id="rId24" o:title="LOGO_BARU_ITS_bmp" gain="19661f" blacklevel="22938f"/>
                        </v:shape>
                      </v:group>
                      <v:group id="Group 218" o:spid="_x0000_s1083"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">
                        <v:shape id="Picture 219" o:spid="_x0000_s108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">
                          <v:imagedata r:id="rId24" o:title="LOGO_BARU_ITS_bmp" gain="19661f" blacklevel="22938f"/>
                        </v:shape>
                        <v:shape id="Picture 220" o:spid="_x0000_s108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">
                          <v:imagedata r:id="rId24" o:title="LOGO_BARU_ITS_bmp" gain="19661f" blacklevel="22938f"/>
                        </v:shape>
                        <v:shape id="Picture 221" o:spid="_x0000_s108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">
                          <v:imagedata r:id="rId24" o:title="LOGO_BARU_ITS_bmp" gain="19661f" blacklevel="22938f"/>
                        </v:shape>
                        <v:shape id="Picture 222" o:spid="_x0000_s108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">
                          <v:imagedata r:id="rId24" o:title="LOGO_BARU_ITS_bmp" gain="19661f" blacklevel="22938f"/>
                        </v:shape>
                        <v:shape id="Picture 223" o:spid="_x0000_s108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">
                          <v:imagedata r:id="rId24" o:title="LOGO_BARU_ITS_bmp" gain="19661f" blacklevel="22938f"/>
                        </v:shape>
                        <v:shape id="Picture 224" o:spid="_x0000_s108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">
                          <v:imagedata r:id="rId24" o:title="LOGO_BARU_ITS_bmp" gain="19661f" blacklevel="22938f"/>
                        </v:shape>
                      </v:group>
                    </v:group>
                  </v:group>
                  <v:group id="Group 225" o:spid="_x0000_s1090" style="position:absolute;left:-720;top:102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">
                    <v:group id="Group 226" o:spid="_x0000_s1091"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">
                      <v:group id="Group 227" o:spid="_x0000_s1092"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">
                        <v:shape id="Picture 228" o:spid="_x0000_s1093"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">
                          <v:imagedata r:id="rId24" o:title="LOGO_BARU_ITS_bmp" gain="19661f" blacklevel="22938f"/>
                        </v:shape>
                        <v:shape id="Picture 229" o:spid="_x0000_s1094"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">
                          <v:imagedata r:id="rId24" o:title="LOGO_BARU_ITS_bmp" gain="19661f" blacklevel="22938f"/>
                        </v:shape>
                        <v:shape id="Picture 230" o:spid="_x0000_s1095"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">
                          <v:imagedata r:id="rId24" o:title="LOGO_BARU_ITS_bmp" gain="19661f" blacklevel="22938f"/>
                        </v:shape>
                        <v:shape id="Picture 231" o:spid="_x0000_s1096"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">
                          <v:imagedata r:id="rId24" o:title="LOGO_BARU_ITS_bmp" gain="19661f" blacklevel="22938f"/>
                        </v:shape>
                        <v:shape id="Picture 232" o:spid="_x0000_s1097"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">
                          <v:imagedata r:id="rId24" o:title="LOGO_BARU_ITS_bmp" gain="19661f" blacklevel="22938f"/>
                        </v:shape>
                        <v:shape id="Picture 233" o:spid="_x0000_s1098"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">
                          <v:imagedata r:id="rId24" o:title="LOGO_BARU_ITS_bmp" gain="19661f" blacklevel="22938f"/>
                        </v:shape>
                      </v:group>
                      <v:group id="Group 234" o:spid="_x0000_s1099"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">
                        <v:shape id="Picture 235" o:spid="_x0000_s1100"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">
                          <v:imagedata r:id="rId24" o:title="LOGO_BARU_ITS_bmp" gain="19661f" blacklevel="22938f"/>
                        </v:shape>
                        <v:shape id="Picture 236" o:spid="_x0000_s1101"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">
                          <v:imagedata r:id="rId24" o:title="LOGO_BARU_ITS_bmp" gain="19661f" blacklevel="22938f"/>
                        </v:shape>
                        <v:shape id="Picture 237" o:spid="_x0000_s1102"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">
                          <v:imagedata r:id="rId24" o:title="LOGO_BARU_ITS_bmp" gain="19661f" blacklevel="22938f"/>
                        </v:shape>
                        <v:shape id="Picture 238" o:spid="_x0000_s1103"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">
                          <v:imagedata r:id="rId24" o:title="LOGO_BARU_ITS_bmp" gain="19661f" blacklevel="22938f"/>
                        </v:shape>
                        <v:shape id="Picture 239" o:spid="_x0000_s1104"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">
                          <v:imagedata r:id="rId24" o:title="LOGO_BARU_ITS_bmp" gain="19661f" blacklevel="22938f"/>
                        </v:shape>
                        <v:shape id="Picture 240" o:spid="_x0000_s1105"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">
                          <v:imagedata r:id="rId24" o:title="LOGO_BARU_ITS_bmp" gain="19661f" blacklevel="22938f"/>
                        </v:shape>
                      </v:group>
                    </v:group>
                    <v:group id="Group 241" o:spid="_x0000_s1106"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">
                      <v:group id="Group 242" o:spid="_x0000_s1107"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">
                        <v:shape id="Picture 243" o:spid="_x0000_s1108"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">
                          <v:imagedata r:id="rId24" o:title="LOGO_BARU_ITS_bmp" gain="19661f" blacklevel="22938f"/>
                        </v:shape>
                        <v:shape id="Picture 244" o:spid="_x0000_s1109"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">
                          <v:imagedata r:id="rId24" o:title="LOGO_BARU_ITS_bmp" gain="19661f" blacklevel="22938f"/>
                        </v:shape>
                        <v:shape id="Picture 245" o:spid="_x0000_s1110"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">
                          <v:imagedata r:id="rId24" o:title="LOGO_BARU_ITS_bmp" gain="19661f" blacklevel="22938f"/>
                        </v:shape>
                        <v:shape id="Picture 246" o:spid="_x0000_s1111"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">
                          <v:imagedata r:id="rId24" o:title="LOGO_BARU_ITS_bmp" gain="19661f" blacklevel="22938f"/>
                        </v:shape>
                        <v:shape id="Picture 247" o:spid="_x0000_s1112"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">
                          <v:imagedata r:id="rId24" o:title="LOGO_BARU_ITS_bmp" gain="19661f" blacklevel="22938f"/>
                        </v:shape>
                        <v:shape id="Picture 248" o:spid="_x0000_s1113"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">
                          <v:imagedata r:id="rId24" o:title="LOGO_BARU_ITS_bmp" gain="19661f" blacklevel="22938f"/>
                        </v:shape>
                      </v:group>
                      <v:group id="Group 249" o:spid="_x0000_s1114"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">
                        <v:shape id="Picture 250" o:spid="_x0000_s1115"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">
                          <v:imagedata r:id="rId24" o:title="LOGO_BARU_ITS_bmp" gain="19661f" blacklevel="22938f"/>
                        </v:shape>
                        <v:shape id="Picture 251" o:spid="_x0000_s1116"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">
                          <v:imagedata r:id="rId24" o:title="LOGO_BARU_ITS_bmp" gain="19661f" blacklevel="22938f"/>
                        </v:shape>
                        <v:shape id="Picture 252" o:spid="_x0000_s1117"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">
                          <v:imagedata r:id="rId24" o:title="LOGO_BARU_ITS_bmp" gain="19661f" blacklevel="22938f"/>
                        </v:shape>
                        <v:shape id="Picture 253" o:spid="_x0000_s1118"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">
                          <v:imagedata r:id="rId24" o:title="LOGO_BARU_ITS_bmp" gain="19661f" blacklevel="22938f"/>
                        </v:shape>
                        <v:shape id="Picture 254" o:spid="_x0000_s1119"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">
                          <v:imagedata r:id="rId24" o:title="LOGO_BARU_ITS_bmp" gain="19661f" blacklevel="22938f"/>
                        </v:shape>
                        <v:shape id="Picture 255" o:spid="_x0000_s1120"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">
                          <v:imagedata r:id="rId24" o:title="LOGO_BARU_ITS_bmp" gain="19661f" blacklevel="22938f"/>
                        </v:shape>
                      </v:group>
                    </v:group>
                  </v:group>
                  <v:group id="Group 256" o:spid="_x0000_s1121" style="position:absolute;left:-720;top:1288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">
                    <v:group id="Group 257" o:spid="_x0000_s1122"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">
                      <v:group id="Group 258" o:spid="_x0000_s1123"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">
                        <v:shape id="Picture 259" o:spid="_x0000_s112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">
                          <v:imagedata r:id="rId24" o:title="LOGO_BARU_ITS_bmp" gain="19661f" blacklevel="22938f"/>
                        </v:shape>
                        <v:shape id="Picture 260" o:spid="_x0000_s112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">
                          <v:imagedata r:id="rId24" o:title="LOGO_BARU_ITS_bmp" gain="19661f" blacklevel="22938f"/>
                        </v:shape>
                        <v:shape id="Picture 261" o:spid="_x0000_s112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">
                          <v:imagedata r:id="rId24" o:title="LOGO_BARU_ITS_bmp" gain="19661f" blacklevel="22938f"/>
                        </v:shape>
                        <v:shape id="Picture 262" o:spid="_x0000_s112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">
                          <v:imagedata r:id="rId24" o:title="LOGO_BARU_ITS_bmp" gain="19661f" blacklevel="22938f"/>
                        </v:shape>
                        <v:shape id="Picture 263" o:spid="_x0000_s112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">
                          <v:imagedata r:id="rId24" o:title="LOGO_BARU_ITS_bmp" gain="19661f" blacklevel="22938f"/>
                        </v:shape>
                        <v:shape id="Picture 264" o:spid="_x0000_s112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">
                          <v:imagedata r:id="rId24" o:title="LOGO_BARU_ITS_bmp" gain="19661f" blacklevel="22938f"/>
                        </v:shape>
                      </v:group>
                      <v:group id="Group 265" o:spid="_x0000_s1130"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">
                        <v:shape id="Picture 266" o:spid="_x0000_s1131"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">
                          <v:imagedata r:id="rId24" o:title="LOGO_BARU_ITS_bmp" gain="19661f" blacklevel="22938f"/>
                        </v:shape>
                        <v:shape id="Picture 267" o:spid="_x0000_s1132"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">
                          <v:imagedata r:id="rId24" o:title="LOGO_BARU_ITS_bmp" gain="19661f" blacklevel="22938f"/>
                        </v:shape>
                        <v:shape id="Picture 268" o:spid="_x0000_s1133"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">
                          <v:imagedata r:id="rId24" o:title="LOGO_BARU_ITS_bmp" gain="19661f" blacklevel="22938f"/>
                        </v:shape>
                        <v:shape id="Picture 269" o:spid="_x0000_s1134"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">
                          <v:imagedata r:id="rId24" o:title="LOGO_BARU_ITS_bmp" gain="19661f" blacklevel="22938f"/>
                        </v:shape>
                        <v:shape id="Picture 270" o:spid="_x0000_s1135"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">
                          <v:imagedata r:id="rId24" o:title="LOGO_BARU_ITS_bmp" gain="19661f" blacklevel="22938f"/>
                        </v:shape>
                        <v:shape id="Picture 271" o:spid="_x0000_s1136"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">
                          <v:imagedata r:id="rId24" o:title="LOGO_BARU_ITS_bmp" gain="19661f" blacklevel="22938f"/>
                        </v:shape>
                      </v:group>
                    </v:group>
                    <v:group id="Group 272" o:spid="_x0000_s1137"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">
                      <v:group id="Group 273" o:spid="_x0000_s1138"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">
                        <v:shape id="Picture 274" o:spid="_x0000_s1139"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">
                          <v:imagedata r:id="rId24" o:title="LOGO_BARU_ITS_bmp" gain="19661f" blacklevel="22938f"/>
                        </v:shape>
                        <v:shape id="Picture 275" o:spid="_x0000_s114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">
                          <v:imagedata r:id="rId24" o:title="LOGO_BARU_ITS_bmp" gain="19661f" blacklevel="22938f"/>
                        </v:shape>
                        <v:shape id="Picture 276" o:spid="_x0000_s114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">
                          <v:imagedata r:id="rId24" o:title="LOGO_BARU_ITS_bmp" gain="19661f" blacklevel="22938f"/>
                        </v:shape>
                        <v:shape id="Picture 277" o:spid="_x0000_s114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">
                          <v:imagedata r:id="rId24" o:title="LOGO_BARU_ITS_bmp" gain="19661f" blacklevel="22938f"/>
                        </v:shape>
                        <v:shape id="Picture 278" o:spid="_x0000_s114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">
                          <v:imagedata r:id="rId24" o:title="LOGO_BARU_ITS_bmp" gain="19661f" blacklevel="22938f"/>
                        </v:shape>
                        <v:shape id="Picture 279" o:spid="_x0000_s114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">
                          <v:imagedata r:id="rId24" o:title="LOGO_BARU_ITS_bmp" gain="19661f" blacklevel="22938f"/>
                        </v:shape>
                      </v:group>
                      <v:group id="Group 280" o:spid="_x0000_s1145"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">
                        <v:shape id="Picture 281" o:spid="_x0000_s1146"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">
                          <v:imagedata r:id="rId24" o:title="LOGO_BARU_ITS_bmp" gain="19661f" blacklevel="22938f"/>
                        </v:shape>
                        <v:shape id="Picture 282" o:spid="_x0000_s1147"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">
                          <v:imagedata r:id="rId24" o:title="LOGO_BARU_ITS_bmp" gain="19661f" blacklevel="22938f"/>
                        </v:shape>
                        <v:shape id="Picture 283" o:spid="_x0000_s1148"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">
                          <v:imagedata r:id="rId24" o:title="LOGO_BARU_ITS_bmp" gain="19661f" blacklevel="22938f"/>
                        </v:shape>
                        <v:shape id="Picture 284" o:spid="_x0000_s1149"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">
                          <v:imagedata r:id="rId24" o:title="LOGO_BARU_ITS_bmp" gain="19661f" blacklevel="22938f"/>
                        </v:shape>
                        <v:shape id="Picture 285" o:spid="_x0000_s1150"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">
                          <v:imagedata r:id="rId24" o:title="LOGO_BARU_ITS_bmp" gain="19661f" blacklevel="22938f"/>
                        </v:shape>
                        <v:shape id="Picture 286" o:spid="_x0000_s1151"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">
                          <v:imagedata r:id="rId24" o:title="LOGO_BARU_ITS_bmp" gain="19661f" blacklevel="22938f"/>
                        </v:shape>
                      </v:group>
                    </v:group>
                  </v:group>
                </v:group>
                <w10:wrap anchorx="margin" anchory="margin"/>
              </v:group>
            </w:pict>
          </mc:Fallback>
        </mc:AlternateContent>
      </w:r>
      <w:r w:rsidRPr="008A10EE">
        <w:rPr>
          <w:rFonts w:cs="Times New Roman"/>
          <w:b/>
        </w:rPr>
        <w:t>LEMBAR PERSETUJUAN</w:t>
      </w:r>
    </w:p>
    <w:p w14:paraId="1C441D40" w14:textId="77777777" w:rsidR="00E231BA" w:rsidRDefault="00E231BA" w:rsidP="00473FB8">
      <w:pPr>
        <w:jc w:val="center"/>
        <w:rPr>
          <w:rFonts w:cs="Times New Roman"/>
          <w:b/>
        </w:rPr>
      </w:pPr>
    </w:p>
    <w:p w14:paraId="710446A5" w14:textId="77777777" w:rsidR="005E7D1A" w:rsidRPr="008A10EE" w:rsidRDefault="005E7D1A" w:rsidP="00473FB8">
      <w:pPr>
        <w:jc w:val="center"/>
        <w:rPr>
          <w:rFonts w:cs="Times New Roman"/>
          <w:b/>
        </w:rPr>
      </w:pPr>
    </w:p>
    <w:p w14:paraId="2B38D58F" w14:textId="7C22D286" w:rsidR="005E7D1A" w:rsidRPr="005559F2" w:rsidRDefault="00000E5B" w:rsidP="00473FB8">
      <w:pPr>
        <w:jc w:val="center"/>
        <w:rPr>
          <w:rFonts w:cs="Times New Roman"/>
          <w:b/>
        </w:rPr>
      </w:pPr>
      <w:r w:rsidRPr="005559F2">
        <w:rPr>
          <w:rFonts w:cs="Times New Roman"/>
          <w:b/>
        </w:rPr>
        <w:t>IDENTIFIKASI FAKTOR PENDORONG BAGI KEBERHASILAN IMPLEMENTASI SISTEM INFORMASI TERINTEGRASI PADA PERGURUAN TINGGI (STUDI KASUS : PERGURUAN TINGGI DI SURABAYA)</w:t>
      </w:r>
    </w:p>
    <w:p w14:paraId="114D2131" w14:textId="77777777" w:rsidR="00000E5B" w:rsidRPr="008A10EE" w:rsidRDefault="00000E5B" w:rsidP="00B65028">
      <w:pPr>
        <w:rPr>
          <w:rFonts w:cs="Times New Roman"/>
          <w:b/>
        </w:rPr>
      </w:pPr>
    </w:p>
    <w:p w14:paraId="41774A72" w14:textId="77777777" w:rsidR="00473FB8" w:rsidRPr="008A10EE" w:rsidRDefault="00473FB8" w:rsidP="00473FB8">
      <w:pPr>
        <w:jc w:val="center"/>
        <w:rPr>
          <w:rFonts w:cs="Times New Roman"/>
        </w:rPr>
      </w:pPr>
      <w:r w:rsidRPr="008A10EE">
        <w:rPr>
          <w:rFonts w:cs="Times New Roman"/>
          <w:b/>
        </w:rPr>
        <w:t>TUGAS AKHIR</w:t>
      </w:r>
    </w:p>
    <w:p w14:paraId="186FBFF3" w14:textId="77777777" w:rsidR="00473FB8" w:rsidRPr="008A10EE" w:rsidRDefault="00473FB8" w:rsidP="00473FB8">
      <w:pPr>
        <w:jc w:val="center"/>
        <w:rPr>
          <w:rFonts w:cs="Times New Roman"/>
        </w:rPr>
      </w:pPr>
      <w:r w:rsidRPr="008A10EE">
        <w:rPr>
          <w:rFonts w:cs="Times New Roman"/>
        </w:rPr>
        <w:t>Disusun untuk Memenuhi Salah Satu Syarat</w:t>
      </w:r>
    </w:p>
    <w:p w14:paraId="12237A2A" w14:textId="77777777" w:rsidR="00473FB8" w:rsidRPr="008A10EE" w:rsidRDefault="00473FB8" w:rsidP="00473FB8">
      <w:pPr>
        <w:jc w:val="center"/>
        <w:rPr>
          <w:rFonts w:cs="Times New Roman"/>
        </w:rPr>
      </w:pPr>
      <w:r w:rsidRPr="008A10EE">
        <w:rPr>
          <w:rFonts w:cs="Times New Roman"/>
        </w:rPr>
        <w:t>Memperoleh Gelar Sarjana Komputer</w:t>
      </w:r>
    </w:p>
    <w:p w14:paraId="7612492A" w14:textId="77777777" w:rsidR="00473FB8" w:rsidRPr="008A10EE" w:rsidRDefault="00473FB8" w:rsidP="00473FB8">
      <w:pPr>
        <w:jc w:val="center"/>
        <w:rPr>
          <w:rFonts w:cs="Times New Roman"/>
        </w:rPr>
      </w:pPr>
      <w:r w:rsidRPr="008A10EE">
        <w:rPr>
          <w:rFonts w:cs="Times New Roman"/>
        </w:rPr>
        <w:t>pada</w:t>
      </w:r>
    </w:p>
    <w:p w14:paraId="368DBB08" w14:textId="77777777" w:rsidR="00473FB8" w:rsidRPr="008A10EE" w:rsidRDefault="00473FB8" w:rsidP="00473FB8">
      <w:pPr>
        <w:jc w:val="center"/>
        <w:rPr>
          <w:rFonts w:cs="Times New Roman"/>
        </w:rPr>
      </w:pPr>
      <w:r w:rsidRPr="008A10EE">
        <w:rPr>
          <w:rFonts w:cs="Times New Roman"/>
        </w:rPr>
        <w:t>Departemen Sistem Informasi</w:t>
      </w:r>
    </w:p>
    <w:p w14:paraId="764CF599" w14:textId="77777777" w:rsidR="00473FB8" w:rsidRPr="008A10EE" w:rsidRDefault="00473FB8" w:rsidP="00473FB8">
      <w:pPr>
        <w:jc w:val="center"/>
        <w:rPr>
          <w:rFonts w:cs="Times New Roman"/>
        </w:rPr>
      </w:pPr>
      <w:r w:rsidRPr="008A10EE">
        <w:rPr>
          <w:rFonts w:cs="Times New Roman"/>
        </w:rPr>
        <w:t>Fakultas Teknologi Elektro dan Informatika Cerdas</w:t>
      </w:r>
    </w:p>
    <w:p w14:paraId="0176EAAB" w14:textId="77777777" w:rsidR="00473FB8" w:rsidRPr="008A10EE" w:rsidRDefault="00473FB8" w:rsidP="00473FB8">
      <w:pPr>
        <w:jc w:val="center"/>
        <w:rPr>
          <w:rFonts w:cs="Times New Roman"/>
        </w:rPr>
      </w:pPr>
      <w:r w:rsidRPr="008A10EE">
        <w:rPr>
          <w:rFonts w:cs="Times New Roman"/>
        </w:rPr>
        <w:t>Institut Teknologi Sepuluh Nopember</w:t>
      </w:r>
    </w:p>
    <w:p w14:paraId="4A154DCE" w14:textId="77777777" w:rsidR="00473FB8" w:rsidRPr="008A10EE" w:rsidRDefault="00473FB8" w:rsidP="00473FB8">
      <w:pPr>
        <w:jc w:val="center"/>
        <w:rPr>
          <w:rFonts w:cs="Times New Roman"/>
          <w:b/>
        </w:rPr>
      </w:pPr>
    </w:p>
    <w:p w14:paraId="2E56ADB5" w14:textId="42BB12B3" w:rsidR="00473FB8" w:rsidRDefault="00473FB8" w:rsidP="00473FB8">
      <w:pPr>
        <w:jc w:val="center"/>
        <w:rPr>
          <w:rFonts w:cs="Times New Roman"/>
        </w:rPr>
      </w:pPr>
      <w:r w:rsidRPr="008A10EE">
        <w:rPr>
          <w:rFonts w:cs="Times New Roman"/>
        </w:rPr>
        <w:t>Oleh:</w:t>
      </w:r>
    </w:p>
    <w:p w14:paraId="297124B9" w14:textId="77777777" w:rsidR="005559F2" w:rsidRPr="008A10EE" w:rsidRDefault="005559F2" w:rsidP="00473FB8">
      <w:pPr>
        <w:jc w:val="center"/>
        <w:rPr>
          <w:rFonts w:cs="Times New Roman"/>
        </w:rPr>
      </w:pPr>
    </w:p>
    <w:p w14:paraId="4E52BDD6" w14:textId="77777777" w:rsidR="00473FB8" w:rsidRPr="008A10EE" w:rsidRDefault="00473FB8" w:rsidP="00473FB8">
      <w:pPr>
        <w:jc w:val="center"/>
        <w:rPr>
          <w:rFonts w:cs="Times New Roman"/>
          <w:b/>
          <w:u w:val="single"/>
        </w:rPr>
      </w:pPr>
      <w:r w:rsidRPr="008A10EE">
        <w:rPr>
          <w:rFonts w:cs="Times New Roman"/>
          <w:b/>
          <w:u w:val="single"/>
        </w:rPr>
        <w:t>ROFIQOH NADIAH</w:t>
      </w:r>
    </w:p>
    <w:p w14:paraId="5749A6B6" w14:textId="2D5BFC65" w:rsidR="00473FB8" w:rsidRPr="008A10EE" w:rsidRDefault="00473FB8" w:rsidP="00473FB8">
      <w:pPr>
        <w:jc w:val="center"/>
        <w:rPr>
          <w:rFonts w:cs="Times New Roman"/>
        </w:rPr>
      </w:pPr>
      <w:r w:rsidRPr="008A10EE">
        <w:rPr>
          <w:rFonts w:cs="Times New Roman"/>
        </w:rPr>
        <w:t>05211640000001</w:t>
      </w:r>
    </w:p>
    <w:p w14:paraId="3F8D8A81" w14:textId="72EAA441" w:rsidR="00473FB8" w:rsidRPr="008A10EE" w:rsidRDefault="00473FB8" w:rsidP="00473FB8">
      <w:pPr>
        <w:jc w:val="center"/>
        <w:rPr>
          <w:rFonts w:cs="Times New Roman"/>
        </w:rPr>
      </w:pPr>
    </w:p>
    <w:tbl>
      <w:tblPr>
        <w:tblStyle w:val="TableGrid"/>
        <w:tblW w:w="56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3"/>
        <w:gridCol w:w="1608"/>
        <w:gridCol w:w="1924"/>
      </w:tblGrid>
      <w:tr w:rsidR="00473FB8" w:rsidRPr="008A10EE" w14:paraId="78892E4D" w14:textId="77777777" w:rsidTr="00473FB8">
        <w:tc>
          <w:tcPr>
            <w:tcW w:w="2133" w:type="dxa"/>
          </w:tcPr>
          <w:p w14:paraId="34075067" w14:textId="77777777" w:rsidR="00473FB8" w:rsidRPr="008A10EE" w:rsidRDefault="00473FB8" w:rsidP="00473FB8">
            <w:pPr>
              <w:ind w:left="-120" w:right="-105"/>
              <w:rPr>
                <w:rFonts w:cs="Times New Roman"/>
              </w:rPr>
            </w:pPr>
            <w:r w:rsidRPr="008A10EE">
              <w:rPr>
                <w:rFonts w:cs="Times New Roman"/>
              </w:rPr>
              <w:t>Disetujui Tim Penguji :</w:t>
            </w:r>
          </w:p>
        </w:tc>
        <w:tc>
          <w:tcPr>
            <w:tcW w:w="1608" w:type="dxa"/>
          </w:tcPr>
          <w:p w14:paraId="17A45B95" w14:textId="77777777" w:rsidR="00473FB8" w:rsidRPr="008A10EE" w:rsidRDefault="00473FB8" w:rsidP="00473FB8">
            <w:pPr>
              <w:ind w:right="-195"/>
              <w:rPr>
                <w:rFonts w:cs="Times New Roman"/>
              </w:rPr>
            </w:pPr>
            <w:r w:rsidRPr="008A10EE">
              <w:rPr>
                <w:rFonts w:cs="Times New Roman"/>
              </w:rPr>
              <w:t>Tanggal Ujian</w:t>
            </w:r>
          </w:p>
        </w:tc>
        <w:tc>
          <w:tcPr>
            <w:tcW w:w="1924" w:type="dxa"/>
          </w:tcPr>
          <w:p w14:paraId="175A26A4" w14:textId="6C3F3AAF" w:rsidR="00473FB8" w:rsidRPr="008A10EE" w:rsidRDefault="00473FB8" w:rsidP="00473FB8">
            <w:pPr>
              <w:rPr>
                <w:rFonts w:cs="Times New Roman"/>
              </w:rPr>
            </w:pPr>
            <w:r w:rsidRPr="008A10EE">
              <w:rPr>
                <w:rFonts w:cs="Times New Roman"/>
              </w:rPr>
              <w:t xml:space="preserve">:  </w:t>
            </w:r>
            <w:r w:rsidR="00AC2A84">
              <w:rPr>
                <w:rFonts w:cs="Times New Roman"/>
              </w:rPr>
              <w:t xml:space="preserve">29 </w:t>
            </w:r>
            <w:r w:rsidR="00E231BA">
              <w:rPr>
                <w:rFonts w:cs="Times New Roman"/>
              </w:rPr>
              <w:t xml:space="preserve">Juli </w:t>
            </w:r>
            <w:r w:rsidRPr="008A10EE">
              <w:rPr>
                <w:rFonts w:cs="Times New Roman"/>
              </w:rPr>
              <w:t>2020</w:t>
            </w:r>
          </w:p>
        </w:tc>
      </w:tr>
      <w:tr w:rsidR="00473FB8" w:rsidRPr="008A10EE" w14:paraId="50790E5E" w14:textId="77777777" w:rsidTr="00473FB8">
        <w:tc>
          <w:tcPr>
            <w:tcW w:w="2133" w:type="dxa"/>
          </w:tcPr>
          <w:p w14:paraId="41C2402D" w14:textId="77777777" w:rsidR="00473FB8" w:rsidRPr="008A10EE" w:rsidRDefault="00473FB8" w:rsidP="00473FB8">
            <w:pPr>
              <w:rPr>
                <w:rFonts w:cs="Times New Roman"/>
              </w:rPr>
            </w:pPr>
          </w:p>
        </w:tc>
        <w:tc>
          <w:tcPr>
            <w:tcW w:w="1608" w:type="dxa"/>
          </w:tcPr>
          <w:p w14:paraId="5424D018" w14:textId="77777777" w:rsidR="00473FB8" w:rsidRPr="008A10EE" w:rsidRDefault="00473FB8" w:rsidP="00473FB8">
            <w:pPr>
              <w:ind w:left="-14"/>
              <w:rPr>
                <w:rFonts w:cs="Times New Roman"/>
              </w:rPr>
            </w:pPr>
            <w:r w:rsidRPr="008A10EE">
              <w:rPr>
                <w:rFonts w:cs="Times New Roman"/>
              </w:rPr>
              <w:t>Periode Wisuda</w:t>
            </w:r>
          </w:p>
        </w:tc>
        <w:tc>
          <w:tcPr>
            <w:tcW w:w="1924" w:type="dxa"/>
          </w:tcPr>
          <w:p w14:paraId="23500914" w14:textId="1401EB2D" w:rsidR="00473FB8" w:rsidRPr="008A10EE" w:rsidRDefault="00473FB8" w:rsidP="00473FB8">
            <w:pPr>
              <w:rPr>
                <w:rFonts w:cs="Times New Roman"/>
              </w:rPr>
            </w:pPr>
            <w:r w:rsidRPr="008A10EE">
              <w:rPr>
                <w:rFonts w:cs="Times New Roman"/>
              </w:rPr>
              <w:t xml:space="preserve">: </w:t>
            </w:r>
            <w:r w:rsidR="00E231BA">
              <w:rPr>
                <w:rFonts w:cs="Times New Roman"/>
              </w:rPr>
              <w:t xml:space="preserve">September </w:t>
            </w:r>
            <w:r w:rsidRPr="008A10EE">
              <w:rPr>
                <w:rFonts w:cs="Times New Roman"/>
              </w:rPr>
              <w:t>2020</w:t>
            </w:r>
          </w:p>
        </w:tc>
      </w:tr>
    </w:tbl>
    <w:p w14:paraId="4F291EA3" w14:textId="4F9D5985" w:rsidR="00473FB8" w:rsidRPr="008A10EE" w:rsidRDefault="005C71F5" w:rsidP="00473FB8">
      <w:pPr>
        <w:jc w:val="center"/>
        <w:rPr>
          <w:rFonts w:cs="Times New Roman"/>
        </w:rPr>
      </w:pPr>
      <w:r>
        <w:rPr>
          <w:noProof/>
        </w:rPr>
        <w:drawing>
          <wp:anchor distT="0" distB="0" distL="114300" distR="114300" simplePos="0" relativeHeight="251687424" behindDoc="0" locked="0" layoutInCell="1" allowOverlap="1" wp14:anchorId="0AE895C2" wp14:editId="709C3563">
            <wp:simplePos x="0" y="0"/>
            <wp:positionH relativeFrom="column">
              <wp:posOffset>3110742</wp:posOffset>
            </wp:positionH>
            <wp:positionV relativeFrom="paragraph">
              <wp:posOffset>1483228</wp:posOffset>
            </wp:positionV>
            <wp:extent cx="717109" cy="503485"/>
            <wp:effectExtent l="0" t="0" r="0" b="0"/>
            <wp:wrapNone/>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17109" cy="503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00DD529B">
        <w:rPr>
          <w:rFonts w:eastAsia="Times New Roman" w:cs="Times New Roman"/>
          <w:b/>
          <w:bCs/>
          <w:noProof/>
          <w:lang w:val="id-ID"/>
        </w:rPr>
        <mc:AlternateContent>
          <mc:Choice Requires="wpg">
            <w:drawing>
              <wp:anchor distT="0" distB="0" distL="114300" distR="114300" simplePos="0" relativeHeight="251680256" behindDoc="0" locked="0" layoutInCell="1" allowOverlap="1" wp14:anchorId="2176BD41" wp14:editId="786AAA87">
                <wp:simplePos x="0" y="0"/>
                <wp:positionH relativeFrom="page">
                  <wp:posOffset>3643910</wp:posOffset>
                </wp:positionH>
                <wp:positionV relativeFrom="paragraph">
                  <wp:posOffset>20749</wp:posOffset>
                </wp:positionV>
                <wp:extent cx="641350" cy="815975"/>
                <wp:effectExtent l="0" t="0" r="0" b="9525"/>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350" cy="815975"/>
                          <a:chOff x="5757" y="234"/>
                          <a:chExt cx="1010" cy="1285"/>
                        </a:xfrm>
                      </wpg:grpSpPr>
                      <pic:pic xmlns:pic="http://schemas.openxmlformats.org/drawingml/2006/picture">
                        <pic:nvPicPr>
                          <pic:cNvPr id="34"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5757" y="234"/>
                            <a:ext cx="1010" cy="12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5807" y="1072"/>
                            <a:ext cx="958" cy="44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D807029" id="Group 33" o:spid="_x0000_s1026" style="position:absolute;margin-left:286.9pt;margin-top:1.65pt;width:50.5pt;height:64.25pt;z-index:251680256;mso-position-horizontal-relative:page" coordorigin="5757,234" coordsize="1010,128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5757;top:234;width:1010;height:1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">
                  <v:imagedata r:id="rId28" o:title=""/>
                </v:shape>
                <v:shape id="Picture 19" o:spid="_x0000_s1028" type="#_x0000_t75" style="position:absolute;left:5807;top:1072;width:958;height: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">
                  <v:imagedata r:id="rId29" o:title=""/>
                </v:shape>
                <w10:wrap anchorx="page"/>
              </v:group>
            </w:pict>
          </mc:Fallback>
        </mc:AlternateContent>
      </w:r>
    </w:p>
    <w:tbl>
      <w:tblPr>
        <w:tblStyle w:val="TableGrid"/>
        <w:tblW w:w="62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5"/>
        <w:gridCol w:w="1710"/>
      </w:tblGrid>
      <w:tr w:rsidR="00473FB8" w:rsidRPr="008A10EE" w14:paraId="77421466" w14:textId="77777777" w:rsidTr="00473FB8">
        <w:trPr>
          <w:jc w:val="center"/>
        </w:trPr>
        <w:tc>
          <w:tcPr>
            <w:tcW w:w="4495" w:type="dxa"/>
          </w:tcPr>
          <w:p w14:paraId="77894208" w14:textId="77777777" w:rsidR="00473FB8" w:rsidRPr="008A10EE" w:rsidRDefault="00473FB8" w:rsidP="00473FB8">
            <w:pPr>
              <w:tabs>
                <w:tab w:val="left" w:pos="1980"/>
                <w:tab w:val="left" w:pos="2070"/>
                <w:tab w:val="left" w:pos="3510"/>
                <w:tab w:val="left" w:pos="3600"/>
              </w:tabs>
              <w:ind w:left="-15"/>
              <w:rPr>
                <w:rFonts w:cs="Times New Roman"/>
                <w:b/>
              </w:rPr>
            </w:pPr>
          </w:p>
        </w:tc>
        <w:tc>
          <w:tcPr>
            <w:tcW w:w="1710" w:type="dxa"/>
          </w:tcPr>
          <w:p w14:paraId="67B71F8B" w14:textId="77777777" w:rsidR="00473FB8" w:rsidRPr="008A10EE" w:rsidRDefault="00473FB8" w:rsidP="00473FB8">
            <w:pPr>
              <w:tabs>
                <w:tab w:val="left" w:pos="1980"/>
                <w:tab w:val="left" w:pos="2070"/>
                <w:tab w:val="left" w:pos="3510"/>
                <w:tab w:val="left" w:pos="3600"/>
              </w:tabs>
              <w:ind w:left="-285"/>
              <w:jc w:val="right"/>
              <w:rPr>
                <w:rFonts w:cs="Times New Roman"/>
                <w:b/>
              </w:rPr>
            </w:pPr>
          </w:p>
        </w:tc>
      </w:tr>
      <w:tr w:rsidR="00473FB8" w:rsidRPr="008A10EE" w14:paraId="286C80EB" w14:textId="77777777" w:rsidTr="00473FB8">
        <w:trPr>
          <w:jc w:val="center"/>
        </w:trPr>
        <w:tc>
          <w:tcPr>
            <w:tcW w:w="4495" w:type="dxa"/>
          </w:tcPr>
          <w:p w14:paraId="3D158564" w14:textId="77777777" w:rsidR="00473FB8" w:rsidRPr="008A10EE" w:rsidRDefault="00473FB8" w:rsidP="00473FB8">
            <w:pPr>
              <w:tabs>
                <w:tab w:val="left" w:pos="1980"/>
                <w:tab w:val="left" w:pos="2070"/>
                <w:tab w:val="left" w:pos="3510"/>
                <w:tab w:val="left" w:pos="3600"/>
              </w:tabs>
              <w:ind w:left="-15"/>
              <w:rPr>
                <w:rFonts w:cs="Times New Roman"/>
                <w:b/>
              </w:rPr>
            </w:pPr>
            <w:r w:rsidRPr="008A10EE">
              <w:rPr>
                <w:rFonts w:cs="Times New Roman"/>
                <w:b/>
              </w:rPr>
              <w:t>Hanim Maria Astuti, S.Kom, M.Sc, ITIL</w:t>
            </w:r>
          </w:p>
        </w:tc>
        <w:tc>
          <w:tcPr>
            <w:tcW w:w="1710" w:type="dxa"/>
          </w:tcPr>
          <w:p w14:paraId="7DAB1C60" w14:textId="5DC94187" w:rsidR="00473FB8" w:rsidRPr="008A10EE" w:rsidRDefault="00473FB8" w:rsidP="0007123E">
            <w:pPr>
              <w:tabs>
                <w:tab w:val="left" w:pos="1980"/>
                <w:tab w:val="left" w:pos="2070"/>
                <w:tab w:val="left" w:pos="3510"/>
                <w:tab w:val="left" w:pos="3600"/>
              </w:tabs>
              <w:ind w:left="-285"/>
              <w:jc w:val="right"/>
              <w:rPr>
                <w:rFonts w:cs="Times New Roman"/>
                <w:b/>
              </w:rPr>
            </w:pPr>
            <w:r w:rsidRPr="008A10EE">
              <w:rPr>
                <w:rFonts w:cs="Times New Roman"/>
                <w:b/>
              </w:rPr>
              <w:t>(</w:t>
            </w:r>
            <w:r w:rsidR="00E231BA">
              <w:rPr>
                <w:rFonts w:cs="Times New Roman"/>
                <w:b/>
              </w:rPr>
              <w:t>Pembimbing I</w:t>
            </w:r>
            <w:r w:rsidRPr="008A10EE">
              <w:rPr>
                <w:rFonts w:cs="Times New Roman"/>
                <w:b/>
              </w:rPr>
              <w:t>)</w:t>
            </w:r>
          </w:p>
        </w:tc>
      </w:tr>
      <w:tr w:rsidR="00473FB8" w:rsidRPr="008A10EE" w14:paraId="3AC54473" w14:textId="77777777" w:rsidTr="00473FB8">
        <w:trPr>
          <w:jc w:val="center"/>
        </w:trPr>
        <w:tc>
          <w:tcPr>
            <w:tcW w:w="4495" w:type="dxa"/>
          </w:tcPr>
          <w:p w14:paraId="659A7C87" w14:textId="77777777" w:rsidR="00473FB8" w:rsidRPr="008A10EE" w:rsidRDefault="00473FB8" w:rsidP="00837C4E">
            <w:pPr>
              <w:tabs>
                <w:tab w:val="left" w:pos="1980"/>
                <w:tab w:val="left" w:pos="2070"/>
                <w:tab w:val="left" w:pos="3510"/>
                <w:tab w:val="left" w:pos="3600"/>
              </w:tabs>
              <w:rPr>
                <w:rFonts w:cs="Times New Roman"/>
                <w:b/>
              </w:rPr>
            </w:pPr>
          </w:p>
        </w:tc>
        <w:tc>
          <w:tcPr>
            <w:tcW w:w="1710" w:type="dxa"/>
          </w:tcPr>
          <w:p w14:paraId="72A839FB" w14:textId="77777777" w:rsidR="00473FB8" w:rsidRPr="008A10EE" w:rsidRDefault="00473FB8" w:rsidP="00473FB8">
            <w:pPr>
              <w:tabs>
                <w:tab w:val="left" w:pos="1980"/>
                <w:tab w:val="left" w:pos="2070"/>
                <w:tab w:val="left" w:pos="3510"/>
                <w:tab w:val="left" w:pos="3600"/>
              </w:tabs>
              <w:ind w:left="-285"/>
              <w:jc w:val="right"/>
              <w:rPr>
                <w:rFonts w:cs="Times New Roman"/>
                <w:b/>
              </w:rPr>
            </w:pPr>
          </w:p>
        </w:tc>
      </w:tr>
      <w:tr w:rsidR="00473FB8" w:rsidRPr="008A10EE" w14:paraId="38D253B6" w14:textId="77777777" w:rsidTr="00473FB8">
        <w:trPr>
          <w:jc w:val="center"/>
        </w:trPr>
        <w:tc>
          <w:tcPr>
            <w:tcW w:w="4495" w:type="dxa"/>
          </w:tcPr>
          <w:p w14:paraId="3CDFC9C4" w14:textId="77777777" w:rsidR="00473FB8" w:rsidRPr="008A10EE" w:rsidRDefault="00473FB8" w:rsidP="00473FB8">
            <w:pPr>
              <w:tabs>
                <w:tab w:val="left" w:pos="1980"/>
                <w:tab w:val="left" w:pos="2070"/>
                <w:tab w:val="left" w:pos="3510"/>
                <w:tab w:val="left" w:pos="3600"/>
              </w:tabs>
              <w:ind w:left="-15"/>
              <w:rPr>
                <w:rFonts w:cs="Times New Roman"/>
                <w:b/>
              </w:rPr>
            </w:pPr>
          </w:p>
        </w:tc>
        <w:tc>
          <w:tcPr>
            <w:tcW w:w="1710" w:type="dxa"/>
          </w:tcPr>
          <w:p w14:paraId="704C43CF" w14:textId="77777777" w:rsidR="00473FB8" w:rsidRPr="008A10EE" w:rsidRDefault="00473FB8" w:rsidP="00473FB8">
            <w:pPr>
              <w:tabs>
                <w:tab w:val="left" w:pos="1980"/>
                <w:tab w:val="left" w:pos="2070"/>
                <w:tab w:val="left" w:pos="3510"/>
                <w:tab w:val="left" w:pos="3600"/>
              </w:tabs>
              <w:ind w:left="-285"/>
              <w:jc w:val="right"/>
              <w:rPr>
                <w:rFonts w:cs="Times New Roman"/>
                <w:b/>
              </w:rPr>
            </w:pPr>
          </w:p>
        </w:tc>
      </w:tr>
      <w:tr w:rsidR="00473FB8" w:rsidRPr="008A10EE" w14:paraId="37109422" w14:textId="77777777" w:rsidTr="00473FB8">
        <w:trPr>
          <w:jc w:val="center"/>
        </w:trPr>
        <w:tc>
          <w:tcPr>
            <w:tcW w:w="4495" w:type="dxa"/>
          </w:tcPr>
          <w:p w14:paraId="77E23C2A" w14:textId="77777777" w:rsidR="00473FB8" w:rsidRPr="008A10EE" w:rsidRDefault="00473FB8" w:rsidP="00473FB8">
            <w:pPr>
              <w:tabs>
                <w:tab w:val="left" w:pos="1980"/>
                <w:tab w:val="left" w:pos="2070"/>
                <w:tab w:val="left" w:pos="3510"/>
                <w:tab w:val="left" w:pos="3600"/>
              </w:tabs>
              <w:ind w:left="-15"/>
              <w:rPr>
                <w:rFonts w:cs="Times New Roman"/>
                <w:b/>
              </w:rPr>
            </w:pPr>
            <w:r w:rsidRPr="008A10EE">
              <w:rPr>
                <w:rFonts w:cs="Times New Roman"/>
                <w:b/>
              </w:rPr>
              <w:t>Feby Artwodini, S.Kom, MT</w:t>
            </w:r>
          </w:p>
        </w:tc>
        <w:tc>
          <w:tcPr>
            <w:tcW w:w="1710" w:type="dxa"/>
          </w:tcPr>
          <w:p w14:paraId="3D2B094D" w14:textId="74A1F870" w:rsidR="00473FB8" w:rsidRPr="008A10EE" w:rsidRDefault="00473FB8" w:rsidP="0007123E">
            <w:pPr>
              <w:tabs>
                <w:tab w:val="left" w:pos="1980"/>
                <w:tab w:val="left" w:pos="2070"/>
                <w:tab w:val="left" w:pos="3510"/>
                <w:tab w:val="left" w:pos="3600"/>
              </w:tabs>
              <w:ind w:left="-285"/>
              <w:jc w:val="right"/>
              <w:rPr>
                <w:rFonts w:cs="Times New Roman"/>
                <w:b/>
              </w:rPr>
            </w:pPr>
            <w:r w:rsidRPr="008A10EE">
              <w:rPr>
                <w:rFonts w:cs="Times New Roman"/>
                <w:b/>
              </w:rPr>
              <w:t>(</w:t>
            </w:r>
            <w:r w:rsidR="00E231BA">
              <w:rPr>
                <w:rFonts w:cs="Times New Roman"/>
                <w:b/>
              </w:rPr>
              <w:t>Pembimbing II</w:t>
            </w:r>
            <w:r w:rsidRPr="008A10EE">
              <w:rPr>
                <w:rFonts w:cs="Times New Roman"/>
                <w:b/>
              </w:rPr>
              <w:t>)</w:t>
            </w:r>
          </w:p>
        </w:tc>
      </w:tr>
      <w:tr w:rsidR="00473FB8" w:rsidRPr="008A10EE" w14:paraId="428C8FB3" w14:textId="77777777" w:rsidTr="00473FB8">
        <w:trPr>
          <w:jc w:val="center"/>
        </w:trPr>
        <w:tc>
          <w:tcPr>
            <w:tcW w:w="4495" w:type="dxa"/>
          </w:tcPr>
          <w:p w14:paraId="120FA8EE" w14:textId="77777777" w:rsidR="00473FB8" w:rsidRPr="008A10EE" w:rsidRDefault="00473FB8" w:rsidP="00473FB8">
            <w:pPr>
              <w:tabs>
                <w:tab w:val="left" w:pos="1980"/>
                <w:tab w:val="left" w:pos="2070"/>
                <w:tab w:val="left" w:pos="3510"/>
                <w:tab w:val="left" w:pos="3600"/>
              </w:tabs>
              <w:ind w:left="-15"/>
              <w:rPr>
                <w:rFonts w:cs="Times New Roman"/>
                <w:b/>
              </w:rPr>
            </w:pPr>
          </w:p>
        </w:tc>
        <w:tc>
          <w:tcPr>
            <w:tcW w:w="1710" w:type="dxa"/>
          </w:tcPr>
          <w:p w14:paraId="7DD07E5C" w14:textId="77777777" w:rsidR="00473FB8" w:rsidRPr="008A10EE" w:rsidRDefault="00473FB8" w:rsidP="00473FB8">
            <w:pPr>
              <w:tabs>
                <w:tab w:val="left" w:pos="1980"/>
                <w:tab w:val="left" w:pos="2070"/>
                <w:tab w:val="left" w:pos="3510"/>
                <w:tab w:val="left" w:pos="3600"/>
              </w:tabs>
              <w:ind w:left="-285"/>
              <w:jc w:val="right"/>
              <w:rPr>
                <w:rFonts w:cs="Times New Roman"/>
                <w:b/>
              </w:rPr>
            </w:pPr>
          </w:p>
        </w:tc>
      </w:tr>
      <w:tr w:rsidR="00473FB8" w:rsidRPr="008A10EE" w14:paraId="574D59ED" w14:textId="77777777" w:rsidTr="00473FB8">
        <w:trPr>
          <w:jc w:val="center"/>
        </w:trPr>
        <w:tc>
          <w:tcPr>
            <w:tcW w:w="4495" w:type="dxa"/>
          </w:tcPr>
          <w:p w14:paraId="25719EAB" w14:textId="77777777" w:rsidR="00473FB8" w:rsidRPr="008A10EE" w:rsidRDefault="00473FB8" w:rsidP="00473FB8">
            <w:pPr>
              <w:tabs>
                <w:tab w:val="left" w:pos="1980"/>
                <w:tab w:val="left" w:pos="2070"/>
                <w:tab w:val="left" w:pos="3510"/>
                <w:tab w:val="left" w:pos="3600"/>
              </w:tabs>
              <w:ind w:left="-15"/>
              <w:rPr>
                <w:rFonts w:cs="Times New Roman"/>
                <w:b/>
              </w:rPr>
            </w:pPr>
          </w:p>
        </w:tc>
        <w:tc>
          <w:tcPr>
            <w:tcW w:w="1710" w:type="dxa"/>
          </w:tcPr>
          <w:p w14:paraId="12E0DB64" w14:textId="6A6E9499" w:rsidR="00473FB8" w:rsidRPr="008A10EE" w:rsidRDefault="00473FB8" w:rsidP="00473FB8">
            <w:pPr>
              <w:tabs>
                <w:tab w:val="left" w:pos="1980"/>
                <w:tab w:val="left" w:pos="2070"/>
                <w:tab w:val="left" w:pos="3510"/>
                <w:tab w:val="left" w:pos="3600"/>
              </w:tabs>
              <w:ind w:left="-285"/>
              <w:jc w:val="right"/>
              <w:rPr>
                <w:rFonts w:cs="Times New Roman"/>
                <w:b/>
              </w:rPr>
            </w:pPr>
          </w:p>
        </w:tc>
      </w:tr>
      <w:tr w:rsidR="00473FB8" w:rsidRPr="008A10EE" w14:paraId="7973CF06" w14:textId="77777777" w:rsidTr="00473FB8">
        <w:trPr>
          <w:jc w:val="center"/>
        </w:trPr>
        <w:tc>
          <w:tcPr>
            <w:tcW w:w="4495" w:type="dxa"/>
          </w:tcPr>
          <w:p w14:paraId="4D7FC7B1" w14:textId="77777777" w:rsidR="00473FB8" w:rsidRPr="008A10EE" w:rsidRDefault="00473FB8" w:rsidP="00473FB8">
            <w:pPr>
              <w:tabs>
                <w:tab w:val="left" w:pos="1980"/>
                <w:tab w:val="left" w:pos="2070"/>
                <w:tab w:val="left" w:pos="3510"/>
                <w:tab w:val="left" w:pos="3600"/>
              </w:tabs>
              <w:ind w:left="-15"/>
              <w:rPr>
                <w:rFonts w:cs="Times New Roman"/>
                <w:b/>
              </w:rPr>
            </w:pPr>
            <w:r w:rsidRPr="008A10EE">
              <w:rPr>
                <w:rFonts w:cs="Times New Roman"/>
                <w:b/>
              </w:rPr>
              <w:t>Ir.Achmad Holil Noor Ali M.Kom</w:t>
            </w:r>
          </w:p>
        </w:tc>
        <w:tc>
          <w:tcPr>
            <w:tcW w:w="1710" w:type="dxa"/>
          </w:tcPr>
          <w:p w14:paraId="3A1CAF09" w14:textId="23A190E6" w:rsidR="00473FB8" w:rsidRPr="008A10EE" w:rsidRDefault="00473FB8" w:rsidP="0007123E">
            <w:pPr>
              <w:tabs>
                <w:tab w:val="left" w:pos="1980"/>
                <w:tab w:val="left" w:pos="2070"/>
                <w:tab w:val="left" w:pos="3510"/>
                <w:tab w:val="left" w:pos="3600"/>
              </w:tabs>
              <w:ind w:left="-285"/>
              <w:jc w:val="right"/>
              <w:rPr>
                <w:rFonts w:cs="Times New Roman"/>
                <w:b/>
              </w:rPr>
            </w:pPr>
            <w:r w:rsidRPr="008A10EE">
              <w:rPr>
                <w:rFonts w:cs="Times New Roman"/>
                <w:b/>
              </w:rPr>
              <w:t>(</w:t>
            </w:r>
            <w:r w:rsidR="00E231BA">
              <w:rPr>
                <w:rFonts w:cs="Times New Roman"/>
                <w:b/>
              </w:rPr>
              <w:t>Penguji I</w:t>
            </w:r>
            <w:r w:rsidRPr="008A10EE">
              <w:rPr>
                <w:rFonts w:cs="Times New Roman"/>
                <w:b/>
              </w:rPr>
              <w:t>)</w:t>
            </w:r>
          </w:p>
        </w:tc>
      </w:tr>
      <w:tr w:rsidR="00473FB8" w:rsidRPr="008A10EE" w14:paraId="49C62239" w14:textId="77777777" w:rsidTr="00473FB8">
        <w:trPr>
          <w:jc w:val="center"/>
        </w:trPr>
        <w:tc>
          <w:tcPr>
            <w:tcW w:w="4495" w:type="dxa"/>
          </w:tcPr>
          <w:p w14:paraId="6ADA0274" w14:textId="77777777" w:rsidR="00473FB8" w:rsidRPr="008A10EE" w:rsidRDefault="00473FB8" w:rsidP="00473FB8">
            <w:pPr>
              <w:tabs>
                <w:tab w:val="left" w:pos="1980"/>
                <w:tab w:val="left" w:pos="2070"/>
                <w:tab w:val="left" w:pos="3510"/>
                <w:tab w:val="left" w:pos="3600"/>
              </w:tabs>
              <w:ind w:left="-15"/>
              <w:rPr>
                <w:rFonts w:cs="Times New Roman"/>
                <w:b/>
              </w:rPr>
            </w:pPr>
          </w:p>
        </w:tc>
        <w:tc>
          <w:tcPr>
            <w:tcW w:w="1710" w:type="dxa"/>
          </w:tcPr>
          <w:p w14:paraId="489CFDEC" w14:textId="08409A47" w:rsidR="00473FB8" w:rsidRPr="008A10EE" w:rsidRDefault="00DE2E88" w:rsidP="00473FB8">
            <w:pPr>
              <w:tabs>
                <w:tab w:val="left" w:pos="1980"/>
                <w:tab w:val="left" w:pos="2070"/>
                <w:tab w:val="left" w:pos="3510"/>
                <w:tab w:val="left" w:pos="3600"/>
              </w:tabs>
              <w:ind w:left="-285"/>
              <w:jc w:val="right"/>
              <w:rPr>
                <w:rFonts w:cs="Times New Roman"/>
                <w:b/>
              </w:rPr>
            </w:pPr>
            <w:r>
              <w:rPr>
                <w:noProof/>
              </w:rPr>
              <w:drawing>
                <wp:anchor distT="0" distB="0" distL="0" distR="0" simplePos="0" relativeHeight="251682304" behindDoc="0" locked="0" layoutInCell="1" allowOverlap="1" wp14:anchorId="45FEE177" wp14:editId="4B6D6E93">
                  <wp:simplePos x="0" y="0"/>
                  <wp:positionH relativeFrom="page">
                    <wp:posOffset>146050</wp:posOffset>
                  </wp:positionH>
                  <wp:positionV relativeFrom="paragraph">
                    <wp:posOffset>-483615</wp:posOffset>
                  </wp:positionV>
                  <wp:extent cx="818879" cy="838514"/>
                  <wp:effectExtent l="0" t="0" r="0" b="0"/>
                  <wp:wrapNone/>
                  <wp:docPr id="16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image21.png"/>
                          <pic:cNvPicPr/>
                        </pic:nvPicPr>
                        <pic:blipFill>
                          <a:blip r:embed="rId30" cstate="print"/>
                          <a:stretch>
                            <a:fillRect/>
                          </a:stretch>
                        </pic:blipFill>
                        <pic:spPr>
                          <a:xfrm>
                            <a:off x="0" y="0"/>
                            <a:ext cx="818879" cy="838514"/>
                          </a:xfrm>
                          <a:prstGeom prst="rect">
                            <a:avLst/>
                          </a:prstGeom>
                        </pic:spPr>
                      </pic:pic>
                    </a:graphicData>
                  </a:graphic>
                </wp:anchor>
              </w:drawing>
            </w:r>
          </w:p>
        </w:tc>
      </w:tr>
      <w:tr w:rsidR="00473FB8" w:rsidRPr="008A10EE" w14:paraId="16369AEF" w14:textId="77777777" w:rsidTr="00473FB8">
        <w:trPr>
          <w:jc w:val="center"/>
        </w:trPr>
        <w:tc>
          <w:tcPr>
            <w:tcW w:w="4495" w:type="dxa"/>
          </w:tcPr>
          <w:p w14:paraId="511BB63A" w14:textId="77777777" w:rsidR="00473FB8" w:rsidRPr="008A10EE" w:rsidRDefault="00473FB8" w:rsidP="00473FB8">
            <w:pPr>
              <w:tabs>
                <w:tab w:val="left" w:pos="1980"/>
                <w:tab w:val="left" w:pos="2070"/>
                <w:tab w:val="left" w:pos="3510"/>
                <w:tab w:val="left" w:pos="3600"/>
              </w:tabs>
              <w:ind w:left="-15"/>
              <w:rPr>
                <w:rFonts w:cs="Times New Roman"/>
                <w:b/>
              </w:rPr>
            </w:pPr>
          </w:p>
        </w:tc>
        <w:tc>
          <w:tcPr>
            <w:tcW w:w="1710" w:type="dxa"/>
          </w:tcPr>
          <w:p w14:paraId="2F2AC0E3" w14:textId="77777777" w:rsidR="00473FB8" w:rsidRPr="008A10EE" w:rsidRDefault="00473FB8" w:rsidP="00473FB8">
            <w:pPr>
              <w:tabs>
                <w:tab w:val="left" w:pos="1980"/>
                <w:tab w:val="left" w:pos="2070"/>
                <w:tab w:val="left" w:pos="3510"/>
                <w:tab w:val="left" w:pos="3600"/>
              </w:tabs>
              <w:ind w:left="-285"/>
              <w:jc w:val="right"/>
              <w:rPr>
                <w:rFonts w:cs="Times New Roman"/>
                <w:b/>
              </w:rPr>
            </w:pPr>
          </w:p>
        </w:tc>
      </w:tr>
      <w:tr w:rsidR="00473FB8" w:rsidRPr="008A10EE" w14:paraId="7ECB29FF" w14:textId="77777777" w:rsidTr="00473FB8">
        <w:trPr>
          <w:jc w:val="center"/>
        </w:trPr>
        <w:tc>
          <w:tcPr>
            <w:tcW w:w="4495" w:type="dxa"/>
          </w:tcPr>
          <w:p w14:paraId="47E28DD4" w14:textId="77777777" w:rsidR="00473FB8" w:rsidRPr="008A10EE" w:rsidRDefault="00473FB8" w:rsidP="00473FB8">
            <w:pPr>
              <w:tabs>
                <w:tab w:val="left" w:pos="1980"/>
                <w:tab w:val="left" w:pos="2070"/>
                <w:tab w:val="left" w:pos="3510"/>
                <w:tab w:val="left" w:pos="3600"/>
              </w:tabs>
              <w:ind w:left="-15"/>
              <w:rPr>
                <w:rFonts w:cs="Times New Roman"/>
                <w:b/>
              </w:rPr>
            </w:pPr>
            <w:r w:rsidRPr="008A10EE">
              <w:rPr>
                <w:rFonts w:cs="Times New Roman"/>
                <w:b/>
              </w:rPr>
              <w:t>Eko Wahyu Tyas D, S.Kom, MBA</w:t>
            </w:r>
          </w:p>
        </w:tc>
        <w:tc>
          <w:tcPr>
            <w:tcW w:w="1710" w:type="dxa"/>
          </w:tcPr>
          <w:p w14:paraId="5967D109" w14:textId="02B0B1B0" w:rsidR="00473FB8" w:rsidRPr="008A10EE" w:rsidRDefault="00473FB8" w:rsidP="0007123E">
            <w:pPr>
              <w:tabs>
                <w:tab w:val="left" w:pos="1980"/>
                <w:tab w:val="left" w:pos="2070"/>
                <w:tab w:val="left" w:pos="3510"/>
                <w:tab w:val="left" w:pos="3600"/>
              </w:tabs>
              <w:ind w:left="-285"/>
              <w:jc w:val="right"/>
              <w:rPr>
                <w:rFonts w:cs="Times New Roman"/>
                <w:b/>
              </w:rPr>
            </w:pPr>
            <w:r w:rsidRPr="008A10EE">
              <w:rPr>
                <w:rFonts w:cs="Times New Roman"/>
                <w:b/>
              </w:rPr>
              <w:t>(</w:t>
            </w:r>
            <w:r w:rsidR="00E231BA">
              <w:rPr>
                <w:rFonts w:cs="Times New Roman"/>
                <w:b/>
              </w:rPr>
              <w:t>Penguji II</w:t>
            </w:r>
            <w:r w:rsidRPr="008A10EE">
              <w:rPr>
                <w:rFonts w:cs="Times New Roman"/>
                <w:b/>
              </w:rPr>
              <w:t>)</w:t>
            </w:r>
          </w:p>
        </w:tc>
      </w:tr>
    </w:tbl>
    <w:p w14:paraId="6F1EBD88" w14:textId="5CE5059E" w:rsidR="00000E5B" w:rsidRPr="00F22AC0" w:rsidRDefault="00654A03" w:rsidP="00F22AC0">
      <w:pPr>
        <w:jc w:val="center"/>
        <w:rPr>
          <w:rFonts w:cs="Times New Roman"/>
          <w:i/>
          <w:iCs/>
        </w:rPr>
      </w:pPr>
      <w:bookmarkStart w:id="2" w:name="_Hlk502905140"/>
      <w:bookmarkStart w:id="3" w:name="_Hlk518954834"/>
      <w:bookmarkEnd w:id="1"/>
      <w:r>
        <w:rPr>
          <w:rFonts w:cs="Times New Roman"/>
          <w:i/>
          <w:iCs/>
        </w:rPr>
        <w:br w:type="page"/>
      </w:r>
      <w:r w:rsidR="00000E5B" w:rsidRPr="00EA6718">
        <w:rPr>
          <w:rFonts w:cs="Times New Roman"/>
          <w:b/>
          <w:color w:val="000000" w:themeColor="text1"/>
          <w:sz w:val="24"/>
          <w:szCs w:val="24"/>
          <w:lang w:val="id-ID"/>
        </w:rPr>
        <w:lastRenderedPageBreak/>
        <w:t>IDENTIFIKASI FAKTOR PENDORONG BAGI KEBERHASILAN IMPLEMENTASI SISTEM INFORMASI TERINTEGRASI PADA PERGURUAN TINGGI (STUDI KASUS : PERGURUAN TINGGI DI SURABAYA)</w:t>
      </w:r>
    </w:p>
    <w:p w14:paraId="4B28BD34" w14:textId="77777777" w:rsidR="005A7FC1" w:rsidRPr="00000E5B" w:rsidRDefault="005A7FC1" w:rsidP="00000E5B">
      <w:pPr>
        <w:jc w:val="center"/>
        <w:rPr>
          <w:rFonts w:cs="Times New Roman"/>
          <w:b/>
          <w:color w:val="000000" w:themeColor="text1"/>
          <w:lang w:val="id-ID"/>
        </w:rPr>
      </w:pPr>
    </w:p>
    <w:p w14:paraId="4809B9AB" w14:textId="77777777" w:rsidR="00473FB8" w:rsidRPr="008A10EE" w:rsidRDefault="00473FB8" w:rsidP="00473FB8">
      <w:pPr>
        <w:tabs>
          <w:tab w:val="left" w:pos="1890"/>
        </w:tabs>
        <w:ind w:left="2016" w:hanging="2016"/>
        <w:jc w:val="left"/>
        <w:rPr>
          <w:rFonts w:eastAsia="Times New Roman" w:cs="Times New Roman"/>
          <w:b/>
          <w:noProof/>
          <w:lang w:val="id-ID"/>
        </w:rPr>
      </w:pPr>
      <w:r w:rsidRPr="008A10EE">
        <w:rPr>
          <w:rFonts w:eastAsia="Times New Roman" w:cs="Times New Roman"/>
          <w:b/>
          <w:noProof/>
          <w:lang w:val="id-ID"/>
        </w:rPr>
        <w:t>Nama Mahasiswa</w:t>
      </w:r>
      <w:r w:rsidRPr="008A10EE">
        <w:rPr>
          <w:rFonts w:eastAsia="Times New Roman" w:cs="Times New Roman"/>
          <w:b/>
          <w:noProof/>
          <w:lang w:val="id-ID"/>
        </w:rPr>
        <w:tab/>
        <w:t>: Rofiqoh Nadiah</w:t>
      </w:r>
    </w:p>
    <w:p w14:paraId="3824B1BC" w14:textId="77777777" w:rsidR="00473FB8" w:rsidRPr="008A10EE" w:rsidRDefault="00473FB8" w:rsidP="00473FB8">
      <w:pPr>
        <w:tabs>
          <w:tab w:val="left" w:pos="1890"/>
        </w:tabs>
        <w:ind w:left="2016" w:hanging="2016"/>
        <w:jc w:val="left"/>
        <w:rPr>
          <w:rFonts w:eastAsia="Times New Roman" w:cs="Times New Roman"/>
          <w:b/>
          <w:noProof/>
          <w:lang w:val="id-ID"/>
        </w:rPr>
      </w:pPr>
      <w:r w:rsidRPr="008A10EE">
        <w:rPr>
          <w:rFonts w:eastAsia="Times New Roman" w:cs="Times New Roman"/>
          <w:b/>
          <w:noProof/>
          <w:lang w:val="id-ID"/>
        </w:rPr>
        <w:t>NRP</w:t>
      </w:r>
      <w:r w:rsidRPr="008A10EE">
        <w:rPr>
          <w:rFonts w:eastAsia="Times New Roman" w:cs="Times New Roman"/>
          <w:b/>
          <w:noProof/>
          <w:lang w:val="id-ID"/>
        </w:rPr>
        <w:tab/>
        <w:t>: 05211640000001</w:t>
      </w:r>
    </w:p>
    <w:p w14:paraId="72C34040" w14:textId="77777777" w:rsidR="00473FB8" w:rsidRPr="008A10EE" w:rsidRDefault="00473FB8" w:rsidP="00473FB8">
      <w:pPr>
        <w:tabs>
          <w:tab w:val="left" w:pos="1890"/>
        </w:tabs>
        <w:ind w:left="2016" w:hanging="2016"/>
        <w:jc w:val="left"/>
        <w:rPr>
          <w:rFonts w:eastAsia="Times New Roman" w:cs="Times New Roman"/>
          <w:b/>
          <w:noProof/>
          <w:lang w:val="id-ID"/>
        </w:rPr>
      </w:pPr>
      <w:r w:rsidRPr="008A10EE">
        <w:rPr>
          <w:rFonts w:eastAsia="Times New Roman" w:cs="Times New Roman"/>
          <w:b/>
          <w:noProof/>
          <w:lang w:val="id-ID"/>
        </w:rPr>
        <w:t>Departemen</w:t>
      </w:r>
      <w:r w:rsidRPr="008A10EE">
        <w:rPr>
          <w:rFonts w:eastAsia="Times New Roman" w:cs="Times New Roman"/>
          <w:b/>
          <w:noProof/>
          <w:lang w:val="id-ID"/>
        </w:rPr>
        <w:tab/>
        <w:t>: Sistem Informasi FTEIC-ITS</w:t>
      </w:r>
    </w:p>
    <w:p w14:paraId="4784D7FA" w14:textId="77777777" w:rsidR="00473FB8" w:rsidRPr="008A10EE" w:rsidRDefault="00473FB8" w:rsidP="00473FB8">
      <w:pPr>
        <w:tabs>
          <w:tab w:val="left" w:pos="1890"/>
        </w:tabs>
        <w:ind w:left="2016" w:hanging="2016"/>
        <w:jc w:val="left"/>
        <w:rPr>
          <w:rFonts w:eastAsia="Times New Roman" w:cs="Times New Roman"/>
          <w:b/>
          <w:noProof/>
          <w:lang w:val="id-ID"/>
        </w:rPr>
      </w:pPr>
      <w:r w:rsidRPr="008A10EE">
        <w:rPr>
          <w:rFonts w:eastAsia="Times New Roman" w:cs="Times New Roman"/>
          <w:b/>
          <w:noProof/>
          <w:lang w:val="id-ID"/>
        </w:rPr>
        <w:t>Pembimbing 1</w:t>
      </w:r>
      <w:r w:rsidRPr="008A10EE">
        <w:rPr>
          <w:rFonts w:eastAsia="Times New Roman" w:cs="Times New Roman"/>
          <w:b/>
          <w:noProof/>
          <w:lang w:val="id-ID"/>
        </w:rPr>
        <w:tab/>
        <w:t>: Hanim Maria Astuti, S.Kom, M.Kom, ITIL</w:t>
      </w:r>
    </w:p>
    <w:p w14:paraId="4E5E6E0E" w14:textId="77777777" w:rsidR="00473FB8" w:rsidRPr="008A10EE" w:rsidRDefault="00473FB8" w:rsidP="00473FB8">
      <w:pPr>
        <w:tabs>
          <w:tab w:val="left" w:pos="1890"/>
        </w:tabs>
        <w:ind w:left="2016" w:hanging="2016"/>
        <w:jc w:val="left"/>
        <w:rPr>
          <w:rFonts w:eastAsia="Times New Roman" w:cs="Times New Roman"/>
          <w:b/>
          <w:bCs/>
          <w:noProof/>
          <w:lang w:val="id-ID"/>
        </w:rPr>
      </w:pPr>
      <w:r w:rsidRPr="008A10EE">
        <w:rPr>
          <w:rFonts w:eastAsia="Times New Roman" w:cs="Times New Roman"/>
          <w:b/>
          <w:noProof/>
          <w:lang w:val="id-ID"/>
        </w:rPr>
        <w:t>Pembimbing 2</w:t>
      </w:r>
      <w:r w:rsidRPr="008A10EE">
        <w:rPr>
          <w:rFonts w:eastAsia="Times New Roman" w:cs="Times New Roman"/>
          <w:b/>
          <w:noProof/>
          <w:lang w:val="id-ID"/>
        </w:rPr>
        <w:tab/>
        <w:t>: Feby Artwodini, S.Kom, MT</w:t>
      </w:r>
    </w:p>
    <w:p w14:paraId="17B0FFEE" w14:textId="77777777" w:rsidR="00473FB8" w:rsidRPr="008A10EE" w:rsidRDefault="00473FB8" w:rsidP="00473FB8">
      <w:pPr>
        <w:pStyle w:val="Heading1"/>
        <w:rPr>
          <w:rFonts w:cs="Times New Roman"/>
        </w:rPr>
      </w:pPr>
      <w:bookmarkStart w:id="4" w:name="_Toc24484768"/>
      <w:bookmarkStart w:id="5" w:name="_Toc42455838"/>
      <w:bookmarkStart w:id="6" w:name="_Toc48471488"/>
      <w:r w:rsidRPr="008A10EE">
        <w:rPr>
          <w:rFonts w:cs="Times New Roman"/>
        </w:rPr>
        <w:t>ABSTRAK</w:t>
      </w:r>
      <w:bookmarkEnd w:id="4"/>
      <w:bookmarkEnd w:id="5"/>
      <w:bookmarkEnd w:id="6"/>
    </w:p>
    <w:p w14:paraId="7C571610" w14:textId="7C0AE810" w:rsidR="00473FB8" w:rsidRPr="00BD2D91" w:rsidRDefault="00566672" w:rsidP="00473FB8">
      <w:pPr>
        <w:spacing w:before="120" w:after="120"/>
        <w:contextualSpacing/>
        <w:rPr>
          <w:rFonts w:cs="Times New Roman"/>
          <w:i/>
          <w:szCs w:val="24"/>
        </w:rPr>
      </w:pPr>
      <w:r w:rsidRPr="00566672">
        <w:rPr>
          <w:rFonts w:cs="Times New Roman"/>
          <w:i/>
          <w:iCs/>
        </w:rPr>
        <w:t xml:space="preserve">Penggunaan sistem informasi terintegrasi pada perguruan tinggi beberapa tahun ini telah banyak digunakan untuk membantu proses bisnis organisasi tersebut. Namun dalam prosesnya masih sering ditemukan beberapa hal yang menyebabkan implementasi ini terhambat. Untuk menghindari dan meminimalisir resiko dari hal-hal yang menghambat tersebut, peneliti ingin mengkaji lebih jauh terkait faktor apa sajakah yang dapat menjadi pendoron bagi keberhasilan implementasi sistem informasi serta hambatan yang seringkali muncul dan dialami oleh beberapa perguruan tinggi saat proses implementasi berlangsung. Penelitian ini dilakukan di 38 perguruan tinggi berstatus negeri maupun swasta di Surabaya. Metode yang digunakan pada penelitian ini yaitu menggunakan metode qualitative explorative untuk mengeksplorasi secara mendalam terkait faktor pendorong yang berpengaruh bagi keberhasilan implementasi sistem informasi terintegrasi dengan 38 narasumber pada perguruan tinggi di Surabaya. Teknik pengumpulan data dilakukan dengan cara observasi dan wawancara langsung dengan pendekatan semi terstruktur. Hasil wawancara akan diolah dan dianalisis dengan bantuan software ATLAS.ti. Hasil penelitian ini didasarkan pada observasi secara langsung pada kondisi umum dari semua perguruan tinggi yang </w:t>
      </w:r>
      <w:r w:rsidRPr="00566672">
        <w:rPr>
          <w:rFonts w:cs="Times New Roman"/>
          <w:i/>
          <w:iCs/>
        </w:rPr>
        <w:lastRenderedPageBreak/>
        <w:t>diteliti serta secara spesifik berdasarkan kondisi perguruan tinggi berskala besar dan kecil yang tentunya memiliki karakteristik yang berbeda. Hasil penelitian didapat 11 faktor pendorong utama paling berpengaruh bagi keberhasilan implementasi sistem informasi secara general dimana faktor paling menonjol yaitu faktor sistem dikembangkan sesuai dengan kebutuhan user dan perencanaan proyek pengembangan dilakukan secara matang (mulai dari user requirement, perencanaan kebutuhan biaya dan timeline, serta jadwal implementasi dan training). Didapat pula 3 faktor pendorong bagi keberhasilan implementasi sistem informasi terintegrasi pada perguruan tinggi berskala besar dimana faktor realisasi terkait tujuan, rencana dan strategi pimpinan menjadi faktor pendorong utama paling berpengaruh. Serta didapat 2 faktor pendorong pada perguruan tinggi berskala kecil dimana faktor adanya tuntutan dari lembaga pemerintah (Ristek Dikti) menjadi faktor pendorong paling berpengaruh. Dari faktor yang didapat terlihat perbedaan faktor pendorong keberhasilan dari kedua kondisi tersebut, dimana pada perguruan tinggi besar cenderung berasal dari faktor intenal dan pada perguruan tinggi kecil cenderung berasal dari faktor external</w:t>
      </w:r>
      <w:r w:rsidR="002073E2" w:rsidRPr="008A10EE">
        <w:rPr>
          <w:rFonts w:cs="Times New Roman"/>
          <w:i/>
          <w:szCs w:val="24"/>
        </w:rPr>
        <w:t>.</w:t>
      </w:r>
    </w:p>
    <w:p w14:paraId="33F66464" w14:textId="77777777" w:rsidR="00473FB8" w:rsidRPr="008A10EE" w:rsidRDefault="00473FB8" w:rsidP="00473FB8">
      <w:pPr>
        <w:tabs>
          <w:tab w:val="left" w:pos="1890"/>
        </w:tabs>
        <w:ind w:left="2016" w:hanging="2016"/>
        <w:jc w:val="left"/>
        <w:rPr>
          <w:rFonts w:eastAsia="Times New Roman" w:cs="Times New Roman"/>
          <w:b/>
          <w:bCs/>
          <w:noProof/>
          <w:lang w:val="id-ID"/>
        </w:rPr>
      </w:pPr>
    </w:p>
    <w:p w14:paraId="1B9A28CD" w14:textId="5ABB7E78" w:rsidR="00653AA3" w:rsidRPr="008A10EE" w:rsidRDefault="00473FB8" w:rsidP="00473FB8">
      <w:pPr>
        <w:spacing w:before="120" w:after="120"/>
        <w:contextualSpacing/>
        <w:rPr>
          <w:rFonts w:cs="Times New Roman"/>
          <w:i/>
          <w:szCs w:val="24"/>
        </w:rPr>
      </w:pPr>
      <w:r w:rsidRPr="008A10EE">
        <w:rPr>
          <w:rFonts w:eastAsia="Times New Roman" w:cs="Times New Roman"/>
          <w:b/>
          <w:i/>
          <w:noProof/>
          <w:lang w:val="id-ID"/>
        </w:rPr>
        <w:t>Kata Kunci</w:t>
      </w:r>
      <w:r w:rsidRPr="008A10EE">
        <w:rPr>
          <w:rFonts w:eastAsia="Times New Roman" w:cs="Times New Roman"/>
          <w:b/>
          <w:i/>
          <w:noProof/>
          <w:lang w:val="id-ID"/>
        </w:rPr>
        <w:tab/>
        <w:t xml:space="preserve">: </w:t>
      </w:r>
      <w:r w:rsidR="00F22AC0">
        <w:rPr>
          <w:rFonts w:eastAsia="Times New Roman" w:cs="Times New Roman"/>
          <w:b/>
          <w:i/>
          <w:noProof/>
          <w:lang w:val="en-US"/>
        </w:rPr>
        <w:t xml:space="preserve">Faktor Pendorong Keberhasilan, </w:t>
      </w:r>
      <w:r w:rsidR="00BD2D91">
        <w:rPr>
          <w:rFonts w:eastAsia="Times New Roman" w:cs="Times New Roman"/>
          <w:b/>
          <w:i/>
          <w:noProof/>
          <w:lang w:val="en-US"/>
        </w:rPr>
        <w:t xml:space="preserve">Perguruan Tinggi, </w:t>
      </w:r>
      <w:r w:rsidR="00F22AC0">
        <w:rPr>
          <w:rFonts w:eastAsia="Times New Roman" w:cs="Times New Roman"/>
          <w:b/>
          <w:i/>
          <w:noProof/>
          <w:lang w:val="en-US"/>
        </w:rPr>
        <w:t xml:space="preserve">Implementasi, </w:t>
      </w:r>
      <w:r w:rsidR="002073E2" w:rsidRPr="008A10EE">
        <w:rPr>
          <w:rFonts w:eastAsia="Times New Roman" w:cs="Times New Roman"/>
          <w:b/>
          <w:i/>
          <w:noProof/>
          <w:lang w:val="en-US"/>
        </w:rPr>
        <w:t>Sistem Informasi Ter</w:t>
      </w:r>
      <w:r w:rsidR="00CA0648">
        <w:rPr>
          <w:rFonts w:eastAsia="Times New Roman" w:cs="Times New Roman"/>
          <w:b/>
          <w:i/>
          <w:noProof/>
          <w:lang w:val="en-US"/>
        </w:rPr>
        <w:t>integrasi</w:t>
      </w:r>
      <w:r w:rsidR="00BD2D91">
        <w:rPr>
          <w:rFonts w:eastAsia="Times New Roman" w:cs="Times New Roman"/>
          <w:b/>
          <w:i/>
          <w:noProof/>
          <w:lang w:val="en-US"/>
        </w:rPr>
        <w:t>.</w:t>
      </w:r>
      <w:r w:rsidR="002073E2" w:rsidRPr="008A10EE">
        <w:rPr>
          <w:rFonts w:eastAsia="Times New Roman" w:cs="Times New Roman"/>
          <w:b/>
          <w:i/>
          <w:noProof/>
          <w:lang w:val="en-US"/>
        </w:rPr>
        <w:t xml:space="preserve"> </w:t>
      </w:r>
    </w:p>
    <w:bookmarkEnd w:id="2"/>
    <w:bookmarkEnd w:id="3"/>
    <w:p w14:paraId="64514161" w14:textId="218D9D41" w:rsidR="00DD529B" w:rsidRPr="00DD529B" w:rsidRDefault="003A3F9D" w:rsidP="000B4C13">
      <w:pPr>
        <w:rPr>
          <w:rFonts w:eastAsia="Times New Roman" w:cs="Times New Roman"/>
          <w:b/>
          <w:bCs/>
          <w:noProof/>
          <w:lang w:val="id-ID"/>
        </w:rPr>
      </w:pPr>
      <w:r w:rsidRPr="008A10EE">
        <w:rPr>
          <w:rFonts w:eastAsia="Times New Roman" w:cs="Times New Roman"/>
          <w:b/>
          <w:bCs/>
          <w:noProof/>
          <w:lang w:val="id-ID"/>
        </w:rPr>
        <w:br w:type="page"/>
      </w:r>
    </w:p>
    <w:p w14:paraId="7B56C62F" w14:textId="00C2EB0E" w:rsidR="00473FB8" w:rsidRPr="00CA2B71" w:rsidRDefault="005E7D1A" w:rsidP="00473FB8">
      <w:pPr>
        <w:jc w:val="center"/>
        <w:rPr>
          <w:rFonts w:cs="Times New Roman"/>
          <w:b/>
          <w:i/>
          <w:iCs/>
          <w:color w:val="000000" w:themeColor="text1"/>
          <w:sz w:val="24"/>
          <w:szCs w:val="24"/>
          <w:lang w:val="id-ID"/>
        </w:rPr>
      </w:pPr>
      <w:r w:rsidRPr="00CA2B71">
        <w:rPr>
          <w:rFonts w:cs="Times New Roman"/>
          <w:b/>
          <w:i/>
          <w:iCs/>
          <w:color w:val="000000" w:themeColor="text1"/>
          <w:sz w:val="24"/>
          <w:szCs w:val="24"/>
          <w:lang w:val="id-ID"/>
        </w:rPr>
        <w:lastRenderedPageBreak/>
        <w:t xml:space="preserve">IDENTIFICATION OF DRIVING FACTORS FOR </w:t>
      </w:r>
      <w:r w:rsidR="00000E5B" w:rsidRPr="00CA2B71">
        <w:rPr>
          <w:rFonts w:cs="Times New Roman"/>
          <w:b/>
          <w:i/>
          <w:iCs/>
          <w:color w:val="000000" w:themeColor="text1"/>
          <w:sz w:val="24"/>
          <w:szCs w:val="24"/>
          <w:lang w:val="en-US"/>
        </w:rPr>
        <w:t xml:space="preserve">SUCCESSFUL </w:t>
      </w:r>
      <w:r w:rsidRPr="00CA2B71">
        <w:rPr>
          <w:rFonts w:cs="Times New Roman"/>
          <w:b/>
          <w:i/>
          <w:iCs/>
          <w:color w:val="000000" w:themeColor="text1"/>
          <w:sz w:val="24"/>
          <w:szCs w:val="24"/>
          <w:lang w:val="id-ID"/>
        </w:rPr>
        <w:t>IMPLEMENTATION OF INTEGRATED INFORMATION SYSTEMS IN HIGHER EDUCATION INSTITUTION (THE CASE : HIGHER EDUCATION INSTITUTION IN SURABAYA</w:t>
      </w:r>
    </w:p>
    <w:p w14:paraId="002CE1D3" w14:textId="77777777" w:rsidR="005E7D1A" w:rsidRPr="008A10EE" w:rsidRDefault="005E7D1A" w:rsidP="00473FB8">
      <w:pPr>
        <w:jc w:val="center"/>
        <w:rPr>
          <w:rFonts w:cs="Times New Roman"/>
          <w:sz w:val="28"/>
          <w:lang w:val="id-ID"/>
        </w:rPr>
      </w:pPr>
    </w:p>
    <w:tbl>
      <w:tblPr>
        <w:tblStyle w:val="TableGrid"/>
        <w:tblW w:w="62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4410"/>
      </w:tblGrid>
      <w:tr w:rsidR="00473FB8" w:rsidRPr="008A10EE" w14:paraId="329DB807" w14:textId="77777777" w:rsidTr="00473FB8">
        <w:tc>
          <w:tcPr>
            <w:tcW w:w="1885" w:type="dxa"/>
          </w:tcPr>
          <w:p w14:paraId="4AFE01D1" w14:textId="77777777" w:rsidR="00473FB8" w:rsidRPr="008A10EE" w:rsidRDefault="00473FB8" w:rsidP="00473FB8">
            <w:pPr>
              <w:rPr>
                <w:rFonts w:cs="Times New Roman"/>
                <w:b/>
                <w:bCs/>
              </w:rPr>
            </w:pPr>
            <w:bookmarkStart w:id="7" w:name="_Toc24484769"/>
            <w:r w:rsidRPr="008A10EE">
              <w:rPr>
                <w:rFonts w:cs="Times New Roman"/>
                <w:b/>
                <w:bCs/>
              </w:rPr>
              <w:t>Student Name</w:t>
            </w:r>
          </w:p>
        </w:tc>
        <w:tc>
          <w:tcPr>
            <w:tcW w:w="4410" w:type="dxa"/>
          </w:tcPr>
          <w:p w14:paraId="0D989BCD" w14:textId="77777777" w:rsidR="00473FB8" w:rsidRPr="008A10EE" w:rsidRDefault="00473FB8" w:rsidP="00473FB8">
            <w:pPr>
              <w:rPr>
                <w:rFonts w:cs="Times New Roman"/>
              </w:rPr>
            </w:pPr>
            <w:r w:rsidRPr="008A10EE">
              <w:rPr>
                <w:rFonts w:cs="Times New Roman"/>
              </w:rPr>
              <w:t>: Rofiqoh Nadiah</w:t>
            </w:r>
          </w:p>
        </w:tc>
      </w:tr>
      <w:tr w:rsidR="00473FB8" w:rsidRPr="008A10EE" w14:paraId="06F88271" w14:textId="77777777" w:rsidTr="00473FB8">
        <w:tc>
          <w:tcPr>
            <w:tcW w:w="1885" w:type="dxa"/>
          </w:tcPr>
          <w:p w14:paraId="67A9B2FE" w14:textId="77777777" w:rsidR="00473FB8" w:rsidRPr="008A10EE" w:rsidRDefault="00473FB8" w:rsidP="00473FB8">
            <w:pPr>
              <w:rPr>
                <w:rFonts w:cs="Times New Roman"/>
                <w:b/>
                <w:bCs/>
              </w:rPr>
            </w:pPr>
            <w:r w:rsidRPr="008A10EE">
              <w:rPr>
                <w:rFonts w:cs="Times New Roman"/>
                <w:b/>
                <w:bCs/>
              </w:rPr>
              <w:t>NRP</w:t>
            </w:r>
          </w:p>
        </w:tc>
        <w:tc>
          <w:tcPr>
            <w:tcW w:w="4410" w:type="dxa"/>
          </w:tcPr>
          <w:p w14:paraId="74449AEE" w14:textId="77777777" w:rsidR="00473FB8" w:rsidRPr="008A10EE" w:rsidRDefault="00473FB8" w:rsidP="00473FB8">
            <w:pPr>
              <w:rPr>
                <w:rFonts w:cs="Times New Roman"/>
              </w:rPr>
            </w:pPr>
            <w:r w:rsidRPr="008A10EE">
              <w:rPr>
                <w:rFonts w:cs="Times New Roman"/>
              </w:rPr>
              <w:t>: 05211640000001</w:t>
            </w:r>
          </w:p>
        </w:tc>
      </w:tr>
      <w:tr w:rsidR="00473FB8" w:rsidRPr="008A10EE" w14:paraId="377BDDD8" w14:textId="77777777" w:rsidTr="00473FB8">
        <w:tc>
          <w:tcPr>
            <w:tcW w:w="1885" w:type="dxa"/>
          </w:tcPr>
          <w:p w14:paraId="06B0E4C6" w14:textId="77777777" w:rsidR="00473FB8" w:rsidRPr="008A10EE" w:rsidRDefault="00473FB8" w:rsidP="00473FB8">
            <w:pPr>
              <w:rPr>
                <w:rFonts w:cs="Times New Roman"/>
                <w:b/>
                <w:bCs/>
              </w:rPr>
            </w:pPr>
            <w:r w:rsidRPr="008A10EE">
              <w:rPr>
                <w:rFonts w:cs="Times New Roman"/>
                <w:b/>
                <w:bCs/>
              </w:rPr>
              <w:t>Departement</w:t>
            </w:r>
          </w:p>
        </w:tc>
        <w:tc>
          <w:tcPr>
            <w:tcW w:w="4410" w:type="dxa"/>
          </w:tcPr>
          <w:p w14:paraId="4B452A7D" w14:textId="77777777" w:rsidR="00473FB8" w:rsidRPr="008A10EE" w:rsidRDefault="00473FB8" w:rsidP="00473FB8">
            <w:pPr>
              <w:rPr>
                <w:rFonts w:cs="Times New Roman"/>
              </w:rPr>
            </w:pPr>
            <w:r w:rsidRPr="008A10EE">
              <w:rPr>
                <w:rFonts w:cs="Times New Roman"/>
              </w:rPr>
              <w:t>: Sistem Informasi FTEIC-ITS</w:t>
            </w:r>
          </w:p>
        </w:tc>
      </w:tr>
      <w:tr w:rsidR="00473FB8" w:rsidRPr="008A10EE" w14:paraId="37BE01B2" w14:textId="77777777" w:rsidTr="00473FB8">
        <w:tc>
          <w:tcPr>
            <w:tcW w:w="1885" w:type="dxa"/>
          </w:tcPr>
          <w:p w14:paraId="25FA788B" w14:textId="77777777" w:rsidR="00473FB8" w:rsidRPr="008A10EE" w:rsidRDefault="00473FB8" w:rsidP="00473FB8">
            <w:pPr>
              <w:rPr>
                <w:rFonts w:cs="Times New Roman"/>
                <w:b/>
                <w:bCs/>
              </w:rPr>
            </w:pPr>
            <w:r w:rsidRPr="008A10EE">
              <w:rPr>
                <w:rFonts w:cs="Times New Roman"/>
                <w:b/>
                <w:bCs/>
              </w:rPr>
              <w:t>Supervisor 1</w:t>
            </w:r>
          </w:p>
        </w:tc>
        <w:tc>
          <w:tcPr>
            <w:tcW w:w="4410" w:type="dxa"/>
          </w:tcPr>
          <w:p w14:paraId="14EF3481" w14:textId="77777777" w:rsidR="00473FB8" w:rsidRPr="008A10EE" w:rsidRDefault="00473FB8" w:rsidP="00473FB8">
            <w:pPr>
              <w:rPr>
                <w:rFonts w:cs="Times New Roman"/>
              </w:rPr>
            </w:pPr>
            <w:r w:rsidRPr="008A10EE">
              <w:rPr>
                <w:rFonts w:cs="Times New Roman"/>
              </w:rPr>
              <w:t>: Hanim Maria Astuti, S.Kom, M.Kom, ITIL</w:t>
            </w:r>
          </w:p>
        </w:tc>
      </w:tr>
      <w:tr w:rsidR="00473FB8" w:rsidRPr="008A10EE" w14:paraId="59311B16" w14:textId="77777777" w:rsidTr="00473FB8">
        <w:tc>
          <w:tcPr>
            <w:tcW w:w="1885" w:type="dxa"/>
          </w:tcPr>
          <w:p w14:paraId="0F53D26C" w14:textId="77777777" w:rsidR="00473FB8" w:rsidRPr="008A10EE" w:rsidRDefault="00473FB8" w:rsidP="00473FB8">
            <w:pPr>
              <w:rPr>
                <w:rFonts w:cs="Times New Roman"/>
                <w:b/>
                <w:bCs/>
              </w:rPr>
            </w:pPr>
            <w:r w:rsidRPr="008A10EE">
              <w:rPr>
                <w:rFonts w:cs="Times New Roman"/>
                <w:b/>
                <w:bCs/>
              </w:rPr>
              <w:t>Supervisor 2</w:t>
            </w:r>
          </w:p>
        </w:tc>
        <w:tc>
          <w:tcPr>
            <w:tcW w:w="4410" w:type="dxa"/>
          </w:tcPr>
          <w:p w14:paraId="1DBC3B06" w14:textId="77777777" w:rsidR="00473FB8" w:rsidRPr="008A10EE" w:rsidRDefault="00473FB8" w:rsidP="00473FB8">
            <w:pPr>
              <w:rPr>
                <w:rFonts w:cs="Times New Roman"/>
              </w:rPr>
            </w:pPr>
            <w:r w:rsidRPr="008A10EE">
              <w:rPr>
                <w:rFonts w:cs="Times New Roman"/>
              </w:rPr>
              <w:t>: Feby Artwodini, S.Kom, MT</w:t>
            </w:r>
          </w:p>
        </w:tc>
      </w:tr>
    </w:tbl>
    <w:p w14:paraId="4BE906E3" w14:textId="77777777" w:rsidR="00473FB8" w:rsidRPr="008A10EE" w:rsidRDefault="00473FB8" w:rsidP="00473FB8">
      <w:pPr>
        <w:pStyle w:val="Heading1"/>
        <w:rPr>
          <w:rFonts w:cs="Times New Roman"/>
          <w:lang w:val="id-ID"/>
        </w:rPr>
      </w:pPr>
      <w:bookmarkStart w:id="8" w:name="_Toc42455839"/>
      <w:bookmarkStart w:id="9" w:name="_Toc48471489"/>
      <w:r w:rsidRPr="008A10EE">
        <w:rPr>
          <w:rFonts w:cs="Times New Roman"/>
          <w:lang w:val="id-ID"/>
        </w:rPr>
        <w:t>ABSTRACT</w:t>
      </w:r>
      <w:bookmarkEnd w:id="7"/>
      <w:bookmarkEnd w:id="8"/>
      <w:bookmarkEnd w:id="9"/>
    </w:p>
    <w:p w14:paraId="68F390DB" w14:textId="0E25B1CB" w:rsidR="0029176E" w:rsidRDefault="00566672" w:rsidP="00473FB8">
      <w:pPr>
        <w:rPr>
          <w:rFonts w:cs="Times New Roman"/>
          <w:i/>
          <w:lang w:val="id-ID"/>
        </w:rPr>
      </w:pPr>
      <w:r w:rsidRPr="00566672">
        <w:rPr>
          <w:rFonts w:cs="Times New Roman"/>
          <w:i/>
          <w:lang w:val="id-ID"/>
        </w:rPr>
        <w:t xml:space="preserve">The use of integrated information systems in </w:t>
      </w:r>
      <w:r>
        <w:rPr>
          <w:rFonts w:cs="Times New Roman"/>
          <w:i/>
          <w:lang w:val="en-US"/>
        </w:rPr>
        <w:t>higher education institution</w:t>
      </w:r>
      <w:r w:rsidRPr="00566672">
        <w:rPr>
          <w:rFonts w:cs="Times New Roman"/>
          <w:i/>
          <w:lang w:val="id-ID"/>
        </w:rPr>
        <w:t xml:space="preserve"> in recent years has been widely used to help the organization's business processes. However, in the process, several things are often found that cause this implementation to be hampered. In order to avoid and minimize the risk of these obstacles, the researcher wants to examine further what factors can be the donors for the successful implementation of information systems as well as the obstacles that often arise and are experienced by several </w:t>
      </w:r>
      <w:r>
        <w:rPr>
          <w:rFonts w:cs="Times New Roman"/>
          <w:i/>
          <w:lang w:val="en-US"/>
        </w:rPr>
        <w:t>higher education institution</w:t>
      </w:r>
      <w:r w:rsidRPr="00566672">
        <w:rPr>
          <w:rFonts w:cs="Times New Roman"/>
          <w:i/>
          <w:lang w:val="id-ID"/>
        </w:rPr>
        <w:t xml:space="preserve"> during the implementation process. This research was conducted at 38 public and private </w:t>
      </w:r>
      <w:r>
        <w:rPr>
          <w:rFonts w:cs="Times New Roman"/>
          <w:i/>
          <w:lang w:val="en-US"/>
        </w:rPr>
        <w:t>higher education institution</w:t>
      </w:r>
      <w:r w:rsidRPr="00566672">
        <w:rPr>
          <w:rFonts w:cs="Times New Roman"/>
          <w:i/>
          <w:lang w:val="id-ID"/>
        </w:rPr>
        <w:t xml:space="preserve"> in Surabaya. The method used in this study is to use the qualitative explorative method to explore in depth the driving factors that influence the successful implementation of integrated information systems with 38 resource persons at </w:t>
      </w:r>
      <w:r>
        <w:rPr>
          <w:rFonts w:cs="Times New Roman"/>
          <w:i/>
          <w:lang w:val="en-US"/>
        </w:rPr>
        <w:t>higher education institution</w:t>
      </w:r>
      <w:r w:rsidRPr="00566672">
        <w:rPr>
          <w:rFonts w:cs="Times New Roman"/>
          <w:i/>
          <w:lang w:val="id-ID"/>
        </w:rPr>
        <w:t xml:space="preserve"> in Surabaya. The data was collected by means of observation and direct interviews with a semi-structured approach. The results of the interviews will be processed and analyzed with the help of ATLAS.ti software. The results of this study are based on direct observation of the general conditions of all the </w:t>
      </w:r>
      <w:r>
        <w:rPr>
          <w:rFonts w:cs="Times New Roman"/>
          <w:i/>
          <w:lang w:val="en-US"/>
        </w:rPr>
        <w:t>higher education institution</w:t>
      </w:r>
      <w:r w:rsidRPr="00566672">
        <w:rPr>
          <w:rFonts w:cs="Times New Roman"/>
          <w:i/>
          <w:lang w:val="id-ID"/>
        </w:rPr>
        <w:t xml:space="preserve"> studied and specifically based on the conditions of large and small-scale </w:t>
      </w:r>
      <w:r>
        <w:rPr>
          <w:rFonts w:cs="Times New Roman"/>
          <w:i/>
          <w:lang w:val="en-US"/>
        </w:rPr>
        <w:t>higher education institution</w:t>
      </w:r>
      <w:r w:rsidRPr="00566672">
        <w:rPr>
          <w:rFonts w:cs="Times New Roman"/>
          <w:i/>
          <w:lang w:val="id-ID"/>
        </w:rPr>
        <w:t xml:space="preserve"> which of course have different </w:t>
      </w:r>
      <w:r w:rsidRPr="00566672">
        <w:rPr>
          <w:rFonts w:cs="Times New Roman"/>
          <w:i/>
          <w:lang w:val="id-ID"/>
        </w:rPr>
        <w:lastRenderedPageBreak/>
        <w:t xml:space="preserve">characteristics. The results showed that 11 main driving factors were most influential for the successful implementation of information systems in general where the most prominent factors were system factors developed according to user needs and development project planning was carried out carefully (starting from user requirements, planning for cost requirements and timeline, and implementation schedule. and training). There were also 3 driving factors for the successful implementation of integrated information systems at large-scale </w:t>
      </w:r>
      <w:r w:rsidR="004E5C98">
        <w:rPr>
          <w:rFonts w:cs="Times New Roman"/>
          <w:i/>
          <w:lang w:val="en-US"/>
        </w:rPr>
        <w:t>of higher education institution</w:t>
      </w:r>
      <w:r w:rsidRPr="00566672">
        <w:rPr>
          <w:rFonts w:cs="Times New Roman"/>
          <w:i/>
          <w:lang w:val="id-ID"/>
        </w:rPr>
        <w:t xml:space="preserve"> where the realization factors related to goals, plans and leadership strategies were the most influential driving factors. And obtained 2 driving factors in small-scale </w:t>
      </w:r>
      <w:r w:rsidR="004E5C98">
        <w:rPr>
          <w:rFonts w:cs="Times New Roman"/>
          <w:i/>
          <w:lang w:val="en-US"/>
        </w:rPr>
        <w:t>of higher education institution</w:t>
      </w:r>
      <w:r w:rsidRPr="00566672">
        <w:rPr>
          <w:rFonts w:cs="Times New Roman"/>
          <w:i/>
          <w:lang w:val="id-ID"/>
        </w:rPr>
        <w:t xml:space="preserve"> where the factor of the demands of government agencies (Ristek Dikti) is the most influential driving factor. From the factors obtained, it can be seen that the difference in the factors driving the success of the two conditions, where in large </w:t>
      </w:r>
      <w:r w:rsidR="004E5C98">
        <w:rPr>
          <w:rFonts w:cs="Times New Roman"/>
          <w:i/>
          <w:lang w:val="en-US"/>
        </w:rPr>
        <w:t>higher education institution</w:t>
      </w:r>
      <w:r w:rsidRPr="00566672">
        <w:rPr>
          <w:rFonts w:cs="Times New Roman"/>
          <w:i/>
          <w:lang w:val="id-ID"/>
        </w:rPr>
        <w:t xml:space="preserve"> tend to come from internal factors and in small </w:t>
      </w:r>
      <w:r w:rsidR="004E5C98">
        <w:rPr>
          <w:rFonts w:cs="Times New Roman"/>
          <w:i/>
          <w:lang w:val="en-US"/>
        </w:rPr>
        <w:t>higher education institution</w:t>
      </w:r>
      <w:r w:rsidRPr="00566672">
        <w:rPr>
          <w:rFonts w:cs="Times New Roman"/>
          <w:i/>
          <w:lang w:val="id-ID"/>
        </w:rPr>
        <w:t xml:space="preserve"> tend to come from external factors</w:t>
      </w:r>
      <w:r w:rsidR="00CA0648" w:rsidRPr="00CA0648">
        <w:rPr>
          <w:rFonts w:cs="Times New Roman"/>
          <w:i/>
          <w:lang w:val="id-ID"/>
        </w:rPr>
        <w:t>.</w:t>
      </w:r>
    </w:p>
    <w:p w14:paraId="2669FD8D" w14:textId="77777777" w:rsidR="00CA0648" w:rsidRPr="008A10EE" w:rsidRDefault="00CA0648" w:rsidP="00473FB8">
      <w:pPr>
        <w:rPr>
          <w:rFonts w:eastAsia="Times New Roman" w:cs="Times New Roman"/>
          <w:b/>
          <w:i/>
          <w:noProof/>
          <w:lang w:val="id-ID"/>
        </w:rPr>
      </w:pPr>
    </w:p>
    <w:p w14:paraId="42617AD0" w14:textId="6C321646" w:rsidR="00F22AC0" w:rsidRDefault="00473FB8" w:rsidP="00654A03">
      <w:pPr>
        <w:rPr>
          <w:rFonts w:eastAsia="Times New Roman" w:cs="Times New Roman"/>
          <w:b/>
          <w:i/>
          <w:noProof/>
          <w:lang w:val="id-ID"/>
        </w:rPr>
      </w:pPr>
      <w:r w:rsidRPr="008A10EE">
        <w:rPr>
          <w:rFonts w:eastAsia="Times New Roman" w:cs="Times New Roman"/>
          <w:b/>
          <w:i/>
          <w:noProof/>
          <w:lang w:val="id-ID"/>
        </w:rPr>
        <w:t xml:space="preserve">Keywords: </w:t>
      </w:r>
      <w:r w:rsidR="00F22AC0">
        <w:rPr>
          <w:rFonts w:eastAsia="Times New Roman" w:cs="Times New Roman"/>
          <w:b/>
          <w:i/>
          <w:noProof/>
          <w:lang w:val="en-US"/>
        </w:rPr>
        <w:t>D</w:t>
      </w:r>
      <w:r w:rsidR="00F22AC0" w:rsidRPr="002619E6">
        <w:rPr>
          <w:rFonts w:eastAsia="Times New Roman" w:cs="Times New Roman"/>
          <w:b/>
          <w:i/>
          <w:noProof/>
          <w:lang w:val="id-ID"/>
        </w:rPr>
        <w:t xml:space="preserve">riving </w:t>
      </w:r>
      <w:r w:rsidR="00F22AC0">
        <w:rPr>
          <w:rFonts w:eastAsia="Times New Roman" w:cs="Times New Roman"/>
          <w:b/>
          <w:i/>
          <w:noProof/>
          <w:lang w:val="en-US"/>
        </w:rPr>
        <w:t>of Success F</w:t>
      </w:r>
      <w:r w:rsidR="00F22AC0" w:rsidRPr="002619E6">
        <w:rPr>
          <w:rFonts w:eastAsia="Times New Roman" w:cs="Times New Roman"/>
          <w:b/>
          <w:i/>
          <w:noProof/>
          <w:lang w:val="id-ID"/>
        </w:rPr>
        <w:t>actors</w:t>
      </w:r>
      <w:r w:rsidR="00F22AC0">
        <w:rPr>
          <w:rFonts w:eastAsia="Times New Roman" w:cs="Times New Roman"/>
          <w:b/>
          <w:i/>
          <w:noProof/>
          <w:lang w:val="en-US"/>
        </w:rPr>
        <w:t xml:space="preserve">, </w:t>
      </w:r>
      <w:r w:rsidR="002619E6" w:rsidRPr="002619E6">
        <w:rPr>
          <w:rFonts w:eastAsia="Times New Roman" w:cs="Times New Roman"/>
          <w:b/>
          <w:i/>
          <w:noProof/>
          <w:lang w:val="id-ID"/>
        </w:rPr>
        <w:t xml:space="preserve">Higher Education, </w:t>
      </w:r>
      <w:r w:rsidR="00F22AC0">
        <w:rPr>
          <w:rFonts w:eastAsia="Times New Roman" w:cs="Times New Roman"/>
          <w:b/>
          <w:i/>
          <w:noProof/>
          <w:lang w:val="en-US"/>
        </w:rPr>
        <w:t xml:space="preserve">Implementation, </w:t>
      </w:r>
      <w:r w:rsidR="002619E6" w:rsidRPr="002619E6">
        <w:rPr>
          <w:rFonts w:eastAsia="Times New Roman" w:cs="Times New Roman"/>
          <w:b/>
          <w:i/>
          <w:noProof/>
          <w:lang w:val="id-ID"/>
        </w:rPr>
        <w:t>Integrated Information Systems.</w:t>
      </w:r>
      <w:bookmarkStart w:id="10" w:name="_Toc24484770"/>
    </w:p>
    <w:p w14:paraId="21446836" w14:textId="77777777" w:rsidR="00F22AC0" w:rsidRDefault="00F22AC0">
      <w:pPr>
        <w:spacing w:line="360" w:lineRule="auto"/>
        <w:rPr>
          <w:rFonts w:eastAsia="Times New Roman" w:cs="Times New Roman"/>
          <w:b/>
          <w:i/>
          <w:noProof/>
          <w:lang w:val="id-ID"/>
        </w:rPr>
      </w:pPr>
      <w:r>
        <w:rPr>
          <w:rFonts w:eastAsia="Times New Roman" w:cs="Times New Roman"/>
          <w:b/>
          <w:i/>
          <w:noProof/>
          <w:lang w:val="id-ID"/>
        </w:rPr>
        <w:br w:type="page"/>
      </w:r>
    </w:p>
    <w:p w14:paraId="674ECB06" w14:textId="182B6182" w:rsidR="007F6DDA" w:rsidRPr="00C359A2" w:rsidRDefault="00C359A2" w:rsidP="00F22AC0">
      <w:pPr>
        <w:rPr>
          <w:rFonts w:cs="Times New Roman"/>
        </w:rPr>
      </w:pPr>
      <w:r>
        <w:rPr>
          <w:rFonts w:cs="Times New Roman"/>
          <w:noProof/>
        </w:rPr>
        <w:lastRenderedPageBreak/>
        <w:drawing>
          <wp:anchor distT="0" distB="0" distL="114300" distR="114300" simplePos="0" relativeHeight="251685376" behindDoc="0" locked="0" layoutInCell="1" allowOverlap="1" wp14:anchorId="573F22F9" wp14:editId="3F4575B4">
            <wp:simplePos x="0" y="0"/>
            <wp:positionH relativeFrom="page">
              <wp:posOffset>544385</wp:posOffset>
            </wp:positionH>
            <wp:positionV relativeFrom="paragraph">
              <wp:posOffset>-259080</wp:posOffset>
            </wp:positionV>
            <wp:extent cx="4305009" cy="6091390"/>
            <wp:effectExtent l="0" t="0" r="635" b="5080"/>
            <wp:wrapNone/>
            <wp:docPr id="6" name="Picture 6"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newspaper&#10;&#10;Description automatically generated"/>
                    <pic:cNvPicPr/>
                  </pic:nvPicPr>
                  <pic:blipFill rotWithShape="1">
                    <a:blip r:embed="rId31">
                      <a:extLst>
                        <a:ext uri="{28A0092B-C50C-407E-A947-70E740481C1C}">
                          <a14:useLocalDpi xmlns:a14="http://schemas.microsoft.com/office/drawing/2010/main" val="0"/>
                        </a:ext>
                      </a:extLst>
                    </a:blip>
                    <a:srcRect t="8230"/>
                    <a:stretch/>
                  </pic:blipFill>
                  <pic:spPr bwMode="auto">
                    <a:xfrm>
                      <a:off x="0" y="0"/>
                      <a:ext cx="4305009" cy="6091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E775F3" w14:textId="0305FF9A" w:rsidR="007F6DDA" w:rsidRPr="008A10EE" w:rsidRDefault="007F6DDA" w:rsidP="007F6DDA">
      <w:pPr>
        <w:tabs>
          <w:tab w:val="left" w:pos="1440"/>
        </w:tabs>
        <w:jc w:val="center"/>
        <w:rPr>
          <w:rFonts w:eastAsiaTheme="majorEastAsia" w:cs="Times New Roman"/>
          <w:b/>
          <w:noProof/>
          <w:color w:val="000000" w:themeColor="text1"/>
          <w:sz w:val="24"/>
          <w:szCs w:val="32"/>
          <w:lang w:val="id-ID"/>
        </w:rPr>
      </w:pPr>
      <w:r>
        <w:rPr>
          <w:rFonts w:cs="Times New Roman"/>
        </w:rPr>
        <w:br w:type="page"/>
      </w:r>
      <w:r w:rsidRPr="008A10EE">
        <w:rPr>
          <w:rFonts w:cs="Times New Roman"/>
          <w:i/>
          <w:lang w:val="id-ID"/>
        </w:rPr>
        <w:lastRenderedPageBreak/>
        <w:t>Halaman ini sengaja dikosongkan</w:t>
      </w:r>
    </w:p>
    <w:p w14:paraId="6E76C95E" w14:textId="38A4BF33" w:rsidR="007F6DDA" w:rsidRDefault="007F6DDA" w:rsidP="007F6DDA">
      <w:pPr>
        <w:spacing w:line="360" w:lineRule="auto"/>
        <w:rPr>
          <w:rFonts w:cs="Times New Roman"/>
        </w:rPr>
      </w:pPr>
    </w:p>
    <w:p w14:paraId="1819D329" w14:textId="2347CBCA" w:rsidR="00206254" w:rsidRPr="007F6DDA" w:rsidRDefault="007F6DDA" w:rsidP="007F6DDA">
      <w:pPr>
        <w:spacing w:line="360" w:lineRule="auto"/>
        <w:rPr>
          <w:rFonts w:cs="Times New Roman"/>
        </w:rPr>
      </w:pPr>
      <w:r>
        <w:rPr>
          <w:rFonts w:cs="Times New Roman"/>
        </w:rPr>
        <w:br w:type="page"/>
      </w:r>
    </w:p>
    <w:p w14:paraId="5F818D75" w14:textId="092A99F8" w:rsidR="00404D8A" w:rsidRPr="008A10EE" w:rsidRDefault="00D73072" w:rsidP="00D73072">
      <w:pPr>
        <w:pStyle w:val="Heading1"/>
        <w:rPr>
          <w:rFonts w:cs="Times New Roman"/>
          <w:lang w:val="id-ID"/>
        </w:rPr>
      </w:pPr>
      <w:bookmarkStart w:id="11" w:name="_Toc48471490"/>
      <w:r w:rsidRPr="008A10EE">
        <w:rPr>
          <w:rFonts w:cs="Times New Roman"/>
          <w:lang w:val="id-ID"/>
        </w:rPr>
        <w:lastRenderedPageBreak/>
        <w:t>KATA PENGANTAR</w:t>
      </w:r>
      <w:bookmarkEnd w:id="10"/>
      <w:bookmarkEnd w:id="11"/>
    </w:p>
    <w:p w14:paraId="66FD4A7C" w14:textId="05C0DECE" w:rsidR="002334CB" w:rsidRPr="008A10EE" w:rsidRDefault="002334CB" w:rsidP="00A31EE2">
      <w:pPr>
        <w:spacing w:before="120" w:after="120"/>
        <w:rPr>
          <w:rFonts w:eastAsia="Times New Roman" w:cs="Times New Roman"/>
          <w:noProof/>
          <w:szCs w:val="20"/>
          <w:lang w:val="id-ID"/>
        </w:rPr>
      </w:pPr>
      <w:r w:rsidRPr="008A10EE">
        <w:rPr>
          <w:rFonts w:eastAsia="Times New Roman" w:cs="Times New Roman"/>
          <w:noProof/>
          <w:szCs w:val="20"/>
          <w:lang w:val="id-ID"/>
        </w:rPr>
        <w:t xml:space="preserve">Puji dan syukur penulis tuturkan ke hadirat Allah SWT, Tuhan Semesta Alam yang telah memberikan </w:t>
      </w:r>
      <w:r w:rsidR="00B337A0" w:rsidRPr="008A10EE">
        <w:rPr>
          <w:rFonts w:eastAsia="Times New Roman" w:cs="Times New Roman"/>
          <w:noProof/>
          <w:szCs w:val="20"/>
          <w:lang w:val="id-ID"/>
        </w:rPr>
        <w:t>karunia</w:t>
      </w:r>
      <w:r w:rsidRPr="008A10EE">
        <w:rPr>
          <w:rFonts w:eastAsia="Times New Roman" w:cs="Times New Roman"/>
          <w:noProof/>
          <w:szCs w:val="20"/>
          <w:lang w:val="id-ID"/>
        </w:rPr>
        <w:t xml:space="preserve"> dan hidayah-Nya kepada penulis sehingga penulis mendapatkan kelancaran dalam menyelesaikan tugas akhir dengan judul:</w:t>
      </w:r>
    </w:p>
    <w:p w14:paraId="7A6B8275" w14:textId="378B30F3" w:rsidR="00000E5B" w:rsidRPr="00EA6718" w:rsidRDefault="00000E5B" w:rsidP="00A31EE2">
      <w:pPr>
        <w:pStyle w:val="isi"/>
        <w:rPr>
          <w:rFonts w:eastAsiaTheme="minorHAnsi"/>
          <w:b/>
          <w:color w:val="000000" w:themeColor="text1"/>
          <w:sz w:val="24"/>
          <w:szCs w:val="24"/>
        </w:rPr>
      </w:pPr>
      <w:r w:rsidRPr="00EA6718">
        <w:rPr>
          <w:rFonts w:eastAsiaTheme="minorHAnsi"/>
          <w:b/>
          <w:color w:val="000000" w:themeColor="text1"/>
          <w:sz w:val="24"/>
          <w:szCs w:val="24"/>
        </w:rPr>
        <w:t>IDENTIFIKASI FAKTOR PENDORONG BAGI KEBERHASILAN IMPLEMENTASI SISTEM INFORMASI TERINTEGRASI PADA PERGURUAN TINGGI (STUDI KASUS : PERGURUAN TINGGI DI SURABAYA)</w:t>
      </w:r>
    </w:p>
    <w:p w14:paraId="4A904DEE" w14:textId="01C370BE" w:rsidR="005E11FE" w:rsidRPr="00654A03" w:rsidRDefault="00B80305" w:rsidP="005A7FC1">
      <w:pPr>
        <w:pStyle w:val="isi"/>
        <w:rPr>
          <w:szCs w:val="22"/>
        </w:rPr>
      </w:pPr>
      <w:r w:rsidRPr="00654A03">
        <w:rPr>
          <w:szCs w:val="22"/>
        </w:rPr>
        <w:t>Terima kasih penulis</w:t>
      </w:r>
      <w:r w:rsidR="006449EE" w:rsidRPr="00654A03">
        <w:rPr>
          <w:szCs w:val="22"/>
        </w:rPr>
        <w:t xml:space="preserve"> sampaikan kepada pihak-pihak yang telah mendukung, memberikan saran, motivasi, semangat, dan bantuan baik berupa material maupun moril demi tercapainya </w:t>
      </w:r>
      <w:r w:rsidR="00036DDF" w:rsidRPr="00654A03">
        <w:rPr>
          <w:szCs w:val="22"/>
        </w:rPr>
        <w:t>tujuan pembuatan tugas akhir ini. Tugas akhir ini tidak akan pernah terwujud tanpa bantuan dan dukungan dari berbagai pihak yang sudah meluangkan waktu, tenaga dan pikirannya.</w:t>
      </w:r>
      <w:r w:rsidRPr="00654A03">
        <w:rPr>
          <w:szCs w:val="22"/>
        </w:rPr>
        <w:t xml:space="preserve"> </w:t>
      </w:r>
      <w:r w:rsidR="00BF0E00" w:rsidRPr="00654A03">
        <w:rPr>
          <w:szCs w:val="22"/>
        </w:rPr>
        <w:t>Secara khusus penulis akan menyampaikan ucapan terima kasih yang sebanyak-banyaknya kepada :</w:t>
      </w:r>
    </w:p>
    <w:p w14:paraId="48685D5A" w14:textId="7E2DD05E" w:rsidR="005E11FE" w:rsidRPr="00654A03" w:rsidRDefault="005E11FE" w:rsidP="005E11FE">
      <w:pPr>
        <w:pStyle w:val="isi"/>
        <w:numPr>
          <w:ilvl w:val="0"/>
          <w:numId w:val="7"/>
        </w:numPr>
        <w:ind w:left="426" w:hanging="426"/>
        <w:rPr>
          <w:szCs w:val="22"/>
        </w:rPr>
      </w:pPr>
      <w:r w:rsidRPr="00BB263A">
        <w:rPr>
          <w:szCs w:val="22"/>
        </w:rPr>
        <w:t xml:space="preserve">Ibu </w:t>
      </w:r>
      <w:r w:rsidRPr="00654A03">
        <w:rPr>
          <w:szCs w:val="22"/>
        </w:rPr>
        <w:t>Hanim Maria Astuti, S.Kom, M.Sc, ITIL</w:t>
      </w:r>
      <w:r w:rsidRPr="00BB263A">
        <w:rPr>
          <w:szCs w:val="22"/>
        </w:rPr>
        <w:t xml:space="preserve"> selaku pembimbing 1 dan Ibu </w:t>
      </w:r>
      <w:r w:rsidRPr="00654A03">
        <w:rPr>
          <w:szCs w:val="22"/>
        </w:rPr>
        <w:t>Feby Artwodini, S.Kom, MT</w:t>
      </w:r>
      <w:r w:rsidRPr="00BB263A">
        <w:rPr>
          <w:szCs w:val="22"/>
        </w:rPr>
        <w:t xml:space="preserve"> selaku pembimbing 2, yang selalu sabar menuntun dan membimbing saya dalam mengerjakan tugas akhir ini. Serta Bapak </w:t>
      </w:r>
      <w:r w:rsidRPr="00654A03">
        <w:rPr>
          <w:szCs w:val="22"/>
        </w:rPr>
        <w:t>Ir.Achmad Holil Noor Ali M.Kom</w:t>
      </w:r>
      <w:r w:rsidRPr="00BB263A">
        <w:rPr>
          <w:szCs w:val="22"/>
        </w:rPr>
        <w:t xml:space="preserve"> selaku penguji 1 dan Ibu </w:t>
      </w:r>
      <w:r w:rsidRPr="00654A03">
        <w:rPr>
          <w:szCs w:val="22"/>
        </w:rPr>
        <w:t>Eko Wahyu Tyas D, S.Kom, MBA</w:t>
      </w:r>
      <w:r w:rsidRPr="00BB263A">
        <w:rPr>
          <w:szCs w:val="22"/>
        </w:rPr>
        <w:t xml:space="preserve"> selaku penguji 2, yang telah membagi ilmu, kritik dan saran bagi perbaikan tugas akhir saya.</w:t>
      </w:r>
    </w:p>
    <w:p w14:paraId="3E9F9D36" w14:textId="623C4107" w:rsidR="005E11FE" w:rsidRPr="00654A03" w:rsidRDefault="005E11FE" w:rsidP="005E11FE">
      <w:pPr>
        <w:pStyle w:val="isi"/>
        <w:numPr>
          <w:ilvl w:val="0"/>
          <w:numId w:val="7"/>
        </w:numPr>
        <w:ind w:left="426" w:hanging="426"/>
        <w:rPr>
          <w:szCs w:val="22"/>
        </w:rPr>
      </w:pPr>
      <w:r w:rsidRPr="00654A03">
        <w:rPr>
          <w:szCs w:val="22"/>
        </w:rPr>
        <w:t>Bapak Radityo Prasetyo Wibowo, S.Kom., M.Kom</w:t>
      </w:r>
      <w:r w:rsidRPr="00654A03">
        <w:rPr>
          <w:szCs w:val="22"/>
          <w:lang w:val="en-US"/>
        </w:rPr>
        <w:t xml:space="preserve"> yang telah bersedia menjadi </w:t>
      </w:r>
      <w:r w:rsidRPr="00654A03">
        <w:rPr>
          <w:i/>
          <w:iCs/>
          <w:szCs w:val="22"/>
          <w:lang w:val="en-US"/>
        </w:rPr>
        <w:t>expert</w:t>
      </w:r>
      <w:r w:rsidRPr="00654A03">
        <w:rPr>
          <w:szCs w:val="22"/>
          <w:lang w:val="en-US"/>
        </w:rPr>
        <w:t xml:space="preserve"> dan membantu tugas akhir saya.</w:t>
      </w:r>
    </w:p>
    <w:p w14:paraId="3C979884" w14:textId="04E1DE7B" w:rsidR="005A7FC1" w:rsidRPr="00654A03" w:rsidRDefault="005A7FC1" w:rsidP="005E11FE">
      <w:pPr>
        <w:pStyle w:val="isi"/>
        <w:numPr>
          <w:ilvl w:val="0"/>
          <w:numId w:val="7"/>
        </w:numPr>
        <w:ind w:left="426" w:hanging="426"/>
        <w:rPr>
          <w:szCs w:val="22"/>
        </w:rPr>
      </w:pPr>
      <w:r w:rsidRPr="00654A03">
        <w:rPr>
          <w:szCs w:val="22"/>
        </w:rPr>
        <w:t xml:space="preserve">Mama dan Papa yang sangat saya cintai. Yang selalu memberikan dukungan moril dan materil. Mama yang selalu membuatkan susu hangat dan sepiring indomie dikala begadang mengerjakan tugas akhir. Papa yang selalu </w:t>
      </w:r>
      <w:r w:rsidRPr="00654A03">
        <w:rPr>
          <w:szCs w:val="22"/>
        </w:rPr>
        <w:lastRenderedPageBreak/>
        <w:t>memberikan quote dan kisah-kisah para wali yang menjadikan saya semangat percaya akan karunia dan pertolongan Allah</w:t>
      </w:r>
    </w:p>
    <w:p w14:paraId="4F8EFA30" w14:textId="5F905009" w:rsidR="005E11FE" w:rsidRPr="00654A03" w:rsidRDefault="005E11FE" w:rsidP="005E11FE">
      <w:pPr>
        <w:pStyle w:val="isi"/>
        <w:numPr>
          <w:ilvl w:val="0"/>
          <w:numId w:val="7"/>
        </w:numPr>
        <w:ind w:left="426" w:hanging="426"/>
        <w:rPr>
          <w:szCs w:val="22"/>
        </w:rPr>
      </w:pPr>
      <w:r w:rsidRPr="00654A03">
        <w:rPr>
          <w:szCs w:val="22"/>
          <w:lang w:val="en-US"/>
        </w:rPr>
        <w:t>Kakak terdabest saya Ririz yang sudah mau berjuang bersama untuk lulus ditahun ini. Adek tercinta saya Wulan yang sudah bersedia menjadi tempat keusilan dan berbagi cerita horror saya.</w:t>
      </w:r>
    </w:p>
    <w:p w14:paraId="2CDFB0FB" w14:textId="103FCABB" w:rsidR="005E11FE" w:rsidRPr="00654A03" w:rsidRDefault="005E11FE" w:rsidP="005E11FE">
      <w:pPr>
        <w:pStyle w:val="isi"/>
        <w:numPr>
          <w:ilvl w:val="0"/>
          <w:numId w:val="7"/>
        </w:numPr>
        <w:ind w:left="426" w:hanging="426"/>
        <w:rPr>
          <w:szCs w:val="22"/>
        </w:rPr>
      </w:pPr>
      <w:r w:rsidRPr="00654A03">
        <w:rPr>
          <w:szCs w:val="22"/>
          <w:lang w:val="en-US"/>
        </w:rPr>
        <w:t xml:space="preserve">Shafira my frienemy yang sudah bersedia menjadi teman  berantem, nangis, sambat, curhat, dan halu bersama serta ayah bunda shafira yang menjadi orangtua kedua bagi saya. Sisca, Cabi, </w:t>
      </w:r>
      <w:r w:rsidR="005E0754" w:rsidRPr="00654A03">
        <w:rPr>
          <w:szCs w:val="22"/>
          <w:lang w:val="en-US"/>
        </w:rPr>
        <w:t xml:space="preserve">Clara, Fika, Mira </w:t>
      </w:r>
      <w:r w:rsidRPr="00654A03">
        <w:rPr>
          <w:szCs w:val="22"/>
          <w:lang w:val="en-US"/>
        </w:rPr>
        <w:t xml:space="preserve">dan teman-teman Lab MSI </w:t>
      </w:r>
      <w:r w:rsidR="00654A03" w:rsidRPr="00654A03">
        <w:rPr>
          <w:szCs w:val="22"/>
          <w:lang w:val="en-US"/>
        </w:rPr>
        <w:t>dan RDIB</w:t>
      </w:r>
      <w:r w:rsidRPr="00654A03">
        <w:rPr>
          <w:szCs w:val="22"/>
          <w:lang w:val="en-US"/>
        </w:rPr>
        <w:t>.</w:t>
      </w:r>
    </w:p>
    <w:p w14:paraId="6050DD57" w14:textId="4FC61C05" w:rsidR="005E11FE" w:rsidRPr="00654A03" w:rsidRDefault="005E11FE" w:rsidP="005E11FE">
      <w:pPr>
        <w:pStyle w:val="isi"/>
        <w:numPr>
          <w:ilvl w:val="0"/>
          <w:numId w:val="7"/>
        </w:numPr>
        <w:ind w:left="426" w:hanging="426"/>
        <w:rPr>
          <w:szCs w:val="22"/>
        </w:rPr>
      </w:pPr>
      <w:r w:rsidRPr="00654A03">
        <w:rPr>
          <w:szCs w:val="22"/>
          <w:lang w:val="en-US"/>
        </w:rPr>
        <w:t xml:space="preserve">Teman-teman Boss Baby (Ajun,Ludia,Vita,Nidia,Ayyun) yang selalu mengajak saya untuk belajar dan ghibah bersama di </w:t>
      </w:r>
      <w:r w:rsidRPr="00654A03">
        <w:rPr>
          <w:i/>
          <w:iCs/>
          <w:szCs w:val="22"/>
          <w:lang w:val="en-US"/>
        </w:rPr>
        <w:t>basecamp</w:t>
      </w:r>
      <w:r w:rsidRPr="00654A03">
        <w:rPr>
          <w:szCs w:val="22"/>
          <w:lang w:val="en-US"/>
        </w:rPr>
        <w:t xml:space="preserve"> tercinta kita. Untuk Ludia selaku Aslab RDIB yang telah mengizinkan saya menggembel di Lab RDIB sebelum Covid-19 ini menyerang dalam mengerjakan TA dan menonton film horror bersama.</w:t>
      </w:r>
    </w:p>
    <w:p w14:paraId="1A006FD3" w14:textId="6D5C94F9" w:rsidR="005E11FE" w:rsidRPr="00654A03" w:rsidRDefault="005E11FE" w:rsidP="005E11FE">
      <w:pPr>
        <w:pStyle w:val="isi"/>
        <w:numPr>
          <w:ilvl w:val="0"/>
          <w:numId w:val="7"/>
        </w:numPr>
        <w:ind w:left="426" w:hanging="426"/>
        <w:rPr>
          <w:szCs w:val="22"/>
        </w:rPr>
      </w:pPr>
      <w:r w:rsidRPr="00654A03">
        <w:rPr>
          <w:szCs w:val="22"/>
          <w:lang w:val="en-US"/>
        </w:rPr>
        <w:t>Semua teman-teman Artemis yang sudah mau berjuang bersama dan memberikan cerita serta kenangan indah dari sejak maba sampai jadi mahasiswa tua.</w:t>
      </w:r>
    </w:p>
    <w:p w14:paraId="05248D5C" w14:textId="3B156AF6" w:rsidR="00DA7E79" w:rsidRPr="00654A03" w:rsidRDefault="00DA7E79" w:rsidP="00D0066A">
      <w:pPr>
        <w:pStyle w:val="isi"/>
        <w:numPr>
          <w:ilvl w:val="0"/>
          <w:numId w:val="7"/>
        </w:numPr>
        <w:ind w:left="426" w:hanging="426"/>
        <w:rPr>
          <w:szCs w:val="22"/>
        </w:rPr>
      </w:pPr>
      <w:r w:rsidRPr="00654A03">
        <w:rPr>
          <w:szCs w:val="22"/>
        </w:rPr>
        <w:t xml:space="preserve">Berbagai pihak </w:t>
      </w:r>
      <w:r w:rsidR="007D1DA8" w:rsidRPr="00654A03">
        <w:rPr>
          <w:szCs w:val="22"/>
        </w:rPr>
        <w:t>yang tidak bisa disebutkan satu persatu yang telah turut serta menyukseskan penulis dalam menyelesaikan tugas akhir.</w:t>
      </w:r>
    </w:p>
    <w:p w14:paraId="15353CBD" w14:textId="6110A3C8" w:rsidR="007D1DA8" w:rsidRPr="00654A03" w:rsidRDefault="007D1DA8" w:rsidP="007D1DA8">
      <w:pPr>
        <w:pStyle w:val="isi"/>
        <w:rPr>
          <w:szCs w:val="22"/>
        </w:rPr>
      </w:pPr>
      <w:r w:rsidRPr="00654A03">
        <w:rPr>
          <w:szCs w:val="22"/>
        </w:rPr>
        <w:t>Penyusunan laporan ini masih jauh dari kata sempurna sehingga penulis menerima adanya kritik maupun saran yang membangun untuk perbaikan di masa yang akan datang. Semoga buku tugas akhir ini dapat memberikan manfaat bagi pembaca.</w:t>
      </w:r>
    </w:p>
    <w:p w14:paraId="12D2BA6F" w14:textId="77777777" w:rsidR="00BF0E00" w:rsidRPr="00654A03" w:rsidRDefault="00BF0E00" w:rsidP="00BF0E00">
      <w:pPr>
        <w:autoSpaceDE w:val="0"/>
        <w:autoSpaceDN w:val="0"/>
        <w:adjustRightInd w:val="0"/>
        <w:rPr>
          <w:rFonts w:cs="Times New Roman"/>
          <w:b/>
          <w:color w:val="000000" w:themeColor="text1"/>
          <w:lang w:val="id-ID"/>
        </w:rPr>
      </w:pPr>
    </w:p>
    <w:p w14:paraId="50FEEEF7" w14:textId="77777777" w:rsidR="002334CB" w:rsidRPr="00654A03" w:rsidRDefault="002334CB" w:rsidP="002334CB">
      <w:pPr>
        <w:rPr>
          <w:rFonts w:cs="Times New Roman"/>
          <w:lang w:val="id-ID"/>
        </w:rPr>
      </w:pPr>
    </w:p>
    <w:p w14:paraId="2747F787" w14:textId="72E324D5" w:rsidR="0090412A" w:rsidRPr="00654A03" w:rsidRDefault="0090412A" w:rsidP="0090412A">
      <w:pPr>
        <w:jc w:val="right"/>
        <w:rPr>
          <w:rFonts w:cs="Times New Roman"/>
          <w:lang w:val="en-US"/>
        </w:rPr>
      </w:pPr>
      <w:r w:rsidRPr="00654A03">
        <w:rPr>
          <w:rFonts w:cs="Times New Roman"/>
          <w:lang w:val="id-ID"/>
        </w:rPr>
        <w:t xml:space="preserve">Surabaya, </w:t>
      </w:r>
      <w:r w:rsidR="005E11FE" w:rsidRPr="00654A03">
        <w:rPr>
          <w:rFonts w:cs="Times New Roman"/>
        </w:rPr>
        <w:t>17 Juli</w:t>
      </w:r>
      <w:r w:rsidR="0024087D" w:rsidRPr="00654A03">
        <w:rPr>
          <w:rFonts w:cs="Times New Roman"/>
        </w:rPr>
        <w:t xml:space="preserve"> 2020</w:t>
      </w:r>
    </w:p>
    <w:p w14:paraId="1B32DE0A" w14:textId="097CD3F1" w:rsidR="0090412A" w:rsidRPr="00654A03" w:rsidRDefault="0090412A" w:rsidP="0090412A">
      <w:pPr>
        <w:jc w:val="right"/>
        <w:rPr>
          <w:rFonts w:cs="Times New Roman"/>
          <w:lang w:val="id-ID"/>
        </w:rPr>
      </w:pPr>
    </w:p>
    <w:p w14:paraId="14DB81C5" w14:textId="488B2A76" w:rsidR="0090412A" w:rsidRPr="00654A03" w:rsidRDefault="0090412A" w:rsidP="0090412A">
      <w:pPr>
        <w:jc w:val="right"/>
        <w:rPr>
          <w:rFonts w:cs="Times New Roman"/>
          <w:lang w:val="id-ID"/>
        </w:rPr>
      </w:pPr>
    </w:p>
    <w:p w14:paraId="776B973A" w14:textId="1E3F7888" w:rsidR="004D2B58" w:rsidRPr="00654A03" w:rsidRDefault="0090412A" w:rsidP="00654A03">
      <w:pPr>
        <w:jc w:val="right"/>
        <w:rPr>
          <w:rFonts w:cs="Times New Roman"/>
          <w:lang w:val="id-ID"/>
        </w:rPr>
      </w:pPr>
      <w:r w:rsidRPr="00654A03">
        <w:rPr>
          <w:rFonts w:cs="Times New Roman"/>
          <w:lang w:val="id-ID"/>
        </w:rPr>
        <w:t>Penulis</w:t>
      </w:r>
      <w:r w:rsidR="0001696B" w:rsidRPr="008A10EE">
        <w:rPr>
          <w:rFonts w:cs="Times New Roman"/>
          <w:lang w:val="id-ID"/>
        </w:rPr>
        <w:br w:type="page"/>
      </w:r>
    </w:p>
    <w:p w14:paraId="4665B95B" w14:textId="384C58D1" w:rsidR="00CD6C7B" w:rsidRPr="008A10EE" w:rsidRDefault="00CD6C7B" w:rsidP="00206254">
      <w:pPr>
        <w:pStyle w:val="Heading1"/>
        <w:rPr>
          <w:rFonts w:cs="Times New Roman"/>
          <w:lang w:val="id-ID"/>
        </w:rPr>
      </w:pPr>
      <w:bookmarkStart w:id="12" w:name="_Toc24484771"/>
      <w:bookmarkStart w:id="13" w:name="_Toc48471491"/>
      <w:r w:rsidRPr="008A10EE">
        <w:rPr>
          <w:rFonts w:cs="Times New Roman"/>
          <w:lang w:val="id-ID"/>
        </w:rPr>
        <w:lastRenderedPageBreak/>
        <w:t>DAFTAR ISI</w:t>
      </w:r>
      <w:bookmarkEnd w:id="12"/>
      <w:bookmarkEnd w:id="13"/>
    </w:p>
    <w:p w14:paraId="0972202E" w14:textId="5E16548B" w:rsidR="004A2C40" w:rsidRDefault="005049AF">
      <w:pPr>
        <w:pStyle w:val="TOC1"/>
        <w:rPr>
          <w:rFonts w:asciiTheme="minorHAnsi" w:eastAsiaTheme="minorEastAsia" w:hAnsiTheme="minorHAnsi"/>
          <w:noProof/>
          <w:lang w:eastAsia="en-ID"/>
        </w:rPr>
      </w:pPr>
      <w:r w:rsidRPr="008A10EE">
        <w:rPr>
          <w:rFonts w:cs="Times New Roman"/>
          <w:lang w:val="id-ID"/>
        </w:rPr>
        <w:fldChar w:fldCharType="begin"/>
      </w:r>
      <w:r w:rsidRPr="008A10EE">
        <w:rPr>
          <w:rFonts w:cs="Times New Roman"/>
          <w:lang w:val="id-ID"/>
        </w:rPr>
        <w:instrText xml:space="preserve"> TOC \o "1-4" \h \z \u </w:instrText>
      </w:r>
      <w:r w:rsidRPr="008A10EE">
        <w:rPr>
          <w:rFonts w:cs="Times New Roman"/>
          <w:lang w:val="id-ID"/>
        </w:rPr>
        <w:fldChar w:fldCharType="separate"/>
      </w:r>
      <w:hyperlink w:anchor="_Toc48471488" w:history="1">
        <w:r w:rsidR="004A2C40" w:rsidRPr="003B32D1">
          <w:rPr>
            <w:rStyle w:val="Hyperlink"/>
            <w:rFonts w:cs="Times New Roman"/>
            <w:noProof/>
          </w:rPr>
          <w:t>ABSTRAK</w:t>
        </w:r>
        <w:r w:rsidR="004A2C40">
          <w:rPr>
            <w:noProof/>
            <w:webHidden/>
          </w:rPr>
          <w:tab/>
        </w:r>
        <w:r w:rsidR="004A2C40">
          <w:rPr>
            <w:noProof/>
            <w:webHidden/>
          </w:rPr>
          <w:fldChar w:fldCharType="begin"/>
        </w:r>
        <w:r w:rsidR="004A2C40">
          <w:rPr>
            <w:noProof/>
            <w:webHidden/>
          </w:rPr>
          <w:instrText xml:space="preserve"> PAGEREF _Toc48471488 \h </w:instrText>
        </w:r>
        <w:r w:rsidR="004A2C40">
          <w:rPr>
            <w:noProof/>
            <w:webHidden/>
          </w:rPr>
        </w:r>
        <w:r w:rsidR="004A2C40">
          <w:rPr>
            <w:noProof/>
            <w:webHidden/>
          </w:rPr>
          <w:fldChar w:fldCharType="separate"/>
        </w:r>
        <w:r w:rsidR="004A2C40">
          <w:rPr>
            <w:noProof/>
            <w:webHidden/>
          </w:rPr>
          <w:t>v</w:t>
        </w:r>
        <w:r w:rsidR="004A2C40">
          <w:rPr>
            <w:noProof/>
            <w:webHidden/>
          </w:rPr>
          <w:fldChar w:fldCharType="end"/>
        </w:r>
      </w:hyperlink>
    </w:p>
    <w:p w14:paraId="7A492ED1" w14:textId="143DD8A8" w:rsidR="004A2C40" w:rsidRDefault="004A2C40">
      <w:pPr>
        <w:pStyle w:val="TOC1"/>
        <w:rPr>
          <w:rFonts w:asciiTheme="minorHAnsi" w:eastAsiaTheme="minorEastAsia" w:hAnsiTheme="minorHAnsi"/>
          <w:noProof/>
          <w:lang w:eastAsia="en-ID"/>
        </w:rPr>
      </w:pPr>
      <w:hyperlink w:anchor="_Toc48471489" w:history="1">
        <w:r w:rsidRPr="003B32D1">
          <w:rPr>
            <w:rStyle w:val="Hyperlink"/>
            <w:rFonts w:cs="Times New Roman"/>
            <w:noProof/>
            <w:lang w:val="id-ID"/>
          </w:rPr>
          <w:t>ABSTRACT</w:t>
        </w:r>
        <w:r>
          <w:rPr>
            <w:noProof/>
            <w:webHidden/>
          </w:rPr>
          <w:tab/>
        </w:r>
        <w:r>
          <w:rPr>
            <w:noProof/>
            <w:webHidden/>
          </w:rPr>
          <w:fldChar w:fldCharType="begin"/>
        </w:r>
        <w:r>
          <w:rPr>
            <w:noProof/>
            <w:webHidden/>
          </w:rPr>
          <w:instrText xml:space="preserve"> PAGEREF _Toc48471489 \h </w:instrText>
        </w:r>
        <w:r>
          <w:rPr>
            <w:noProof/>
            <w:webHidden/>
          </w:rPr>
        </w:r>
        <w:r>
          <w:rPr>
            <w:noProof/>
            <w:webHidden/>
          </w:rPr>
          <w:fldChar w:fldCharType="separate"/>
        </w:r>
        <w:r>
          <w:rPr>
            <w:noProof/>
            <w:webHidden/>
          </w:rPr>
          <w:t>vii</w:t>
        </w:r>
        <w:r>
          <w:rPr>
            <w:noProof/>
            <w:webHidden/>
          </w:rPr>
          <w:fldChar w:fldCharType="end"/>
        </w:r>
      </w:hyperlink>
    </w:p>
    <w:p w14:paraId="64960B46" w14:textId="5063EC47" w:rsidR="004A2C40" w:rsidRDefault="004A2C40">
      <w:pPr>
        <w:pStyle w:val="TOC1"/>
        <w:rPr>
          <w:rFonts w:asciiTheme="minorHAnsi" w:eastAsiaTheme="minorEastAsia" w:hAnsiTheme="minorHAnsi"/>
          <w:noProof/>
          <w:lang w:eastAsia="en-ID"/>
        </w:rPr>
      </w:pPr>
      <w:hyperlink w:anchor="_Toc48471490" w:history="1">
        <w:r w:rsidRPr="003B32D1">
          <w:rPr>
            <w:rStyle w:val="Hyperlink"/>
            <w:rFonts w:cs="Times New Roman"/>
            <w:noProof/>
            <w:lang w:val="id-ID"/>
          </w:rPr>
          <w:t>KATA PENGANTAR</w:t>
        </w:r>
        <w:r>
          <w:rPr>
            <w:noProof/>
            <w:webHidden/>
          </w:rPr>
          <w:tab/>
        </w:r>
        <w:r>
          <w:rPr>
            <w:noProof/>
            <w:webHidden/>
          </w:rPr>
          <w:fldChar w:fldCharType="begin"/>
        </w:r>
        <w:r>
          <w:rPr>
            <w:noProof/>
            <w:webHidden/>
          </w:rPr>
          <w:instrText xml:space="preserve"> PAGEREF _Toc48471490 \h </w:instrText>
        </w:r>
        <w:r>
          <w:rPr>
            <w:noProof/>
            <w:webHidden/>
          </w:rPr>
        </w:r>
        <w:r>
          <w:rPr>
            <w:noProof/>
            <w:webHidden/>
          </w:rPr>
          <w:fldChar w:fldCharType="separate"/>
        </w:r>
        <w:r>
          <w:rPr>
            <w:noProof/>
            <w:webHidden/>
          </w:rPr>
          <w:t>xi</w:t>
        </w:r>
        <w:r>
          <w:rPr>
            <w:noProof/>
            <w:webHidden/>
          </w:rPr>
          <w:fldChar w:fldCharType="end"/>
        </w:r>
      </w:hyperlink>
    </w:p>
    <w:p w14:paraId="6B3B664D" w14:textId="1E0120C3" w:rsidR="004A2C40" w:rsidRDefault="004A2C40">
      <w:pPr>
        <w:pStyle w:val="TOC1"/>
        <w:rPr>
          <w:rFonts w:asciiTheme="minorHAnsi" w:eastAsiaTheme="minorEastAsia" w:hAnsiTheme="minorHAnsi"/>
          <w:noProof/>
          <w:lang w:eastAsia="en-ID"/>
        </w:rPr>
      </w:pPr>
      <w:hyperlink w:anchor="_Toc48471491" w:history="1">
        <w:r w:rsidRPr="003B32D1">
          <w:rPr>
            <w:rStyle w:val="Hyperlink"/>
            <w:rFonts w:cs="Times New Roman"/>
            <w:noProof/>
            <w:lang w:val="id-ID"/>
          </w:rPr>
          <w:t>DAFTAR ISI</w:t>
        </w:r>
        <w:r>
          <w:rPr>
            <w:noProof/>
            <w:webHidden/>
          </w:rPr>
          <w:tab/>
        </w:r>
        <w:r>
          <w:rPr>
            <w:noProof/>
            <w:webHidden/>
          </w:rPr>
          <w:fldChar w:fldCharType="begin"/>
        </w:r>
        <w:r>
          <w:rPr>
            <w:noProof/>
            <w:webHidden/>
          </w:rPr>
          <w:instrText xml:space="preserve"> PAGEREF _Toc48471491 \h </w:instrText>
        </w:r>
        <w:r>
          <w:rPr>
            <w:noProof/>
            <w:webHidden/>
          </w:rPr>
        </w:r>
        <w:r>
          <w:rPr>
            <w:noProof/>
            <w:webHidden/>
          </w:rPr>
          <w:fldChar w:fldCharType="separate"/>
        </w:r>
        <w:r>
          <w:rPr>
            <w:noProof/>
            <w:webHidden/>
          </w:rPr>
          <w:t>xiii</w:t>
        </w:r>
        <w:r>
          <w:rPr>
            <w:noProof/>
            <w:webHidden/>
          </w:rPr>
          <w:fldChar w:fldCharType="end"/>
        </w:r>
      </w:hyperlink>
    </w:p>
    <w:p w14:paraId="60D08B10" w14:textId="3E3D4FEE" w:rsidR="004A2C40" w:rsidRDefault="004A2C40">
      <w:pPr>
        <w:pStyle w:val="TOC1"/>
        <w:rPr>
          <w:rFonts w:asciiTheme="minorHAnsi" w:eastAsiaTheme="minorEastAsia" w:hAnsiTheme="minorHAnsi"/>
          <w:noProof/>
          <w:lang w:eastAsia="en-ID"/>
        </w:rPr>
      </w:pPr>
      <w:hyperlink w:anchor="_Toc48471492" w:history="1">
        <w:r w:rsidRPr="003B32D1">
          <w:rPr>
            <w:rStyle w:val="Hyperlink"/>
            <w:rFonts w:cs="Times New Roman"/>
            <w:noProof/>
            <w:lang w:val="id-ID"/>
          </w:rPr>
          <w:t>DAFTAR GAMBAR</w:t>
        </w:r>
        <w:r>
          <w:rPr>
            <w:noProof/>
            <w:webHidden/>
          </w:rPr>
          <w:tab/>
        </w:r>
        <w:r>
          <w:rPr>
            <w:noProof/>
            <w:webHidden/>
          </w:rPr>
          <w:fldChar w:fldCharType="begin"/>
        </w:r>
        <w:r>
          <w:rPr>
            <w:noProof/>
            <w:webHidden/>
          </w:rPr>
          <w:instrText xml:space="preserve"> PAGEREF _Toc48471492 \h </w:instrText>
        </w:r>
        <w:r>
          <w:rPr>
            <w:noProof/>
            <w:webHidden/>
          </w:rPr>
        </w:r>
        <w:r>
          <w:rPr>
            <w:noProof/>
            <w:webHidden/>
          </w:rPr>
          <w:fldChar w:fldCharType="separate"/>
        </w:r>
        <w:r>
          <w:rPr>
            <w:noProof/>
            <w:webHidden/>
          </w:rPr>
          <w:t>xvii</w:t>
        </w:r>
        <w:r>
          <w:rPr>
            <w:noProof/>
            <w:webHidden/>
          </w:rPr>
          <w:fldChar w:fldCharType="end"/>
        </w:r>
      </w:hyperlink>
    </w:p>
    <w:p w14:paraId="3B73BEA7" w14:textId="09ABCBE2" w:rsidR="004A2C40" w:rsidRDefault="004A2C40">
      <w:pPr>
        <w:pStyle w:val="TOC1"/>
        <w:rPr>
          <w:rFonts w:asciiTheme="minorHAnsi" w:eastAsiaTheme="minorEastAsia" w:hAnsiTheme="minorHAnsi"/>
          <w:noProof/>
          <w:lang w:eastAsia="en-ID"/>
        </w:rPr>
      </w:pPr>
      <w:hyperlink w:anchor="_Toc48471493" w:history="1">
        <w:r w:rsidRPr="003B32D1">
          <w:rPr>
            <w:rStyle w:val="Hyperlink"/>
            <w:rFonts w:cs="Times New Roman"/>
            <w:noProof/>
            <w:lang w:val="id-ID"/>
          </w:rPr>
          <w:t>DAFTAR TABEL</w:t>
        </w:r>
        <w:r>
          <w:rPr>
            <w:noProof/>
            <w:webHidden/>
          </w:rPr>
          <w:tab/>
        </w:r>
        <w:r>
          <w:rPr>
            <w:noProof/>
            <w:webHidden/>
          </w:rPr>
          <w:fldChar w:fldCharType="begin"/>
        </w:r>
        <w:r>
          <w:rPr>
            <w:noProof/>
            <w:webHidden/>
          </w:rPr>
          <w:instrText xml:space="preserve"> PAGEREF _Toc48471493 \h </w:instrText>
        </w:r>
        <w:r>
          <w:rPr>
            <w:noProof/>
            <w:webHidden/>
          </w:rPr>
        </w:r>
        <w:r>
          <w:rPr>
            <w:noProof/>
            <w:webHidden/>
          </w:rPr>
          <w:fldChar w:fldCharType="separate"/>
        </w:r>
        <w:r>
          <w:rPr>
            <w:noProof/>
            <w:webHidden/>
          </w:rPr>
          <w:t>xviii</w:t>
        </w:r>
        <w:r>
          <w:rPr>
            <w:noProof/>
            <w:webHidden/>
          </w:rPr>
          <w:fldChar w:fldCharType="end"/>
        </w:r>
      </w:hyperlink>
    </w:p>
    <w:p w14:paraId="6265DE57" w14:textId="2AEEE854" w:rsidR="004A2C40" w:rsidRDefault="004A2C40">
      <w:pPr>
        <w:pStyle w:val="TOC1"/>
        <w:rPr>
          <w:rFonts w:asciiTheme="minorHAnsi" w:eastAsiaTheme="minorEastAsia" w:hAnsiTheme="minorHAnsi"/>
          <w:noProof/>
          <w:lang w:eastAsia="en-ID"/>
        </w:rPr>
      </w:pPr>
      <w:hyperlink w:anchor="_Toc48471494" w:history="1">
        <w:r w:rsidRPr="003B32D1">
          <w:rPr>
            <w:rStyle w:val="Hyperlink"/>
            <w:rFonts w:eastAsia="Times New Roman" w:cs="Times New Roman"/>
            <w:noProof/>
            <w:lang w:val="id-ID"/>
          </w:rPr>
          <w:t>BAB I  PENDAHULUAN</w:t>
        </w:r>
        <w:r>
          <w:rPr>
            <w:noProof/>
            <w:webHidden/>
          </w:rPr>
          <w:tab/>
        </w:r>
        <w:r>
          <w:rPr>
            <w:noProof/>
            <w:webHidden/>
          </w:rPr>
          <w:fldChar w:fldCharType="begin"/>
        </w:r>
        <w:r>
          <w:rPr>
            <w:noProof/>
            <w:webHidden/>
          </w:rPr>
          <w:instrText xml:space="preserve"> PAGEREF _Toc48471494 \h </w:instrText>
        </w:r>
        <w:r>
          <w:rPr>
            <w:noProof/>
            <w:webHidden/>
          </w:rPr>
        </w:r>
        <w:r>
          <w:rPr>
            <w:noProof/>
            <w:webHidden/>
          </w:rPr>
          <w:fldChar w:fldCharType="separate"/>
        </w:r>
        <w:r>
          <w:rPr>
            <w:noProof/>
            <w:webHidden/>
          </w:rPr>
          <w:t>1</w:t>
        </w:r>
        <w:r>
          <w:rPr>
            <w:noProof/>
            <w:webHidden/>
          </w:rPr>
          <w:fldChar w:fldCharType="end"/>
        </w:r>
      </w:hyperlink>
    </w:p>
    <w:p w14:paraId="790F88FE" w14:textId="1DD8D731" w:rsidR="004A2C40" w:rsidRDefault="004A2C40">
      <w:pPr>
        <w:pStyle w:val="TOC1"/>
        <w:rPr>
          <w:rFonts w:asciiTheme="minorHAnsi" w:eastAsiaTheme="minorEastAsia" w:hAnsiTheme="minorHAnsi"/>
          <w:noProof/>
          <w:lang w:eastAsia="en-ID"/>
        </w:rPr>
      </w:pPr>
      <w:hyperlink w:anchor="_Toc48471495" w:history="1">
        <w:r w:rsidRPr="003B32D1">
          <w:rPr>
            <w:rStyle w:val="Hyperlink"/>
            <w:rFonts w:cs="Times New Roman"/>
            <w:noProof/>
            <w:lang w:val="en-US"/>
          </w:rPr>
          <w:t>1.</w:t>
        </w:r>
        <w:r>
          <w:rPr>
            <w:noProof/>
            <w:webHidden/>
          </w:rPr>
          <w:tab/>
        </w:r>
        <w:r>
          <w:rPr>
            <w:noProof/>
            <w:webHidden/>
          </w:rPr>
          <w:fldChar w:fldCharType="begin"/>
        </w:r>
        <w:r>
          <w:rPr>
            <w:noProof/>
            <w:webHidden/>
          </w:rPr>
          <w:instrText xml:space="preserve"> PAGEREF _Toc48471495 \h </w:instrText>
        </w:r>
        <w:r>
          <w:rPr>
            <w:noProof/>
            <w:webHidden/>
          </w:rPr>
        </w:r>
        <w:r>
          <w:rPr>
            <w:noProof/>
            <w:webHidden/>
          </w:rPr>
          <w:fldChar w:fldCharType="separate"/>
        </w:r>
        <w:r>
          <w:rPr>
            <w:noProof/>
            <w:webHidden/>
          </w:rPr>
          <w:t>1</w:t>
        </w:r>
        <w:r>
          <w:rPr>
            <w:noProof/>
            <w:webHidden/>
          </w:rPr>
          <w:fldChar w:fldCharType="end"/>
        </w:r>
      </w:hyperlink>
    </w:p>
    <w:p w14:paraId="64076CDC" w14:textId="4205B9F6"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496" w:history="1">
        <w:r w:rsidRPr="003B32D1">
          <w:rPr>
            <w:rStyle w:val="Hyperlink"/>
            <w:rFonts w:cs="Times New Roman"/>
            <w:noProof/>
            <w:lang w:val="id-ID"/>
          </w:rPr>
          <w:t>1.1.</w:t>
        </w:r>
        <w:r>
          <w:rPr>
            <w:rFonts w:asciiTheme="minorHAnsi" w:eastAsiaTheme="minorEastAsia" w:hAnsiTheme="minorHAnsi"/>
            <w:noProof/>
            <w:lang w:eastAsia="en-ID"/>
          </w:rPr>
          <w:tab/>
        </w:r>
        <w:r w:rsidRPr="003B32D1">
          <w:rPr>
            <w:rStyle w:val="Hyperlink"/>
            <w:rFonts w:cs="Times New Roman"/>
            <w:noProof/>
            <w:lang w:val="id-ID"/>
          </w:rPr>
          <w:t>Latar Belakang</w:t>
        </w:r>
        <w:r>
          <w:rPr>
            <w:noProof/>
            <w:webHidden/>
          </w:rPr>
          <w:tab/>
        </w:r>
        <w:r>
          <w:rPr>
            <w:noProof/>
            <w:webHidden/>
          </w:rPr>
          <w:fldChar w:fldCharType="begin"/>
        </w:r>
        <w:r>
          <w:rPr>
            <w:noProof/>
            <w:webHidden/>
          </w:rPr>
          <w:instrText xml:space="preserve"> PAGEREF _Toc48471496 \h </w:instrText>
        </w:r>
        <w:r>
          <w:rPr>
            <w:noProof/>
            <w:webHidden/>
          </w:rPr>
        </w:r>
        <w:r>
          <w:rPr>
            <w:noProof/>
            <w:webHidden/>
          </w:rPr>
          <w:fldChar w:fldCharType="separate"/>
        </w:r>
        <w:r>
          <w:rPr>
            <w:noProof/>
            <w:webHidden/>
          </w:rPr>
          <w:t>1</w:t>
        </w:r>
        <w:r>
          <w:rPr>
            <w:noProof/>
            <w:webHidden/>
          </w:rPr>
          <w:fldChar w:fldCharType="end"/>
        </w:r>
      </w:hyperlink>
    </w:p>
    <w:p w14:paraId="0BE8260B" w14:textId="3808E36E"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497" w:history="1">
        <w:r w:rsidRPr="003B32D1">
          <w:rPr>
            <w:rStyle w:val="Hyperlink"/>
            <w:rFonts w:cs="Times New Roman"/>
            <w:noProof/>
            <w:lang w:val="id-ID"/>
          </w:rPr>
          <w:t>1.2.</w:t>
        </w:r>
        <w:r>
          <w:rPr>
            <w:rFonts w:asciiTheme="minorHAnsi" w:eastAsiaTheme="minorEastAsia" w:hAnsiTheme="minorHAnsi"/>
            <w:noProof/>
            <w:lang w:eastAsia="en-ID"/>
          </w:rPr>
          <w:tab/>
        </w:r>
        <w:r w:rsidRPr="003B32D1">
          <w:rPr>
            <w:rStyle w:val="Hyperlink"/>
            <w:rFonts w:cs="Times New Roman"/>
            <w:noProof/>
            <w:lang w:val="id-ID"/>
          </w:rPr>
          <w:t>Rumusan Masalah</w:t>
        </w:r>
        <w:r>
          <w:rPr>
            <w:noProof/>
            <w:webHidden/>
          </w:rPr>
          <w:tab/>
        </w:r>
        <w:r>
          <w:rPr>
            <w:noProof/>
            <w:webHidden/>
          </w:rPr>
          <w:fldChar w:fldCharType="begin"/>
        </w:r>
        <w:r>
          <w:rPr>
            <w:noProof/>
            <w:webHidden/>
          </w:rPr>
          <w:instrText xml:space="preserve"> PAGEREF _Toc48471497 \h </w:instrText>
        </w:r>
        <w:r>
          <w:rPr>
            <w:noProof/>
            <w:webHidden/>
          </w:rPr>
        </w:r>
        <w:r>
          <w:rPr>
            <w:noProof/>
            <w:webHidden/>
          </w:rPr>
          <w:fldChar w:fldCharType="separate"/>
        </w:r>
        <w:r>
          <w:rPr>
            <w:noProof/>
            <w:webHidden/>
          </w:rPr>
          <w:t>3</w:t>
        </w:r>
        <w:r>
          <w:rPr>
            <w:noProof/>
            <w:webHidden/>
          </w:rPr>
          <w:fldChar w:fldCharType="end"/>
        </w:r>
      </w:hyperlink>
    </w:p>
    <w:p w14:paraId="6408199C" w14:textId="59EF6DBE"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498" w:history="1">
        <w:r w:rsidRPr="003B32D1">
          <w:rPr>
            <w:rStyle w:val="Hyperlink"/>
            <w:rFonts w:cs="Times New Roman"/>
            <w:noProof/>
            <w:lang w:val="id-ID"/>
          </w:rPr>
          <w:t>1.3.</w:t>
        </w:r>
        <w:r>
          <w:rPr>
            <w:rFonts w:asciiTheme="minorHAnsi" w:eastAsiaTheme="minorEastAsia" w:hAnsiTheme="minorHAnsi"/>
            <w:noProof/>
            <w:lang w:eastAsia="en-ID"/>
          </w:rPr>
          <w:tab/>
        </w:r>
        <w:r w:rsidRPr="003B32D1">
          <w:rPr>
            <w:rStyle w:val="Hyperlink"/>
            <w:rFonts w:cs="Times New Roman"/>
            <w:noProof/>
            <w:lang w:val="id-ID"/>
          </w:rPr>
          <w:t>Batasan Permasalahan</w:t>
        </w:r>
        <w:r>
          <w:rPr>
            <w:noProof/>
            <w:webHidden/>
          </w:rPr>
          <w:tab/>
        </w:r>
        <w:r>
          <w:rPr>
            <w:noProof/>
            <w:webHidden/>
          </w:rPr>
          <w:fldChar w:fldCharType="begin"/>
        </w:r>
        <w:r>
          <w:rPr>
            <w:noProof/>
            <w:webHidden/>
          </w:rPr>
          <w:instrText xml:space="preserve"> PAGEREF _Toc48471498 \h </w:instrText>
        </w:r>
        <w:r>
          <w:rPr>
            <w:noProof/>
            <w:webHidden/>
          </w:rPr>
        </w:r>
        <w:r>
          <w:rPr>
            <w:noProof/>
            <w:webHidden/>
          </w:rPr>
          <w:fldChar w:fldCharType="separate"/>
        </w:r>
        <w:r>
          <w:rPr>
            <w:noProof/>
            <w:webHidden/>
          </w:rPr>
          <w:t>3</w:t>
        </w:r>
        <w:r>
          <w:rPr>
            <w:noProof/>
            <w:webHidden/>
          </w:rPr>
          <w:fldChar w:fldCharType="end"/>
        </w:r>
      </w:hyperlink>
    </w:p>
    <w:p w14:paraId="25CB568E" w14:textId="7FA867BB"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499" w:history="1">
        <w:r w:rsidRPr="003B32D1">
          <w:rPr>
            <w:rStyle w:val="Hyperlink"/>
            <w:rFonts w:cs="Times New Roman"/>
            <w:noProof/>
            <w:lang w:val="id-ID"/>
          </w:rPr>
          <w:t>1.4.</w:t>
        </w:r>
        <w:r>
          <w:rPr>
            <w:rFonts w:asciiTheme="minorHAnsi" w:eastAsiaTheme="minorEastAsia" w:hAnsiTheme="minorHAnsi"/>
            <w:noProof/>
            <w:lang w:eastAsia="en-ID"/>
          </w:rPr>
          <w:tab/>
        </w:r>
        <w:r w:rsidRPr="003B32D1">
          <w:rPr>
            <w:rStyle w:val="Hyperlink"/>
            <w:rFonts w:cs="Times New Roman"/>
            <w:noProof/>
            <w:lang w:val="id-ID"/>
          </w:rPr>
          <w:t>Tujuan Penelitian</w:t>
        </w:r>
        <w:r>
          <w:rPr>
            <w:noProof/>
            <w:webHidden/>
          </w:rPr>
          <w:tab/>
        </w:r>
        <w:r>
          <w:rPr>
            <w:noProof/>
            <w:webHidden/>
          </w:rPr>
          <w:fldChar w:fldCharType="begin"/>
        </w:r>
        <w:r>
          <w:rPr>
            <w:noProof/>
            <w:webHidden/>
          </w:rPr>
          <w:instrText xml:space="preserve"> PAGEREF _Toc48471499 \h </w:instrText>
        </w:r>
        <w:r>
          <w:rPr>
            <w:noProof/>
            <w:webHidden/>
          </w:rPr>
        </w:r>
        <w:r>
          <w:rPr>
            <w:noProof/>
            <w:webHidden/>
          </w:rPr>
          <w:fldChar w:fldCharType="separate"/>
        </w:r>
        <w:r>
          <w:rPr>
            <w:noProof/>
            <w:webHidden/>
          </w:rPr>
          <w:t>4</w:t>
        </w:r>
        <w:r>
          <w:rPr>
            <w:noProof/>
            <w:webHidden/>
          </w:rPr>
          <w:fldChar w:fldCharType="end"/>
        </w:r>
      </w:hyperlink>
    </w:p>
    <w:p w14:paraId="04C45A1C" w14:textId="1B91DFCB"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00" w:history="1">
        <w:r w:rsidRPr="003B32D1">
          <w:rPr>
            <w:rStyle w:val="Hyperlink"/>
            <w:rFonts w:cs="Times New Roman"/>
            <w:noProof/>
            <w:lang w:val="id-ID"/>
          </w:rPr>
          <w:t>1.5.</w:t>
        </w:r>
        <w:r>
          <w:rPr>
            <w:rFonts w:asciiTheme="minorHAnsi" w:eastAsiaTheme="minorEastAsia" w:hAnsiTheme="minorHAnsi"/>
            <w:noProof/>
            <w:lang w:eastAsia="en-ID"/>
          </w:rPr>
          <w:tab/>
        </w:r>
        <w:r w:rsidRPr="003B32D1">
          <w:rPr>
            <w:rStyle w:val="Hyperlink"/>
            <w:rFonts w:cs="Times New Roman"/>
            <w:noProof/>
            <w:lang w:val="id-ID"/>
          </w:rPr>
          <w:t>Manfaat Penelitian</w:t>
        </w:r>
        <w:r>
          <w:rPr>
            <w:noProof/>
            <w:webHidden/>
          </w:rPr>
          <w:tab/>
        </w:r>
        <w:r>
          <w:rPr>
            <w:noProof/>
            <w:webHidden/>
          </w:rPr>
          <w:fldChar w:fldCharType="begin"/>
        </w:r>
        <w:r>
          <w:rPr>
            <w:noProof/>
            <w:webHidden/>
          </w:rPr>
          <w:instrText xml:space="preserve"> PAGEREF _Toc48471500 \h </w:instrText>
        </w:r>
        <w:r>
          <w:rPr>
            <w:noProof/>
            <w:webHidden/>
          </w:rPr>
        </w:r>
        <w:r>
          <w:rPr>
            <w:noProof/>
            <w:webHidden/>
          </w:rPr>
          <w:fldChar w:fldCharType="separate"/>
        </w:r>
        <w:r>
          <w:rPr>
            <w:noProof/>
            <w:webHidden/>
          </w:rPr>
          <w:t>4</w:t>
        </w:r>
        <w:r>
          <w:rPr>
            <w:noProof/>
            <w:webHidden/>
          </w:rPr>
          <w:fldChar w:fldCharType="end"/>
        </w:r>
      </w:hyperlink>
    </w:p>
    <w:p w14:paraId="7BC19373" w14:textId="575DEDEA"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01" w:history="1">
        <w:r w:rsidRPr="003B32D1">
          <w:rPr>
            <w:rStyle w:val="Hyperlink"/>
            <w:rFonts w:cs="Times New Roman"/>
            <w:noProof/>
            <w:lang w:val="en-US"/>
          </w:rPr>
          <w:t>1.6.</w:t>
        </w:r>
        <w:r>
          <w:rPr>
            <w:rFonts w:asciiTheme="minorHAnsi" w:eastAsiaTheme="minorEastAsia" w:hAnsiTheme="minorHAnsi"/>
            <w:noProof/>
            <w:lang w:eastAsia="en-ID"/>
          </w:rPr>
          <w:tab/>
        </w:r>
        <w:r w:rsidRPr="003B32D1">
          <w:rPr>
            <w:rStyle w:val="Hyperlink"/>
            <w:rFonts w:cs="Times New Roman"/>
            <w:noProof/>
            <w:lang w:val="id-ID"/>
          </w:rPr>
          <w:t>Relevans</w:t>
        </w:r>
        <w:r w:rsidRPr="003B32D1">
          <w:rPr>
            <w:rStyle w:val="Hyperlink"/>
            <w:rFonts w:cs="Times New Roman"/>
            <w:noProof/>
            <w:lang w:val="en-US"/>
          </w:rPr>
          <w:t>i</w:t>
        </w:r>
        <w:r>
          <w:rPr>
            <w:noProof/>
            <w:webHidden/>
          </w:rPr>
          <w:tab/>
        </w:r>
        <w:r>
          <w:rPr>
            <w:noProof/>
            <w:webHidden/>
          </w:rPr>
          <w:fldChar w:fldCharType="begin"/>
        </w:r>
        <w:r>
          <w:rPr>
            <w:noProof/>
            <w:webHidden/>
          </w:rPr>
          <w:instrText xml:space="preserve"> PAGEREF _Toc48471501 \h </w:instrText>
        </w:r>
        <w:r>
          <w:rPr>
            <w:noProof/>
            <w:webHidden/>
          </w:rPr>
        </w:r>
        <w:r>
          <w:rPr>
            <w:noProof/>
            <w:webHidden/>
          </w:rPr>
          <w:fldChar w:fldCharType="separate"/>
        </w:r>
        <w:r>
          <w:rPr>
            <w:noProof/>
            <w:webHidden/>
          </w:rPr>
          <w:t>5</w:t>
        </w:r>
        <w:r>
          <w:rPr>
            <w:noProof/>
            <w:webHidden/>
          </w:rPr>
          <w:fldChar w:fldCharType="end"/>
        </w:r>
      </w:hyperlink>
    </w:p>
    <w:p w14:paraId="4C429438" w14:textId="1C3F0F22"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02" w:history="1">
        <w:r w:rsidRPr="003B32D1">
          <w:rPr>
            <w:rStyle w:val="Hyperlink"/>
            <w:rFonts w:cs="Times New Roman"/>
            <w:noProof/>
            <w:lang w:val="en-US"/>
          </w:rPr>
          <w:t>1.7.</w:t>
        </w:r>
        <w:r>
          <w:rPr>
            <w:rFonts w:asciiTheme="minorHAnsi" w:eastAsiaTheme="minorEastAsia" w:hAnsiTheme="minorHAnsi"/>
            <w:noProof/>
            <w:lang w:eastAsia="en-ID"/>
          </w:rPr>
          <w:tab/>
        </w:r>
        <w:r w:rsidRPr="003B32D1">
          <w:rPr>
            <w:rStyle w:val="Hyperlink"/>
            <w:rFonts w:cs="Times New Roman"/>
            <w:noProof/>
            <w:lang w:val="en-US"/>
          </w:rPr>
          <w:t>Sistematika Penulisan</w:t>
        </w:r>
        <w:r>
          <w:rPr>
            <w:noProof/>
            <w:webHidden/>
          </w:rPr>
          <w:tab/>
        </w:r>
        <w:r>
          <w:rPr>
            <w:noProof/>
            <w:webHidden/>
          </w:rPr>
          <w:fldChar w:fldCharType="begin"/>
        </w:r>
        <w:r>
          <w:rPr>
            <w:noProof/>
            <w:webHidden/>
          </w:rPr>
          <w:instrText xml:space="preserve"> PAGEREF _Toc48471502 \h </w:instrText>
        </w:r>
        <w:r>
          <w:rPr>
            <w:noProof/>
            <w:webHidden/>
          </w:rPr>
        </w:r>
        <w:r>
          <w:rPr>
            <w:noProof/>
            <w:webHidden/>
          </w:rPr>
          <w:fldChar w:fldCharType="separate"/>
        </w:r>
        <w:r>
          <w:rPr>
            <w:noProof/>
            <w:webHidden/>
          </w:rPr>
          <w:t>6</w:t>
        </w:r>
        <w:r>
          <w:rPr>
            <w:noProof/>
            <w:webHidden/>
          </w:rPr>
          <w:fldChar w:fldCharType="end"/>
        </w:r>
      </w:hyperlink>
    </w:p>
    <w:p w14:paraId="313D027C" w14:textId="0D3C83E6" w:rsidR="004A2C40" w:rsidRDefault="004A2C40">
      <w:pPr>
        <w:pStyle w:val="TOC1"/>
        <w:rPr>
          <w:rFonts w:asciiTheme="minorHAnsi" w:eastAsiaTheme="minorEastAsia" w:hAnsiTheme="minorHAnsi"/>
          <w:noProof/>
          <w:lang w:eastAsia="en-ID"/>
        </w:rPr>
      </w:pPr>
      <w:hyperlink w:anchor="_Toc48471503" w:history="1">
        <w:r w:rsidRPr="003B32D1">
          <w:rPr>
            <w:rStyle w:val="Hyperlink"/>
            <w:rFonts w:cs="Times New Roman"/>
            <w:noProof/>
            <w:lang w:val="id-ID"/>
          </w:rPr>
          <w:t>BAB II  TINJAUAN PUSTAKA</w:t>
        </w:r>
        <w:r>
          <w:rPr>
            <w:noProof/>
            <w:webHidden/>
          </w:rPr>
          <w:tab/>
        </w:r>
        <w:r>
          <w:rPr>
            <w:noProof/>
            <w:webHidden/>
          </w:rPr>
          <w:fldChar w:fldCharType="begin"/>
        </w:r>
        <w:r>
          <w:rPr>
            <w:noProof/>
            <w:webHidden/>
          </w:rPr>
          <w:instrText xml:space="preserve"> PAGEREF _Toc48471503 \h </w:instrText>
        </w:r>
        <w:r>
          <w:rPr>
            <w:noProof/>
            <w:webHidden/>
          </w:rPr>
        </w:r>
        <w:r>
          <w:rPr>
            <w:noProof/>
            <w:webHidden/>
          </w:rPr>
          <w:fldChar w:fldCharType="separate"/>
        </w:r>
        <w:r>
          <w:rPr>
            <w:noProof/>
            <w:webHidden/>
          </w:rPr>
          <w:t>9</w:t>
        </w:r>
        <w:r>
          <w:rPr>
            <w:noProof/>
            <w:webHidden/>
          </w:rPr>
          <w:fldChar w:fldCharType="end"/>
        </w:r>
      </w:hyperlink>
    </w:p>
    <w:p w14:paraId="0C95163B" w14:textId="53B4300A" w:rsidR="004A2C40" w:rsidRDefault="004A2C40">
      <w:pPr>
        <w:pStyle w:val="TOC1"/>
        <w:rPr>
          <w:rFonts w:asciiTheme="minorHAnsi" w:eastAsiaTheme="minorEastAsia" w:hAnsiTheme="minorHAnsi"/>
          <w:noProof/>
          <w:lang w:eastAsia="en-ID"/>
        </w:rPr>
      </w:pPr>
      <w:hyperlink w:anchor="_Toc48471504" w:history="1">
        <w:r w:rsidRPr="003B32D1">
          <w:rPr>
            <w:rStyle w:val="Hyperlink"/>
            <w:rFonts w:cs="Times New Roman"/>
            <w:noProof/>
            <w:lang w:val="en-US"/>
          </w:rPr>
          <w:t>2.</w:t>
        </w:r>
        <w:r>
          <w:rPr>
            <w:noProof/>
            <w:webHidden/>
          </w:rPr>
          <w:tab/>
        </w:r>
        <w:r>
          <w:rPr>
            <w:noProof/>
            <w:webHidden/>
          </w:rPr>
          <w:fldChar w:fldCharType="begin"/>
        </w:r>
        <w:r>
          <w:rPr>
            <w:noProof/>
            <w:webHidden/>
          </w:rPr>
          <w:instrText xml:space="preserve"> PAGEREF _Toc48471504 \h </w:instrText>
        </w:r>
        <w:r>
          <w:rPr>
            <w:noProof/>
            <w:webHidden/>
          </w:rPr>
        </w:r>
        <w:r>
          <w:rPr>
            <w:noProof/>
            <w:webHidden/>
          </w:rPr>
          <w:fldChar w:fldCharType="separate"/>
        </w:r>
        <w:r>
          <w:rPr>
            <w:noProof/>
            <w:webHidden/>
          </w:rPr>
          <w:t>9</w:t>
        </w:r>
        <w:r>
          <w:rPr>
            <w:noProof/>
            <w:webHidden/>
          </w:rPr>
          <w:fldChar w:fldCharType="end"/>
        </w:r>
      </w:hyperlink>
    </w:p>
    <w:p w14:paraId="4E829E57" w14:textId="4131213B"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07" w:history="1">
        <w:r w:rsidRPr="003B32D1">
          <w:rPr>
            <w:rStyle w:val="Hyperlink"/>
            <w:rFonts w:cs="Times New Roman"/>
            <w:noProof/>
            <w:lang w:val="id-ID"/>
          </w:rPr>
          <w:t>2.1.</w:t>
        </w:r>
        <w:r>
          <w:rPr>
            <w:rFonts w:asciiTheme="minorHAnsi" w:eastAsiaTheme="minorEastAsia" w:hAnsiTheme="minorHAnsi"/>
            <w:noProof/>
            <w:lang w:eastAsia="en-ID"/>
          </w:rPr>
          <w:tab/>
        </w:r>
        <w:r w:rsidRPr="003B32D1">
          <w:rPr>
            <w:rStyle w:val="Hyperlink"/>
            <w:rFonts w:cs="Times New Roman"/>
            <w:noProof/>
            <w:lang w:val="id-ID"/>
          </w:rPr>
          <w:t>Penelitian Sebelumnya</w:t>
        </w:r>
        <w:r>
          <w:rPr>
            <w:noProof/>
            <w:webHidden/>
          </w:rPr>
          <w:tab/>
        </w:r>
        <w:r>
          <w:rPr>
            <w:noProof/>
            <w:webHidden/>
          </w:rPr>
          <w:fldChar w:fldCharType="begin"/>
        </w:r>
        <w:r>
          <w:rPr>
            <w:noProof/>
            <w:webHidden/>
          </w:rPr>
          <w:instrText xml:space="preserve"> PAGEREF _Toc48471507 \h </w:instrText>
        </w:r>
        <w:r>
          <w:rPr>
            <w:noProof/>
            <w:webHidden/>
          </w:rPr>
        </w:r>
        <w:r>
          <w:rPr>
            <w:noProof/>
            <w:webHidden/>
          </w:rPr>
          <w:fldChar w:fldCharType="separate"/>
        </w:r>
        <w:r>
          <w:rPr>
            <w:noProof/>
            <w:webHidden/>
          </w:rPr>
          <w:t>9</w:t>
        </w:r>
        <w:r>
          <w:rPr>
            <w:noProof/>
            <w:webHidden/>
          </w:rPr>
          <w:fldChar w:fldCharType="end"/>
        </w:r>
      </w:hyperlink>
    </w:p>
    <w:p w14:paraId="04013F55" w14:textId="125FC795"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08" w:history="1">
        <w:r w:rsidRPr="003B32D1">
          <w:rPr>
            <w:rStyle w:val="Hyperlink"/>
            <w:rFonts w:cs="Times New Roman"/>
            <w:noProof/>
            <w:lang w:val="id-ID"/>
          </w:rPr>
          <w:t>2.2.</w:t>
        </w:r>
        <w:r>
          <w:rPr>
            <w:rFonts w:asciiTheme="minorHAnsi" w:eastAsiaTheme="minorEastAsia" w:hAnsiTheme="minorHAnsi"/>
            <w:noProof/>
            <w:lang w:eastAsia="en-ID"/>
          </w:rPr>
          <w:tab/>
        </w:r>
        <w:r w:rsidRPr="003B32D1">
          <w:rPr>
            <w:rStyle w:val="Hyperlink"/>
            <w:rFonts w:cs="Times New Roman"/>
            <w:noProof/>
            <w:lang w:val="id-ID"/>
          </w:rPr>
          <w:t>Landasan Teori</w:t>
        </w:r>
        <w:r>
          <w:rPr>
            <w:noProof/>
            <w:webHidden/>
          </w:rPr>
          <w:tab/>
        </w:r>
        <w:r>
          <w:rPr>
            <w:noProof/>
            <w:webHidden/>
          </w:rPr>
          <w:fldChar w:fldCharType="begin"/>
        </w:r>
        <w:r>
          <w:rPr>
            <w:noProof/>
            <w:webHidden/>
          </w:rPr>
          <w:instrText xml:space="preserve"> PAGEREF _Toc48471508 \h </w:instrText>
        </w:r>
        <w:r>
          <w:rPr>
            <w:noProof/>
            <w:webHidden/>
          </w:rPr>
        </w:r>
        <w:r>
          <w:rPr>
            <w:noProof/>
            <w:webHidden/>
          </w:rPr>
          <w:fldChar w:fldCharType="separate"/>
        </w:r>
        <w:r>
          <w:rPr>
            <w:noProof/>
            <w:webHidden/>
          </w:rPr>
          <w:t>20</w:t>
        </w:r>
        <w:r>
          <w:rPr>
            <w:noProof/>
            <w:webHidden/>
          </w:rPr>
          <w:fldChar w:fldCharType="end"/>
        </w:r>
      </w:hyperlink>
    </w:p>
    <w:p w14:paraId="3EE75D8C" w14:textId="433B50FD"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09" w:history="1">
        <w:r w:rsidRPr="003B32D1">
          <w:rPr>
            <w:rStyle w:val="Hyperlink"/>
            <w:rFonts w:cs="Times New Roman"/>
            <w:iCs/>
            <w:noProof/>
            <w:lang w:val="id-ID"/>
          </w:rPr>
          <w:t>2.2.1.</w:t>
        </w:r>
        <w:r>
          <w:rPr>
            <w:rFonts w:asciiTheme="minorHAnsi" w:eastAsiaTheme="minorEastAsia" w:hAnsiTheme="minorHAnsi"/>
            <w:noProof/>
            <w:lang w:eastAsia="en-ID"/>
          </w:rPr>
          <w:tab/>
        </w:r>
        <w:r w:rsidRPr="003B32D1">
          <w:rPr>
            <w:rStyle w:val="Hyperlink"/>
            <w:rFonts w:cs="Times New Roman"/>
            <w:iCs/>
            <w:noProof/>
            <w:lang w:val="en-US"/>
          </w:rPr>
          <w:t>Sistem Informasi</w:t>
        </w:r>
        <w:r>
          <w:rPr>
            <w:noProof/>
            <w:webHidden/>
          </w:rPr>
          <w:tab/>
        </w:r>
        <w:r>
          <w:rPr>
            <w:noProof/>
            <w:webHidden/>
          </w:rPr>
          <w:fldChar w:fldCharType="begin"/>
        </w:r>
        <w:r>
          <w:rPr>
            <w:noProof/>
            <w:webHidden/>
          </w:rPr>
          <w:instrText xml:space="preserve"> PAGEREF _Toc48471509 \h </w:instrText>
        </w:r>
        <w:r>
          <w:rPr>
            <w:noProof/>
            <w:webHidden/>
          </w:rPr>
        </w:r>
        <w:r>
          <w:rPr>
            <w:noProof/>
            <w:webHidden/>
          </w:rPr>
          <w:fldChar w:fldCharType="separate"/>
        </w:r>
        <w:r>
          <w:rPr>
            <w:noProof/>
            <w:webHidden/>
          </w:rPr>
          <w:t>20</w:t>
        </w:r>
        <w:r>
          <w:rPr>
            <w:noProof/>
            <w:webHidden/>
          </w:rPr>
          <w:fldChar w:fldCharType="end"/>
        </w:r>
      </w:hyperlink>
    </w:p>
    <w:p w14:paraId="4CFC8A24" w14:textId="5874BBF7" w:rsidR="004A2C40" w:rsidRDefault="004A2C40">
      <w:pPr>
        <w:pStyle w:val="TOC4"/>
        <w:tabs>
          <w:tab w:val="left" w:pos="1760"/>
          <w:tab w:val="right" w:leader="dot" w:pos="5833"/>
        </w:tabs>
        <w:rPr>
          <w:rFonts w:asciiTheme="minorHAnsi" w:hAnsiTheme="minorHAnsi"/>
          <w:noProof/>
          <w:lang w:val="en-ID" w:eastAsia="en-ID"/>
        </w:rPr>
      </w:pPr>
      <w:hyperlink w:anchor="_Toc48471510" w:history="1">
        <w:r w:rsidRPr="003B32D1">
          <w:rPr>
            <w:rStyle w:val="Hyperlink"/>
            <w:rFonts w:cs="Times New Roman"/>
            <w:noProof/>
          </w:rPr>
          <w:t>2.2.1.1.</w:t>
        </w:r>
        <w:r>
          <w:rPr>
            <w:rFonts w:asciiTheme="minorHAnsi" w:hAnsiTheme="minorHAnsi"/>
            <w:noProof/>
            <w:lang w:val="en-ID" w:eastAsia="en-ID"/>
          </w:rPr>
          <w:tab/>
        </w:r>
        <w:r w:rsidRPr="003B32D1">
          <w:rPr>
            <w:rStyle w:val="Hyperlink"/>
            <w:rFonts w:cs="Times New Roman"/>
            <w:noProof/>
          </w:rPr>
          <w:t>Sistem Informasi Terpadu</w:t>
        </w:r>
        <w:r>
          <w:rPr>
            <w:noProof/>
            <w:webHidden/>
          </w:rPr>
          <w:tab/>
        </w:r>
        <w:r>
          <w:rPr>
            <w:noProof/>
            <w:webHidden/>
          </w:rPr>
          <w:fldChar w:fldCharType="begin"/>
        </w:r>
        <w:r>
          <w:rPr>
            <w:noProof/>
            <w:webHidden/>
          </w:rPr>
          <w:instrText xml:space="preserve"> PAGEREF _Toc48471510 \h </w:instrText>
        </w:r>
        <w:r>
          <w:rPr>
            <w:noProof/>
            <w:webHidden/>
          </w:rPr>
        </w:r>
        <w:r>
          <w:rPr>
            <w:noProof/>
            <w:webHidden/>
          </w:rPr>
          <w:fldChar w:fldCharType="separate"/>
        </w:r>
        <w:r>
          <w:rPr>
            <w:noProof/>
            <w:webHidden/>
          </w:rPr>
          <w:t>21</w:t>
        </w:r>
        <w:r>
          <w:rPr>
            <w:noProof/>
            <w:webHidden/>
          </w:rPr>
          <w:fldChar w:fldCharType="end"/>
        </w:r>
      </w:hyperlink>
    </w:p>
    <w:p w14:paraId="0F4C6F75" w14:textId="28559F89"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11" w:history="1">
        <w:r w:rsidRPr="003B32D1">
          <w:rPr>
            <w:rStyle w:val="Hyperlink"/>
            <w:rFonts w:cs="Times New Roman"/>
            <w:iCs/>
            <w:noProof/>
            <w:lang w:val="id-ID"/>
          </w:rPr>
          <w:t>2.2.2.</w:t>
        </w:r>
        <w:r>
          <w:rPr>
            <w:rFonts w:asciiTheme="minorHAnsi" w:eastAsiaTheme="minorEastAsia" w:hAnsiTheme="minorHAnsi"/>
            <w:noProof/>
            <w:lang w:eastAsia="en-ID"/>
          </w:rPr>
          <w:tab/>
        </w:r>
        <w:r w:rsidRPr="003B32D1">
          <w:rPr>
            <w:rStyle w:val="Hyperlink"/>
            <w:rFonts w:cs="Times New Roman"/>
            <w:iCs/>
            <w:noProof/>
            <w:lang w:val="en-US"/>
          </w:rPr>
          <w:t>Faktor Sukses Implementasi IS/IT</w:t>
        </w:r>
        <w:r>
          <w:rPr>
            <w:noProof/>
            <w:webHidden/>
          </w:rPr>
          <w:tab/>
        </w:r>
        <w:r>
          <w:rPr>
            <w:noProof/>
            <w:webHidden/>
          </w:rPr>
          <w:fldChar w:fldCharType="begin"/>
        </w:r>
        <w:r>
          <w:rPr>
            <w:noProof/>
            <w:webHidden/>
          </w:rPr>
          <w:instrText xml:space="preserve"> PAGEREF _Toc48471511 \h </w:instrText>
        </w:r>
        <w:r>
          <w:rPr>
            <w:noProof/>
            <w:webHidden/>
          </w:rPr>
        </w:r>
        <w:r>
          <w:rPr>
            <w:noProof/>
            <w:webHidden/>
          </w:rPr>
          <w:fldChar w:fldCharType="separate"/>
        </w:r>
        <w:r>
          <w:rPr>
            <w:noProof/>
            <w:webHidden/>
          </w:rPr>
          <w:t>21</w:t>
        </w:r>
        <w:r>
          <w:rPr>
            <w:noProof/>
            <w:webHidden/>
          </w:rPr>
          <w:fldChar w:fldCharType="end"/>
        </w:r>
      </w:hyperlink>
    </w:p>
    <w:p w14:paraId="025C8FF5" w14:textId="255C6BB3"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12" w:history="1">
        <w:r w:rsidRPr="003B32D1">
          <w:rPr>
            <w:rStyle w:val="Hyperlink"/>
            <w:rFonts w:cs="Times New Roman"/>
            <w:iCs/>
            <w:noProof/>
            <w:lang w:val="en-US"/>
          </w:rPr>
          <w:t>2.2.3.</w:t>
        </w:r>
        <w:r>
          <w:rPr>
            <w:rFonts w:asciiTheme="minorHAnsi" w:eastAsiaTheme="minorEastAsia" w:hAnsiTheme="minorHAnsi"/>
            <w:noProof/>
            <w:lang w:eastAsia="en-ID"/>
          </w:rPr>
          <w:tab/>
        </w:r>
        <w:r w:rsidRPr="003B32D1">
          <w:rPr>
            <w:rStyle w:val="Hyperlink"/>
            <w:rFonts w:cs="Times New Roman"/>
            <w:iCs/>
            <w:noProof/>
            <w:lang w:val="en-US"/>
          </w:rPr>
          <w:t>Metode dan Metodologi Penelitian</w:t>
        </w:r>
        <w:r>
          <w:rPr>
            <w:noProof/>
            <w:webHidden/>
          </w:rPr>
          <w:tab/>
        </w:r>
        <w:r>
          <w:rPr>
            <w:noProof/>
            <w:webHidden/>
          </w:rPr>
          <w:fldChar w:fldCharType="begin"/>
        </w:r>
        <w:r>
          <w:rPr>
            <w:noProof/>
            <w:webHidden/>
          </w:rPr>
          <w:instrText xml:space="preserve"> PAGEREF _Toc48471512 \h </w:instrText>
        </w:r>
        <w:r>
          <w:rPr>
            <w:noProof/>
            <w:webHidden/>
          </w:rPr>
        </w:r>
        <w:r>
          <w:rPr>
            <w:noProof/>
            <w:webHidden/>
          </w:rPr>
          <w:fldChar w:fldCharType="separate"/>
        </w:r>
        <w:r>
          <w:rPr>
            <w:noProof/>
            <w:webHidden/>
          </w:rPr>
          <w:t>23</w:t>
        </w:r>
        <w:r>
          <w:rPr>
            <w:noProof/>
            <w:webHidden/>
          </w:rPr>
          <w:fldChar w:fldCharType="end"/>
        </w:r>
      </w:hyperlink>
    </w:p>
    <w:p w14:paraId="340B632D" w14:textId="1AD15291" w:rsidR="004A2C40" w:rsidRDefault="004A2C40">
      <w:pPr>
        <w:pStyle w:val="TOC4"/>
        <w:tabs>
          <w:tab w:val="left" w:pos="1760"/>
          <w:tab w:val="right" w:leader="dot" w:pos="5833"/>
        </w:tabs>
        <w:rPr>
          <w:rFonts w:asciiTheme="minorHAnsi" w:hAnsiTheme="minorHAnsi"/>
          <w:noProof/>
          <w:lang w:val="en-ID" w:eastAsia="en-ID"/>
        </w:rPr>
      </w:pPr>
      <w:hyperlink w:anchor="_Toc48471513" w:history="1">
        <w:r w:rsidRPr="003B32D1">
          <w:rPr>
            <w:rStyle w:val="Hyperlink"/>
            <w:rFonts w:cs="Times New Roman"/>
            <w:noProof/>
          </w:rPr>
          <w:t>2.2.3.1.</w:t>
        </w:r>
        <w:r>
          <w:rPr>
            <w:rFonts w:asciiTheme="minorHAnsi" w:hAnsiTheme="minorHAnsi"/>
            <w:noProof/>
            <w:lang w:val="en-ID" w:eastAsia="en-ID"/>
          </w:rPr>
          <w:tab/>
        </w:r>
        <w:r w:rsidRPr="003B32D1">
          <w:rPr>
            <w:rStyle w:val="Hyperlink"/>
            <w:rFonts w:cs="Times New Roman"/>
            <w:noProof/>
          </w:rPr>
          <w:t>Metodologi Penelitian Kualitatif</w:t>
        </w:r>
        <w:r>
          <w:rPr>
            <w:noProof/>
            <w:webHidden/>
          </w:rPr>
          <w:tab/>
        </w:r>
        <w:r>
          <w:rPr>
            <w:noProof/>
            <w:webHidden/>
          </w:rPr>
          <w:fldChar w:fldCharType="begin"/>
        </w:r>
        <w:r>
          <w:rPr>
            <w:noProof/>
            <w:webHidden/>
          </w:rPr>
          <w:instrText xml:space="preserve"> PAGEREF _Toc48471513 \h </w:instrText>
        </w:r>
        <w:r>
          <w:rPr>
            <w:noProof/>
            <w:webHidden/>
          </w:rPr>
        </w:r>
        <w:r>
          <w:rPr>
            <w:noProof/>
            <w:webHidden/>
          </w:rPr>
          <w:fldChar w:fldCharType="separate"/>
        </w:r>
        <w:r>
          <w:rPr>
            <w:noProof/>
            <w:webHidden/>
          </w:rPr>
          <w:t>23</w:t>
        </w:r>
        <w:r>
          <w:rPr>
            <w:noProof/>
            <w:webHidden/>
          </w:rPr>
          <w:fldChar w:fldCharType="end"/>
        </w:r>
      </w:hyperlink>
    </w:p>
    <w:p w14:paraId="33E87F88" w14:textId="678709EE" w:rsidR="004A2C40" w:rsidRDefault="004A2C40">
      <w:pPr>
        <w:pStyle w:val="TOC4"/>
        <w:tabs>
          <w:tab w:val="left" w:pos="1760"/>
          <w:tab w:val="right" w:leader="dot" w:pos="5833"/>
        </w:tabs>
        <w:rPr>
          <w:rFonts w:asciiTheme="minorHAnsi" w:hAnsiTheme="minorHAnsi"/>
          <w:noProof/>
          <w:lang w:val="en-ID" w:eastAsia="en-ID"/>
        </w:rPr>
      </w:pPr>
      <w:hyperlink w:anchor="_Toc48471514" w:history="1">
        <w:r w:rsidRPr="003B32D1">
          <w:rPr>
            <w:rStyle w:val="Hyperlink"/>
            <w:rFonts w:cs="Times New Roman"/>
            <w:noProof/>
          </w:rPr>
          <w:t>2.2.3.2.</w:t>
        </w:r>
        <w:r>
          <w:rPr>
            <w:rFonts w:asciiTheme="minorHAnsi" w:hAnsiTheme="minorHAnsi"/>
            <w:noProof/>
            <w:lang w:val="en-ID" w:eastAsia="en-ID"/>
          </w:rPr>
          <w:tab/>
        </w:r>
        <w:r w:rsidRPr="003B32D1">
          <w:rPr>
            <w:rStyle w:val="Hyperlink"/>
            <w:rFonts w:cs="Times New Roman"/>
            <w:noProof/>
          </w:rPr>
          <w:t>Observasi</w:t>
        </w:r>
        <w:r>
          <w:rPr>
            <w:noProof/>
            <w:webHidden/>
          </w:rPr>
          <w:tab/>
        </w:r>
        <w:r>
          <w:rPr>
            <w:noProof/>
            <w:webHidden/>
          </w:rPr>
          <w:fldChar w:fldCharType="begin"/>
        </w:r>
        <w:r>
          <w:rPr>
            <w:noProof/>
            <w:webHidden/>
          </w:rPr>
          <w:instrText xml:space="preserve"> PAGEREF _Toc48471514 \h </w:instrText>
        </w:r>
        <w:r>
          <w:rPr>
            <w:noProof/>
            <w:webHidden/>
          </w:rPr>
        </w:r>
        <w:r>
          <w:rPr>
            <w:noProof/>
            <w:webHidden/>
          </w:rPr>
          <w:fldChar w:fldCharType="separate"/>
        </w:r>
        <w:r>
          <w:rPr>
            <w:noProof/>
            <w:webHidden/>
          </w:rPr>
          <w:t>23</w:t>
        </w:r>
        <w:r>
          <w:rPr>
            <w:noProof/>
            <w:webHidden/>
          </w:rPr>
          <w:fldChar w:fldCharType="end"/>
        </w:r>
      </w:hyperlink>
    </w:p>
    <w:p w14:paraId="79714823" w14:textId="4AAB4115" w:rsidR="004A2C40" w:rsidRDefault="004A2C40">
      <w:pPr>
        <w:pStyle w:val="TOC4"/>
        <w:tabs>
          <w:tab w:val="left" w:pos="1760"/>
          <w:tab w:val="right" w:leader="dot" w:pos="5833"/>
        </w:tabs>
        <w:rPr>
          <w:rFonts w:asciiTheme="minorHAnsi" w:hAnsiTheme="minorHAnsi"/>
          <w:noProof/>
          <w:lang w:val="en-ID" w:eastAsia="en-ID"/>
        </w:rPr>
      </w:pPr>
      <w:hyperlink w:anchor="_Toc48471515" w:history="1">
        <w:r w:rsidRPr="003B32D1">
          <w:rPr>
            <w:rStyle w:val="Hyperlink"/>
            <w:rFonts w:cs="Times New Roman"/>
            <w:noProof/>
          </w:rPr>
          <w:t>2.2.3.3.</w:t>
        </w:r>
        <w:r>
          <w:rPr>
            <w:rFonts w:asciiTheme="minorHAnsi" w:hAnsiTheme="minorHAnsi"/>
            <w:noProof/>
            <w:lang w:val="en-ID" w:eastAsia="en-ID"/>
          </w:rPr>
          <w:tab/>
        </w:r>
        <w:r w:rsidRPr="003B32D1">
          <w:rPr>
            <w:rStyle w:val="Hyperlink"/>
            <w:rFonts w:cs="Times New Roman"/>
            <w:noProof/>
          </w:rPr>
          <w:t>Wawancara</w:t>
        </w:r>
        <w:r>
          <w:rPr>
            <w:noProof/>
            <w:webHidden/>
          </w:rPr>
          <w:tab/>
        </w:r>
        <w:r>
          <w:rPr>
            <w:noProof/>
            <w:webHidden/>
          </w:rPr>
          <w:fldChar w:fldCharType="begin"/>
        </w:r>
        <w:r>
          <w:rPr>
            <w:noProof/>
            <w:webHidden/>
          </w:rPr>
          <w:instrText xml:space="preserve"> PAGEREF _Toc48471515 \h </w:instrText>
        </w:r>
        <w:r>
          <w:rPr>
            <w:noProof/>
            <w:webHidden/>
          </w:rPr>
        </w:r>
        <w:r>
          <w:rPr>
            <w:noProof/>
            <w:webHidden/>
          </w:rPr>
          <w:fldChar w:fldCharType="separate"/>
        </w:r>
        <w:r>
          <w:rPr>
            <w:noProof/>
            <w:webHidden/>
          </w:rPr>
          <w:t>25</w:t>
        </w:r>
        <w:r>
          <w:rPr>
            <w:noProof/>
            <w:webHidden/>
          </w:rPr>
          <w:fldChar w:fldCharType="end"/>
        </w:r>
      </w:hyperlink>
    </w:p>
    <w:p w14:paraId="09E96EB7" w14:textId="33979A5C"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16" w:history="1">
        <w:r w:rsidRPr="003B32D1">
          <w:rPr>
            <w:rStyle w:val="Hyperlink"/>
            <w:rFonts w:cs="Times New Roman"/>
            <w:noProof/>
          </w:rPr>
          <w:t>2.2.4.</w:t>
        </w:r>
        <w:r>
          <w:rPr>
            <w:rFonts w:asciiTheme="minorHAnsi" w:eastAsiaTheme="minorEastAsia" w:hAnsiTheme="minorHAnsi"/>
            <w:noProof/>
            <w:lang w:eastAsia="en-ID"/>
          </w:rPr>
          <w:tab/>
        </w:r>
        <w:r w:rsidRPr="003B32D1">
          <w:rPr>
            <w:rStyle w:val="Hyperlink"/>
            <w:rFonts w:cs="Times New Roman"/>
            <w:noProof/>
          </w:rPr>
          <w:t>Perangkat Lunak ATLAS.ti</w:t>
        </w:r>
        <w:r>
          <w:rPr>
            <w:noProof/>
            <w:webHidden/>
          </w:rPr>
          <w:tab/>
        </w:r>
        <w:r>
          <w:rPr>
            <w:noProof/>
            <w:webHidden/>
          </w:rPr>
          <w:fldChar w:fldCharType="begin"/>
        </w:r>
        <w:r>
          <w:rPr>
            <w:noProof/>
            <w:webHidden/>
          </w:rPr>
          <w:instrText xml:space="preserve"> PAGEREF _Toc48471516 \h </w:instrText>
        </w:r>
        <w:r>
          <w:rPr>
            <w:noProof/>
            <w:webHidden/>
          </w:rPr>
        </w:r>
        <w:r>
          <w:rPr>
            <w:noProof/>
            <w:webHidden/>
          </w:rPr>
          <w:fldChar w:fldCharType="separate"/>
        </w:r>
        <w:r>
          <w:rPr>
            <w:noProof/>
            <w:webHidden/>
          </w:rPr>
          <w:t>26</w:t>
        </w:r>
        <w:r>
          <w:rPr>
            <w:noProof/>
            <w:webHidden/>
          </w:rPr>
          <w:fldChar w:fldCharType="end"/>
        </w:r>
      </w:hyperlink>
    </w:p>
    <w:p w14:paraId="5B4909AB" w14:textId="0FD2C12F" w:rsidR="004A2C40" w:rsidRDefault="004A2C40">
      <w:pPr>
        <w:pStyle w:val="TOC4"/>
        <w:tabs>
          <w:tab w:val="left" w:pos="1760"/>
          <w:tab w:val="right" w:leader="dot" w:pos="5833"/>
        </w:tabs>
        <w:rPr>
          <w:rFonts w:asciiTheme="minorHAnsi" w:hAnsiTheme="minorHAnsi"/>
          <w:noProof/>
          <w:lang w:val="en-ID" w:eastAsia="en-ID"/>
        </w:rPr>
      </w:pPr>
      <w:hyperlink w:anchor="_Toc48471517" w:history="1">
        <w:r w:rsidRPr="003B32D1">
          <w:rPr>
            <w:rStyle w:val="Hyperlink"/>
            <w:noProof/>
          </w:rPr>
          <w:t>2.2.4.1.</w:t>
        </w:r>
        <w:r>
          <w:rPr>
            <w:rFonts w:asciiTheme="minorHAnsi" w:hAnsiTheme="minorHAnsi"/>
            <w:noProof/>
            <w:lang w:val="en-ID" w:eastAsia="en-ID"/>
          </w:rPr>
          <w:tab/>
        </w:r>
        <w:r w:rsidRPr="003B32D1">
          <w:rPr>
            <w:rStyle w:val="Hyperlink"/>
            <w:noProof/>
          </w:rPr>
          <w:t>Software</w:t>
        </w:r>
        <w:r>
          <w:rPr>
            <w:noProof/>
            <w:webHidden/>
          </w:rPr>
          <w:tab/>
        </w:r>
        <w:r>
          <w:rPr>
            <w:noProof/>
            <w:webHidden/>
          </w:rPr>
          <w:fldChar w:fldCharType="begin"/>
        </w:r>
        <w:r>
          <w:rPr>
            <w:noProof/>
            <w:webHidden/>
          </w:rPr>
          <w:instrText xml:space="preserve"> PAGEREF _Toc48471517 \h </w:instrText>
        </w:r>
        <w:r>
          <w:rPr>
            <w:noProof/>
            <w:webHidden/>
          </w:rPr>
        </w:r>
        <w:r>
          <w:rPr>
            <w:noProof/>
            <w:webHidden/>
          </w:rPr>
          <w:fldChar w:fldCharType="separate"/>
        </w:r>
        <w:r>
          <w:rPr>
            <w:noProof/>
            <w:webHidden/>
          </w:rPr>
          <w:t>26</w:t>
        </w:r>
        <w:r>
          <w:rPr>
            <w:noProof/>
            <w:webHidden/>
          </w:rPr>
          <w:fldChar w:fldCharType="end"/>
        </w:r>
      </w:hyperlink>
    </w:p>
    <w:p w14:paraId="1C04BEE3" w14:textId="13D7D6CA" w:rsidR="004A2C40" w:rsidRDefault="004A2C40">
      <w:pPr>
        <w:pStyle w:val="TOC4"/>
        <w:tabs>
          <w:tab w:val="left" w:pos="1760"/>
          <w:tab w:val="right" w:leader="dot" w:pos="5833"/>
        </w:tabs>
        <w:rPr>
          <w:rFonts w:asciiTheme="minorHAnsi" w:hAnsiTheme="minorHAnsi"/>
          <w:noProof/>
          <w:lang w:val="en-ID" w:eastAsia="en-ID"/>
        </w:rPr>
      </w:pPr>
      <w:hyperlink w:anchor="_Toc48471518" w:history="1">
        <w:r w:rsidRPr="003B32D1">
          <w:rPr>
            <w:rStyle w:val="Hyperlink"/>
            <w:noProof/>
            <w:lang w:val="en-GB"/>
          </w:rPr>
          <w:t>2.2.4.2.</w:t>
        </w:r>
        <w:r>
          <w:rPr>
            <w:rFonts w:asciiTheme="minorHAnsi" w:hAnsiTheme="minorHAnsi"/>
            <w:noProof/>
            <w:lang w:val="en-ID" w:eastAsia="en-ID"/>
          </w:rPr>
          <w:tab/>
        </w:r>
        <w:r w:rsidRPr="003B32D1">
          <w:rPr>
            <w:rStyle w:val="Hyperlink"/>
            <w:noProof/>
            <w:lang w:val="en-GB"/>
          </w:rPr>
          <w:t>Persiapan Dokumen Utama</w:t>
        </w:r>
        <w:r>
          <w:rPr>
            <w:noProof/>
            <w:webHidden/>
          </w:rPr>
          <w:tab/>
        </w:r>
        <w:r>
          <w:rPr>
            <w:noProof/>
            <w:webHidden/>
          </w:rPr>
          <w:fldChar w:fldCharType="begin"/>
        </w:r>
        <w:r>
          <w:rPr>
            <w:noProof/>
            <w:webHidden/>
          </w:rPr>
          <w:instrText xml:space="preserve"> PAGEREF _Toc48471518 \h </w:instrText>
        </w:r>
        <w:r>
          <w:rPr>
            <w:noProof/>
            <w:webHidden/>
          </w:rPr>
        </w:r>
        <w:r>
          <w:rPr>
            <w:noProof/>
            <w:webHidden/>
          </w:rPr>
          <w:fldChar w:fldCharType="separate"/>
        </w:r>
        <w:r>
          <w:rPr>
            <w:noProof/>
            <w:webHidden/>
          </w:rPr>
          <w:t>27</w:t>
        </w:r>
        <w:r>
          <w:rPr>
            <w:noProof/>
            <w:webHidden/>
          </w:rPr>
          <w:fldChar w:fldCharType="end"/>
        </w:r>
      </w:hyperlink>
    </w:p>
    <w:p w14:paraId="7D1BD52A" w14:textId="645EC78C"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19" w:history="1">
        <w:r w:rsidRPr="003B32D1">
          <w:rPr>
            <w:rStyle w:val="Hyperlink"/>
            <w:rFonts w:cs="Times New Roman"/>
            <w:noProof/>
          </w:rPr>
          <w:t>2.2.5.</w:t>
        </w:r>
        <w:r>
          <w:rPr>
            <w:rFonts w:asciiTheme="minorHAnsi" w:eastAsiaTheme="minorEastAsia" w:hAnsiTheme="minorHAnsi"/>
            <w:noProof/>
            <w:lang w:eastAsia="en-ID"/>
          </w:rPr>
          <w:tab/>
        </w:r>
        <w:r w:rsidRPr="003B32D1">
          <w:rPr>
            <w:rStyle w:val="Hyperlink"/>
            <w:rFonts w:cs="Times New Roman"/>
            <w:noProof/>
          </w:rPr>
          <w:t>Perguruan Tinggi</w:t>
        </w:r>
        <w:r>
          <w:rPr>
            <w:noProof/>
            <w:webHidden/>
          </w:rPr>
          <w:tab/>
        </w:r>
        <w:r>
          <w:rPr>
            <w:noProof/>
            <w:webHidden/>
          </w:rPr>
          <w:fldChar w:fldCharType="begin"/>
        </w:r>
        <w:r>
          <w:rPr>
            <w:noProof/>
            <w:webHidden/>
          </w:rPr>
          <w:instrText xml:space="preserve"> PAGEREF _Toc48471519 \h </w:instrText>
        </w:r>
        <w:r>
          <w:rPr>
            <w:noProof/>
            <w:webHidden/>
          </w:rPr>
        </w:r>
        <w:r>
          <w:rPr>
            <w:noProof/>
            <w:webHidden/>
          </w:rPr>
          <w:fldChar w:fldCharType="separate"/>
        </w:r>
        <w:r>
          <w:rPr>
            <w:noProof/>
            <w:webHidden/>
          </w:rPr>
          <w:t>28</w:t>
        </w:r>
        <w:r>
          <w:rPr>
            <w:noProof/>
            <w:webHidden/>
          </w:rPr>
          <w:fldChar w:fldCharType="end"/>
        </w:r>
      </w:hyperlink>
    </w:p>
    <w:p w14:paraId="2FCDB022" w14:textId="732FA7FB" w:rsidR="004A2C40" w:rsidRDefault="004A2C40">
      <w:pPr>
        <w:pStyle w:val="TOC4"/>
        <w:tabs>
          <w:tab w:val="left" w:pos="1760"/>
          <w:tab w:val="right" w:leader="dot" w:pos="5833"/>
        </w:tabs>
        <w:rPr>
          <w:rFonts w:asciiTheme="minorHAnsi" w:hAnsiTheme="minorHAnsi"/>
          <w:noProof/>
          <w:lang w:val="en-ID" w:eastAsia="en-ID"/>
        </w:rPr>
      </w:pPr>
      <w:hyperlink w:anchor="_Toc48471520" w:history="1">
        <w:r w:rsidRPr="003B32D1">
          <w:rPr>
            <w:rStyle w:val="Hyperlink"/>
            <w:rFonts w:cs="Times New Roman"/>
            <w:noProof/>
          </w:rPr>
          <w:t>2.2.5.1.</w:t>
        </w:r>
        <w:r>
          <w:rPr>
            <w:rFonts w:asciiTheme="minorHAnsi" w:hAnsiTheme="minorHAnsi"/>
            <w:noProof/>
            <w:lang w:val="en-ID" w:eastAsia="en-ID"/>
          </w:rPr>
          <w:tab/>
        </w:r>
        <w:r w:rsidRPr="003B32D1">
          <w:rPr>
            <w:rStyle w:val="Hyperlink"/>
            <w:rFonts w:cs="Times New Roman"/>
            <w:noProof/>
          </w:rPr>
          <w:t>Institut</w:t>
        </w:r>
        <w:r>
          <w:rPr>
            <w:noProof/>
            <w:webHidden/>
          </w:rPr>
          <w:tab/>
        </w:r>
        <w:r>
          <w:rPr>
            <w:noProof/>
            <w:webHidden/>
          </w:rPr>
          <w:fldChar w:fldCharType="begin"/>
        </w:r>
        <w:r>
          <w:rPr>
            <w:noProof/>
            <w:webHidden/>
          </w:rPr>
          <w:instrText xml:space="preserve"> PAGEREF _Toc48471520 \h </w:instrText>
        </w:r>
        <w:r>
          <w:rPr>
            <w:noProof/>
            <w:webHidden/>
          </w:rPr>
        </w:r>
        <w:r>
          <w:rPr>
            <w:noProof/>
            <w:webHidden/>
          </w:rPr>
          <w:fldChar w:fldCharType="separate"/>
        </w:r>
        <w:r>
          <w:rPr>
            <w:noProof/>
            <w:webHidden/>
          </w:rPr>
          <w:t>29</w:t>
        </w:r>
        <w:r>
          <w:rPr>
            <w:noProof/>
            <w:webHidden/>
          </w:rPr>
          <w:fldChar w:fldCharType="end"/>
        </w:r>
      </w:hyperlink>
    </w:p>
    <w:p w14:paraId="00EAD635" w14:textId="6311CD0B" w:rsidR="004A2C40" w:rsidRDefault="004A2C40">
      <w:pPr>
        <w:pStyle w:val="TOC4"/>
        <w:tabs>
          <w:tab w:val="left" w:pos="1760"/>
          <w:tab w:val="right" w:leader="dot" w:pos="5833"/>
        </w:tabs>
        <w:rPr>
          <w:rFonts w:asciiTheme="minorHAnsi" w:hAnsiTheme="minorHAnsi"/>
          <w:noProof/>
          <w:lang w:val="en-ID" w:eastAsia="en-ID"/>
        </w:rPr>
      </w:pPr>
      <w:hyperlink w:anchor="_Toc48471521" w:history="1">
        <w:r w:rsidRPr="003B32D1">
          <w:rPr>
            <w:rStyle w:val="Hyperlink"/>
            <w:rFonts w:cs="Times New Roman"/>
            <w:noProof/>
          </w:rPr>
          <w:t>2.2.5.2.</w:t>
        </w:r>
        <w:r>
          <w:rPr>
            <w:rFonts w:asciiTheme="minorHAnsi" w:hAnsiTheme="minorHAnsi"/>
            <w:noProof/>
            <w:lang w:val="en-ID" w:eastAsia="en-ID"/>
          </w:rPr>
          <w:tab/>
        </w:r>
        <w:r w:rsidRPr="003B32D1">
          <w:rPr>
            <w:rStyle w:val="Hyperlink"/>
            <w:rFonts w:cs="Times New Roman"/>
            <w:noProof/>
          </w:rPr>
          <w:t>Politeknik</w:t>
        </w:r>
        <w:r>
          <w:rPr>
            <w:noProof/>
            <w:webHidden/>
          </w:rPr>
          <w:tab/>
        </w:r>
        <w:r>
          <w:rPr>
            <w:noProof/>
            <w:webHidden/>
          </w:rPr>
          <w:fldChar w:fldCharType="begin"/>
        </w:r>
        <w:r>
          <w:rPr>
            <w:noProof/>
            <w:webHidden/>
          </w:rPr>
          <w:instrText xml:space="preserve"> PAGEREF _Toc48471521 \h </w:instrText>
        </w:r>
        <w:r>
          <w:rPr>
            <w:noProof/>
            <w:webHidden/>
          </w:rPr>
        </w:r>
        <w:r>
          <w:rPr>
            <w:noProof/>
            <w:webHidden/>
          </w:rPr>
          <w:fldChar w:fldCharType="separate"/>
        </w:r>
        <w:r>
          <w:rPr>
            <w:noProof/>
            <w:webHidden/>
          </w:rPr>
          <w:t>29</w:t>
        </w:r>
        <w:r>
          <w:rPr>
            <w:noProof/>
            <w:webHidden/>
          </w:rPr>
          <w:fldChar w:fldCharType="end"/>
        </w:r>
      </w:hyperlink>
    </w:p>
    <w:p w14:paraId="4C28582A" w14:textId="34A6BCCD" w:rsidR="004A2C40" w:rsidRDefault="004A2C40">
      <w:pPr>
        <w:pStyle w:val="TOC4"/>
        <w:tabs>
          <w:tab w:val="left" w:pos="1760"/>
          <w:tab w:val="right" w:leader="dot" w:pos="5833"/>
        </w:tabs>
        <w:rPr>
          <w:rFonts w:asciiTheme="minorHAnsi" w:hAnsiTheme="minorHAnsi"/>
          <w:noProof/>
          <w:lang w:val="en-ID" w:eastAsia="en-ID"/>
        </w:rPr>
      </w:pPr>
      <w:hyperlink w:anchor="_Toc48471522" w:history="1">
        <w:r w:rsidRPr="003B32D1">
          <w:rPr>
            <w:rStyle w:val="Hyperlink"/>
            <w:rFonts w:cs="Times New Roman"/>
            <w:noProof/>
          </w:rPr>
          <w:t>2.2.5.3.</w:t>
        </w:r>
        <w:r>
          <w:rPr>
            <w:rFonts w:asciiTheme="minorHAnsi" w:hAnsiTheme="minorHAnsi"/>
            <w:noProof/>
            <w:lang w:val="en-ID" w:eastAsia="en-ID"/>
          </w:rPr>
          <w:tab/>
        </w:r>
        <w:r w:rsidRPr="003B32D1">
          <w:rPr>
            <w:rStyle w:val="Hyperlink"/>
            <w:rFonts w:cs="Times New Roman"/>
            <w:noProof/>
          </w:rPr>
          <w:t>Sekolah Tinggi</w:t>
        </w:r>
        <w:r>
          <w:rPr>
            <w:noProof/>
            <w:webHidden/>
          </w:rPr>
          <w:tab/>
        </w:r>
        <w:r>
          <w:rPr>
            <w:noProof/>
            <w:webHidden/>
          </w:rPr>
          <w:fldChar w:fldCharType="begin"/>
        </w:r>
        <w:r>
          <w:rPr>
            <w:noProof/>
            <w:webHidden/>
          </w:rPr>
          <w:instrText xml:space="preserve"> PAGEREF _Toc48471522 \h </w:instrText>
        </w:r>
        <w:r>
          <w:rPr>
            <w:noProof/>
            <w:webHidden/>
          </w:rPr>
        </w:r>
        <w:r>
          <w:rPr>
            <w:noProof/>
            <w:webHidden/>
          </w:rPr>
          <w:fldChar w:fldCharType="separate"/>
        </w:r>
        <w:r>
          <w:rPr>
            <w:noProof/>
            <w:webHidden/>
          </w:rPr>
          <w:t>29</w:t>
        </w:r>
        <w:r>
          <w:rPr>
            <w:noProof/>
            <w:webHidden/>
          </w:rPr>
          <w:fldChar w:fldCharType="end"/>
        </w:r>
      </w:hyperlink>
    </w:p>
    <w:p w14:paraId="42CB23D7" w14:textId="51015F23" w:rsidR="004A2C40" w:rsidRDefault="004A2C40">
      <w:pPr>
        <w:pStyle w:val="TOC4"/>
        <w:tabs>
          <w:tab w:val="left" w:pos="1760"/>
          <w:tab w:val="right" w:leader="dot" w:pos="5833"/>
        </w:tabs>
        <w:rPr>
          <w:rFonts w:asciiTheme="minorHAnsi" w:hAnsiTheme="minorHAnsi"/>
          <w:noProof/>
          <w:lang w:val="en-ID" w:eastAsia="en-ID"/>
        </w:rPr>
      </w:pPr>
      <w:hyperlink w:anchor="_Toc48471523" w:history="1">
        <w:r w:rsidRPr="003B32D1">
          <w:rPr>
            <w:rStyle w:val="Hyperlink"/>
            <w:rFonts w:cs="Times New Roman"/>
            <w:noProof/>
          </w:rPr>
          <w:t>2.2.5.4.</w:t>
        </w:r>
        <w:r>
          <w:rPr>
            <w:rFonts w:asciiTheme="minorHAnsi" w:hAnsiTheme="minorHAnsi"/>
            <w:noProof/>
            <w:lang w:val="en-ID" w:eastAsia="en-ID"/>
          </w:rPr>
          <w:tab/>
        </w:r>
        <w:r w:rsidRPr="003B32D1">
          <w:rPr>
            <w:rStyle w:val="Hyperlink"/>
            <w:rFonts w:cs="Times New Roman"/>
            <w:noProof/>
          </w:rPr>
          <w:t>Universitas</w:t>
        </w:r>
        <w:r>
          <w:rPr>
            <w:noProof/>
            <w:webHidden/>
          </w:rPr>
          <w:tab/>
        </w:r>
        <w:r>
          <w:rPr>
            <w:noProof/>
            <w:webHidden/>
          </w:rPr>
          <w:fldChar w:fldCharType="begin"/>
        </w:r>
        <w:r>
          <w:rPr>
            <w:noProof/>
            <w:webHidden/>
          </w:rPr>
          <w:instrText xml:space="preserve"> PAGEREF _Toc48471523 \h </w:instrText>
        </w:r>
        <w:r>
          <w:rPr>
            <w:noProof/>
            <w:webHidden/>
          </w:rPr>
        </w:r>
        <w:r>
          <w:rPr>
            <w:noProof/>
            <w:webHidden/>
          </w:rPr>
          <w:fldChar w:fldCharType="separate"/>
        </w:r>
        <w:r>
          <w:rPr>
            <w:noProof/>
            <w:webHidden/>
          </w:rPr>
          <w:t>30</w:t>
        </w:r>
        <w:r>
          <w:rPr>
            <w:noProof/>
            <w:webHidden/>
          </w:rPr>
          <w:fldChar w:fldCharType="end"/>
        </w:r>
      </w:hyperlink>
    </w:p>
    <w:p w14:paraId="062AD995" w14:textId="5FF8A89C" w:rsidR="004A2C40" w:rsidRDefault="004A2C40">
      <w:pPr>
        <w:pStyle w:val="TOC1"/>
        <w:rPr>
          <w:rFonts w:asciiTheme="minorHAnsi" w:eastAsiaTheme="minorEastAsia" w:hAnsiTheme="minorHAnsi"/>
          <w:noProof/>
          <w:lang w:eastAsia="en-ID"/>
        </w:rPr>
      </w:pPr>
      <w:hyperlink w:anchor="_Toc48471524" w:history="1">
        <w:r w:rsidRPr="003B32D1">
          <w:rPr>
            <w:rStyle w:val="Hyperlink"/>
            <w:rFonts w:cs="Times New Roman"/>
            <w:noProof/>
            <w:lang w:val="id-ID"/>
          </w:rPr>
          <w:t>BAB III  METODOLOGI PENELITIAN</w:t>
        </w:r>
        <w:r>
          <w:rPr>
            <w:noProof/>
            <w:webHidden/>
          </w:rPr>
          <w:tab/>
        </w:r>
        <w:r>
          <w:rPr>
            <w:noProof/>
            <w:webHidden/>
          </w:rPr>
          <w:fldChar w:fldCharType="begin"/>
        </w:r>
        <w:r>
          <w:rPr>
            <w:noProof/>
            <w:webHidden/>
          </w:rPr>
          <w:instrText xml:space="preserve"> PAGEREF _Toc48471524 \h </w:instrText>
        </w:r>
        <w:r>
          <w:rPr>
            <w:noProof/>
            <w:webHidden/>
          </w:rPr>
        </w:r>
        <w:r>
          <w:rPr>
            <w:noProof/>
            <w:webHidden/>
          </w:rPr>
          <w:fldChar w:fldCharType="separate"/>
        </w:r>
        <w:r>
          <w:rPr>
            <w:noProof/>
            <w:webHidden/>
          </w:rPr>
          <w:t>31</w:t>
        </w:r>
        <w:r>
          <w:rPr>
            <w:noProof/>
            <w:webHidden/>
          </w:rPr>
          <w:fldChar w:fldCharType="end"/>
        </w:r>
      </w:hyperlink>
    </w:p>
    <w:p w14:paraId="34E9E0E0" w14:textId="44A6F02B" w:rsidR="004A2C40" w:rsidRDefault="004A2C40">
      <w:pPr>
        <w:pStyle w:val="TOC1"/>
        <w:rPr>
          <w:rFonts w:asciiTheme="minorHAnsi" w:eastAsiaTheme="minorEastAsia" w:hAnsiTheme="minorHAnsi"/>
          <w:noProof/>
          <w:lang w:eastAsia="en-ID"/>
        </w:rPr>
      </w:pPr>
      <w:hyperlink w:anchor="_Toc48471525" w:history="1">
        <w:r w:rsidRPr="003B32D1">
          <w:rPr>
            <w:rStyle w:val="Hyperlink"/>
            <w:rFonts w:cs="Times New Roman"/>
            <w:noProof/>
            <w:lang w:val="en-US"/>
          </w:rPr>
          <w:t>3.</w:t>
        </w:r>
        <w:r>
          <w:rPr>
            <w:noProof/>
            <w:webHidden/>
          </w:rPr>
          <w:tab/>
        </w:r>
        <w:r>
          <w:rPr>
            <w:noProof/>
            <w:webHidden/>
          </w:rPr>
          <w:fldChar w:fldCharType="begin"/>
        </w:r>
        <w:r>
          <w:rPr>
            <w:noProof/>
            <w:webHidden/>
          </w:rPr>
          <w:instrText xml:space="preserve"> PAGEREF _Toc48471525 \h </w:instrText>
        </w:r>
        <w:r>
          <w:rPr>
            <w:noProof/>
            <w:webHidden/>
          </w:rPr>
        </w:r>
        <w:r>
          <w:rPr>
            <w:noProof/>
            <w:webHidden/>
          </w:rPr>
          <w:fldChar w:fldCharType="separate"/>
        </w:r>
        <w:r>
          <w:rPr>
            <w:noProof/>
            <w:webHidden/>
          </w:rPr>
          <w:t>31</w:t>
        </w:r>
        <w:r>
          <w:rPr>
            <w:noProof/>
            <w:webHidden/>
          </w:rPr>
          <w:fldChar w:fldCharType="end"/>
        </w:r>
      </w:hyperlink>
    </w:p>
    <w:p w14:paraId="0B64D09D" w14:textId="0D20D994"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29" w:history="1">
        <w:r w:rsidRPr="003B32D1">
          <w:rPr>
            <w:rStyle w:val="Hyperlink"/>
            <w:rFonts w:cs="Times New Roman"/>
            <w:noProof/>
            <w:lang w:val="id-ID"/>
          </w:rPr>
          <w:t>3.1.</w:t>
        </w:r>
        <w:r>
          <w:rPr>
            <w:rFonts w:asciiTheme="minorHAnsi" w:eastAsiaTheme="minorEastAsia" w:hAnsiTheme="minorHAnsi"/>
            <w:noProof/>
            <w:lang w:eastAsia="en-ID"/>
          </w:rPr>
          <w:tab/>
        </w:r>
        <w:r w:rsidRPr="003B32D1">
          <w:rPr>
            <w:rStyle w:val="Hyperlink"/>
            <w:rFonts w:cs="Times New Roman"/>
            <w:noProof/>
            <w:lang w:val="en-US"/>
          </w:rPr>
          <w:t>Tahap Persiapan Penelitian</w:t>
        </w:r>
        <w:r>
          <w:rPr>
            <w:noProof/>
            <w:webHidden/>
          </w:rPr>
          <w:tab/>
        </w:r>
        <w:r>
          <w:rPr>
            <w:noProof/>
            <w:webHidden/>
          </w:rPr>
          <w:fldChar w:fldCharType="begin"/>
        </w:r>
        <w:r>
          <w:rPr>
            <w:noProof/>
            <w:webHidden/>
          </w:rPr>
          <w:instrText xml:space="preserve"> PAGEREF _Toc48471529 \h </w:instrText>
        </w:r>
        <w:r>
          <w:rPr>
            <w:noProof/>
            <w:webHidden/>
          </w:rPr>
        </w:r>
        <w:r>
          <w:rPr>
            <w:noProof/>
            <w:webHidden/>
          </w:rPr>
          <w:fldChar w:fldCharType="separate"/>
        </w:r>
        <w:r>
          <w:rPr>
            <w:noProof/>
            <w:webHidden/>
          </w:rPr>
          <w:t>32</w:t>
        </w:r>
        <w:r>
          <w:rPr>
            <w:noProof/>
            <w:webHidden/>
          </w:rPr>
          <w:fldChar w:fldCharType="end"/>
        </w:r>
      </w:hyperlink>
    </w:p>
    <w:p w14:paraId="35A3C558" w14:textId="1D82ED65"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30" w:history="1">
        <w:r w:rsidRPr="003B32D1">
          <w:rPr>
            <w:rStyle w:val="Hyperlink"/>
            <w:rFonts w:cs="Times New Roman"/>
            <w:noProof/>
            <w:lang w:val="en-US"/>
          </w:rPr>
          <w:t>3.2.</w:t>
        </w:r>
        <w:r>
          <w:rPr>
            <w:rFonts w:asciiTheme="minorHAnsi" w:eastAsiaTheme="minorEastAsia" w:hAnsiTheme="minorHAnsi"/>
            <w:noProof/>
            <w:lang w:eastAsia="en-ID"/>
          </w:rPr>
          <w:tab/>
        </w:r>
        <w:r w:rsidRPr="003B32D1">
          <w:rPr>
            <w:rStyle w:val="Hyperlink"/>
            <w:rFonts w:cs="Times New Roman"/>
            <w:noProof/>
            <w:lang w:val="en-US"/>
          </w:rPr>
          <w:t>Tahap Pengumpulan Data</w:t>
        </w:r>
        <w:r>
          <w:rPr>
            <w:noProof/>
            <w:webHidden/>
          </w:rPr>
          <w:tab/>
        </w:r>
        <w:r>
          <w:rPr>
            <w:noProof/>
            <w:webHidden/>
          </w:rPr>
          <w:fldChar w:fldCharType="begin"/>
        </w:r>
        <w:r>
          <w:rPr>
            <w:noProof/>
            <w:webHidden/>
          </w:rPr>
          <w:instrText xml:space="preserve"> PAGEREF _Toc48471530 \h </w:instrText>
        </w:r>
        <w:r>
          <w:rPr>
            <w:noProof/>
            <w:webHidden/>
          </w:rPr>
        </w:r>
        <w:r>
          <w:rPr>
            <w:noProof/>
            <w:webHidden/>
          </w:rPr>
          <w:fldChar w:fldCharType="separate"/>
        </w:r>
        <w:r>
          <w:rPr>
            <w:noProof/>
            <w:webHidden/>
          </w:rPr>
          <w:t>33</w:t>
        </w:r>
        <w:r>
          <w:rPr>
            <w:noProof/>
            <w:webHidden/>
          </w:rPr>
          <w:fldChar w:fldCharType="end"/>
        </w:r>
      </w:hyperlink>
    </w:p>
    <w:p w14:paraId="66D67E2F" w14:textId="17B25C2E"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31" w:history="1">
        <w:r w:rsidRPr="003B32D1">
          <w:rPr>
            <w:rStyle w:val="Hyperlink"/>
            <w:rFonts w:cs="Times New Roman"/>
            <w:noProof/>
          </w:rPr>
          <w:t>3.2.1</w:t>
        </w:r>
        <w:r>
          <w:rPr>
            <w:rFonts w:asciiTheme="minorHAnsi" w:eastAsiaTheme="minorEastAsia" w:hAnsiTheme="minorHAnsi"/>
            <w:noProof/>
            <w:lang w:eastAsia="en-ID"/>
          </w:rPr>
          <w:tab/>
        </w:r>
        <w:r w:rsidRPr="003B32D1">
          <w:rPr>
            <w:rStyle w:val="Hyperlink"/>
            <w:rFonts w:cs="Times New Roman"/>
            <w:noProof/>
          </w:rPr>
          <w:t>Observasi</w:t>
        </w:r>
        <w:r>
          <w:rPr>
            <w:noProof/>
            <w:webHidden/>
          </w:rPr>
          <w:tab/>
        </w:r>
        <w:r>
          <w:rPr>
            <w:noProof/>
            <w:webHidden/>
          </w:rPr>
          <w:fldChar w:fldCharType="begin"/>
        </w:r>
        <w:r>
          <w:rPr>
            <w:noProof/>
            <w:webHidden/>
          </w:rPr>
          <w:instrText xml:space="preserve"> PAGEREF _Toc48471531 \h </w:instrText>
        </w:r>
        <w:r>
          <w:rPr>
            <w:noProof/>
            <w:webHidden/>
          </w:rPr>
        </w:r>
        <w:r>
          <w:rPr>
            <w:noProof/>
            <w:webHidden/>
          </w:rPr>
          <w:fldChar w:fldCharType="separate"/>
        </w:r>
        <w:r>
          <w:rPr>
            <w:noProof/>
            <w:webHidden/>
          </w:rPr>
          <w:t>34</w:t>
        </w:r>
        <w:r>
          <w:rPr>
            <w:noProof/>
            <w:webHidden/>
          </w:rPr>
          <w:fldChar w:fldCharType="end"/>
        </w:r>
      </w:hyperlink>
    </w:p>
    <w:p w14:paraId="4DB3BA46" w14:textId="03EDB61E"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32" w:history="1">
        <w:r w:rsidRPr="003B32D1">
          <w:rPr>
            <w:rStyle w:val="Hyperlink"/>
            <w:rFonts w:cs="Times New Roman"/>
            <w:noProof/>
          </w:rPr>
          <w:t>3.2.2</w:t>
        </w:r>
        <w:r>
          <w:rPr>
            <w:rFonts w:asciiTheme="minorHAnsi" w:eastAsiaTheme="minorEastAsia" w:hAnsiTheme="minorHAnsi"/>
            <w:noProof/>
            <w:lang w:eastAsia="en-ID"/>
          </w:rPr>
          <w:tab/>
        </w:r>
        <w:r w:rsidRPr="003B32D1">
          <w:rPr>
            <w:rStyle w:val="Hyperlink"/>
            <w:rFonts w:cs="Times New Roman"/>
            <w:noProof/>
          </w:rPr>
          <w:t>Wawancara</w:t>
        </w:r>
        <w:r>
          <w:rPr>
            <w:noProof/>
            <w:webHidden/>
          </w:rPr>
          <w:tab/>
        </w:r>
        <w:r>
          <w:rPr>
            <w:noProof/>
            <w:webHidden/>
          </w:rPr>
          <w:fldChar w:fldCharType="begin"/>
        </w:r>
        <w:r>
          <w:rPr>
            <w:noProof/>
            <w:webHidden/>
          </w:rPr>
          <w:instrText xml:space="preserve"> PAGEREF _Toc48471532 \h </w:instrText>
        </w:r>
        <w:r>
          <w:rPr>
            <w:noProof/>
            <w:webHidden/>
          </w:rPr>
        </w:r>
        <w:r>
          <w:rPr>
            <w:noProof/>
            <w:webHidden/>
          </w:rPr>
          <w:fldChar w:fldCharType="separate"/>
        </w:r>
        <w:r>
          <w:rPr>
            <w:noProof/>
            <w:webHidden/>
          </w:rPr>
          <w:t>34</w:t>
        </w:r>
        <w:r>
          <w:rPr>
            <w:noProof/>
            <w:webHidden/>
          </w:rPr>
          <w:fldChar w:fldCharType="end"/>
        </w:r>
      </w:hyperlink>
    </w:p>
    <w:p w14:paraId="02FDEA2C" w14:textId="702B91CD"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33" w:history="1">
        <w:r w:rsidRPr="003B32D1">
          <w:rPr>
            <w:rStyle w:val="Hyperlink"/>
            <w:rFonts w:cs="Times New Roman"/>
            <w:noProof/>
            <w:lang w:val="en-US"/>
          </w:rPr>
          <w:t>3.3.</w:t>
        </w:r>
        <w:r>
          <w:rPr>
            <w:rFonts w:asciiTheme="minorHAnsi" w:eastAsiaTheme="minorEastAsia" w:hAnsiTheme="minorHAnsi"/>
            <w:noProof/>
            <w:lang w:eastAsia="en-ID"/>
          </w:rPr>
          <w:tab/>
        </w:r>
        <w:r w:rsidRPr="003B32D1">
          <w:rPr>
            <w:rStyle w:val="Hyperlink"/>
            <w:rFonts w:cs="Times New Roman"/>
            <w:noProof/>
            <w:lang w:val="en-US"/>
          </w:rPr>
          <w:t>Tahap Pengolahan Data dan Analisis</w:t>
        </w:r>
        <w:r>
          <w:rPr>
            <w:noProof/>
            <w:webHidden/>
          </w:rPr>
          <w:tab/>
        </w:r>
        <w:r>
          <w:rPr>
            <w:noProof/>
            <w:webHidden/>
          </w:rPr>
          <w:fldChar w:fldCharType="begin"/>
        </w:r>
        <w:r>
          <w:rPr>
            <w:noProof/>
            <w:webHidden/>
          </w:rPr>
          <w:instrText xml:space="preserve"> PAGEREF _Toc48471533 \h </w:instrText>
        </w:r>
        <w:r>
          <w:rPr>
            <w:noProof/>
            <w:webHidden/>
          </w:rPr>
        </w:r>
        <w:r>
          <w:rPr>
            <w:noProof/>
            <w:webHidden/>
          </w:rPr>
          <w:fldChar w:fldCharType="separate"/>
        </w:r>
        <w:r>
          <w:rPr>
            <w:noProof/>
            <w:webHidden/>
          </w:rPr>
          <w:t>35</w:t>
        </w:r>
        <w:r>
          <w:rPr>
            <w:noProof/>
            <w:webHidden/>
          </w:rPr>
          <w:fldChar w:fldCharType="end"/>
        </w:r>
      </w:hyperlink>
    </w:p>
    <w:p w14:paraId="620D4C2F" w14:textId="0DC45C60"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34" w:history="1">
        <w:r w:rsidRPr="003B32D1">
          <w:rPr>
            <w:rStyle w:val="Hyperlink"/>
            <w:rFonts w:cs="Times New Roman"/>
            <w:noProof/>
            <w:lang w:val="en-US"/>
          </w:rPr>
          <w:t>3.4.</w:t>
        </w:r>
        <w:r>
          <w:rPr>
            <w:rFonts w:asciiTheme="minorHAnsi" w:eastAsiaTheme="minorEastAsia" w:hAnsiTheme="minorHAnsi"/>
            <w:noProof/>
            <w:lang w:eastAsia="en-ID"/>
          </w:rPr>
          <w:tab/>
        </w:r>
        <w:r w:rsidRPr="003B32D1">
          <w:rPr>
            <w:rStyle w:val="Hyperlink"/>
            <w:rFonts w:cs="Times New Roman"/>
            <w:noProof/>
            <w:lang w:val="en-US"/>
          </w:rPr>
          <w:t>Tahap Hasil, Pembahasan, dan Kesimpulan</w:t>
        </w:r>
        <w:r>
          <w:rPr>
            <w:noProof/>
            <w:webHidden/>
          </w:rPr>
          <w:tab/>
        </w:r>
        <w:r>
          <w:rPr>
            <w:noProof/>
            <w:webHidden/>
          </w:rPr>
          <w:fldChar w:fldCharType="begin"/>
        </w:r>
        <w:r>
          <w:rPr>
            <w:noProof/>
            <w:webHidden/>
          </w:rPr>
          <w:instrText xml:space="preserve"> PAGEREF _Toc48471534 \h </w:instrText>
        </w:r>
        <w:r>
          <w:rPr>
            <w:noProof/>
            <w:webHidden/>
          </w:rPr>
        </w:r>
        <w:r>
          <w:rPr>
            <w:noProof/>
            <w:webHidden/>
          </w:rPr>
          <w:fldChar w:fldCharType="separate"/>
        </w:r>
        <w:r>
          <w:rPr>
            <w:noProof/>
            <w:webHidden/>
          </w:rPr>
          <w:t>35</w:t>
        </w:r>
        <w:r>
          <w:rPr>
            <w:noProof/>
            <w:webHidden/>
          </w:rPr>
          <w:fldChar w:fldCharType="end"/>
        </w:r>
      </w:hyperlink>
    </w:p>
    <w:p w14:paraId="33309BBE" w14:textId="474FBB15" w:rsidR="004A2C40" w:rsidRDefault="004A2C40">
      <w:pPr>
        <w:pStyle w:val="TOC1"/>
        <w:rPr>
          <w:rFonts w:asciiTheme="minorHAnsi" w:eastAsiaTheme="minorEastAsia" w:hAnsiTheme="minorHAnsi"/>
          <w:noProof/>
          <w:lang w:eastAsia="en-ID"/>
        </w:rPr>
      </w:pPr>
      <w:hyperlink w:anchor="_Toc48471535" w:history="1">
        <w:r w:rsidRPr="003B32D1">
          <w:rPr>
            <w:rStyle w:val="Hyperlink"/>
            <w:noProof/>
            <w:lang w:val="id-ID"/>
          </w:rPr>
          <w:t>BAB IV PERANCANGAN</w:t>
        </w:r>
        <w:r>
          <w:rPr>
            <w:noProof/>
            <w:webHidden/>
          </w:rPr>
          <w:tab/>
        </w:r>
        <w:r>
          <w:rPr>
            <w:noProof/>
            <w:webHidden/>
          </w:rPr>
          <w:fldChar w:fldCharType="begin"/>
        </w:r>
        <w:r>
          <w:rPr>
            <w:noProof/>
            <w:webHidden/>
          </w:rPr>
          <w:instrText xml:space="preserve"> PAGEREF _Toc48471535 \h </w:instrText>
        </w:r>
        <w:r>
          <w:rPr>
            <w:noProof/>
            <w:webHidden/>
          </w:rPr>
        </w:r>
        <w:r>
          <w:rPr>
            <w:noProof/>
            <w:webHidden/>
          </w:rPr>
          <w:fldChar w:fldCharType="separate"/>
        </w:r>
        <w:r>
          <w:rPr>
            <w:noProof/>
            <w:webHidden/>
          </w:rPr>
          <w:t>37</w:t>
        </w:r>
        <w:r>
          <w:rPr>
            <w:noProof/>
            <w:webHidden/>
          </w:rPr>
          <w:fldChar w:fldCharType="end"/>
        </w:r>
      </w:hyperlink>
    </w:p>
    <w:p w14:paraId="6AD38B62" w14:textId="65771A4B" w:rsidR="004A2C40" w:rsidRDefault="004A2C40">
      <w:pPr>
        <w:pStyle w:val="TOC1"/>
        <w:rPr>
          <w:rFonts w:asciiTheme="minorHAnsi" w:eastAsiaTheme="minorEastAsia" w:hAnsiTheme="minorHAnsi"/>
          <w:noProof/>
          <w:lang w:eastAsia="en-ID"/>
        </w:rPr>
      </w:pPr>
      <w:hyperlink w:anchor="_Toc48471536" w:history="1">
        <w:r w:rsidRPr="003B32D1">
          <w:rPr>
            <w:rStyle w:val="Hyperlink"/>
            <w:rFonts w:cs="Times New Roman"/>
            <w:noProof/>
            <w:lang w:val="en-US"/>
          </w:rPr>
          <w:t>4.</w:t>
        </w:r>
        <w:r>
          <w:rPr>
            <w:noProof/>
            <w:webHidden/>
          </w:rPr>
          <w:tab/>
        </w:r>
        <w:r>
          <w:rPr>
            <w:noProof/>
            <w:webHidden/>
          </w:rPr>
          <w:fldChar w:fldCharType="begin"/>
        </w:r>
        <w:r>
          <w:rPr>
            <w:noProof/>
            <w:webHidden/>
          </w:rPr>
          <w:instrText xml:space="preserve"> PAGEREF _Toc48471536 \h </w:instrText>
        </w:r>
        <w:r>
          <w:rPr>
            <w:noProof/>
            <w:webHidden/>
          </w:rPr>
        </w:r>
        <w:r>
          <w:rPr>
            <w:noProof/>
            <w:webHidden/>
          </w:rPr>
          <w:fldChar w:fldCharType="separate"/>
        </w:r>
        <w:r>
          <w:rPr>
            <w:noProof/>
            <w:webHidden/>
          </w:rPr>
          <w:t>37</w:t>
        </w:r>
        <w:r>
          <w:rPr>
            <w:noProof/>
            <w:webHidden/>
          </w:rPr>
          <w:fldChar w:fldCharType="end"/>
        </w:r>
      </w:hyperlink>
    </w:p>
    <w:p w14:paraId="509713C1" w14:textId="473D50E1"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41" w:history="1">
        <w:r w:rsidRPr="003B32D1">
          <w:rPr>
            <w:rStyle w:val="Hyperlink"/>
            <w:rFonts w:cs="Times New Roman"/>
            <w:noProof/>
            <w:lang w:val="en-US"/>
          </w:rPr>
          <w:t>4.1.</w:t>
        </w:r>
        <w:r>
          <w:rPr>
            <w:rFonts w:asciiTheme="minorHAnsi" w:eastAsiaTheme="minorEastAsia" w:hAnsiTheme="minorHAnsi"/>
            <w:noProof/>
            <w:lang w:eastAsia="en-ID"/>
          </w:rPr>
          <w:tab/>
        </w:r>
        <w:r w:rsidRPr="003B32D1">
          <w:rPr>
            <w:rStyle w:val="Hyperlink"/>
            <w:rFonts w:cs="Times New Roman"/>
            <w:noProof/>
            <w:lang w:val="en-US"/>
          </w:rPr>
          <w:t>Instrumen Penelitian dan Sampling</w:t>
        </w:r>
        <w:r>
          <w:rPr>
            <w:noProof/>
            <w:webHidden/>
          </w:rPr>
          <w:tab/>
        </w:r>
        <w:r>
          <w:rPr>
            <w:noProof/>
            <w:webHidden/>
          </w:rPr>
          <w:fldChar w:fldCharType="begin"/>
        </w:r>
        <w:r>
          <w:rPr>
            <w:noProof/>
            <w:webHidden/>
          </w:rPr>
          <w:instrText xml:space="preserve"> PAGEREF _Toc48471541 \h </w:instrText>
        </w:r>
        <w:r>
          <w:rPr>
            <w:noProof/>
            <w:webHidden/>
          </w:rPr>
        </w:r>
        <w:r>
          <w:rPr>
            <w:noProof/>
            <w:webHidden/>
          </w:rPr>
          <w:fldChar w:fldCharType="separate"/>
        </w:r>
        <w:r>
          <w:rPr>
            <w:noProof/>
            <w:webHidden/>
          </w:rPr>
          <w:t>37</w:t>
        </w:r>
        <w:r>
          <w:rPr>
            <w:noProof/>
            <w:webHidden/>
          </w:rPr>
          <w:fldChar w:fldCharType="end"/>
        </w:r>
      </w:hyperlink>
    </w:p>
    <w:p w14:paraId="4EDDB558" w14:textId="4B1ED07E"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42" w:history="1">
        <w:r w:rsidRPr="003B32D1">
          <w:rPr>
            <w:rStyle w:val="Hyperlink"/>
            <w:rFonts w:cs="Times New Roman"/>
            <w:noProof/>
            <w:lang w:val="en-US"/>
          </w:rPr>
          <w:t>4.2.</w:t>
        </w:r>
        <w:r>
          <w:rPr>
            <w:rFonts w:asciiTheme="minorHAnsi" w:eastAsiaTheme="minorEastAsia" w:hAnsiTheme="minorHAnsi"/>
            <w:noProof/>
            <w:lang w:eastAsia="en-ID"/>
          </w:rPr>
          <w:tab/>
        </w:r>
        <w:r w:rsidRPr="003B32D1">
          <w:rPr>
            <w:rStyle w:val="Hyperlink"/>
            <w:rFonts w:cs="Times New Roman"/>
            <w:noProof/>
            <w:lang w:val="en-US"/>
          </w:rPr>
          <w:t>Strategi Wawancara</w:t>
        </w:r>
        <w:r>
          <w:rPr>
            <w:noProof/>
            <w:webHidden/>
          </w:rPr>
          <w:tab/>
        </w:r>
        <w:r>
          <w:rPr>
            <w:noProof/>
            <w:webHidden/>
          </w:rPr>
          <w:fldChar w:fldCharType="begin"/>
        </w:r>
        <w:r>
          <w:rPr>
            <w:noProof/>
            <w:webHidden/>
          </w:rPr>
          <w:instrText xml:space="preserve"> PAGEREF _Toc48471542 \h </w:instrText>
        </w:r>
        <w:r>
          <w:rPr>
            <w:noProof/>
            <w:webHidden/>
          </w:rPr>
        </w:r>
        <w:r>
          <w:rPr>
            <w:noProof/>
            <w:webHidden/>
          </w:rPr>
          <w:fldChar w:fldCharType="separate"/>
        </w:r>
        <w:r>
          <w:rPr>
            <w:noProof/>
            <w:webHidden/>
          </w:rPr>
          <w:t>38</w:t>
        </w:r>
        <w:r>
          <w:rPr>
            <w:noProof/>
            <w:webHidden/>
          </w:rPr>
          <w:fldChar w:fldCharType="end"/>
        </w:r>
      </w:hyperlink>
    </w:p>
    <w:p w14:paraId="2A82CFD4" w14:textId="6DCC92D7"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43" w:history="1">
        <w:r w:rsidRPr="003B32D1">
          <w:rPr>
            <w:rStyle w:val="Hyperlink"/>
            <w:rFonts w:cs="Times New Roman"/>
            <w:noProof/>
            <w:lang w:val="en-US"/>
          </w:rPr>
          <w:t>4.3.</w:t>
        </w:r>
        <w:r>
          <w:rPr>
            <w:rFonts w:asciiTheme="minorHAnsi" w:eastAsiaTheme="minorEastAsia" w:hAnsiTheme="minorHAnsi"/>
            <w:noProof/>
            <w:lang w:eastAsia="en-ID"/>
          </w:rPr>
          <w:tab/>
        </w:r>
        <w:r w:rsidRPr="003B32D1">
          <w:rPr>
            <w:rStyle w:val="Hyperlink"/>
            <w:rFonts w:cs="Times New Roman"/>
            <w:noProof/>
            <w:lang w:val="en-US"/>
          </w:rPr>
          <w:t>Menggali Faktor Pendorong Keberhasilan Implementasi IS/IT Berdasarkan Penelitian Terdahulu.</w:t>
        </w:r>
        <w:r>
          <w:rPr>
            <w:noProof/>
            <w:webHidden/>
          </w:rPr>
          <w:tab/>
        </w:r>
        <w:r>
          <w:rPr>
            <w:noProof/>
            <w:webHidden/>
          </w:rPr>
          <w:fldChar w:fldCharType="begin"/>
        </w:r>
        <w:r>
          <w:rPr>
            <w:noProof/>
            <w:webHidden/>
          </w:rPr>
          <w:instrText xml:space="preserve"> PAGEREF _Toc48471543 \h </w:instrText>
        </w:r>
        <w:r>
          <w:rPr>
            <w:noProof/>
            <w:webHidden/>
          </w:rPr>
        </w:r>
        <w:r>
          <w:rPr>
            <w:noProof/>
            <w:webHidden/>
          </w:rPr>
          <w:fldChar w:fldCharType="separate"/>
        </w:r>
        <w:r>
          <w:rPr>
            <w:noProof/>
            <w:webHidden/>
          </w:rPr>
          <w:t>40</w:t>
        </w:r>
        <w:r>
          <w:rPr>
            <w:noProof/>
            <w:webHidden/>
          </w:rPr>
          <w:fldChar w:fldCharType="end"/>
        </w:r>
      </w:hyperlink>
    </w:p>
    <w:p w14:paraId="776BD034" w14:textId="43324E37"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44" w:history="1">
        <w:r w:rsidRPr="003B32D1">
          <w:rPr>
            <w:rStyle w:val="Hyperlink"/>
            <w:rFonts w:cs="Times New Roman"/>
            <w:noProof/>
            <w:lang w:val="en-US"/>
          </w:rPr>
          <w:t>4.3.1.</w:t>
        </w:r>
        <w:r>
          <w:rPr>
            <w:rFonts w:asciiTheme="minorHAnsi" w:eastAsiaTheme="minorEastAsia" w:hAnsiTheme="minorHAnsi"/>
            <w:noProof/>
            <w:lang w:eastAsia="en-ID"/>
          </w:rPr>
          <w:tab/>
        </w:r>
        <w:r w:rsidRPr="003B32D1">
          <w:rPr>
            <w:rStyle w:val="Hyperlink"/>
            <w:rFonts w:cs="Times New Roman"/>
            <w:noProof/>
            <w:lang w:val="en-US"/>
          </w:rPr>
          <w:t>Faktor Pendorong Keberhasilan Implementasi Teknologi dan Sistem Informasi pada Beberapa Negara.</w:t>
        </w:r>
        <w:r>
          <w:rPr>
            <w:noProof/>
            <w:webHidden/>
          </w:rPr>
          <w:tab/>
        </w:r>
        <w:r>
          <w:rPr>
            <w:noProof/>
            <w:webHidden/>
          </w:rPr>
          <w:fldChar w:fldCharType="begin"/>
        </w:r>
        <w:r>
          <w:rPr>
            <w:noProof/>
            <w:webHidden/>
          </w:rPr>
          <w:instrText xml:space="preserve"> PAGEREF _Toc48471544 \h </w:instrText>
        </w:r>
        <w:r>
          <w:rPr>
            <w:noProof/>
            <w:webHidden/>
          </w:rPr>
        </w:r>
        <w:r>
          <w:rPr>
            <w:noProof/>
            <w:webHidden/>
          </w:rPr>
          <w:fldChar w:fldCharType="separate"/>
        </w:r>
        <w:r>
          <w:rPr>
            <w:noProof/>
            <w:webHidden/>
          </w:rPr>
          <w:t>41</w:t>
        </w:r>
        <w:r>
          <w:rPr>
            <w:noProof/>
            <w:webHidden/>
          </w:rPr>
          <w:fldChar w:fldCharType="end"/>
        </w:r>
      </w:hyperlink>
    </w:p>
    <w:p w14:paraId="7E1F5312" w14:textId="59E06908"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45" w:history="1">
        <w:r w:rsidRPr="003B32D1">
          <w:rPr>
            <w:rStyle w:val="Hyperlink"/>
            <w:rFonts w:cs="Times New Roman"/>
            <w:noProof/>
            <w:lang w:val="en-US"/>
          </w:rPr>
          <w:t>4.3.2.</w:t>
        </w:r>
        <w:r>
          <w:rPr>
            <w:rFonts w:asciiTheme="minorHAnsi" w:eastAsiaTheme="minorEastAsia" w:hAnsiTheme="minorHAnsi"/>
            <w:noProof/>
            <w:lang w:eastAsia="en-ID"/>
          </w:rPr>
          <w:tab/>
        </w:r>
        <w:r w:rsidRPr="003B32D1">
          <w:rPr>
            <w:rStyle w:val="Hyperlink"/>
            <w:rFonts w:cs="Times New Roman"/>
            <w:noProof/>
            <w:lang w:val="en-US"/>
          </w:rPr>
          <w:t>Pengelompokan Faktor Pendorong Bagi Keberhasilan Implementasi Sistem Informasi</w:t>
        </w:r>
        <w:r>
          <w:rPr>
            <w:noProof/>
            <w:webHidden/>
          </w:rPr>
          <w:tab/>
        </w:r>
        <w:r>
          <w:rPr>
            <w:noProof/>
            <w:webHidden/>
          </w:rPr>
          <w:fldChar w:fldCharType="begin"/>
        </w:r>
        <w:r>
          <w:rPr>
            <w:noProof/>
            <w:webHidden/>
          </w:rPr>
          <w:instrText xml:space="preserve"> PAGEREF _Toc48471545 \h </w:instrText>
        </w:r>
        <w:r>
          <w:rPr>
            <w:noProof/>
            <w:webHidden/>
          </w:rPr>
        </w:r>
        <w:r>
          <w:rPr>
            <w:noProof/>
            <w:webHidden/>
          </w:rPr>
          <w:fldChar w:fldCharType="separate"/>
        </w:r>
        <w:r>
          <w:rPr>
            <w:noProof/>
            <w:webHidden/>
          </w:rPr>
          <w:t>47</w:t>
        </w:r>
        <w:r>
          <w:rPr>
            <w:noProof/>
            <w:webHidden/>
          </w:rPr>
          <w:fldChar w:fldCharType="end"/>
        </w:r>
      </w:hyperlink>
    </w:p>
    <w:p w14:paraId="12C2E73B" w14:textId="7DC9BD64"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46" w:history="1">
        <w:r w:rsidRPr="003B32D1">
          <w:rPr>
            <w:rStyle w:val="Hyperlink"/>
            <w:rFonts w:cs="Times New Roman"/>
            <w:noProof/>
            <w:lang w:val="en-US"/>
          </w:rPr>
          <w:t>4.4.</w:t>
        </w:r>
        <w:r>
          <w:rPr>
            <w:rFonts w:asciiTheme="minorHAnsi" w:eastAsiaTheme="minorEastAsia" w:hAnsiTheme="minorHAnsi"/>
            <w:noProof/>
            <w:lang w:eastAsia="en-ID"/>
          </w:rPr>
          <w:tab/>
        </w:r>
        <w:r w:rsidRPr="003B32D1">
          <w:rPr>
            <w:rStyle w:val="Hyperlink"/>
            <w:rFonts w:cs="Times New Roman"/>
            <w:noProof/>
            <w:lang w:val="en-US"/>
          </w:rPr>
          <w:t>Pedoman Wawancara</w:t>
        </w:r>
        <w:r>
          <w:rPr>
            <w:noProof/>
            <w:webHidden/>
          </w:rPr>
          <w:tab/>
        </w:r>
        <w:r>
          <w:rPr>
            <w:noProof/>
            <w:webHidden/>
          </w:rPr>
          <w:fldChar w:fldCharType="begin"/>
        </w:r>
        <w:r>
          <w:rPr>
            <w:noProof/>
            <w:webHidden/>
          </w:rPr>
          <w:instrText xml:space="preserve"> PAGEREF _Toc48471546 \h </w:instrText>
        </w:r>
        <w:r>
          <w:rPr>
            <w:noProof/>
            <w:webHidden/>
          </w:rPr>
        </w:r>
        <w:r>
          <w:rPr>
            <w:noProof/>
            <w:webHidden/>
          </w:rPr>
          <w:fldChar w:fldCharType="separate"/>
        </w:r>
        <w:r>
          <w:rPr>
            <w:noProof/>
            <w:webHidden/>
          </w:rPr>
          <w:t>58</w:t>
        </w:r>
        <w:r>
          <w:rPr>
            <w:noProof/>
            <w:webHidden/>
          </w:rPr>
          <w:fldChar w:fldCharType="end"/>
        </w:r>
      </w:hyperlink>
    </w:p>
    <w:p w14:paraId="5A2D887E" w14:textId="65E9A70E"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47" w:history="1">
        <w:r w:rsidRPr="003B32D1">
          <w:rPr>
            <w:rStyle w:val="Hyperlink"/>
            <w:rFonts w:cs="Times New Roman"/>
            <w:noProof/>
            <w:lang w:val="en-US"/>
          </w:rPr>
          <w:t>4.5.</w:t>
        </w:r>
        <w:r>
          <w:rPr>
            <w:rFonts w:asciiTheme="minorHAnsi" w:eastAsiaTheme="minorEastAsia" w:hAnsiTheme="minorHAnsi"/>
            <w:noProof/>
            <w:lang w:eastAsia="en-ID"/>
          </w:rPr>
          <w:tab/>
        </w:r>
        <w:r w:rsidRPr="003B32D1">
          <w:rPr>
            <w:rStyle w:val="Hyperlink"/>
            <w:rFonts w:cs="Times New Roman"/>
            <w:noProof/>
            <w:lang w:val="en-US"/>
          </w:rPr>
          <w:t xml:space="preserve">Penentuan </w:t>
        </w:r>
        <w:r w:rsidRPr="003B32D1">
          <w:rPr>
            <w:rStyle w:val="Hyperlink"/>
            <w:rFonts w:cs="Times New Roman"/>
            <w:i/>
            <w:iCs/>
            <w:noProof/>
            <w:lang w:val="en-US"/>
          </w:rPr>
          <w:t xml:space="preserve">Expert </w:t>
        </w:r>
        <w:r w:rsidRPr="003B32D1">
          <w:rPr>
            <w:rStyle w:val="Hyperlink"/>
            <w:rFonts w:cs="Times New Roman"/>
            <w:noProof/>
            <w:lang w:val="en-US"/>
          </w:rPr>
          <w:t>untuk Pendalaman Hasil Akhir</w:t>
        </w:r>
        <w:r>
          <w:rPr>
            <w:noProof/>
            <w:webHidden/>
          </w:rPr>
          <w:tab/>
        </w:r>
        <w:r>
          <w:rPr>
            <w:noProof/>
            <w:webHidden/>
          </w:rPr>
          <w:fldChar w:fldCharType="begin"/>
        </w:r>
        <w:r>
          <w:rPr>
            <w:noProof/>
            <w:webHidden/>
          </w:rPr>
          <w:instrText xml:space="preserve"> PAGEREF _Toc48471547 \h </w:instrText>
        </w:r>
        <w:r>
          <w:rPr>
            <w:noProof/>
            <w:webHidden/>
          </w:rPr>
        </w:r>
        <w:r>
          <w:rPr>
            <w:noProof/>
            <w:webHidden/>
          </w:rPr>
          <w:fldChar w:fldCharType="separate"/>
        </w:r>
        <w:r>
          <w:rPr>
            <w:noProof/>
            <w:webHidden/>
          </w:rPr>
          <w:t>60</w:t>
        </w:r>
        <w:r>
          <w:rPr>
            <w:noProof/>
            <w:webHidden/>
          </w:rPr>
          <w:fldChar w:fldCharType="end"/>
        </w:r>
      </w:hyperlink>
    </w:p>
    <w:p w14:paraId="1FDA1D3F" w14:textId="03B930A0" w:rsidR="004A2C40" w:rsidRDefault="004A2C40">
      <w:pPr>
        <w:pStyle w:val="TOC1"/>
        <w:rPr>
          <w:rFonts w:asciiTheme="minorHAnsi" w:eastAsiaTheme="minorEastAsia" w:hAnsiTheme="minorHAnsi"/>
          <w:noProof/>
          <w:lang w:eastAsia="en-ID"/>
        </w:rPr>
      </w:pPr>
      <w:hyperlink w:anchor="_Toc48471548" w:history="1">
        <w:r w:rsidRPr="003B32D1">
          <w:rPr>
            <w:rStyle w:val="Hyperlink"/>
            <w:rFonts w:cs="Times New Roman"/>
            <w:noProof/>
            <w:lang w:val="id-ID"/>
          </w:rPr>
          <w:t>BAB V IMPLEMENTASI</w:t>
        </w:r>
        <w:r>
          <w:rPr>
            <w:noProof/>
            <w:webHidden/>
          </w:rPr>
          <w:tab/>
        </w:r>
        <w:r>
          <w:rPr>
            <w:noProof/>
            <w:webHidden/>
          </w:rPr>
          <w:fldChar w:fldCharType="begin"/>
        </w:r>
        <w:r>
          <w:rPr>
            <w:noProof/>
            <w:webHidden/>
          </w:rPr>
          <w:instrText xml:space="preserve"> PAGEREF _Toc48471548 \h </w:instrText>
        </w:r>
        <w:r>
          <w:rPr>
            <w:noProof/>
            <w:webHidden/>
          </w:rPr>
        </w:r>
        <w:r>
          <w:rPr>
            <w:noProof/>
            <w:webHidden/>
          </w:rPr>
          <w:fldChar w:fldCharType="separate"/>
        </w:r>
        <w:r>
          <w:rPr>
            <w:noProof/>
            <w:webHidden/>
          </w:rPr>
          <w:t>63</w:t>
        </w:r>
        <w:r>
          <w:rPr>
            <w:noProof/>
            <w:webHidden/>
          </w:rPr>
          <w:fldChar w:fldCharType="end"/>
        </w:r>
      </w:hyperlink>
    </w:p>
    <w:p w14:paraId="0DA0BAB4" w14:textId="1B28ABF5" w:rsidR="004A2C40" w:rsidRDefault="004A2C40">
      <w:pPr>
        <w:pStyle w:val="TOC1"/>
        <w:rPr>
          <w:rFonts w:asciiTheme="minorHAnsi" w:eastAsiaTheme="minorEastAsia" w:hAnsiTheme="minorHAnsi"/>
          <w:noProof/>
          <w:lang w:eastAsia="en-ID"/>
        </w:rPr>
      </w:pPr>
      <w:hyperlink w:anchor="_Toc48471549" w:history="1">
        <w:r w:rsidRPr="003B32D1">
          <w:rPr>
            <w:rStyle w:val="Hyperlink"/>
            <w:rFonts w:cs="Times New Roman"/>
            <w:noProof/>
            <w:lang w:val="en-US"/>
          </w:rPr>
          <w:t>5.</w:t>
        </w:r>
        <w:r>
          <w:rPr>
            <w:noProof/>
            <w:webHidden/>
          </w:rPr>
          <w:tab/>
        </w:r>
        <w:r>
          <w:rPr>
            <w:noProof/>
            <w:webHidden/>
          </w:rPr>
          <w:fldChar w:fldCharType="begin"/>
        </w:r>
        <w:r>
          <w:rPr>
            <w:noProof/>
            <w:webHidden/>
          </w:rPr>
          <w:instrText xml:space="preserve"> PAGEREF _Toc48471549 \h </w:instrText>
        </w:r>
        <w:r>
          <w:rPr>
            <w:noProof/>
            <w:webHidden/>
          </w:rPr>
        </w:r>
        <w:r>
          <w:rPr>
            <w:noProof/>
            <w:webHidden/>
          </w:rPr>
          <w:fldChar w:fldCharType="separate"/>
        </w:r>
        <w:r>
          <w:rPr>
            <w:noProof/>
            <w:webHidden/>
          </w:rPr>
          <w:t>63</w:t>
        </w:r>
        <w:r>
          <w:rPr>
            <w:noProof/>
            <w:webHidden/>
          </w:rPr>
          <w:fldChar w:fldCharType="end"/>
        </w:r>
      </w:hyperlink>
    </w:p>
    <w:p w14:paraId="6A27436F" w14:textId="1B2561C0"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55" w:history="1">
        <w:r w:rsidRPr="003B32D1">
          <w:rPr>
            <w:rStyle w:val="Hyperlink"/>
            <w:rFonts w:cs="Times New Roman"/>
            <w:noProof/>
            <w:lang w:val="id-ID"/>
          </w:rPr>
          <w:t>5.1.</w:t>
        </w:r>
        <w:r>
          <w:rPr>
            <w:rFonts w:asciiTheme="minorHAnsi" w:eastAsiaTheme="minorEastAsia" w:hAnsiTheme="minorHAnsi"/>
            <w:noProof/>
            <w:lang w:eastAsia="en-ID"/>
          </w:rPr>
          <w:tab/>
        </w:r>
        <w:r w:rsidRPr="003B32D1">
          <w:rPr>
            <w:rStyle w:val="Hyperlink"/>
            <w:rFonts w:cs="Times New Roman"/>
            <w:noProof/>
            <w:lang w:val="en-US"/>
          </w:rPr>
          <w:t>Observasi Awal</w:t>
        </w:r>
        <w:r>
          <w:rPr>
            <w:noProof/>
            <w:webHidden/>
          </w:rPr>
          <w:tab/>
        </w:r>
        <w:r>
          <w:rPr>
            <w:noProof/>
            <w:webHidden/>
          </w:rPr>
          <w:fldChar w:fldCharType="begin"/>
        </w:r>
        <w:r>
          <w:rPr>
            <w:noProof/>
            <w:webHidden/>
          </w:rPr>
          <w:instrText xml:space="preserve"> PAGEREF _Toc48471555 \h </w:instrText>
        </w:r>
        <w:r>
          <w:rPr>
            <w:noProof/>
            <w:webHidden/>
          </w:rPr>
        </w:r>
        <w:r>
          <w:rPr>
            <w:noProof/>
            <w:webHidden/>
          </w:rPr>
          <w:fldChar w:fldCharType="separate"/>
        </w:r>
        <w:r>
          <w:rPr>
            <w:noProof/>
            <w:webHidden/>
          </w:rPr>
          <w:t>63</w:t>
        </w:r>
        <w:r>
          <w:rPr>
            <w:noProof/>
            <w:webHidden/>
          </w:rPr>
          <w:fldChar w:fldCharType="end"/>
        </w:r>
      </w:hyperlink>
    </w:p>
    <w:p w14:paraId="7F52F46E" w14:textId="1C7BA75E"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56" w:history="1">
        <w:r w:rsidRPr="003B32D1">
          <w:rPr>
            <w:rStyle w:val="Hyperlink"/>
            <w:rFonts w:cs="Times New Roman"/>
            <w:noProof/>
            <w:lang w:val="en-US"/>
          </w:rPr>
          <w:t>5.2.</w:t>
        </w:r>
        <w:r>
          <w:rPr>
            <w:rFonts w:asciiTheme="minorHAnsi" w:eastAsiaTheme="minorEastAsia" w:hAnsiTheme="minorHAnsi"/>
            <w:noProof/>
            <w:lang w:eastAsia="en-ID"/>
          </w:rPr>
          <w:tab/>
        </w:r>
        <w:r w:rsidRPr="003B32D1">
          <w:rPr>
            <w:rStyle w:val="Hyperlink"/>
            <w:rFonts w:cs="Times New Roman"/>
            <w:noProof/>
            <w:lang w:val="en-US"/>
          </w:rPr>
          <w:t>Pengumpulan Data Penelitian</w:t>
        </w:r>
        <w:r>
          <w:rPr>
            <w:noProof/>
            <w:webHidden/>
          </w:rPr>
          <w:tab/>
        </w:r>
        <w:r>
          <w:rPr>
            <w:noProof/>
            <w:webHidden/>
          </w:rPr>
          <w:fldChar w:fldCharType="begin"/>
        </w:r>
        <w:r>
          <w:rPr>
            <w:noProof/>
            <w:webHidden/>
          </w:rPr>
          <w:instrText xml:space="preserve"> PAGEREF _Toc48471556 \h </w:instrText>
        </w:r>
        <w:r>
          <w:rPr>
            <w:noProof/>
            <w:webHidden/>
          </w:rPr>
        </w:r>
        <w:r>
          <w:rPr>
            <w:noProof/>
            <w:webHidden/>
          </w:rPr>
          <w:fldChar w:fldCharType="separate"/>
        </w:r>
        <w:r>
          <w:rPr>
            <w:noProof/>
            <w:webHidden/>
          </w:rPr>
          <w:t>63</w:t>
        </w:r>
        <w:r>
          <w:rPr>
            <w:noProof/>
            <w:webHidden/>
          </w:rPr>
          <w:fldChar w:fldCharType="end"/>
        </w:r>
      </w:hyperlink>
    </w:p>
    <w:p w14:paraId="2C780A83" w14:textId="58980735"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57" w:history="1">
        <w:r w:rsidRPr="003B32D1">
          <w:rPr>
            <w:rStyle w:val="Hyperlink"/>
            <w:rFonts w:cs="Times New Roman"/>
            <w:noProof/>
          </w:rPr>
          <w:t>5.2.1.</w:t>
        </w:r>
        <w:r>
          <w:rPr>
            <w:rFonts w:asciiTheme="minorHAnsi" w:eastAsiaTheme="minorEastAsia" w:hAnsiTheme="minorHAnsi"/>
            <w:noProof/>
            <w:lang w:eastAsia="en-ID"/>
          </w:rPr>
          <w:tab/>
        </w:r>
        <w:r w:rsidRPr="003B32D1">
          <w:rPr>
            <w:rStyle w:val="Hyperlink"/>
            <w:rFonts w:cs="Times New Roman"/>
            <w:noProof/>
          </w:rPr>
          <w:t>Profil Perguruan Tinggi Studi Kasus</w:t>
        </w:r>
        <w:r>
          <w:rPr>
            <w:noProof/>
            <w:webHidden/>
          </w:rPr>
          <w:tab/>
        </w:r>
        <w:r>
          <w:rPr>
            <w:noProof/>
            <w:webHidden/>
          </w:rPr>
          <w:fldChar w:fldCharType="begin"/>
        </w:r>
        <w:r>
          <w:rPr>
            <w:noProof/>
            <w:webHidden/>
          </w:rPr>
          <w:instrText xml:space="preserve"> PAGEREF _Toc48471557 \h </w:instrText>
        </w:r>
        <w:r>
          <w:rPr>
            <w:noProof/>
            <w:webHidden/>
          </w:rPr>
        </w:r>
        <w:r>
          <w:rPr>
            <w:noProof/>
            <w:webHidden/>
          </w:rPr>
          <w:fldChar w:fldCharType="separate"/>
        </w:r>
        <w:r>
          <w:rPr>
            <w:noProof/>
            <w:webHidden/>
          </w:rPr>
          <w:t>64</w:t>
        </w:r>
        <w:r>
          <w:rPr>
            <w:noProof/>
            <w:webHidden/>
          </w:rPr>
          <w:fldChar w:fldCharType="end"/>
        </w:r>
      </w:hyperlink>
    </w:p>
    <w:p w14:paraId="14380275" w14:textId="583F6E25"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58" w:history="1">
        <w:r w:rsidRPr="003B32D1">
          <w:rPr>
            <w:rStyle w:val="Hyperlink"/>
            <w:rFonts w:cs="Times New Roman"/>
            <w:noProof/>
          </w:rPr>
          <w:t>5.2.2.</w:t>
        </w:r>
        <w:r>
          <w:rPr>
            <w:rFonts w:asciiTheme="minorHAnsi" w:eastAsiaTheme="minorEastAsia" w:hAnsiTheme="minorHAnsi"/>
            <w:noProof/>
            <w:lang w:eastAsia="en-ID"/>
          </w:rPr>
          <w:tab/>
        </w:r>
        <w:r w:rsidRPr="003B32D1">
          <w:rPr>
            <w:rStyle w:val="Hyperlink"/>
            <w:rFonts w:cs="Times New Roman"/>
            <w:noProof/>
          </w:rPr>
          <w:t>Profil Responden</w:t>
        </w:r>
        <w:r>
          <w:rPr>
            <w:noProof/>
            <w:webHidden/>
          </w:rPr>
          <w:tab/>
        </w:r>
        <w:r>
          <w:rPr>
            <w:noProof/>
            <w:webHidden/>
          </w:rPr>
          <w:fldChar w:fldCharType="begin"/>
        </w:r>
        <w:r>
          <w:rPr>
            <w:noProof/>
            <w:webHidden/>
          </w:rPr>
          <w:instrText xml:space="preserve"> PAGEREF _Toc48471558 \h </w:instrText>
        </w:r>
        <w:r>
          <w:rPr>
            <w:noProof/>
            <w:webHidden/>
          </w:rPr>
        </w:r>
        <w:r>
          <w:rPr>
            <w:noProof/>
            <w:webHidden/>
          </w:rPr>
          <w:fldChar w:fldCharType="separate"/>
        </w:r>
        <w:r>
          <w:rPr>
            <w:noProof/>
            <w:webHidden/>
          </w:rPr>
          <w:t>64</w:t>
        </w:r>
        <w:r>
          <w:rPr>
            <w:noProof/>
            <w:webHidden/>
          </w:rPr>
          <w:fldChar w:fldCharType="end"/>
        </w:r>
      </w:hyperlink>
    </w:p>
    <w:p w14:paraId="43C30531" w14:textId="432C3EA4"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59" w:history="1">
        <w:r w:rsidRPr="003B32D1">
          <w:rPr>
            <w:rStyle w:val="Hyperlink"/>
            <w:rFonts w:cs="Times New Roman"/>
            <w:noProof/>
          </w:rPr>
          <w:t>5.2.3.</w:t>
        </w:r>
        <w:r>
          <w:rPr>
            <w:rFonts w:asciiTheme="minorHAnsi" w:eastAsiaTheme="minorEastAsia" w:hAnsiTheme="minorHAnsi"/>
            <w:noProof/>
            <w:lang w:eastAsia="en-ID"/>
          </w:rPr>
          <w:tab/>
        </w:r>
        <w:r w:rsidRPr="003B32D1">
          <w:rPr>
            <w:rStyle w:val="Hyperlink"/>
            <w:rFonts w:cs="Times New Roman"/>
            <w:noProof/>
          </w:rPr>
          <w:t>Waktu dan Situasi Wawancara</w:t>
        </w:r>
        <w:r>
          <w:rPr>
            <w:noProof/>
            <w:webHidden/>
          </w:rPr>
          <w:tab/>
        </w:r>
        <w:r>
          <w:rPr>
            <w:noProof/>
            <w:webHidden/>
          </w:rPr>
          <w:fldChar w:fldCharType="begin"/>
        </w:r>
        <w:r>
          <w:rPr>
            <w:noProof/>
            <w:webHidden/>
          </w:rPr>
          <w:instrText xml:space="preserve"> PAGEREF _Toc48471559 \h </w:instrText>
        </w:r>
        <w:r>
          <w:rPr>
            <w:noProof/>
            <w:webHidden/>
          </w:rPr>
        </w:r>
        <w:r>
          <w:rPr>
            <w:noProof/>
            <w:webHidden/>
          </w:rPr>
          <w:fldChar w:fldCharType="separate"/>
        </w:r>
        <w:r>
          <w:rPr>
            <w:noProof/>
            <w:webHidden/>
          </w:rPr>
          <w:t>65</w:t>
        </w:r>
        <w:r>
          <w:rPr>
            <w:noProof/>
            <w:webHidden/>
          </w:rPr>
          <w:fldChar w:fldCharType="end"/>
        </w:r>
      </w:hyperlink>
    </w:p>
    <w:p w14:paraId="2BAAF59B" w14:textId="1BE6ED6D"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60" w:history="1">
        <w:r w:rsidRPr="003B32D1">
          <w:rPr>
            <w:rStyle w:val="Hyperlink"/>
            <w:rFonts w:cs="Times New Roman"/>
            <w:noProof/>
          </w:rPr>
          <w:t>5.2.4.</w:t>
        </w:r>
        <w:r>
          <w:rPr>
            <w:rFonts w:asciiTheme="minorHAnsi" w:eastAsiaTheme="minorEastAsia" w:hAnsiTheme="minorHAnsi"/>
            <w:noProof/>
            <w:lang w:eastAsia="en-ID"/>
          </w:rPr>
          <w:tab/>
        </w:r>
        <w:r w:rsidRPr="003B32D1">
          <w:rPr>
            <w:rStyle w:val="Hyperlink"/>
            <w:rFonts w:cs="Times New Roman"/>
            <w:noProof/>
          </w:rPr>
          <w:t>Data Tren Perguruan Tinggi Studi Kasus</w:t>
        </w:r>
        <w:r>
          <w:rPr>
            <w:noProof/>
            <w:webHidden/>
          </w:rPr>
          <w:tab/>
        </w:r>
        <w:r>
          <w:rPr>
            <w:noProof/>
            <w:webHidden/>
          </w:rPr>
          <w:fldChar w:fldCharType="begin"/>
        </w:r>
        <w:r>
          <w:rPr>
            <w:noProof/>
            <w:webHidden/>
          </w:rPr>
          <w:instrText xml:space="preserve"> PAGEREF _Toc48471560 \h </w:instrText>
        </w:r>
        <w:r>
          <w:rPr>
            <w:noProof/>
            <w:webHidden/>
          </w:rPr>
        </w:r>
        <w:r>
          <w:rPr>
            <w:noProof/>
            <w:webHidden/>
          </w:rPr>
          <w:fldChar w:fldCharType="separate"/>
        </w:r>
        <w:r>
          <w:rPr>
            <w:noProof/>
            <w:webHidden/>
          </w:rPr>
          <w:t>65</w:t>
        </w:r>
        <w:r>
          <w:rPr>
            <w:noProof/>
            <w:webHidden/>
          </w:rPr>
          <w:fldChar w:fldCharType="end"/>
        </w:r>
      </w:hyperlink>
    </w:p>
    <w:p w14:paraId="589CF5C0" w14:textId="3F136445"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61" w:history="1">
        <w:r w:rsidRPr="003B32D1">
          <w:rPr>
            <w:rStyle w:val="Hyperlink"/>
            <w:rFonts w:cs="Times New Roman"/>
            <w:noProof/>
          </w:rPr>
          <w:t>5.2.5.</w:t>
        </w:r>
        <w:r>
          <w:rPr>
            <w:rFonts w:asciiTheme="minorHAnsi" w:eastAsiaTheme="minorEastAsia" w:hAnsiTheme="minorHAnsi"/>
            <w:noProof/>
            <w:lang w:eastAsia="en-ID"/>
          </w:rPr>
          <w:tab/>
        </w:r>
        <w:r w:rsidRPr="003B32D1">
          <w:rPr>
            <w:rStyle w:val="Hyperlink"/>
            <w:rFonts w:cs="Times New Roman"/>
            <w:noProof/>
          </w:rPr>
          <w:t>Skala Perguruan Tinggi</w:t>
        </w:r>
        <w:r>
          <w:rPr>
            <w:noProof/>
            <w:webHidden/>
          </w:rPr>
          <w:tab/>
        </w:r>
        <w:r>
          <w:rPr>
            <w:noProof/>
            <w:webHidden/>
          </w:rPr>
          <w:fldChar w:fldCharType="begin"/>
        </w:r>
        <w:r>
          <w:rPr>
            <w:noProof/>
            <w:webHidden/>
          </w:rPr>
          <w:instrText xml:space="preserve"> PAGEREF _Toc48471561 \h </w:instrText>
        </w:r>
        <w:r>
          <w:rPr>
            <w:noProof/>
            <w:webHidden/>
          </w:rPr>
        </w:r>
        <w:r>
          <w:rPr>
            <w:noProof/>
            <w:webHidden/>
          </w:rPr>
          <w:fldChar w:fldCharType="separate"/>
        </w:r>
        <w:r>
          <w:rPr>
            <w:noProof/>
            <w:webHidden/>
          </w:rPr>
          <w:t>75</w:t>
        </w:r>
        <w:r>
          <w:rPr>
            <w:noProof/>
            <w:webHidden/>
          </w:rPr>
          <w:fldChar w:fldCharType="end"/>
        </w:r>
      </w:hyperlink>
    </w:p>
    <w:p w14:paraId="188CBAAB" w14:textId="362888D4"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62" w:history="1">
        <w:r w:rsidRPr="003B32D1">
          <w:rPr>
            <w:rStyle w:val="Hyperlink"/>
            <w:rFonts w:cs="Times New Roman"/>
            <w:noProof/>
          </w:rPr>
          <w:t>5.3</w:t>
        </w:r>
        <w:r>
          <w:rPr>
            <w:rFonts w:asciiTheme="minorHAnsi" w:eastAsiaTheme="minorEastAsia" w:hAnsiTheme="minorHAnsi"/>
            <w:noProof/>
            <w:lang w:eastAsia="en-ID"/>
          </w:rPr>
          <w:tab/>
        </w:r>
        <w:r w:rsidRPr="003B32D1">
          <w:rPr>
            <w:rStyle w:val="Hyperlink"/>
            <w:rFonts w:cs="Times New Roman"/>
            <w:noProof/>
          </w:rPr>
          <w:t>Keabsahan Data</w:t>
        </w:r>
        <w:r>
          <w:rPr>
            <w:noProof/>
            <w:webHidden/>
          </w:rPr>
          <w:tab/>
        </w:r>
        <w:r>
          <w:rPr>
            <w:noProof/>
            <w:webHidden/>
          </w:rPr>
          <w:fldChar w:fldCharType="begin"/>
        </w:r>
        <w:r>
          <w:rPr>
            <w:noProof/>
            <w:webHidden/>
          </w:rPr>
          <w:instrText xml:space="preserve"> PAGEREF _Toc48471562 \h </w:instrText>
        </w:r>
        <w:r>
          <w:rPr>
            <w:noProof/>
            <w:webHidden/>
          </w:rPr>
        </w:r>
        <w:r>
          <w:rPr>
            <w:noProof/>
            <w:webHidden/>
          </w:rPr>
          <w:fldChar w:fldCharType="separate"/>
        </w:r>
        <w:r>
          <w:rPr>
            <w:noProof/>
            <w:webHidden/>
          </w:rPr>
          <w:t>88</w:t>
        </w:r>
        <w:r>
          <w:rPr>
            <w:noProof/>
            <w:webHidden/>
          </w:rPr>
          <w:fldChar w:fldCharType="end"/>
        </w:r>
      </w:hyperlink>
    </w:p>
    <w:p w14:paraId="69E1E585" w14:textId="312C08F9"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63" w:history="1">
        <w:r w:rsidRPr="003B32D1">
          <w:rPr>
            <w:rStyle w:val="Hyperlink"/>
            <w:rFonts w:cs="Times New Roman"/>
            <w:noProof/>
          </w:rPr>
          <w:t>5.3.1</w:t>
        </w:r>
        <w:r>
          <w:rPr>
            <w:rFonts w:asciiTheme="minorHAnsi" w:eastAsiaTheme="minorEastAsia" w:hAnsiTheme="minorHAnsi"/>
            <w:noProof/>
            <w:lang w:eastAsia="en-ID"/>
          </w:rPr>
          <w:tab/>
        </w:r>
        <w:r w:rsidRPr="003B32D1">
          <w:rPr>
            <w:rStyle w:val="Hyperlink"/>
            <w:rFonts w:cs="Times New Roman"/>
            <w:noProof/>
          </w:rPr>
          <w:t>Member Checking</w:t>
        </w:r>
        <w:r>
          <w:rPr>
            <w:noProof/>
            <w:webHidden/>
          </w:rPr>
          <w:tab/>
        </w:r>
        <w:r>
          <w:rPr>
            <w:noProof/>
            <w:webHidden/>
          </w:rPr>
          <w:fldChar w:fldCharType="begin"/>
        </w:r>
        <w:r>
          <w:rPr>
            <w:noProof/>
            <w:webHidden/>
          </w:rPr>
          <w:instrText xml:space="preserve"> PAGEREF _Toc48471563 \h </w:instrText>
        </w:r>
        <w:r>
          <w:rPr>
            <w:noProof/>
            <w:webHidden/>
          </w:rPr>
        </w:r>
        <w:r>
          <w:rPr>
            <w:noProof/>
            <w:webHidden/>
          </w:rPr>
          <w:fldChar w:fldCharType="separate"/>
        </w:r>
        <w:r>
          <w:rPr>
            <w:noProof/>
            <w:webHidden/>
          </w:rPr>
          <w:t>88</w:t>
        </w:r>
        <w:r>
          <w:rPr>
            <w:noProof/>
            <w:webHidden/>
          </w:rPr>
          <w:fldChar w:fldCharType="end"/>
        </w:r>
      </w:hyperlink>
    </w:p>
    <w:p w14:paraId="1A2F1063" w14:textId="1A323AA9"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64" w:history="1">
        <w:r w:rsidRPr="003B32D1">
          <w:rPr>
            <w:rStyle w:val="Hyperlink"/>
            <w:rFonts w:cs="Times New Roman"/>
            <w:noProof/>
            <w:lang w:val="en-US"/>
          </w:rPr>
          <w:t>5.4</w:t>
        </w:r>
        <w:r>
          <w:rPr>
            <w:rFonts w:asciiTheme="minorHAnsi" w:eastAsiaTheme="minorEastAsia" w:hAnsiTheme="minorHAnsi"/>
            <w:noProof/>
            <w:lang w:eastAsia="en-ID"/>
          </w:rPr>
          <w:tab/>
        </w:r>
        <w:r w:rsidRPr="003B32D1">
          <w:rPr>
            <w:rStyle w:val="Hyperlink"/>
            <w:rFonts w:cs="Times New Roman"/>
            <w:noProof/>
            <w:lang w:val="en-US"/>
          </w:rPr>
          <w:t xml:space="preserve">Data </w:t>
        </w:r>
        <w:r w:rsidRPr="003B32D1">
          <w:rPr>
            <w:rStyle w:val="Hyperlink"/>
            <w:rFonts w:cs="Times New Roman"/>
            <w:i/>
            <w:iCs/>
            <w:noProof/>
            <w:lang w:val="en-US"/>
          </w:rPr>
          <w:t xml:space="preserve">Expert </w:t>
        </w:r>
        <w:r w:rsidRPr="003B32D1">
          <w:rPr>
            <w:rStyle w:val="Hyperlink"/>
            <w:rFonts w:cs="Times New Roman"/>
            <w:noProof/>
            <w:lang w:val="en-US"/>
          </w:rPr>
          <w:t>untuk Tahap Pendalaman Hasil Akhir</w:t>
        </w:r>
        <w:r>
          <w:rPr>
            <w:noProof/>
            <w:webHidden/>
          </w:rPr>
          <w:tab/>
        </w:r>
        <w:r>
          <w:rPr>
            <w:noProof/>
            <w:webHidden/>
          </w:rPr>
          <w:fldChar w:fldCharType="begin"/>
        </w:r>
        <w:r>
          <w:rPr>
            <w:noProof/>
            <w:webHidden/>
          </w:rPr>
          <w:instrText xml:space="preserve"> PAGEREF _Toc48471564 \h </w:instrText>
        </w:r>
        <w:r>
          <w:rPr>
            <w:noProof/>
            <w:webHidden/>
          </w:rPr>
        </w:r>
        <w:r>
          <w:rPr>
            <w:noProof/>
            <w:webHidden/>
          </w:rPr>
          <w:fldChar w:fldCharType="separate"/>
        </w:r>
        <w:r>
          <w:rPr>
            <w:noProof/>
            <w:webHidden/>
          </w:rPr>
          <w:t>88</w:t>
        </w:r>
        <w:r>
          <w:rPr>
            <w:noProof/>
            <w:webHidden/>
          </w:rPr>
          <w:fldChar w:fldCharType="end"/>
        </w:r>
      </w:hyperlink>
    </w:p>
    <w:p w14:paraId="1A945D1D" w14:textId="49FCCCA6"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65" w:history="1">
        <w:r w:rsidRPr="003B32D1">
          <w:rPr>
            <w:rStyle w:val="Hyperlink"/>
            <w:noProof/>
            <w:lang w:val="id-ID"/>
          </w:rPr>
          <w:t>5.5</w:t>
        </w:r>
        <w:r>
          <w:rPr>
            <w:rFonts w:asciiTheme="minorHAnsi" w:eastAsiaTheme="minorEastAsia" w:hAnsiTheme="minorHAnsi"/>
            <w:noProof/>
            <w:lang w:eastAsia="en-ID"/>
          </w:rPr>
          <w:tab/>
        </w:r>
        <w:r w:rsidRPr="003B32D1">
          <w:rPr>
            <w:rStyle w:val="Hyperlink"/>
            <w:noProof/>
            <w:lang w:val="en-US"/>
          </w:rPr>
          <w:t>Pengolahan Data dan Analisis Menggunakan Atlas.ti</w:t>
        </w:r>
        <w:r>
          <w:rPr>
            <w:noProof/>
            <w:webHidden/>
          </w:rPr>
          <w:tab/>
        </w:r>
        <w:r>
          <w:rPr>
            <w:noProof/>
            <w:webHidden/>
          </w:rPr>
          <w:fldChar w:fldCharType="begin"/>
        </w:r>
        <w:r>
          <w:rPr>
            <w:noProof/>
            <w:webHidden/>
          </w:rPr>
          <w:instrText xml:space="preserve"> PAGEREF _Toc48471565 \h </w:instrText>
        </w:r>
        <w:r>
          <w:rPr>
            <w:noProof/>
            <w:webHidden/>
          </w:rPr>
        </w:r>
        <w:r>
          <w:rPr>
            <w:noProof/>
            <w:webHidden/>
          </w:rPr>
          <w:fldChar w:fldCharType="separate"/>
        </w:r>
        <w:r>
          <w:rPr>
            <w:noProof/>
            <w:webHidden/>
          </w:rPr>
          <w:t>90</w:t>
        </w:r>
        <w:r>
          <w:rPr>
            <w:noProof/>
            <w:webHidden/>
          </w:rPr>
          <w:fldChar w:fldCharType="end"/>
        </w:r>
      </w:hyperlink>
    </w:p>
    <w:p w14:paraId="48C4EF63" w14:textId="0D6E40B8"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66" w:history="1">
        <w:r w:rsidRPr="003B32D1">
          <w:rPr>
            <w:rStyle w:val="Hyperlink"/>
            <w:noProof/>
            <w:lang w:val="en-US"/>
          </w:rPr>
          <w:t>5.5.1</w:t>
        </w:r>
        <w:r>
          <w:rPr>
            <w:rFonts w:asciiTheme="minorHAnsi" w:eastAsiaTheme="minorEastAsia" w:hAnsiTheme="minorHAnsi"/>
            <w:noProof/>
            <w:lang w:eastAsia="en-ID"/>
          </w:rPr>
          <w:tab/>
        </w:r>
        <w:r w:rsidRPr="003B32D1">
          <w:rPr>
            <w:rStyle w:val="Hyperlink"/>
            <w:noProof/>
            <w:lang w:val="en-US"/>
          </w:rPr>
          <w:t>Proses Pengkodean (Kodifikasi)</w:t>
        </w:r>
        <w:r>
          <w:rPr>
            <w:noProof/>
            <w:webHidden/>
          </w:rPr>
          <w:tab/>
        </w:r>
        <w:r>
          <w:rPr>
            <w:noProof/>
            <w:webHidden/>
          </w:rPr>
          <w:fldChar w:fldCharType="begin"/>
        </w:r>
        <w:r>
          <w:rPr>
            <w:noProof/>
            <w:webHidden/>
          </w:rPr>
          <w:instrText xml:space="preserve"> PAGEREF _Toc48471566 \h </w:instrText>
        </w:r>
        <w:r>
          <w:rPr>
            <w:noProof/>
            <w:webHidden/>
          </w:rPr>
        </w:r>
        <w:r>
          <w:rPr>
            <w:noProof/>
            <w:webHidden/>
          </w:rPr>
          <w:fldChar w:fldCharType="separate"/>
        </w:r>
        <w:r>
          <w:rPr>
            <w:noProof/>
            <w:webHidden/>
          </w:rPr>
          <w:t>90</w:t>
        </w:r>
        <w:r>
          <w:rPr>
            <w:noProof/>
            <w:webHidden/>
          </w:rPr>
          <w:fldChar w:fldCharType="end"/>
        </w:r>
      </w:hyperlink>
    </w:p>
    <w:p w14:paraId="4620783D" w14:textId="2512F4E8"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67" w:history="1">
        <w:r w:rsidRPr="003B32D1">
          <w:rPr>
            <w:rStyle w:val="Hyperlink"/>
            <w:rFonts w:cs="Times New Roman"/>
            <w:noProof/>
            <w:lang w:val="en-US"/>
          </w:rPr>
          <w:t>5.5.2</w:t>
        </w:r>
        <w:r>
          <w:rPr>
            <w:rFonts w:asciiTheme="minorHAnsi" w:eastAsiaTheme="minorEastAsia" w:hAnsiTheme="minorHAnsi"/>
            <w:noProof/>
            <w:lang w:eastAsia="en-ID"/>
          </w:rPr>
          <w:tab/>
        </w:r>
        <w:r w:rsidRPr="003B32D1">
          <w:rPr>
            <w:rStyle w:val="Hyperlink"/>
            <w:rFonts w:cs="Times New Roman"/>
            <w:noProof/>
            <w:lang w:val="en-US"/>
          </w:rPr>
          <w:t>Proses Open Network Hubungan Faktor Pendorong dengan Faktor Pendorong Lainnya.</w:t>
        </w:r>
        <w:r>
          <w:rPr>
            <w:noProof/>
            <w:webHidden/>
          </w:rPr>
          <w:tab/>
        </w:r>
        <w:r>
          <w:rPr>
            <w:noProof/>
            <w:webHidden/>
          </w:rPr>
          <w:fldChar w:fldCharType="begin"/>
        </w:r>
        <w:r>
          <w:rPr>
            <w:noProof/>
            <w:webHidden/>
          </w:rPr>
          <w:instrText xml:space="preserve"> PAGEREF _Toc48471567 \h </w:instrText>
        </w:r>
        <w:r>
          <w:rPr>
            <w:noProof/>
            <w:webHidden/>
          </w:rPr>
        </w:r>
        <w:r>
          <w:rPr>
            <w:noProof/>
            <w:webHidden/>
          </w:rPr>
          <w:fldChar w:fldCharType="separate"/>
        </w:r>
        <w:r>
          <w:rPr>
            <w:noProof/>
            <w:webHidden/>
          </w:rPr>
          <w:t>96</w:t>
        </w:r>
        <w:r>
          <w:rPr>
            <w:noProof/>
            <w:webHidden/>
          </w:rPr>
          <w:fldChar w:fldCharType="end"/>
        </w:r>
      </w:hyperlink>
    </w:p>
    <w:p w14:paraId="66B19CBE" w14:textId="0F41A4DE"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68" w:history="1">
        <w:r w:rsidRPr="003B32D1">
          <w:rPr>
            <w:rStyle w:val="Hyperlink"/>
            <w:noProof/>
          </w:rPr>
          <w:t>5.6</w:t>
        </w:r>
        <w:r>
          <w:rPr>
            <w:rFonts w:asciiTheme="minorHAnsi" w:eastAsiaTheme="minorEastAsia" w:hAnsiTheme="minorHAnsi"/>
            <w:noProof/>
            <w:lang w:eastAsia="en-ID"/>
          </w:rPr>
          <w:tab/>
        </w:r>
        <w:r w:rsidRPr="003B32D1">
          <w:rPr>
            <w:rStyle w:val="Hyperlink"/>
            <w:noProof/>
          </w:rPr>
          <w:t>Data Mentah Hasil Wawancara Narasumber</w:t>
        </w:r>
        <w:r>
          <w:rPr>
            <w:noProof/>
            <w:webHidden/>
          </w:rPr>
          <w:tab/>
        </w:r>
        <w:r>
          <w:rPr>
            <w:noProof/>
            <w:webHidden/>
          </w:rPr>
          <w:fldChar w:fldCharType="begin"/>
        </w:r>
        <w:r>
          <w:rPr>
            <w:noProof/>
            <w:webHidden/>
          </w:rPr>
          <w:instrText xml:space="preserve"> PAGEREF _Toc48471568 \h </w:instrText>
        </w:r>
        <w:r>
          <w:rPr>
            <w:noProof/>
            <w:webHidden/>
          </w:rPr>
        </w:r>
        <w:r>
          <w:rPr>
            <w:noProof/>
            <w:webHidden/>
          </w:rPr>
          <w:fldChar w:fldCharType="separate"/>
        </w:r>
        <w:r>
          <w:rPr>
            <w:noProof/>
            <w:webHidden/>
          </w:rPr>
          <w:t>97</w:t>
        </w:r>
        <w:r>
          <w:rPr>
            <w:noProof/>
            <w:webHidden/>
          </w:rPr>
          <w:fldChar w:fldCharType="end"/>
        </w:r>
      </w:hyperlink>
    </w:p>
    <w:p w14:paraId="46D70408" w14:textId="4B975F7C" w:rsidR="004A2C40" w:rsidRDefault="004A2C40">
      <w:pPr>
        <w:pStyle w:val="TOC1"/>
        <w:rPr>
          <w:rFonts w:asciiTheme="minorHAnsi" w:eastAsiaTheme="minorEastAsia" w:hAnsiTheme="minorHAnsi"/>
          <w:noProof/>
          <w:lang w:eastAsia="en-ID"/>
        </w:rPr>
      </w:pPr>
      <w:hyperlink w:anchor="_Toc48471569" w:history="1">
        <w:r w:rsidRPr="003B32D1">
          <w:rPr>
            <w:rStyle w:val="Hyperlink"/>
            <w:rFonts w:cs="Times New Roman"/>
            <w:noProof/>
          </w:rPr>
          <w:t>BAB VI</w:t>
        </w:r>
        <w:r w:rsidRPr="003B32D1">
          <w:rPr>
            <w:rStyle w:val="Hyperlink"/>
            <w:rFonts w:cs="Times New Roman"/>
            <w:noProof/>
            <w:lang w:val="en-GB"/>
          </w:rPr>
          <w:t xml:space="preserve"> </w:t>
        </w:r>
        <w:r w:rsidRPr="003B32D1">
          <w:rPr>
            <w:rStyle w:val="Hyperlink"/>
            <w:rFonts w:cs="Times New Roman"/>
            <w:noProof/>
          </w:rPr>
          <w:t>HASIL DAN PEMBAHASAN</w:t>
        </w:r>
        <w:r>
          <w:rPr>
            <w:noProof/>
            <w:webHidden/>
          </w:rPr>
          <w:tab/>
        </w:r>
        <w:r>
          <w:rPr>
            <w:noProof/>
            <w:webHidden/>
          </w:rPr>
          <w:fldChar w:fldCharType="begin"/>
        </w:r>
        <w:r>
          <w:rPr>
            <w:noProof/>
            <w:webHidden/>
          </w:rPr>
          <w:instrText xml:space="preserve"> PAGEREF _Toc48471569 \h </w:instrText>
        </w:r>
        <w:r>
          <w:rPr>
            <w:noProof/>
            <w:webHidden/>
          </w:rPr>
        </w:r>
        <w:r>
          <w:rPr>
            <w:noProof/>
            <w:webHidden/>
          </w:rPr>
          <w:fldChar w:fldCharType="separate"/>
        </w:r>
        <w:r>
          <w:rPr>
            <w:noProof/>
            <w:webHidden/>
          </w:rPr>
          <w:t>103</w:t>
        </w:r>
        <w:r>
          <w:rPr>
            <w:noProof/>
            <w:webHidden/>
          </w:rPr>
          <w:fldChar w:fldCharType="end"/>
        </w:r>
      </w:hyperlink>
    </w:p>
    <w:p w14:paraId="41C28D09" w14:textId="37621E06" w:rsidR="004A2C40" w:rsidRDefault="004A2C40">
      <w:pPr>
        <w:pStyle w:val="TOC1"/>
        <w:rPr>
          <w:rFonts w:asciiTheme="minorHAnsi" w:eastAsiaTheme="minorEastAsia" w:hAnsiTheme="minorHAnsi"/>
          <w:noProof/>
          <w:lang w:eastAsia="en-ID"/>
        </w:rPr>
      </w:pPr>
      <w:hyperlink w:anchor="_Toc48471570" w:history="1">
        <w:r w:rsidRPr="003B32D1">
          <w:rPr>
            <w:rStyle w:val="Hyperlink"/>
            <w:rFonts w:cs="Times New Roman"/>
            <w:noProof/>
          </w:rPr>
          <w:t>6.</w:t>
        </w:r>
        <w:r>
          <w:rPr>
            <w:noProof/>
            <w:webHidden/>
          </w:rPr>
          <w:tab/>
        </w:r>
        <w:r>
          <w:rPr>
            <w:noProof/>
            <w:webHidden/>
          </w:rPr>
          <w:fldChar w:fldCharType="begin"/>
        </w:r>
        <w:r>
          <w:rPr>
            <w:noProof/>
            <w:webHidden/>
          </w:rPr>
          <w:instrText xml:space="preserve"> PAGEREF _Toc48471570 \h </w:instrText>
        </w:r>
        <w:r>
          <w:rPr>
            <w:noProof/>
            <w:webHidden/>
          </w:rPr>
        </w:r>
        <w:r>
          <w:rPr>
            <w:noProof/>
            <w:webHidden/>
          </w:rPr>
          <w:fldChar w:fldCharType="separate"/>
        </w:r>
        <w:r>
          <w:rPr>
            <w:noProof/>
            <w:webHidden/>
          </w:rPr>
          <w:t>103</w:t>
        </w:r>
        <w:r>
          <w:rPr>
            <w:noProof/>
            <w:webHidden/>
          </w:rPr>
          <w:fldChar w:fldCharType="end"/>
        </w:r>
      </w:hyperlink>
    </w:p>
    <w:p w14:paraId="5FA95BD9" w14:textId="2E330FE3"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71" w:history="1">
        <w:r w:rsidRPr="003B32D1">
          <w:rPr>
            <w:rStyle w:val="Hyperlink"/>
            <w:rFonts w:cs="Times New Roman"/>
            <w:noProof/>
          </w:rPr>
          <w:t>6.1</w:t>
        </w:r>
        <w:r>
          <w:rPr>
            <w:rFonts w:asciiTheme="minorHAnsi" w:eastAsiaTheme="minorEastAsia" w:hAnsiTheme="minorHAnsi"/>
            <w:noProof/>
            <w:lang w:eastAsia="en-ID"/>
          </w:rPr>
          <w:tab/>
        </w:r>
        <w:r w:rsidRPr="003B32D1">
          <w:rPr>
            <w:rStyle w:val="Hyperlink"/>
            <w:rFonts w:cs="Times New Roman"/>
            <w:noProof/>
          </w:rPr>
          <w:t>Faktor Pendorong Bagi Keberhasilan Implementasikan Sistem Informasi Terintegrasi pada Perguruan Tinggi</w:t>
        </w:r>
        <w:r>
          <w:rPr>
            <w:noProof/>
            <w:webHidden/>
          </w:rPr>
          <w:tab/>
        </w:r>
        <w:r>
          <w:rPr>
            <w:noProof/>
            <w:webHidden/>
          </w:rPr>
          <w:fldChar w:fldCharType="begin"/>
        </w:r>
        <w:r>
          <w:rPr>
            <w:noProof/>
            <w:webHidden/>
          </w:rPr>
          <w:instrText xml:space="preserve"> PAGEREF _Toc48471571 \h </w:instrText>
        </w:r>
        <w:r>
          <w:rPr>
            <w:noProof/>
            <w:webHidden/>
          </w:rPr>
        </w:r>
        <w:r>
          <w:rPr>
            <w:noProof/>
            <w:webHidden/>
          </w:rPr>
          <w:fldChar w:fldCharType="separate"/>
        </w:r>
        <w:r>
          <w:rPr>
            <w:noProof/>
            <w:webHidden/>
          </w:rPr>
          <w:t>103</w:t>
        </w:r>
        <w:r>
          <w:rPr>
            <w:noProof/>
            <w:webHidden/>
          </w:rPr>
          <w:fldChar w:fldCharType="end"/>
        </w:r>
      </w:hyperlink>
    </w:p>
    <w:p w14:paraId="7F357BE7" w14:textId="40D2CF88"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72" w:history="1">
        <w:r w:rsidRPr="003B32D1">
          <w:rPr>
            <w:rStyle w:val="Hyperlink"/>
            <w:rFonts w:cs="Times New Roman"/>
            <w:bCs/>
            <w:noProof/>
            <w:lang w:val="en-US"/>
          </w:rPr>
          <w:t>6.1.1</w:t>
        </w:r>
        <w:r>
          <w:rPr>
            <w:rFonts w:asciiTheme="minorHAnsi" w:eastAsiaTheme="minorEastAsia" w:hAnsiTheme="minorHAnsi"/>
            <w:noProof/>
            <w:lang w:eastAsia="en-ID"/>
          </w:rPr>
          <w:tab/>
        </w:r>
        <w:r w:rsidRPr="003B32D1">
          <w:rPr>
            <w:rStyle w:val="Hyperlink"/>
            <w:rFonts w:cs="Times New Roman"/>
            <w:noProof/>
            <w:lang w:val="en-US"/>
          </w:rPr>
          <w:t>Faktor Pendorong Bagi Keberhasilan Implementasi Sistem Informasi Berdasarkan Hasil Wawancara 38 Perguruan Tinggi</w:t>
        </w:r>
        <w:r>
          <w:rPr>
            <w:noProof/>
            <w:webHidden/>
          </w:rPr>
          <w:tab/>
        </w:r>
        <w:r>
          <w:rPr>
            <w:noProof/>
            <w:webHidden/>
          </w:rPr>
          <w:fldChar w:fldCharType="begin"/>
        </w:r>
        <w:r>
          <w:rPr>
            <w:noProof/>
            <w:webHidden/>
          </w:rPr>
          <w:instrText xml:space="preserve"> PAGEREF _Toc48471572 \h </w:instrText>
        </w:r>
        <w:r>
          <w:rPr>
            <w:noProof/>
            <w:webHidden/>
          </w:rPr>
        </w:r>
        <w:r>
          <w:rPr>
            <w:noProof/>
            <w:webHidden/>
          </w:rPr>
          <w:fldChar w:fldCharType="separate"/>
        </w:r>
        <w:r>
          <w:rPr>
            <w:noProof/>
            <w:webHidden/>
          </w:rPr>
          <w:t>103</w:t>
        </w:r>
        <w:r>
          <w:rPr>
            <w:noProof/>
            <w:webHidden/>
          </w:rPr>
          <w:fldChar w:fldCharType="end"/>
        </w:r>
      </w:hyperlink>
    </w:p>
    <w:p w14:paraId="41DF5896" w14:textId="30DFA20D"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73" w:history="1">
        <w:r w:rsidRPr="003B32D1">
          <w:rPr>
            <w:rStyle w:val="Hyperlink"/>
            <w:bCs/>
            <w:noProof/>
          </w:rPr>
          <w:t>6.1.2</w:t>
        </w:r>
        <w:r>
          <w:rPr>
            <w:rFonts w:asciiTheme="minorHAnsi" w:eastAsiaTheme="minorEastAsia" w:hAnsiTheme="minorHAnsi"/>
            <w:noProof/>
            <w:lang w:eastAsia="en-ID"/>
          </w:rPr>
          <w:tab/>
        </w:r>
        <w:r w:rsidRPr="003B32D1">
          <w:rPr>
            <w:rStyle w:val="Hyperlink"/>
            <w:noProof/>
            <w:lang w:val="en-US"/>
          </w:rPr>
          <w:t>Faktor Pendorong Keberhasilan Implementasi Sistem Informasi Terintegrasi Berdasarkan Skala atau Ukuran Perguruan Tinggi</w:t>
        </w:r>
        <w:r>
          <w:rPr>
            <w:noProof/>
            <w:webHidden/>
          </w:rPr>
          <w:tab/>
        </w:r>
        <w:r>
          <w:rPr>
            <w:noProof/>
            <w:webHidden/>
          </w:rPr>
          <w:fldChar w:fldCharType="begin"/>
        </w:r>
        <w:r>
          <w:rPr>
            <w:noProof/>
            <w:webHidden/>
          </w:rPr>
          <w:instrText xml:space="preserve"> PAGEREF _Toc48471573 \h </w:instrText>
        </w:r>
        <w:r>
          <w:rPr>
            <w:noProof/>
            <w:webHidden/>
          </w:rPr>
        </w:r>
        <w:r>
          <w:rPr>
            <w:noProof/>
            <w:webHidden/>
          </w:rPr>
          <w:fldChar w:fldCharType="separate"/>
        </w:r>
        <w:r>
          <w:rPr>
            <w:noProof/>
            <w:webHidden/>
          </w:rPr>
          <w:t>124</w:t>
        </w:r>
        <w:r>
          <w:rPr>
            <w:noProof/>
            <w:webHidden/>
          </w:rPr>
          <w:fldChar w:fldCharType="end"/>
        </w:r>
      </w:hyperlink>
    </w:p>
    <w:p w14:paraId="30563C26" w14:textId="0536AF90"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74" w:history="1">
        <w:r w:rsidRPr="003B32D1">
          <w:rPr>
            <w:rStyle w:val="Hyperlink"/>
            <w:rFonts w:cs="Times New Roman"/>
            <w:noProof/>
            <w:lang w:val="en-US"/>
          </w:rPr>
          <w:t>6.2</w:t>
        </w:r>
        <w:r>
          <w:rPr>
            <w:rFonts w:asciiTheme="minorHAnsi" w:eastAsiaTheme="minorEastAsia" w:hAnsiTheme="minorHAnsi"/>
            <w:noProof/>
            <w:lang w:eastAsia="en-ID"/>
          </w:rPr>
          <w:tab/>
        </w:r>
        <w:r w:rsidRPr="003B32D1">
          <w:rPr>
            <w:rStyle w:val="Hyperlink"/>
            <w:rFonts w:cs="Times New Roman"/>
            <w:noProof/>
            <w:lang w:val="en-US"/>
          </w:rPr>
          <w:t>Keterkaitan Pengaruh Antar Faktor Pendorong Keberhasilan Hasil Wawancara</w:t>
        </w:r>
        <w:r>
          <w:rPr>
            <w:noProof/>
            <w:webHidden/>
          </w:rPr>
          <w:tab/>
        </w:r>
        <w:r>
          <w:rPr>
            <w:noProof/>
            <w:webHidden/>
          </w:rPr>
          <w:fldChar w:fldCharType="begin"/>
        </w:r>
        <w:r>
          <w:rPr>
            <w:noProof/>
            <w:webHidden/>
          </w:rPr>
          <w:instrText xml:space="preserve"> PAGEREF _Toc48471574 \h </w:instrText>
        </w:r>
        <w:r>
          <w:rPr>
            <w:noProof/>
            <w:webHidden/>
          </w:rPr>
        </w:r>
        <w:r>
          <w:rPr>
            <w:noProof/>
            <w:webHidden/>
          </w:rPr>
          <w:fldChar w:fldCharType="separate"/>
        </w:r>
        <w:r>
          <w:rPr>
            <w:noProof/>
            <w:webHidden/>
          </w:rPr>
          <w:t>126</w:t>
        </w:r>
        <w:r>
          <w:rPr>
            <w:noProof/>
            <w:webHidden/>
          </w:rPr>
          <w:fldChar w:fldCharType="end"/>
        </w:r>
      </w:hyperlink>
    </w:p>
    <w:p w14:paraId="774E467B" w14:textId="0AAF9157"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75" w:history="1">
        <w:r w:rsidRPr="003B32D1">
          <w:rPr>
            <w:rStyle w:val="Hyperlink"/>
            <w:iCs/>
            <w:noProof/>
            <w:lang w:val="en-US"/>
          </w:rPr>
          <w:t>6.3</w:t>
        </w:r>
        <w:r>
          <w:rPr>
            <w:rFonts w:asciiTheme="minorHAnsi" w:eastAsiaTheme="minorEastAsia" w:hAnsiTheme="minorHAnsi"/>
            <w:noProof/>
            <w:lang w:eastAsia="en-ID"/>
          </w:rPr>
          <w:tab/>
        </w:r>
        <w:r w:rsidRPr="003B32D1">
          <w:rPr>
            <w:rStyle w:val="Hyperlink"/>
            <w:noProof/>
          </w:rPr>
          <w:t>Pendalaman</w:t>
        </w:r>
        <w:r w:rsidRPr="003B32D1">
          <w:rPr>
            <w:rStyle w:val="Hyperlink"/>
            <w:noProof/>
            <w:lang w:val="en-US"/>
          </w:rPr>
          <w:t xml:space="preserve"> Hasil dan Pembahasan dengan </w:t>
        </w:r>
        <w:r w:rsidRPr="003B32D1">
          <w:rPr>
            <w:rStyle w:val="Hyperlink"/>
            <w:i/>
            <w:iCs/>
            <w:noProof/>
            <w:lang w:val="en-US"/>
          </w:rPr>
          <w:t>Expert</w:t>
        </w:r>
        <w:r>
          <w:rPr>
            <w:noProof/>
            <w:webHidden/>
          </w:rPr>
          <w:tab/>
        </w:r>
        <w:r>
          <w:rPr>
            <w:noProof/>
            <w:webHidden/>
          </w:rPr>
          <w:fldChar w:fldCharType="begin"/>
        </w:r>
        <w:r>
          <w:rPr>
            <w:noProof/>
            <w:webHidden/>
          </w:rPr>
          <w:instrText xml:space="preserve"> PAGEREF _Toc48471575 \h </w:instrText>
        </w:r>
        <w:r>
          <w:rPr>
            <w:noProof/>
            <w:webHidden/>
          </w:rPr>
        </w:r>
        <w:r>
          <w:rPr>
            <w:noProof/>
            <w:webHidden/>
          </w:rPr>
          <w:fldChar w:fldCharType="separate"/>
        </w:r>
        <w:r>
          <w:rPr>
            <w:noProof/>
            <w:webHidden/>
          </w:rPr>
          <w:t>131</w:t>
        </w:r>
        <w:r>
          <w:rPr>
            <w:noProof/>
            <w:webHidden/>
          </w:rPr>
          <w:fldChar w:fldCharType="end"/>
        </w:r>
      </w:hyperlink>
    </w:p>
    <w:p w14:paraId="10F2E43B" w14:textId="05BD7D09"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76" w:history="1">
        <w:r w:rsidRPr="003B32D1">
          <w:rPr>
            <w:rStyle w:val="Hyperlink"/>
            <w:rFonts w:cs="Times New Roman"/>
            <w:bCs/>
            <w:noProof/>
          </w:rPr>
          <w:t>6.2.1</w:t>
        </w:r>
        <w:r>
          <w:rPr>
            <w:rFonts w:asciiTheme="minorHAnsi" w:eastAsiaTheme="minorEastAsia" w:hAnsiTheme="minorHAnsi"/>
            <w:noProof/>
            <w:lang w:eastAsia="en-ID"/>
          </w:rPr>
          <w:tab/>
        </w:r>
        <w:r w:rsidRPr="003B32D1">
          <w:rPr>
            <w:rStyle w:val="Hyperlink"/>
            <w:rFonts w:cs="Times New Roman"/>
            <w:bCs/>
            <w:noProof/>
          </w:rPr>
          <w:t>Pendalaman Faktor Pendorong Bagi Keberhasilan Implementasi Sistem Informasi dengan</w:t>
        </w:r>
        <w:r w:rsidRPr="003B32D1">
          <w:rPr>
            <w:rStyle w:val="Hyperlink"/>
            <w:rFonts w:cs="Times New Roman"/>
            <w:bCs/>
            <w:i/>
            <w:iCs/>
            <w:noProof/>
          </w:rPr>
          <w:t xml:space="preserve"> Expert</w:t>
        </w:r>
        <w:r>
          <w:rPr>
            <w:noProof/>
            <w:webHidden/>
          </w:rPr>
          <w:tab/>
        </w:r>
        <w:r>
          <w:rPr>
            <w:noProof/>
            <w:webHidden/>
          </w:rPr>
          <w:fldChar w:fldCharType="begin"/>
        </w:r>
        <w:r>
          <w:rPr>
            <w:noProof/>
            <w:webHidden/>
          </w:rPr>
          <w:instrText xml:space="preserve"> PAGEREF _Toc48471576 \h </w:instrText>
        </w:r>
        <w:r>
          <w:rPr>
            <w:noProof/>
            <w:webHidden/>
          </w:rPr>
        </w:r>
        <w:r>
          <w:rPr>
            <w:noProof/>
            <w:webHidden/>
          </w:rPr>
          <w:fldChar w:fldCharType="separate"/>
        </w:r>
        <w:r>
          <w:rPr>
            <w:noProof/>
            <w:webHidden/>
          </w:rPr>
          <w:t>132</w:t>
        </w:r>
        <w:r>
          <w:rPr>
            <w:noProof/>
            <w:webHidden/>
          </w:rPr>
          <w:fldChar w:fldCharType="end"/>
        </w:r>
      </w:hyperlink>
    </w:p>
    <w:p w14:paraId="512A7589" w14:textId="08C2DB34" w:rsidR="004A2C40" w:rsidRDefault="004A2C40">
      <w:pPr>
        <w:pStyle w:val="TOC3"/>
        <w:tabs>
          <w:tab w:val="left" w:pos="1320"/>
          <w:tab w:val="right" w:leader="dot" w:pos="5833"/>
        </w:tabs>
        <w:rPr>
          <w:rFonts w:asciiTheme="minorHAnsi" w:eastAsiaTheme="minorEastAsia" w:hAnsiTheme="minorHAnsi"/>
          <w:noProof/>
          <w:lang w:eastAsia="en-ID"/>
        </w:rPr>
      </w:pPr>
      <w:hyperlink w:anchor="_Toc48471577" w:history="1">
        <w:r w:rsidRPr="003B32D1">
          <w:rPr>
            <w:rStyle w:val="Hyperlink"/>
            <w:rFonts w:cs="Times New Roman"/>
            <w:bCs/>
            <w:noProof/>
            <w:lang w:val="en-US"/>
          </w:rPr>
          <w:t>6.2.2</w:t>
        </w:r>
        <w:r>
          <w:rPr>
            <w:rFonts w:asciiTheme="minorHAnsi" w:eastAsiaTheme="minorEastAsia" w:hAnsiTheme="minorHAnsi"/>
            <w:noProof/>
            <w:lang w:eastAsia="en-ID"/>
          </w:rPr>
          <w:tab/>
        </w:r>
        <w:r w:rsidRPr="003B32D1">
          <w:rPr>
            <w:rStyle w:val="Hyperlink"/>
            <w:rFonts w:cs="Times New Roman"/>
            <w:noProof/>
            <w:lang w:val="en-US"/>
          </w:rPr>
          <w:t xml:space="preserve">Pendalaman </w:t>
        </w:r>
        <w:r w:rsidRPr="003B32D1">
          <w:rPr>
            <w:rStyle w:val="Hyperlink"/>
            <w:rFonts w:cs="Times New Roman"/>
            <w:i/>
            <w:iCs/>
            <w:noProof/>
            <w:lang w:val="en-US"/>
          </w:rPr>
          <w:t xml:space="preserve">Network </w:t>
        </w:r>
        <w:r w:rsidRPr="003B32D1">
          <w:rPr>
            <w:rStyle w:val="Hyperlink"/>
            <w:rFonts w:cs="Times New Roman"/>
            <w:noProof/>
            <w:lang w:val="en-US"/>
          </w:rPr>
          <w:t xml:space="preserve">Keterkaitan Pengaruh Antar Faktor Pendorong Hasil Diskusi dengan </w:t>
        </w:r>
        <w:r w:rsidRPr="003B32D1">
          <w:rPr>
            <w:rStyle w:val="Hyperlink"/>
            <w:rFonts w:cs="Times New Roman"/>
            <w:i/>
            <w:iCs/>
            <w:noProof/>
            <w:lang w:val="en-US"/>
          </w:rPr>
          <w:t>Expert</w:t>
        </w:r>
        <w:r>
          <w:rPr>
            <w:noProof/>
            <w:webHidden/>
          </w:rPr>
          <w:tab/>
        </w:r>
        <w:r>
          <w:rPr>
            <w:noProof/>
            <w:webHidden/>
          </w:rPr>
          <w:fldChar w:fldCharType="begin"/>
        </w:r>
        <w:r>
          <w:rPr>
            <w:noProof/>
            <w:webHidden/>
          </w:rPr>
          <w:instrText xml:space="preserve"> PAGEREF _Toc48471577 \h </w:instrText>
        </w:r>
        <w:r>
          <w:rPr>
            <w:noProof/>
            <w:webHidden/>
          </w:rPr>
        </w:r>
        <w:r>
          <w:rPr>
            <w:noProof/>
            <w:webHidden/>
          </w:rPr>
          <w:fldChar w:fldCharType="separate"/>
        </w:r>
        <w:r>
          <w:rPr>
            <w:noProof/>
            <w:webHidden/>
          </w:rPr>
          <w:t>139</w:t>
        </w:r>
        <w:r>
          <w:rPr>
            <w:noProof/>
            <w:webHidden/>
          </w:rPr>
          <w:fldChar w:fldCharType="end"/>
        </w:r>
      </w:hyperlink>
    </w:p>
    <w:p w14:paraId="64EBFB42" w14:textId="6431BD3D"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78" w:history="1">
        <w:r w:rsidRPr="003B32D1">
          <w:rPr>
            <w:rStyle w:val="Hyperlink"/>
            <w:rFonts w:cs="Times New Roman"/>
            <w:noProof/>
            <w:lang w:val="en-US"/>
          </w:rPr>
          <w:t>6.3</w:t>
        </w:r>
        <w:r>
          <w:rPr>
            <w:rFonts w:asciiTheme="minorHAnsi" w:eastAsiaTheme="minorEastAsia" w:hAnsiTheme="minorHAnsi"/>
            <w:noProof/>
            <w:lang w:eastAsia="en-ID"/>
          </w:rPr>
          <w:tab/>
        </w:r>
        <w:r w:rsidRPr="003B32D1">
          <w:rPr>
            <w:rStyle w:val="Hyperlink"/>
            <w:rFonts w:cs="Times New Roman"/>
            <w:noProof/>
            <w:lang w:val="en-US"/>
          </w:rPr>
          <w:t>Kesimpulan Akhir Faktor Pendorong Keberhasilan Implementasi Sistem Informasi dan Keterkaitan Pengaruh Antar Faktor Pendorong.</w:t>
        </w:r>
        <w:r>
          <w:rPr>
            <w:noProof/>
            <w:webHidden/>
          </w:rPr>
          <w:tab/>
        </w:r>
        <w:r>
          <w:rPr>
            <w:noProof/>
            <w:webHidden/>
          </w:rPr>
          <w:fldChar w:fldCharType="begin"/>
        </w:r>
        <w:r>
          <w:rPr>
            <w:noProof/>
            <w:webHidden/>
          </w:rPr>
          <w:instrText xml:space="preserve"> PAGEREF _Toc48471578 \h </w:instrText>
        </w:r>
        <w:r>
          <w:rPr>
            <w:noProof/>
            <w:webHidden/>
          </w:rPr>
        </w:r>
        <w:r>
          <w:rPr>
            <w:noProof/>
            <w:webHidden/>
          </w:rPr>
          <w:fldChar w:fldCharType="separate"/>
        </w:r>
        <w:r>
          <w:rPr>
            <w:noProof/>
            <w:webHidden/>
          </w:rPr>
          <w:t>141</w:t>
        </w:r>
        <w:r>
          <w:rPr>
            <w:noProof/>
            <w:webHidden/>
          </w:rPr>
          <w:fldChar w:fldCharType="end"/>
        </w:r>
      </w:hyperlink>
    </w:p>
    <w:p w14:paraId="4C1301CC" w14:textId="314C5A66"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79" w:history="1">
        <w:r w:rsidRPr="003B32D1">
          <w:rPr>
            <w:rStyle w:val="Hyperlink"/>
            <w:rFonts w:cs="Times New Roman"/>
            <w:noProof/>
            <w:lang w:val="en-US"/>
          </w:rPr>
          <w:t>6.4</w:t>
        </w:r>
        <w:r>
          <w:rPr>
            <w:rFonts w:asciiTheme="minorHAnsi" w:eastAsiaTheme="minorEastAsia" w:hAnsiTheme="minorHAnsi"/>
            <w:noProof/>
            <w:lang w:eastAsia="en-ID"/>
          </w:rPr>
          <w:tab/>
        </w:r>
        <w:r w:rsidRPr="003B32D1">
          <w:rPr>
            <w:rStyle w:val="Hyperlink"/>
            <w:rFonts w:cs="Times New Roman"/>
            <w:noProof/>
            <w:lang w:val="en-US"/>
          </w:rPr>
          <w:t>Rekomendasi Atas Temuan dari Faktor Pendorong Bagi Keberhasilan Implementasi Sistem Informasi pada Perguruan Tinggi di Surabaya.</w:t>
        </w:r>
        <w:r>
          <w:rPr>
            <w:noProof/>
            <w:webHidden/>
          </w:rPr>
          <w:tab/>
        </w:r>
        <w:r>
          <w:rPr>
            <w:noProof/>
            <w:webHidden/>
          </w:rPr>
          <w:fldChar w:fldCharType="begin"/>
        </w:r>
        <w:r>
          <w:rPr>
            <w:noProof/>
            <w:webHidden/>
          </w:rPr>
          <w:instrText xml:space="preserve"> PAGEREF _Toc48471579 \h </w:instrText>
        </w:r>
        <w:r>
          <w:rPr>
            <w:noProof/>
            <w:webHidden/>
          </w:rPr>
        </w:r>
        <w:r>
          <w:rPr>
            <w:noProof/>
            <w:webHidden/>
          </w:rPr>
          <w:fldChar w:fldCharType="separate"/>
        </w:r>
        <w:r>
          <w:rPr>
            <w:noProof/>
            <w:webHidden/>
          </w:rPr>
          <w:t>148</w:t>
        </w:r>
        <w:r>
          <w:rPr>
            <w:noProof/>
            <w:webHidden/>
          </w:rPr>
          <w:fldChar w:fldCharType="end"/>
        </w:r>
      </w:hyperlink>
    </w:p>
    <w:p w14:paraId="1038BB64" w14:textId="1E9ADB34" w:rsidR="004A2C40" w:rsidRDefault="004A2C40">
      <w:pPr>
        <w:pStyle w:val="TOC1"/>
        <w:rPr>
          <w:rFonts w:asciiTheme="minorHAnsi" w:eastAsiaTheme="minorEastAsia" w:hAnsiTheme="minorHAnsi"/>
          <w:noProof/>
          <w:lang w:eastAsia="en-ID"/>
        </w:rPr>
      </w:pPr>
      <w:hyperlink w:anchor="_Toc48471580" w:history="1">
        <w:r w:rsidRPr="003B32D1">
          <w:rPr>
            <w:rStyle w:val="Hyperlink"/>
            <w:noProof/>
          </w:rPr>
          <w:t>BAB VII  KESIMPULAN DAN SARAN</w:t>
        </w:r>
        <w:r>
          <w:rPr>
            <w:noProof/>
            <w:webHidden/>
          </w:rPr>
          <w:tab/>
        </w:r>
        <w:r>
          <w:rPr>
            <w:noProof/>
            <w:webHidden/>
          </w:rPr>
          <w:fldChar w:fldCharType="begin"/>
        </w:r>
        <w:r>
          <w:rPr>
            <w:noProof/>
            <w:webHidden/>
          </w:rPr>
          <w:instrText xml:space="preserve"> PAGEREF _Toc48471580 \h </w:instrText>
        </w:r>
        <w:r>
          <w:rPr>
            <w:noProof/>
            <w:webHidden/>
          </w:rPr>
        </w:r>
        <w:r>
          <w:rPr>
            <w:noProof/>
            <w:webHidden/>
          </w:rPr>
          <w:fldChar w:fldCharType="separate"/>
        </w:r>
        <w:r>
          <w:rPr>
            <w:noProof/>
            <w:webHidden/>
          </w:rPr>
          <w:t>153</w:t>
        </w:r>
        <w:r>
          <w:rPr>
            <w:noProof/>
            <w:webHidden/>
          </w:rPr>
          <w:fldChar w:fldCharType="end"/>
        </w:r>
      </w:hyperlink>
    </w:p>
    <w:p w14:paraId="6B799B5B" w14:textId="33BB402D" w:rsidR="004A2C40" w:rsidRDefault="004A2C40">
      <w:pPr>
        <w:pStyle w:val="TOC1"/>
        <w:rPr>
          <w:rFonts w:asciiTheme="minorHAnsi" w:eastAsiaTheme="minorEastAsia" w:hAnsiTheme="minorHAnsi"/>
          <w:noProof/>
          <w:lang w:eastAsia="en-ID"/>
        </w:rPr>
      </w:pPr>
      <w:hyperlink w:anchor="_Toc48471581" w:history="1">
        <w:r w:rsidRPr="003B32D1">
          <w:rPr>
            <w:rStyle w:val="Hyperlink"/>
            <w:rFonts w:cs="Times New Roman"/>
            <w:noProof/>
          </w:rPr>
          <w:t>7.</w:t>
        </w:r>
        <w:r>
          <w:rPr>
            <w:noProof/>
            <w:webHidden/>
          </w:rPr>
          <w:tab/>
        </w:r>
        <w:r>
          <w:rPr>
            <w:noProof/>
            <w:webHidden/>
          </w:rPr>
          <w:fldChar w:fldCharType="begin"/>
        </w:r>
        <w:r>
          <w:rPr>
            <w:noProof/>
            <w:webHidden/>
          </w:rPr>
          <w:instrText xml:space="preserve"> PAGEREF _Toc48471581 \h </w:instrText>
        </w:r>
        <w:r>
          <w:rPr>
            <w:noProof/>
            <w:webHidden/>
          </w:rPr>
        </w:r>
        <w:r>
          <w:rPr>
            <w:noProof/>
            <w:webHidden/>
          </w:rPr>
          <w:fldChar w:fldCharType="separate"/>
        </w:r>
        <w:r>
          <w:rPr>
            <w:noProof/>
            <w:webHidden/>
          </w:rPr>
          <w:t>153</w:t>
        </w:r>
        <w:r>
          <w:rPr>
            <w:noProof/>
            <w:webHidden/>
          </w:rPr>
          <w:fldChar w:fldCharType="end"/>
        </w:r>
      </w:hyperlink>
    </w:p>
    <w:p w14:paraId="3349DC75" w14:textId="0574259F"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82" w:history="1">
        <w:r w:rsidRPr="003B32D1">
          <w:rPr>
            <w:rStyle w:val="Hyperlink"/>
            <w:rFonts w:cs="Times New Roman"/>
            <w:noProof/>
            <w:lang w:val="id-ID"/>
          </w:rPr>
          <w:t>7.1.</w:t>
        </w:r>
        <w:r>
          <w:rPr>
            <w:rFonts w:asciiTheme="minorHAnsi" w:eastAsiaTheme="minorEastAsia" w:hAnsiTheme="minorHAnsi"/>
            <w:noProof/>
            <w:lang w:eastAsia="en-ID"/>
          </w:rPr>
          <w:tab/>
        </w:r>
        <w:r w:rsidRPr="003B32D1">
          <w:rPr>
            <w:rStyle w:val="Hyperlink"/>
            <w:rFonts w:cs="Times New Roman"/>
            <w:noProof/>
            <w:lang w:val="id-ID"/>
          </w:rPr>
          <w:t>Kesimpulan</w:t>
        </w:r>
        <w:r>
          <w:rPr>
            <w:noProof/>
            <w:webHidden/>
          </w:rPr>
          <w:tab/>
        </w:r>
        <w:r>
          <w:rPr>
            <w:noProof/>
            <w:webHidden/>
          </w:rPr>
          <w:fldChar w:fldCharType="begin"/>
        </w:r>
        <w:r>
          <w:rPr>
            <w:noProof/>
            <w:webHidden/>
          </w:rPr>
          <w:instrText xml:space="preserve"> PAGEREF _Toc48471582 \h </w:instrText>
        </w:r>
        <w:r>
          <w:rPr>
            <w:noProof/>
            <w:webHidden/>
          </w:rPr>
        </w:r>
        <w:r>
          <w:rPr>
            <w:noProof/>
            <w:webHidden/>
          </w:rPr>
          <w:fldChar w:fldCharType="separate"/>
        </w:r>
        <w:r>
          <w:rPr>
            <w:noProof/>
            <w:webHidden/>
          </w:rPr>
          <w:t>153</w:t>
        </w:r>
        <w:r>
          <w:rPr>
            <w:noProof/>
            <w:webHidden/>
          </w:rPr>
          <w:fldChar w:fldCharType="end"/>
        </w:r>
      </w:hyperlink>
    </w:p>
    <w:p w14:paraId="339B4BA6" w14:textId="36F1B819" w:rsidR="004A2C40" w:rsidRDefault="004A2C40">
      <w:pPr>
        <w:pStyle w:val="TOC2"/>
        <w:tabs>
          <w:tab w:val="left" w:pos="880"/>
          <w:tab w:val="right" w:leader="dot" w:pos="5833"/>
        </w:tabs>
        <w:rPr>
          <w:rFonts w:asciiTheme="minorHAnsi" w:eastAsiaTheme="minorEastAsia" w:hAnsiTheme="minorHAnsi"/>
          <w:noProof/>
          <w:lang w:eastAsia="en-ID"/>
        </w:rPr>
      </w:pPr>
      <w:hyperlink w:anchor="_Toc48471583" w:history="1">
        <w:r w:rsidRPr="003B32D1">
          <w:rPr>
            <w:rStyle w:val="Hyperlink"/>
            <w:rFonts w:cs="Times New Roman"/>
            <w:noProof/>
            <w:lang w:val="id-ID"/>
          </w:rPr>
          <w:t>7.2.</w:t>
        </w:r>
        <w:r>
          <w:rPr>
            <w:rFonts w:asciiTheme="minorHAnsi" w:eastAsiaTheme="minorEastAsia" w:hAnsiTheme="minorHAnsi"/>
            <w:noProof/>
            <w:lang w:eastAsia="en-ID"/>
          </w:rPr>
          <w:tab/>
        </w:r>
        <w:r w:rsidRPr="003B32D1">
          <w:rPr>
            <w:rStyle w:val="Hyperlink"/>
            <w:rFonts w:cs="Times New Roman"/>
            <w:noProof/>
            <w:lang w:val="id-ID"/>
          </w:rPr>
          <w:t>Saran</w:t>
        </w:r>
        <w:r>
          <w:rPr>
            <w:noProof/>
            <w:webHidden/>
          </w:rPr>
          <w:tab/>
        </w:r>
        <w:r>
          <w:rPr>
            <w:noProof/>
            <w:webHidden/>
          </w:rPr>
          <w:fldChar w:fldCharType="begin"/>
        </w:r>
        <w:r>
          <w:rPr>
            <w:noProof/>
            <w:webHidden/>
          </w:rPr>
          <w:instrText xml:space="preserve"> PAGEREF _Toc48471583 \h </w:instrText>
        </w:r>
        <w:r>
          <w:rPr>
            <w:noProof/>
            <w:webHidden/>
          </w:rPr>
        </w:r>
        <w:r>
          <w:rPr>
            <w:noProof/>
            <w:webHidden/>
          </w:rPr>
          <w:fldChar w:fldCharType="separate"/>
        </w:r>
        <w:r>
          <w:rPr>
            <w:noProof/>
            <w:webHidden/>
          </w:rPr>
          <w:t>155</w:t>
        </w:r>
        <w:r>
          <w:rPr>
            <w:noProof/>
            <w:webHidden/>
          </w:rPr>
          <w:fldChar w:fldCharType="end"/>
        </w:r>
      </w:hyperlink>
    </w:p>
    <w:p w14:paraId="67B1DC4B" w14:textId="33DBD8C7" w:rsidR="004A2C40" w:rsidRDefault="004A2C40">
      <w:pPr>
        <w:pStyle w:val="TOC1"/>
        <w:rPr>
          <w:rFonts w:asciiTheme="minorHAnsi" w:eastAsiaTheme="minorEastAsia" w:hAnsiTheme="minorHAnsi"/>
          <w:noProof/>
          <w:lang w:eastAsia="en-ID"/>
        </w:rPr>
      </w:pPr>
      <w:hyperlink w:anchor="_Toc48471584" w:history="1">
        <w:r w:rsidRPr="003B32D1">
          <w:rPr>
            <w:rStyle w:val="Hyperlink"/>
            <w:rFonts w:eastAsia="Times New Roman" w:cs="Times New Roman"/>
            <w:noProof/>
            <w:bdr w:val="none" w:sz="0" w:space="0" w:color="auto" w:frame="1"/>
            <w:lang w:eastAsia="en-GB"/>
          </w:rPr>
          <w:t>DAFTAR PUSTAKA</w:t>
        </w:r>
        <w:r>
          <w:rPr>
            <w:noProof/>
            <w:webHidden/>
          </w:rPr>
          <w:tab/>
        </w:r>
        <w:r>
          <w:rPr>
            <w:noProof/>
            <w:webHidden/>
          </w:rPr>
          <w:fldChar w:fldCharType="begin"/>
        </w:r>
        <w:r>
          <w:rPr>
            <w:noProof/>
            <w:webHidden/>
          </w:rPr>
          <w:instrText xml:space="preserve"> PAGEREF _Toc48471584 \h </w:instrText>
        </w:r>
        <w:r>
          <w:rPr>
            <w:noProof/>
            <w:webHidden/>
          </w:rPr>
        </w:r>
        <w:r>
          <w:rPr>
            <w:noProof/>
            <w:webHidden/>
          </w:rPr>
          <w:fldChar w:fldCharType="separate"/>
        </w:r>
        <w:r>
          <w:rPr>
            <w:noProof/>
            <w:webHidden/>
          </w:rPr>
          <w:t>157</w:t>
        </w:r>
        <w:r>
          <w:rPr>
            <w:noProof/>
            <w:webHidden/>
          </w:rPr>
          <w:fldChar w:fldCharType="end"/>
        </w:r>
      </w:hyperlink>
    </w:p>
    <w:p w14:paraId="2D5D23E8" w14:textId="182C8DB5" w:rsidR="004A2C40" w:rsidRDefault="004A2C40">
      <w:pPr>
        <w:pStyle w:val="TOC1"/>
        <w:rPr>
          <w:rFonts w:asciiTheme="minorHAnsi" w:eastAsiaTheme="minorEastAsia" w:hAnsiTheme="minorHAnsi"/>
          <w:noProof/>
          <w:lang w:eastAsia="en-ID"/>
        </w:rPr>
      </w:pPr>
      <w:hyperlink w:anchor="_Toc48471585" w:history="1">
        <w:r w:rsidRPr="003B32D1">
          <w:rPr>
            <w:rStyle w:val="Hyperlink"/>
            <w:rFonts w:cs="Times New Roman"/>
            <w:noProof/>
          </w:rPr>
          <w:t>BIODATA</w:t>
        </w:r>
        <w:r w:rsidRPr="003B32D1">
          <w:rPr>
            <w:rStyle w:val="Hyperlink"/>
            <w:rFonts w:cs="Times New Roman"/>
            <w:noProof/>
            <w:lang w:val="en-US"/>
          </w:rPr>
          <w:t xml:space="preserve"> PENULIS</w:t>
        </w:r>
        <w:r>
          <w:rPr>
            <w:noProof/>
            <w:webHidden/>
          </w:rPr>
          <w:tab/>
        </w:r>
        <w:r>
          <w:rPr>
            <w:noProof/>
            <w:webHidden/>
          </w:rPr>
          <w:fldChar w:fldCharType="begin"/>
        </w:r>
        <w:r>
          <w:rPr>
            <w:noProof/>
            <w:webHidden/>
          </w:rPr>
          <w:instrText xml:space="preserve"> PAGEREF _Toc48471585 \h </w:instrText>
        </w:r>
        <w:r>
          <w:rPr>
            <w:noProof/>
            <w:webHidden/>
          </w:rPr>
        </w:r>
        <w:r>
          <w:rPr>
            <w:noProof/>
            <w:webHidden/>
          </w:rPr>
          <w:fldChar w:fldCharType="separate"/>
        </w:r>
        <w:r>
          <w:rPr>
            <w:noProof/>
            <w:webHidden/>
          </w:rPr>
          <w:t>163</w:t>
        </w:r>
        <w:r>
          <w:rPr>
            <w:noProof/>
            <w:webHidden/>
          </w:rPr>
          <w:fldChar w:fldCharType="end"/>
        </w:r>
      </w:hyperlink>
    </w:p>
    <w:p w14:paraId="69373C04" w14:textId="100629A1" w:rsidR="004A2C40" w:rsidRDefault="004A2C40">
      <w:pPr>
        <w:pStyle w:val="TOC1"/>
        <w:rPr>
          <w:rFonts w:asciiTheme="minorHAnsi" w:eastAsiaTheme="minorEastAsia" w:hAnsiTheme="minorHAnsi"/>
          <w:noProof/>
          <w:lang w:eastAsia="en-ID"/>
        </w:rPr>
      </w:pPr>
      <w:hyperlink w:anchor="_Toc48471586" w:history="1">
        <w:r w:rsidRPr="003B32D1">
          <w:rPr>
            <w:rStyle w:val="Hyperlink"/>
            <w:rFonts w:cs="Times New Roman"/>
            <w:noProof/>
            <w:lang w:val="en-US"/>
          </w:rPr>
          <w:t>LAMPIRAN A</w:t>
        </w:r>
        <w:r>
          <w:rPr>
            <w:noProof/>
            <w:webHidden/>
          </w:rPr>
          <w:tab/>
        </w:r>
        <w:r>
          <w:rPr>
            <w:noProof/>
            <w:webHidden/>
          </w:rPr>
          <w:fldChar w:fldCharType="begin"/>
        </w:r>
        <w:r>
          <w:rPr>
            <w:noProof/>
            <w:webHidden/>
          </w:rPr>
          <w:instrText xml:space="preserve"> PAGEREF _Toc48471586 \h </w:instrText>
        </w:r>
        <w:r>
          <w:rPr>
            <w:noProof/>
            <w:webHidden/>
          </w:rPr>
        </w:r>
        <w:r>
          <w:rPr>
            <w:noProof/>
            <w:webHidden/>
          </w:rPr>
          <w:fldChar w:fldCharType="separate"/>
        </w:r>
        <w:r>
          <w:rPr>
            <w:noProof/>
            <w:webHidden/>
          </w:rPr>
          <w:t>165</w:t>
        </w:r>
        <w:r>
          <w:rPr>
            <w:noProof/>
            <w:webHidden/>
          </w:rPr>
          <w:fldChar w:fldCharType="end"/>
        </w:r>
      </w:hyperlink>
    </w:p>
    <w:p w14:paraId="07066343" w14:textId="54FBDAB8" w:rsidR="004A2C40" w:rsidRDefault="004A2C40">
      <w:pPr>
        <w:pStyle w:val="TOC1"/>
        <w:rPr>
          <w:rFonts w:asciiTheme="minorHAnsi" w:eastAsiaTheme="minorEastAsia" w:hAnsiTheme="minorHAnsi"/>
          <w:noProof/>
          <w:lang w:eastAsia="en-ID"/>
        </w:rPr>
      </w:pPr>
      <w:hyperlink w:anchor="_Toc48471587" w:history="1">
        <w:r w:rsidRPr="003B32D1">
          <w:rPr>
            <w:rStyle w:val="Hyperlink"/>
            <w:noProof/>
            <w:lang w:val="en-US"/>
          </w:rPr>
          <w:t>A.</w:t>
        </w:r>
        <w:r>
          <w:rPr>
            <w:noProof/>
            <w:webHidden/>
          </w:rPr>
          <w:tab/>
        </w:r>
        <w:r>
          <w:rPr>
            <w:noProof/>
            <w:webHidden/>
          </w:rPr>
          <w:fldChar w:fldCharType="begin"/>
        </w:r>
        <w:r>
          <w:rPr>
            <w:noProof/>
            <w:webHidden/>
          </w:rPr>
          <w:instrText xml:space="preserve"> PAGEREF _Toc48471587 \h </w:instrText>
        </w:r>
        <w:r>
          <w:rPr>
            <w:noProof/>
            <w:webHidden/>
          </w:rPr>
        </w:r>
        <w:r>
          <w:rPr>
            <w:noProof/>
            <w:webHidden/>
          </w:rPr>
          <w:fldChar w:fldCharType="separate"/>
        </w:r>
        <w:r>
          <w:rPr>
            <w:noProof/>
            <w:webHidden/>
          </w:rPr>
          <w:t>165</w:t>
        </w:r>
        <w:r>
          <w:rPr>
            <w:noProof/>
            <w:webHidden/>
          </w:rPr>
          <w:fldChar w:fldCharType="end"/>
        </w:r>
      </w:hyperlink>
    </w:p>
    <w:p w14:paraId="1B1AB3D8" w14:textId="79AD76A8" w:rsidR="004A2C40" w:rsidRDefault="004A2C40">
      <w:pPr>
        <w:pStyle w:val="TOC1"/>
        <w:rPr>
          <w:rFonts w:asciiTheme="minorHAnsi" w:eastAsiaTheme="minorEastAsia" w:hAnsiTheme="minorHAnsi"/>
          <w:noProof/>
          <w:lang w:eastAsia="en-ID"/>
        </w:rPr>
      </w:pPr>
      <w:hyperlink w:anchor="_Toc48471588" w:history="1">
        <w:r w:rsidRPr="003B32D1">
          <w:rPr>
            <w:rStyle w:val="Hyperlink"/>
            <w:rFonts w:cs="Times New Roman"/>
            <w:noProof/>
            <w:lang w:val="en-US"/>
          </w:rPr>
          <w:t>LAMPIRAN B</w:t>
        </w:r>
        <w:r>
          <w:rPr>
            <w:noProof/>
            <w:webHidden/>
          </w:rPr>
          <w:tab/>
        </w:r>
        <w:r>
          <w:rPr>
            <w:noProof/>
            <w:webHidden/>
          </w:rPr>
          <w:fldChar w:fldCharType="begin"/>
        </w:r>
        <w:r>
          <w:rPr>
            <w:noProof/>
            <w:webHidden/>
          </w:rPr>
          <w:instrText xml:space="preserve"> PAGEREF _Toc48471588 \h </w:instrText>
        </w:r>
        <w:r>
          <w:rPr>
            <w:noProof/>
            <w:webHidden/>
          </w:rPr>
        </w:r>
        <w:r>
          <w:rPr>
            <w:noProof/>
            <w:webHidden/>
          </w:rPr>
          <w:fldChar w:fldCharType="separate"/>
        </w:r>
        <w:r>
          <w:rPr>
            <w:noProof/>
            <w:webHidden/>
          </w:rPr>
          <w:t>171</w:t>
        </w:r>
        <w:r>
          <w:rPr>
            <w:noProof/>
            <w:webHidden/>
          </w:rPr>
          <w:fldChar w:fldCharType="end"/>
        </w:r>
      </w:hyperlink>
    </w:p>
    <w:p w14:paraId="6A722947" w14:textId="71BECD7D" w:rsidR="004A2C40" w:rsidRDefault="004A2C40">
      <w:pPr>
        <w:pStyle w:val="TOC1"/>
        <w:rPr>
          <w:rFonts w:asciiTheme="minorHAnsi" w:eastAsiaTheme="minorEastAsia" w:hAnsiTheme="minorHAnsi"/>
          <w:noProof/>
          <w:lang w:eastAsia="en-ID"/>
        </w:rPr>
      </w:pPr>
      <w:hyperlink w:anchor="_Toc48471589" w:history="1">
        <w:r w:rsidRPr="003B32D1">
          <w:rPr>
            <w:rStyle w:val="Hyperlink"/>
            <w:rFonts w:cs="Times New Roman"/>
            <w:bCs/>
            <w:noProof/>
            <w:lang w:val="en-US"/>
          </w:rPr>
          <w:t>B.</w:t>
        </w:r>
        <w:r>
          <w:rPr>
            <w:noProof/>
            <w:webHidden/>
          </w:rPr>
          <w:tab/>
        </w:r>
        <w:r>
          <w:rPr>
            <w:noProof/>
            <w:webHidden/>
          </w:rPr>
          <w:fldChar w:fldCharType="begin"/>
        </w:r>
        <w:r>
          <w:rPr>
            <w:noProof/>
            <w:webHidden/>
          </w:rPr>
          <w:instrText xml:space="preserve"> PAGEREF _Toc48471589 \h </w:instrText>
        </w:r>
        <w:r>
          <w:rPr>
            <w:noProof/>
            <w:webHidden/>
          </w:rPr>
        </w:r>
        <w:r>
          <w:rPr>
            <w:noProof/>
            <w:webHidden/>
          </w:rPr>
          <w:fldChar w:fldCharType="separate"/>
        </w:r>
        <w:r>
          <w:rPr>
            <w:noProof/>
            <w:webHidden/>
          </w:rPr>
          <w:t>171</w:t>
        </w:r>
        <w:r>
          <w:rPr>
            <w:noProof/>
            <w:webHidden/>
          </w:rPr>
          <w:fldChar w:fldCharType="end"/>
        </w:r>
      </w:hyperlink>
    </w:p>
    <w:p w14:paraId="38A67165" w14:textId="67F82387" w:rsidR="004A2C40" w:rsidRDefault="004A2C40">
      <w:pPr>
        <w:pStyle w:val="TOC1"/>
        <w:rPr>
          <w:rFonts w:asciiTheme="minorHAnsi" w:eastAsiaTheme="minorEastAsia" w:hAnsiTheme="minorHAnsi"/>
          <w:noProof/>
          <w:lang w:eastAsia="en-ID"/>
        </w:rPr>
      </w:pPr>
      <w:hyperlink w:anchor="_Toc48471590" w:history="1">
        <w:r w:rsidRPr="003B32D1">
          <w:rPr>
            <w:rStyle w:val="Hyperlink"/>
            <w:rFonts w:cs="Times New Roman"/>
            <w:noProof/>
            <w:lang w:val="en-US"/>
          </w:rPr>
          <w:t>LAMPIRAN C</w:t>
        </w:r>
        <w:r>
          <w:rPr>
            <w:noProof/>
            <w:webHidden/>
          </w:rPr>
          <w:tab/>
        </w:r>
        <w:r>
          <w:rPr>
            <w:noProof/>
            <w:webHidden/>
          </w:rPr>
          <w:fldChar w:fldCharType="begin"/>
        </w:r>
        <w:r>
          <w:rPr>
            <w:noProof/>
            <w:webHidden/>
          </w:rPr>
          <w:instrText xml:space="preserve"> PAGEREF _Toc48471590 \h </w:instrText>
        </w:r>
        <w:r>
          <w:rPr>
            <w:noProof/>
            <w:webHidden/>
          </w:rPr>
        </w:r>
        <w:r>
          <w:rPr>
            <w:noProof/>
            <w:webHidden/>
          </w:rPr>
          <w:fldChar w:fldCharType="separate"/>
        </w:r>
        <w:r>
          <w:rPr>
            <w:noProof/>
            <w:webHidden/>
          </w:rPr>
          <w:t>464</w:t>
        </w:r>
        <w:r>
          <w:rPr>
            <w:noProof/>
            <w:webHidden/>
          </w:rPr>
          <w:fldChar w:fldCharType="end"/>
        </w:r>
      </w:hyperlink>
    </w:p>
    <w:p w14:paraId="6458F90B" w14:textId="4F85FAF8" w:rsidR="004A2C40" w:rsidRDefault="004A2C40">
      <w:pPr>
        <w:pStyle w:val="TOC1"/>
        <w:rPr>
          <w:rFonts w:asciiTheme="minorHAnsi" w:eastAsiaTheme="minorEastAsia" w:hAnsiTheme="minorHAnsi"/>
          <w:noProof/>
          <w:lang w:eastAsia="en-ID"/>
        </w:rPr>
      </w:pPr>
      <w:hyperlink w:anchor="_Toc48471591" w:history="1">
        <w:r w:rsidRPr="003B32D1">
          <w:rPr>
            <w:rStyle w:val="Hyperlink"/>
            <w:rFonts w:cs="Times New Roman"/>
            <w:bCs/>
            <w:noProof/>
            <w:lang w:val="en-US"/>
          </w:rPr>
          <w:t>C.</w:t>
        </w:r>
        <w:r>
          <w:rPr>
            <w:noProof/>
            <w:webHidden/>
          </w:rPr>
          <w:tab/>
        </w:r>
        <w:r>
          <w:rPr>
            <w:noProof/>
            <w:webHidden/>
          </w:rPr>
          <w:fldChar w:fldCharType="begin"/>
        </w:r>
        <w:r>
          <w:rPr>
            <w:noProof/>
            <w:webHidden/>
          </w:rPr>
          <w:instrText xml:space="preserve"> PAGEREF _Toc48471591 \h </w:instrText>
        </w:r>
        <w:r>
          <w:rPr>
            <w:noProof/>
            <w:webHidden/>
          </w:rPr>
        </w:r>
        <w:r>
          <w:rPr>
            <w:noProof/>
            <w:webHidden/>
          </w:rPr>
          <w:fldChar w:fldCharType="separate"/>
        </w:r>
        <w:r>
          <w:rPr>
            <w:noProof/>
            <w:webHidden/>
          </w:rPr>
          <w:t>464</w:t>
        </w:r>
        <w:r>
          <w:rPr>
            <w:noProof/>
            <w:webHidden/>
          </w:rPr>
          <w:fldChar w:fldCharType="end"/>
        </w:r>
      </w:hyperlink>
    </w:p>
    <w:p w14:paraId="4728678E" w14:textId="44571488" w:rsidR="00CD6C7B" w:rsidRPr="008A10EE" w:rsidRDefault="005049AF" w:rsidP="00711393">
      <w:pPr>
        <w:rPr>
          <w:rFonts w:cs="Times New Roman"/>
          <w:lang w:val="id-ID"/>
        </w:rPr>
      </w:pPr>
      <w:r w:rsidRPr="008A10EE">
        <w:rPr>
          <w:rFonts w:cs="Times New Roman"/>
          <w:lang w:val="id-ID"/>
        </w:rPr>
        <w:fldChar w:fldCharType="end"/>
      </w:r>
    </w:p>
    <w:p w14:paraId="51C15D99" w14:textId="3F34151D" w:rsidR="00827081" w:rsidRPr="005D6835" w:rsidRDefault="00827081" w:rsidP="005D6835">
      <w:pPr>
        <w:rPr>
          <w:rFonts w:cs="Times New Roman"/>
          <w:lang w:val="id-ID"/>
        </w:rPr>
      </w:pPr>
      <w:bookmarkStart w:id="14" w:name="_Toc517955677"/>
      <w:bookmarkStart w:id="15" w:name="_Toc24484772"/>
    </w:p>
    <w:p w14:paraId="0EF73AF3" w14:textId="77777777" w:rsidR="00827081" w:rsidRPr="008A10EE" w:rsidRDefault="00827081">
      <w:pPr>
        <w:spacing w:line="360" w:lineRule="auto"/>
        <w:rPr>
          <w:rFonts w:cs="Times New Roman"/>
          <w:i/>
          <w:lang w:val="id-ID"/>
        </w:rPr>
      </w:pPr>
      <w:r w:rsidRPr="008A10EE">
        <w:rPr>
          <w:rFonts w:cs="Times New Roman"/>
          <w:i/>
          <w:lang w:val="id-ID"/>
        </w:rPr>
        <w:br w:type="page"/>
      </w:r>
    </w:p>
    <w:p w14:paraId="28D5B155" w14:textId="78E3AF19" w:rsidR="0041437D" w:rsidRPr="008A10EE" w:rsidRDefault="0041437D" w:rsidP="00EA44A6">
      <w:pPr>
        <w:pStyle w:val="Heading1"/>
        <w:rPr>
          <w:rFonts w:cs="Times New Roman"/>
          <w:lang w:val="id-ID"/>
        </w:rPr>
      </w:pPr>
      <w:bookmarkStart w:id="16" w:name="_Toc48471492"/>
      <w:r w:rsidRPr="008A10EE">
        <w:rPr>
          <w:rFonts w:cs="Times New Roman"/>
          <w:lang w:val="id-ID"/>
        </w:rPr>
        <w:lastRenderedPageBreak/>
        <w:t>DAFTAR GAMBAR</w:t>
      </w:r>
      <w:bookmarkEnd w:id="14"/>
      <w:bookmarkEnd w:id="15"/>
      <w:bookmarkEnd w:id="16"/>
    </w:p>
    <w:p w14:paraId="549D2A2E" w14:textId="5A461F08" w:rsidR="004A2C40" w:rsidRDefault="00FA26B2">
      <w:pPr>
        <w:pStyle w:val="TableofFigures"/>
        <w:tabs>
          <w:tab w:val="right" w:leader="dot" w:pos="5833"/>
        </w:tabs>
        <w:rPr>
          <w:rFonts w:asciiTheme="minorHAnsi" w:eastAsiaTheme="minorEastAsia" w:hAnsiTheme="minorHAnsi"/>
          <w:noProof/>
          <w:lang w:eastAsia="en-ID"/>
        </w:rPr>
      </w:pPr>
      <w:r w:rsidRPr="008A10EE">
        <w:rPr>
          <w:rFonts w:cs="Times New Roman"/>
          <w:lang w:val="id-ID"/>
        </w:rPr>
        <w:fldChar w:fldCharType="begin"/>
      </w:r>
      <w:r w:rsidRPr="008A10EE">
        <w:rPr>
          <w:rFonts w:cs="Times New Roman"/>
          <w:lang w:val="id-ID"/>
        </w:rPr>
        <w:instrText xml:space="preserve"> TOC \h \z \c "Gambar" </w:instrText>
      </w:r>
      <w:r w:rsidRPr="008A10EE">
        <w:rPr>
          <w:rFonts w:cs="Times New Roman"/>
          <w:lang w:val="id-ID"/>
        </w:rPr>
        <w:fldChar w:fldCharType="separate"/>
      </w:r>
      <w:hyperlink w:anchor="_Toc48471592" w:history="1">
        <w:r w:rsidR="004A2C40" w:rsidRPr="004E4B82">
          <w:rPr>
            <w:rStyle w:val="Hyperlink"/>
            <w:rFonts w:cs="Times New Roman"/>
            <w:noProof/>
          </w:rPr>
          <w:t>Gambar 1.6.1 Roadmap Laboratorium Manajemen Sistem Informasi</w:t>
        </w:r>
        <w:r w:rsidR="004A2C40">
          <w:rPr>
            <w:noProof/>
            <w:webHidden/>
          </w:rPr>
          <w:tab/>
        </w:r>
        <w:r w:rsidR="004A2C40">
          <w:rPr>
            <w:noProof/>
            <w:webHidden/>
          </w:rPr>
          <w:fldChar w:fldCharType="begin"/>
        </w:r>
        <w:r w:rsidR="004A2C40">
          <w:rPr>
            <w:noProof/>
            <w:webHidden/>
          </w:rPr>
          <w:instrText xml:space="preserve"> PAGEREF _Toc48471592 \h </w:instrText>
        </w:r>
        <w:r w:rsidR="004A2C40">
          <w:rPr>
            <w:noProof/>
            <w:webHidden/>
          </w:rPr>
        </w:r>
        <w:r w:rsidR="004A2C40">
          <w:rPr>
            <w:noProof/>
            <w:webHidden/>
          </w:rPr>
          <w:fldChar w:fldCharType="separate"/>
        </w:r>
        <w:r w:rsidR="004A2C40">
          <w:rPr>
            <w:noProof/>
            <w:webHidden/>
          </w:rPr>
          <w:t>6</w:t>
        </w:r>
        <w:r w:rsidR="004A2C40">
          <w:rPr>
            <w:noProof/>
            <w:webHidden/>
          </w:rPr>
          <w:fldChar w:fldCharType="end"/>
        </w:r>
      </w:hyperlink>
    </w:p>
    <w:p w14:paraId="2C6818E7" w14:textId="65403FA1" w:rsidR="004A2C40" w:rsidRDefault="004A2C40">
      <w:pPr>
        <w:pStyle w:val="TableofFigures"/>
        <w:tabs>
          <w:tab w:val="right" w:leader="dot" w:pos="5833"/>
        </w:tabs>
        <w:rPr>
          <w:rFonts w:asciiTheme="minorHAnsi" w:eastAsiaTheme="minorEastAsia" w:hAnsiTheme="minorHAnsi"/>
          <w:noProof/>
          <w:lang w:eastAsia="en-ID"/>
        </w:rPr>
      </w:pPr>
      <w:hyperlink w:anchor="_Toc48471593" w:history="1">
        <w:r w:rsidRPr="004E4B82">
          <w:rPr>
            <w:rStyle w:val="Hyperlink"/>
            <w:noProof/>
          </w:rPr>
          <w:t xml:space="preserve">Gambar 2.2.1 Gambar </w:t>
        </w:r>
        <w:r w:rsidRPr="004E4B82">
          <w:rPr>
            <w:rStyle w:val="Hyperlink"/>
            <w:i/>
            <w:noProof/>
          </w:rPr>
          <w:t xml:space="preserve">Software </w:t>
        </w:r>
        <w:r w:rsidRPr="004E4B82">
          <w:rPr>
            <w:rStyle w:val="Hyperlink"/>
            <w:noProof/>
          </w:rPr>
          <w:t>ATLAS.ti</w:t>
        </w:r>
        <w:r>
          <w:rPr>
            <w:noProof/>
            <w:webHidden/>
          </w:rPr>
          <w:tab/>
        </w:r>
        <w:r>
          <w:rPr>
            <w:noProof/>
            <w:webHidden/>
          </w:rPr>
          <w:fldChar w:fldCharType="begin"/>
        </w:r>
        <w:r>
          <w:rPr>
            <w:noProof/>
            <w:webHidden/>
          </w:rPr>
          <w:instrText xml:space="preserve"> PAGEREF _Toc48471593 \h </w:instrText>
        </w:r>
        <w:r>
          <w:rPr>
            <w:noProof/>
            <w:webHidden/>
          </w:rPr>
        </w:r>
        <w:r>
          <w:rPr>
            <w:noProof/>
            <w:webHidden/>
          </w:rPr>
          <w:fldChar w:fldCharType="separate"/>
        </w:r>
        <w:r>
          <w:rPr>
            <w:noProof/>
            <w:webHidden/>
          </w:rPr>
          <w:t>27</w:t>
        </w:r>
        <w:r>
          <w:rPr>
            <w:noProof/>
            <w:webHidden/>
          </w:rPr>
          <w:fldChar w:fldCharType="end"/>
        </w:r>
      </w:hyperlink>
    </w:p>
    <w:p w14:paraId="309028DD" w14:textId="51DE21C6" w:rsidR="004A2C40" w:rsidRDefault="004A2C40">
      <w:pPr>
        <w:pStyle w:val="TableofFigures"/>
        <w:tabs>
          <w:tab w:val="right" w:leader="dot" w:pos="5833"/>
        </w:tabs>
        <w:rPr>
          <w:rFonts w:asciiTheme="minorHAnsi" w:eastAsiaTheme="minorEastAsia" w:hAnsiTheme="minorHAnsi"/>
          <w:noProof/>
          <w:lang w:eastAsia="en-ID"/>
        </w:rPr>
      </w:pPr>
      <w:hyperlink w:anchor="_Toc48471594" w:history="1">
        <w:r w:rsidRPr="004E4B82">
          <w:rPr>
            <w:rStyle w:val="Hyperlink"/>
            <w:noProof/>
          </w:rPr>
          <w:t>Gambar 2.2.2 Membuat Project Baru pada ATLAS.ti</w:t>
        </w:r>
        <w:r>
          <w:rPr>
            <w:noProof/>
            <w:webHidden/>
          </w:rPr>
          <w:tab/>
        </w:r>
        <w:r>
          <w:rPr>
            <w:noProof/>
            <w:webHidden/>
          </w:rPr>
          <w:fldChar w:fldCharType="begin"/>
        </w:r>
        <w:r>
          <w:rPr>
            <w:noProof/>
            <w:webHidden/>
          </w:rPr>
          <w:instrText xml:space="preserve"> PAGEREF _Toc48471594 \h </w:instrText>
        </w:r>
        <w:r>
          <w:rPr>
            <w:noProof/>
            <w:webHidden/>
          </w:rPr>
        </w:r>
        <w:r>
          <w:rPr>
            <w:noProof/>
            <w:webHidden/>
          </w:rPr>
          <w:fldChar w:fldCharType="separate"/>
        </w:r>
        <w:r>
          <w:rPr>
            <w:noProof/>
            <w:webHidden/>
          </w:rPr>
          <w:t>27</w:t>
        </w:r>
        <w:r>
          <w:rPr>
            <w:noProof/>
            <w:webHidden/>
          </w:rPr>
          <w:fldChar w:fldCharType="end"/>
        </w:r>
      </w:hyperlink>
    </w:p>
    <w:p w14:paraId="257C830C" w14:textId="6C41AA06" w:rsidR="004A2C40" w:rsidRDefault="004A2C40">
      <w:pPr>
        <w:pStyle w:val="TableofFigures"/>
        <w:tabs>
          <w:tab w:val="right" w:leader="dot" w:pos="5833"/>
        </w:tabs>
        <w:rPr>
          <w:rFonts w:asciiTheme="minorHAnsi" w:eastAsiaTheme="minorEastAsia" w:hAnsiTheme="minorHAnsi"/>
          <w:noProof/>
          <w:lang w:eastAsia="en-ID"/>
        </w:rPr>
      </w:pPr>
      <w:hyperlink w:anchor="_Toc48471595" w:history="1">
        <w:r w:rsidRPr="004E4B82">
          <w:rPr>
            <w:rStyle w:val="Hyperlink"/>
            <w:noProof/>
          </w:rPr>
          <w:t xml:space="preserve">Gambar 2.2.3 </w:t>
        </w:r>
        <w:r w:rsidRPr="004E4B82">
          <w:rPr>
            <w:rStyle w:val="Hyperlink"/>
            <w:noProof/>
            <w:lang w:val="en-GB"/>
          </w:rPr>
          <w:t>Tampilan Awal ATLAS.ti</w:t>
        </w:r>
        <w:r>
          <w:rPr>
            <w:noProof/>
            <w:webHidden/>
          </w:rPr>
          <w:tab/>
        </w:r>
        <w:r>
          <w:rPr>
            <w:noProof/>
            <w:webHidden/>
          </w:rPr>
          <w:fldChar w:fldCharType="begin"/>
        </w:r>
        <w:r>
          <w:rPr>
            <w:noProof/>
            <w:webHidden/>
          </w:rPr>
          <w:instrText xml:space="preserve"> PAGEREF _Toc48471595 \h </w:instrText>
        </w:r>
        <w:r>
          <w:rPr>
            <w:noProof/>
            <w:webHidden/>
          </w:rPr>
        </w:r>
        <w:r>
          <w:rPr>
            <w:noProof/>
            <w:webHidden/>
          </w:rPr>
          <w:fldChar w:fldCharType="separate"/>
        </w:r>
        <w:r>
          <w:rPr>
            <w:noProof/>
            <w:webHidden/>
          </w:rPr>
          <w:t>28</w:t>
        </w:r>
        <w:r>
          <w:rPr>
            <w:noProof/>
            <w:webHidden/>
          </w:rPr>
          <w:fldChar w:fldCharType="end"/>
        </w:r>
      </w:hyperlink>
    </w:p>
    <w:p w14:paraId="34BC3841" w14:textId="12F0DA69" w:rsidR="004A2C40" w:rsidRDefault="004A2C40">
      <w:pPr>
        <w:pStyle w:val="TableofFigures"/>
        <w:tabs>
          <w:tab w:val="right" w:leader="dot" w:pos="5833"/>
        </w:tabs>
        <w:rPr>
          <w:rFonts w:asciiTheme="minorHAnsi" w:eastAsiaTheme="minorEastAsia" w:hAnsiTheme="minorHAnsi"/>
          <w:noProof/>
          <w:lang w:eastAsia="en-ID"/>
        </w:rPr>
      </w:pPr>
      <w:hyperlink w:anchor="_Toc48471596" w:history="1">
        <w:r w:rsidRPr="004E4B82">
          <w:rPr>
            <w:rStyle w:val="Hyperlink"/>
            <w:noProof/>
          </w:rPr>
          <w:t xml:space="preserve">Gambar 2.2.4 </w:t>
        </w:r>
        <w:r w:rsidRPr="004E4B82">
          <w:rPr>
            <w:rStyle w:val="Hyperlink"/>
            <w:i/>
            <w:noProof/>
            <w:lang w:val="en-GB"/>
          </w:rPr>
          <w:t>Dokumen Manager</w:t>
        </w:r>
        <w:r w:rsidRPr="004E4B82">
          <w:rPr>
            <w:rStyle w:val="Hyperlink"/>
            <w:noProof/>
            <w:lang w:val="en-GB"/>
          </w:rPr>
          <w:t xml:space="preserve"> pada ATLAS.ti</w:t>
        </w:r>
        <w:r>
          <w:rPr>
            <w:noProof/>
            <w:webHidden/>
          </w:rPr>
          <w:tab/>
        </w:r>
        <w:r>
          <w:rPr>
            <w:noProof/>
            <w:webHidden/>
          </w:rPr>
          <w:fldChar w:fldCharType="begin"/>
        </w:r>
        <w:r>
          <w:rPr>
            <w:noProof/>
            <w:webHidden/>
          </w:rPr>
          <w:instrText xml:space="preserve"> PAGEREF _Toc48471596 \h </w:instrText>
        </w:r>
        <w:r>
          <w:rPr>
            <w:noProof/>
            <w:webHidden/>
          </w:rPr>
        </w:r>
        <w:r>
          <w:rPr>
            <w:noProof/>
            <w:webHidden/>
          </w:rPr>
          <w:fldChar w:fldCharType="separate"/>
        </w:r>
        <w:r>
          <w:rPr>
            <w:noProof/>
            <w:webHidden/>
          </w:rPr>
          <w:t>28</w:t>
        </w:r>
        <w:r>
          <w:rPr>
            <w:noProof/>
            <w:webHidden/>
          </w:rPr>
          <w:fldChar w:fldCharType="end"/>
        </w:r>
      </w:hyperlink>
    </w:p>
    <w:p w14:paraId="33C6E7BC" w14:textId="4C21454C" w:rsidR="004A2C40" w:rsidRDefault="004A2C40">
      <w:pPr>
        <w:pStyle w:val="TableofFigures"/>
        <w:tabs>
          <w:tab w:val="right" w:leader="dot" w:pos="5833"/>
        </w:tabs>
        <w:rPr>
          <w:rFonts w:asciiTheme="minorHAnsi" w:eastAsiaTheme="minorEastAsia" w:hAnsiTheme="minorHAnsi"/>
          <w:noProof/>
          <w:lang w:eastAsia="en-ID"/>
        </w:rPr>
      </w:pPr>
      <w:hyperlink w:anchor="_Toc48471597" w:history="1">
        <w:r w:rsidRPr="004E4B82">
          <w:rPr>
            <w:rStyle w:val="Hyperlink"/>
            <w:rFonts w:cs="Times New Roman"/>
            <w:noProof/>
          </w:rPr>
          <w:t>Gambar 2.2.1 Alur Pengerjaan Tugas Akhir</w:t>
        </w:r>
        <w:r>
          <w:rPr>
            <w:noProof/>
            <w:webHidden/>
          </w:rPr>
          <w:tab/>
        </w:r>
        <w:r>
          <w:rPr>
            <w:noProof/>
            <w:webHidden/>
          </w:rPr>
          <w:fldChar w:fldCharType="begin"/>
        </w:r>
        <w:r>
          <w:rPr>
            <w:noProof/>
            <w:webHidden/>
          </w:rPr>
          <w:instrText xml:space="preserve"> PAGEREF _Toc48471597 \h </w:instrText>
        </w:r>
        <w:r>
          <w:rPr>
            <w:noProof/>
            <w:webHidden/>
          </w:rPr>
        </w:r>
        <w:r>
          <w:rPr>
            <w:noProof/>
            <w:webHidden/>
          </w:rPr>
          <w:fldChar w:fldCharType="separate"/>
        </w:r>
        <w:r>
          <w:rPr>
            <w:noProof/>
            <w:webHidden/>
          </w:rPr>
          <w:t>31</w:t>
        </w:r>
        <w:r>
          <w:rPr>
            <w:noProof/>
            <w:webHidden/>
          </w:rPr>
          <w:fldChar w:fldCharType="end"/>
        </w:r>
      </w:hyperlink>
    </w:p>
    <w:p w14:paraId="70B4F421" w14:textId="068F18BE" w:rsidR="004A2C40" w:rsidRDefault="004A2C40">
      <w:pPr>
        <w:pStyle w:val="TableofFigures"/>
        <w:tabs>
          <w:tab w:val="right" w:leader="dot" w:pos="5833"/>
        </w:tabs>
        <w:rPr>
          <w:rFonts w:asciiTheme="minorHAnsi" w:eastAsiaTheme="minorEastAsia" w:hAnsiTheme="minorHAnsi"/>
          <w:noProof/>
          <w:lang w:eastAsia="en-ID"/>
        </w:rPr>
      </w:pPr>
      <w:hyperlink w:anchor="_Toc48471598" w:history="1">
        <w:r w:rsidRPr="004E4B82">
          <w:rPr>
            <w:rStyle w:val="Hyperlink"/>
            <w:rFonts w:cs="Times New Roman"/>
            <w:noProof/>
          </w:rPr>
          <w:t xml:space="preserve">Gambar 5.2.1 </w:t>
        </w:r>
        <w:r w:rsidRPr="004E4B82">
          <w:rPr>
            <w:rStyle w:val="Hyperlink"/>
            <w:rFonts w:cs="Times New Roman"/>
            <w:i/>
            <w:noProof/>
          </w:rPr>
          <w:t>Datatrend</w:t>
        </w:r>
        <w:r w:rsidRPr="004E4B82">
          <w:rPr>
            <w:rStyle w:val="Hyperlink"/>
            <w:rFonts w:cs="Times New Roman"/>
            <w:noProof/>
          </w:rPr>
          <w:t xml:space="preserve"> Perguruan Tinggi pada Penelitian</w:t>
        </w:r>
        <w:r>
          <w:rPr>
            <w:noProof/>
            <w:webHidden/>
          </w:rPr>
          <w:tab/>
        </w:r>
        <w:r>
          <w:rPr>
            <w:noProof/>
            <w:webHidden/>
          </w:rPr>
          <w:fldChar w:fldCharType="begin"/>
        </w:r>
        <w:r>
          <w:rPr>
            <w:noProof/>
            <w:webHidden/>
          </w:rPr>
          <w:instrText xml:space="preserve"> PAGEREF _Toc48471598 \h </w:instrText>
        </w:r>
        <w:r>
          <w:rPr>
            <w:noProof/>
            <w:webHidden/>
          </w:rPr>
        </w:r>
        <w:r>
          <w:rPr>
            <w:noProof/>
            <w:webHidden/>
          </w:rPr>
          <w:fldChar w:fldCharType="separate"/>
        </w:r>
        <w:r>
          <w:rPr>
            <w:noProof/>
            <w:webHidden/>
          </w:rPr>
          <w:t>65</w:t>
        </w:r>
        <w:r>
          <w:rPr>
            <w:noProof/>
            <w:webHidden/>
          </w:rPr>
          <w:fldChar w:fldCharType="end"/>
        </w:r>
      </w:hyperlink>
    </w:p>
    <w:p w14:paraId="69069836" w14:textId="03EC8F8E" w:rsidR="004A2C40" w:rsidRDefault="004A2C40">
      <w:pPr>
        <w:pStyle w:val="TableofFigures"/>
        <w:tabs>
          <w:tab w:val="right" w:leader="dot" w:pos="5833"/>
        </w:tabs>
        <w:rPr>
          <w:rFonts w:asciiTheme="minorHAnsi" w:eastAsiaTheme="minorEastAsia" w:hAnsiTheme="minorHAnsi"/>
          <w:noProof/>
          <w:lang w:eastAsia="en-ID"/>
        </w:rPr>
      </w:pPr>
      <w:hyperlink w:anchor="_Toc48471599" w:history="1">
        <w:r w:rsidRPr="004E4B82">
          <w:rPr>
            <w:rStyle w:val="Hyperlink"/>
            <w:noProof/>
          </w:rPr>
          <w:t xml:space="preserve">Gambar 5.5.1 </w:t>
        </w:r>
        <w:r w:rsidRPr="004E4B82">
          <w:rPr>
            <w:rStyle w:val="Hyperlink"/>
            <w:rFonts w:cs="Times New Roman"/>
            <w:i/>
            <w:noProof/>
            <w:lang w:val="en-US"/>
          </w:rPr>
          <w:t xml:space="preserve">Code Manager </w:t>
        </w:r>
        <w:r w:rsidRPr="004E4B82">
          <w:rPr>
            <w:rStyle w:val="Hyperlink"/>
            <w:rFonts w:cs="Times New Roman"/>
            <w:noProof/>
            <w:lang w:val="en-US"/>
          </w:rPr>
          <w:t>pada ATLAS.ti</w:t>
        </w:r>
        <w:r>
          <w:rPr>
            <w:noProof/>
            <w:webHidden/>
          </w:rPr>
          <w:tab/>
        </w:r>
        <w:r>
          <w:rPr>
            <w:noProof/>
            <w:webHidden/>
          </w:rPr>
          <w:fldChar w:fldCharType="begin"/>
        </w:r>
        <w:r>
          <w:rPr>
            <w:noProof/>
            <w:webHidden/>
          </w:rPr>
          <w:instrText xml:space="preserve"> PAGEREF _Toc48471599 \h </w:instrText>
        </w:r>
        <w:r>
          <w:rPr>
            <w:noProof/>
            <w:webHidden/>
          </w:rPr>
        </w:r>
        <w:r>
          <w:rPr>
            <w:noProof/>
            <w:webHidden/>
          </w:rPr>
          <w:fldChar w:fldCharType="separate"/>
        </w:r>
        <w:r>
          <w:rPr>
            <w:noProof/>
            <w:webHidden/>
          </w:rPr>
          <w:t>91</w:t>
        </w:r>
        <w:r>
          <w:rPr>
            <w:noProof/>
            <w:webHidden/>
          </w:rPr>
          <w:fldChar w:fldCharType="end"/>
        </w:r>
      </w:hyperlink>
    </w:p>
    <w:p w14:paraId="3D0A4422" w14:textId="7EBD2185" w:rsidR="004A2C40" w:rsidRDefault="004A2C40">
      <w:pPr>
        <w:pStyle w:val="TableofFigures"/>
        <w:tabs>
          <w:tab w:val="right" w:leader="dot" w:pos="5833"/>
        </w:tabs>
        <w:rPr>
          <w:rFonts w:asciiTheme="minorHAnsi" w:eastAsiaTheme="minorEastAsia" w:hAnsiTheme="minorHAnsi"/>
          <w:noProof/>
          <w:lang w:eastAsia="en-ID"/>
        </w:rPr>
      </w:pPr>
      <w:hyperlink w:anchor="_Toc48471600" w:history="1">
        <w:r w:rsidRPr="004E4B82">
          <w:rPr>
            <w:rStyle w:val="Hyperlink"/>
            <w:noProof/>
          </w:rPr>
          <w:t xml:space="preserve">Gambar 6.2.1 </w:t>
        </w:r>
        <w:r w:rsidRPr="004E4B82">
          <w:rPr>
            <w:rStyle w:val="Hyperlink"/>
            <w:rFonts w:cs="Times New Roman"/>
            <w:i/>
            <w:noProof/>
          </w:rPr>
          <w:t xml:space="preserve">Network </w:t>
        </w:r>
        <w:r w:rsidRPr="004E4B82">
          <w:rPr>
            <w:rStyle w:val="Hyperlink"/>
            <w:rFonts w:cs="Times New Roman"/>
            <w:noProof/>
            <w:lang w:val="en-US"/>
          </w:rPr>
          <w:t>Antar Faktor Pendorong yang Saling Berpengaruh Hasil Wawancara</w:t>
        </w:r>
        <w:r>
          <w:rPr>
            <w:noProof/>
            <w:webHidden/>
          </w:rPr>
          <w:tab/>
        </w:r>
        <w:r>
          <w:rPr>
            <w:noProof/>
            <w:webHidden/>
          </w:rPr>
          <w:fldChar w:fldCharType="begin"/>
        </w:r>
        <w:r>
          <w:rPr>
            <w:noProof/>
            <w:webHidden/>
          </w:rPr>
          <w:instrText xml:space="preserve"> PAGEREF _Toc48471600 \h </w:instrText>
        </w:r>
        <w:r>
          <w:rPr>
            <w:noProof/>
            <w:webHidden/>
          </w:rPr>
        </w:r>
        <w:r>
          <w:rPr>
            <w:noProof/>
            <w:webHidden/>
          </w:rPr>
          <w:fldChar w:fldCharType="separate"/>
        </w:r>
        <w:r>
          <w:rPr>
            <w:noProof/>
            <w:webHidden/>
          </w:rPr>
          <w:t>130</w:t>
        </w:r>
        <w:r>
          <w:rPr>
            <w:noProof/>
            <w:webHidden/>
          </w:rPr>
          <w:fldChar w:fldCharType="end"/>
        </w:r>
      </w:hyperlink>
    </w:p>
    <w:p w14:paraId="4DE49123" w14:textId="317A6085" w:rsidR="004A2C40" w:rsidRDefault="004A2C40">
      <w:pPr>
        <w:pStyle w:val="TableofFigures"/>
        <w:tabs>
          <w:tab w:val="right" w:leader="dot" w:pos="5833"/>
        </w:tabs>
        <w:rPr>
          <w:rFonts w:asciiTheme="minorHAnsi" w:eastAsiaTheme="minorEastAsia" w:hAnsiTheme="minorHAnsi"/>
          <w:noProof/>
          <w:lang w:eastAsia="en-ID"/>
        </w:rPr>
      </w:pPr>
      <w:hyperlink w:anchor="_Toc48471601" w:history="1">
        <w:r w:rsidRPr="004E4B82">
          <w:rPr>
            <w:rStyle w:val="Hyperlink"/>
            <w:noProof/>
          </w:rPr>
          <w:t xml:space="preserve">Gambar 6.3.1 </w:t>
        </w:r>
        <w:r w:rsidRPr="004E4B82">
          <w:rPr>
            <w:rStyle w:val="Hyperlink"/>
            <w:rFonts w:cs="Times New Roman"/>
            <w:noProof/>
          </w:rPr>
          <w:t xml:space="preserve">Pengaruh Antar Faktor Pendorong Temuan Hasil Wawancara dan Diskusi </w:t>
        </w:r>
        <w:r w:rsidRPr="004E4B82">
          <w:rPr>
            <w:rStyle w:val="Hyperlink"/>
            <w:rFonts w:cs="Times New Roman"/>
            <w:i/>
            <w:noProof/>
          </w:rPr>
          <w:t>Expert</w:t>
        </w:r>
        <w:r>
          <w:rPr>
            <w:noProof/>
            <w:webHidden/>
          </w:rPr>
          <w:tab/>
        </w:r>
        <w:r>
          <w:rPr>
            <w:noProof/>
            <w:webHidden/>
          </w:rPr>
          <w:fldChar w:fldCharType="begin"/>
        </w:r>
        <w:r>
          <w:rPr>
            <w:noProof/>
            <w:webHidden/>
          </w:rPr>
          <w:instrText xml:space="preserve"> PAGEREF _Toc48471601 \h </w:instrText>
        </w:r>
        <w:r>
          <w:rPr>
            <w:noProof/>
            <w:webHidden/>
          </w:rPr>
        </w:r>
        <w:r>
          <w:rPr>
            <w:noProof/>
            <w:webHidden/>
          </w:rPr>
          <w:fldChar w:fldCharType="separate"/>
        </w:r>
        <w:r>
          <w:rPr>
            <w:noProof/>
            <w:webHidden/>
          </w:rPr>
          <w:t>140</w:t>
        </w:r>
        <w:r>
          <w:rPr>
            <w:noProof/>
            <w:webHidden/>
          </w:rPr>
          <w:fldChar w:fldCharType="end"/>
        </w:r>
      </w:hyperlink>
    </w:p>
    <w:p w14:paraId="54A0BBD0" w14:textId="73CE44AD" w:rsidR="004A2C40" w:rsidRDefault="004A2C40">
      <w:pPr>
        <w:pStyle w:val="TableofFigures"/>
        <w:tabs>
          <w:tab w:val="right" w:leader="dot" w:pos="5833"/>
        </w:tabs>
        <w:rPr>
          <w:rFonts w:asciiTheme="minorHAnsi" w:eastAsiaTheme="minorEastAsia" w:hAnsiTheme="minorHAnsi"/>
          <w:noProof/>
          <w:lang w:eastAsia="en-ID"/>
        </w:rPr>
      </w:pPr>
      <w:hyperlink w:anchor="_Toc48471602" w:history="1">
        <w:r w:rsidRPr="004E4B82">
          <w:rPr>
            <w:rStyle w:val="Hyperlink"/>
            <w:noProof/>
          </w:rPr>
          <w:t>Gambar 6.3.1</w:t>
        </w:r>
        <w:r w:rsidRPr="004E4B82">
          <w:rPr>
            <w:rStyle w:val="Hyperlink"/>
            <w:rFonts w:cs="Times New Roman"/>
            <w:noProof/>
            <w:lang w:val="en-US"/>
          </w:rPr>
          <w:t xml:space="preserve"> Kesimpulan Akhir </w:t>
        </w:r>
        <w:r w:rsidRPr="004E4B82">
          <w:rPr>
            <w:rStyle w:val="Hyperlink"/>
            <w:rFonts w:cs="Times New Roman"/>
            <w:i/>
            <w:noProof/>
            <w:lang w:val="en-US"/>
          </w:rPr>
          <w:t xml:space="preserve">Network View </w:t>
        </w:r>
        <w:r w:rsidRPr="004E4B82">
          <w:rPr>
            <w:rStyle w:val="Hyperlink"/>
            <w:rFonts w:cs="Times New Roman"/>
            <w:noProof/>
            <w:lang w:val="en-US"/>
          </w:rPr>
          <w:t>Antar Faktor Pendorong Bagi Keberhasilan Implementasi SI pada Perguruan Tinggi di Surabaya</w:t>
        </w:r>
        <w:r>
          <w:rPr>
            <w:noProof/>
            <w:webHidden/>
          </w:rPr>
          <w:tab/>
        </w:r>
        <w:r>
          <w:rPr>
            <w:noProof/>
            <w:webHidden/>
          </w:rPr>
          <w:fldChar w:fldCharType="begin"/>
        </w:r>
        <w:r>
          <w:rPr>
            <w:noProof/>
            <w:webHidden/>
          </w:rPr>
          <w:instrText xml:space="preserve"> PAGEREF _Toc48471602 \h </w:instrText>
        </w:r>
        <w:r>
          <w:rPr>
            <w:noProof/>
            <w:webHidden/>
          </w:rPr>
        </w:r>
        <w:r>
          <w:rPr>
            <w:noProof/>
            <w:webHidden/>
          </w:rPr>
          <w:fldChar w:fldCharType="separate"/>
        </w:r>
        <w:r>
          <w:rPr>
            <w:noProof/>
            <w:webHidden/>
          </w:rPr>
          <w:t>147</w:t>
        </w:r>
        <w:r>
          <w:rPr>
            <w:noProof/>
            <w:webHidden/>
          </w:rPr>
          <w:fldChar w:fldCharType="end"/>
        </w:r>
      </w:hyperlink>
    </w:p>
    <w:p w14:paraId="67DDE62E" w14:textId="3551FB12" w:rsidR="00827081" w:rsidRPr="005D6835" w:rsidRDefault="00FA26B2" w:rsidP="005D6835">
      <w:pPr>
        <w:rPr>
          <w:rFonts w:cs="Times New Roman"/>
          <w:lang w:val="id-ID"/>
        </w:rPr>
      </w:pPr>
      <w:r w:rsidRPr="008A10EE">
        <w:rPr>
          <w:rFonts w:cs="Times New Roman"/>
          <w:lang w:val="id-ID"/>
        </w:rPr>
        <w:fldChar w:fldCharType="end"/>
      </w:r>
    </w:p>
    <w:p w14:paraId="371E9DE0" w14:textId="77777777" w:rsidR="00827081" w:rsidRPr="008A10EE" w:rsidRDefault="00827081">
      <w:pPr>
        <w:spacing w:line="360" w:lineRule="auto"/>
        <w:rPr>
          <w:rFonts w:cs="Times New Roman"/>
          <w:i/>
          <w:lang w:val="id-ID"/>
        </w:rPr>
      </w:pPr>
      <w:r w:rsidRPr="008A10EE">
        <w:rPr>
          <w:rFonts w:cs="Times New Roman"/>
          <w:i/>
          <w:lang w:val="id-ID"/>
        </w:rPr>
        <w:br w:type="page"/>
      </w:r>
    </w:p>
    <w:p w14:paraId="3A6689DD" w14:textId="605AD3A5" w:rsidR="008142E0" w:rsidRPr="008A10EE" w:rsidRDefault="0041437D" w:rsidP="009530A5">
      <w:pPr>
        <w:pStyle w:val="Heading1"/>
        <w:rPr>
          <w:rFonts w:cs="Times New Roman"/>
          <w:lang w:val="id-ID"/>
        </w:rPr>
      </w:pPr>
      <w:bookmarkStart w:id="17" w:name="_Toc24484773"/>
      <w:bookmarkStart w:id="18" w:name="_Toc48471493"/>
      <w:r w:rsidRPr="008A10EE">
        <w:rPr>
          <w:rFonts w:cs="Times New Roman"/>
          <w:lang w:val="id-ID"/>
        </w:rPr>
        <w:lastRenderedPageBreak/>
        <w:t>DAFTAR TABEL</w:t>
      </w:r>
      <w:bookmarkEnd w:id="17"/>
      <w:bookmarkEnd w:id="18"/>
    </w:p>
    <w:p w14:paraId="101E96CE" w14:textId="336F6FE9" w:rsidR="004A2C40" w:rsidRDefault="00FA26B2">
      <w:pPr>
        <w:pStyle w:val="TableofFigures"/>
        <w:tabs>
          <w:tab w:val="right" w:leader="dot" w:pos="5833"/>
        </w:tabs>
        <w:rPr>
          <w:rFonts w:asciiTheme="minorHAnsi" w:eastAsiaTheme="minorEastAsia" w:hAnsiTheme="minorHAnsi"/>
          <w:noProof/>
          <w:lang w:eastAsia="en-ID"/>
        </w:rPr>
      </w:pPr>
      <w:r w:rsidRPr="008A10EE">
        <w:rPr>
          <w:rFonts w:cs="Times New Roman"/>
          <w:lang w:val="id-ID"/>
        </w:rPr>
        <w:fldChar w:fldCharType="begin"/>
      </w:r>
      <w:r w:rsidRPr="008A10EE">
        <w:rPr>
          <w:rFonts w:cs="Times New Roman"/>
          <w:lang w:val="id-ID"/>
        </w:rPr>
        <w:instrText xml:space="preserve"> TOC \h \z \c "Tabel" </w:instrText>
      </w:r>
      <w:r w:rsidRPr="008A10EE">
        <w:rPr>
          <w:rFonts w:cs="Times New Roman"/>
          <w:lang w:val="id-ID"/>
        </w:rPr>
        <w:fldChar w:fldCharType="separate"/>
      </w:r>
      <w:hyperlink w:anchor="_Toc48471603" w:history="1">
        <w:r w:rsidR="004A2C40" w:rsidRPr="0050171F">
          <w:rPr>
            <w:rStyle w:val="Hyperlink"/>
            <w:rFonts w:cs="Times New Roman"/>
            <w:noProof/>
          </w:rPr>
          <w:t>Tabel 2.1 Penelitian Sebelumnya</w:t>
        </w:r>
        <w:r w:rsidR="004A2C40">
          <w:rPr>
            <w:noProof/>
            <w:webHidden/>
          </w:rPr>
          <w:tab/>
        </w:r>
        <w:r w:rsidR="004A2C40">
          <w:rPr>
            <w:noProof/>
            <w:webHidden/>
          </w:rPr>
          <w:fldChar w:fldCharType="begin"/>
        </w:r>
        <w:r w:rsidR="004A2C40">
          <w:rPr>
            <w:noProof/>
            <w:webHidden/>
          </w:rPr>
          <w:instrText xml:space="preserve"> PAGEREF _Toc48471603 \h </w:instrText>
        </w:r>
        <w:r w:rsidR="004A2C40">
          <w:rPr>
            <w:noProof/>
            <w:webHidden/>
          </w:rPr>
        </w:r>
        <w:r w:rsidR="004A2C40">
          <w:rPr>
            <w:noProof/>
            <w:webHidden/>
          </w:rPr>
          <w:fldChar w:fldCharType="separate"/>
        </w:r>
        <w:r w:rsidR="004A2C40">
          <w:rPr>
            <w:noProof/>
            <w:webHidden/>
          </w:rPr>
          <w:t>9</w:t>
        </w:r>
        <w:r w:rsidR="004A2C40">
          <w:rPr>
            <w:noProof/>
            <w:webHidden/>
          </w:rPr>
          <w:fldChar w:fldCharType="end"/>
        </w:r>
      </w:hyperlink>
    </w:p>
    <w:p w14:paraId="008C1928" w14:textId="2DD71925" w:rsidR="004A2C40" w:rsidRDefault="004A2C40">
      <w:pPr>
        <w:pStyle w:val="TableofFigures"/>
        <w:tabs>
          <w:tab w:val="right" w:leader="dot" w:pos="5833"/>
        </w:tabs>
        <w:rPr>
          <w:rFonts w:asciiTheme="minorHAnsi" w:eastAsiaTheme="minorEastAsia" w:hAnsiTheme="minorHAnsi"/>
          <w:noProof/>
          <w:lang w:eastAsia="en-ID"/>
        </w:rPr>
      </w:pPr>
      <w:hyperlink w:anchor="_Toc48471604" w:history="1">
        <w:r w:rsidRPr="0050171F">
          <w:rPr>
            <w:rStyle w:val="Hyperlink"/>
            <w:rFonts w:cs="Times New Roman"/>
            <w:noProof/>
          </w:rPr>
          <w:t>Tabel 4.1 Permasalahan Implementasi Sistem Informasi pada Perguruan Tinggi</w:t>
        </w:r>
        <w:r>
          <w:rPr>
            <w:noProof/>
            <w:webHidden/>
          </w:rPr>
          <w:tab/>
        </w:r>
        <w:r>
          <w:rPr>
            <w:noProof/>
            <w:webHidden/>
          </w:rPr>
          <w:fldChar w:fldCharType="begin"/>
        </w:r>
        <w:r>
          <w:rPr>
            <w:noProof/>
            <w:webHidden/>
          </w:rPr>
          <w:instrText xml:space="preserve"> PAGEREF _Toc48471604 \h </w:instrText>
        </w:r>
        <w:r>
          <w:rPr>
            <w:noProof/>
            <w:webHidden/>
          </w:rPr>
        </w:r>
        <w:r>
          <w:rPr>
            <w:noProof/>
            <w:webHidden/>
          </w:rPr>
          <w:fldChar w:fldCharType="separate"/>
        </w:r>
        <w:r>
          <w:rPr>
            <w:noProof/>
            <w:webHidden/>
          </w:rPr>
          <w:t>42</w:t>
        </w:r>
        <w:r>
          <w:rPr>
            <w:noProof/>
            <w:webHidden/>
          </w:rPr>
          <w:fldChar w:fldCharType="end"/>
        </w:r>
      </w:hyperlink>
    </w:p>
    <w:p w14:paraId="19ADCF7A" w14:textId="2818DA2D" w:rsidR="004A2C40" w:rsidRDefault="004A2C40">
      <w:pPr>
        <w:pStyle w:val="TableofFigures"/>
        <w:tabs>
          <w:tab w:val="right" w:leader="dot" w:pos="5833"/>
        </w:tabs>
        <w:rPr>
          <w:rFonts w:asciiTheme="minorHAnsi" w:eastAsiaTheme="minorEastAsia" w:hAnsiTheme="minorHAnsi"/>
          <w:noProof/>
          <w:lang w:eastAsia="en-ID"/>
        </w:rPr>
      </w:pPr>
      <w:hyperlink w:anchor="_Toc48471605" w:history="1">
        <w:r w:rsidRPr="0050171F">
          <w:rPr>
            <w:rStyle w:val="Hyperlink"/>
            <w:rFonts w:cs="Times New Roman"/>
            <w:noProof/>
          </w:rPr>
          <w:t>Tabel 4.2 Faktor Keberhasilan Implementasi Sistem Informasi Terintegrasi pada Sekolah Negeri di Malaysia</w:t>
        </w:r>
        <w:r>
          <w:rPr>
            <w:noProof/>
            <w:webHidden/>
          </w:rPr>
          <w:tab/>
        </w:r>
        <w:r>
          <w:rPr>
            <w:noProof/>
            <w:webHidden/>
          </w:rPr>
          <w:fldChar w:fldCharType="begin"/>
        </w:r>
        <w:r>
          <w:rPr>
            <w:noProof/>
            <w:webHidden/>
          </w:rPr>
          <w:instrText xml:space="preserve"> PAGEREF _Toc48471605 \h </w:instrText>
        </w:r>
        <w:r>
          <w:rPr>
            <w:noProof/>
            <w:webHidden/>
          </w:rPr>
        </w:r>
        <w:r>
          <w:rPr>
            <w:noProof/>
            <w:webHidden/>
          </w:rPr>
          <w:fldChar w:fldCharType="separate"/>
        </w:r>
        <w:r>
          <w:rPr>
            <w:noProof/>
            <w:webHidden/>
          </w:rPr>
          <w:t>43</w:t>
        </w:r>
        <w:r>
          <w:rPr>
            <w:noProof/>
            <w:webHidden/>
          </w:rPr>
          <w:fldChar w:fldCharType="end"/>
        </w:r>
      </w:hyperlink>
    </w:p>
    <w:p w14:paraId="3BFD3AC9" w14:textId="1EBFAEA7" w:rsidR="004A2C40" w:rsidRDefault="004A2C40">
      <w:pPr>
        <w:pStyle w:val="TableofFigures"/>
        <w:tabs>
          <w:tab w:val="right" w:leader="dot" w:pos="5833"/>
        </w:tabs>
        <w:rPr>
          <w:rFonts w:asciiTheme="minorHAnsi" w:eastAsiaTheme="minorEastAsia" w:hAnsiTheme="minorHAnsi"/>
          <w:noProof/>
          <w:lang w:eastAsia="en-ID"/>
        </w:rPr>
      </w:pPr>
      <w:hyperlink w:anchor="_Toc48471606" w:history="1">
        <w:r w:rsidRPr="0050171F">
          <w:rPr>
            <w:rStyle w:val="Hyperlink"/>
            <w:noProof/>
          </w:rPr>
          <w:t>Tabel 4.3 Pemilihan dan Pengkategorisasian Faktor Pendorong Keberhasilan</w:t>
        </w:r>
        <w:r>
          <w:rPr>
            <w:noProof/>
            <w:webHidden/>
          </w:rPr>
          <w:tab/>
        </w:r>
        <w:r>
          <w:rPr>
            <w:noProof/>
            <w:webHidden/>
          </w:rPr>
          <w:fldChar w:fldCharType="begin"/>
        </w:r>
        <w:r>
          <w:rPr>
            <w:noProof/>
            <w:webHidden/>
          </w:rPr>
          <w:instrText xml:space="preserve"> PAGEREF _Toc48471606 \h </w:instrText>
        </w:r>
        <w:r>
          <w:rPr>
            <w:noProof/>
            <w:webHidden/>
          </w:rPr>
        </w:r>
        <w:r>
          <w:rPr>
            <w:noProof/>
            <w:webHidden/>
          </w:rPr>
          <w:fldChar w:fldCharType="separate"/>
        </w:r>
        <w:r>
          <w:rPr>
            <w:noProof/>
            <w:webHidden/>
          </w:rPr>
          <w:t>48</w:t>
        </w:r>
        <w:r>
          <w:rPr>
            <w:noProof/>
            <w:webHidden/>
          </w:rPr>
          <w:fldChar w:fldCharType="end"/>
        </w:r>
      </w:hyperlink>
    </w:p>
    <w:p w14:paraId="7CC51096" w14:textId="40C6F45C" w:rsidR="004A2C40" w:rsidRDefault="004A2C40">
      <w:pPr>
        <w:pStyle w:val="TableofFigures"/>
        <w:tabs>
          <w:tab w:val="right" w:leader="dot" w:pos="5833"/>
        </w:tabs>
        <w:rPr>
          <w:rFonts w:asciiTheme="minorHAnsi" w:eastAsiaTheme="minorEastAsia" w:hAnsiTheme="minorHAnsi"/>
          <w:noProof/>
          <w:lang w:eastAsia="en-ID"/>
        </w:rPr>
      </w:pPr>
      <w:hyperlink w:anchor="_Toc48471607" w:history="1">
        <w:r w:rsidRPr="0050171F">
          <w:rPr>
            <w:rStyle w:val="Hyperlink"/>
            <w:rFonts w:cs="Times New Roman"/>
            <w:noProof/>
          </w:rPr>
          <w:t>Tabel 4.4 Faktor Pendorong Keberhasilan Implementasi Sistem Informasi</w:t>
        </w:r>
        <w:r>
          <w:rPr>
            <w:noProof/>
            <w:webHidden/>
          </w:rPr>
          <w:tab/>
        </w:r>
        <w:r>
          <w:rPr>
            <w:noProof/>
            <w:webHidden/>
          </w:rPr>
          <w:fldChar w:fldCharType="begin"/>
        </w:r>
        <w:r>
          <w:rPr>
            <w:noProof/>
            <w:webHidden/>
          </w:rPr>
          <w:instrText xml:space="preserve"> PAGEREF _Toc48471607 \h </w:instrText>
        </w:r>
        <w:r>
          <w:rPr>
            <w:noProof/>
            <w:webHidden/>
          </w:rPr>
        </w:r>
        <w:r>
          <w:rPr>
            <w:noProof/>
            <w:webHidden/>
          </w:rPr>
          <w:fldChar w:fldCharType="separate"/>
        </w:r>
        <w:r>
          <w:rPr>
            <w:noProof/>
            <w:webHidden/>
          </w:rPr>
          <w:t>56</w:t>
        </w:r>
        <w:r>
          <w:rPr>
            <w:noProof/>
            <w:webHidden/>
          </w:rPr>
          <w:fldChar w:fldCharType="end"/>
        </w:r>
      </w:hyperlink>
    </w:p>
    <w:p w14:paraId="2F1A51AA" w14:textId="77DB0FAF" w:rsidR="004A2C40" w:rsidRDefault="004A2C40">
      <w:pPr>
        <w:pStyle w:val="TableofFigures"/>
        <w:tabs>
          <w:tab w:val="right" w:leader="dot" w:pos="5833"/>
        </w:tabs>
        <w:rPr>
          <w:rFonts w:asciiTheme="minorHAnsi" w:eastAsiaTheme="minorEastAsia" w:hAnsiTheme="minorHAnsi"/>
          <w:noProof/>
          <w:lang w:eastAsia="en-ID"/>
        </w:rPr>
      </w:pPr>
      <w:hyperlink w:anchor="_Toc48471608" w:history="1">
        <w:r w:rsidRPr="0050171F">
          <w:rPr>
            <w:rStyle w:val="Hyperlink"/>
            <w:noProof/>
          </w:rPr>
          <w:t>Tabel 5.1 Informasi Studi Kasus Perguruan Tinggi</w:t>
        </w:r>
        <w:r>
          <w:rPr>
            <w:noProof/>
            <w:webHidden/>
          </w:rPr>
          <w:tab/>
        </w:r>
        <w:r>
          <w:rPr>
            <w:noProof/>
            <w:webHidden/>
          </w:rPr>
          <w:fldChar w:fldCharType="begin"/>
        </w:r>
        <w:r>
          <w:rPr>
            <w:noProof/>
            <w:webHidden/>
          </w:rPr>
          <w:instrText xml:space="preserve"> PAGEREF _Toc48471608 \h </w:instrText>
        </w:r>
        <w:r>
          <w:rPr>
            <w:noProof/>
            <w:webHidden/>
          </w:rPr>
        </w:r>
        <w:r>
          <w:rPr>
            <w:noProof/>
            <w:webHidden/>
          </w:rPr>
          <w:fldChar w:fldCharType="separate"/>
        </w:r>
        <w:r>
          <w:rPr>
            <w:noProof/>
            <w:webHidden/>
          </w:rPr>
          <w:t>67</w:t>
        </w:r>
        <w:r>
          <w:rPr>
            <w:noProof/>
            <w:webHidden/>
          </w:rPr>
          <w:fldChar w:fldCharType="end"/>
        </w:r>
      </w:hyperlink>
    </w:p>
    <w:p w14:paraId="1FBBB450" w14:textId="34C931FA" w:rsidR="004A2C40" w:rsidRDefault="004A2C40">
      <w:pPr>
        <w:pStyle w:val="TableofFigures"/>
        <w:tabs>
          <w:tab w:val="right" w:leader="dot" w:pos="5833"/>
        </w:tabs>
        <w:rPr>
          <w:rFonts w:asciiTheme="minorHAnsi" w:eastAsiaTheme="minorEastAsia" w:hAnsiTheme="minorHAnsi"/>
          <w:noProof/>
          <w:lang w:eastAsia="en-ID"/>
        </w:rPr>
      </w:pPr>
      <w:hyperlink w:anchor="_Toc48471609" w:history="1">
        <w:r w:rsidRPr="0050171F">
          <w:rPr>
            <w:rStyle w:val="Hyperlink"/>
            <w:noProof/>
          </w:rPr>
          <w:t>Tabel 5.2 Penggolongan Skala atau Ukuran Perguruan Tinggi</w:t>
        </w:r>
        <w:r>
          <w:rPr>
            <w:noProof/>
            <w:webHidden/>
          </w:rPr>
          <w:tab/>
        </w:r>
        <w:r>
          <w:rPr>
            <w:noProof/>
            <w:webHidden/>
          </w:rPr>
          <w:fldChar w:fldCharType="begin"/>
        </w:r>
        <w:r>
          <w:rPr>
            <w:noProof/>
            <w:webHidden/>
          </w:rPr>
          <w:instrText xml:space="preserve"> PAGEREF _Toc48471609 \h </w:instrText>
        </w:r>
        <w:r>
          <w:rPr>
            <w:noProof/>
            <w:webHidden/>
          </w:rPr>
        </w:r>
        <w:r>
          <w:rPr>
            <w:noProof/>
            <w:webHidden/>
          </w:rPr>
          <w:fldChar w:fldCharType="separate"/>
        </w:r>
        <w:r>
          <w:rPr>
            <w:noProof/>
            <w:webHidden/>
          </w:rPr>
          <w:t>76</w:t>
        </w:r>
        <w:r>
          <w:rPr>
            <w:noProof/>
            <w:webHidden/>
          </w:rPr>
          <w:fldChar w:fldCharType="end"/>
        </w:r>
      </w:hyperlink>
    </w:p>
    <w:p w14:paraId="7F011476" w14:textId="71334C1C" w:rsidR="004A2C40" w:rsidRDefault="004A2C40">
      <w:pPr>
        <w:pStyle w:val="TableofFigures"/>
        <w:tabs>
          <w:tab w:val="right" w:leader="dot" w:pos="5833"/>
        </w:tabs>
        <w:rPr>
          <w:rFonts w:asciiTheme="minorHAnsi" w:eastAsiaTheme="minorEastAsia" w:hAnsiTheme="minorHAnsi"/>
          <w:noProof/>
          <w:lang w:eastAsia="en-ID"/>
        </w:rPr>
      </w:pPr>
      <w:hyperlink w:anchor="_Toc48471610" w:history="1">
        <w:r w:rsidRPr="0050171F">
          <w:rPr>
            <w:rStyle w:val="Hyperlink"/>
            <w:rFonts w:cs="Times New Roman"/>
            <w:noProof/>
          </w:rPr>
          <w:t xml:space="preserve">Tabel 5.3 </w:t>
        </w:r>
        <w:r w:rsidRPr="0050171F">
          <w:rPr>
            <w:rStyle w:val="Hyperlink"/>
            <w:rFonts w:cs="Times New Roman"/>
            <w:i/>
            <w:noProof/>
            <w:lang w:val="en-US"/>
          </w:rPr>
          <w:t>Code Group</w:t>
        </w:r>
        <w:r>
          <w:rPr>
            <w:noProof/>
            <w:webHidden/>
          </w:rPr>
          <w:tab/>
        </w:r>
        <w:r>
          <w:rPr>
            <w:noProof/>
            <w:webHidden/>
          </w:rPr>
          <w:fldChar w:fldCharType="begin"/>
        </w:r>
        <w:r>
          <w:rPr>
            <w:noProof/>
            <w:webHidden/>
          </w:rPr>
          <w:instrText xml:space="preserve"> PAGEREF _Toc48471610 \h </w:instrText>
        </w:r>
        <w:r>
          <w:rPr>
            <w:noProof/>
            <w:webHidden/>
          </w:rPr>
        </w:r>
        <w:r>
          <w:rPr>
            <w:noProof/>
            <w:webHidden/>
          </w:rPr>
          <w:fldChar w:fldCharType="separate"/>
        </w:r>
        <w:r>
          <w:rPr>
            <w:noProof/>
            <w:webHidden/>
          </w:rPr>
          <w:t>93</w:t>
        </w:r>
        <w:r>
          <w:rPr>
            <w:noProof/>
            <w:webHidden/>
          </w:rPr>
          <w:fldChar w:fldCharType="end"/>
        </w:r>
      </w:hyperlink>
    </w:p>
    <w:p w14:paraId="677AE3EF" w14:textId="74B86296" w:rsidR="004A2C40" w:rsidRDefault="004A2C40">
      <w:pPr>
        <w:pStyle w:val="TableofFigures"/>
        <w:tabs>
          <w:tab w:val="right" w:leader="dot" w:pos="5833"/>
        </w:tabs>
        <w:rPr>
          <w:rFonts w:asciiTheme="minorHAnsi" w:eastAsiaTheme="minorEastAsia" w:hAnsiTheme="minorHAnsi"/>
          <w:noProof/>
          <w:lang w:eastAsia="en-ID"/>
        </w:rPr>
      </w:pPr>
      <w:hyperlink w:anchor="_Toc48471611" w:history="1">
        <w:r w:rsidRPr="0050171F">
          <w:rPr>
            <w:rStyle w:val="Hyperlink"/>
            <w:noProof/>
          </w:rPr>
          <w:t>Tabel 5.4 Data Mentah Kategori dan Faktor Pendorong Keberhasilan Implementasi Sistem Informasi Terintegrasi</w:t>
        </w:r>
        <w:r>
          <w:rPr>
            <w:noProof/>
            <w:webHidden/>
          </w:rPr>
          <w:tab/>
        </w:r>
        <w:r>
          <w:rPr>
            <w:noProof/>
            <w:webHidden/>
          </w:rPr>
          <w:fldChar w:fldCharType="begin"/>
        </w:r>
        <w:r>
          <w:rPr>
            <w:noProof/>
            <w:webHidden/>
          </w:rPr>
          <w:instrText xml:space="preserve"> PAGEREF _Toc48471611 \h </w:instrText>
        </w:r>
        <w:r>
          <w:rPr>
            <w:noProof/>
            <w:webHidden/>
          </w:rPr>
        </w:r>
        <w:r>
          <w:rPr>
            <w:noProof/>
            <w:webHidden/>
          </w:rPr>
          <w:fldChar w:fldCharType="separate"/>
        </w:r>
        <w:r>
          <w:rPr>
            <w:noProof/>
            <w:webHidden/>
          </w:rPr>
          <w:t>98</w:t>
        </w:r>
        <w:r>
          <w:rPr>
            <w:noProof/>
            <w:webHidden/>
          </w:rPr>
          <w:fldChar w:fldCharType="end"/>
        </w:r>
      </w:hyperlink>
    </w:p>
    <w:p w14:paraId="70872568" w14:textId="08E1C102" w:rsidR="004A2C40" w:rsidRDefault="004A2C40">
      <w:pPr>
        <w:pStyle w:val="TableofFigures"/>
        <w:tabs>
          <w:tab w:val="right" w:leader="dot" w:pos="5833"/>
        </w:tabs>
        <w:rPr>
          <w:rFonts w:asciiTheme="minorHAnsi" w:eastAsiaTheme="minorEastAsia" w:hAnsiTheme="minorHAnsi"/>
          <w:noProof/>
          <w:lang w:eastAsia="en-ID"/>
        </w:rPr>
      </w:pPr>
      <w:hyperlink w:anchor="_Toc48471612" w:history="1">
        <w:r w:rsidRPr="0050171F">
          <w:rPr>
            <w:rStyle w:val="Hyperlink"/>
            <w:rFonts w:cs="Times New Roman"/>
            <w:noProof/>
          </w:rPr>
          <w:t xml:space="preserve">Tabel 6.1 </w:t>
        </w:r>
        <w:r w:rsidRPr="0050171F">
          <w:rPr>
            <w:rStyle w:val="Hyperlink"/>
            <w:rFonts w:cs="Times New Roman"/>
            <w:noProof/>
            <w:lang w:val="en-US"/>
          </w:rPr>
          <w:t>Faktor Pendorong Keberhasilan Implementasi pada Kategori Karakteristik Pengguna</w:t>
        </w:r>
        <w:r>
          <w:rPr>
            <w:noProof/>
            <w:webHidden/>
          </w:rPr>
          <w:tab/>
        </w:r>
        <w:r>
          <w:rPr>
            <w:noProof/>
            <w:webHidden/>
          </w:rPr>
          <w:fldChar w:fldCharType="begin"/>
        </w:r>
        <w:r>
          <w:rPr>
            <w:noProof/>
            <w:webHidden/>
          </w:rPr>
          <w:instrText xml:space="preserve"> PAGEREF _Toc48471612 \h </w:instrText>
        </w:r>
        <w:r>
          <w:rPr>
            <w:noProof/>
            <w:webHidden/>
          </w:rPr>
        </w:r>
        <w:r>
          <w:rPr>
            <w:noProof/>
            <w:webHidden/>
          </w:rPr>
          <w:fldChar w:fldCharType="separate"/>
        </w:r>
        <w:r>
          <w:rPr>
            <w:noProof/>
            <w:webHidden/>
          </w:rPr>
          <w:t>104</w:t>
        </w:r>
        <w:r>
          <w:rPr>
            <w:noProof/>
            <w:webHidden/>
          </w:rPr>
          <w:fldChar w:fldCharType="end"/>
        </w:r>
      </w:hyperlink>
    </w:p>
    <w:p w14:paraId="0BB301F8" w14:textId="066F3258" w:rsidR="004A2C40" w:rsidRDefault="004A2C40">
      <w:pPr>
        <w:pStyle w:val="TableofFigures"/>
        <w:tabs>
          <w:tab w:val="right" w:leader="dot" w:pos="5833"/>
        </w:tabs>
        <w:rPr>
          <w:rFonts w:asciiTheme="minorHAnsi" w:eastAsiaTheme="minorEastAsia" w:hAnsiTheme="minorHAnsi"/>
          <w:noProof/>
          <w:lang w:eastAsia="en-ID"/>
        </w:rPr>
      </w:pPr>
      <w:hyperlink w:anchor="_Toc48471613" w:history="1">
        <w:r w:rsidRPr="0050171F">
          <w:rPr>
            <w:rStyle w:val="Hyperlink"/>
            <w:rFonts w:cs="Times New Roman"/>
            <w:noProof/>
          </w:rPr>
          <w:t>Tabel 6.2 Faktor Penghambat Keberhasilan Implementasi pada Kategori Karakteristik Pengguna</w:t>
        </w:r>
        <w:r>
          <w:rPr>
            <w:noProof/>
            <w:webHidden/>
          </w:rPr>
          <w:tab/>
        </w:r>
        <w:r>
          <w:rPr>
            <w:noProof/>
            <w:webHidden/>
          </w:rPr>
          <w:fldChar w:fldCharType="begin"/>
        </w:r>
        <w:r>
          <w:rPr>
            <w:noProof/>
            <w:webHidden/>
          </w:rPr>
          <w:instrText xml:space="preserve"> PAGEREF _Toc48471613 \h </w:instrText>
        </w:r>
        <w:r>
          <w:rPr>
            <w:noProof/>
            <w:webHidden/>
          </w:rPr>
        </w:r>
        <w:r>
          <w:rPr>
            <w:noProof/>
            <w:webHidden/>
          </w:rPr>
          <w:fldChar w:fldCharType="separate"/>
        </w:r>
        <w:r>
          <w:rPr>
            <w:noProof/>
            <w:webHidden/>
          </w:rPr>
          <w:t>105</w:t>
        </w:r>
        <w:r>
          <w:rPr>
            <w:noProof/>
            <w:webHidden/>
          </w:rPr>
          <w:fldChar w:fldCharType="end"/>
        </w:r>
      </w:hyperlink>
    </w:p>
    <w:p w14:paraId="6D5F2BE2" w14:textId="6BDE0A99" w:rsidR="004A2C40" w:rsidRDefault="004A2C40">
      <w:pPr>
        <w:pStyle w:val="TableofFigures"/>
        <w:tabs>
          <w:tab w:val="right" w:leader="dot" w:pos="5833"/>
        </w:tabs>
        <w:rPr>
          <w:rFonts w:asciiTheme="minorHAnsi" w:eastAsiaTheme="minorEastAsia" w:hAnsiTheme="minorHAnsi"/>
          <w:noProof/>
          <w:lang w:eastAsia="en-ID"/>
        </w:rPr>
      </w:pPr>
      <w:hyperlink w:anchor="_Toc48471614" w:history="1">
        <w:r w:rsidRPr="0050171F">
          <w:rPr>
            <w:rStyle w:val="Hyperlink"/>
            <w:rFonts w:cs="Times New Roman"/>
            <w:noProof/>
          </w:rPr>
          <w:t xml:space="preserve">Tabel 6.3 </w:t>
        </w:r>
        <w:r w:rsidRPr="0050171F">
          <w:rPr>
            <w:rStyle w:val="Hyperlink"/>
            <w:rFonts w:cs="Times New Roman"/>
            <w:noProof/>
            <w:lang w:val="en-US"/>
          </w:rPr>
          <w:t>Faktor Pendorong Keberhasilan pada Kategori Kemampuan Sistem</w:t>
        </w:r>
        <w:r>
          <w:rPr>
            <w:noProof/>
            <w:webHidden/>
          </w:rPr>
          <w:tab/>
        </w:r>
        <w:r>
          <w:rPr>
            <w:noProof/>
            <w:webHidden/>
          </w:rPr>
          <w:fldChar w:fldCharType="begin"/>
        </w:r>
        <w:r>
          <w:rPr>
            <w:noProof/>
            <w:webHidden/>
          </w:rPr>
          <w:instrText xml:space="preserve"> PAGEREF _Toc48471614 \h </w:instrText>
        </w:r>
        <w:r>
          <w:rPr>
            <w:noProof/>
            <w:webHidden/>
          </w:rPr>
        </w:r>
        <w:r>
          <w:rPr>
            <w:noProof/>
            <w:webHidden/>
          </w:rPr>
          <w:fldChar w:fldCharType="separate"/>
        </w:r>
        <w:r>
          <w:rPr>
            <w:noProof/>
            <w:webHidden/>
          </w:rPr>
          <w:t>107</w:t>
        </w:r>
        <w:r>
          <w:rPr>
            <w:noProof/>
            <w:webHidden/>
          </w:rPr>
          <w:fldChar w:fldCharType="end"/>
        </w:r>
      </w:hyperlink>
    </w:p>
    <w:p w14:paraId="77235E0E" w14:textId="587D5C1B" w:rsidR="004A2C40" w:rsidRDefault="004A2C40">
      <w:pPr>
        <w:pStyle w:val="TableofFigures"/>
        <w:tabs>
          <w:tab w:val="right" w:leader="dot" w:pos="5833"/>
        </w:tabs>
        <w:rPr>
          <w:rFonts w:asciiTheme="minorHAnsi" w:eastAsiaTheme="minorEastAsia" w:hAnsiTheme="minorHAnsi"/>
          <w:noProof/>
          <w:lang w:eastAsia="en-ID"/>
        </w:rPr>
      </w:pPr>
      <w:hyperlink w:anchor="_Toc48471615" w:history="1">
        <w:r w:rsidRPr="0050171F">
          <w:rPr>
            <w:rStyle w:val="Hyperlink"/>
            <w:rFonts w:cs="Times New Roman"/>
            <w:noProof/>
          </w:rPr>
          <w:t>Tabel 6.4 Faktor Penghambat Keberhasilan Implementasi pada Kategori Kemampuan Sistem</w:t>
        </w:r>
        <w:r>
          <w:rPr>
            <w:noProof/>
            <w:webHidden/>
          </w:rPr>
          <w:tab/>
        </w:r>
        <w:r>
          <w:rPr>
            <w:noProof/>
            <w:webHidden/>
          </w:rPr>
          <w:fldChar w:fldCharType="begin"/>
        </w:r>
        <w:r>
          <w:rPr>
            <w:noProof/>
            <w:webHidden/>
          </w:rPr>
          <w:instrText xml:space="preserve"> PAGEREF _Toc48471615 \h </w:instrText>
        </w:r>
        <w:r>
          <w:rPr>
            <w:noProof/>
            <w:webHidden/>
          </w:rPr>
        </w:r>
        <w:r>
          <w:rPr>
            <w:noProof/>
            <w:webHidden/>
          </w:rPr>
          <w:fldChar w:fldCharType="separate"/>
        </w:r>
        <w:r>
          <w:rPr>
            <w:noProof/>
            <w:webHidden/>
          </w:rPr>
          <w:t>108</w:t>
        </w:r>
        <w:r>
          <w:rPr>
            <w:noProof/>
            <w:webHidden/>
          </w:rPr>
          <w:fldChar w:fldCharType="end"/>
        </w:r>
      </w:hyperlink>
    </w:p>
    <w:p w14:paraId="22DC4117" w14:textId="6C71C6B0" w:rsidR="004A2C40" w:rsidRDefault="004A2C40">
      <w:pPr>
        <w:pStyle w:val="TableofFigures"/>
        <w:tabs>
          <w:tab w:val="right" w:leader="dot" w:pos="5833"/>
        </w:tabs>
        <w:rPr>
          <w:rFonts w:asciiTheme="minorHAnsi" w:eastAsiaTheme="minorEastAsia" w:hAnsiTheme="minorHAnsi"/>
          <w:noProof/>
          <w:lang w:eastAsia="en-ID"/>
        </w:rPr>
      </w:pPr>
      <w:hyperlink w:anchor="_Toc48471616" w:history="1">
        <w:r w:rsidRPr="0050171F">
          <w:rPr>
            <w:rStyle w:val="Hyperlink"/>
            <w:rFonts w:cs="Times New Roman"/>
            <w:noProof/>
          </w:rPr>
          <w:t xml:space="preserve">Tabel 6.5 </w:t>
        </w:r>
        <w:r w:rsidRPr="0050171F">
          <w:rPr>
            <w:rStyle w:val="Hyperlink"/>
            <w:rFonts w:cs="Times New Roman"/>
            <w:noProof/>
            <w:lang w:val="en-US"/>
          </w:rPr>
          <w:t>Faktor Pendorong Keberhasilan Implementasi pada Kategori Kemampuan Sistem</w:t>
        </w:r>
        <w:r>
          <w:rPr>
            <w:noProof/>
            <w:webHidden/>
          </w:rPr>
          <w:tab/>
        </w:r>
        <w:r>
          <w:rPr>
            <w:noProof/>
            <w:webHidden/>
          </w:rPr>
          <w:fldChar w:fldCharType="begin"/>
        </w:r>
        <w:r>
          <w:rPr>
            <w:noProof/>
            <w:webHidden/>
          </w:rPr>
          <w:instrText xml:space="preserve"> PAGEREF _Toc48471616 \h </w:instrText>
        </w:r>
        <w:r>
          <w:rPr>
            <w:noProof/>
            <w:webHidden/>
          </w:rPr>
        </w:r>
        <w:r>
          <w:rPr>
            <w:noProof/>
            <w:webHidden/>
          </w:rPr>
          <w:fldChar w:fldCharType="separate"/>
        </w:r>
        <w:r>
          <w:rPr>
            <w:noProof/>
            <w:webHidden/>
          </w:rPr>
          <w:t>108</w:t>
        </w:r>
        <w:r>
          <w:rPr>
            <w:noProof/>
            <w:webHidden/>
          </w:rPr>
          <w:fldChar w:fldCharType="end"/>
        </w:r>
      </w:hyperlink>
    </w:p>
    <w:p w14:paraId="76B9C886" w14:textId="41E38058" w:rsidR="004A2C40" w:rsidRDefault="004A2C40">
      <w:pPr>
        <w:pStyle w:val="TableofFigures"/>
        <w:tabs>
          <w:tab w:val="right" w:leader="dot" w:pos="5833"/>
        </w:tabs>
        <w:rPr>
          <w:rFonts w:asciiTheme="minorHAnsi" w:eastAsiaTheme="minorEastAsia" w:hAnsiTheme="minorHAnsi"/>
          <w:noProof/>
          <w:lang w:eastAsia="en-ID"/>
        </w:rPr>
      </w:pPr>
      <w:hyperlink w:anchor="_Toc48471617" w:history="1">
        <w:r w:rsidRPr="0050171F">
          <w:rPr>
            <w:rStyle w:val="Hyperlink"/>
            <w:rFonts w:cs="Times New Roman"/>
            <w:noProof/>
          </w:rPr>
          <w:t xml:space="preserve">Tabel 6.6 </w:t>
        </w:r>
        <w:r w:rsidRPr="0050171F">
          <w:rPr>
            <w:rStyle w:val="Hyperlink"/>
            <w:rFonts w:cs="Times New Roman"/>
            <w:noProof/>
            <w:lang w:val="en-US"/>
          </w:rPr>
          <w:t>Faktor Penghambat Keberhasilan Implementasi pada Kategori Kemampuan Sistem</w:t>
        </w:r>
        <w:r>
          <w:rPr>
            <w:noProof/>
            <w:webHidden/>
          </w:rPr>
          <w:tab/>
        </w:r>
        <w:r>
          <w:rPr>
            <w:noProof/>
            <w:webHidden/>
          </w:rPr>
          <w:fldChar w:fldCharType="begin"/>
        </w:r>
        <w:r>
          <w:rPr>
            <w:noProof/>
            <w:webHidden/>
          </w:rPr>
          <w:instrText xml:space="preserve"> PAGEREF _Toc48471617 \h </w:instrText>
        </w:r>
        <w:r>
          <w:rPr>
            <w:noProof/>
            <w:webHidden/>
          </w:rPr>
        </w:r>
        <w:r>
          <w:rPr>
            <w:noProof/>
            <w:webHidden/>
          </w:rPr>
          <w:fldChar w:fldCharType="separate"/>
        </w:r>
        <w:r>
          <w:rPr>
            <w:noProof/>
            <w:webHidden/>
          </w:rPr>
          <w:t>109</w:t>
        </w:r>
        <w:r>
          <w:rPr>
            <w:noProof/>
            <w:webHidden/>
          </w:rPr>
          <w:fldChar w:fldCharType="end"/>
        </w:r>
      </w:hyperlink>
    </w:p>
    <w:p w14:paraId="504EAD39" w14:textId="50F55D51" w:rsidR="004A2C40" w:rsidRDefault="004A2C40">
      <w:pPr>
        <w:pStyle w:val="TableofFigures"/>
        <w:tabs>
          <w:tab w:val="right" w:leader="dot" w:pos="5833"/>
        </w:tabs>
        <w:rPr>
          <w:rFonts w:asciiTheme="minorHAnsi" w:eastAsiaTheme="minorEastAsia" w:hAnsiTheme="minorHAnsi"/>
          <w:noProof/>
          <w:lang w:eastAsia="en-ID"/>
        </w:rPr>
      </w:pPr>
      <w:hyperlink w:anchor="_Toc48471618" w:history="1">
        <w:r w:rsidRPr="0050171F">
          <w:rPr>
            <w:rStyle w:val="Hyperlink"/>
            <w:rFonts w:cs="Times New Roman"/>
            <w:noProof/>
          </w:rPr>
          <w:t xml:space="preserve">Tabel 6.7 </w:t>
        </w:r>
        <w:r w:rsidRPr="0050171F">
          <w:rPr>
            <w:rStyle w:val="Hyperlink"/>
            <w:rFonts w:cs="Times New Roman"/>
            <w:noProof/>
            <w:lang w:val="en-US"/>
          </w:rPr>
          <w:t>Faktor Pendorong Keberhasilan Implementasi pada Kategori Manajemen Organisasi</w:t>
        </w:r>
        <w:r>
          <w:rPr>
            <w:noProof/>
            <w:webHidden/>
          </w:rPr>
          <w:tab/>
        </w:r>
        <w:r>
          <w:rPr>
            <w:noProof/>
            <w:webHidden/>
          </w:rPr>
          <w:fldChar w:fldCharType="begin"/>
        </w:r>
        <w:r>
          <w:rPr>
            <w:noProof/>
            <w:webHidden/>
          </w:rPr>
          <w:instrText xml:space="preserve"> PAGEREF _Toc48471618 \h </w:instrText>
        </w:r>
        <w:r>
          <w:rPr>
            <w:noProof/>
            <w:webHidden/>
          </w:rPr>
        </w:r>
        <w:r>
          <w:rPr>
            <w:noProof/>
            <w:webHidden/>
          </w:rPr>
          <w:fldChar w:fldCharType="separate"/>
        </w:r>
        <w:r>
          <w:rPr>
            <w:noProof/>
            <w:webHidden/>
          </w:rPr>
          <w:t>110</w:t>
        </w:r>
        <w:r>
          <w:rPr>
            <w:noProof/>
            <w:webHidden/>
          </w:rPr>
          <w:fldChar w:fldCharType="end"/>
        </w:r>
      </w:hyperlink>
    </w:p>
    <w:p w14:paraId="755836F3" w14:textId="3C12C985" w:rsidR="004A2C40" w:rsidRDefault="004A2C40">
      <w:pPr>
        <w:pStyle w:val="TableofFigures"/>
        <w:tabs>
          <w:tab w:val="right" w:leader="dot" w:pos="5833"/>
        </w:tabs>
        <w:rPr>
          <w:rFonts w:asciiTheme="minorHAnsi" w:eastAsiaTheme="minorEastAsia" w:hAnsiTheme="minorHAnsi"/>
          <w:noProof/>
          <w:lang w:eastAsia="en-ID"/>
        </w:rPr>
      </w:pPr>
      <w:hyperlink w:anchor="_Toc48471619" w:history="1">
        <w:r w:rsidRPr="0050171F">
          <w:rPr>
            <w:rStyle w:val="Hyperlink"/>
            <w:rFonts w:cs="Times New Roman"/>
            <w:noProof/>
          </w:rPr>
          <w:t xml:space="preserve">Tabel 6.8 </w:t>
        </w:r>
        <w:r w:rsidRPr="0050171F">
          <w:rPr>
            <w:rStyle w:val="Hyperlink"/>
            <w:rFonts w:cs="Times New Roman"/>
            <w:noProof/>
            <w:lang w:val="en-US"/>
          </w:rPr>
          <w:t>Faktor Pendorong Keberhasilan pada Kategori Manajemen Proyek</w:t>
        </w:r>
        <w:r>
          <w:rPr>
            <w:noProof/>
            <w:webHidden/>
          </w:rPr>
          <w:tab/>
        </w:r>
        <w:r>
          <w:rPr>
            <w:noProof/>
            <w:webHidden/>
          </w:rPr>
          <w:fldChar w:fldCharType="begin"/>
        </w:r>
        <w:r>
          <w:rPr>
            <w:noProof/>
            <w:webHidden/>
          </w:rPr>
          <w:instrText xml:space="preserve"> PAGEREF _Toc48471619 \h </w:instrText>
        </w:r>
        <w:r>
          <w:rPr>
            <w:noProof/>
            <w:webHidden/>
          </w:rPr>
        </w:r>
        <w:r>
          <w:rPr>
            <w:noProof/>
            <w:webHidden/>
          </w:rPr>
          <w:fldChar w:fldCharType="separate"/>
        </w:r>
        <w:r>
          <w:rPr>
            <w:noProof/>
            <w:webHidden/>
          </w:rPr>
          <w:t>111</w:t>
        </w:r>
        <w:r>
          <w:rPr>
            <w:noProof/>
            <w:webHidden/>
          </w:rPr>
          <w:fldChar w:fldCharType="end"/>
        </w:r>
      </w:hyperlink>
    </w:p>
    <w:p w14:paraId="544100E9" w14:textId="6A119F0F" w:rsidR="004A2C40" w:rsidRDefault="004A2C40">
      <w:pPr>
        <w:pStyle w:val="TableofFigures"/>
        <w:tabs>
          <w:tab w:val="right" w:leader="dot" w:pos="5833"/>
        </w:tabs>
        <w:rPr>
          <w:rFonts w:asciiTheme="minorHAnsi" w:eastAsiaTheme="minorEastAsia" w:hAnsiTheme="minorHAnsi"/>
          <w:noProof/>
          <w:lang w:eastAsia="en-ID"/>
        </w:rPr>
      </w:pPr>
      <w:hyperlink w:anchor="_Toc48471620" w:history="1">
        <w:r w:rsidRPr="0050171F">
          <w:rPr>
            <w:rStyle w:val="Hyperlink"/>
            <w:rFonts w:cs="Times New Roman"/>
            <w:noProof/>
          </w:rPr>
          <w:t xml:space="preserve">Tabel 6.9 </w:t>
        </w:r>
        <w:r w:rsidRPr="0050171F">
          <w:rPr>
            <w:rStyle w:val="Hyperlink"/>
            <w:rFonts w:cs="Times New Roman"/>
            <w:noProof/>
            <w:lang w:val="en-US"/>
          </w:rPr>
          <w:t>Faktor Penghambat Keberhasilan Implementasi pada Kategori Manajemen Proyek</w:t>
        </w:r>
        <w:r>
          <w:rPr>
            <w:noProof/>
            <w:webHidden/>
          </w:rPr>
          <w:tab/>
        </w:r>
        <w:r>
          <w:rPr>
            <w:noProof/>
            <w:webHidden/>
          </w:rPr>
          <w:fldChar w:fldCharType="begin"/>
        </w:r>
        <w:r>
          <w:rPr>
            <w:noProof/>
            <w:webHidden/>
          </w:rPr>
          <w:instrText xml:space="preserve"> PAGEREF _Toc48471620 \h </w:instrText>
        </w:r>
        <w:r>
          <w:rPr>
            <w:noProof/>
            <w:webHidden/>
          </w:rPr>
        </w:r>
        <w:r>
          <w:rPr>
            <w:noProof/>
            <w:webHidden/>
          </w:rPr>
          <w:fldChar w:fldCharType="separate"/>
        </w:r>
        <w:r>
          <w:rPr>
            <w:noProof/>
            <w:webHidden/>
          </w:rPr>
          <w:t>113</w:t>
        </w:r>
        <w:r>
          <w:rPr>
            <w:noProof/>
            <w:webHidden/>
          </w:rPr>
          <w:fldChar w:fldCharType="end"/>
        </w:r>
      </w:hyperlink>
    </w:p>
    <w:p w14:paraId="5CCCD591" w14:textId="1FF65310" w:rsidR="004A2C40" w:rsidRDefault="004A2C40">
      <w:pPr>
        <w:pStyle w:val="TableofFigures"/>
        <w:tabs>
          <w:tab w:val="right" w:leader="dot" w:pos="5833"/>
        </w:tabs>
        <w:rPr>
          <w:rFonts w:asciiTheme="minorHAnsi" w:eastAsiaTheme="minorEastAsia" w:hAnsiTheme="minorHAnsi"/>
          <w:noProof/>
          <w:lang w:eastAsia="en-ID"/>
        </w:rPr>
      </w:pPr>
      <w:hyperlink w:anchor="_Toc48471621" w:history="1">
        <w:r w:rsidRPr="0050171F">
          <w:rPr>
            <w:rStyle w:val="Hyperlink"/>
            <w:rFonts w:cs="Times New Roman"/>
            <w:noProof/>
          </w:rPr>
          <w:t xml:space="preserve">Tabel 6.10 </w:t>
        </w:r>
        <w:r w:rsidRPr="0050171F">
          <w:rPr>
            <w:rStyle w:val="Hyperlink"/>
            <w:rFonts w:cs="Times New Roman"/>
            <w:noProof/>
            <w:lang w:val="en-US"/>
          </w:rPr>
          <w:t>Faktor Pendorong Keberhasilan Implementasi pada Kategori Pembagian Tugas Kerja</w:t>
        </w:r>
        <w:r>
          <w:rPr>
            <w:noProof/>
            <w:webHidden/>
          </w:rPr>
          <w:tab/>
        </w:r>
        <w:r>
          <w:rPr>
            <w:noProof/>
            <w:webHidden/>
          </w:rPr>
          <w:fldChar w:fldCharType="begin"/>
        </w:r>
        <w:r>
          <w:rPr>
            <w:noProof/>
            <w:webHidden/>
          </w:rPr>
          <w:instrText xml:space="preserve"> PAGEREF _Toc48471621 \h </w:instrText>
        </w:r>
        <w:r>
          <w:rPr>
            <w:noProof/>
            <w:webHidden/>
          </w:rPr>
        </w:r>
        <w:r>
          <w:rPr>
            <w:noProof/>
            <w:webHidden/>
          </w:rPr>
          <w:fldChar w:fldCharType="separate"/>
        </w:r>
        <w:r>
          <w:rPr>
            <w:noProof/>
            <w:webHidden/>
          </w:rPr>
          <w:t>114</w:t>
        </w:r>
        <w:r>
          <w:rPr>
            <w:noProof/>
            <w:webHidden/>
          </w:rPr>
          <w:fldChar w:fldCharType="end"/>
        </w:r>
      </w:hyperlink>
    </w:p>
    <w:p w14:paraId="3929FD3C" w14:textId="6954508B" w:rsidR="004A2C40" w:rsidRDefault="004A2C40">
      <w:pPr>
        <w:pStyle w:val="TableofFigures"/>
        <w:tabs>
          <w:tab w:val="right" w:leader="dot" w:pos="5833"/>
        </w:tabs>
        <w:rPr>
          <w:rFonts w:asciiTheme="minorHAnsi" w:eastAsiaTheme="minorEastAsia" w:hAnsiTheme="minorHAnsi"/>
          <w:noProof/>
          <w:lang w:eastAsia="en-ID"/>
        </w:rPr>
      </w:pPr>
      <w:hyperlink w:anchor="_Toc48471622" w:history="1">
        <w:r w:rsidRPr="0050171F">
          <w:rPr>
            <w:rStyle w:val="Hyperlink"/>
            <w:rFonts w:cs="Times New Roman"/>
            <w:noProof/>
          </w:rPr>
          <w:t xml:space="preserve">Tabel 6.11 </w:t>
        </w:r>
        <w:r w:rsidRPr="0050171F">
          <w:rPr>
            <w:rStyle w:val="Hyperlink"/>
            <w:rFonts w:cs="Times New Roman"/>
            <w:noProof/>
            <w:lang w:val="en-US"/>
          </w:rPr>
          <w:t>Faktor Penghambat Keberhasilan Implementasi pada Kategori Pembagian Tugas Kerja</w:t>
        </w:r>
        <w:r>
          <w:rPr>
            <w:noProof/>
            <w:webHidden/>
          </w:rPr>
          <w:tab/>
        </w:r>
        <w:r>
          <w:rPr>
            <w:noProof/>
            <w:webHidden/>
          </w:rPr>
          <w:fldChar w:fldCharType="begin"/>
        </w:r>
        <w:r>
          <w:rPr>
            <w:noProof/>
            <w:webHidden/>
          </w:rPr>
          <w:instrText xml:space="preserve"> PAGEREF _Toc48471622 \h </w:instrText>
        </w:r>
        <w:r>
          <w:rPr>
            <w:noProof/>
            <w:webHidden/>
          </w:rPr>
        </w:r>
        <w:r>
          <w:rPr>
            <w:noProof/>
            <w:webHidden/>
          </w:rPr>
          <w:fldChar w:fldCharType="separate"/>
        </w:r>
        <w:r>
          <w:rPr>
            <w:noProof/>
            <w:webHidden/>
          </w:rPr>
          <w:t>115</w:t>
        </w:r>
        <w:r>
          <w:rPr>
            <w:noProof/>
            <w:webHidden/>
          </w:rPr>
          <w:fldChar w:fldCharType="end"/>
        </w:r>
      </w:hyperlink>
    </w:p>
    <w:p w14:paraId="1AE4AD4F" w14:textId="33BD837B" w:rsidR="004A2C40" w:rsidRDefault="004A2C40">
      <w:pPr>
        <w:pStyle w:val="TableofFigures"/>
        <w:tabs>
          <w:tab w:val="right" w:leader="dot" w:pos="5833"/>
        </w:tabs>
        <w:rPr>
          <w:rFonts w:asciiTheme="minorHAnsi" w:eastAsiaTheme="minorEastAsia" w:hAnsiTheme="minorHAnsi"/>
          <w:noProof/>
          <w:lang w:eastAsia="en-ID"/>
        </w:rPr>
      </w:pPr>
      <w:hyperlink w:anchor="_Toc48471623" w:history="1">
        <w:r w:rsidRPr="0050171F">
          <w:rPr>
            <w:rStyle w:val="Hyperlink"/>
            <w:rFonts w:cs="Times New Roman"/>
            <w:noProof/>
          </w:rPr>
          <w:t xml:space="preserve">Tabel 6.12 </w:t>
        </w:r>
        <w:r w:rsidRPr="0050171F">
          <w:rPr>
            <w:rStyle w:val="Hyperlink"/>
            <w:rFonts w:cs="Times New Roman"/>
            <w:noProof/>
            <w:lang w:val="en-US"/>
          </w:rPr>
          <w:t>Faktor Pendorong Keberhasilan Implementasi pada Kategori Peningkatan Pengetahuan dan Keterampilan</w:t>
        </w:r>
        <w:r>
          <w:rPr>
            <w:noProof/>
            <w:webHidden/>
          </w:rPr>
          <w:tab/>
        </w:r>
        <w:r>
          <w:rPr>
            <w:noProof/>
            <w:webHidden/>
          </w:rPr>
          <w:fldChar w:fldCharType="begin"/>
        </w:r>
        <w:r>
          <w:rPr>
            <w:noProof/>
            <w:webHidden/>
          </w:rPr>
          <w:instrText xml:space="preserve"> PAGEREF _Toc48471623 \h </w:instrText>
        </w:r>
        <w:r>
          <w:rPr>
            <w:noProof/>
            <w:webHidden/>
          </w:rPr>
        </w:r>
        <w:r>
          <w:rPr>
            <w:noProof/>
            <w:webHidden/>
          </w:rPr>
          <w:fldChar w:fldCharType="separate"/>
        </w:r>
        <w:r>
          <w:rPr>
            <w:noProof/>
            <w:webHidden/>
          </w:rPr>
          <w:t>116</w:t>
        </w:r>
        <w:r>
          <w:rPr>
            <w:noProof/>
            <w:webHidden/>
          </w:rPr>
          <w:fldChar w:fldCharType="end"/>
        </w:r>
      </w:hyperlink>
    </w:p>
    <w:p w14:paraId="51D96041" w14:textId="05B890B4" w:rsidR="004A2C40" w:rsidRDefault="004A2C40">
      <w:pPr>
        <w:pStyle w:val="TableofFigures"/>
        <w:tabs>
          <w:tab w:val="right" w:leader="dot" w:pos="5833"/>
        </w:tabs>
        <w:rPr>
          <w:rFonts w:asciiTheme="minorHAnsi" w:eastAsiaTheme="minorEastAsia" w:hAnsiTheme="minorHAnsi"/>
          <w:noProof/>
          <w:lang w:eastAsia="en-ID"/>
        </w:rPr>
      </w:pPr>
      <w:hyperlink w:anchor="_Toc48471624" w:history="1">
        <w:r w:rsidRPr="0050171F">
          <w:rPr>
            <w:rStyle w:val="Hyperlink"/>
            <w:rFonts w:cs="Times New Roman"/>
            <w:noProof/>
          </w:rPr>
          <w:t xml:space="preserve">Tabel 6.13 </w:t>
        </w:r>
        <w:r w:rsidRPr="0050171F">
          <w:rPr>
            <w:rStyle w:val="Hyperlink"/>
            <w:rFonts w:cs="Times New Roman"/>
            <w:noProof/>
            <w:lang w:val="en-US"/>
          </w:rPr>
          <w:t>Faktor Penghambat Keberhasilan Implementasi pada Kategori Peningkatan Pengetahuan dan Keterampilan</w:t>
        </w:r>
        <w:r>
          <w:rPr>
            <w:noProof/>
            <w:webHidden/>
          </w:rPr>
          <w:tab/>
        </w:r>
        <w:r>
          <w:rPr>
            <w:noProof/>
            <w:webHidden/>
          </w:rPr>
          <w:fldChar w:fldCharType="begin"/>
        </w:r>
        <w:r>
          <w:rPr>
            <w:noProof/>
            <w:webHidden/>
          </w:rPr>
          <w:instrText xml:space="preserve"> PAGEREF _Toc48471624 \h </w:instrText>
        </w:r>
        <w:r>
          <w:rPr>
            <w:noProof/>
            <w:webHidden/>
          </w:rPr>
        </w:r>
        <w:r>
          <w:rPr>
            <w:noProof/>
            <w:webHidden/>
          </w:rPr>
          <w:fldChar w:fldCharType="separate"/>
        </w:r>
        <w:r>
          <w:rPr>
            <w:noProof/>
            <w:webHidden/>
          </w:rPr>
          <w:t>117</w:t>
        </w:r>
        <w:r>
          <w:rPr>
            <w:noProof/>
            <w:webHidden/>
          </w:rPr>
          <w:fldChar w:fldCharType="end"/>
        </w:r>
      </w:hyperlink>
    </w:p>
    <w:p w14:paraId="1B4E6C11" w14:textId="096CFA81" w:rsidR="004A2C40" w:rsidRDefault="004A2C40">
      <w:pPr>
        <w:pStyle w:val="TableofFigures"/>
        <w:tabs>
          <w:tab w:val="right" w:leader="dot" w:pos="5833"/>
        </w:tabs>
        <w:rPr>
          <w:rFonts w:asciiTheme="minorHAnsi" w:eastAsiaTheme="minorEastAsia" w:hAnsiTheme="minorHAnsi"/>
          <w:noProof/>
          <w:lang w:eastAsia="en-ID"/>
        </w:rPr>
      </w:pPr>
      <w:hyperlink w:anchor="_Toc48471625" w:history="1">
        <w:r w:rsidRPr="0050171F">
          <w:rPr>
            <w:rStyle w:val="Hyperlink"/>
            <w:rFonts w:cs="Times New Roman"/>
            <w:noProof/>
          </w:rPr>
          <w:t xml:space="preserve">Tabel 6.14 </w:t>
        </w:r>
        <w:r w:rsidRPr="0050171F">
          <w:rPr>
            <w:rStyle w:val="Hyperlink"/>
            <w:rFonts w:cs="Times New Roman"/>
            <w:noProof/>
            <w:lang w:val="en-US"/>
          </w:rPr>
          <w:t>Faktor Pendorong Keberhasilan Implementasi pada Kategori Pengembang atau Developer</w:t>
        </w:r>
        <w:r>
          <w:rPr>
            <w:noProof/>
            <w:webHidden/>
          </w:rPr>
          <w:tab/>
        </w:r>
        <w:r>
          <w:rPr>
            <w:noProof/>
            <w:webHidden/>
          </w:rPr>
          <w:fldChar w:fldCharType="begin"/>
        </w:r>
        <w:r>
          <w:rPr>
            <w:noProof/>
            <w:webHidden/>
          </w:rPr>
          <w:instrText xml:space="preserve"> PAGEREF _Toc48471625 \h </w:instrText>
        </w:r>
        <w:r>
          <w:rPr>
            <w:noProof/>
            <w:webHidden/>
          </w:rPr>
        </w:r>
        <w:r>
          <w:rPr>
            <w:noProof/>
            <w:webHidden/>
          </w:rPr>
          <w:fldChar w:fldCharType="separate"/>
        </w:r>
        <w:r>
          <w:rPr>
            <w:noProof/>
            <w:webHidden/>
          </w:rPr>
          <w:t>118</w:t>
        </w:r>
        <w:r>
          <w:rPr>
            <w:noProof/>
            <w:webHidden/>
          </w:rPr>
          <w:fldChar w:fldCharType="end"/>
        </w:r>
      </w:hyperlink>
    </w:p>
    <w:p w14:paraId="2A948279" w14:textId="289E4F2D" w:rsidR="004A2C40" w:rsidRDefault="004A2C40">
      <w:pPr>
        <w:pStyle w:val="TableofFigures"/>
        <w:tabs>
          <w:tab w:val="right" w:leader="dot" w:pos="5833"/>
        </w:tabs>
        <w:rPr>
          <w:rFonts w:asciiTheme="minorHAnsi" w:eastAsiaTheme="minorEastAsia" w:hAnsiTheme="minorHAnsi"/>
          <w:noProof/>
          <w:lang w:eastAsia="en-ID"/>
        </w:rPr>
      </w:pPr>
      <w:hyperlink w:anchor="_Toc48471626" w:history="1">
        <w:r w:rsidRPr="0050171F">
          <w:rPr>
            <w:rStyle w:val="Hyperlink"/>
            <w:rFonts w:cs="Times New Roman"/>
            <w:noProof/>
          </w:rPr>
          <w:t xml:space="preserve">Tabel 6.15 </w:t>
        </w:r>
        <w:r w:rsidRPr="0050171F">
          <w:rPr>
            <w:rStyle w:val="Hyperlink"/>
            <w:rFonts w:cs="Times New Roman"/>
            <w:noProof/>
            <w:lang w:val="en-US"/>
          </w:rPr>
          <w:t>Faktor Penghambat Keberhasilan Implementasi pada Kategori Pengembang atau Developer</w:t>
        </w:r>
        <w:r>
          <w:rPr>
            <w:noProof/>
            <w:webHidden/>
          </w:rPr>
          <w:tab/>
        </w:r>
        <w:r>
          <w:rPr>
            <w:noProof/>
            <w:webHidden/>
          </w:rPr>
          <w:fldChar w:fldCharType="begin"/>
        </w:r>
        <w:r>
          <w:rPr>
            <w:noProof/>
            <w:webHidden/>
          </w:rPr>
          <w:instrText xml:space="preserve"> PAGEREF _Toc48471626 \h </w:instrText>
        </w:r>
        <w:r>
          <w:rPr>
            <w:noProof/>
            <w:webHidden/>
          </w:rPr>
        </w:r>
        <w:r>
          <w:rPr>
            <w:noProof/>
            <w:webHidden/>
          </w:rPr>
          <w:fldChar w:fldCharType="separate"/>
        </w:r>
        <w:r>
          <w:rPr>
            <w:noProof/>
            <w:webHidden/>
          </w:rPr>
          <w:t>119</w:t>
        </w:r>
        <w:r>
          <w:rPr>
            <w:noProof/>
            <w:webHidden/>
          </w:rPr>
          <w:fldChar w:fldCharType="end"/>
        </w:r>
      </w:hyperlink>
    </w:p>
    <w:p w14:paraId="1E5E1B93" w14:textId="7C132C06" w:rsidR="004A2C40" w:rsidRDefault="004A2C40">
      <w:pPr>
        <w:pStyle w:val="TableofFigures"/>
        <w:tabs>
          <w:tab w:val="right" w:leader="dot" w:pos="5833"/>
        </w:tabs>
        <w:rPr>
          <w:rFonts w:asciiTheme="minorHAnsi" w:eastAsiaTheme="minorEastAsia" w:hAnsiTheme="minorHAnsi"/>
          <w:noProof/>
          <w:lang w:eastAsia="en-ID"/>
        </w:rPr>
      </w:pPr>
      <w:hyperlink w:anchor="_Toc48471627" w:history="1">
        <w:r w:rsidRPr="0050171F">
          <w:rPr>
            <w:rStyle w:val="Hyperlink"/>
            <w:rFonts w:cs="Times New Roman"/>
            <w:noProof/>
          </w:rPr>
          <w:t xml:space="preserve">Tabel 6.16 </w:t>
        </w:r>
        <w:r w:rsidRPr="0050171F">
          <w:rPr>
            <w:rStyle w:val="Hyperlink"/>
            <w:rFonts w:cs="Times New Roman"/>
            <w:noProof/>
            <w:lang w:val="en-US"/>
          </w:rPr>
          <w:t>Faktor Pendorong Keberhasilan Implementasi pada Kategori Sumber Daya Manusia</w:t>
        </w:r>
        <w:r>
          <w:rPr>
            <w:noProof/>
            <w:webHidden/>
          </w:rPr>
          <w:tab/>
        </w:r>
        <w:r>
          <w:rPr>
            <w:noProof/>
            <w:webHidden/>
          </w:rPr>
          <w:fldChar w:fldCharType="begin"/>
        </w:r>
        <w:r>
          <w:rPr>
            <w:noProof/>
            <w:webHidden/>
          </w:rPr>
          <w:instrText xml:space="preserve"> PAGEREF _Toc48471627 \h </w:instrText>
        </w:r>
        <w:r>
          <w:rPr>
            <w:noProof/>
            <w:webHidden/>
          </w:rPr>
        </w:r>
        <w:r>
          <w:rPr>
            <w:noProof/>
            <w:webHidden/>
          </w:rPr>
          <w:fldChar w:fldCharType="separate"/>
        </w:r>
        <w:r>
          <w:rPr>
            <w:noProof/>
            <w:webHidden/>
          </w:rPr>
          <w:t>119</w:t>
        </w:r>
        <w:r>
          <w:rPr>
            <w:noProof/>
            <w:webHidden/>
          </w:rPr>
          <w:fldChar w:fldCharType="end"/>
        </w:r>
      </w:hyperlink>
    </w:p>
    <w:p w14:paraId="1B54920C" w14:textId="073CCD7A" w:rsidR="004A2C40" w:rsidRDefault="004A2C40">
      <w:pPr>
        <w:pStyle w:val="TableofFigures"/>
        <w:tabs>
          <w:tab w:val="right" w:leader="dot" w:pos="5833"/>
        </w:tabs>
        <w:rPr>
          <w:rFonts w:asciiTheme="minorHAnsi" w:eastAsiaTheme="minorEastAsia" w:hAnsiTheme="minorHAnsi"/>
          <w:noProof/>
          <w:lang w:eastAsia="en-ID"/>
        </w:rPr>
      </w:pPr>
      <w:hyperlink w:anchor="_Toc48471628" w:history="1">
        <w:r w:rsidRPr="0050171F">
          <w:rPr>
            <w:rStyle w:val="Hyperlink"/>
            <w:rFonts w:cs="Times New Roman"/>
            <w:noProof/>
          </w:rPr>
          <w:t xml:space="preserve">Tabel 6.17 </w:t>
        </w:r>
        <w:r w:rsidRPr="0050171F">
          <w:rPr>
            <w:rStyle w:val="Hyperlink"/>
            <w:rFonts w:cs="Times New Roman"/>
            <w:noProof/>
            <w:lang w:val="en-US"/>
          </w:rPr>
          <w:t>Faktor Penghambat Keberhasilan Implementasi pada Kategori Sumber Daya Manusia</w:t>
        </w:r>
        <w:r>
          <w:rPr>
            <w:noProof/>
            <w:webHidden/>
          </w:rPr>
          <w:tab/>
        </w:r>
        <w:r>
          <w:rPr>
            <w:noProof/>
            <w:webHidden/>
          </w:rPr>
          <w:fldChar w:fldCharType="begin"/>
        </w:r>
        <w:r>
          <w:rPr>
            <w:noProof/>
            <w:webHidden/>
          </w:rPr>
          <w:instrText xml:space="preserve"> PAGEREF _Toc48471628 \h </w:instrText>
        </w:r>
        <w:r>
          <w:rPr>
            <w:noProof/>
            <w:webHidden/>
          </w:rPr>
        </w:r>
        <w:r>
          <w:rPr>
            <w:noProof/>
            <w:webHidden/>
          </w:rPr>
          <w:fldChar w:fldCharType="separate"/>
        </w:r>
        <w:r>
          <w:rPr>
            <w:noProof/>
            <w:webHidden/>
          </w:rPr>
          <w:t>120</w:t>
        </w:r>
        <w:r>
          <w:rPr>
            <w:noProof/>
            <w:webHidden/>
          </w:rPr>
          <w:fldChar w:fldCharType="end"/>
        </w:r>
      </w:hyperlink>
    </w:p>
    <w:p w14:paraId="1673A051" w14:textId="281ABCC1" w:rsidR="004A2C40" w:rsidRDefault="004A2C40">
      <w:pPr>
        <w:pStyle w:val="TableofFigures"/>
        <w:tabs>
          <w:tab w:val="right" w:leader="dot" w:pos="5833"/>
        </w:tabs>
        <w:rPr>
          <w:rFonts w:asciiTheme="minorHAnsi" w:eastAsiaTheme="minorEastAsia" w:hAnsiTheme="minorHAnsi"/>
          <w:noProof/>
          <w:lang w:eastAsia="en-ID"/>
        </w:rPr>
      </w:pPr>
      <w:hyperlink w:anchor="_Toc48471629" w:history="1">
        <w:r w:rsidRPr="0050171F">
          <w:rPr>
            <w:rStyle w:val="Hyperlink"/>
            <w:rFonts w:cs="Times New Roman"/>
            <w:noProof/>
          </w:rPr>
          <w:t xml:space="preserve">Tabel 6.18 </w:t>
        </w:r>
        <w:r w:rsidRPr="0050171F">
          <w:rPr>
            <w:rStyle w:val="Hyperlink"/>
            <w:rFonts w:cs="Times New Roman"/>
            <w:noProof/>
            <w:lang w:val="en-US"/>
          </w:rPr>
          <w:t>Faktor Pendorong Keberhasilan Implementasi pada Kategori Sumber Daya Teknologi</w:t>
        </w:r>
        <w:r>
          <w:rPr>
            <w:noProof/>
            <w:webHidden/>
          </w:rPr>
          <w:tab/>
        </w:r>
        <w:r>
          <w:rPr>
            <w:noProof/>
            <w:webHidden/>
          </w:rPr>
          <w:fldChar w:fldCharType="begin"/>
        </w:r>
        <w:r>
          <w:rPr>
            <w:noProof/>
            <w:webHidden/>
          </w:rPr>
          <w:instrText xml:space="preserve"> PAGEREF _Toc48471629 \h </w:instrText>
        </w:r>
        <w:r>
          <w:rPr>
            <w:noProof/>
            <w:webHidden/>
          </w:rPr>
        </w:r>
        <w:r>
          <w:rPr>
            <w:noProof/>
            <w:webHidden/>
          </w:rPr>
          <w:fldChar w:fldCharType="separate"/>
        </w:r>
        <w:r>
          <w:rPr>
            <w:noProof/>
            <w:webHidden/>
          </w:rPr>
          <w:t>121</w:t>
        </w:r>
        <w:r>
          <w:rPr>
            <w:noProof/>
            <w:webHidden/>
          </w:rPr>
          <w:fldChar w:fldCharType="end"/>
        </w:r>
      </w:hyperlink>
    </w:p>
    <w:p w14:paraId="6CDA019D" w14:textId="28DCD863" w:rsidR="004A2C40" w:rsidRDefault="004A2C40">
      <w:pPr>
        <w:pStyle w:val="TableofFigures"/>
        <w:tabs>
          <w:tab w:val="right" w:leader="dot" w:pos="5833"/>
        </w:tabs>
        <w:rPr>
          <w:rFonts w:asciiTheme="minorHAnsi" w:eastAsiaTheme="minorEastAsia" w:hAnsiTheme="minorHAnsi"/>
          <w:noProof/>
          <w:lang w:eastAsia="en-ID"/>
        </w:rPr>
      </w:pPr>
      <w:hyperlink w:anchor="_Toc48471630" w:history="1">
        <w:r w:rsidRPr="0050171F">
          <w:rPr>
            <w:rStyle w:val="Hyperlink"/>
            <w:rFonts w:cs="Times New Roman"/>
            <w:noProof/>
          </w:rPr>
          <w:t xml:space="preserve">Tabel 6.19 </w:t>
        </w:r>
        <w:r w:rsidRPr="0050171F">
          <w:rPr>
            <w:rStyle w:val="Hyperlink"/>
            <w:rFonts w:cs="Times New Roman"/>
            <w:noProof/>
            <w:lang w:val="en-US"/>
          </w:rPr>
          <w:t>Faktor Penghambat Keberhasilan Implementasi pada Kategori Sumber Daya Teknologi</w:t>
        </w:r>
        <w:r>
          <w:rPr>
            <w:noProof/>
            <w:webHidden/>
          </w:rPr>
          <w:tab/>
        </w:r>
        <w:r>
          <w:rPr>
            <w:noProof/>
            <w:webHidden/>
          </w:rPr>
          <w:fldChar w:fldCharType="begin"/>
        </w:r>
        <w:r>
          <w:rPr>
            <w:noProof/>
            <w:webHidden/>
          </w:rPr>
          <w:instrText xml:space="preserve"> PAGEREF _Toc48471630 \h </w:instrText>
        </w:r>
        <w:r>
          <w:rPr>
            <w:noProof/>
            <w:webHidden/>
          </w:rPr>
        </w:r>
        <w:r>
          <w:rPr>
            <w:noProof/>
            <w:webHidden/>
          </w:rPr>
          <w:fldChar w:fldCharType="separate"/>
        </w:r>
        <w:r>
          <w:rPr>
            <w:noProof/>
            <w:webHidden/>
          </w:rPr>
          <w:t>122</w:t>
        </w:r>
        <w:r>
          <w:rPr>
            <w:noProof/>
            <w:webHidden/>
          </w:rPr>
          <w:fldChar w:fldCharType="end"/>
        </w:r>
      </w:hyperlink>
    </w:p>
    <w:p w14:paraId="027CDB1A" w14:textId="54969DF2" w:rsidR="004A2C40" w:rsidRDefault="004A2C40">
      <w:pPr>
        <w:pStyle w:val="TableofFigures"/>
        <w:tabs>
          <w:tab w:val="right" w:leader="dot" w:pos="5833"/>
        </w:tabs>
        <w:rPr>
          <w:rFonts w:asciiTheme="minorHAnsi" w:eastAsiaTheme="minorEastAsia" w:hAnsiTheme="minorHAnsi"/>
          <w:noProof/>
          <w:lang w:eastAsia="en-ID"/>
        </w:rPr>
      </w:pPr>
      <w:hyperlink w:anchor="_Toc48471631" w:history="1">
        <w:r w:rsidRPr="0050171F">
          <w:rPr>
            <w:rStyle w:val="Hyperlink"/>
            <w:rFonts w:cs="Times New Roman"/>
            <w:noProof/>
          </w:rPr>
          <w:t xml:space="preserve">Tabel 6.20 </w:t>
        </w:r>
        <w:r w:rsidRPr="0050171F">
          <w:rPr>
            <w:rStyle w:val="Hyperlink"/>
            <w:rFonts w:cs="Times New Roman"/>
            <w:noProof/>
            <w:lang w:val="en-US"/>
          </w:rPr>
          <w:t>Faktor Pendorong Keberhasilan Lainnya Hasil Temuan Wawancara</w:t>
        </w:r>
        <w:r>
          <w:rPr>
            <w:noProof/>
            <w:webHidden/>
          </w:rPr>
          <w:tab/>
        </w:r>
        <w:r>
          <w:rPr>
            <w:noProof/>
            <w:webHidden/>
          </w:rPr>
          <w:fldChar w:fldCharType="begin"/>
        </w:r>
        <w:r>
          <w:rPr>
            <w:noProof/>
            <w:webHidden/>
          </w:rPr>
          <w:instrText xml:space="preserve"> PAGEREF _Toc48471631 \h </w:instrText>
        </w:r>
        <w:r>
          <w:rPr>
            <w:noProof/>
            <w:webHidden/>
          </w:rPr>
        </w:r>
        <w:r>
          <w:rPr>
            <w:noProof/>
            <w:webHidden/>
          </w:rPr>
          <w:fldChar w:fldCharType="separate"/>
        </w:r>
        <w:r>
          <w:rPr>
            <w:noProof/>
            <w:webHidden/>
          </w:rPr>
          <w:t>123</w:t>
        </w:r>
        <w:r>
          <w:rPr>
            <w:noProof/>
            <w:webHidden/>
          </w:rPr>
          <w:fldChar w:fldCharType="end"/>
        </w:r>
      </w:hyperlink>
    </w:p>
    <w:p w14:paraId="0AEE19B0" w14:textId="518238C9" w:rsidR="004A2C40" w:rsidRDefault="004A2C40">
      <w:pPr>
        <w:pStyle w:val="TableofFigures"/>
        <w:tabs>
          <w:tab w:val="right" w:leader="dot" w:pos="5833"/>
        </w:tabs>
        <w:rPr>
          <w:rFonts w:asciiTheme="minorHAnsi" w:eastAsiaTheme="minorEastAsia" w:hAnsiTheme="minorHAnsi"/>
          <w:noProof/>
          <w:lang w:eastAsia="en-ID"/>
        </w:rPr>
      </w:pPr>
      <w:hyperlink w:anchor="_Toc48471632" w:history="1">
        <w:r w:rsidRPr="0050171F">
          <w:rPr>
            <w:rStyle w:val="Hyperlink"/>
            <w:noProof/>
          </w:rPr>
          <w:t>Tabel 6.21 Faktor Pendorong Keberhasilan Implementasi Sistem Informasi pada Perguruan Tinggi Besar</w:t>
        </w:r>
        <w:r>
          <w:rPr>
            <w:noProof/>
            <w:webHidden/>
          </w:rPr>
          <w:tab/>
        </w:r>
        <w:r>
          <w:rPr>
            <w:noProof/>
            <w:webHidden/>
          </w:rPr>
          <w:fldChar w:fldCharType="begin"/>
        </w:r>
        <w:r>
          <w:rPr>
            <w:noProof/>
            <w:webHidden/>
          </w:rPr>
          <w:instrText xml:space="preserve"> PAGEREF _Toc48471632 \h </w:instrText>
        </w:r>
        <w:r>
          <w:rPr>
            <w:noProof/>
            <w:webHidden/>
          </w:rPr>
        </w:r>
        <w:r>
          <w:rPr>
            <w:noProof/>
            <w:webHidden/>
          </w:rPr>
          <w:fldChar w:fldCharType="separate"/>
        </w:r>
        <w:r>
          <w:rPr>
            <w:noProof/>
            <w:webHidden/>
          </w:rPr>
          <w:t>124</w:t>
        </w:r>
        <w:r>
          <w:rPr>
            <w:noProof/>
            <w:webHidden/>
          </w:rPr>
          <w:fldChar w:fldCharType="end"/>
        </w:r>
      </w:hyperlink>
    </w:p>
    <w:p w14:paraId="6B5C32FA" w14:textId="76DB1BD8" w:rsidR="004A2C40" w:rsidRDefault="004A2C40">
      <w:pPr>
        <w:pStyle w:val="TableofFigures"/>
        <w:tabs>
          <w:tab w:val="right" w:leader="dot" w:pos="5833"/>
        </w:tabs>
        <w:rPr>
          <w:rFonts w:asciiTheme="minorHAnsi" w:eastAsiaTheme="minorEastAsia" w:hAnsiTheme="minorHAnsi"/>
          <w:noProof/>
          <w:lang w:eastAsia="en-ID"/>
        </w:rPr>
      </w:pPr>
      <w:hyperlink w:anchor="_Toc48471633" w:history="1">
        <w:r w:rsidRPr="0050171F">
          <w:rPr>
            <w:rStyle w:val="Hyperlink"/>
            <w:noProof/>
          </w:rPr>
          <w:t>Tabel 6.22 Faktor Pendorong Keberhasilan Implementasi Sistem Informasi pada Perguruan Tinggi Kecil</w:t>
        </w:r>
        <w:r>
          <w:rPr>
            <w:noProof/>
            <w:webHidden/>
          </w:rPr>
          <w:tab/>
        </w:r>
        <w:r>
          <w:rPr>
            <w:noProof/>
            <w:webHidden/>
          </w:rPr>
          <w:fldChar w:fldCharType="begin"/>
        </w:r>
        <w:r>
          <w:rPr>
            <w:noProof/>
            <w:webHidden/>
          </w:rPr>
          <w:instrText xml:space="preserve"> PAGEREF _Toc48471633 \h </w:instrText>
        </w:r>
        <w:r>
          <w:rPr>
            <w:noProof/>
            <w:webHidden/>
          </w:rPr>
        </w:r>
        <w:r>
          <w:rPr>
            <w:noProof/>
            <w:webHidden/>
          </w:rPr>
          <w:fldChar w:fldCharType="separate"/>
        </w:r>
        <w:r>
          <w:rPr>
            <w:noProof/>
            <w:webHidden/>
          </w:rPr>
          <w:t>125</w:t>
        </w:r>
        <w:r>
          <w:rPr>
            <w:noProof/>
            <w:webHidden/>
          </w:rPr>
          <w:fldChar w:fldCharType="end"/>
        </w:r>
      </w:hyperlink>
    </w:p>
    <w:p w14:paraId="4B1CA0F0" w14:textId="19376FF1" w:rsidR="004A2C40" w:rsidRDefault="004A2C40">
      <w:pPr>
        <w:pStyle w:val="TableofFigures"/>
        <w:tabs>
          <w:tab w:val="right" w:leader="dot" w:pos="5833"/>
        </w:tabs>
        <w:rPr>
          <w:rFonts w:asciiTheme="minorHAnsi" w:eastAsiaTheme="minorEastAsia" w:hAnsiTheme="minorHAnsi"/>
          <w:noProof/>
          <w:lang w:eastAsia="en-ID"/>
        </w:rPr>
      </w:pPr>
      <w:hyperlink w:anchor="_Toc48471634" w:history="1">
        <w:r w:rsidRPr="0050171F">
          <w:rPr>
            <w:rStyle w:val="Hyperlink"/>
            <w:rFonts w:cs="Times New Roman"/>
            <w:noProof/>
          </w:rPr>
          <w:t xml:space="preserve">Tabel 6.23 </w:t>
        </w:r>
        <w:r w:rsidRPr="0050171F">
          <w:rPr>
            <w:rStyle w:val="Hyperlink"/>
            <w:rFonts w:cs="Times New Roman"/>
            <w:noProof/>
            <w:lang w:val="en-US"/>
          </w:rPr>
          <w:t xml:space="preserve">Kerapatan </w:t>
        </w:r>
        <w:r w:rsidRPr="0050171F">
          <w:rPr>
            <w:rStyle w:val="Hyperlink"/>
            <w:rFonts w:cs="Times New Roman"/>
            <w:i/>
            <w:noProof/>
            <w:lang w:val="en-US"/>
          </w:rPr>
          <w:t xml:space="preserve">Network </w:t>
        </w:r>
        <w:r w:rsidRPr="0050171F">
          <w:rPr>
            <w:rStyle w:val="Hyperlink"/>
            <w:rFonts w:cs="Times New Roman"/>
            <w:noProof/>
            <w:lang w:val="en-US"/>
          </w:rPr>
          <w:t>Keterkaitan Pengaruh Antar Faktor Pendorong Keberhasilan Implementasi SI</w:t>
        </w:r>
        <w:r>
          <w:rPr>
            <w:noProof/>
            <w:webHidden/>
          </w:rPr>
          <w:tab/>
        </w:r>
        <w:r>
          <w:rPr>
            <w:noProof/>
            <w:webHidden/>
          </w:rPr>
          <w:fldChar w:fldCharType="begin"/>
        </w:r>
        <w:r>
          <w:rPr>
            <w:noProof/>
            <w:webHidden/>
          </w:rPr>
          <w:instrText xml:space="preserve"> PAGEREF _Toc48471634 \h </w:instrText>
        </w:r>
        <w:r>
          <w:rPr>
            <w:noProof/>
            <w:webHidden/>
          </w:rPr>
        </w:r>
        <w:r>
          <w:rPr>
            <w:noProof/>
            <w:webHidden/>
          </w:rPr>
          <w:fldChar w:fldCharType="separate"/>
        </w:r>
        <w:r>
          <w:rPr>
            <w:noProof/>
            <w:webHidden/>
          </w:rPr>
          <w:t>126</w:t>
        </w:r>
        <w:r>
          <w:rPr>
            <w:noProof/>
            <w:webHidden/>
          </w:rPr>
          <w:fldChar w:fldCharType="end"/>
        </w:r>
      </w:hyperlink>
    </w:p>
    <w:p w14:paraId="2456F91F" w14:textId="1BB97D34" w:rsidR="004A2C40" w:rsidRDefault="004A2C40">
      <w:pPr>
        <w:pStyle w:val="TableofFigures"/>
        <w:tabs>
          <w:tab w:val="right" w:leader="dot" w:pos="5833"/>
        </w:tabs>
        <w:rPr>
          <w:rFonts w:asciiTheme="minorHAnsi" w:eastAsiaTheme="minorEastAsia" w:hAnsiTheme="minorHAnsi"/>
          <w:noProof/>
          <w:lang w:eastAsia="en-ID"/>
        </w:rPr>
      </w:pPr>
      <w:hyperlink w:anchor="_Toc48471635" w:history="1">
        <w:r w:rsidRPr="0050171F">
          <w:rPr>
            <w:rStyle w:val="Hyperlink"/>
            <w:noProof/>
          </w:rPr>
          <w:t xml:space="preserve">Tabel 6.24 Komentar dan Pendapat </w:t>
        </w:r>
        <w:r w:rsidRPr="0050171F">
          <w:rPr>
            <w:rStyle w:val="Hyperlink"/>
            <w:i/>
            <w:noProof/>
          </w:rPr>
          <w:t>Expert</w:t>
        </w:r>
        <w:r w:rsidRPr="0050171F">
          <w:rPr>
            <w:rStyle w:val="Hyperlink"/>
            <w:noProof/>
          </w:rPr>
          <w:t xml:space="preserve"> Terhadap Tmuan Hasil Wawancara</w:t>
        </w:r>
        <w:r>
          <w:rPr>
            <w:noProof/>
            <w:webHidden/>
          </w:rPr>
          <w:tab/>
        </w:r>
        <w:r>
          <w:rPr>
            <w:noProof/>
            <w:webHidden/>
          </w:rPr>
          <w:fldChar w:fldCharType="begin"/>
        </w:r>
        <w:r>
          <w:rPr>
            <w:noProof/>
            <w:webHidden/>
          </w:rPr>
          <w:instrText xml:space="preserve"> PAGEREF _Toc48471635 \h </w:instrText>
        </w:r>
        <w:r>
          <w:rPr>
            <w:noProof/>
            <w:webHidden/>
          </w:rPr>
        </w:r>
        <w:r>
          <w:rPr>
            <w:noProof/>
            <w:webHidden/>
          </w:rPr>
          <w:fldChar w:fldCharType="separate"/>
        </w:r>
        <w:r>
          <w:rPr>
            <w:noProof/>
            <w:webHidden/>
          </w:rPr>
          <w:t>133</w:t>
        </w:r>
        <w:r>
          <w:rPr>
            <w:noProof/>
            <w:webHidden/>
          </w:rPr>
          <w:fldChar w:fldCharType="end"/>
        </w:r>
      </w:hyperlink>
    </w:p>
    <w:p w14:paraId="379FDD40" w14:textId="479608FC" w:rsidR="004A2C40" w:rsidRDefault="004A2C40">
      <w:pPr>
        <w:pStyle w:val="TableofFigures"/>
        <w:tabs>
          <w:tab w:val="right" w:leader="dot" w:pos="5833"/>
        </w:tabs>
        <w:rPr>
          <w:rFonts w:asciiTheme="minorHAnsi" w:eastAsiaTheme="minorEastAsia" w:hAnsiTheme="minorHAnsi"/>
          <w:noProof/>
          <w:lang w:eastAsia="en-ID"/>
        </w:rPr>
      </w:pPr>
      <w:hyperlink w:anchor="_Toc48471636" w:history="1">
        <w:r w:rsidRPr="0050171F">
          <w:rPr>
            <w:rStyle w:val="Hyperlink"/>
            <w:rFonts w:cs="Times New Roman"/>
            <w:noProof/>
          </w:rPr>
          <w:t xml:space="preserve">Tabel 6.25 Faktor Pendorong dan Penghambat Keberhasilan Implementasi SI Hasil Diskusi dengan </w:t>
        </w:r>
        <w:r w:rsidRPr="0050171F">
          <w:rPr>
            <w:rStyle w:val="Hyperlink"/>
            <w:rFonts w:cs="Times New Roman"/>
            <w:i/>
            <w:noProof/>
          </w:rPr>
          <w:t>Expert</w:t>
        </w:r>
        <w:r>
          <w:rPr>
            <w:noProof/>
            <w:webHidden/>
          </w:rPr>
          <w:tab/>
        </w:r>
        <w:r>
          <w:rPr>
            <w:noProof/>
            <w:webHidden/>
          </w:rPr>
          <w:fldChar w:fldCharType="begin"/>
        </w:r>
        <w:r>
          <w:rPr>
            <w:noProof/>
            <w:webHidden/>
          </w:rPr>
          <w:instrText xml:space="preserve"> PAGEREF _Toc48471636 \h </w:instrText>
        </w:r>
        <w:r>
          <w:rPr>
            <w:noProof/>
            <w:webHidden/>
          </w:rPr>
        </w:r>
        <w:r>
          <w:rPr>
            <w:noProof/>
            <w:webHidden/>
          </w:rPr>
          <w:fldChar w:fldCharType="separate"/>
        </w:r>
        <w:r>
          <w:rPr>
            <w:noProof/>
            <w:webHidden/>
          </w:rPr>
          <w:t>137</w:t>
        </w:r>
        <w:r>
          <w:rPr>
            <w:noProof/>
            <w:webHidden/>
          </w:rPr>
          <w:fldChar w:fldCharType="end"/>
        </w:r>
      </w:hyperlink>
    </w:p>
    <w:p w14:paraId="0AF7A291" w14:textId="61A3C7FF" w:rsidR="004A2C40" w:rsidRDefault="004A2C40">
      <w:pPr>
        <w:pStyle w:val="TableofFigures"/>
        <w:tabs>
          <w:tab w:val="right" w:leader="dot" w:pos="5833"/>
        </w:tabs>
        <w:rPr>
          <w:rFonts w:asciiTheme="minorHAnsi" w:eastAsiaTheme="minorEastAsia" w:hAnsiTheme="minorHAnsi"/>
          <w:noProof/>
          <w:lang w:eastAsia="en-ID"/>
        </w:rPr>
      </w:pPr>
      <w:hyperlink w:anchor="_Toc48471637" w:history="1">
        <w:r w:rsidRPr="0050171F">
          <w:rPr>
            <w:rStyle w:val="Hyperlink"/>
            <w:rFonts w:cs="Times New Roman"/>
            <w:noProof/>
          </w:rPr>
          <w:t xml:space="preserve">Tabel 6.26 Keterkaitan Pengaruh Antar Faktor Pendorong Hasil Diskusi dengan </w:t>
        </w:r>
        <w:r w:rsidRPr="0050171F">
          <w:rPr>
            <w:rStyle w:val="Hyperlink"/>
            <w:rFonts w:cs="Times New Roman"/>
            <w:i/>
            <w:noProof/>
          </w:rPr>
          <w:t>Expert</w:t>
        </w:r>
        <w:r>
          <w:rPr>
            <w:noProof/>
            <w:webHidden/>
          </w:rPr>
          <w:tab/>
        </w:r>
        <w:r>
          <w:rPr>
            <w:noProof/>
            <w:webHidden/>
          </w:rPr>
          <w:fldChar w:fldCharType="begin"/>
        </w:r>
        <w:r>
          <w:rPr>
            <w:noProof/>
            <w:webHidden/>
          </w:rPr>
          <w:instrText xml:space="preserve"> PAGEREF _Toc48471637 \h </w:instrText>
        </w:r>
        <w:r>
          <w:rPr>
            <w:noProof/>
            <w:webHidden/>
          </w:rPr>
        </w:r>
        <w:r>
          <w:rPr>
            <w:noProof/>
            <w:webHidden/>
          </w:rPr>
          <w:fldChar w:fldCharType="separate"/>
        </w:r>
        <w:r>
          <w:rPr>
            <w:noProof/>
            <w:webHidden/>
          </w:rPr>
          <w:t>141</w:t>
        </w:r>
        <w:r>
          <w:rPr>
            <w:noProof/>
            <w:webHidden/>
          </w:rPr>
          <w:fldChar w:fldCharType="end"/>
        </w:r>
      </w:hyperlink>
    </w:p>
    <w:p w14:paraId="59243EA2" w14:textId="34F47ABA" w:rsidR="004A2C40" w:rsidRDefault="004A2C40">
      <w:pPr>
        <w:pStyle w:val="TableofFigures"/>
        <w:tabs>
          <w:tab w:val="right" w:leader="dot" w:pos="5833"/>
        </w:tabs>
        <w:rPr>
          <w:rFonts w:asciiTheme="minorHAnsi" w:eastAsiaTheme="minorEastAsia" w:hAnsiTheme="minorHAnsi"/>
          <w:noProof/>
          <w:lang w:eastAsia="en-ID"/>
        </w:rPr>
      </w:pPr>
      <w:hyperlink w:anchor="_Toc48471638" w:history="1">
        <w:r w:rsidRPr="0050171F">
          <w:rPr>
            <w:rStyle w:val="Hyperlink"/>
            <w:noProof/>
          </w:rPr>
          <w:t xml:space="preserve">Tabel 6.27 </w:t>
        </w:r>
        <w:r w:rsidRPr="0050171F">
          <w:rPr>
            <w:rStyle w:val="Hyperlink"/>
            <w:rFonts w:cs="Times New Roman"/>
            <w:noProof/>
          </w:rPr>
          <w:t>Faktor Pendorong Keberhasilan Implementasi Sistem Informasi pada Perguruan Tinggi di Surabaya Secara Umum</w:t>
        </w:r>
        <w:r>
          <w:rPr>
            <w:noProof/>
            <w:webHidden/>
          </w:rPr>
          <w:tab/>
        </w:r>
        <w:r>
          <w:rPr>
            <w:noProof/>
            <w:webHidden/>
          </w:rPr>
          <w:fldChar w:fldCharType="begin"/>
        </w:r>
        <w:r>
          <w:rPr>
            <w:noProof/>
            <w:webHidden/>
          </w:rPr>
          <w:instrText xml:space="preserve"> PAGEREF _Toc48471638 \h </w:instrText>
        </w:r>
        <w:r>
          <w:rPr>
            <w:noProof/>
            <w:webHidden/>
          </w:rPr>
        </w:r>
        <w:r>
          <w:rPr>
            <w:noProof/>
            <w:webHidden/>
          </w:rPr>
          <w:fldChar w:fldCharType="separate"/>
        </w:r>
        <w:r>
          <w:rPr>
            <w:noProof/>
            <w:webHidden/>
          </w:rPr>
          <w:t>142</w:t>
        </w:r>
        <w:r>
          <w:rPr>
            <w:noProof/>
            <w:webHidden/>
          </w:rPr>
          <w:fldChar w:fldCharType="end"/>
        </w:r>
      </w:hyperlink>
    </w:p>
    <w:p w14:paraId="5E83C243" w14:textId="022ED6B1" w:rsidR="004A2C40" w:rsidRDefault="004A2C40">
      <w:pPr>
        <w:pStyle w:val="TableofFigures"/>
        <w:tabs>
          <w:tab w:val="right" w:leader="dot" w:pos="5833"/>
        </w:tabs>
        <w:rPr>
          <w:rFonts w:asciiTheme="minorHAnsi" w:eastAsiaTheme="minorEastAsia" w:hAnsiTheme="minorHAnsi"/>
          <w:noProof/>
          <w:lang w:eastAsia="en-ID"/>
        </w:rPr>
      </w:pPr>
      <w:hyperlink w:anchor="_Toc48471639" w:history="1">
        <w:r w:rsidRPr="0050171F">
          <w:rPr>
            <w:rStyle w:val="Hyperlink"/>
            <w:rFonts w:cs="Times New Roman"/>
            <w:noProof/>
          </w:rPr>
          <w:t>Tabel 6.28 Kesimpulan Akhir Keterkaitan Antar Faktor yang Saling Berpengaruh</w:t>
        </w:r>
        <w:r>
          <w:rPr>
            <w:noProof/>
            <w:webHidden/>
          </w:rPr>
          <w:tab/>
        </w:r>
        <w:r>
          <w:rPr>
            <w:noProof/>
            <w:webHidden/>
          </w:rPr>
          <w:fldChar w:fldCharType="begin"/>
        </w:r>
        <w:r>
          <w:rPr>
            <w:noProof/>
            <w:webHidden/>
          </w:rPr>
          <w:instrText xml:space="preserve"> PAGEREF _Toc48471639 \h </w:instrText>
        </w:r>
        <w:r>
          <w:rPr>
            <w:noProof/>
            <w:webHidden/>
          </w:rPr>
        </w:r>
        <w:r>
          <w:rPr>
            <w:noProof/>
            <w:webHidden/>
          </w:rPr>
          <w:fldChar w:fldCharType="separate"/>
        </w:r>
        <w:r>
          <w:rPr>
            <w:noProof/>
            <w:webHidden/>
          </w:rPr>
          <w:t>144</w:t>
        </w:r>
        <w:r>
          <w:rPr>
            <w:noProof/>
            <w:webHidden/>
          </w:rPr>
          <w:fldChar w:fldCharType="end"/>
        </w:r>
      </w:hyperlink>
    </w:p>
    <w:p w14:paraId="7FC07661" w14:textId="2296E766" w:rsidR="004A2C40" w:rsidRDefault="004A2C40">
      <w:pPr>
        <w:pStyle w:val="TableofFigures"/>
        <w:tabs>
          <w:tab w:val="right" w:leader="dot" w:pos="5833"/>
        </w:tabs>
        <w:rPr>
          <w:rFonts w:asciiTheme="minorHAnsi" w:eastAsiaTheme="minorEastAsia" w:hAnsiTheme="minorHAnsi"/>
          <w:noProof/>
          <w:lang w:eastAsia="en-ID"/>
        </w:rPr>
      </w:pPr>
      <w:hyperlink w:anchor="_Toc48471640" w:history="1">
        <w:r w:rsidRPr="0050171F">
          <w:rPr>
            <w:rStyle w:val="Hyperlink"/>
            <w:rFonts w:cs="Times New Roman"/>
            <w:noProof/>
          </w:rPr>
          <w:t>Tabel A.1 Daftar Faktor Pendorong Pedoman Wawancara</w:t>
        </w:r>
        <w:r>
          <w:rPr>
            <w:noProof/>
            <w:webHidden/>
          </w:rPr>
          <w:tab/>
        </w:r>
        <w:r>
          <w:rPr>
            <w:noProof/>
            <w:webHidden/>
          </w:rPr>
          <w:fldChar w:fldCharType="begin"/>
        </w:r>
        <w:r>
          <w:rPr>
            <w:noProof/>
            <w:webHidden/>
          </w:rPr>
          <w:instrText xml:space="preserve"> PAGEREF _Toc48471640 \h </w:instrText>
        </w:r>
        <w:r>
          <w:rPr>
            <w:noProof/>
            <w:webHidden/>
          </w:rPr>
        </w:r>
        <w:r>
          <w:rPr>
            <w:noProof/>
            <w:webHidden/>
          </w:rPr>
          <w:fldChar w:fldCharType="separate"/>
        </w:r>
        <w:r>
          <w:rPr>
            <w:noProof/>
            <w:webHidden/>
          </w:rPr>
          <w:t>165</w:t>
        </w:r>
        <w:r>
          <w:rPr>
            <w:noProof/>
            <w:webHidden/>
          </w:rPr>
          <w:fldChar w:fldCharType="end"/>
        </w:r>
      </w:hyperlink>
    </w:p>
    <w:p w14:paraId="158A529D" w14:textId="597E460E" w:rsidR="004A2C40" w:rsidRDefault="004A2C40">
      <w:pPr>
        <w:pStyle w:val="TableofFigures"/>
        <w:tabs>
          <w:tab w:val="right" w:leader="dot" w:pos="5833"/>
        </w:tabs>
        <w:rPr>
          <w:rFonts w:asciiTheme="minorHAnsi" w:eastAsiaTheme="minorEastAsia" w:hAnsiTheme="minorHAnsi"/>
          <w:noProof/>
          <w:lang w:eastAsia="en-ID"/>
        </w:rPr>
      </w:pPr>
      <w:hyperlink w:anchor="_Toc48471641" w:history="1">
        <w:r w:rsidRPr="0050171F">
          <w:rPr>
            <w:rStyle w:val="Hyperlink"/>
            <w:rFonts w:cs="Times New Roman"/>
            <w:noProof/>
          </w:rPr>
          <w:t>Tabel B.1 Transkrip Wawancara Responden 1</w:t>
        </w:r>
        <w:r>
          <w:rPr>
            <w:noProof/>
            <w:webHidden/>
          </w:rPr>
          <w:tab/>
        </w:r>
        <w:r>
          <w:rPr>
            <w:noProof/>
            <w:webHidden/>
          </w:rPr>
          <w:fldChar w:fldCharType="begin"/>
        </w:r>
        <w:r>
          <w:rPr>
            <w:noProof/>
            <w:webHidden/>
          </w:rPr>
          <w:instrText xml:space="preserve"> PAGEREF _Toc48471641 \h </w:instrText>
        </w:r>
        <w:r>
          <w:rPr>
            <w:noProof/>
            <w:webHidden/>
          </w:rPr>
        </w:r>
        <w:r>
          <w:rPr>
            <w:noProof/>
            <w:webHidden/>
          </w:rPr>
          <w:fldChar w:fldCharType="separate"/>
        </w:r>
        <w:r>
          <w:rPr>
            <w:noProof/>
            <w:webHidden/>
          </w:rPr>
          <w:t>171</w:t>
        </w:r>
        <w:r>
          <w:rPr>
            <w:noProof/>
            <w:webHidden/>
          </w:rPr>
          <w:fldChar w:fldCharType="end"/>
        </w:r>
      </w:hyperlink>
    </w:p>
    <w:p w14:paraId="76900FBF" w14:textId="55E49767" w:rsidR="004A2C40" w:rsidRDefault="004A2C40">
      <w:pPr>
        <w:pStyle w:val="TableofFigures"/>
        <w:tabs>
          <w:tab w:val="right" w:leader="dot" w:pos="5833"/>
        </w:tabs>
        <w:rPr>
          <w:rFonts w:asciiTheme="minorHAnsi" w:eastAsiaTheme="minorEastAsia" w:hAnsiTheme="minorHAnsi"/>
          <w:noProof/>
          <w:lang w:eastAsia="en-ID"/>
        </w:rPr>
      </w:pPr>
      <w:hyperlink w:anchor="_Toc48471642" w:history="1">
        <w:r w:rsidRPr="0050171F">
          <w:rPr>
            <w:rStyle w:val="Hyperlink"/>
            <w:rFonts w:cs="Times New Roman"/>
            <w:noProof/>
          </w:rPr>
          <w:t>Tabel B.2 Daftar pertanyaan dan jawaban narasumber 1</w:t>
        </w:r>
        <w:r>
          <w:rPr>
            <w:noProof/>
            <w:webHidden/>
          </w:rPr>
          <w:tab/>
        </w:r>
        <w:r>
          <w:rPr>
            <w:noProof/>
            <w:webHidden/>
          </w:rPr>
          <w:fldChar w:fldCharType="begin"/>
        </w:r>
        <w:r>
          <w:rPr>
            <w:noProof/>
            <w:webHidden/>
          </w:rPr>
          <w:instrText xml:space="preserve"> PAGEREF _Toc48471642 \h </w:instrText>
        </w:r>
        <w:r>
          <w:rPr>
            <w:noProof/>
            <w:webHidden/>
          </w:rPr>
        </w:r>
        <w:r>
          <w:rPr>
            <w:noProof/>
            <w:webHidden/>
          </w:rPr>
          <w:fldChar w:fldCharType="separate"/>
        </w:r>
        <w:r>
          <w:rPr>
            <w:noProof/>
            <w:webHidden/>
          </w:rPr>
          <w:t>172</w:t>
        </w:r>
        <w:r>
          <w:rPr>
            <w:noProof/>
            <w:webHidden/>
          </w:rPr>
          <w:fldChar w:fldCharType="end"/>
        </w:r>
      </w:hyperlink>
    </w:p>
    <w:p w14:paraId="0FB913DE" w14:textId="2E4BECBC" w:rsidR="004A2C40" w:rsidRDefault="004A2C40">
      <w:pPr>
        <w:pStyle w:val="TableofFigures"/>
        <w:tabs>
          <w:tab w:val="right" w:leader="dot" w:pos="5833"/>
        </w:tabs>
        <w:rPr>
          <w:rFonts w:asciiTheme="minorHAnsi" w:eastAsiaTheme="minorEastAsia" w:hAnsiTheme="minorHAnsi"/>
          <w:noProof/>
          <w:lang w:eastAsia="en-ID"/>
        </w:rPr>
      </w:pPr>
      <w:hyperlink w:anchor="_Toc48471643" w:history="1">
        <w:r w:rsidRPr="0050171F">
          <w:rPr>
            <w:rStyle w:val="Hyperlink"/>
            <w:rFonts w:cs="Times New Roman"/>
            <w:noProof/>
          </w:rPr>
          <w:t>Tabel B.3 Transkrip Wawancara Responden 2</w:t>
        </w:r>
        <w:r>
          <w:rPr>
            <w:noProof/>
            <w:webHidden/>
          </w:rPr>
          <w:tab/>
        </w:r>
        <w:r>
          <w:rPr>
            <w:noProof/>
            <w:webHidden/>
          </w:rPr>
          <w:fldChar w:fldCharType="begin"/>
        </w:r>
        <w:r>
          <w:rPr>
            <w:noProof/>
            <w:webHidden/>
          </w:rPr>
          <w:instrText xml:space="preserve"> PAGEREF _Toc48471643 \h </w:instrText>
        </w:r>
        <w:r>
          <w:rPr>
            <w:noProof/>
            <w:webHidden/>
          </w:rPr>
        </w:r>
        <w:r>
          <w:rPr>
            <w:noProof/>
            <w:webHidden/>
          </w:rPr>
          <w:fldChar w:fldCharType="separate"/>
        </w:r>
        <w:r>
          <w:rPr>
            <w:noProof/>
            <w:webHidden/>
          </w:rPr>
          <w:t>188</w:t>
        </w:r>
        <w:r>
          <w:rPr>
            <w:noProof/>
            <w:webHidden/>
          </w:rPr>
          <w:fldChar w:fldCharType="end"/>
        </w:r>
      </w:hyperlink>
    </w:p>
    <w:p w14:paraId="4A3BDA54" w14:textId="7BF00132" w:rsidR="004A2C40" w:rsidRDefault="004A2C40">
      <w:pPr>
        <w:pStyle w:val="TableofFigures"/>
        <w:tabs>
          <w:tab w:val="right" w:leader="dot" w:pos="5833"/>
        </w:tabs>
        <w:rPr>
          <w:rFonts w:asciiTheme="minorHAnsi" w:eastAsiaTheme="minorEastAsia" w:hAnsiTheme="minorHAnsi"/>
          <w:noProof/>
          <w:lang w:eastAsia="en-ID"/>
        </w:rPr>
      </w:pPr>
      <w:hyperlink w:anchor="_Toc48471644" w:history="1">
        <w:r w:rsidRPr="0050171F">
          <w:rPr>
            <w:rStyle w:val="Hyperlink"/>
            <w:rFonts w:cs="Times New Roman"/>
            <w:noProof/>
          </w:rPr>
          <w:t>Tabel B.4 Daftar Pertanyaan dan Jawaban Narasumber 2</w:t>
        </w:r>
        <w:r>
          <w:rPr>
            <w:noProof/>
            <w:webHidden/>
          </w:rPr>
          <w:tab/>
        </w:r>
        <w:r>
          <w:rPr>
            <w:noProof/>
            <w:webHidden/>
          </w:rPr>
          <w:fldChar w:fldCharType="begin"/>
        </w:r>
        <w:r>
          <w:rPr>
            <w:noProof/>
            <w:webHidden/>
          </w:rPr>
          <w:instrText xml:space="preserve"> PAGEREF _Toc48471644 \h </w:instrText>
        </w:r>
        <w:r>
          <w:rPr>
            <w:noProof/>
            <w:webHidden/>
          </w:rPr>
        </w:r>
        <w:r>
          <w:rPr>
            <w:noProof/>
            <w:webHidden/>
          </w:rPr>
          <w:fldChar w:fldCharType="separate"/>
        </w:r>
        <w:r>
          <w:rPr>
            <w:noProof/>
            <w:webHidden/>
          </w:rPr>
          <w:t>189</w:t>
        </w:r>
        <w:r>
          <w:rPr>
            <w:noProof/>
            <w:webHidden/>
          </w:rPr>
          <w:fldChar w:fldCharType="end"/>
        </w:r>
      </w:hyperlink>
    </w:p>
    <w:p w14:paraId="7533A892" w14:textId="136DD81C" w:rsidR="004A2C40" w:rsidRDefault="004A2C40">
      <w:pPr>
        <w:pStyle w:val="TableofFigures"/>
        <w:tabs>
          <w:tab w:val="right" w:leader="dot" w:pos="5833"/>
        </w:tabs>
        <w:rPr>
          <w:rFonts w:asciiTheme="minorHAnsi" w:eastAsiaTheme="minorEastAsia" w:hAnsiTheme="minorHAnsi"/>
          <w:noProof/>
          <w:lang w:eastAsia="en-ID"/>
        </w:rPr>
      </w:pPr>
      <w:hyperlink w:anchor="_Toc48471645" w:history="1">
        <w:r w:rsidRPr="0050171F">
          <w:rPr>
            <w:rStyle w:val="Hyperlink"/>
            <w:rFonts w:cs="Times New Roman"/>
            <w:noProof/>
          </w:rPr>
          <w:t>Tabel B.5 Transkrip Wawancara Responden 3</w:t>
        </w:r>
        <w:r>
          <w:rPr>
            <w:noProof/>
            <w:webHidden/>
          </w:rPr>
          <w:tab/>
        </w:r>
        <w:r>
          <w:rPr>
            <w:noProof/>
            <w:webHidden/>
          </w:rPr>
          <w:fldChar w:fldCharType="begin"/>
        </w:r>
        <w:r>
          <w:rPr>
            <w:noProof/>
            <w:webHidden/>
          </w:rPr>
          <w:instrText xml:space="preserve"> PAGEREF _Toc48471645 \h </w:instrText>
        </w:r>
        <w:r>
          <w:rPr>
            <w:noProof/>
            <w:webHidden/>
          </w:rPr>
        </w:r>
        <w:r>
          <w:rPr>
            <w:noProof/>
            <w:webHidden/>
          </w:rPr>
          <w:fldChar w:fldCharType="separate"/>
        </w:r>
        <w:r>
          <w:rPr>
            <w:noProof/>
            <w:webHidden/>
          </w:rPr>
          <w:t>197</w:t>
        </w:r>
        <w:r>
          <w:rPr>
            <w:noProof/>
            <w:webHidden/>
          </w:rPr>
          <w:fldChar w:fldCharType="end"/>
        </w:r>
      </w:hyperlink>
    </w:p>
    <w:p w14:paraId="59D6E3FF" w14:textId="0718CB0C" w:rsidR="004A2C40" w:rsidRDefault="004A2C40">
      <w:pPr>
        <w:pStyle w:val="TableofFigures"/>
        <w:tabs>
          <w:tab w:val="right" w:leader="dot" w:pos="5833"/>
        </w:tabs>
        <w:rPr>
          <w:rFonts w:asciiTheme="minorHAnsi" w:eastAsiaTheme="minorEastAsia" w:hAnsiTheme="minorHAnsi"/>
          <w:noProof/>
          <w:lang w:eastAsia="en-ID"/>
        </w:rPr>
      </w:pPr>
      <w:hyperlink w:anchor="_Toc48471646" w:history="1">
        <w:r w:rsidRPr="0050171F">
          <w:rPr>
            <w:rStyle w:val="Hyperlink"/>
            <w:rFonts w:cs="Times New Roman"/>
            <w:noProof/>
          </w:rPr>
          <w:t>Tabel B.6 Daftar Pertanyaan dan Jawaban Narasumber 3</w:t>
        </w:r>
        <w:r>
          <w:rPr>
            <w:noProof/>
            <w:webHidden/>
          </w:rPr>
          <w:tab/>
        </w:r>
        <w:r>
          <w:rPr>
            <w:noProof/>
            <w:webHidden/>
          </w:rPr>
          <w:fldChar w:fldCharType="begin"/>
        </w:r>
        <w:r>
          <w:rPr>
            <w:noProof/>
            <w:webHidden/>
          </w:rPr>
          <w:instrText xml:space="preserve"> PAGEREF _Toc48471646 \h </w:instrText>
        </w:r>
        <w:r>
          <w:rPr>
            <w:noProof/>
            <w:webHidden/>
          </w:rPr>
        </w:r>
        <w:r>
          <w:rPr>
            <w:noProof/>
            <w:webHidden/>
          </w:rPr>
          <w:fldChar w:fldCharType="separate"/>
        </w:r>
        <w:r>
          <w:rPr>
            <w:noProof/>
            <w:webHidden/>
          </w:rPr>
          <w:t>199</w:t>
        </w:r>
        <w:r>
          <w:rPr>
            <w:noProof/>
            <w:webHidden/>
          </w:rPr>
          <w:fldChar w:fldCharType="end"/>
        </w:r>
      </w:hyperlink>
    </w:p>
    <w:p w14:paraId="23F58A53" w14:textId="1CF1EB46" w:rsidR="004A2C40" w:rsidRDefault="004A2C40">
      <w:pPr>
        <w:pStyle w:val="TableofFigures"/>
        <w:tabs>
          <w:tab w:val="right" w:leader="dot" w:pos="5833"/>
        </w:tabs>
        <w:rPr>
          <w:rFonts w:asciiTheme="minorHAnsi" w:eastAsiaTheme="minorEastAsia" w:hAnsiTheme="minorHAnsi"/>
          <w:noProof/>
          <w:lang w:eastAsia="en-ID"/>
        </w:rPr>
      </w:pPr>
      <w:hyperlink w:anchor="_Toc48471647" w:history="1">
        <w:r w:rsidRPr="0050171F">
          <w:rPr>
            <w:rStyle w:val="Hyperlink"/>
            <w:rFonts w:cs="Times New Roman"/>
            <w:noProof/>
          </w:rPr>
          <w:t>Tabel B.7 Transkrip Wawancara Responden 4</w:t>
        </w:r>
        <w:r>
          <w:rPr>
            <w:noProof/>
            <w:webHidden/>
          </w:rPr>
          <w:tab/>
        </w:r>
        <w:r>
          <w:rPr>
            <w:noProof/>
            <w:webHidden/>
          </w:rPr>
          <w:fldChar w:fldCharType="begin"/>
        </w:r>
        <w:r>
          <w:rPr>
            <w:noProof/>
            <w:webHidden/>
          </w:rPr>
          <w:instrText xml:space="preserve"> PAGEREF _Toc48471647 \h </w:instrText>
        </w:r>
        <w:r>
          <w:rPr>
            <w:noProof/>
            <w:webHidden/>
          </w:rPr>
        </w:r>
        <w:r>
          <w:rPr>
            <w:noProof/>
            <w:webHidden/>
          </w:rPr>
          <w:fldChar w:fldCharType="separate"/>
        </w:r>
        <w:r>
          <w:rPr>
            <w:noProof/>
            <w:webHidden/>
          </w:rPr>
          <w:t>203</w:t>
        </w:r>
        <w:r>
          <w:rPr>
            <w:noProof/>
            <w:webHidden/>
          </w:rPr>
          <w:fldChar w:fldCharType="end"/>
        </w:r>
      </w:hyperlink>
    </w:p>
    <w:p w14:paraId="1DC86015" w14:textId="01FB0332" w:rsidR="004A2C40" w:rsidRDefault="004A2C40">
      <w:pPr>
        <w:pStyle w:val="TableofFigures"/>
        <w:tabs>
          <w:tab w:val="right" w:leader="dot" w:pos="5833"/>
        </w:tabs>
        <w:rPr>
          <w:rFonts w:asciiTheme="minorHAnsi" w:eastAsiaTheme="minorEastAsia" w:hAnsiTheme="minorHAnsi"/>
          <w:noProof/>
          <w:lang w:eastAsia="en-ID"/>
        </w:rPr>
      </w:pPr>
      <w:hyperlink w:anchor="_Toc48471648" w:history="1">
        <w:r w:rsidRPr="0050171F">
          <w:rPr>
            <w:rStyle w:val="Hyperlink"/>
            <w:rFonts w:cs="Times New Roman"/>
            <w:noProof/>
          </w:rPr>
          <w:t>Tabel B.8 Daftar Pertanyaan dan Jawaban Narasumber 4</w:t>
        </w:r>
        <w:r>
          <w:rPr>
            <w:noProof/>
            <w:webHidden/>
          </w:rPr>
          <w:tab/>
        </w:r>
        <w:r>
          <w:rPr>
            <w:noProof/>
            <w:webHidden/>
          </w:rPr>
          <w:fldChar w:fldCharType="begin"/>
        </w:r>
        <w:r>
          <w:rPr>
            <w:noProof/>
            <w:webHidden/>
          </w:rPr>
          <w:instrText xml:space="preserve"> PAGEREF _Toc48471648 \h </w:instrText>
        </w:r>
        <w:r>
          <w:rPr>
            <w:noProof/>
            <w:webHidden/>
          </w:rPr>
        </w:r>
        <w:r>
          <w:rPr>
            <w:noProof/>
            <w:webHidden/>
          </w:rPr>
          <w:fldChar w:fldCharType="separate"/>
        </w:r>
        <w:r>
          <w:rPr>
            <w:noProof/>
            <w:webHidden/>
          </w:rPr>
          <w:t>204</w:t>
        </w:r>
        <w:r>
          <w:rPr>
            <w:noProof/>
            <w:webHidden/>
          </w:rPr>
          <w:fldChar w:fldCharType="end"/>
        </w:r>
      </w:hyperlink>
    </w:p>
    <w:p w14:paraId="2B1AB582" w14:textId="36509506" w:rsidR="004A2C40" w:rsidRDefault="004A2C40">
      <w:pPr>
        <w:pStyle w:val="TableofFigures"/>
        <w:tabs>
          <w:tab w:val="right" w:leader="dot" w:pos="5833"/>
        </w:tabs>
        <w:rPr>
          <w:rFonts w:asciiTheme="minorHAnsi" w:eastAsiaTheme="minorEastAsia" w:hAnsiTheme="minorHAnsi"/>
          <w:noProof/>
          <w:lang w:eastAsia="en-ID"/>
        </w:rPr>
      </w:pPr>
      <w:hyperlink w:anchor="_Toc48471649" w:history="1">
        <w:r w:rsidRPr="0050171F">
          <w:rPr>
            <w:rStyle w:val="Hyperlink"/>
            <w:rFonts w:cs="Times New Roman"/>
            <w:noProof/>
          </w:rPr>
          <w:t>Tabel B.9 Transkrip Wawancara Responden 5</w:t>
        </w:r>
        <w:r>
          <w:rPr>
            <w:noProof/>
            <w:webHidden/>
          </w:rPr>
          <w:tab/>
        </w:r>
        <w:r>
          <w:rPr>
            <w:noProof/>
            <w:webHidden/>
          </w:rPr>
          <w:fldChar w:fldCharType="begin"/>
        </w:r>
        <w:r>
          <w:rPr>
            <w:noProof/>
            <w:webHidden/>
          </w:rPr>
          <w:instrText xml:space="preserve"> PAGEREF _Toc48471649 \h </w:instrText>
        </w:r>
        <w:r>
          <w:rPr>
            <w:noProof/>
            <w:webHidden/>
          </w:rPr>
        </w:r>
        <w:r>
          <w:rPr>
            <w:noProof/>
            <w:webHidden/>
          </w:rPr>
          <w:fldChar w:fldCharType="separate"/>
        </w:r>
        <w:r>
          <w:rPr>
            <w:noProof/>
            <w:webHidden/>
          </w:rPr>
          <w:t>208</w:t>
        </w:r>
        <w:r>
          <w:rPr>
            <w:noProof/>
            <w:webHidden/>
          </w:rPr>
          <w:fldChar w:fldCharType="end"/>
        </w:r>
      </w:hyperlink>
    </w:p>
    <w:p w14:paraId="3AB218B0" w14:textId="25198C26" w:rsidR="004A2C40" w:rsidRDefault="004A2C40">
      <w:pPr>
        <w:pStyle w:val="TableofFigures"/>
        <w:tabs>
          <w:tab w:val="right" w:leader="dot" w:pos="5833"/>
        </w:tabs>
        <w:rPr>
          <w:rFonts w:asciiTheme="minorHAnsi" w:eastAsiaTheme="minorEastAsia" w:hAnsiTheme="minorHAnsi"/>
          <w:noProof/>
          <w:lang w:eastAsia="en-ID"/>
        </w:rPr>
      </w:pPr>
      <w:hyperlink w:anchor="_Toc48471650" w:history="1">
        <w:r w:rsidRPr="0050171F">
          <w:rPr>
            <w:rStyle w:val="Hyperlink"/>
            <w:rFonts w:cs="Times New Roman"/>
            <w:noProof/>
          </w:rPr>
          <w:t>Tabel B.10 Daftar Pertanyaan dan Jawaban Narasumber 5</w:t>
        </w:r>
        <w:r>
          <w:rPr>
            <w:noProof/>
            <w:webHidden/>
          </w:rPr>
          <w:tab/>
        </w:r>
        <w:r>
          <w:rPr>
            <w:noProof/>
            <w:webHidden/>
          </w:rPr>
          <w:fldChar w:fldCharType="begin"/>
        </w:r>
        <w:r>
          <w:rPr>
            <w:noProof/>
            <w:webHidden/>
          </w:rPr>
          <w:instrText xml:space="preserve"> PAGEREF _Toc48471650 \h </w:instrText>
        </w:r>
        <w:r>
          <w:rPr>
            <w:noProof/>
            <w:webHidden/>
          </w:rPr>
        </w:r>
        <w:r>
          <w:rPr>
            <w:noProof/>
            <w:webHidden/>
          </w:rPr>
          <w:fldChar w:fldCharType="separate"/>
        </w:r>
        <w:r>
          <w:rPr>
            <w:noProof/>
            <w:webHidden/>
          </w:rPr>
          <w:t>210</w:t>
        </w:r>
        <w:r>
          <w:rPr>
            <w:noProof/>
            <w:webHidden/>
          </w:rPr>
          <w:fldChar w:fldCharType="end"/>
        </w:r>
      </w:hyperlink>
    </w:p>
    <w:p w14:paraId="5D69F752" w14:textId="1D989BB1" w:rsidR="004A2C40" w:rsidRDefault="004A2C40">
      <w:pPr>
        <w:pStyle w:val="TableofFigures"/>
        <w:tabs>
          <w:tab w:val="right" w:leader="dot" w:pos="5833"/>
        </w:tabs>
        <w:rPr>
          <w:rFonts w:asciiTheme="minorHAnsi" w:eastAsiaTheme="minorEastAsia" w:hAnsiTheme="minorHAnsi"/>
          <w:noProof/>
          <w:lang w:eastAsia="en-ID"/>
        </w:rPr>
      </w:pPr>
      <w:hyperlink w:anchor="_Toc48471651" w:history="1">
        <w:r w:rsidRPr="0050171F">
          <w:rPr>
            <w:rStyle w:val="Hyperlink"/>
            <w:rFonts w:cs="Times New Roman"/>
            <w:noProof/>
          </w:rPr>
          <w:t>Tabel B.11 Transkrip Wawancara Responden 6</w:t>
        </w:r>
        <w:r>
          <w:rPr>
            <w:noProof/>
            <w:webHidden/>
          </w:rPr>
          <w:tab/>
        </w:r>
        <w:r>
          <w:rPr>
            <w:noProof/>
            <w:webHidden/>
          </w:rPr>
          <w:fldChar w:fldCharType="begin"/>
        </w:r>
        <w:r>
          <w:rPr>
            <w:noProof/>
            <w:webHidden/>
          </w:rPr>
          <w:instrText xml:space="preserve"> PAGEREF _Toc48471651 \h </w:instrText>
        </w:r>
        <w:r>
          <w:rPr>
            <w:noProof/>
            <w:webHidden/>
          </w:rPr>
        </w:r>
        <w:r>
          <w:rPr>
            <w:noProof/>
            <w:webHidden/>
          </w:rPr>
          <w:fldChar w:fldCharType="separate"/>
        </w:r>
        <w:r>
          <w:rPr>
            <w:noProof/>
            <w:webHidden/>
          </w:rPr>
          <w:t>220</w:t>
        </w:r>
        <w:r>
          <w:rPr>
            <w:noProof/>
            <w:webHidden/>
          </w:rPr>
          <w:fldChar w:fldCharType="end"/>
        </w:r>
      </w:hyperlink>
    </w:p>
    <w:p w14:paraId="4541E765" w14:textId="11F9ACD2" w:rsidR="004A2C40" w:rsidRDefault="004A2C40">
      <w:pPr>
        <w:pStyle w:val="TableofFigures"/>
        <w:tabs>
          <w:tab w:val="right" w:leader="dot" w:pos="5833"/>
        </w:tabs>
        <w:rPr>
          <w:rFonts w:asciiTheme="minorHAnsi" w:eastAsiaTheme="minorEastAsia" w:hAnsiTheme="minorHAnsi"/>
          <w:noProof/>
          <w:lang w:eastAsia="en-ID"/>
        </w:rPr>
      </w:pPr>
      <w:hyperlink w:anchor="_Toc48471652" w:history="1">
        <w:r w:rsidRPr="0050171F">
          <w:rPr>
            <w:rStyle w:val="Hyperlink"/>
            <w:rFonts w:cs="Times New Roman"/>
            <w:noProof/>
          </w:rPr>
          <w:t>Tabel B.12 Daftar Pertanyaan dan Jawaban Narasumber 6</w:t>
        </w:r>
        <w:r>
          <w:rPr>
            <w:noProof/>
            <w:webHidden/>
          </w:rPr>
          <w:tab/>
        </w:r>
        <w:r>
          <w:rPr>
            <w:noProof/>
            <w:webHidden/>
          </w:rPr>
          <w:fldChar w:fldCharType="begin"/>
        </w:r>
        <w:r>
          <w:rPr>
            <w:noProof/>
            <w:webHidden/>
          </w:rPr>
          <w:instrText xml:space="preserve"> PAGEREF _Toc48471652 \h </w:instrText>
        </w:r>
        <w:r>
          <w:rPr>
            <w:noProof/>
            <w:webHidden/>
          </w:rPr>
        </w:r>
        <w:r>
          <w:rPr>
            <w:noProof/>
            <w:webHidden/>
          </w:rPr>
          <w:fldChar w:fldCharType="separate"/>
        </w:r>
        <w:r>
          <w:rPr>
            <w:noProof/>
            <w:webHidden/>
          </w:rPr>
          <w:t>221</w:t>
        </w:r>
        <w:r>
          <w:rPr>
            <w:noProof/>
            <w:webHidden/>
          </w:rPr>
          <w:fldChar w:fldCharType="end"/>
        </w:r>
      </w:hyperlink>
    </w:p>
    <w:p w14:paraId="0C56E908" w14:textId="1CC32672" w:rsidR="004A2C40" w:rsidRDefault="004A2C40">
      <w:pPr>
        <w:pStyle w:val="TableofFigures"/>
        <w:tabs>
          <w:tab w:val="right" w:leader="dot" w:pos="5833"/>
        </w:tabs>
        <w:rPr>
          <w:rFonts w:asciiTheme="minorHAnsi" w:eastAsiaTheme="minorEastAsia" w:hAnsiTheme="minorHAnsi"/>
          <w:noProof/>
          <w:lang w:eastAsia="en-ID"/>
        </w:rPr>
      </w:pPr>
      <w:hyperlink w:anchor="_Toc48471653" w:history="1">
        <w:r w:rsidRPr="0050171F">
          <w:rPr>
            <w:rStyle w:val="Hyperlink"/>
            <w:rFonts w:cs="Times New Roman"/>
            <w:noProof/>
          </w:rPr>
          <w:t>Tabel B.13 Transkrip Wawancara Responden 7</w:t>
        </w:r>
        <w:r>
          <w:rPr>
            <w:noProof/>
            <w:webHidden/>
          </w:rPr>
          <w:tab/>
        </w:r>
        <w:r>
          <w:rPr>
            <w:noProof/>
            <w:webHidden/>
          </w:rPr>
          <w:fldChar w:fldCharType="begin"/>
        </w:r>
        <w:r>
          <w:rPr>
            <w:noProof/>
            <w:webHidden/>
          </w:rPr>
          <w:instrText xml:space="preserve"> PAGEREF _Toc48471653 \h </w:instrText>
        </w:r>
        <w:r>
          <w:rPr>
            <w:noProof/>
            <w:webHidden/>
          </w:rPr>
        </w:r>
        <w:r>
          <w:rPr>
            <w:noProof/>
            <w:webHidden/>
          </w:rPr>
          <w:fldChar w:fldCharType="separate"/>
        </w:r>
        <w:r>
          <w:rPr>
            <w:noProof/>
            <w:webHidden/>
          </w:rPr>
          <w:t>228</w:t>
        </w:r>
        <w:r>
          <w:rPr>
            <w:noProof/>
            <w:webHidden/>
          </w:rPr>
          <w:fldChar w:fldCharType="end"/>
        </w:r>
      </w:hyperlink>
    </w:p>
    <w:p w14:paraId="7D369B7D" w14:textId="595A3F91" w:rsidR="004A2C40" w:rsidRDefault="004A2C40">
      <w:pPr>
        <w:pStyle w:val="TableofFigures"/>
        <w:tabs>
          <w:tab w:val="right" w:leader="dot" w:pos="5833"/>
        </w:tabs>
        <w:rPr>
          <w:rFonts w:asciiTheme="minorHAnsi" w:eastAsiaTheme="minorEastAsia" w:hAnsiTheme="minorHAnsi"/>
          <w:noProof/>
          <w:lang w:eastAsia="en-ID"/>
        </w:rPr>
      </w:pPr>
      <w:hyperlink w:anchor="_Toc48471654" w:history="1">
        <w:r w:rsidRPr="0050171F">
          <w:rPr>
            <w:rStyle w:val="Hyperlink"/>
            <w:rFonts w:cs="Times New Roman"/>
            <w:noProof/>
          </w:rPr>
          <w:t>Tabel B.14 Daftar Pertanyaan dan Jawaban Narasumber 7</w:t>
        </w:r>
        <w:r>
          <w:rPr>
            <w:noProof/>
            <w:webHidden/>
          </w:rPr>
          <w:tab/>
        </w:r>
        <w:r>
          <w:rPr>
            <w:noProof/>
            <w:webHidden/>
          </w:rPr>
          <w:fldChar w:fldCharType="begin"/>
        </w:r>
        <w:r>
          <w:rPr>
            <w:noProof/>
            <w:webHidden/>
          </w:rPr>
          <w:instrText xml:space="preserve"> PAGEREF _Toc48471654 \h </w:instrText>
        </w:r>
        <w:r>
          <w:rPr>
            <w:noProof/>
            <w:webHidden/>
          </w:rPr>
        </w:r>
        <w:r>
          <w:rPr>
            <w:noProof/>
            <w:webHidden/>
          </w:rPr>
          <w:fldChar w:fldCharType="separate"/>
        </w:r>
        <w:r>
          <w:rPr>
            <w:noProof/>
            <w:webHidden/>
          </w:rPr>
          <w:t>228</w:t>
        </w:r>
        <w:r>
          <w:rPr>
            <w:noProof/>
            <w:webHidden/>
          </w:rPr>
          <w:fldChar w:fldCharType="end"/>
        </w:r>
      </w:hyperlink>
    </w:p>
    <w:p w14:paraId="32F80478" w14:textId="031594B8" w:rsidR="004A2C40" w:rsidRDefault="004A2C40">
      <w:pPr>
        <w:pStyle w:val="TableofFigures"/>
        <w:tabs>
          <w:tab w:val="right" w:leader="dot" w:pos="5833"/>
        </w:tabs>
        <w:rPr>
          <w:rFonts w:asciiTheme="minorHAnsi" w:eastAsiaTheme="minorEastAsia" w:hAnsiTheme="minorHAnsi"/>
          <w:noProof/>
          <w:lang w:eastAsia="en-ID"/>
        </w:rPr>
      </w:pPr>
      <w:hyperlink w:anchor="_Toc48471655" w:history="1">
        <w:r w:rsidRPr="0050171F">
          <w:rPr>
            <w:rStyle w:val="Hyperlink"/>
            <w:rFonts w:cs="Times New Roman"/>
            <w:noProof/>
          </w:rPr>
          <w:t>Tabel B.15 Transkrip Wawancara Responden 8</w:t>
        </w:r>
        <w:r>
          <w:rPr>
            <w:noProof/>
            <w:webHidden/>
          </w:rPr>
          <w:tab/>
        </w:r>
        <w:r>
          <w:rPr>
            <w:noProof/>
            <w:webHidden/>
          </w:rPr>
          <w:fldChar w:fldCharType="begin"/>
        </w:r>
        <w:r>
          <w:rPr>
            <w:noProof/>
            <w:webHidden/>
          </w:rPr>
          <w:instrText xml:space="preserve"> PAGEREF _Toc48471655 \h </w:instrText>
        </w:r>
        <w:r>
          <w:rPr>
            <w:noProof/>
            <w:webHidden/>
          </w:rPr>
        </w:r>
        <w:r>
          <w:rPr>
            <w:noProof/>
            <w:webHidden/>
          </w:rPr>
          <w:fldChar w:fldCharType="separate"/>
        </w:r>
        <w:r>
          <w:rPr>
            <w:noProof/>
            <w:webHidden/>
          </w:rPr>
          <w:t>230</w:t>
        </w:r>
        <w:r>
          <w:rPr>
            <w:noProof/>
            <w:webHidden/>
          </w:rPr>
          <w:fldChar w:fldCharType="end"/>
        </w:r>
      </w:hyperlink>
    </w:p>
    <w:p w14:paraId="6FD04562" w14:textId="0C46B5D5" w:rsidR="004A2C40" w:rsidRDefault="004A2C40">
      <w:pPr>
        <w:pStyle w:val="TableofFigures"/>
        <w:tabs>
          <w:tab w:val="right" w:leader="dot" w:pos="5833"/>
        </w:tabs>
        <w:rPr>
          <w:rFonts w:asciiTheme="minorHAnsi" w:eastAsiaTheme="minorEastAsia" w:hAnsiTheme="minorHAnsi"/>
          <w:noProof/>
          <w:lang w:eastAsia="en-ID"/>
        </w:rPr>
      </w:pPr>
      <w:hyperlink w:anchor="_Toc48471656" w:history="1">
        <w:r w:rsidRPr="0050171F">
          <w:rPr>
            <w:rStyle w:val="Hyperlink"/>
            <w:rFonts w:cs="Times New Roman"/>
            <w:noProof/>
          </w:rPr>
          <w:t>Tabel B.16  Daftar Pertanyaan dan Jawaban Narasumber</w:t>
        </w:r>
        <w:r>
          <w:rPr>
            <w:noProof/>
            <w:webHidden/>
          </w:rPr>
          <w:tab/>
        </w:r>
        <w:r>
          <w:rPr>
            <w:noProof/>
            <w:webHidden/>
          </w:rPr>
          <w:fldChar w:fldCharType="begin"/>
        </w:r>
        <w:r>
          <w:rPr>
            <w:noProof/>
            <w:webHidden/>
          </w:rPr>
          <w:instrText xml:space="preserve"> PAGEREF _Toc48471656 \h </w:instrText>
        </w:r>
        <w:r>
          <w:rPr>
            <w:noProof/>
            <w:webHidden/>
          </w:rPr>
        </w:r>
        <w:r>
          <w:rPr>
            <w:noProof/>
            <w:webHidden/>
          </w:rPr>
          <w:fldChar w:fldCharType="separate"/>
        </w:r>
        <w:r>
          <w:rPr>
            <w:noProof/>
            <w:webHidden/>
          </w:rPr>
          <w:t>231</w:t>
        </w:r>
        <w:r>
          <w:rPr>
            <w:noProof/>
            <w:webHidden/>
          </w:rPr>
          <w:fldChar w:fldCharType="end"/>
        </w:r>
      </w:hyperlink>
    </w:p>
    <w:p w14:paraId="2402BFFB" w14:textId="2F9A1C28" w:rsidR="004A2C40" w:rsidRDefault="004A2C40">
      <w:pPr>
        <w:pStyle w:val="TableofFigures"/>
        <w:tabs>
          <w:tab w:val="right" w:leader="dot" w:pos="5833"/>
        </w:tabs>
        <w:rPr>
          <w:rFonts w:asciiTheme="minorHAnsi" w:eastAsiaTheme="minorEastAsia" w:hAnsiTheme="minorHAnsi"/>
          <w:noProof/>
          <w:lang w:eastAsia="en-ID"/>
        </w:rPr>
      </w:pPr>
      <w:hyperlink w:anchor="_Toc48471657" w:history="1">
        <w:r w:rsidRPr="0050171F">
          <w:rPr>
            <w:rStyle w:val="Hyperlink"/>
            <w:rFonts w:cs="Times New Roman"/>
            <w:noProof/>
          </w:rPr>
          <w:t>Tabel B.17 Transkrip Wawancara Responden 9</w:t>
        </w:r>
        <w:r>
          <w:rPr>
            <w:noProof/>
            <w:webHidden/>
          </w:rPr>
          <w:tab/>
        </w:r>
        <w:r>
          <w:rPr>
            <w:noProof/>
            <w:webHidden/>
          </w:rPr>
          <w:fldChar w:fldCharType="begin"/>
        </w:r>
        <w:r>
          <w:rPr>
            <w:noProof/>
            <w:webHidden/>
          </w:rPr>
          <w:instrText xml:space="preserve"> PAGEREF _Toc48471657 \h </w:instrText>
        </w:r>
        <w:r>
          <w:rPr>
            <w:noProof/>
            <w:webHidden/>
          </w:rPr>
        </w:r>
        <w:r>
          <w:rPr>
            <w:noProof/>
            <w:webHidden/>
          </w:rPr>
          <w:fldChar w:fldCharType="separate"/>
        </w:r>
        <w:r>
          <w:rPr>
            <w:noProof/>
            <w:webHidden/>
          </w:rPr>
          <w:t>239</w:t>
        </w:r>
        <w:r>
          <w:rPr>
            <w:noProof/>
            <w:webHidden/>
          </w:rPr>
          <w:fldChar w:fldCharType="end"/>
        </w:r>
      </w:hyperlink>
    </w:p>
    <w:p w14:paraId="188BD1EF" w14:textId="54554222" w:rsidR="004A2C40" w:rsidRDefault="004A2C40">
      <w:pPr>
        <w:pStyle w:val="TableofFigures"/>
        <w:tabs>
          <w:tab w:val="right" w:leader="dot" w:pos="5833"/>
        </w:tabs>
        <w:rPr>
          <w:rFonts w:asciiTheme="minorHAnsi" w:eastAsiaTheme="minorEastAsia" w:hAnsiTheme="minorHAnsi"/>
          <w:noProof/>
          <w:lang w:eastAsia="en-ID"/>
        </w:rPr>
      </w:pPr>
      <w:hyperlink w:anchor="_Toc48471658" w:history="1">
        <w:r w:rsidRPr="0050171F">
          <w:rPr>
            <w:rStyle w:val="Hyperlink"/>
            <w:rFonts w:cs="Times New Roman"/>
            <w:noProof/>
          </w:rPr>
          <w:t>Tabel B.18 Daftar Pertanyaan dan Jawaban narasumber 9</w:t>
        </w:r>
        <w:r>
          <w:rPr>
            <w:noProof/>
            <w:webHidden/>
          </w:rPr>
          <w:tab/>
        </w:r>
        <w:r>
          <w:rPr>
            <w:noProof/>
            <w:webHidden/>
          </w:rPr>
          <w:fldChar w:fldCharType="begin"/>
        </w:r>
        <w:r>
          <w:rPr>
            <w:noProof/>
            <w:webHidden/>
          </w:rPr>
          <w:instrText xml:space="preserve"> PAGEREF _Toc48471658 \h </w:instrText>
        </w:r>
        <w:r>
          <w:rPr>
            <w:noProof/>
            <w:webHidden/>
          </w:rPr>
        </w:r>
        <w:r>
          <w:rPr>
            <w:noProof/>
            <w:webHidden/>
          </w:rPr>
          <w:fldChar w:fldCharType="separate"/>
        </w:r>
        <w:r>
          <w:rPr>
            <w:noProof/>
            <w:webHidden/>
          </w:rPr>
          <w:t>240</w:t>
        </w:r>
        <w:r>
          <w:rPr>
            <w:noProof/>
            <w:webHidden/>
          </w:rPr>
          <w:fldChar w:fldCharType="end"/>
        </w:r>
      </w:hyperlink>
    </w:p>
    <w:p w14:paraId="470177D2" w14:textId="6F247B8A" w:rsidR="004A2C40" w:rsidRDefault="004A2C40">
      <w:pPr>
        <w:pStyle w:val="TableofFigures"/>
        <w:tabs>
          <w:tab w:val="right" w:leader="dot" w:pos="5833"/>
        </w:tabs>
        <w:rPr>
          <w:rFonts w:asciiTheme="minorHAnsi" w:eastAsiaTheme="minorEastAsia" w:hAnsiTheme="minorHAnsi"/>
          <w:noProof/>
          <w:lang w:eastAsia="en-ID"/>
        </w:rPr>
      </w:pPr>
      <w:hyperlink w:anchor="_Toc48471659" w:history="1">
        <w:r w:rsidRPr="0050171F">
          <w:rPr>
            <w:rStyle w:val="Hyperlink"/>
            <w:rFonts w:cs="Times New Roman"/>
            <w:noProof/>
          </w:rPr>
          <w:t>Tabel B.19 Transkrip Wawancara Responden 10</w:t>
        </w:r>
        <w:r>
          <w:rPr>
            <w:noProof/>
            <w:webHidden/>
          </w:rPr>
          <w:tab/>
        </w:r>
        <w:r>
          <w:rPr>
            <w:noProof/>
            <w:webHidden/>
          </w:rPr>
          <w:fldChar w:fldCharType="begin"/>
        </w:r>
        <w:r>
          <w:rPr>
            <w:noProof/>
            <w:webHidden/>
          </w:rPr>
          <w:instrText xml:space="preserve"> PAGEREF _Toc48471659 \h </w:instrText>
        </w:r>
        <w:r>
          <w:rPr>
            <w:noProof/>
            <w:webHidden/>
          </w:rPr>
        </w:r>
        <w:r>
          <w:rPr>
            <w:noProof/>
            <w:webHidden/>
          </w:rPr>
          <w:fldChar w:fldCharType="separate"/>
        </w:r>
        <w:r>
          <w:rPr>
            <w:noProof/>
            <w:webHidden/>
          </w:rPr>
          <w:t>243</w:t>
        </w:r>
        <w:r>
          <w:rPr>
            <w:noProof/>
            <w:webHidden/>
          </w:rPr>
          <w:fldChar w:fldCharType="end"/>
        </w:r>
      </w:hyperlink>
    </w:p>
    <w:p w14:paraId="1E5E7D65" w14:textId="504052B2" w:rsidR="004A2C40" w:rsidRDefault="004A2C40">
      <w:pPr>
        <w:pStyle w:val="TableofFigures"/>
        <w:tabs>
          <w:tab w:val="right" w:leader="dot" w:pos="5833"/>
        </w:tabs>
        <w:rPr>
          <w:rFonts w:asciiTheme="minorHAnsi" w:eastAsiaTheme="minorEastAsia" w:hAnsiTheme="minorHAnsi"/>
          <w:noProof/>
          <w:lang w:eastAsia="en-ID"/>
        </w:rPr>
      </w:pPr>
      <w:hyperlink w:anchor="_Toc48471660" w:history="1">
        <w:r w:rsidRPr="0050171F">
          <w:rPr>
            <w:rStyle w:val="Hyperlink"/>
            <w:rFonts w:cs="Times New Roman"/>
            <w:noProof/>
          </w:rPr>
          <w:t>Tabel B.20 Daftar Pertanyaan dan Jawaban Narasumber 10</w:t>
        </w:r>
        <w:r>
          <w:rPr>
            <w:noProof/>
            <w:webHidden/>
          </w:rPr>
          <w:tab/>
        </w:r>
        <w:r>
          <w:rPr>
            <w:noProof/>
            <w:webHidden/>
          </w:rPr>
          <w:fldChar w:fldCharType="begin"/>
        </w:r>
        <w:r>
          <w:rPr>
            <w:noProof/>
            <w:webHidden/>
          </w:rPr>
          <w:instrText xml:space="preserve"> PAGEREF _Toc48471660 \h </w:instrText>
        </w:r>
        <w:r>
          <w:rPr>
            <w:noProof/>
            <w:webHidden/>
          </w:rPr>
        </w:r>
        <w:r>
          <w:rPr>
            <w:noProof/>
            <w:webHidden/>
          </w:rPr>
          <w:fldChar w:fldCharType="separate"/>
        </w:r>
        <w:r>
          <w:rPr>
            <w:noProof/>
            <w:webHidden/>
          </w:rPr>
          <w:t>244</w:t>
        </w:r>
        <w:r>
          <w:rPr>
            <w:noProof/>
            <w:webHidden/>
          </w:rPr>
          <w:fldChar w:fldCharType="end"/>
        </w:r>
      </w:hyperlink>
    </w:p>
    <w:p w14:paraId="29FD57D2" w14:textId="2DAEFFF5" w:rsidR="004A2C40" w:rsidRDefault="004A2C40">
      <w:pPr>
        <w:pStyle w:val="TableofFigures"/>
        <w:tabs>
          <w:tab w:val="right" w:leader="dot" w:pos="5833"/>
        </w:tabs>
        <w:rPr>
          <w:rFonts w:asciiTheme="minorHAnsi" w:eastAsiaTheme="minorEastAsia" w:hAnsiTheme="minorHAnsi"/>
          <w:noProof/>
          <w:lang w:eastAsia="en-ID"/>
        </w:rPr>
      </w:pPr>
      <w:hyperlink w:anchor="_Toc48471661" w:history="1">
        <w:r w:rsidRPr="0050171F">
          <w:rPr>
            <w:rStyle w:val="Hyperlink"/>
            <w:rFonts w:cs="Times New Roman"/>
            <w:noProof/>
          </w:rPr>
          <w:t>Tabel B.21 Transkrip Wawancara Responden 11</w:t>
        </w:r>
        <w:r>
          <w:rPr>
            <w:noProof/>
            <w:webHidden/>
          </w:rPr>
          <w:tab/>
        </w:r>
        <w:r>
          <w:rPr>
            <w:noProof/>
            <w:webHidden/>
          </w:rPr>
          <w:fldChar w:fldCharType="begin"/>
        </w:r>
        <w:r>
          <w:rPr>
            <w:noProof/>
            <w:webHidden/>
          </w:rPr>
          <w:instrText xml:space="preserve"> PAGEREF _Toc48471661 \h </w:instrText>
        </w:r>
        <w:r>
          <w:rPr>
            <w:noProof/>
            <w:webHidden/>
          </w:rPr>
        </w:r>
        <w:r>
          <w:rPr>
            <w:noProof/>
            <w:webHidden/>
          </w:rPr>
          <w:fldChar w:fldCharType="separate"/>
        </w:r>
        <w:r>
          <w:rPr>
            <w:noProof/>
            <w:webHidden/>
          </w:rPr>
          <w:t>250</w:t>
        </w:r>
        <w:r>
          <w:rPr>
            <w:noProof/>
            <w:webHidden/>
          </w:rPr>
          <w:fldChar w:fldCharType="end"/>
        </w:r>
      </w:hyperlink>
    </w:p>
    <w:p w14:paraId="771EDBBE" w14:textId="18E6CF57" w:rsidR="004A2C40" w:rsidRDefault="004A2C40">
      <w:pPr>
        <w:pStyle w:val="TableofFigures"/>
        <w:tabs>
          <w:tab w:val="right" w:leader="dot" w:pos="5833"/>
        </w:tabs>
        <w:rPr>
          <w:rFonts w:asciiTheme="minorHAnsi" w:eastAsiaTheme="minorEastAsia" w:hAnsiTheme="minorHAnsi"/>
          <w:noProof/>
          <w:lang w:eastAsia="en-ID"/>
        </w:rPr>
      </w:pPr>
      <w:hyperlink w:anchor="_Toc48471662" w:history="1">
        <w:r w:rsidRPr="0050171F">
          <w:rPr>
            <w:rStyle w:val="Hyperlink"/>
            <w:rFonts w:cs="Times New Roman"/>
            <w:noProof/>
          </w:rPr>
          <w:t>Tabel B.22 Daftar Pertanyaan dan Jawaban Narasumber 11</w:t>
        </w:r>
        <w:r>
          <w:rPr>
            <w:noProof/>
            <w:webHidden/>
          </w:rPr>
          <w:tab/>
        </w:r>
        <w:r>
          <w:rPr>
            <w:noProof/>
            <w:webHidden/>
          </w:rPr>
          <w:fldChar w:fldCharType="begin"/>
        </w:r>
        <w:r>
          <w:rPr>
            <w:noProof/>
            <w:webHidden/>
          </w:rPr>
          <w:instrText xml:space="preserve"> PAGEREF _Toc48471662 \h </w:instrText>
        </w:r>
        <w:r>
          <w:rPr>
            <w:noProof/>
            <w:webHidden/>
          </w:rPr>
        </w:r>
        <w:r>
          <w:rPr>
            <w:noProof/>
            <w:webHidden/>
          </w:rPr>
          <w:fldChar w:fldCharType="separate"/>
        </w:r>
        <w:r>
          <w:rPr>
            <w:noProof/>
            <w:webHidden/>
          </w:rPr>
          <w:t>251</w:t>
        </w:r>
        <w:r>
          <w:rPr>
            <w:noProof/>
            <w:webHidden/>
          </w:rPr>
          <w:fldChar w:fldCharType="end"/>
        </w:r>
      </w:hyperlink>
    </w:p>
    <w:p w14:paraId="75E0FAA9" w14:textId="4BA6D34B" w:rsidR="004A2C40" w:rsidRDefault="004A2C40">
      <w:pPr>
        <w:pStyle w:val="TableofFigures"/>
        <w:tabs>
          <w:tab w:val="right" w:leader="dot" w:pos="5833"/>
        </w:tabs>
        <w:rPr>
          <w:rFonts w:asciiTheme="minorHAnsi" w:eastAsiaTheme="minorEastAsia" w:hAnsiTheme="minorHAnsi"/>
          <w:noProof/>
          <w:lang w:eastAsia="en-ID"/>
        </w:rPr>
      </w:pPr>
      <w:hyperlink w:anchor="_Toc48471663" w:history="1">
        <w:r w:rsidRPr="0050171F">
          <w:rPr>
            <w:rStyle w:val="Hyperlink"/>
            <w:rFonts w:cs="Times New Roman"/>
            <w:noProof/>
          </w:rPr>
          <w:t>Tabel B.23 Transkrip Wawancara Responden 12</w:t>
        </w:r>
        <w:r>
          <w:rPr>
            <w:noProof/>
            <w:webHidden/>
          </w:rPr>
          <w:tab/>
        </w:r>
        <w:r>
          <w:rPr>
            <w:noProof/>
            <w:webHidden/>
          </w:rPr>
          <w:fldChar w:fldCharType="begin"/>
        </w:r>
        <w:r>
          <w:rPr>
            <w:noProof/>
            <w:webHidden/>
          </w:rPr>
          <w:instrText xml:space="preserve"> PAGEREF _Toc48471663 \h </w:instrText>
        </w:r>
        <w:r>
          <w:rPr>
            <w:noProof/>
            <w:webHidden/>
          </w:rPr>
        </w:r>
        <w:r>
          <w:rPr>
            <w:noProof/>
            <w:webHidden/>
          </w:rPr>
          <w:fldChar w:fldCharType="separate"/>
        </w:r>
        <w:r>
          <w:rPr>
            <w:noProof/>
            <w:webHidden/>
          </w:rPr>
          <w:t>257</w:t>
        </w:r>
        <w:r>
          <w:rPr>
            <w:noProof/>
            <w:webHidden/>
          </w:rPr>
          <w:fldChar w:fldCharType="end"/>
        </w:r>
      </w:hyperlink>
    </w:p>
    <w:p w14:paraId="52FD224D" w14:textId="04B10DB5" w:rsidR="004A2C40" w:rsidRDefault="004A2C40">
      <w:pPr>
        <w:pStyle w:val="TableofFigures"/>
        <w:tabs>
          <w:tab w:val="right" w:leader="dot" w:pos="5833"/>
        </w:tabs>
        <w:rPr>
          <w:rFonts w:asciiTheme="minorHAnsi" w:eastAsiaTheme="minorEastAsia" w:hAnsiTheme="minorHAnsi"/>
          <w:noProof/>
          <w:lang w:eastAsia="en-ID"/>
        </w:rPr>
      </w:pPr>
      <w:hyperlink w:anchor="_Toc48471664" w:history="1">
        <w:r w:rsidRPr="0050171F">
          <w:rPr>
            <w:rStyle w:val="Hyperlink"/>
            <w:rFonts w:cs="Times New Roman"/>
            <w:noProof/>
          </w:rPr>
          <w:t>Tabel B.24 Daftar Pertanyaan dan Jawaban Narasumber 12</w:t>
        </w:r>
        <w:r>
          <w:rPr>
            <w:noProof/>
            <w:webHidden/>
          </w:rPr>
          <w:tab/>
        </w:r>
        <w:r>
          <w:rPr>
            <w:noProof/>
            <w:webHidden/>
          </w:rPr>
          <w:fldChar w:fldCharType="begin"/>
        </w:r>
        <w:r>
          <w:rPr>
            <w:noProof/>
            <w:webHidden/>
          </w:rPr>
          <w:instrText xml:space="preserve"> PAGEREF _Toc48471664 \h </w:instrText>
        </w:r>
        <w:r>
          <w:rPr>
            <w:noProof/>
            <w:webHidden/>
          </w:rPr>
        </w:r>
        <w:r>
          <w:rPr>
            <w:noProof/>
            <w:webHidden/>
          </w:rPr>
          <w:fldChar w:fldCharType="separate"/>
        </w:r>
        <w:r>
          <w:rPr>
            <w:noProof/>
            <w:webHidden/>
          </w:rPr>
          <w:t>258</w:t>
        </w:r>
        <w:r>
          <w:rPr>
            <w:noProof/>
            <w:webHidden/>
          </w:rPr>
          <w:fldChar w:fldCharType="end"/>
        </w:r>
      </w:hyperlink>
    </w:p>
    <w:p w14:paraId="5419B605" w14:textId="5B12C8EC" w:rsidR="004A2C40" w:rsidRDefault="004A2C40">
      <w:pPr>
        <w:pStyle w:val="TableofFigures"/>
        <w:tabs>
          <w:tab w:val="right" w:leader="dot" w:pos="5833"/>
        </w:tabs>
        <w:rPr>
          <w:rFonts w:asciiTheme="minorHAnsi" w:eastAsiaTheme="minorEastAsia" w:hAnsiTheme="minorHAnsi"/>
          <w:noProof/>
          <w:lang w:eastAsia="en-ID"/>
        </w:rPr>
      </w:pPr>
      <w:hyperlink w:anchor="_Toc48471665" w:history="1">
        <w:r w:rsidRPr="0050171F">
          <w:rPr>
            <w:rStyle w:val="Hyperlink"/>
            <w:rFonts w:cs="Times New Roman"/>
            <w:noProof/>
          </w:rPr>
          <w:t>Tabel B.25 Transkrip Wawancara Responden 13</w:t>
        </w:r>
        <w:r>
          <w:rPr>
            <w:noProof/>
            <w:webHidden/>
          </w:rPr>
          <w:tab/>
        </w:r>
        <w:r>
          <w:rPr>
            <w:noProof/>
            <w:webHidden/>
          </w:rPr>
          <w:fldChar w:fldCharType="begin"/>
        </w:r>
        <w:r>
          <w:rPr>
            <w:noProof/>
            <w:webHidden/>
          </w:rPr>
          <w:instrText xml:space="preserve"> PAGEREF _Toc48471665 \h </w:instrText>
        </w:r>
        <w:r>
          <w:rPr>
            <w:noProof/>
            <w:webHidden/>
          </w:rPr>
        </w:r>
        <w:r>
          <w:rPr>
            <w:noProof/>
            <w:webHidden/>
          </w:rPr>
          <w:fldChar w:fldCharType="separate"/>
        </w:r>
        <w:r>
          <w:rPr>
            <w:noProof/>
            <w:webHidden/>
          </w:rPr>
          <w:t>264</w:t>
        </w:r>
        <w:r>
          <w:rPr>
            <w:noProof/>
            <w:webHidden/>
          </w:rPr>
          <w:fldChar w:fldCharType="end"/>
        </w:r>
      </w:hyperlink>
    </w:p>
    <w:p w14:paraId="7968B3AE" w14:textId="772B9EB6" w:rsidR="004A2C40" w:rsidRDefault="004A2C40">
      <w:pPr>
        <w:pStyle w:val="TableofFigures"/>
        <w:tabs>
          <w:tab w:val="right" w:leader="dot" w:pos="5833"/>
        </w:tabs>
        <w:rPr>
          <w:rFonts w:asciiTheme="minorHAnsi" w:eastAsiaTheme="minorEastAsia" w:hAnsiTheme="minorHAnsi"/>
          <w:noProof/>
          <w:lang w:eastAsia="en-ID"/>
        </w:rPr>
      </w:pPr>
      <w:hyperlink w:anchor="_Toc48471666" w:history="1">
        <w:r w:rsidRPr="0050171F">
          <w:rPr>
            <w:rStyle w:val="Hyperlink"/>
            <w:rFonts w:cs="Times New Roman"/>
            <w:noProof/>
          </w:rPr>
          <w:t>Tabel B.26 Daftar Pertanyaan dan Jawaban Narasumber 13</w:t>
        </w:r>
        <w:r>
          <w:rPr>
            <w:noProof/>
            <w:webHidden/>
          </w:rPr>
          <w:tab/>
        </w:r>
        <w:r>
          <w:rPr>
            <w:noProof/>
            <w:webHidden/>
          </w:rPr>
          <w:fldChar w:fldCharType="begin"/>
        </w:r>
        <w:r>
          <w:rPr>
            <w:noProof/>
            <w:webHidden/>
          </w:rPr>
          <w:instrText xml:space="preserve"> PAGEREF _Toc48471666 \h </w:instrText>
        </w:r>
        <w:r>
          <w:rPr>
            <w:noProof/>
            <w:webHidden/>
          </w:rPr>
        </w:r>
        <w:r>
          <w:rPr>
            <w:noProof/>
            <w:webHidden/>
          </w:rPr>
          <w:fldChar w:fldCharType="separate"/>
        </w:r>
        <w:r>
          <w:rPr>
            <w:noProof/>
            <w:webHidden/>
          </w:rPr>
          <w:t>265</w:t>
        </w:r>
        <w:r>
          <w:rPr>
            <w:noProof/>
            <w:webHidden/>
          </w:rPr>
          <w:fldChar w:fldCharType="end"/>
        </w:r>
      </w:hyperlink>
    </w:p>
    <w:p w14:paraId="40C2208F" w14:textId="3DCFA8D4" w:rsidR="004A2C40" w:rsidRDefault="004A2C40">
      <w:pPr>
        <w:pStyle w:val="TableofFigures"/>
        <w:tabs>
          <w:tab w:val="right" w:leader="dot" w:pos="5833"/>
        </w:tabs>
        <w:rPr>
          <w:rFonts w:asciiTheme="minorHAnsi" w:eastAsiaTheme="minorEastAsia" w:hAnsiTheme="minorHAnsi"/>
          <w:noProof/>
          <w:lang w:eastAsia="en-ID"/>
        </w:rPr>
      </w:pPr>
      <w:hyperlink w:anchor="_Toc48471667" w:history="1">
        <w:r w:rsidRPr="0050171F">
          <w:rPr>
            <w:rStyle w:val="Hyperlink"/>
            <w:rFonts w:cs="Times New Roman"/>
            <w:noProof/>
          </w:rPr>
          <w:t>Tabel B.27 Transkrip Wawancara Responden 14</w:t>
        </w:r>
        <w:r>
          <w:rPr>
            <w:noProof/>
            <w:webHidden/>
          </w:rPr>
          <w:tab/>
        </w:r>
        <w:r>
          <w:rPr>
            <w:noProof/>
            <w:webHidden/>
          </w:rPr>
          <w:fldChar w:fldCharType="begin"/>
        </w:r>
        <w:r>
          <w:rPr>
            <w:noProof/>
            <w:webHidden/>
          </w:rPr>
          <w:instrText xml:space="preserve"> PAGEREF _Toc48471667 \h </w:instrText>
        </w:r>
        <w:r>
          <w:rPr>
            <w:noProof/>
            <w:webHidden/>
          </w:rPr>
        </w:r>
        <w:r>
          <w:rPr>
            <w:noProof/>
            <w:webHidden/>
          </w:rPr>
          <w:fldChar w:fldCharType="separate"/>
        </w:r>
        <w:r>
          <w:rPr>
            <w:noProof/>
            <w:webHidden/>
          </w:rPr>
          <w:t>272</w:t>
        </w:r>
        <w:r>
          <w:rPr>
            <w:noProof/>
            <w:webHidden/>
          </w:rPr>
          <w:fldChar w:fldCharType="end"/>
        </w:r>
      </w:hyperlink>
    </w:p>
    <w:p w14:paraId="7267DBA6" w14:textId="790A9C82" w:rsidR="004A2C40" w:rsidRDefault="004A2C40">
      <w:pPr>
        <w:pStyle w:val="TableofFigures"/>
        <w:tabs>
          <w:tab w:val="right" w:leader="dot" w:pos="5833"/>
        </w:tabs>
        <w:rPr>
          <w:rFonts w:asciiTheme="minorHAnsi" w:eastAsiaTheme="minorEastAsia" w:hAnsiTheme="minorHAnsi"/>
          <w:noProof/>
          <w:lang w:eastAsia="en-ID"/>
        </w:rPr>
      </w:pPr>
      <w:hyperlink w:anchor="_Toc48471668" w:history="1">
        <w:r w:rsidRPr="0050171F">
          <w:rPr>
            <w:rStyle w:val="Hyperlink"/>
            <w:rFonts w:cs="Times New Roman"/>
            <w:noProof/>
          </w:rPr>
          <w:t>Tabel B.28 Daftar Pertanyaan dan Jawaban Narasumber 14</w:t>
        </w:r>
        <w:r>
          <w:rPr>
            <w:noProof/>
            <w:webHidden/>
          </w:rPr>
          <w:tab/>
        </w:r>
        <w:r>
          <w:rPr>
            <w:noProof/>
            <w:webHidden/>
          </w:rPr>
          <w:fldChar w:fldCharType="begin"/>
        </w:r>
        <w:r>
          <w:rPr>
            <w:noProof/>
            <w:webHidden/>
          </w:rPr>
          <w:instrText xml:space="preserve"> PAGEREF _Toc48471668 \h </w:instrText>
        </w:r>
        <w:r>
          <w:rPr>
            <w:noProof/>
            <w:webHidden/>
          </w:rPr>
        </w:r>
        <w:r>
          <w:rPr>
            <w:noProof/>
            <w:webHidden/>
          </w:rPr>
          <w:fldChar w:fldCharType="separate"/>
        </w:r>
        <w:r>
          <w:rPr>
            <w:noProof/>
            <w:webHidden/>
          </w:rPr>
          <w:t>273</w:t>
        </w:r>
        <w:r>
          <w:rPr>
            <w:noProof/>
            <w:webHidden/>
          </w:rPr>
          <w:fldChar w:fldCharType="end"/>
        </w:r>
      </w:hyperlink>
    </w:p>
    <w:p w14:paraId="15625702" w14:textId="3F14573F" w:rsidR="004A2C40" w:rsidRDefault="004A2C40">
      <w:pPr>
        <w:pStyle w:val="TableofFigures"/>
        <w:tabs>
          <w:tab w:val="right" w:leader="dot" w:pos="5833"/>
        </w:tabs>
        <w:rPr>
          <w:rFonts w:asciiTheme="minorHAnsi" w:eastAsiaTheme="minorEastAsia" w:hAnsiTheme="minorHAnsi"/>
          <w:noProof/>
          <w:lang w:eastAsia="en-ID"/>
        </w:rPr>
      </w:pPr>
      <w:hyperlink w:anchor="_Toc48471669" w:history="1">
        <w:r w:rsidRPr="0050171F">
          <w:rPr>
            <w:rStyle w:val="Hyperlink"/>
            <w:rFonts w:cs="Times New Roman"/>
            <w:noProof/>
          </w:rPr>
          <w:t>Tabel B.29 Transkrip Wawancara Responden 15</w:t>
        </w:r>
        <w:r>
          <w:rPr>
            <w:noProof/>
            <w:webHidden/>
          </w:rPr>
          <w:tab/>
        </w:r>
        <w:r>
          <w:rPr>
            <w:noProof/>
            <w:webHidden/>
          </w:rPr>
          <w:fldChar w:fldCharType="begin"/>
        </w:r>
        <w:r>
          <w:rPr>
            <w:noProof/>
            <w:webHidden/>
          </w:rPr>
          <w:instrText xml:space="preserve"> PAGEREF _Toc48471669 \h </w:instrText>
        </w:r>
        <w:r>
          <w:rPr>
            <w:noProof/>
            <w:webHidden/>
          </w:rPr>
        </w:r>
        <w:r>
          <w:rPr>
            <w:noProof/>
            <w:webHidden/>
          </w:rPr>
          <w:fldChar w:fldCharType="separate"/>
        </w:r>
        <w:r>
          <w:rPr>
            <w:noProof/>
            <w:webHidden/>
          </w:rPr>
          <w:t>280</w:t>
        </w:r>
        <w:r>
          <w:rPr>
            <w:noProof/>
            <w:webHidden/>
          </w:rPr>
          <w:fldChar w:fldCharType="end"/>
        </w:r>
      </w:hyperlink>
    </w:p>
    <w:p w14:paraId="78B0AA2F" w14:textId="0B990B49" w:rsidR="004A2C40" w:rsidRDefault="004A2C40">
      <w:pPr>
        <w:pStyle w:val="TableofFigures"/>
        <w:tabs>
          <w:tab w:val="right" w:leader="dot" w:pos="5833"/>
        </w:tabs>
        <w:rPr>
          <w:rFonts w:asciiTheme="minorHAnsi" w:eastAsiaTheme="minorEastAsia" w:hAnsiTheme="minorHAnsi"/>
          <w:noProof/>
          <w:lang w:eastAsia="en-ID"/>
        </w:rPr>
      </w:pPr>
      <w:hyperlink w:anchor="_Toc48471670" w:history="1">
        <w:r w:rsidRPr="0050171F">
          <w:rPr>
            <w:rStyle w:val="Hyperlink"/>
            <w:rFonts w:cs="Times New Roman"/>
            <w:noProof/>
          </w:rPr>
          <w:t>Tabel B.30 Daftar Pertanyaan dan Jawaban Narasumber 15</w:t>
        </w:r>
        <w:r>
          <w:rPr>
            <w:noProof/>
            <w:webHidden/>
          </w:rPr>
          <w:tab/>
        </w:r>
        <w:r>
          <w:rPr>
            <w:noProof/>
            <w:webHidden/>
          </w:rPr>
          <w:fldChar w:fldCharType="begin"/>
        </w:r>
        <w:r>
          <w:rPr>
            <w:noProof/>
            <w:webHidden/>
          </w:rPr>
          <w:instrText xml:space="preserve"> PAGEREF _Toc48471670 \h </w:instrText>
        </w:r>
        <w:r>
          <w:rPr>
            <w:noProof/>
            <w:webHidden/>
          </w:rPr>
        </w:r>
        <w:r>
          <w:rPr>
            <w:noProof/>
            <w:webHidden/>
          </w:rPr>
          <w:fldChar w:fldCharType="separate"/>
        </w:r>
        <w:r>
          <w:rPr>
            <w:noProof/>
            <w:webHidden/>
          </w:rPr>
          <w:t>281</w:t>
        </w:r>
        <w:r>
          <w:rPr>
            <w:noProof/>
            <w:webHidden/>
          </w:rPr>
          <w:fldChar w:fldCharType="end"/>
        </w:r>
      </w:hyperlink>
    </w:p>
    <w:p w14:paraId="2C7DD1B3" w14:textId="31A0A162" w:rsidR="004A2C40" w:rsidRDefault="004A2C40">
      <w:pPr>
        <w:pStyle w:val="TableofFigures"/>
        <w:tabs>
          <w:tab w:val="right" w:leader="dot" w:pos="5833"/>
        </w:tabs>
        <w:rPr>
          <w:rFonts w:asciiTheme="minorHAnsi" w:eastAsiaTheme="minorEastAsia" w:hAnsiTheme="minorHAnsi"/>
          <w:noProof/>
          <w:lang w:eastAsia="en-ID"/>
        </w:rPr>
      </w:pPr>
      <w:hyperlink w:anchor="_Toc48471671" w:history="1">
        <w:r w:rsidRPr="0050171F">
          <w:rPr>
            <w:rStyle w:val="Hyperlink"/>
            <w:rFonts w:cs="Times New Roman"/>
            <w:noProof/>
          </w:rPr>
          <w:t>Tabel B.31 Transkrip Wawancara Responden 16</w:t>
        </w:r>
        <w:r>
          <w:rPr>
            <w:noProof/>
            <w:webHidden/>
          </w:rPr>
          <w:tab/>
        </w:r>
        <w:r>
          <w:rPr>
            <w:noProof/>
            <w:webHidden/>
          </w:rPr>
          <w:fldChar w:fldCharType="begin"/>
        </w:r>
        <w:r>
          <w:rPr>
            <w:noProof/>
            <w:webHidden/>
          </w:rPr>
          <w:instrText xml:space="preserve"> PAGEREF _Toc48471671 \h </w:instrText>
        </w:r>
        <w:r>
          <w:rPr>
            <w:noProof/>
            <w:webHidden/>
          </w:rPr>
        </w:r>
        <w:r>
          <w:rPr>
            <w:noProof/>
            <w:webHidden/>
          </w:rPr>
          <w:fldChar w:fldCharType="separate"/>
        </w:r>
        <w:r>
          <w:rPr>
            <w:noProof/>
            <w:webHidden/>
          </w:rPr>
          <w:t>285</w:t>
        </w:r>
        <w:r>
          <w:rPr>
            <w:noProof/>
            <w:webHidden/>
          </w:rPr>
          <w:fldChar w:fldCharType="end"/>
        </w:r>
      </w:hyperlink>
    </w:p>
    <w:p w14:paraId="71E286FB" w14:textId="439F0FD7" w:rsidR="004A2C40" w:rsidRDefault="004A2C40">
      <w:pPr>
        <w:pStyle w:val="TableofFigures"/>
        <w:tabs>
          <w:tab w:val="right" w:leader="dot" w:pos="5833"/>
        </w:tabs>
        <w:rPr>
          <w:rFonts w:asciiTheme="minorHAnsi" w:eastAsiaTheme="minorEastAsia" w:hAnsiTheme="minorHAnsi"/>
          <w:noProof/>
          <w:lang w:eastAsia="en-ID"/>
        </w:rPr>
      </w:pPr>
      <w:hyperlink w:anchor="_Toc48471672" w:history="1">
        <w:r w:rsidRPr="0050171F">
          <w:rPr>
            <w:rStyle w:val="Hyperlink"/>
            <w:rFonts w:cs="Times New Roman"/>
            <w:noProof/>
          </w:rPr>
          <w:t>Tabel B.32 Daftar Pertanyaan dan Jawaban Narasumber 16</w:t>
        </w:r>
        <w:r>
          <w:rPr>
            <w:noProof/>
            <w:webHidden/>
          </w:rPr>
          <w:tab/>
        </w:r>
        <w:r>
          <w:rPr>
            <w:noProof/>
            <w:webHidden/>
          </w:rPr>
          <w:fldChar w:fldCharType="begin"/>
        </w:r>
        <w:r>
          <w:rPr>
            <w:noProof/>
            <w:webHidden/>
          </w:rPr>
          <w:instrText xml:space="preserve"> PAGEREF _Toc48471672 \h </w:instrText>
        </w:r>
        <w:r>
          <w:rPr>
            <w:noProof/>
            <w:webHidden/>
          </w:rPr>
        </w:r>
        <w:r>
          <w:rPr>
            <w:noProof/>
            <w:webHidden/>
          </w:rPr>
          <w:fldChar w:fldCharType="separate"/>
        </w:r>
        <w:r>
          <w:rPr>
            <w:noProof/>
            <w:webHidden/>
          </w:rPr>
          <w:t>286</w:t>
        </w:r>
        <w:r>
          <w:rPr>
            <w:noProof/>
            <w:webHidden/>
          </w:rPr>
          <w:fldChar w:fldCharType="end"/>
        </w:r>
      </w:hyperlink>
    </w:p>
    <w:p w14:paraId="1A614BEA" w14:textId="259FF439" w:rsidR="004A2C40" w:rsidRDefault="004A2C40">
      <w:pPr>
        <w:pStyle w:val="TableofFigures"/>
        <w:tabs>
          <w:tab w:val="right" w:leader="dot" w:pos="5833"/>
        </w:tabs>
        <w:rPr>
          <w:rFonts w:asciiTheme="minorHAnsi" w:eastAsiaTheme="minorEastAsia" w:hAnsiTheme="minorHAnsi"/>
          <w:noProof/>
          <w:lang w:eastAsia="en-ID"/>
        </w:rPr>
      </w:pPr>
      <w:hyperlink w:anchor="_Toc48471673" w:history="1">
        <w:r w:rsidRPr="0050171F">
          <w:rPr>
            <w:rStyle w:val="Hyperlink"/>
            <w:rFonts w:cs="Times New Roman"/>
            <w:noProof/>
          </w:rPr>
          <w:t>Tabel B.33 Transkrip Wawancara Responden 17</w:t>
        </w:r>
        <w:r>
          <w:rPr>
            <w:noProof/>
            <w:webHidden/>
          </w:rPr>
          <w:tab/>
        </w:r>
        <w:r>
          <w:rPr>
            <w:noProof/>
            <w:webHidden/>
          </w:rPr>
          <w:fldChar w:fldCharType="begin"/>
        </w:r>
        <w:r>
          <w:rPr>
            <w:noProof/>
            <w:webHidden/>
          </w:rPr>
          <w:instrText xml:space="preserve"> PAGEREF _Toc48471673 \h </w:instrText>
        </w:r>
        <w:r>
          <w:rPr>
            <w:noProof/>
            <w:webHidden/>
          </w:rPr>
        </w:r>
        <w:r>
          <w:rPr>
            <w:noProof/>
            <w:webHidden/>
          </w:rPr>
          <w:fldChar w:fldCharType="separate"/>
        </w:r>
        <w:r>
          <w:rPr>
            <w:noProof/>
            <w:webHidden/>
          </w:rPr>
          <w:t>296</w:t>
        </w:r>
        <w:r>
          <w:rPr>
            <w:noProof/>
            <w:webHidden/>
          </w:rPr>
          <w:fldChar w:fldCharType="end"/>
        </w:r>
      </w:hyperlink>
    </w:p>
    <w:p w14:paraId="21AA05E2" w14:textId="1B58DDCF" w:rsidR="004A2C40" w:rsidRDefault="004A2C40">
      <w:pPr>
        <w:pStyle w:val="TableofFigures"/>
        <w:tabs>
          <w:tab w:val="right" w:leader="dot" w:pos="5833"/>
        </w:tabs>
        <w:rPr>
          <w:rFonts w:asciiTheme="minorHAnsi" w:eastAsiaTheme="minorEastAsia" w:hAnsiTheme="minorHAnsi"/>
          <w:noProof/>
          <w:lang w:eastAsia="en-ID"/>
        </w:rPr>
      </w:pPr>
      <w:hyperlink w:anchor="_Toc48471674" w:history="1">
        <w:r w:rsidRPr="0050171F">
          <w:rPr>
            <w:rStyle w:val="Hyperlink"/>
            <w:rFonts w:cs="Times New Roman"/>
            <w:noProof/>
          </w:rPr>
          <w:t>Tabel B.34 Daftar Pertanyaan dan Jawaban Narasumber 17</w:t>
        </w:r>
        <w:r>
          <w:rPr>
            <w:noProof/>
            <w:webHidden/>
          </w:rPr>
          <w:tab/>
        </w:r>
        <w:r>
          <w:rPr>
            <w:noProof/>
            <w:webHidden/>
          </w:rPr>
          <w:fldChar w:fldCharType="begin"/>
        </w:r>
        <w:r>
          <w:rPr>
            <w:noProof/>
            <w:webHidden/>
          </w:rPr>
          <w:instrText xml:space="preserve"> PAGEREF _Toc48471674 \h </w:instrText>
        </w:r>
        <w:r>
          <w:rPr>
            <w:noProof/>
            <w:webHidden/>
          </w:rPr>
        </w:r>
        <w:r>
          <w:rPr>
            <w:noProof/>
            <w:webHidden/>
          </w:rPr>
          <w:fldChar w:fldCharType="separate"/>
        </w:r>
        <w:r>
          <w:rPr>
            <w:noProof/>
            <w:webHidden/>
          </w:rPr>
          <w:t>297</w:t>
        </w:r>
        <w:r>
          <w:rPr>
            <w:noProof/>
            <w:webHidden/>
          </w:rPr>
          <w:fldChar w:fldCharType="end"/>
        </w:r>
      </w:hyperlink>
    </w:p>
    <w:p w14:paraId="12B07995" w14:textId="637CCF8E" w:rsidR="004A2C40" w:rsidRDefault="004A2C40">
      <w:pPr>
        <w:pStyle w:val="TableofFigures"/>
        <w:tabs>
          <w:tab w:val="right" w:leader="dot" w:pos="5833"/>
        </w:tabs>
        <w:rPr>
          <w:rFonts w:asciiTheme="minorHAnsi" w:eastAsiaTheme="minorEastAsia" w:hAnsiTheme="minorHAnsi"/>
          <w:noProof/>
          <w:lang w:eastAsia="en-ID"/>
        </w:rPr>
      </w:pPr>
      <w:hyperlink w:anchor="_Toc48471675" w:history="1">
        <w:r w:rsidRPr="0050171F">
          <w:rPr>
            <w:rStyle w:val="Hyperlink"/>
            <w:rFonts w:cs="Times New Roman"/>
            <w:noProof/>
          </w:rPr>
          <w:t>Tabel B.35 Transkrip Wawancara Responden 18</w:t>
        </w:r>
        <w:r>
          <w:rPr>
            <w:noProof/>
            <w:webHidden/>
          </w:rPr>
          <w:tab/>
        </w:r>
        <w:r>
          <w:rPr>
            <w:noProof/>
            <w:webHidden/>
          </w:rPr>
          <w:fldChar w:fldCharType="begin"/>
        </w:r>
        <w:r>
          <w:rPr>
            <w:noProof/>
            <w:webHidden/>
          </w:rPr>
          <w:instrText xml:space="preserve"> PAGEREF _Toc48471675 \h </w:instrText>
        </w:r>
        <w:r>
          <w:rPr>
            <w:noProof/>
            <w:webHidden/>
          </w:rPr>
        </w:r>
        <w:r>
          <w:rPr>
            <w:noProof/>
            <w:webHidden/>
          </w:rPr>
          <w:fldChar w:fldCharType="separate"/>
        </w:r>
        <w:r>
          <w:rPr>
            <w:noProof/>
            <w:webHidden/>
          </w:rPr>
          <w:t>303</w:t>
        </w:r>
        <w:r>
          <w:rPr>
            <w:noProof/>
            <w:webHidden/>
          </w:rPr>
          <w:fldChar w:fldCharType="end"/>
        </w:r>
      </w:hyperlink>
    </w:p>
    <w:p w14:paraId="173511BD" w14:textId="7F719093" w:rsidR="004A2C40" w:rsidRDefault="004A2C40">
      <w:pPr>
        <w:pStyle w:val="TableofFigures"/>
        <w:tabs>
          <w:tab w:val="right" w:leader="dot" w:pos="5833"/>
        </w:tabs>
        <w:rPr>
          <w:rFonts w:asciiTheme="minorHAnsi" w:eastAsiaTheme="minorEastAsia" w:hAnsiTheme="minorHAnsi"/>
          <w:noProof/>
          <w:lang w:eastAsia="en-ID"/>
        </w:rPr>
      </w:pPr>
      <w:hyperlink w:anchor="_Toc48471676" w:history="1">
        <w:r w:rsidRPr="0050171F">
          <w:rPr>
            <w:rStyle w:val="Hyperlink"/>
            <w:rFonts w:cs="Times New Roman"/>
            <w:noProof/>
          </w:rPr>
          <w:t>Tabel B.36 Daftar Pertanyaan dan Jawaban Narasumber 18</w:t>
        </w:r>
        <w:r>
          <w:rPr>
            <w:noProof/>
            <w:webHidden/>
          </w:rPr>
          <w:tab/>
        </w:r>
        <w:r>
          <w:rPr>
            <w:noProof/>
            <w:webHidden/>
          </w:rPr>
          <w:fldChar w:fldCharType="begin"/>
        </w:r>
        <w:r>
          <w:rPr>
            <w:noProof/>
            <w:webHidden/>
          </w:rPr>
          <w:instrText xml:space="preserve"> PAGEREF _Toc48471676 \h </w:instrText>
        </w:r>
        <w:r>
          <w:rPr>
            <w:noProof/>
            <w:webHidden/>
          </w:rPr>
        </w:r>
        <w:r>
          <w:rPr>
            <w:noProof/>
            <w:webHidden/>
          </w:rPr>
          <w:fldChar w:fldCharType="separate"/>
        </w:r>
        <w:r>
          <w:rPr>
            <w:noProof/>
            <w:webHidden/>
          </w:rPr>
          <w:t>305</w:t>
        </w:r>
        <w:r>
          <w:rPr>
            <w:noProof/>
            <w:webHidden/>
          </w:rPr>
          <w:fldChar w:fldCharType="end"/>
        </w:r>
      </w:hyperlink>
    </w:p>
    <w:p w14:paraId="69F63382" w14:textId="3E7747AE" w:rsidR="004A2C40" w:rsidRDefault="004A2C40">
      <w:pPr>
        <w:pStyle w:val="TableofFigures"/>
        <w:tabs>
          <w:tab w:val="right" w:leader="dot" w:pos="5833"/>
        </w:tabs>
        <w:rPr>
          <w:rFonts w:asciiTheme="minorHAnsi" w:eastAsiaTheme="minorEastAsia" w:hAnsiTheme="minorHAnsi"/>
          <w:noProof/>
          <w:lang w:eastAsia="en-ID"/>
        </w:rPr>
      </w:pPr>
      <w:hyperlink w:anchor="_Toc48471677" w:history="1">
        <w:r w:rsidRPr="0050171F">
          <w:rPr>
            <w:rStyle w:val="Hyperlink"/>
            <w:rFonts w:cs="Times New Roman"/>
            <w:noProof/>
          </w:rPr>
          <w:t>Tabel B.37 Transkrip Wawancara Responden 19</w:t>
        </w:r>
        <w:r>
          <w:rPr>
            <w:noProof/>
            <w:webHidden/>
          </w:rPr>
          <w:tab/>
        </w:r>
        <w:r>
          <w:rPr>
            <w:noProof/>
            <w:webHidden/>
          </w:rPr>
          <w:fldChar w:fldCharType="begin"/>
        </w:r>
        <w:r>
          <w:rPr>
            <w:noProof/>
            <w:webHidden/>
          </w:rPr>
          <w:instrText xml:space="preserve"> PAGEREF _Toc48471677 \h </w:instrText>
        </w:r>
        <w:r>
          <w:rPr>
            <w:noProof/>
            <w:webHidden/>
          </w:rPr>
        </w:r>
        <w:r>
          <w:rPr>
            <w:noProof/>
            <w:webHidden/>
          </w:rPr>
          <w:fldChar w:fldCharType="separate"/>
        </w:r>
        <w:r>
          <w:rPr>
            <w:noProof/>
            <w:webHidden/>
          </w:rPr>
          <w:t>311</w:t>
        </w:r>
        <w:r>
          <w:rPr>
            <w:noProof/>
            <w:webHidden/>
          </w:rPr>
          <w:fldChar w:fldCharType="end"/>
        </w:r>
      </w:hyperlink>
    </w:p>
    <w:p w14:paraId="2522F6BE" w14:textId="31874E81" w:rsidR="004A2C40" w:rsidRDefault="004A2C40">
      <w:pPr>
        <w:pStyle w:val="TableofFigures"/>
        <w:tabs>
          <w:tab w:val="right" w:leader="dot" w:pos="5833"/>
        </w:tabs>
        <w:rPr>
          <w:rFonts w:asciiTheme="minorHAnsi" w:eastAsiaTheme="minorEastAsia" w:hAnsiTheme="minorHAnsi"/>
          <w:noProof/>
          <w:lang w:eastAsia="en-ID"/>
        </w:rPr>
      </w:pPr>
      <w:hyperlink w:anchor="_Toc48471678" w:history="1">
        <w:r w:rsidRPr="0050171F">
          <w:rPr>
            <w:rStyle w:val="Hyperlink"/>
            <w:rFonts w:cs="Times New Roman"/>
            <w:noProof/>
          </w:rPr>
          <w:t>Tabel B.38 Daftar Pertanyaan dan Jawaban Narasumber 19</w:t>
        </w:r>
        <w:r>
          <w:rPr>
            <w:noProof/>
            <w:webHidden/>
          </w:rPr>
          <w:tab/>
        </w:r>
        <w:r>
          <w:rPr>
            <w:noProof/>
            <w:webHidden/>
          </w:rPr>
          <w:fldChar w:fldCharType="begin"/>
        </w:r>
        <w:r>
          <w:rPr>
            <w:noProof/>
            <w:webHidden/>
          </w:rPr>
          <w:instrText xml:space="preserve"> PAGEREF _Toc48471678 \h </w:instrText>
        </w:r>
        <w:r>
          <w:rPr>
            <w:noProof/>
            <w:webHidden/>
          </w:rPr>
        </w:r>
        <w:r>
          <w:rPr>
            <w:noProof/>
            <w:webHidden/>
          </w:rPr>
          <w:fldChar w:fldCharType="separate"/>
        </w:r>
        <w:r>
          <w:rPr>
            <w:noProof/>
            <w:webHidden/>
          </w:rPr>
          <w:t>312</w:t>
        </w:r>
        <w:r>
          <w:rPr>
            <w:noProof/>
            <w:webHidden/>
          </w:rPr>
          <w:fldChar w:fldCharType="end"/>
        </w:r>
      </w:hyperlink>
    </w:p>
    <w:p w14:paraId="49609BCF" w14:textId="689A51F8" w:rsidR="004A2C40" w:rsidRDefault="004A2C40">
      <w:pPr>
        <w:pStyle w:val="TableofFigures"/>
        <w:tabs>
          <w:tab w:val="right" w:leader="dot" w:pos="5833"/>
        </w:tabs>
        <w:rPr>
          <w:rFonts w:asciiTheme="minorHAnsi" w:eastAsiaTheme="minorEastAsia" w:hAnsiTheme="minorHAnsi"/>
          <w:noProof/>
          <w:lang w:eastAsia="en-ID"/>
        </w:rPr>
      </w:pPr>
      <w:hyperlink w:anchor="_Toc48471679" w:history="1">
        <w:r w:rsidRPr="0050171F">
          <w:rPr>
            <w:rStyle w:val="Hyperlink"/>
            <w:rFonts w:cs="Times New Roman"/>
            <w:noProof/>
          </w:rPr>
          <w:t>Tabel B.39 Transkrip Wawancara Responden 20</w:t>
        </w:r>
        <w:r>
          <w:rPr>
            <w:noProof/>
            <w:webHidden/>
          </w:rPr>
          <w:tab/>
        </w:r>
        <w:r>
          <w:rPr>
            <w:noProof/>
            <w:webHidden/>
          </w:rPr>
          <w:fldChar w:fldCharType="begin"/>
        </w:r>
        <w:r>
          <w:rPr>
            <w:noProof/>
            <w:webHidden/>
          </w:rPr>
          <w:instrText xml:space="preserve"> PAGEREF _Toc48471679 \h </w:instrText>
        </w:r>
        <w:r>
          <w:rPr>
            <w:noProof/>
            <w:webHidden/>
          </w:rPr>
        </w:r>
        <w:r>
          <w:rPr>
            <w:noProof/>
            <w:webHidden/>
          </w:rPr>
          <w:fldChar w:fldCharType="separate"/>
        </w:r>
        <w:r>
          <w:rPr>
            <w:noProof/>
            <w:webHidden/>
          </w:rPr>
          <w:t>317</w:t>
        </w:r>
        <w:r>
          <w:rPr>
            <w:noProof/>
            <w:webHidden/>
          </w:rPr>
          <w:fldChar w:fldCharType="end"/>
        </w:r>
      </w:hyperlink>
    </w:p>
    <w:p w14:paraId="1A46244D" w14:textId="49734C3D" w:rsidR="004A2C40" w:rsidRDefault="004A2C40">
      <w:pPr>
        <w:pStyle w:val="TableofFigures"/>
        <w:tabs>
          <w:tab w:val="right" w:leader="dot" w:pos="5833"/>
        </w:tabs>
        <w:rPr>
          <w:rFonts w:asciiTheme="minorHAnsi" w:eastAsiaTheme="minorEastAsia" w:hAnsiTheme="minorHAnsi"/>
          <w:noProof/>
          <w:lang w:eastAsia="en-ID"/>
        </w:rPr>
      </w:pPr>
      <w:hyperlink w:anchor="_Toc48471680" w:history="1">
        <w:r w:rsidRPr="0050171F">
          <w:rPr>
            <w:rStyle w:val="Hyperlink"/>
            <w:rFonts w:cs="Times New Roman"/>
            <w:noProof/>
          </w:rPr>
          <w:t>Tabel B.40 Daftar Pertanyaan dan Jawaban Narasumber 20</w:t>
        </w:r>
        <w:r>
          <w:rPr>
            <w:noProof/>
            <w:webHidden/>
          </w:rPr>
          <w:tab/>
        </w:r>
        <w:r>
          <w:rPr>
            <w:noProof/>
            <w:webHidden/>
          </w:rPr>
          <w:fldChar w:fldCharType="begin"/>
        </w:r>
        <w:r>
          <w:rPr>
            <w:noProof/>
            <w:webHidden/>
          </w:rPr>
          <w:instrText xml:space="preserve"> PAGEREF _Toc48471680 \h </w:instrText>
        </w:r>
        <w:r>
          <w:rPr>
            <w:noProof/>
            <w:webHidden/>
          </w:rPr>
        </w:r>
        <w:r>
          <w:rPr>
            <w:noProof/>
            <w:webHidden/>
          </w:rPr>
          <w:fldChar w:fldCharType="separate"/>
        </w:r>
        <w:r>
          <w:rPr>
            <w:noProof/>
            <w:webHidden/>
          </w:rPr>
          <w:t>318</w:t>
        </w:r>
        <w:r>
          <w:rPr>
            <w:noProof/>
            <w:webHidden/>
          </w:rPr>
          <w:fldChar w:fldCharType="end"/>
        </w:r>
      </w:hyperlink>
    </w:p>
    <w:p w14:paraId="0FEB581F" w14:textId="13C8A83A" w:rsidR="004A2C40" w:rsidRDefault="004A2C40">
      <w:pPr>
        <w:pStyle w:val="TableofFigures"/>
        <w:tabs>
          <w:tab w:val="right" w:leader="dot" w:pos="5833"/>
        </w:tabs>
        <w:rPr>
          <w:rFonts w:asciiTheme="minorHAnsi" w:eastAsiaTheme="minorEastAsia" w:hAnsiTheme="minorHAnsi"/>
          <w:noProof/>
          <w:lang w:eastAsia="en-ID"/>
        </w:rPr>
      </w:pPr>
      <w:hyperlink w:anchor="_Toc48471681" w:history="1">
        <w:r w:rsidRPr="0050171F">
          <w:rPr>
            <w:rStyle w:val="Hyperlink"/>
            <w:rFonts w:cs="Times New Roman"/>
            <w:noProof/>
          </w:rPr>
          <w:t>Tabel B.41 Transkrip Wawancara Responden 21</w:t>
        </w:r>
        <w:r>
          <w:rPr>
            <w:noProof/>
            <w:webHidden/>
          </w:rPr>
          <w:tab/>
        </w:r>
        <w:r>
          <w:rPr>
            <w:noProof/>
            <w:webHidden/>
          </w:rPr>
          <w:fldChar w:fldCharType="begin"/>
        </w:r>
        <w:r>
          <w:rPr>
            <w:noProof/>
            <w:webHidden/>
          </w:rPr>
          <w:instrText xml:space="preserve"> PAGEREF _Toc48471681 \h </w:instrText>
        </w:r>
        <w:r>
          <w:rPr>
            <w:noProof/>
            <w:webHidden/>
          </w:rPr>
        </w:r>
        <w:r>
          <w:rPr>
            <w:noProof/>
            <w:webHidden/>
          </w:rPr>
          <w:fldChar w:fldCharType="separate"/>
        </w:r>
        <w:r>
          <w:rPr>
            <w:noProof/>
            <w:webHidden/>
          </w:rPr>
          <w:t>324</w:t>
        </w:r>
        <w:r>
          <w:rPr>
            <w:noProof/>
            <w:webHidden/>
          </w:rPr>
          <w:fldChar w:fldCharType="end"/>
        </w:r>
      </w:hyperlink>
    </w:p>
    <w:p w14:paraId="52A04EF0" w14:textId="6B3A0FE4" w:rsidR="004A2C40" w:rsidRDefault="004A2C40">
      <w:pPr>
        <w:pStyle w:val="TableofFigures"/>
        <w:tabs>
          <w:tab w:val="right" w:leader="dot" w:pos="5833"/>
        </w:tabs>
        <w:rPr>
          <w:rFonts w:asciiTheme="minorHAnsi" w:eastAsiaTheme="minorEastAsia" w:hAnsiTheme="minorHAnsi"/>
          <w:noProof/>
          <w:lang w:eastAsia="en-ID"/>
        </w:rPr>
      </w:pPr>
      <w:hyperlink w:anchor="_Toc48471682" w:history="1">
        <w:r w:rsidRPr="0050171F">
          <w:rPr>
            <w:rStyle w:val="Hyperlink"/>
            <w:rFonts w:cs="Times New Roman"/>
            <w:noProof/>
          </w:rPr>
          <w:t>Tabel B.42 Daftar Pertanyaan dan Jawaban Narasumber 21</w:t>
        </w:r>
        <w:r>
          <w:rPr>
            <w:noProof/>
            <w:webHidden/>
          </w:rPr>
          <w:tab/>
        </w:r>
        <w:r>
          <w:rPr>
            <w:noProof/>
            <w:webHidden/>
          </w:rPr>
          <w:fldChar w:fldCharType="begin"/>
        </w:r>
        <w:r>
          <w:rPr>
            <w:noProof/>
            <w:webHidden/>
          </w:rPr>
          <w:instrText xml:space="preserve"> PAGEREF _Toc48471682 \h </w:instrText>
        </w:r>
        <w:r>
          <w:rPr>
            <w:noProof/>
            <w:webHidden/>
          </w:rPr>
        </w:r>
        <w:r>
          <w:rPr>
            <w:noProof/>
            <w:webHidden/>
          </w:rPr>
          <w:fldChar w:fldCharType="separate"/>
        </w:r>
        <w:r>
          <w:rPr>
            <w:noProof/>
            <w:webHidden/>
          </w:rPr>
          <w:t>325</w:t>
        </w:r>
        <w:r>
          <w:rPr>
            <w:noProof/>
            <w:webHidden/>
          </w:rPr>
          <w:fldChar w:fldCharType="end"/>
        </w:r>
      </w:hyperlink>
    </w:p>
    <w:p w14:paraId="6B01376F" w14:textId="2AA647E1" w:rsidR="004A2C40" w:rsidRDefault="004A2C40">
      <w:pPr>
        <w:pStyle w:val="TableofFigures"/>
        <w:tabs>
          <w:tab w:val="right" w:leader="dot" w:pos="5833"/>
        </w:tabs>
        <w:rPr>
          <w:rFonts w:asciiTheme="minorHAnsi" w:eastAsiaTheme="minorEastAsia" w:hAnsiTheme="minorHAnsi"/>
          <w:noProof/>
          <w:lang w:eastAsia="en-ID"/>
        </w:rPr>
      </w:pPr>
      <w:hyperlink w:anchor="_Toc48471683" w:history="1">
        <w:r w:rsidRPr="0050171F">
          <w:rPr>
            <w:rStyle w:val="Hyperlink"/>
            <w:rFonts w:cs="Times New Roman"/>
            <w:noProof/>
          </w:rPr>
          <w:t>Tabel B.43 Transkrip Wawancara Responden 22</w:t>
        </w:r>
        <w:r>
          <w:rPr>
            <w:noProof/>
            <w:webHidden/>
          </w:rPr>
          <w:tab/>
        </w:r>
        <w:r>
          <w:rPr>
            <w:noProof/>
            <w:webHidden/>
          </w:rPr>
          <w:fldChar w:fldCharType="begin"/>
        </w:r>
        <w:r>
          <w:rPr>
            <w:noProof/>
            <w:webHidden/>
          </w:rPr>
          <w:instrText xml:space="preserve"> PAGEREF _Toc48471683 \h </w:instrText>
        </w:r>
        <w:r>
          <w:rPr>
            <w:noProof/>
            <w:webHidden/>
          </w:rPr>
        </w:r>
        <w:r>
          <w:rPr>
            <w:noProof/>
            <w:webHidden/>
          </w:rPr>
          <w:fldChar w:fldCharType="separate"/>
        </w:r>
        <w:r>
          <w:rPr>
            <w:noProof/>
            <w:webHidden/>
          </w:rPr>
          <w:t>329</w:t>
        </w:r>
        <w:r>
          <w:rPr>
            <w:noProof/>
            <w:webHidden/>
          </w:rPr>
          <w:fldChar w:fldCharType="end"/>
        </w:r>
      </w:hyperlink>
    </w:p>
    <w:p w14:paraId="28B88CE5" w14:textId="12465A5A" w:rsidR="004A2C40" w:rsidRDefault="004A2C40">
      <w:pPr>
        <w:pStyle w:val="TableofFigures"/>
        <w:tabs>
          <w:tab w:val="right" w:leader="dot" w:pos="5833"/>
        </w:tabs>
        <w:rPr>
          <w:rFonts w:asciiTheme="minorHAnsi" w:eastAsiaTheme="minorEastAsia" w:hAnsiTheme="minorHAnsi"/>
          <w:noProof/>
          <w:lang w:eastAsia="en-ID"/>
        </w:rPr>
      </w:pPr>
      <w:hyperlink w:anchor="_Toc48471684" w:history="1">
        <w:r w:rsidRPr="0050171F">
          <w:rPr>
            <w:rStyle w:val="Hyperlink"/>
            <w:rFonts w:cs="Times New Roman"/>
            <w:noProof/>
          </w:rPr>
          <w:t>Tabel B.44 Daftar Pertanyaan dan Jawaban Narasumber 22</w:t>
        </w:r>
        <w:r>
          <w:rPr>
            <w:noProof/>
            <w:webHidden/>
          </w:rPr>
          <w:tab/>
        </w:r>
        <w:r>
          <w:rPr>
            <w:noProof/>
            <w:webHidden/>
          </w:rPr>
          <w:fldChar w:fldCharType="begin"/>
        </w:r>
        <w:r>
          <w:rPr>
            <w:noProof/>
            <w:webHidden/>
          </w:rPr>
          <w:instrText xml:space="preserve"> PAGEREF _Toc48471684 \h </w:instrText>
        </w:r>
        <w:r>
          <w:rPr>
            <w:noProof/>
            <w:webHidden/>
          </w:rPr>
        </w:r>
        <w:r>
          <w:rPr>
            <w:noProof/>
            <w:webHidden/>
          </w:rPr>
          <w:fldChar w:fldCharType="separate"/>
        </w:r>
        <w:r>
          <w:rPr>
            <w:noProof/>
            <w:webHidden/>
          </w:rPr>
          <w:t>330</w:t>
        </w:r>
        <w:r>
          <w:rPr>
            <w:noProof/>
            <w:webHidden/>
          </w:rPr>
          <w:fldChar w:fldCharType="end"/>
        </w:r>
      </w:hyperlink>
    </w:p>
    <w:p w14:paraId="4B01F280" w14:textId="2FFC87B9" w:rsidR="004A2C40" w:rsidRDefault="004A2C40">
      <w:pPr>
        <w:pStyle w:val="TableofFigures"/>
        <w:tabs>
          <w:tab w:val="right" w:leader="dot" w:pos="5833"/>
        </w:tabs>
        <w:rPr>
          <w:rFonts w:asciiTheme="minorHAnsi" w:eastAsiaTheme="minorEastAsia" w:hAnsiTheme="minorHAnsi"/>
          <w:noProof/>
          <w:lang w:eastAsia="en-ID"/>
        </w:rPr>
      </w:pPr>
      <w:hyperlink w:anchor="_Toc48471685" w:history="1">
        <w:r w:rsidRPr="0050171F">
          <w:rPr>
            <w:rStyle w:val="Hyperlink"/>
            <w:rFonts w:cs="Times New Roman"/>
            <w:noProof/>
          </w:rPr>
          <w:t>Tabel B.45 Transkrip Wawancara Responden 23</w:t>
        </w:r>
        <w:r>
          <w:rPr>
            <w:noProof/>
            <w:webHidden/>
          </w:rPr>
          <w:tab/>
        </w:r>
        <w:r>
          <w:rPr>
            <w:noProof/>
            <w:webHidden/>
          </w:rPr>
          <w:fldChar w:fldCharType="begin"/>
        </w:r>
        <w:r>
          <w:rPr>
            <w:noProof/>
            <w:webHidden/>
          </w:rPr>
          <w:instrText xml:space="preserve"> PAGEREF _Toc48471685 \h </w:instrText>
        </w:r>
        <w:r>
          <w:rPr>
            <w:noProof/>
            <w:webHidden/>
          </w:rPr>
        </w:r>
        <w:r>
          <w:rPr>
            <w:noProof/>
            <w:webHidden/>
          </w:rPr>
          <w:fldChar w:fldCharType="separate"/>
        </w:r>
        <w:r>
          <w:rPr>
            <w:noProof/>
            <w:webHidden/>
          </w:rPr>
          <w:t>342</w:t>
        </w:r>
        <w:r>
          <w:rPr>
            <w:noProof/>
            <w:webHidden/>
          </w:rPr>
          <w:fldChar w:fldCharType="end"/>
        </w:r>
      </w:hyperlink>
    </w:p>
    <w:p w14:paraId="24C0F304" w14:textId="29D3049F" w:rsidR="004A2C40" w:rsidRDefault="004A2C40">
      <w:pPr>
        <w:pStyle w:val="TableofFigures"/>
        <w:tabs>
          <w:tab w:val="right" w:leader="dot" w:pos="5833"/>
        </w:tabs>
        <w:rPr>
          <w:rFonts w:asciiTheme="minorHAnsi" w:eastAsiaTheme="minorEastAsia" w:hAnsiTheme="minorHAnsi"/>
          <w:noProof/>
          <w:lang w:eastAsia="en-ID"/>
        </w:rPr>
      </w:pPr>
      <w:hyperlink w:anchor="_Toc48471686" w:history="1">
        <w:r w:rsidRPr="0050171F">
          <w:rPr>
            <w:rStyle w:val="Hyperlink"/>
            <w:rFonts w:cs="Times New Roman"/>
            <w:noProof/>
          </w:rPr>
          <w:t>Tabel B.46 Daftar Pertanyaan dan Jawaban Narasumber 23</w:t>
        </w:r>
        <w:r>
          <w:rPr>
            <w:noProof/>
            <w:webHidden/>
          </w:rPr>
          <w:tab/>
        </w:r>
        <w:r>
          <w:rPr>
            <w:noProof/>
            <w:webHidden/>
          </w:rPr>
          <w:fldChar w:fldCharType="begin"/>
        </w:r>
        <w:r>
          <w:rPr>
            <w:noProof/>
            <w:webHidden/>
          </w:rPr>
          <w:instrText xml:space="preserve"> PAGEREF _Toc48471686 \h </w:instrText>
        </w:r>
        <w:r>
          <w:rPr>
            <w:noProof/>
            <w:webHidden/>
          </w:rPr>
        </w:r>
        <w:r>
          <w:rPr>
            <w:noProof/>
            <w:webHidden/>
          </w:rPr>
          <w:fldChar w:fldCharType="separate"/>
        </w:r>
        <w:r>
          <w:rPr>
            <w:noProof/>
            <w:webHidden/>
          </w:rPr>
          <w:t>344</w:t>
        </w:r>
        <w:r>
          <w:rPr>
            <w:noProof/>
            <w:webHidden/>
          </w:rPr>
          <w:fldChar w:fldCharType="end"/>
        </w:r>
      </w:hyperlink>
    </w:p>
    <w:p w14:paraId="1937A41E" w14:textId="3490BD3A" w:rsidR="004A2C40" w:rsidRDefault="004A2C40">
      <w:pPr>
        <w:pStyle w:val="TableofFigures"/>
        <w:tabs>
          <w:tab w:val="right" w:leader="dot" w:pos="5833"/>
        </w:tabs>
        <w:rPr>
          <w:rFonts w:asciiTheme="minorHAnsi" w:eastAsiaTheme="minorEastAsia" w:hAnsiTheme="minorHAnsi"/>
          <w:noProof/>
          <w:lang w:eastAsia="en-ID"/>
        </w:rPr>
      </w:pPr>
      <w:hyperlink w:anchor="_Toc48471687" w:history="1">
        <w:r w:rsidRPr="0050171F">
          <w:rPr>
            <w:rStyle w:val="Hyperlink"/>
            <w:rFonts w:cs="Times New Roman"/>
            <w:noProof/>
          </w:rPr>
          <w:t>Tabel B.47 Transkrip Wawancara Responden 24</w:t>
        </w:r>
        <w:r>
          <w:rPr>
            <w:noProof/>
            <w:webHidden/>
          </w:rPr>
          <w:tab/>
        </w:r>
        <w:r>
          <w:rPr>
            <w:noProof/>
            <w:webHidden/>
          </w:rPr>
          <w:fldChar w:fldCharType="begin"/>
        </w:r>
        <w:r>
          <w:rPr>
            <w:noProof/>
            <w:webHidden/>
          </w:rPr>
          <w:instrText xml:space="preserve"> PAGEREF _Toc48471687 \h </w:instrText>
        </w:r>
        <w:r>
          <w:rPr>
            <w:noProof/>
            <w:webHidden/>
          </w:rPr>
        </w:r>
        <w:r>
          <w:rPr>
            <w:noProof/>
            <w:webHidden/>
          </w:rPr>
          <w:fldChar w:fldCharType="separate"/>
        </w:r>
        <w:r>
          <w:rPr>
            <w:noProof/>
            <w:webHidden/>
          </w:rPr>
          <w:t>353</w:t>
        </w:r>
        <w:r>
          <w:rPr>
            <w:noProof/>
            <w:webHidden/>
          </w:rPr>
          <w:fldChar w:fldCharType="end"/>
        </w:r>
      </w:hyperlink>
    </w:p>
    <w:p w14:paraId="069FC734" w14:textId="2CAF567E" w:rsidR="004A2C40" w:rsidRDefault="004A2C40">
      <w:pPr>
        <w:pStyle w:val="TableofFigures"/>
        <w:tabs>
          <w:tab w:val="right" w:leader="dot" w:pos="5833"/>
        </w:tabs>
        <w:rPr>
          <w:rFonts w:asciiTheme="minorHAnsi" w:eastAsiaTheme="minorEastAsia" w:hAnsiTheme="minorHAnsi"/>
          <w:noProof/>
          <w:lang w:eastAsia="en-ID"/>
        </w:rPr>
      </w:pPr>
      <w:hyperlink w:anchor="_Toc48471688" w:history="1">
        <w:r w:rsidRPr="0050171F">
          <w:rPr>
            <w:rStyle w:val="Hyperlink"/>
            <w:rFonts w:cs="Times New Roman"/>
            <w:noProof/>
          </w:rPr>
          <w:t>Tabel B.48 Daftar Pertanyaan dan Jawaban Narasumber  24</w:t>
        </w:r>
        <w:r>
          <w:rPr>
            <w:noProof/>
            <w:webHidden/>
          </w:rPr>
          <w:tab/>
        </w:r>
        <w:r>
          <w:rPr>
            <w:noProof/>
            <w:webHidden/>
          </w:rPr>
          <w:fldChar w:fldCharType="begin"/>
        </w:r>
        <w:r>
          <w:rPr>
            <w:noProof/>
            <w:webHidden/>
          </w:rPr>
          <w:instrText xml:space="preserve"> PAGEREF _Toc48471688 \h </w:instrText>
        </w:r>
        <w:r>
          <w:rPr>
            <w:noProof/>
            <w:webHidden/>
          </w:rPr>
        </w:r>
        <w:r>
          <w:rPr>
            <w:noProof/>
            <w:webHidden/>
          </w:rPr>
          <w:fldChar w:fldCharType="separate"/>
        </w:r>
        <w:r>
          <w:rPr>
            <w:noProof/>
            <w:webHidden/>
          </w:rPr>
          <w:t>354</w:t>
        </w:r>
        <w:r>
          <w:rPr>
            <w:noProof/>
            <w:webHidden/>
          </w:rPr>
          <w:fldChar w:fldCharType="end"/>
        </w:r>
      </w:hyperlink>
    </w:p>
    <w:p w14:paraId="3AA9C120" w14:textId="36576FBE" w:rsidR="004A2C40" w:rsidRDefault="004A2C40">
      <w:pPr>
        <w:pStyle w:val="TableofFigures"/>
        <w:tabs>
          <w:tab w:val="right" w:leader="dot" w:pos="5833"/>
        </w:tabs>
        <w:rPr>
          <w:rFonts w:asciiTheme="minorHAnsi" w:eastAsiaTheme="minorEastAsia" w:hAnsiTheme="minorHAnsi"/>
          <w:noProof/>
          <w:lang w:eastAsia="en-ID"/>
        </w:rPr>
      </w:pPr>
      <w:hyperlink w:anchor="_Toc48471689" w:history="1">
        <w:r w:rsidRPr="0050171F">
          <w:rPr>
            <w:rStyle w:val="Hyperlink"/>
            <w:rFonts w:cs="Times New Roman"/>
            <w:noProof/>
          </w:rPr>
          <w:t>Tabel B.49 Transkrip Wawancara Responden 25</w:t>
        </w:r>
        <w:r>
          <w:rPr>
            <w:noProof/>
            <w:webHidden/>
          </w:rPr>
          <w:tab/>
        </w:r>
        <w:r>
          <w:rPr>
            <w:noProof/>
            <w:webHidden/>
          </w:rPr>
          <w:fldChar w:fldCharType="begin"/>
        </w:r>
        <w:r>
          <w:rPr>
            <w:noProof/>
            <w:webHidden/>
          </w:rPr>
          <w:instrText xml:space="preserve"> PAGEREF _Toc48471689 \h </w:instrText>
        </w:r>
        <w:r>
          <w:rPr>
            <w:noProof/>
            <w:webHidden/>
          </w:rPr>
        </w:r>
        <w:r>
          <w:rPr>
            <w:noProof/>
            <w:webHidden/>
          </w:rPr>
          <w:fldChar w:fldCharType="separate"/>
        </w:r>
        <w:r>
          <w:rPr>
            <w:noProof/>
            <w:webHidden/>
          </w:rPr>
          <w:t>358</w:t>
        </w:r>
        <w:r>
          <w:rPr>
            <w:noProof/>
            <w:webHidden/>
          </w:rPr>
          <w:fldChar w:fldCharType="end"/>
        </w:r>
      </w:hyperlink>
    </w:p>
    <w:p w14:paraId="1D62BB0C" w14:textId="643A7584" w:rsidR="004A2C40" w:rsidRDefault="004A2C40">
      <w:pPr>
        <w:pStyle w:val="TableofFigures"/>
        <w:tabs>
          <w:tab w:val="right" w:leader="dot" w:pos="5833"/>
        </w:tabs>
        <w:rPr>
          <w:rFonts w:asciiTheme="minorHAnsi" w:eastAsiaTheme="minorEastAsia" w:hAnsiTheme="minorHAnsi"/>
          <w:noProof/>
          <w:lang w:eastAsia="en-ID"/>
        </w:rPr>
      </w:pPr>
      <w:hyperlink w:anchor="_Toc48471690" w:history="1">
        <w:r w:rsidRPr="0050171F">
          <w:rPr>
            <w:rStyle w:val="Hyperlink"/>
            <w:rFonts w:cs="Times New Roman"/>
            <w:noProof/>
          </w:rPr>
          <w:t>Tabel B.50 Daftar Pertanyaan dan Jawaban Narasumber 25</w:t>
        </w:r>
        <w:r>
          <w:rPr>
            <w:noProof/>
            <w:webHidden/>
          </w:rPr>
          <w:tab/>
        </w:r>
        <w:r>
          <w:rPr>
            <w:noProof/>
            <w:webHidden/>
          </w:rPr>
          <w:fldChar w:fldCharType="begin"/>
        </w:r>
        <w:r>
          <w:rPr>
            <w:noProof/>
            <w:webHidden/>
          </w:rPr>
          <w:instrText xml:space="preserve"> PAGEREF _Toc48471690 \h </w:instrText>
        </w:r>
        <w:r>
          <w:rPr>
            <w:noProof/>
            <w:webHidden/>
          </w:rPr>
        </w:r>
        <w:r>
          <w:rPr>
            <w:noProof/>
            <w:webHidden/>
          </w:rPr>
          <w:fldChar w:fldCharType="separate"/>
        </w:r>
        <w:r>
          <w:rPr>
            <w:noProof/>
            <w:webHidden/>
          </w:rPr>
          <w:t>360</w:t>
        </w:r>
        <w:r>
          <w:rPr>
            <w:noProof/>
            <w:webHidden/>
          </w:rPr>
          <w:fldChar w:fldCharType="end"/>
        </w:r>
      </w:hyperlink>
    </w:p>
    <w:p w14:paraId="6FAE8DB4" w14:textId="15C63B4B" w:rsidR="004A2C40" w:rsidRDefault="004A2C40">
      <w:pPr>
        <w:pStyle w:val="TableofFigures"/>
        <w:tabs>
          <w:tab w:val="right" w:leader="dot" w:pos="5833"/>
        </w:tabs>
        <w:rPr>
          <w:rFonts w:asciiTheme="minorHAnsi" w:eastAsiaTheme="minorEastAsia" w:hAnsiTheme="minorHAnsi"/>
          <w:noProof/>
          <w:lang w:eastAsia="en-ID"/>
        </w:rPr>
      </w:pPr>
      <w:hyperlink w:anchor="_Toc48471691" w:history="1">
        <w:r w:rsidRPr="0050171F">
          <w:rPr>
            <w:rStyle w:val="Hyperlink"/>
            <w:rFonts w:cs="Times New Roman"/>
            <w:noProof/>
          </w:rPr>
          <w:t>Tabel B.51 Transkrip Wawancara Responden 26</w:t>
        </w:r>
        <w:r>
          <w:rPr>
            <w:noProof/>
            <w:webHidden/>
          </w:rPr>
          <w:tab/>
        </w:r>
        <w:r>
          <w:rPr>
            <w:noProof/>
            <w:webHidden/>
          </w:rPr>
          <w:fldChar w:fldCharType="begin"/>
        </w:r>
        <w:r>
          <w:rPr>
            <w:noProof/>
            <w:webHidden/>
          </w:rPr>
          <w:instrText xml:space="preserve"> PAGEREF _Toc48471691 \h </w:instrText>
        </w:r>
        <w:r>
          <w:rPr>
            <w:noProof/>
            <w:webHidden/>
          </w:rPr>
        </w:r>
        <w:r>
          <w:rPr>
            <w:noProof/>
            <w:webHidden/>
          </w:rPr>
          <w:fldChar w:fldCharType="separate"/>
        </w:r>
        <w:r>
          <w:rPr>
            <w:noProof/>
            <w:webHidden/>
          </w:rPr>
          <w:t>368</w:t>
        </w:r>
        <w:r>
          <w:rPr>
            <w:noProof/>
            <w:webHidden/>
          </w:rPr>
          <w:fldChar w:fldCharType="end"/>
        </w:r>
      </w:hyperlink>
    </w:p>
    <w:p w14:paraId="167F2422" w14:textId="272D2A0C" w:rsidR="004A2C40" w:rsidRDefault="004A2C40">
      <w:pPr>
        <w:pStyle w:val="TableofFigures"/>
        <w:tabs>
          <w:tab w:val="right" w:leader="dot" w:pos="5833"/>
        </w:tabs>
        <w:rPr>
          <w:rFonts w:asciiTheme="minorHAnsi" w:eastAsiaTheme="minorEastAsia" w:hAnsiTheme="minorHAnsi"/>
          <w:noProof/>
          <w:lang w:eastAsia="en-ID"/>
        </w:rPr>
      </w:pPr>
      <w:hyperlink w:anchor="_Toc48471692" w:history="1">
        <w:r w:rsidRPr="0050171F">
          <w:rPr>
            <w:rStyle w:val="Hyperlink"/>
            <w:rFonts w:cs="Times New Roman"/>
            <w:noProof/>
          </w:rPr>
          <w:t>Tabel B.52 Daftar Pertanyaan dan Jawaban Narasumber 26</w:t>
        </w:r>
        <w:r>
          <w:rPr>
            <w:noProof/>
            <w:webHidden/>
          </w:rPr>
          <w:tab/>
        </w:r>
        <w:r>
          <w:rPr>
            <w:noProof/>
            <w:webHidden/>
          </w:rPr>
          <w:fldChar w:fldCharType="begin"/>
        </w:r>
        <w:r>
          <w:rPr>
            <w:noProof/>
            <w:webHidden/>
          </w:rPr>
          <w:instrText xml:space="preserve"> PAGEREF _Toc48471692 \h </w:instrText>
        </w:r>
        <w:r>
          <w:rPr>
            <w:noProof/>
            <w:webHidden/>
          </w:rPr>
        </w:r>
        <w:r>
          <w:rPr>
            <w:noProof/>
            <w:webHidden/>
          </w:rPr>
          <w:fldChar w:fldCharType="separate"/>
        </w:r>
        <w:r>
          <w:rPr>
            <w:noProof/>
            <w:webHidden/>
          </w:rPr>
          <w:t>369</w:t>
        </w:r>
        <w:r>
          <w:rPr>
            <w:noProof/>
            <w:webHidden/>
          </w:rPr>
          <w:fldChar w:fldCharType="end"/>
        </w:r>
      </w:hyperlink>
    </w:p>
    <w:p w14:paraId="2699FC01" w14:textId="57FFC9CD" w:rsidR="004A2C40" w:rsidRDefault="004A2C40">
      <w:pPr>
        <w:pStyle w:val="TableofFigures"/>
        <w:tabs>
          <w:tab w:val="right" w:leader="dot" w:pos="5833"/>
        </w:tabs>
        <w:rPr>
          <w:rFonts w:asciiTheme="minorHAnsi" w:eastAsiaTheme="minorEastAsia" w:hAnsiTheme="minorHAnsi"/>
          <w:noProof/>
          <w:lang w:eastAsia="en-ID"/>
        </w:rPr>
      </w:pPr>
      <w:hyperlink w:anchor="_Toc48471693" w:history="1">
        <w:r w:rsidRPr="0050171F">
          <w:rPr>
            <w:rStyle w:val="Hyperlink"/>
            <w:rFonts w:cs="Times New Roman"/>
            <w:noProof/>
          </w:rPr>
          <w:t>Tabel B.53 Transkrip Wawancara Responden 27</w:t>
        </w:r>
        <w:r>
          <w:rPr>
            <w:noProof/>
            <w:webHidden/>
          </w:rPr>
          <w:tab/>
        </w:r>
        <w:r>
          <w:rPr>
            <w:noProof/>
            <w:webHidden/>
          </w:rPr>
          <w:fldChar w:fldCharType="begin"/>
        </w:r>
        <w:r>
          <w:rPr>
            <w:noProof/>
            <w:webHidden/>
          </w:rPr>
          <w:instrText xml:space="preserve"> PAGEREF _Toc48471693 \h </w:instrText>
        </w:r>
        <w:r>
          <w:rPr>
            <w:noProof/>
            <w:webHidden/>
          </w:rPr>
        </w:r>
        <w:r>
          <w:rPr>
            <w:noProof/>
            <w:webHidden/>
          </w:rPr>
          <w:fldChar w:fldCharType="separate"/>
        </w:r>
        <w:r>
          <w:rPr>
            <w:noProof/>
            <w:webHidden/>
          </w:rPr>
          <w:t>371</w:t>
        </w:r>
        <w:r>
          <w:rPr>
            <w:noProof/>
            <w:webHidden/>
          </w:rPr>
          <w:fldChar w:fldCharType="end"/>
        </w:r>
      </w:hyperlink>
    </w:p>
    <w:p w14:paraId="7C65690F" w14:textId="0D3A8D9D" w:rsidR="004A2C40" w:rsidRDefault="004A2C40">
      <w:pPr>
        <w:pStyle w:val="TableofFigures"/>
        <w:tabs>
          <w:tab w:val="right" w:leader="dot" w:pos="5833"/>
        </w:tabs>
        <w:rPr>
          <w:rFonts w:asciiTheme="minorHAnsi" w:eastAsiaTheme="minorEastAsia" w:hAnsiTheme="minorHAnsi"/>
          <w:noProof/>
          <w:lang w:eastAsia="en-ID"/>
        </w:rPr>
      </w:pPr>
      <w:hyperlink w:anchor="_Toc48471694" w:history="1">
        <w:r w:rsidRPr="0050171F">
          <w:rPr>
            <w:rStyle w:val="Hyperlink"/>
            <w:rFonts w:cs="Times New Roman"/>
            <w:noProof/>
          </w:rPr>
          <w:t>Tabel B.54 Daftar Pertanyaan dan Jawaban Narasumber 27</w:t>
        </w:r>
        <w:r>
          <w:rPr>
            <w:noProof/>
            <w:webHidden/>
          </w:rPr>
          <w:tab/>
        </w:r>
        <w:r>
          <w:rPr>
            <w:noProof/>
            <w:webHidden/>
          </w:rPr>
          <w:fldChar w:fldCharType="begin"/>
        </w:r>
        <w:r>
          <w:rPr>
            <w:noProof/>
            <w:webHidden/>
          </w:rPr>
          <w:instrText xml:space="preserve"> PAGEREF _Toc48471694 \h </w:instrText>
        </w:r>
        <w:r>
          <w:rPr>
            <w:noProof/>
            <w:webHidden/>
          </w:rPr>
        </w:r>
        <w:r>
          <w:rPr>
            <w:noProof/>
            <w:webHidden/>
          </w:rPr>
          <w:fldChar w:fldCharType="separate"/>
        </w:r>
        <w:r>
          <w:rPr>
            <w:noProof/>
            <w:webHidden/>
          </w:rPr>
          <w:t>372</w:t>
        </w:r>
        <w:r>
          <w:rPr>
            <w:noProof/>
            <w:webHidden/>
          </w:rPr>
          <w:fldChar w:fldCharType="end"/>
        </w:r>
      </w:hyperlink>
    </w:p>
    <w:p w14:paraId="597C5537" w14:textId="742AC010" w:rsidR="004A2C40" w:rsidRDefault="004A2C40">
      <w:pPr>
        <w:pStyle w:val="TableofFigures"/>
        <w:tabs>
          <w:tab w:val="right" w:leader="dot" w:pos="5833"/>
        </w:tabs>
        <w:rPr>
          <w:rFonts w:asciiTheme="minorHAnsi" w:eastAsiaTheme="minorEastAsia" w:hAnsiTheme="minorHAnsi"/>
          <w:noProof/>
          <w:lang w:eastAsia="en-ID"/>
        </w:rPr>
      </w:pPr>
      <w:hyperlink w:anchor="_Toc48471695" w:history="1">
        <w:r w:rsidRPr="0050171F">
          <w:rPr>
            <w:rStyle w:val="Hyperlink"/>
            <w:rFonts w:cs="Times New Roman"/>
            <w:noProof/>
          </w:rPr>
          <w:t>Tabel B.55 Transkrip Wawancara Responden 28</w:t>
        </w:r>
        <w:r>
          <w:rPr>
            <w:noProof/>
            <w:webHidden/>
          </w:rPr>
          <w:tab/>
        </w:r>
        <w:r>
          <w:rPr>
            <w:noProof/>
            <w:webHidden/>
          </w:rPr>
          <w:fldChar w:fldCharType="begin"/>
        </w:r>
        <w:r>
          <w:rPr>
            <w:noProof/>
            <w:webHidden/>
          </w:rPr>
          <w:instrText xml:space="preserve"> PAGEREF _Toc48471695 \h </w:instrText>
        </w:r>
        <w:r>
          <w:rPr>
            <w:noProof/>
            <w:webHidden/>
          </w:rPr>
        </w:r>
        <w:r>
          <w:rPr>
            <w:noProof/>
            <w:webHidden/>
          </w:rPr>
          <w:fldChar w:fldCharType="separate"/>
        </w:r>
        <w:r>
          <w:rPr>
            <w:noProof/>
            <w:webHidden/>
          </w:rPr>
          <w:t>381</w:t>
        </w:r>
        <w:r>
          <w:rPr>
            <w:noProof/>
            <w:webHidden/>
          </w:rPr>
          <w:fldChar w:fldCharType="end"/>
        </w:r>
      </w:hyperlink>
    </w:p>
    <w:p w14:paraId="11DE070F" w14:textId="786CE99F" w:rsidR="004A2C40" w:rsidRDefault="004A2C40">
      <w:pPr>
        <w:pStyle w:val="TableofFigures"/>
        <w:tabs>
          <w:tab w:val="right" w:leader="dot" w:pos="5833"/>
        </w:tabs>
        <w:rPr>
          <w:rFonts w:asciiTheme="minorHAnsi" w:eastAsiaTheme="minorEastAsia" w:hAnsiTheme="minorHAnsi"/>
          <w:noProof/>
          <w:lang w:eastAsia="en-ID"/>
        </w:rPr>
      </w:pPr>
      <w:hyperlink w:anchor="_Toc48471696" w:history="1">
        <w:r w:rsidRPr="0050171F">
          <w:rPr>
            <w:rStyle w:val="Hyperlink"/>
            <w:rFonts w:cs="Times New Roman"/>
            <w:noProof/>
          </w:rPr>
          <w:t>Tabel B.56 Daftar Pertanyaan dan Jawaban Narasumber 28</w:t>
        </w:r>
        <w:r>
          <w:rPr>
            <w:noProof/>
            <w:webHidden/>
          </w:rPr>
          <w:tab/>
        </w:r>
        <w:r>
          <w:rPr>
            <w:noProof/>
            <w:webHidden/>
          </w:rPr>
          <w:fldChar w:fldCharType="begin"/>
        </w:r>
        <w:r>
          <w:rPr>
            <w:noProof/>
            <w:webHidden/>
          </w:rPr>
          <w:instrText xml:space="preserve"> PAGEREF _Toc48471696 \h </w:instrText>
        </w:r>
        <w:r>
          <w:rPr>
            <w:noProof/>
            <w:webHidden/>
          </w:rPr>
        </w:r>
        <w:r>
          <w:rPr>
            <w:noProof/>
            <w:webHidden/>
          </w:rPr>
          <w:fldChar w:fldCharType="separate"/>
        </w:r>
        <w:r>
          <w:rPr>
            <w:noProof/>
            <w:webHidden/>
          </w:rPr>
          <w:t>383</w:t>
        </w:r>
        <w:r>
          <w:rPr>
            <w:noProof/>
            <w:webHidden/>
          </w:rPr>
          <w:fldChar w:fldCharType="end"/>
        </w:r>
      </w:hyperlink>
    </w:p>
    <w:p w14:paraId="0DC18964" w14:textId="455730EE" w:rsidR="004A2C40" w:rsidRDefault="004A2C40">
      <w:pPr>
        <w:pStyle w:val="TableofFigures"/>
        <w:tabs>
          <w:tab w:val="right" w:leader="dot" w:pos="5833"/>
        </w:tabs>
        <w:rPr>
          <w:rFonts w:asciiTheme="minorHAnsi" w:eastAsiaTheme="minorEastAsia" w:hAnsiTheme="minorHAnsi"/>
          <w:noProof/>
          <w:lang w:eastAsia="en-ID"/>
        </w:rPr>
      </w:pPr>
      <w:hyperlink w:anchor="_Toc48471697" w:history="1">
        <w:r w:rsidRPr="0050171F">
          <w:rPr>
            <w:rStyle w:val="Hyperlink"/>
            <w:rFonts w:cs="Times New Roman"/>
            <w:noProof/>
          </w:rPr>
          <w:t>Tabel B.57 Transkrip Wawancara Responden 29</w:t>
        </w:r>
        <w:r>
          <w:rPr>
            <w:noProof/>
            <w:webHidden/>
          </w:rPr>
          <w:tab/>
        </w:r>
        <w:r>
          <w:rPr>
            <w:noProof/>
            <w:webHidden/>
          </w:rPr>
          <w:fldChar w:fldCharType="begin"/>
        </w:r>
        <w:r>
          <w:rPr>
            <w:noProof/>
            <w:webHidden/>
          </w:rPr>
          <w:instrText xml:space="preserve"> PAGEREF _Toc48471697 \h </w:instrText>
        </w:r>
        <w:r>
          <w:rPr>
            <w:noProof/>
            <w:webHidden/>
          </w:rPr>
        </w:r>
        <w:r>
          <w:rPr>
            <w:noProof/>
            <w:webHidden/>
          </w:rPr>
          <w:fldChar w:fldCharType="separate"/>
        </w:r>
        <w:r>
          <w:rPr>
            <w:noProof/>
            <w:webHidden/>
          </w:rPr>
          <w:t>398</w:t>
        </w:r>
        <w:r>
          <w:rPr>
            <w:noProof/>
            <w:webHidden/>
          </w:rPr>
          <w:fldChar w:fldCharType="end"/>
        </w:r>
      </w:hyperlink>
    </w:p>
    <w:p w14:paraId="54C08AFB" w14:textId="6B9A7AC2" w:rsidR="004A2C40" w:rsidRDefault="004A2C40">
      <w:pPr>
        <w:pStyle w:val="TableofFigures"/>
        <w:tabs>
          <w:tab w:val="right" w:leader="dot" w:pos="5833"/>
        </w:tabs>
        <w:rPr>
          <w:rFonts w:asciiTheme="minorHAnsi" w:eastAsiaTheme="minorEastAsia" w:hAnsiTheme="minorHAnsi"/>
          <w:noProof/>
          <w:lang w:eastAsia="en-ID"/>
        </w:rPr>
      </w:pPr>
      <w:hyperlink w:anchor="_Toc48471698" w:history="1">
        <w:r w:rsidRPr="0050171F">
          <w:rPr>
            <w:rStyle w:val="Hyperlink"/>
            <w:rFonts w:cs="Times New Roman"/>
            <w:noProof/>
          </w:rPr>
          <w:t>Tabel B.58 Daftar Pertanyaan dan Jawaban Narasumber  29</w:t>
        </w:r>
        <w:r>
          <w:rPr>
            <w:noProof/>
            <w:webHidden/>
          </w:rPr>
          <w:tab/>
        </w:r>
        <w:r>
          <w:rPr>
            <w:noProof/>
            <w:webHidden/>
          </w:rPr>
          <w:fldChar w:fldCharType="begin"/>
        </w:r>
        <w:r>
          <w:rPr>
            <w:noProof/>
            <w:webHidden/>
          </w:rPr>
          <w:instrText xml:space="preserve"> PAGEREF _Toc48471698 \h </w:instrText>
        </w:r>
        <w:r>
          <w:rPr>
            <w:noProof/>
            <w:webHidden/>
          </w:rPr>
        </w:r>
        <w:r>
          <w:rPr>
            <w:noProof/>
            <w:webHidden/>
          </w:rPr>
          <w:fldChar w:fldCharType="separate"/>
        </w:r>
        <w:r>
          <w:rPr>
            <w:noProof/>
            <w:webHidden/>
          </w:rPr>
          <w:t>399</w:t>
        </w:r>
        <w:r>
          <w:rPr>
            <w:noProof/>
            <w:webHidden/>
          </w:rPr>
          <w:fldChar w:fldCharType="end"/>
        </w:r>
      </w:hyperlink>
    </w:p>
    <w:p w14:paraId="79A0AE39" w14:textId="079F379A" w:rsidR="004A2C40" w:rsidRDefault="004A2C40">
      <w:pPr>
        <w:pStyle w:val="TableofFigures"/>
        <w:tabs>
          <w:tab w:val="right" w:leader="dot" w:pos="5833"/>
        </w:tabs>
        <w:rPr>
          <w:rFonts w:asciiTheme="minorHAnsi" w:eastAsiaTheme="minorEastAsia" w:hAnsiTheme="minorHAnsi"/>
          <w:noProof/>
          <w:lang w:eastAsia="en-ID"/>
        </w:rPr>
      </w:pPr>
      <w:hyperlink w:anchor="_Toc48471699" w:history="1">
        <w:r w:rsidRPr="0050171F">
          <w:rPr>
            <w:rStyle w:val="Hyperlink"/>
            <w:rFonts w:cs="Times New Roman"/>
            <w:noProof/>
          </w:rPr>
          <w:t>Tabel B.59 Transkrip Wawancara Responden 30</w:t>
        </w:r>
        <w:r>
          <w:rPr>
            <w:noProof/>
            <w:webHidden/>
          </w:rPr>
          <w:tab/>
        </w:r>
        <w:r>
          <w:rPr>
            <w:noProof/>
            <w:webHidden/>
          </w:rPr>
          <w:fldChar w:fldCharType="begin"/>
        </w:r>
        <w:r>
          <w:rPr>
            <w:noProof/>
            <w:webHidden/>
          </w:rPr>
          <w:instrText xml:space="preserve"> PAGEREF _Toc48471699 \h </w:instrText>
        </w:r>
        <w:r>
          <w:rPr>
            <w:noProof/>
            <w:webHidden/>
          </w:rPr>
        </w:r>
        <w:r>
          <w:rPr>
            <w:noProof/>
            <w:webHidden/>
          </w:rPr>
          <w:fldChar w:fldCharType="separate"/>
        </w:r>
        <w:r>
          <w:rPr>
            <w:noProof/>
            <w:webHidden/>
          </w:rPr>
          <w:t>404</w:t>
        </w:r>
        <w:r>
          <w:rPr>
            <w:noProof/>
            <w:webHidden/>
          </w:rPr>
          <w:fldChar w:fldCharType="end"/>
        </w:r>
      </w:hyperlink>
    </w:p>
    <w:p w14:paraId="2448C841" w14:textId="3AAED445" w:rsidR="004A2C40" w:rsidRDefault="004A2C40">
      <w:pPr>
        <w:pStyle w:val="TableofFigures"/>
        <w:tabs>
          <w:tab w:val="right" w:leader="dot" w:pos="5833"/>
        </w:tabs>
        <w:rPr>
          <w:rFonts w:asciiTheme="minorHAnsi" w:eastAsiaTheme="minorEastAsia" w:hAnsiTheme="minorHAnsi"/>
          <w:noProof/>
          <w:lang w:eastAsia="en-ID"/>
        </w:rPr>
      </w:pPr>
      <w:hyperlink w:anchor="_Toc48471700" w:history="1">
        <w:r w:rsidRPr="0050171F">
          <w:rPr>
            <w:rStyle w:val="Hyperlink"/>
            <w:rFonts w:cs="Times New Roman"/>
            <w:noProof/>
          </w:rPr>
          <w:t>Tabel B.60 Daftar Pertanyaan dan Jawaban Narasumber 30</w:t>
        </w:r>
        <w:r>
          <w:rPr>
            <w:noProof/>
            <w:webHidden/>
          </w:rPr>
          <w:tab/>
        </w:r>
        <w:r>
          <w:rPr>
            <w:noProof/>
            <w:webHidden/>
          </w:rPr>
          <w:fldChar w:fldCharType="begin"/>
        </w:r>
        <w:r>
          <w:rPr>
            <w:noProof/>
            <w:webHidden/>
          </w:rPr>
          <w:instrText xml:space="preserve"> PAGEREF _Toc48471700 \h </w:instrText>
        </w:r>
        <w:r>
          <w:rPr>
            <w:noProof/>
            <w:webHidden/>
          </w:rPr>
        </w:r>
        <w:r>
          <w:rPr>
            <w:noProof/>
            <w:webHidden/>
          </w:rPr>
          <w:fldChar w:fldCharType="separate"/>
        </w:r>
        <w:r>
          <w:rPr>
            <w:noProof/>
            <w:webHidden/>
          </w:rPr>
          <w:t>405</w:t>
        </w:r>
        <w:r>
          <w:rPr>
            <w:noProof/>
            <w:webHidden/>
          </w:rPr>
          <w:fldChar w:fldCharType="end"/>
        </w:r>
      </w:hyperlink>
    </w:p>
    <w:p w14:paraId="17372FB8" w14:textId="5D2BF34A" w:rsidR="004A2C40" w:rsidRDefault="004A2C40">
      <w:pPr>
        <w:pStyle w:val="TableofFigures"/>
        <w:tabs>
          <w:tab w:val="right" w:leader="dot" w:pos="5833"/>
        </w:tabs>
        <w:rPr>
          <w:rFonts w:asciiTheme="minorHAnsi" w:eastAsiaTheme="minorEastAsia" w:hAnsiTheme="minorHAnsi"/>
          <w:noProof/>
          <w:lang w:eastAsia="en-ID"/>
        </w:rPr>
      </w:pPr>
      <w:hyperlink w:anchor="_Toc48471701" w:history="1">
        <w:r w:rsidRPr="0050171F">
          <w:rPr>
            <w:rStyle w:val="Hyperlink"/>
            <w:rFonts w:cs="Times New Roman"/>
            <w:noProof/>
          </w:rPr>
          <w:t>Tabel B.61 Transkrip Wawancara Responden 31</w:t>
        </w:r>
        <w:r>
          <w:rPr>
            <w:noProof/>
            <w:webHidden/>
          </w:rPr>
          <w:tab/>
        </w:r>
        <w:r>
          <w:rPr>
            <w:noProof/>
            <w:webHidden/>
          </w:rPr>
          <w:fldChar w:fldCharType="begin"/>
        </w:r>
        <w:r>
          <w:rPr>
            <w:noProof/>
            <w:webHidden/>
          </w:rPr>
          <w:instrText xml:space="preserve"> PAGEREF _Toc48471701 \h </w:instrText>
        </w:r>
        <w:r>
          <w:rPr>
            <w:noProof/>
            <w:webHidden/>
          </w:rPr>
        </w:r>
        <w:r>
          <w:rPr>
            <w:noProof/>
            <w:webHidden/>
          </w:rPr>
          <w:fldChar w:fldCharType="separate"/>
        </w:r>
        <w:r>
          <w:rPr>
            <w:noProof/>
            <w:webHidden/>
          </w:rPr>
          <w:t>411</w:t>
        </w:r>
        <w:r>
          <w:rPr>
            <w:noProof/>
            <w:webHidden/>
          </w:rPr>
          <w:fldChar w:fldCharType="end"/>
        </w:r>
      </w:hyperlink>
    </w:p>
    <w:p w14:paraId="3B2E71F9" w14:textId="375BD2F0" w:rsidR="004A2C40" w:rsidRDefault="004A2C40">
      <w:pPr>
        <w:pStyle w:val="TableofFigures"/>
        <w:tabs>
          <w:tab w:val="right" w:leader="dot" w:pos="5833"/>
        </w:tabs>
        <w:rPr>
          <w:rFonts w:asciiTheme="minorHAnsi" w:eastAsiaTheme="minorEastAsia" w:hAnsiTheme="minorHAnsi"/>
          <w:noProof/>
          <w:lang w:eastAsia="en-ID"/>
        </w:rPr>
      </w:pPr>
      <w:hyperlink w:anchor="_Toc48471702" w:history="1">
        <w:r w:rsidRPr="0050171F">
          <w:rPr>
            <w:rStyle w:val="Hyperlink"/>
            <w:rFonts w:cs="Times New Roman"/>
            <w:noProof/>
          </w:rPr>
          <w:t>Tabel B.62 Daftar Pertanyaan dan Jawaban Narasumber 31</w:t>
        </w:r>
        <w:r>
          <w:rPr>
            <w:noProof/>
            <w:webHidden/>
          </w:rPr>
          <w:tab/>
        </w:r>
        <w:r>
          <w:rPr>
            <w:noProof/>
            <w:webHidden/>
          </w:rPr>
          <w:fldChar w:fldCharType="begin"/>
        </w:r>
        <w:r>
          <w:rPr>
            <w:noProof/>
            <w:webHidden/>
          </w:rPr>
          <w:instrText xml:space="preserve"> PAGEREF _Toc48471702 \h </w:instrText>
        </w:r>
        <w:r>
          <w:rPr>
            <w:noProof/>
            <w:webHidden/>
          </w:rPr>
        </w:r>
        <w:r>
          <w:rPr>
            <w:noProof/>
            <w:webHidden/>
          </w:rPr>
          <w:fldChar w:fldCharType="separate"/>
        </w:r>
        <w:r>
          <w:rPr>
            <w:noProof/>
            <w:webHidden/>
          </w:rPr>
          <w:t>412</w:t>
        </w:r>
        <w:r>
          <w:rPr>
            <w:noProof/>
            <w:webHidden/>
          </w:rPr>
          <w:fldChar w:fldCharType="end"/>
        </w:r>
      </w:hyperlink>
    </w:p>
    <w:p w14:paraId="7FD725E9" w14:textId="672F97BE" w:rsidR="004A2C40" w:rsidRDefault="004A2C40">
      <w:pPr>
        <w:pStyle w:val="TableofFigures"/>
        <w:tabs>
          <w:tab w:val="right" w:leader="dot" w:pos="5833"/>
        </w:tabs>
        <w:rPr>
          <w:rFonts w:asciiTheme="minorHAnsi" w:eastAsiaTheme="minorEastAsia" w:hAnsiTheme="minorHAnsi"/>
          <w:noProof/>
          <w:lang w:eastAsia="en-ID"/>
        </w:rPr>
      </w:pPr>
      <w:hyperlink w:anchor="_Toc48471703" w:history="1">
        <w:r w:rsidRPr="0050171F">
          <w:rPr>
            <w:rStyle w:val="Hyperlink"/>
            <w:rFonts w:cs="Times New Roman"/>
            <w:noProof/>
          </w:rPr>
          <w:t>Tabel B.63 Transkrip Wawancara Responden 32</w:t>
        </w:r>
        <w:r>
          <w:rPr>
            <w:noProof/>
            <w:webHidden/>
          </w:rPr>
          <w:tab/>
        </w:r>
        <w:r>
          <w:rPr>
            <w:noProof/>
            <w:webHidden/>
          </w:rPr>
          <w:fldChar w:fldCharType="begin"/>
        </w:r>
        <w:r>
          <w:rPr>
            <w:noProof/>
            <w:webHidden/>
          </w:rPr>
          <w:instrText xml:space="preserve"> PAGEREF _Toc48471703 \h </w:instrText>
        </w:r>
        <w:r>
          <w:rPr>
            <w:noProof/>
            <w:webHidden/>
          </w:rPr>
        </w:r>
        <w:r>
          <w:rPr>
            <w:noProof/>
            <w:webHidden/>
          </w:rPr>
          <w:fldChar w:fldCharType="separate"/>
        </w:r>
        <w:r>
          <w:rPr>
            <w:noProof/>
            <w:webHidden/>
          </w:rPr>
          <w:t>416</w:t>
        </w:r>
        <w:r>
          <w:rPr>
            <w:noProof/>
            <w:webHidden/>
          </w:rPr>
          <w:fldChar w:fldCharType="end"/>
        </w:r>
      </w:hyperlink>
    </w:p>
    <w:p w14:paraId="7BD64E48" w14:textId="62166652" w:rsidR="004A2C40" w:rsidRDefault="004A2C40">
      <w:pPr>
        <w:pStyle w:val="TableofFigures"/>
        <w:tabs>
          <w:tab w:val="right" w:leader="dot" w:pos="5833"/>
        </w:tabs>
        <w:rPr>
          <w:rFonts w:asciiTheme="minorHAnsi" w:eastAsiaTheme="minorEastAsia" w:hAnsiTheme="minorHAnsi"/>
          <w:noProof/>
          <w:lang w:eastAsia="en-ID"/>
        </w:rPr>
      </w:pPr>
      <w:hyperlink w:anchor="_Toc48471704" w:history="1">
        <w:r w:rsidRPr="0050171F">
          <w:rPr>
            <w:rStyle w:val="Hyperlink"/>
            <w:rFonts w:cs="Times New Roman"/>
            <w:noProof/>
          </w:rPr>
          <w:t>Tabel B.64 Daftar Pertanyaan dan Jawaban Narasumber 32</w:t>
        </w:r>
        <w:r>
          <w:rPr>
            <w:noProof/>
            <w:webHidden/>
          </w:rPr>
          <w:tab/>
        </w:r>
        <w:r>
          <w:rPr>
            <w:noProof/>
            <w:webHidden/>
          </w:rPr>
          <w:fldChar w:fldCharType="begin"/>
        </w:r>
        <w:r>
          <w:rPr>
            <w:noProof/>
            <w:webHidden/>
          </w:rPr>
          <w:instrText xml:space="preserve"> PAGEREF _Toc48471704 \h </w:instrText>
        </w:r>
        <w:r>
          <w:rPr>
            <w:noProof/>
            <w:webHidden/>
          </w:rPr>
        </w:r>
        <w:r>
          <w:rPr>
            <w:noProof/>
            <w:webHidden/>
          </w:rPr>
          <w:fldChar w:fldCharType="separate"/>
        </w:r>
        <w:r>
          <w:rPr>
            <w:noProof/>
            <w:webHidden/>
          </w:rPr>
          <w:t>416</w:t>
        </w:r>
        <w:r>
          <w:rPr>
            <w:noProof/>
            <w:webHidden/>
          </w:rPr>
          <w:fldChar w:fldCharType="end"/>
        </w:r>
      </w:hyperlink>
    </w:p>
    <w:p w14:paraId="67861D0F" w14:textId="0ACF5615" w:rsidR="004A2C40" w:rsidRDefault="004A2C40">
      <w:pPr>
        <w:pStyle w:val="TableofFigures"/>
        <w:tabs>
          <w:tab w:val="right" w:leader="dot" w:pos="5833"/>
        </w:tabs>
        <w:rPr>
          <w:rFonts w:asciiTheme="minorHAnsi" w:eastAsiaTheme="minorEastAsia" w:hAnsiTheme="minorHAnsi"/>
          <w:noProof/>
          <w:lang w:eastAsia="en-ID"/>
        </w:rPr>
      </w:pPr>
      <w:hyperlink w:anchor="_Toc48471705" w:history="1">
        <w:r w:rsidRPr="0050171F">
          <w:rPr>
            <w:rStyle w:val="Hyperlink"/>
            <w:rFonts w:cs="Times New Roman"/>
            <w:noProof/>
          </w:rPr>
          <w:t>Tabel B.65 Transkrip Wawancara Responden 33</w:t>
        </w:r>
        <w:r>
          <w:rPr>
            <w:noProof/>
            <w:webHidden/>
          </w:rPr>
          <w:tab/>
        </w:r>
        <w:r>
          <w:rPr>
            <w:noProof/>
            <w:webHidden/>
          </w:rPr>
          <w:fldChar w:fldCharType="begin"/>
        </w:r>
        <w:r>
          <w:rPr>
            <w:noProof/>
            <w:webHidden/>
          </w:rPr>
          <w:instrText xml:space="preserve"> PAGEREF _Toc48471705 \h </w:instrText>
        </w:r>
        <w:r>
          <w:rPr>
            <w:noProof/>
            <w:webHidden/>
          </w:rPr>
        </w:r>
        <w:r>
          <w:rPr>
            <w:noProof/>
            <w:webHidden/>
          </w:rPr>
          <w:fldChar w:fldCharType="separate"/>
        </w:r>
        <w:r>
          <w:rPr>
            <w:noProof/>
            <w:webHidden/>
          </w:rPr>
          <w:t>421</w:t>
        </w:r>
        <w:r>
          <w:rPr>
            <w:noProof/>
            <w:webHidden/>
          </w:rPr>
          <w:fldChar w:fldCharType="end"/>
        </w:r>
      </w:hyperlink>
    </w:p>
    <w:p w14:paraId="1F15C0DC" w14:textId="6974EAE6" w:rsidR="004A2C40" w:rsidRDefault="004A2C40">
      <w:pPr>
        <w:pStyle w:val="TableofFigures"/>
        <w:tabs>
          <w:tab w:val="right" w:leader="dot" w:pos="5833"/>
        </w:tabs>
        <w:rPr>
          <w:rFonts w:asciiTheme="minorHAnsi" w:eastAsiaTheme="minorEastAsia" w:hAnsiTheme="minorHAnsi"/>
          <w:noProof/>
          <w:lang w:eastAsia="en-ID"/>
        </w:rPr>
      </w:pPr>
      <w:hyperlink w:anchor="_Toc48471706" w:history="1">
        <w:r w:rsidRPr="0050171F">
          <w:rPr>
            <w:rStyle w:val="Hyperlink"/>
            <w:rFonts w:cs="Times New Roman"/>
            <w:noProof/>
          </w:rPr>
          <w:t>Tabel B.66 Daftar Pertanyaan dan Jawaban Narasumber 33</w:t>
        </w:r>
        <w:r>
          <w:rPr>
            <w:noProof/>
            <w:webHidden/>
          </w:rPr>
          <w:tab/>
        </w:r>
        <w:r>
          <w:rPr>
            <w:noProof/>
            <w:webHidden/>
          </w:rPr>
          <w:fldChar w:fldCharType="begin"/>
        </w:r>
        <w:r>
          <w:rPr>
            <w:noProof/>
            <w:webHidden/>
          </w:rPr>
          <w:instrText xml:space="preserve"> PAGEREF _Toc48471706 \h </w:instrText>
        </w:r>
        <w:r>
          <w:rPr>
            <w:noProof/>
            <w:webHidden/>
          </w:rPr>
        </w:r>
        <w:r>
          <w:rPr>
            <w:noProof/>
            <w:webHidden/>
          </w:rPr>
          <w:fldChar w:fldCharType="separate"/>
        </w:r>
        <w:r>
          <w:rPr>
            <w:noProof/>
            <w:webHidden/>
          </w:rPr>
          <w:t>422</w:t>
        </w:r>
        <w:r>
          <w:rPr>
            <w:noProof/>
            <w:webHidden/>
          </w:rPr>
          <w:fldChar w:fldCharType="end"/>
        </w:r>
      </w:hyperlink>
    </w:p>
    <w:p w14:paraId="20948DCB" w14:textId="662FE2D5" w:rsidR="004A2C40" w:rsidRDefault="004A2C40">
      <w:pPr>
        <w:pStyle w:val="TableofFigures"/>
        <w:tabs>
          <w:tab w:val="right" w:leader="dot" w:pos="5833"/>
        </w:tabs>
        <w:rPr>
          <w:rFonts w:asciiTheme="minorHAnsi" w:eastAsiaTheme="minorEastAsia" w:hAnsiTheme="minorHAnsi"/>
          <w:noProof/>
          <w:lang w:eastAsia="en-ID"/>
        </w:rPr>
      </w:pPr>
      <w:hyperlink w:anchor="_Toc48471707" w:history="1">
        <w:r w:rsidRPr="0050171F">
          <w:rPr>
            <w:rStyle w:val="Hyperlink"/>
            <w:rFonts w:cs="Times New Roman"/>
            <w:noProof/>
          </w:rPr>
          <w:t>Tabel B.67 Transkrip Wawancara Responden 34</w:t>
        </w:r>
        <w:r>
          <w:rPr>
            <w:noProof/>
            <w:webHidden/>
          </w:rPr>
          <w:tab/>
        </w:r>
        <w:r>
          <w:rPr>
            <w:noProof/>
            <w:webHidden/>
          </w:rPr>
          <w:fldChar w:fldCharType="begin"/>
        </w:r>
        <w:r>
          <w:rPr>
            <w:noProof/>
            <w:webHidden/>
          </w:rPr>
          <w:instrText xml:space="preserve"> PAGEREF _Toc48471707 \h </w:instrText>
        </w:r>
        <w:r>
          <w:rPr>
            <w:noProof/>
            <w:webHidden/>
          </w:rPr>
        </w:r>
        <w:r>
          <w:rPr>
            <w:noProof/>
            <w:webHidden/>
          </w:rPr>
          <w:fldChar w:fldCharType="separate"/>
        </w:r>
        <w:r>
          <w:rPr>
            <w:noProof/>
            <w:webHidden/>
          </w:rPr>
          <w:t>425</w:t>
        </w:r>
        <w:r>
          <w:rPr>
            <w:noProof/>
            <w:webHidden/>
          </w:rPr>
          <w:fldChar w:fldCharType="end"/>
        </w:r>
      </w:hyperlink>
    </w:p>
    <w:p w14:paraId="7E105E5D" w14:textId="55BF394B" w:rsidR="004A2C40" w:rsidRDefault="004A2C40">
      <w:pPr>
        <w:pStyle w:val="TableofFigures"/>
        <w:tabs>
          <w:tab w:val="right" w:leader="dot" w:pos="5833"/>
        </w:tabs>
        <w:rPr>
          <w:rFonts w:asciiTheme="minorHAnsi" w:eastAsiaTheme="minorEastAsia" w:hAnsiTheme="minorHAnsi"/>
          <w:noProof/>
          <w:lang w:eastAsia="en-ID"/>
        </w:rPr>
      </w:pPr>
      <w:hyperlink w:anchor="_Toc48471708" w:history="1">
        <w:r w:rsidRPr="0050171F">
          <w:rPr>
            <w:rStyle w:val="Hyperlink"/>
            <w:rFonts w:cs="Times New Roman"/>
            <w:noProof/>
          </w:rPr>
          <w:t>Tabel B.68 Daftar Pertanyaan dan Jawaban Narasumber 34</w:t>
        </w:r>
        <w:r>
          <w:rPr>
            <w:noProof/>
            <w:webHidden/>
          </w:rPr>
          <w:tab/>
        </w:r>
        <w:r>
          <w:rPr>
            <w:noProof/>
            <w:webHidden/>
          </w:rPr>
          <w:fldChar w:fldCharType="begin"/>
        </w:r>
        <w:r>
          <w:rPr>
            <w:noProof/>
            <w:webHidden/>
          </w:rPr>
          <w:instrText xml:space="preserve"> PAGEREF _Toc48471708 \h </w:instrText>
        </w:r>
        <w:r>
          <w:rPr>
            <w:noProof/>
            <w:webHidden/>
          </w:rPr>
        </w:r>
        <w:r>
          <w:rPr>
            <w:noProof/>
            <w:webHidden/>
          </w:rPr>
          <w:fldChar w:fldCharType="separate"/>
        </w:r>
        <w:r>
          <w:rPr>
            <w:noProof/>
            <w:webHidden/>
          </w:rPr>
          <w:t>426</w:t>
        </w:r>
        <w:r>
          <w:rPr>
            <w:noProof/>
            <w:webHidden/>
          </w:rPr>
          <w:fldChar w:fldCharType="end"/>
        </w:r>
      </w:hyperlink>
    </w:p>
    <w:p w14:paraId="550109C6" w14:textId="158E8D56" w:rsidR="004A2C40" w:rsidRDefault="004A2C40">
      <w:pPr>
        <w:pStyle w:val="TableofFigures"/>
        <w:tabs>
          <w:tab w:val="right" w:leader="dot" w:pos="5833"/>
        </w:tabs>
        <w:rPr>
          <w:rFonts w:asciiTheme="minorHAnsi" w:eastAsiaTheme="minorEastAsia" w:hAnsiTheme="minorHAnsi"/>
          <w:noProof/>
          <w:lang w:eastAsia="en-ID"/>
        </w:rPr>
      </w:pPr>
      <w:hyperlink w:anchor="_Toc48471709" w:history="1">
        <w:r w:rsidRPr="0050171F">
          <w:rPr>
            <w:rStyle w:val="Hyperlink"/>
            <w:rFonts w:cs="Times New Roman"/>
            <w:noProof/>
          </w:rPr>
          <w:t>Tabel B.69 Transkrip Wawancara Responden 35</w:t>
        </w:r>
        <w:r>
          <w:rPr>
            <w:noProof/>
            <w:webHidden/>
          </w:rPr>
          <w:tab/>
        </w:r>
        <w:r>
          <w:rPr>
            <w:noProof/>
            <w:webHidden/>
          </w:rPr>
          <w:fldChar w:fldCharType="begin"/>
        </w:r>
        <w:r>
          <w:rPr>
            <w:noProof/>
            <w:webHidden/>
          </w:rPr>
          <w:instrText xml:space="preserve"> PAGEREF _Toc48471709 \h </w:instrText>
        </w:r>
        <w:r>
          <w:rPr>
            <w:noProof/>
            <w:webHidden/>
          </w:rPr>
        </w:r>
        <w:r>
          <w:rPr>
            <w:noProof/>
            <w:webHidden/>
          </w:rPr>
          <w:fldChar w:fldCharType="separate"/>
        </w:r>
        <w:r>
          <w:rPr>
            <w:noProof/>
            <w:webHidden/>
          </w:rPr>
          <w:t>433</w:t>
        </w:r>
        <w:r>
          <w:rPr>
            <w:noProof/>
            <w:webHidden/>
          </w:rPr>
          <w:fldChar w:fldCharType="end"/>
        </w:r>
      </w:hyperlink>
    </w:p>
    <w:p w14:paraId="23E0D1AA" w14:textId="4168962C" w:rsidR="004A2C40" w:rsidRDefault="004A2C40">
      <w:pPr>
        <w:pStyle w:val="TableofFigures"/>
        <w:tabs>
          <w:tab w:val="right" w:leader="dot" w:pos="5833"/>
        </w:tabs>
        <w:rPr>
          <w:rFonts w:asciiTheme="minorHAnsi" w:eastAsiaTheme="minorEastAsia" w:hAnsiTheme="minorHAnsi"/>
          <w:noProof/>
          <w:lang w:eastAsia="en-ID"/>
        </w:rPr>
      </w:pPr>
      <w:hyperlink w:anchor="_Toc48471710" w:history="1">
        <w:r w:rsidRPr="0050171F">
          <w:rPr>
            <w:rStyle w:val="Hyperlink"/>
            <w:rFonts w:cs="Times New Roman"/>
            <w:noProof/>
          </w:rPr>
          <w:t>Tabel B.70 Daftar Pertanyaan dan Jawaban Narasumber 35</w:t>
        </w:r>
        <w:r>
          <w:rPr>
            <w:noProof/>
            <w:webHidden/>
          </w:rPr>
          <w:tab/>
        </w:r>
        <w:r>
          <w:rPr>
            <w:noProof/>
            <w:webHidden/>
          </w:rPr>
          <w:fldChar w:fldCharType="begin"/>
        </w:r>
        <w:r>
          <w:rPr>
            <w:noProof/>
            <w:webHidden/>
          </w:rPr>
          <w:instrText xml:space="preserve"> PAGEREF _Toc48471710 \h </w:instrText>
        </w:r>
        <w:r>
          <w:rPr>
            <w:noProof/>
            <w:webHidden/>
          </w:rPr>
        </w:r>
        <w:r>
          <w:rPr>
            <w:noProof/>
            <w:webHidden/>
          </w:rPr>
          <w:fldChar w:fldCharType="separate"/>
        </w:r>
        <w:r>
          <w:rPr>
            <w:noProof/>
            <w:webHidden/>
          </w:rPr>
          <w:t>434</w:t>
        </w:r>
        <w:r>
          <w:rPr>
            <w:noProof/>
            <w:webHidden/>
          </w:rPr>
          <w:fldChar w:fldCharType="end"/>
        </w:r>
      </w:hyperlink>
    </w:p>
    <w:p w14:paraId="02D82D58" w14:textId="4E6BD257" w:rsidR="004A2C40" w:rsidRDefault="004A2C40">
      <w:pPr>
        <w:pStyle w:val="TableofFigures"/>
        <w:tabs>
          <w:tab w:val="right" w:leader="dot" w:pos="5833"/>
        </w:tabs>
        <w:rPr>
          <w:rFonts w:asciiTheme="minorHAnsi" w:eastAsiaTheme="minorEastAsia" w:hAnsiTheme="minorHAnsi"/>
          <w:noProof/>
          <w:lang w:eastAsia="en-ID"/>
        </w:rPr>
      </w:pPr>
      <w:hyperlink w:anchor="_Toc48471711" w:history="1">
        <w:r w:rsidRPr="0050171F">
          <w:rPr>
            <w:rStyle w:val="Hyperlink"/>
            <w:rFonts w:cs="Times New Roman"/>
            <w:noProof/>
          </w:rPr>
          <w:t>Tabel B.71 Transkrip Wawancara Responden 36</w:t>
        </w:r>
        <w:r>
          <w:rPr>
            <w:noProof/>
            <w:webHidden/>
          </w:rPr>
          <w:tab/>
        </w:r>
        <w:r>
          <w:rPr>
            <w:noProof/>
            <w:webHidden/>
          </w:rPr>
          <w:fldChar w:fldCharType="begin"/>
        </w:r>
        <w:r>
          <w:rPr>
            <w:noProof/>
            <w:webHidden/>
          </w:rPr>
          <w:instrText xml:space="preserve"> PAGEREF _Toc48471711 \h </w:instrText>
        </w:r>
        <w:r>
          <w:rPr>
            <w:noProof/>
            <w:webHidden/>
          </w:rPr>
        </w:r>
        <w:r>
          <w:rPr>
            <w:noProof/>
            <w:webHidden/>
          </w:rPr>
          <w:fldChar w:fldCharType="separate"/>
        </w:r>
        <w:r>
          <w:rPr>
            <w:noProof/>
            <w:webHidden/>
          </w:rPr>
          <w:t>439</w:t>
        </w:r>
        <w:r>
          <w:rPr>
            <w:noProof/>
            <w:webHidden/>
          </w:rPr>
          <w:fldChar w:fldCharType="end"/>
        </w:r>
      </w:hyperlink>
    </w:p>
    <w:p w14:paraId="3A50407E" w14:textId="26F6B037" w:rsidR="004A2C40" w:rsidRDefault="004A2C40">
      <w:pPr>
        <w:pStyle w:val="TableofFigures"/>
        <w:tabs>
          <w:tab w:val="right" w:leader="dot" w:pos="5833"/>
        </w:tabs>
        <w:rPr>
          <w:rFonts w:asciiTheme="minorHAnsi" w:eastAsiaTheme="minorEastAsia" w:hAnsiTheme="minorHAnsi"/>
          <w:noProof/>
          <w:lang w:eastAsia="en-ID"/>
        </w:rPr>
      </w:pPr>
      <w:hyperlink w:anchor="_Toc48471712" w:history="1">
        <w:r w:rsidRPr="0050171F">
          <w:rPr>
            <w:rStyle w:val="Hyperlink"/>
            <w:rFonts w:cs="Times New Roman"/>
            <w:noProof/>
          </w:rPr>
          <w:t>Tabel B.72 Daftar Pertanyaan dan Jawaban Narasumber 36</w:t>
        </w:r>
        <w:r>
          <w:rPr>
            <w:noProof/>
            <w:webHidden/>
          </w:rPr>
          <w:tab/>
        </w:r>
        <w:r>
          <w:rPr>
            <w:noProof/>
            <w:webHidden/>
          </w:rPr>
          <w:fldChar w:fldCharType="begin"/>
        </w:r>
        <w:r>
          <w:rPr>
            <w:noProof/>
            <w:webHidden/>
          </w:rPr>
          <w:instrText xml:space="preserve"> PAGEREF _Toc48471712 \h </w:instrText>
        </w:r>
        <w:r>
          <w:rPr>
            <w:noProof/>
            <w:webHidden/>
          </w:rPr>
        </w:r>
        <w:r>
          <w:rPr>
            <w:noProof/>
            <w:webHidden/>
          </w:rPr>
          <w:fldChar w:fldCharType="separate"/>
        </w:r>
        <w:r>
          <w:rPr>
            <w:noProof/>
            <w:webHidden/>
          </w:rPr>
          <w:t>440</w:t>
        </w:r>
        <w:r>
          <w:rPr>
            <w:noProof/>
            <w:webHidden/>
          </w:rPr>
          <w:fldChar w:fldCharType="end"/>
        </w:r>
      </w:hyperlink>
    </w:p>
    <w:p w14:paraId="33C6EC1B" w14:textId="4C41E025" w:rsidR="004A2C40" w:rsidRDefault="004A2C40">
      <w:pPr>
        <w:pStyle w:val="TableofFigures"/>
        <w:tabs>
          <w:tab w:val="right" w:leader="dot" w:pos="5833"/>
        </w:tabs>
        <w:rPr>
          <w:rFonts w:asciiTheme="minorHAnsi" w:eastAsiaTheme="minorEastAsia" w:hAnsiTheme="minorHAnsi"/>
          <w:noProof/>
          <w:lang w:eastAsia="en-ID"/>
        </w:rPr>
      </w:pPr>
      <w:hyperlink w:anchor="_Toc48471713" w:history="1">
        <w:r w:rsidRPr="0050171F">
          <w:rPr>
            <w:rStyle w:val="Hyperlink"/>
            <w:rFonts w:cs="Times New Roman"/>
            <w:noProof/>
          </w:rPr>
          <w:t>Tabel B.73 Transkrip Wawancara Responden 37</w:t>
        </w:r>
        <w:r>
          <w:rPr>
            <w:noProof/>
            <w:webHidden/>
          </w:rPr>
          <w:tab/>
        </w:r>
        <w:r>
          <w:rPr>
            <w:noProof/>
            <w:webHidden/>
          </w:rPr>
          <w:fldChar w:fldCharType="begin"/>
        </w:r>
        <w:r>
          <w:rPr>
            <w:noProof/>
            <w:webHidden/>
          </w:rPr>
          <w:instrText xml:space="preserve"> PAGEREF _Toc48471713 \h </w:instrText>
        </w:r>
        <w:r>
          <w:rPr>
            <w:noProof/>
            <w:webHidden/>
          </w:rPr>
        </w:r>
        <w:r>
          <w:rPr>
            <w:noProof/>
            <w:webHidden/>
          </w:rPr>
          <w:fldChar w:fldCharType="separate"/>
        </w:r>
        <w:r>
          <w:rPr>
            <w:noProof/>
            <w:webHidden/>
          </w:rPr>
          <w:t>446</w:t>
        </w:r>
        <w:r>
          <w:rPr>
            <w:noProof/>
            <w:webHidden/>
          </w:rPr>
          <w:fldChar w:fldCharType="end"/>
        </w:r>
      </w:hyperlink>
    </w:p>
    <w:p w14:paraId="715C997A" w14:textId="16B8DBD9" w:rsidR="004A2C40" w:rsidRDefault="004A2C40">
      <w:pPr>
        <w:pStyle w:val="TableofFigures"/>
        <w:tabs>
          <w:tab w:val="right" w:leader="dot" w:pos="5833"/>
        </w:tabs>
        <w:rPr>
          <w:rFonts w:asciiTheme="minorHAnsi" w:eastAsiaTheme="minorEastAsia" w:hAnsiTheme="minorHAnsi"/>
          <w:noProof/>
          <w:lang w:eastAsia="en-ID"/>
        </w:rPr>
      </w:pPr>
      <w:hyperlink w:anchor="_Toc48471714" w:history="1">
        <w:r w:rsidRPr="0050171F">
          <w:rPr>
            <w:rStyle w:val="Hyperlink"/>
            <w:rFonts w:cs="Times New Roman"/>
            <w:noProof/>
          </w:rPr>
          <w:t>Tabel B.74 Daftar Pertanyaan dan Jawaban Narasumber 37</w:t>
        </w:r>
        <w:r>
          <w:rPr>
            <w:noProof/>
            <w:webHidden/>
          </w:rPr>
          <w:tab/>
        </w:r>
        <w:r>
          <w:rPr>
            <w:noProof/>
            <w:webHidden/>
          </w:rPr>
          <w:fldChar w:fldCharType="begin"/>
        </w:r>
        <w:r>
          <w:rPr>
            <w:noProof/>
            <w:webHidden/>
          </w:rPr>
          <w:instrText xml:space="preserve"> PAGEREF _Toc48471714 \h </w:instrText>
        </w:r>
        <w:r>
          <w:rPr>
            <w:noProof/>
            <w:webHidden/>
          </w:rPr>
        </w:r>
        <w:r>
          <w:rPr>
            <w:noProof/>
            <w:webHidden/>
          </w:rPr>
          <w:fldChar w:fldCharType="separate"/>
        </w:r>
        <w:r>
          <w:rPr>
            <w:noProof/>
            <w:webHidden/>
          </w:rPr>
          <w:t>447</w:t>
        </w:r>
        <w:r>
          <w:rPr>
            <w:noProof/>
            <w:webHidden/>
          </w:rPr>
          <w:fldChar w:fldCharType="end"/>
        </w:r>
      </w:hyperlink>
    </w:p>
    <w:p w14:paraId="0878DD14" w14:textId="71E7AFC6" w:rsidR="004A2C40" w:rsidRDefault="004A2C40">
      <w:pPr>
        <w:pStyle w:val="TableofFigures"/>
        <w:tabs>
          <w:tab w:val="right" w:leader="dot" w:pos="5833"/>
        </w:tabs>
        <w:rPr>
          <w:rFonts w:asciiTheme="minorHAnsi" w:eastAsiaTheme="minorEastAsia" w:hAnsiTheme="minorHAnsi"/>
          <w:noProof/>
          <w:lang w:eastAsia="en-ID"/>
        </w:rPr>
      </w:pPr>
      <w:hyperlink w:anchor="_Toc48471715" w:history="1">
        <w:r w:rsidRPr="0050171F">
          <w:rPr>
            <w:rStyle w:val="Hyperlink"/>
            <w:rFonts w:cs="Times New Roman"/>
            <w:noProof/>
          </w:rPr>
          <w:t>Tabel B.75 Transkrip Wawancara Responden 38</w:t>
        </w:r>
        <w:r>
          <w:rPr>
            <w:noProof/>
            <w:webHidden/>
          </w:rPr>
          <w:tab/>
        </w:r>
        <w:r>
          <w:rPr>
            <w:noProof/>
            <w:webHidden/>
          </w:rPr>
          <w:fldChar w:fldCharType="begin"/>
        </w:r>
        <w:r>
          <w:rPr>
            <w:noProof/>
            <w:webHidden/>
          </w:rPr>
          <w:instrText xml:space="preserve"> PAGEREF _Toc48471715 \h </w:instrText>
        </w:r>
        <w:r>
          <w:rPr>
            <w:noProof/>
            <w:webHidden/>
          </w:rPr>
        </w:r>
        <w:r>
          <w:rPr>
            <w:noProof/>
            <w:webHidden/>
          </w:rPr>
          <w:fldChar w:fldCharType="separate"/>
        </w:r>
        <w:r>
          <w:rPr>
            <w:noProof/>
            <w:webHidden/>
          </w:rPr>
          <w:t>459</w:t>
        </w:r>
        <w:r>
          <w:rPr>
            <w:noProof/>
            <w:webHidden/>
          </w:rPr>
          <w:fldChar w:fldCharType="end"/>
        </w:r>
      </w:hyperlink>
    </w:p>
    <w:p w14:paraId="1FC5F034" w14:textId="4CA99A6A" w:rsidR="004A2C40" w:rsidRDefault="004A2C40">
      <w:pPr>
        <w:pStyle w:val="TableofFigures"/>
        <w:tabs>
          <w:tab w:val="right" w:leader="dot" w:pos="5833"/>
        </w:tabs>
        <w:rPr>
          <w:rFonts w:asciiTheme="minorHAnsi" w:eastAsiaTheme="minorEastAsia" w:hAnsiTheme="minorHAnsi"/>
          <w:noProof/>
          <w:lang w:eastAsia="en-ID"/>
        </w:rPr>
      </w:pPr>
      <w:hyperlink w:anchor="_Toc48471716" w:history="1">
        <w:r w:rsidRPr="0050171F">
          <w:rPr>
            <w:rStyle w:val="Hyperlink"/>
            <w:rFonts w:cs="Times New Roman"/>
            <w:noProof/>
          </w:rPr>
          <w:t>Tabel B.76 Daftar Pertanyaan dan Jawaban Narasumber 38</w:t>
        </w:r>
        <w:r>
          <w:rPr>
            <w:noProof/>
            <w:webHidden/>
          </w:rPr>
          <w:tab/>
        </w:r>
        <w:r>
          <w:rPr>
            <w:noProof/>
            <w:webHidden/>
          </w:rPr>
          <w:fldChar w:fldCharType="begin"/>
        </w:r>
        <w:r>
          <w:rPr>
            <w:noProof/>
            <w:webHidden/>
          </w:rPr>
          <w:instrText xml:space="preserve"> PAGEREF _Toc48471716 \h </w:instrText>
        </w:r>
        <w:r>
          <w:rPr>
            <w:noProof/>
            <w:webHidden/>
          </w:rPr>
        </w:r>
        <w:r>
          <w:rPr>
            <w:noProof/>
            <w:webHidden/>
          </w:rPr>
          <w:fldChar w:fldCharType="separate"/>
        </w:r>
        <w:r>
          <w:rPr>
            <w:noProof/>
            <w:webHidden/>
          </w:rPr>
          <w:t>461</w:t>
        </w:r>
        <w:r>
          <w:rPr>
            <w:noProof/>
            <w:webHidden/>
          </w:rPr>
          <w:fldChar w:fldCharType="end"/>
        </w:r>
      </w:hyperlink>
    </w:p>
    <w:p w14:paraId="079CCD9D" w14:textId="49542F4F" w:rsidR="004A2C40" w:rsidRDefault="004A2C40">
      <w:pPr>
        <w:pStyle w:val="TableofFigures"/>
        <w:tabs>
          <w:tab w:val="right" w:leader="dot" w:pos="5833"/>
        </w:tabs>
        <w:rPr>
          <w:rFonts w:asciiTheme="minorHAnsi" w:eastAsiaTheme="minorEastAsia" w:hAnsiTheme="minorHAnsi"/>
          <w:noProof/>
          <w:lang w:eastAsia="en-ID"/>
        </w:rPr>
      </w:pPr>
      <w:hyperlink w:anchor="_Toc48471717" w:history="1">
        <w:r w:rsidRPr="0050171F">
          <w:rPr>
            <w:rStyle w:val="Hyperlink"/>
            <w:rFonts w:cs="Times New Roman"/>
            <w:noProof/>
          </w:rPr>
          <w:t>Tabel C.1 Transkrip Diskusi dengan</w:t>
        </w:r>
        <w:r w:rsidRPr="0050171F">
          <w:rPr>
            <w:rStyle w:val="Hyperlink"/>
            <w:rFonts w:cs="Times New Roman"/>
            <w:i/>
            <w:noProof/>
          </w:rPr>
          <w:t xml:space="preserve"> Expert</w:t>
        </w:r>
        <w:r>
          <w:rPr>
            <w:noProof/>
            <w:webHidden/>
          </w:rPr>
          <w:tab/>
        </w:r>
        <w:r>
          <w:rPr>
            <w:noProof/>
            <w:webHidden/>
          </w:rPr>
          <w:fldChar w:fldCharType="begin"/>
        </w:r>
        <w:r>
          <w:rPr>
            <w:noProof/>
            <w:webHidden/>
          </w:rPr>
          <w:instrText xml:space="preserve"> PAGEREF _Toc48471717 \h </w:instrText>
        </w:r>
        <w:r>
          <w:rPr>
            <w:noProof/>
            <w:webHidden/>
          </w:rPr>
        </w:r>
        <w:r>
          <w:rPr>
            <w:noProof/>
            <w:webHidden/>
          </w:rPr>
          <w:fldChar w:fldCharType="separate"/>
        </w:r>
        <w:r>
          <w:rPr>
            <w:noProof/>
            <w:webHidden/>
          </w:rPr>
          <w:t>464</w:t>
        </w:r>
        <w:r>
          <w:rPr>
            <w:noProof/>
            <w:webHidden/>
          </w:rPr>
          <w:fldChar w:fldCharType="end"/>
        </w:r>
      </w:hyperlink>
    </w:p>
    <w:p w14:paraId="3CAD5D6C" w14:textId="2588C7E5" w:rsidR="00D93263" w:rsidRPr="008A10EE" w:rsidRDefault="00FA26B2" w:rsidP="005D6835">
      <w:pPr>
        <w:rPr>
          <w:rFonts w:cs="Times New Roman"/>
          <w:lang w:val="id-ID"/>
        </w:rPr>
        <w:sectPr w:rsidR="00D93263" w:rsidRPr="008A10EE" w:rsidSect="00AC26FE">
          <w:headerReference w:type="even" r:id="rId32"/>
          <w:headerReference w:type="default" r:id="rId33"/>
          <w:footerReference w:type="even" r:id="rId34"/>
          <w:footerReference w:type="default" r:id="rId35"/>
          <w:footerReference w:type="first" r:id="rId36"/>
          <w:pgSz w:w="8392" w:h="11907"/>
          <w:pgMar w:top="1411" w:right="1138" w:bottom="1411" w:left="1411" w:header="720" w:footer="288" w:gutter="0"/>
          <w:pgNumType w:fmt="lowerRoman" w:start="1"/>
          <w:cols w:space="720"/>
          <w:titlePg/>
          <w:docGrid w:linePitch="360"/>
        </w:sectPr>
      </w:pPr>
      <w:r w:rsidRPr="008A10EE">
        <w:rPr>
          <w:rFonts w:cs="Times New Roman"/>
          <w:lang w:val="id-ID"/>
        </w:rPr>
        <w:fldChar w:fldCharType="end"/>
      </w:r>
    </w:p>
    <w:p w14:paraId="7003A4F3" w14:textId="7F69FEEC" w:rsidR="00445909" w:rsidRPr="008A10EE" w:rsidRDefault="0070624C" w:rsidP="0091399A">
      <w:pPr>
        <w:pStyle w:val="Heading1"/>
        <w:spacing w:before="0" w:after="0"/>
        <w:rPr>
          <w:rFonts w:eastAsia="Times New Roman" w:cs="Times New Roman"/>
          <w:noProof/>
          <w:lang w:val="id-ID"/>
        </w:rPr>
      </w:pPr>
      <w:bookmarkStart w:id="19" w:name="_Toc278889605"/>
      <w:bookmarkStart w:id="20" w:name="_Toc393971191"/>
      <w:bookmarkStart w:id="21" w:name="_Toc411371528"/>
      <w:bookmarkStart w:id="22" w:name="_Toc503886976"/>
      <w:bookmarkStart w:id="23" w:name="_Toc24484775"/>
      <w:bookmarkStart w:id="24" w:name="_Toc48471494"/>
      <w:r w:rsidRPr="008A10EE">
        <w:rPr>
          <w:rFonts w:eastAsia="Times New Roman" w:cs="Times New Roman"/>
          <w:noProof/>
          <w:lang w:val="id-ID"/>
        </w:rPr>
        <w:lastRenderedPageBreak/>
        <w:t xml:space="preserve">BAB I </w:t>
      </w:r>
      <w:r w:rsidRPr="008A10EE">
        <w:rPr>
          <w:rFonts w:eastAsia="Times New Roman" w:cs="Times New Roman"/>
          <w:noProof/>
          <w:lang w:val="id-ID"/>
        </w:rPr>
        <w:br/>
        <w:t>PENDAHULUA</w:t>
      </w:r>
      <w:bookmarkEnd w:id="19"/>
      <w:bookmarkEnd w:id="20"/>
      <w:bookmarkEnd w:id="21"/>
      <w:bookmarkEnd w:id="22"/>
      <w:r w:rsidR="002412AE" w:rsidRPr="008A10EE">
        <w:rPr>
          <w:rFonts w:eastAsia="Times New Roman" w:cs="Times New Roman"/>
          <w:noProof/>
          <w:lang w:val="id-ID"/>
        </w:rPr>
        <w:t>N</w:t>
      </w:r>
      <w:bookmarkStart w:id="25" w:name="_Toc26209251"/>
      <w:bookmarkStart w:id="26" w:name="_Toc26211636"/>
      <w:bookmarkStart w:id="27" w:name="_Toc26521502"/>
      <w:bookmarkStart w:id="28" w:name="_Toc27063020"/>
      <w:bookmarkStart w:id="29" w:name="_Toc27235917"/>
      <w:bookmarkStart w:id="30" w:name="_Toc30367053"/>
      <w:bookmarkStart w:id="31" w:name="_Toc31289344"/>
      <w:bookmarkEnd w:id="23"/>
      <w:bookmarkEnd w:id="24"/>
      <w:bookmarkEnd w:id="25"/>
      <w:bookmarkEnd w:id="26"/>
      <w:bookmarkEnd w:id="27"/>
      <w:bookmarkEnd w:id="28"/>
      <w:bookmarkEnd w:id="29"/>
      <w:bookmarkEnd w:id="30"/>
      <w:bookmarkEnd w:id="31"/>
    </w:p>
    <w:p w14:paraId="3B17AA08" w14:textId="61426DA7" w:rsidR="0091399A" w:rsidRPr="008A10EE" w:rsidRDefault="0091399A" w:rsidP="000A7FCF">
      <w:pPr>
        <w:pStyle w:val="Heading1"/>
        <w:numPr>
          <w:ilvl w:val="0"/>
          <w:numId w:val="34"/>
        </w:numPr>
        <w:rPr>
          <w:rFonts w:cs="Times New Roman"/>
          <w:lang w:val="en-US"/>
        </w:rPr>
      </w:pPr>
      <w:bookmarkStart w:id="32" w:name="_Toc45128229"/>
      <w:bookmarkStart w:id="33" w:name="_Toc48157232"/>
      <w:bookmarkStart w:id="34" w:name="_Toc48471495"/>
      <w:bookmarkEnd w:id="32"/>
      <w:bookmarkEnd w:id="33"/>
      <w:bookmarkEnd w:id="34"/>
    </w:p>
    <w:p w14:paraId="51CA7215" w14:textId="3F51887D" w:rsidR="00CA64FE" w:rsidRPr="008A10EE" w:rsidRDefault="00473FB8" w:rsidP="005B0B9D">
      <w:pPr>
        <w:pStyle w:val="isi"/>
        <w:spacing w:before="0" w:after="0"/>
        <w:ind w:firstLine="709"/>
      </w:pPr>
      <w:r w:rsidRPr="008A10EE">
        <w:t>Bab ini berisi mengenai gambaran umum tugas akhir meliputi latar belakang, rumusan masalah, batasan masalah, tujuan penelitian, manfaat tugas akhir, relevansi tugas akhir dengan Laboratorium Manajemen Sistem informasi, dan sistematika penulisan Tugas Akhir.</w:t>
      </w:r>
    </w:p>
    <w:p w14:paraId="6C7446CA" w14:textId="7B99F70D" w:rsidR="004F5999" w:rsidRPr="008A10EE" w:rsidRDefault="004F5999" w:rsidP="00A21B67">
      <w:pPr>
        <w:pStyle w:val="Heading2"/>
        <w:numPr>
          <w:ilvl w:val="1"/>
          <w:numId w:val="1"/>
        </w:numPr>
        <w:ind w:left="709" w:hanging="709"/>
        <w:rPr>
          <w:rFonts w:cs="Times New Roman"/>
          <w:lang w:val="id-ID"/>
        </w:rPr>
      </w:pPr>
      <w:bookmarkStart w:id="35" w:name="_Toc24484776"/>
      <w:bookmarkStart w:id="36" w:name="_Toc48471496"/>
      <w:r w:rsidRPr="008A10EE">
        <w:rPr>
          <w:rFonts w:cs="Times New Roman"/>
          <w:lang w:val="id-ID"/>
        </w:rPr>
        <w:t>Latar Belakang</w:t>
      </w:r>
      <w:bookmarkEnd w:id="35"/>
      <w:bookmarkEnd w:id="36"/>
    </w:p>
    <w:p w14:paraId="290E3FB9" w14:textId="77777777" w:rsidR="00352988" w:rsidRDefault="00473FB8" w:rsidP="006603E1">
      <w:pPr>
        <w:pStyle w:val="isi"/>
        <w:rPr>
          <w:szCs w:val="24"/>
          <w:lang w:val="en-US"/>
        </w:rPr>
      </w:pPr>
      <w:r w:rsidRPr="008A10EE">
        <w:rPr>
          <w:szCs w:val="24"/>
          <w:lang w:val="en-US"/>
        </w:rPr>
        <w:t xml:space="preserve">Semakin berkembangnya zaman, perkembangan teknologi kini pun menjadi salah satu faktor penting bagi pertumbuhan diseluruh sektor dan bidang. Tidak terkecuali dibidang </w:t>
      </w:r>
      <w:r w:rsidR="00F566D0" w:rsidRPr="008A10EE">
        <w:rPr>
          <w:szCs w:val="24"/>
          <w:lang w:val="en-US"/>
        </w:rPr>
        <w:t>p</w:t>
      </w:r>
      <w:r w:rsidRPr="008A10EE">
        <w:rPr>
          <w:szCs w:val="24"/>
          <w:lang w:val="en-US"/>
        </w:rPr>
        <w:t xml:space="preserve">endidikan. Meskipun bisnis dari </w:t>
      </w:r>
      <w:r w:rsidR="00F566D0" w:rsidRPr="008A10EE">
        <w:rPr>
          <w:szCs w:val="24"/>
          <w:lang w:val="en-US"/>
        </w:rPr>
        <w:t>p</w:t>
      </w:r>
      <w:r w:rsidRPr="008A10EE">
        <w:rPr>
          <w:szCs w:val="24"/>
          <w:lang w:val="en-US"/>
        </w:rPr>
        <w:t xml:space="preserve">endidikan terkait dengan layanan akademik, pada kenyataannya sektor ini pun membutuhkan teknologi yang dapat membangun proses bisnis mereka untuk mendukung layanan akademik tersebut. Teknologi yang sering digunakan dalam membantu proses bisnis dibidang </w:t>
      </w:r>
      <w:r w:rsidR="00F566D0" w:rsidRPr="008A10EE">
        <w:rPr>
          <w:szCs w:val="24"/>
          <w:lang w:val="en-US"/>
        </w:rPr>
        <w:t>p</w:t>
      </w:r>
      <w:r w:rsidRPr="008A10EE">
        <w:rPr>
          <w:szCs w:val="24"/>
          <w:lang w:val="en-US"/>
        </w:rPr>
        <w:t>endidikan ini adalah Sistem Informasi Terintegrasi/Terpadu. Sistem Informasi Terintegrasi adalah kombinasi dari perangkat lunak yang menggabungkan berbagai basis data dari berbagai sumber dengan alat integrasi data, visualisasi dan model</w:t>
      </w:r>
      <w:r w:rsidR="00DB66B9" w:rsidRPr="008A10EE">
        <w:rPr>
          <w:szCs w:val="24"/>
          <w:lang w:val="en-US"/>
        </w:rPr>
        <w:t xml:space="preserve"> </w:t>
      </w:r>
      <w:r w:rsidR="00DB66B9" w:rsidRPr="008A10EE">
        <w:rPr>
          <w:szCs w:val="24"/>
          <w:lang w:val="en-US"/>
        </w:rPr>
        <w:fldChar w:fldCharType="begin" w:fldLock="1"/>
      </w:r>
      <w:r w:rsidR="00DB66B9" w:rsidRPr="008A10EE">
        <w:rPr>
          <w:szCs w:val="24"/>
          <w:lang w:val="en-US"/>
        </w:rPr>
        <w:instrText>ADDIN CSL_CITATION {"citationItems":[{"id":"ITEM-1","itemData":{"URL":"https://research.csiro.au/sima-austral/en/integrated-information-system/","accessed":{"date-parts":[["2020","6","1"]]},"author":[{"dropping-particle":"","family":"Austral","given":"Sima","non-dropping-particle":"","parse-names":false,"suffix":""}],"container-title":"CSIRO.au","id":"ITEM-1","issued":{"date-parts":[["2020"]]},"title":"Integrated Information System","type":"webpage"},"uris":["http://www.mendeley.com/documents/?uuid=9a74c472-257f-46b6-83c4-5a7b79e9c203"]}],"mendeley":{"formattedCitation":"[1]","plainTextFormattedCitation":"[1]","previouslyFormattedCitation":"[1]"},"properties":{"noteIndex":0},"schema":"https://github.com/citation-style-language/schema/raw/master/csl-citation.json"}</w:instrText>
      </w:r>
      <w:r w:rsidR="00DB66B9" w:rsidRPr="008A10EE">
        <w:rPr>
          <w:szCs w:val="24"/>
          <w:lang w:val="en-US"/>
        </w:rPr>
        <w:fldChar w:fldCharType="separate"/>
      </w:r>
      <w:r w:rsidR="00DB66B9" w:rsidRPr="008A10EE">
        <w:rPr>
          <w:noProof/>
          <w:szCs w:val="24"/>
          <w:lang w:val="en-US"/>
        </w:rPr>
        <w:t>[1]</w:t>
      </w:r>
      <w:r w:rsidR="00DB66B9" w:rsidRPr="008A10EE">
        <w:rPr>
          <w:szCs w:val="24"/>
          <w:lang w:val="en-US"/>
        </w:rPr>
        <w:fldChar w:fldCharType="end"/>
      </w:r>
      <w:r w:rsidR="00246E15" w:rsidRPr="008A10EE">
        <w:rPr>
          <w:szCs w:val="24"/>
          <w:lang w:val="en-US"/>
        </w:rPr>
        <w:t>.</w:t>
      </w:r>
    </w:p>
    <w:p w14:paraId="2D10B2CA" w14:textId="08F48E92" w:rsidR="002C2EB9" w:rsidRPr="008A10EE" w:rsidRDefault="00246E15" w:rsidP="006603E1">
      <w:pPr>
        <w:pStyle w:val="isi"/>
        <w:rPr>
          <w:szCs w:val="24"/>
          <w:lang w:val="en-US"/>
        </w:rPr>
      </w:pPr>
      <w:r w:rsidRPr="008A10EE">
        <w:rPr>
          <w:szCs w:val="24"/>
          <w:lang w:val="en-US"/>
        </w:rPr>
        <w:t>Perguruan Tinggi sebagai salah satu organisasi dibidang pendidikan adalah sebuah lembaga yang memberikan layanan publik, sama hal nya dengan sebuah perusahaan yang memberikan jasa kepada masyarakat</w:t>
      </w:r>
      <w:r w:rsidR="00DB66B9" w:rsidRPr="008A10EE">
        <w:rPr>
          <w:szCs w:val="24"/>
          <w:lang w:val="en-US"/>
        </w:rPr>
        <w:t xml:space="preserve"> </w:t>
      </w:r>
      <w:r w:rsidR="00DB66B9" w:rsidRPr="008A10EE">
        <w:rPr>
          <w:szCs w:val="24"/>
          <w:lang w:val="en-US"/>
        </w:rPr>
        <w:fldChar w:fldCharType="begin" w:fldLock="1"/>
      </w:r>
      <w:r w:rsidR="00DB66B9" w:rsidRPr="008A10EE">
        <w:rPr>
          <w:szCs w:val="24"/>
          <w:lang w:val="en-US"/>
        </w:rPr>
        <w:instrText>ADDIN CSL_CITATION {"citationItems":[{"id":"ITEM-1","itemData":{"URL":"https://id.wikipedia.org/wiki/Pelayanan_publik.","accessed":{"date-parts":[["2020","6","1"]]},"id":"ITEM-1","issued":{"date-parts":[["0"]]},"title":"Pelayanan publik","type":"webpage"},"uris":["http://www.mendeley.com/documents/?uuid=cdff26a4-d74e-43eb-bee8-13a8aec2d72a"]}],"mendeley":{"formattedCitation":"[2]","plainTextFormattedCitation":"[2]","previouslyFormattedCitation":"[2]"},"properties":{"noteIndex":0},"schema":"https://github.com/citation-style-language/schema/raw/master/csl-citation.json"}</w:instrText>
      </w:r>
      <w:r w:rsidR="00DB66B9" w:rsidRPr="008A10EE">
        <w:rPr>
          <w:szCs w:val="24"/>
          <w:lang w:val="en-US"/>
        </w:rPr>
        <w:fldChar w:fldCharType="separate"/>
      </w:r>
      <w:r w:rsidR="00DB66B9" w:rsidRPr="008A10EE">
        <w:rPr>
          <w:noProof/>
          <w:szCs w:val="24"/>
          <w:lang w:val="en-US"/>
        </w:rPr>
        <w:t>[2]</w:t>
      </w:r>
      <w:r w:rsidR="00DB66B9" w:rsidRPr="008A10EE">
        <w:rPr>
          <w:szCs w:val="24"/>
          <w:lang w:val="en-US"/>
        </w:rPr>
        <w:fldChar w:fldCharType="end"/>
      </w:r>
      <w:r w:rsidRPr="008A10EE">
        <w:rPr>
          <w:szCs w:val="24"/>
          <w:lang w:val="en-US"/>
        </w:rPr>
        <w:t xml:space="preserve">. Pengelolalan secara profesional akan dapat memberikan kualitas pelayanan yang memuaskan. Perkembangan teknologi informasi dan komunikasi menjadi bagian dari proses tersebut. Telah banyak perguruan tinggi yang telah menerapkan teknologi informasi dan komunikasi yang berkaitan dengan proses peningkatan mutu pelayanan, namun proses tersebut masih belum terintegrasi, ada juga yang masih dilakukan secara manual. Sedangkan informasi yang diinginkan oleh stakeholer dapat menghasilkan informasi yang lebih bernilai guna, bersifat </w:t>
      </w:r>
      <w:r w:rsidRPr="008A10EE">
        <w:rPr>
          <w:szCs w:val="24"/>
          <w:lang w:val="en-US"/>
        </w:rPr>
        <w:lastRenderedPageBreak/>
        <w:t xml:space="preserve">transparansi dan akuntabilitas terjamin. Sekitar tiga tahun terakhir, semakin banyak perguruan tinggi telah menunjukkan minat mereka untuk memiliki sistem informasi yang terintegrasi untuk mendukung proses bisnis mereka sehari-hari. Namun tak dapat dihindari bahwa tingkat kegagalan untuk implementasi dari </w:t>
      </w:r>
      <w:r w:rsidR="00F22AD0" w:rsidRPr="008A10EE">
        <w:rPr>
          <w:szCs w:val="24"/>
          <w:lang w:val="en-US"/>
        </w:rPr>
        <w:t>s</w:t>
      </w:r>
      <w:r w:rsidRPr="008A10EE">
        <w:rPr>
          <w:szCs w:val="24"/>
          <w:lang w:val="en-US"/>
        </w:rPr>
        <w:t xml:space="preserve">istem </w:t>
      </w:r>
      <w:r w:rsidR="00F22AD0" w:rsidRPr="008A10EE">
        <w:rPr>
          <w:szCs w:val="24"/>
          <w:lang w:val="en-US"/>
        </w:rPr>
        <w:t>i</w:t>
      </w:r>
      <w:r w:rsidRPr="008A10EE">
        <w:rPr>
          <w:szCs w:val="24"/>
          <w:lang w:val="en-US"/>
        </w:rPr>
        <w:t xml:space="preserve">nformasi </w:t>
      </w:r>
      <w:r w:rsidR="00F22AD0" w:rsidRPr="008A10EE">
        <w:rPr>
          <w:szCs w:val="24"/>
          <w:lang w:val="en-US"/>
        </w:rPr>
        <w:t>t</w:t>
      </w:r>
      <w:r w:rsidRPr="008A10EE">
        <w:rPr>
          <w:szCs w:val="24"/>
          <w:lang w:val="en-US"/>
        </w:rPr>
        <w:t>erintegrasi</w:t>
      </w:r>
      <w:r w:rsidR="00F22AD0" w:rsidRPr="008A10EE">
        <w:rPr>
          <w:szCs w:val="24"/>
          <w:lang w:val="en-US"/>
        </w:rPr>
        <w:t>/terpadu</w:t>
      </w:r>
      <w:r w:rsidRPr="008A10EE">
        <w:rPr>
          <w:szCs w:val="24"/>
          <w:lang w:val="en-US"/>
        </w:rPr>
        <w:t xml:space="preserve"> itu sendiri masih cukup tinggi</w:t>
      </w:r>
      <w:r w:rsidR="00DB66B9" w:rsidRPr="008A10EE">
        <w:rPr>
          <w:szCs w:val="24"/>
          <w:lang w:val="en-US"/>
        </w:rPr>
        <w:t xml:space="preserve"> </w:t>
      </w:r>
      <w:r w:rsidR="00DB66B9" w:rsidRPr="008A10EE">
        <w:rPr>
          <w:szCs w:val="24"/>
          <w:lang w:val="en-US"/>
        </w:rPr>
        <w:fldChar w:fldCharType="begin" w:fldLock="1"/>
      </w:r>
      <w:r w:rsidR="001C6AD1" w:rsidRPr="008A10EE">
        <w:rPr>
          <w:szCs w:val="24"/>
          <w:lang w:val="en-US"/>
        </w:rPr>
        <w:instrText>ADDIN CSL_CITATION {"citationItems":[{"id":"ITEM-1","itemData":{"DOI":"10.1016/j.stueduc.2018.05.003","ISSN":"0191491X","abstract":"This multiple-case study drew upon Engeström's (1987) activity theory (AT) to understand the conditions and explain the systematic contradictions that facilitate successful Information and Communication Technology (ICT) integration in schools. The data were collected through in-depth interviews and document analysis from one primary and one secondary public school in Malaysia. In-depth interviews were carried out with nine participants, including principals, ICT coordinators, and teachers. Findings revealed three conditions that led to successful ICT integration: 1) types of ICT tools in the school, 2) rules and regulations in the school that shape the ICT culture, and 3) division of labour within the school community. The findings indicate that school stakeholders must work together to resolve tensions introduced by systemic contradictions in different activity systems, which shape school ICT culture. The study aims to enrich the discourse on ICT integration by assisting school stakeholders to reflect on their own ICT integration strategies.","author":[{"dropping-particle":"","family":"Razak","given":"N. Asiah","non-dropping-particle":"","parse-names":false,"suffix":""},{"dropping-particle":"","family":"Jalil","given":"Habibah Ab","non-dropping-particle":"","parse-names":false,"suffix":""},{"dropping-particle":"","family":"Krauss","given":"Steven Eric","non-dropping-particle":"","parse-names":false,"suffix":""},{"dropping-particle":"","family":"Ahmad","given":"Nor Aniza","non-dropping-particle":"","parse-names":false,"suffix":""}],"container-title":"Studies in Educational Evaluation","id":"ITEM-1","issue":"May","issued":{"date-parts":[["2018"]]},"page":"17-29","publisher":"Elsevier","title":"Successful implementation of information and communication technology integration in Malaysian public schools: An activity systems analysis approach","type":"article-journal","volume":"58"},"uris":["http://www.mendeley.com/documents/?uuid=c64a795f-ad35-44d7-aec0-e653fe10bcd4"]}],"mendeley":{"formattedCitation":"[3]","plainTextFormattedCitation":"[3]","previouslyFormattedCitation":"[3]"},"properties":{"noteIndex":0},"schema":"https://github.com/citation-style-language/schema/raw/master/csl-citation.json"}</w:instrText>
      </w:r>
      <w:r w:rsidR="00DB66B9" w:rsidRPr="008A10EE">
        <w:rPr>
          <w:szCs w:val="24"/>
          <w:lang w:val="en-US"/>
        </w:rPr>
        <w:fldChar w:fldCharType="separate"/>
      </w:r>
      <w:r w:rsidR="00DB66B9" w:rsidRPr="008A10EE">
        <w:rPr>
          <w:noProof/>
          <w:szCs w:val="24"/>
          <w:lang w:val="en-US"/>
        </w:rPr>
        <w:t>[3]</w:t>
      </w:r>
      <w:r w:rsidR="00DB66B9" w:rsidRPr="008A10EE">
        <w:rPr>
          <w:szCs w:val="24"/>
          <w:lang w:val="en-US"/>
        </w:rPr>
        <w:fldChar w:fldCharType="end"/>
      </w:r>
      <w:r w:rsidRPr="008A10EE">
        <w:rPr>
          <w:szCs w:val="24"/>
          <w:lang w:val="en-US"/>
        </w:rPr>
        <w:t>.</w:t>
      </w:r>
    </w:p>
    <w:p w14:paraId="1CB9071E" w14:textId="16B71407" w:rsidR="00246E15" w:rsidRPr="008A10EE" w:rsidRDefault="00246E15" w:rsidP="006603E1">
      <w:pPr>
        <w:pStyle w:val="isi"/>
        <w:rPr>
          <w:szCs w:val="24"/>
          <w:lang w:val="en-US"/>
        </w:rPr>
      </w:pPr>
      <w:r w:rsidRPr="008A10EE">
        <w:rPr>
          <w:szCs w:val="24"/>
          <w:lang w:val="en-US"/>
        </w:rPr>
        <w:t>Ketika menerapkan sistem informasi di organisasi mana pun, selalu ada beberapa masalah potensial yang muncul. Dalam sejumlah kasus, jika dilakukan secara tidak benar, kemungkinan akan mengakibatkan kegagalan.</w:t>
      </w:r>
      <w:r w:rsidR="000B68D5" w:rsidRPr="008A10EE">
        <w:rPr>
          <w:szCs w:val="24"/>
          <w:lang w:val="en-US"/>
        </w:rPr>
        <w:t xml:space="preserve"> Kegagalan sistem informasi dalam proses bisnisnya pada suatu organisasi bukan hanya disebabkan oleh faktor teknis saja namun juga faktor non-teknis </w:t>
      </w:r>
      <w:r w:rsidR="000B68D5" w:rsidRPr="008A10EE">
        <w:rPr>
          <w:szCs w:val="24"/>
          <w:lang w:val="en-US"/>
        </w:rPr>
        <w:fldChar w:fldCharType="begin" w:fldLock="1"/>
      </w:r>
      <w:r w:rsidR="0069184A" w:rsidRPr="008A10EE">
        <w:rPr>
          <w:szCs w:val="24"/>
          <w:lang w:val="en-US"/>
        </w:rPr>
        <w:instrText>ADDIN CSL_CITATION {"citationItems":[{"id":"ITEM-1","itemData":{"author":[{"dropping-particle":"","family":"Curry","given":"J. R.","non-dropping-particle":"","parse-names":false,"suffix":""}],"container-title":"Educause Review","id":"ITEM-1","issued":{"date-parts":[["2002"]]},"page":"40-48","title":"The Organizational Challege: IT and Revolution in Higher","type":"article-journal"},"uris":["http://www.mendeley.com/documents/?uuid=15ae0f49-cbcc-4b74-8b8e-19e83d04d581"]}],"mendeley":{"formattedCitation":"[4]","plainTextFormattedCitation":"[4]","previouslyFormattedCitation":"[4]"},"properties":{"noteIndex":0},"schema":"https://github.com/citation-style-language/schema/raw/master/csl-citation.json"}</w:instrText>
      </w:r>
      <w:r w:rsidR="000B68D5" w:rsidRPr="008A10EE">
        <w:rPr>
          <w:szCs w:val="24"/>
          <w:lang w:val="en-US"/>
        </w:rPr>
        <w:fldChar w:fldCharType="separate"/>
      </w:r>
      <w:r w:rsidR="000B68D5" w:rsidRPr="008A10EE">
        <w:rPr>
          <w:noProof/>
          <w:szCs w:val="24"/>
          <w:lang w:val="en-US"/>
        </w:rPr>
        <w:t>[4]</w:t>
      </w:r>
      <w:r w:rsidR="000B68D5" w:rsidRPr="008A10EE">
        <w:rPr>
          <w:szCs w:val="24"/>
          <w:lang w:val="en-US"/>
        </w:rPr>
        <w:fldChar w:fldCharType="end"/>
      </w:r>
      <w:r w:rsidR="000B68D5" w:rsidRPr="008A10EE">
        <w:rPr>
          <w:szCs w:val="24"/>
          <w:lang w:val="en-US"/>
        </w:rPr>
        <w:t>. Dimana faktor teknis meliputi kualitas dari teknis sistem informasi tersebut dan faktor non-teknis berkaitan dengan persepsi dari pengguna atau rasa kurang percaya terhadap sistem sehingga pengguna enggan untuk memakai sistem yang telah terimplementasi.</w:t>
      </w:r>
    </w:p>
    <w:p w14:paraId="4D0B48AF" w14:textId="52177930" w:rsidR="000B68D5" w:rsidRPr="008A10EE" w:rsidRDefault="000B68D5" w:rsidP="006603E1">
      <w:pPr>
        <w:pStyle w:val="isi"/>
        <w:rPr>
          <w:szCs w:val="24"/>
          <w:lang w:val="en-US"/>
        </w:rPr>
      </w:pPr>
      <w:r w:rsidRPr="008A10EE">
        <w:rPr>
          <w:szCs w:val="24"/>
          <w:lang w:val="en-US"/>
        </w:rPr>
        <w:t xml:space="preserve">Pada tugas akhir ini peneliti tertarik untuk menggali lebih dalam terkait faktor apa sajakah yang dapat </w:t>
      </w:r>
      <w:r w:rsidR="00B969A8">
        <w:rPr>
          <w:szCs w:val="24"/>
          <w:lang w:val="en-US"/>
        </w:rPr>
        <w:t xml:space="preserve">menjadi pendorong dan mendukung dalam </w:t>
      </w:r>
      <w:r w:rsidR="0026369F">
        <w:rPr>
          <w:szCs w:val="24"/>
          <w:lang w:val="en-US"/>
        </w:rPr>
        <w:t>keberhasilan</w:t>
      </w:r>
      <w:r w:rsidR="00B969A8">
        <w:rPr>
          <w:szCs w:val="24"/>
          <w:lang w:val="en-US"/>
        </w:rPr>
        <w:t xml:space="preserve"> </w:t>
      </w:r>
      <w:r w:rsidRPr="008A10EE">
        <w:rPr>
          <w:szCs w:val="24"/>
          <w:lang w:val="en-US"/>
        </w:rPr>
        <w:t xml:space="preserve">implementasi sistem informasi </w:t>
      </w:r>
      <w:r w:rsidR="00B969A8">
        <w:rPr>
          <w:szCs w:val="24"/>
          <w:lang w:val="en-US"/>
        </w:rPr>
        <w:t>terintegrasi serta</w:t>
      </w:r>
      <w:r w:rsidRPr="008A10EE">
        <w:rPr>
          <w:szCs w:val="24"/>
          <w:lang w:val="en-US"/>
        </w:rPr>
        <w:t xml:space="preserve"> faktor</w:t>
      </w:r>
      <w:r w:rsidR="00B969A8">
        <w:rPr>
          <w:szCs w:val="24"/>
          <w:lang w:val="en-US"/>
        </w:rPr>
        <w:t xml:space="preserve"> </w:t>
      </w:r>
      <w:r w:rsidRPr="008A10EE">
        <w:rPr>
          <w:szCs w:val="24"/>
          <w:lang w:val="en-US"/>
        </w:rPr>
        <w:t xml:space="preserve">penghambat </w:t>
      </w:r>
      <w:r w:rsidR="0026369F">
        <w:rPr>
          <w:szCs w:val="24"/>
          <w:lang w:val="en-US"/>
        </w:rPr>
        <w:t xml:space="preserve">keberhasilan tersebut </w:t>
      </w:r>
      <w:r w:rsidR="00B969A8">
        <w:rPr>
          <w:szCs w:val="24"/>
          <w:lang w:val="en-US"/>
        </w:rPr>
        <w:t xml:space="preserve">sebagai informasi tambahan yang dapat menghambat dalam </w:t>
      </w:r>
      <w:r w:rsidR="0026369F">
        <w:rPr>
          <w:szCs w:val="24"/>
          <w:lang w:val="en-US"/>
        </w:rPr>
        <w:t>mencapai keberhasilan</w:t>
      </w:r>
      <w:r w:rsidR="00B969A8">
        <w:rPr>
          <w:szCs w:val="24"/>
          <w:lang w:val="en-US"/>
        </w:rPr>
        <w:t xml:space="preserve"> </w:t>
      </w:r>
      <w:r w:rsidRPr="008A10EE">
        <w:rPr>
          <w:szCs w:val="24"/>
          <w:lang w:val="en-US"/>
        </w:rPr>
        <w:t>implementasi sistem informasi khususnya pada perguruan tinggi</w:t>
      </w:r>
      <w:r w:rsidR="00B969A8">
        <w:rPr>
          <w:szCs w:val="24"/>
          <w:lang w:val="en-US"/>
        </w:rPr>
        <w:t xml:space="preserve"> di Surabaya</w:t>
      </w:r>
      <w:r w:rsidRPr="008A10EE">
        <w:rPr>
          <w:szCs w:val="24"/>
          <w:lang w:val="en-US"/>
        </w:rPr>
        <w:t>. Melalui observasi dan wawancara kepada 38 perguruan tinggi baik negeri maupun swasta di Surabaya, peneliti ingin mencari penjelasan dari masing-masing sudut pandang narasumber yang akan diwawancarai nantinya.</w:t>
      </w:r>
    </w:p>
    <w:p w14:paraId="2B4C8E75" w14:textId="38B7ED2E" w:rsidR="000B68D5" w:rsidRDefault="000B68D5" w:rsidP="002A1D63">
      <w:pPr>
        <w:pStyle w:val="isi"/>
        <w:rPr>
          <w:szCs w:val="24"/>
          <w:lang w:val="en-US"/>
        </w:rPr>
      </w:pPr>
      <w:r w:rsidRPr="008A10EE">
        <w:rPr>
          <w:szCs w:val="24"/>
          <w:lang w:val="en-US"/>
        </w:rPr>
        <w:t xml:space="preserve">Hasil dari penelitian ini harapannya  dapat menjadi pembelajaran bagi perguruan tinggi </w:t>
      </w:r>
      <w:r w:rsidR="0069184A" w:rsidRPr="008A10EE">
        <w:rPr>
          <w:szCs w:val="24"/>
          <w:lang w:val="en-US"/>
        </w:rPr>
        <w:t xml:space="preserve">lainnya </w:t>
      </w:r>
      <w:r w:rsidRPr="008A10EE">
        <w:rPr>
          <w:szCs w:val="24"/>
          <w:lang w:val="en-US"/>
        </w:rPr>
        <w:t>dalam menerapkan dan mengimplementasikan sistem informasi pada perguruan tinggi mereka</w:t>
      </w:r>
      <w:r w:rsidR="0069184A" w:rsidRPr="008A10EE">
        <w:rPr>
          <w:szCs w:val="24"/>
          <w:lang w:val="en-US"/>
        </w:rPr>
        <w:t xml:space="preserve"> terkait informasi </w:t>
      </w:r>
      <w:r w:rsidR="002A1D63">
        <w:rPr>
          <w:szCs w:val="24"/>
          <w:lang w:val="en-US"/>
        </w:rPr>
        <w:t xml:space="preserve">apa saja </w:t>
      </w:r>
      <w:r w:rsidR="0069184A" w:rsidRPr="008A10EE">
        <w:rPr>
          <w:szCs w:val="24"/>
          <w:lang w:val="en-US"/>
        </w:rPr>
        <w:t xml:space="preserve">faktor yang harus mereka perhatikan </w:t>
      </w:r>
      <w:r w:rsidR="0026369F">
        <w:rPr>
          <w:szCs w:val="24"/>
          <w:lang w:val="en-US"/>
        </w:rPr>
        <w:t xml:space="preserve">untuk dapat mendukung tercapainya keberhasilan implementasi </w:t>
      </w:r>
      <w:r w:rsidR="0069184A" w:rsidRPr="008A10EE">
        <w:rPr>
          <w:szCs w:val="24"/>
          <w:lang w:val="en-US"/>
        </w:rPr>
        <w:t xml:space="preserve">dan </w:t>
      </w:r>
      <w:r w:rsidR="002A1D63">
        <w:rPr>
          <w:szCs w:val="24"/>
          <w:lang w:val="en-US"/>
        </w:rPr>
        <w:t xml:space="preserve">apa sajakah </w:t>
      </w:r>
      <w:r w:rsidR="0069184A" w:rsidRPr="008A10EE">
        <w:rPr>
          <w:szCs w:val="24"/>
          <w:lang w:val="en-US"/>
        </w:rPr>
        <w:t xml:space="preserve">faktor penghambat </w:t>
      </w:r>
      <w:r w:rsidR="00B969A8">
        <w:rPr>
          <w:szCs w:val="24"/>
          <w:lang w:val="en-US"/>
        </w:rPr>
        <w:lastRenderedPageBreak/>
        <w:t>yang seringkali muncul sehingga dapat</w:t>
      </w:r>
      <w:r w:rsidR="0069184A" w:rsidRPr="008A10EE">
        <w:rPr>
          <w:szCs w:val="24"/>
          <w:lang w:val="en-US"/>
        </w:rPr>
        <w:t xml:space="preserve"> meminimalisir resiko yang ditimbulkan dari hambatan </w:t>
      </w:r>
      <w:r w:rsidR="00B969A8">
        <w:rPr>
          <w:szCs w:val="24"/>
          <w:lang w:val="en-US"/>
        </w:rPr>
        <w:t xml:space="preserve">pada </w:t>
      </w:r>
      <w:r w:rsidR="0069184A" w:rsidRPr="008A10EE">
        <w:rPr>
          <w:szCs w:val="24"/>
          <w:lang w:val="en-US"/>
        </w:rPr>
        <w:t xml:space="preserve">proses implementasi </w:t>
      </w:r>
      <w:r w:rsidR="002A1D63">
        <w:rPr>
          <w:szCs w:val="24"/>
          <w:lang w:val="en-US"/>
        </w:rPr>
        <w:t>s</w:t>
      </w:r>
      <w:r w:rsidR="0069184A" w:rsidRPr="008A10EE">
        <w:rPr>
          <w:szCs w:val="24"/>
          <w:lang w:val="en-US"/>
        </w:rPr>
        <w:t xml:space="preserve">istem </w:t>
      </w:r>
      <w:r w:rsidR="002A1D63">
        <w:rPr>
          <w:szCs w:val="24"/>
          <w:lang w:val="en-US"/>
        </w:rPr>
        <w:t xml:space="preserve"> i</w:t>
      </w:r>
      <w:r w:rsidR="0069184A" w:rsidRPr="008A10EE">
        <w:rPr>
          <w:szCs w:val="24"/>
          <w:lang w:val="en-US"/>
        </w:rPr>
        <w:t xml:space="preserve">nformasi </w:t>
      </w:r>
      <w:r w:rsidR="002A1D63">
        <w:rPr>
          <w:szCs w:val="24"/>
          <w:lang w:val="en-US"/>
        </w:rPr>
        <w:t xml:space="preserve"> pada </w:t>
      </w:r>
      <w:r w:rsidR="0069184A" w:rsidRPr="008A10EE">
        <w:rPr>
          <w:szCs w:val="24"/>
          <w:lang w:val="en-US"/>
        </w:rPr>
        <w:t>perguruan tinggi</w:t>
      </w:r>
      <w:r w:rsidR="002A1D63">
        <w:rPr>
          <w:szCs w:val="24"/>
          <w:lang w:val="en-US"/>
        </w:rPr>
        <w:t xml:space="preserve">  mereka</w:t>
      </w:r>
      <w:r w:rsidR="0069184A" w:rsidRPr="008A10EE">
        <w:rPr>
          <w:szCs w:val="24"/>
          <w:lang w:val="en-US"/>
        </w:rPr>
        <w:t>.</w:t>
      </w:r>
    </w:p>
    <w:p w14:paraId="77D904E9" w14:textId="54903C2F" w:rsidR="00B969A8" w:rsidRPr="00B969A8" w:rsidRDefault="00B969A8" w:rsidP="00B12E85">
      <w:pPr>
        <w:pStyle w:val="isi"/>
        <w:rPr>
          <w:szCs w:val="24"/>
          <w:lang w:val="en-US"/>
        </w:rPr>
      </w:pPr>
      <w:r>
        <w:rPr>
          <w:szCs w:val="24"/>
          <w:lang w:val="en-US"/>
        </w:rPr>
        <w:t xml:space="preserve">Pada perguruan tinggi khususnya yang berskala kecil mungkin saja membutuhkan informasi apa sajakah faktor pendorong yang dapat mendukung </w:t>
      </w:r>
      <w:r w:rsidR="0026369F">
        <w:rPr>
          <w:szCs w:val="24"/>
          <w:lang w:val="en-US"/>
        </w:rPr>
        <w:t>dalam tercapainya keberhasilan</w:t>
      </w:r>
      <w:r>
        <w:rPr>
          <w:szCs w:val="24"/>
          <w:lang w:val="en-US"/>
        </w:rPr>
        <w:t xml:space="preserve"> implementasi sistem informasi terintegrasi seperti pada perguruan tinggi dengan skala besar yang terlihat sudah cukup baik dalam proses pengembangan dan implementasinya. Begitu juga dengan perguruan tinggi dengan skala besar dimana mereka dapat mempertahankan dan meningkatkan hal-hal yang sudah cukup baik dalam proses implementasi serta sebagai bahan evaluasi untuk peningkatan mutu dan kualitas implementasi sistem informasi</w:t>
      </w:r>
      <w:r w:rsidR="0026369F">
        <w:rPr>
          <w:szCs w:val="24"/>
          <w:lang w:val="en-US"/>
        </w:rPr>
        <w:t xml:space="preserve"> mereka</w:t>
      </w:r>
      <w:r>
        <w:rPr>
          <w:szCs w:val="24"/>
          <w:lang w:val="en-US"/>
        </w:rPr>
        <w:t xml:space="preserve"> agar semakin meningkat.</w:t>
      </w:r>
    </w:p>
    <w:p w14:paraId="26C29DBB" w14:textId="523DC1D7" w:rsidR="004F5999" w:rsidRPr="008A10EE" w:rsidRDefault="004F5999" w:rsidP="00A21B67">
      <w:pPr>
        <w:pStyle w:val="Heading2"/>
        <w:numPr>
          <w:ilvl w:val="1"/>
          <w:numId w:val="1"/>
        </w:numPr>
        <w:ind w:left="709" w:hanging="709"/>
        <w:rPr>
          <w:rFonts w:cs="Times New Roman"/>
          <w:lang w:val="id-ID"/>
        </w:rPr>
      </w:pPr>
      <w:bookmarkStart w:id="37" w:name="_Toc24484777"/>
      <w:bookmarkStart w:id="38" w:name="_Toc48471497"/>
      <w:r w:rsidRPr="008A10EE">
        <w:rPr>
          <w:rFonts w:cs="Times New Roman"/>
          <w:lang w:val="id-ID"/>
        </w:rPr>
        <w:t>Rumusan Masalah</w:t>
      </w:r>
      <w:bookmarkEnd w:id="37"/>
      <w:bookmarkEnd w:id="38"/>
    </w:p>
    <w:p w14:paraId="4A7B82A9" w14:textId="5412395E" w:rsidR="00AE0B1C" w:rsidRPr="008A10EE" w:rsidRDefault="00DB66B9" w:rsidP="00AA79D7">
      <w:pPr>
        <w:pStyle w:val="isi"/>
      </w:pPr>
      <w:r w:rsidRPr="008A10EE">
        <w:t>Berdasarkan uraian latar belakang, maka rumusan masalah yang menjadi fokus dan diselesaikan dalam tugas akhir ini antara lain:</w:t>
      </w:r>
    </w:p>
    <w:p w14:paraId="319EE748" w14:textId="7DE811AC" w:rsidR="00295FA1" w:rsidRPr="000B2869" w:rsidRDefault="00DB66B9" w:rsidP="000B2869">
      <w:pPr>
        <w:pStyle w:val="ListParagraph"/>
        <w:numPr>
          <w:ilvl w:val="0"/>
          <w:numId w:val="8"/>
        </w:numPr>
        <w:rPr>
          <w:rFonts w:eastAsia="Times New Roman" w:cs="Times New Roman"/>
          <w:szCs w:val="20"/>
          <w:lang w:val="id-ID"/>
        </w:rPr>
      </w:pPr>
      <w:r w:rsidRPr="008A10EE">
        <w:rPr>
          <w:rFonts w:eastAsia="Times New Roman" w:cs="Times New Roman"/>
          <w:szCs w:val="20"/>
          <w:lang w:val="id-ID"/>
        </w:rPr>
        <w:t>Apa sajakah faktor</w:t>
      </w:r>
      <w:r w:rsidR="002B1EA6" w:rsidRPr="008A10EE">
        <w:rPr>
          <w:rFonts w:eastAsia="Times New Roman" w:cs="Times New Roman"/>
          <w:szCs w:val="20"/>
          <w:lang w:val="en-US"/>
        </w:rPr>
        <w:t xml:space="preserve"> </w:t>
      </w:r>
      <w:r w:rsidRPr="008A10EE">
        <w:rPr>
          <w:rFonts w:eastAsia="Times New Roman" w:cs="Times New Roman"/>
          <w:szCs w:val="20"/>
          <w:lang w:val="id-ID"/>
        </w:rPr>
        <w:t>pen</w:t>
      </w:r>
      <w:r w:rsidR="002B1EA6" w:rsidRPr="008A10EE">
        <w:rPr>
          <w:rFonts w:eastAsia="Times New Roman" w:cs="Times New Roman"/>
          <w:szCs w:val="20"/>
          <w:lang w:val="en-US"/>
        </w:rPr>
        <w:t>dorong</w:t>
      </w:r>
      <w:r w:rsidRPr="008A10EE">
        <w:rPr>
          <w:rFonts w:eastAsia="Times New Roman" w:cs="Times New Roman"/>
          <w:szCs w:val="20"/>
          <w:lang w:val="id-ID"/>
        </w:rPr>
        <w:t xml:space="preserve"> yang </w:t>
      </w:r>
      <w:r w:rsidR="000B2869">
        <w:rPr>
          <w:rFonts w:eastAsia="Times New Roman" w:cs="Times New Roman"/>
          <w:szCs w:val="20"/>
          <w:lang w:val="en-US"/>
        </w:rPr>
        <w:t xml:space="preserve">berpengaruh </w:t>
      </w:r>
      <w:r w:rsidR="00CA0648">
        <w:rPr>
          <w:rFonts w:eastAsia="Times New Roman" w:cs="Times New Roman"/>
          <w:szCs w:val="20"/>
          <w:lang w:val="en-US"/>
        </w:rPr>
        <w:t>bagi keberhasilan</w:t>
      </w:r>
      <w:r w:rsidR="000B2869">
        <w:rPr>
          <w:rFonts w:eastAsia="Times New Roman" w:cs="Times New Roman"/>
          <w:szCs w:val="20"/>
          <w:lang w:val="en-US"/>
        </w:rPr>
        <w:t xml:space="preserve"> </w:t>
      </w:r>
      <w:r w:rsidRPr="008A10EE">
        <w:rPr>
          <w:rFonts w:eastAsia="Times New Roman" w:cs="Times New Roman"/>
          <w:szCs w:val="20"/>
          <w:lang w:val="id-ID"/>
        </w:rPr>
        <w:t>implementasi Sistem Informasi Ter</w:t>
      </w:r>
      <w:r w:rsidR="000B2869">
        <w:rPr>
          <w:rFonts w:eastAsia="Times New Roman" w:cs="Times New Roman"/>
          <w:szCs w:val="20"/>
          <w:lang w:val="en-US"/>
        </w:rPr>
        <w:t>integrasi</w:t>
      </w:r>
      <w:r w:rsidRPr="008A10EE">
        <w:rPr>
          <w:rFonts w:eastAsia="Times New Roman" w:cs="Times New Roman"/>
          <w:szCs w:val="20"/>
          <w:lang w:val="id-ID"/>
        </w:rPr>
        <w:t xml:space="preserve"> </w:t>
      </w:r>
      <w:r w:rsidR="000B2869">
        <w:rPr>
          <w:rFonts w:eastAsia="Times New Roman" w:cs="Times New Roman"/>
          <w:szCs w:val="20"/>
          <w:lang w:val="en-US"/>
        </w:rPr>
        <w:t>pada</w:t>
      </w:r>
      <w:r w:rsidRPr="008A10EE">
        <w:rPr>
          <w:rFonts w:eastAsia="Times New Roman" w:cs="Times New Roman"/>
          <w:szCs w:val="20"/>
          <w:lang w:val="id-ID"/>
        </w:rPr>
        <w:t xml:space="preserve"> Perguruan Tinggi</w:t>
      </w:r>
      <w:r w:rsidR="000B2869">
        <w:rPr>
          <w:rFonts w:eastAsia="Times New Roman" w:cs="Times New Roman"/>
          <w:szCs w:val="20"/>
          <w:lang w:val="en-US"/>
        </w:rPr>
        <w:t xml:space="preserve"> di Surabaya</w:t>
      </w:r>
      <w:r w:rsidRPr="008A10EE">
        <w:rPr>
          <w:rFonts w:eastAsia="Times New Roman" w:cs="Times New Roman"/>
          <w:szCs w:val="20"/>
          <w:lang w:val="id-ID"/>
        </w:rPr>
        <w:t>?</w:t>
      </w:r>
    </w:p>
    <w:p w14:paraId="646D6762" w14:textId="2F5569D8" w:rsidR="002765EE" w:rsidRPr="002765EE" w:rsidRDefault="002765EE" w:rsidP="002765EE">
      <w:pPr>
        <w:pStyle w:val="ListParagraph"/>
        <w:numPr>
          <w:ilvl w:val="0"/>
          <w:numId w:val="8"/>
        </w:numPr>
        <w:rPr>
          <w:rFonts w:eastAsia="Times New Roman" w:cs="Times New Roman"/>
          <w:szCs w:val="20"/>
          <w:lang w:val="id-ID"/>
        </w:rPr>
      </w:pPr>
      <w:r w:rsidRPr="002765EE">
        <w:rPr>
          <w:rFonts w:eastAsia="Times New Roman" w:cs="Times New Roman"/>
          <w:szCs w:val="20"/>
          <w:lang w:val="id-ID"/>
        </w:rPr>
        <w:t xml:space="preserve">Bagaimanakah </w:t>
      </w:r>
      <w:r w:rsidR="0026369F">
        <w:rPr>
          <w:rFonts w:eastAsia="Times New Roman" w:cs="Times New Roman"/>
          <w:szCs w:val="20"/>
          <w:lang w:val="en-US"/>
        </w:rPr>
        <w:t xml:space="preserve">keterkaitan </w:t>
      </w:r>
      <w:r w:rsidR="00CA0648">
        <w:rPr>
          <w:rFonts w:eastAsia="Times New Roman" w:cs="Times New Roman"/>
          <w:szCs w:val="20"/>
          <w:lang w:val="en-US"/>
        </w:rPr>
        <w:t xml:space="preserve">pengaruh antar </w:t>
      </w:r>
      <w:r w:rsidRPr="002765EE">
        <w:rPr>
          <w:rFonts w:eastAsia="Times New Roman" w:cs="Times New Roman"/>
          <w:szCs w:val="20"/>
          <w:lang w:val="id-ID"/>
        </w:rPr>
        <w:t>faktor</w:t>
      </w:r>
      <w:r w:rsidR="0026369F">
        <w:rPr>
          <w:rFonts w:eastAsia="Times New Roman" w:cs="Times New Roman"/>
          <w:szCs w:val="20"/>
          <w:lang w:val="en-US"/>
        </w:rPr>
        <w:t xml:space="preserve"> </w:t>
      </w:r>
      <w:r w:rsidRPr="002765EE">
        <w:rPr>
          <w:rFonts w:eastAsia="Times New Roman" w:cs="Times New Roman"/>
          <w:szCs w:val="20"/>
          <w:lang w:val="id-ID"/>
        </w:rPr>
        <w:t>pendorong satu dengan faktor lainnya dalam mendukung keberhasilan implementasi Sistem Informasi Terintegrasi pada Perguruan Tinggi di Surabaya?</w:t>
      </w:r>
    </w:p>
    <w:p w14:paraId="19A27A68" w14:textId="66FF121C" w:rsidR="004F5999" w:rsidRPr="008A10EE" w:rsidRDefault="004F5999" w:rsidP="00A21B67">
      <w:pPr>
        <w:pStyle w:val="Heading2"/>
        <w:numPr>
          <w:ilvl w:val="1"/>
          <w:numId w:val="1"/>
        </w:numPr>
        <w:ind w:left="709" w:hanging="709"/>
        <w:rPr>
          <w:rFonts w:cs="Times New Roman"/>
          <w:lang w:val="id-ID"/>
        </w:rPr>
      </w:pPr>
      <w:bookmarkStart w:id="39" w:name="_Toc24484778"/>
      <w:bookmarkStart w:id="40" w:name="_Toc48471498"/>
      <w:r w:rsidRPr="008A10EE">
        <w:rPr>
          <w:rFonts w:cs="Times New Roman"/>
          <w:lang w:val="id-ID"/>
        </w:rPr>
        <w:t>Batasan Permasalahan</w:t>
      </w:r>
      <w:bookmarkEnd w:id="39"/>
      <w:bookmarkEnd w:id="40"/>
    </w:p>
    <w:p w14:paraId="6266B7E0" w14:textId="348611D4" w:rsidR="00B07CF9" w:rsidRPr="008A10EE" w:rsidRDefault="00BF68A3" w:rsidP="00AA79D7">
      <w:pPr>
        <w:spacing w:before="120" w:after="120"/>
        <w:rPr>
          <w:rFonts w:cs="Times New Roman"/>
          <w:lang w:val="id-ID"/>
        </w:rPr>
      </w:pPr>
      <w:r w:rsidRPr="008A10EE">
        <w:rPr>
          <w:rFonts w:cs="Times New Roman"/>
          <w:lang w:val="en-US"/>
        </w:rPr>
        <w:t>Berdasarkan</w:t>
      </w:r>
      <w:r w:rsidR="008C1F43" w:rsidRPr="008A10EE">
        <w:rPr>
          <w:rFonts w:cs="Times New Roman"/>
          <w:lang w:val="id-ID"/>
        </w:rPr>
        <w:t xml:space="preserve"> permasalahan yang disebutkan di atas, maka batasan masalah pada penelitian tugas akhir ini adalah sebagai berikut</w:t>
      </w:r>
      <w:r w:rsidR="004F3947" w:rsidRPr="008A10EE">
        <w:rPr>
          <w:rFonts w:cs="Times New Roman"/>
          <w:lang w:val="id-ID"/>
        </w:rPr>
        <w:t>:</w:t>
      </w:r>
    </w:p>
    <w:p w14:paraId="7999884A" w14:textId="10482A18" w:rsidR="00DB66B9" w:rsidRPr="008A10EE" w:rsidRDefault="00DB66B9" w:rsidP="00DB66B9">
      <w:pPr>
        <w:pStyle w:val="isi"/>
        <w:numPr>
          <w:ilvl w:val="0"/>
          <w:numId w:val="9"/>
        </w:numPr>
        <w:ind w:left="360"/>
      </w:pPr>
      <w:r w:rsidRPr="008A10EE">
        <w:t xml:space="preserve">Penelitian ini hanya mencari tahu </w:t>
      </w:r>
      <w:r w:rsidR="000B2869">
        <w:rPr>
          <w:lang w:val="en-US"/>
        </w:rPr>
        <w:t xml:space="preserve">faktor pendorong yang berpengaruh </w:t>
      </w:r>
      <w:r w:rsidR="00CA0648">
        <w:rPr>
          <w:lang w:val="en-US"/>
        </w:rPr>
        <w:t>bagi keberhasilan</w:t>
      </w:r>
      <w:r w:rsidR="000B2869">
        <w:rPr>
          <w:lang w:val="en-US"/>
        </w:rPr>
        <w:t xml:space="preserve"> implementasi </w:t>
      </w:r>
      <w:r w:rsidRPr="008A10EE">
        <w:t xml:space="preserve">Sistem Informasi Terpadu yang ada di bidang pendidikan yaitu </w:t>
      </w:r>
      <w:r w:rsidR="00452970">
        <w:rPr>
          <w:lang w:val="en-US"/>
        </w:rPr>
        <w:t xml:space="preserve">hanya </w:t>
      </w:r>
      <w:r w:rsidR="00E17141">
        <w:rPr>
          <w:lang w:val="en-US"/>
        </w:rPr>
        <w:t xml:space="preserve"> </w:t>
      </w:r>
      <w:r w:rsidR="00452970">
        <w:rPr>
          <w:lang w:val="en-US"/>
        </w:rPr>
        <w:t xml:space="preserve">pada </w:t>
      </w:r>
      <w:r w:rsidRPr="008A10EE">
        <w:t>Perguruan Tinggi saja</w:t>
      </w:r>
      <w:r w:rsidR="00E17141">
        <w:rPr>
          <w:lang w:val="en-US"/>
        </w:rPr>
        <w:t>, khususnya di Surabaya</w:t>
      </w:r>
      <w:r w:rsidRPr="008A10EE">
        <w:t>.</w:t>
      </w:r>
    </w:p>
    <w:p w14:paraId="5F543EC3" w14:textId="28963F7A" w:rsidR="00DB66B9" w:rsidRPr="008A10EE" w:rsidRDefault="00DB66B9" w:rsidP="00DB66B9">
      <w:pPr>
        <w:pStyle w:val="isi"/>
        <w:numPr>
          <w:ilvl w:val="0"/>
          <w:numId w:val="9"/>
        </w:numPr>
        <w:ind w:left="360"/>
      </w:pPr>
      <w:r w:rsidRPr="008A10EE">
        <w:lastRenderedPageBreak/>
        <w:t xml:space="preserve">Metode penelitian ini nantinya hanya akan memakai metode secara kualitatif melalui observasi dan wawancara dengan </w:t>
      </w:r>
      <w:r w:rsidRPr="008A10EE">
        <w:rPr>
          <w:lang w:val="en-US"/>
        </w:rPr>
        <w:t xml:space="preserve">bagian </w:t>
      </w:r>
      <w:r w:rsidR="002B1EA6" w:rsidRPr="008A10EE">
        <w:rPr>
          <w:lang w:val="en-US"/>
        </w:rPr>
        <w:t xml:space="preserve">IT </w:t>
      </w:r>
      <w:r w:rsidRPr="008A10EE">
        <w:rPr>
          <w:lang w:val="en-US"/>
        </w:rPr>
        <w:t>ata</w:t>
      </w:r>
      <w:r w:rsidR="002B1EA6" w:rsidRPr="008A10EE">
        <w:rPr>
          <w:lang w:val="en-US"/>
        </w:rPr>
        <w:t>u orang yang berkaitan erat dengan pengembangan dan implementasi IT</w:t>
      </w:r>
      <w:r w:rsidRPr="008A10EE">
        <w:rPr>
          <w:lang w:val="en-US"/>
        </w:rPr>
        <w:t xml:space="preserve"> pada </w:t>
      </w:r>
      <w:r w:rsidR="002B1EA6" w:rsidRPr="008A10EE">
        <w:rPr>
          <w:lang w:val="en-US"/>
        </w:rPr>
        <w:t>38</w:t>
      </w:r>
      <w:r w:rsidRPr="008A10EE">
        <w:t xml:space="preserve"> </w:t>
      </w:r>
      <w:r w:rsidR="00397A35" w:rsidRPr="008A10EE">
        <w:rPr>
          <w:lang w:val="en-US"/>
        </w:rPr>
        <w:t>Perguruan Tinggi</w:t>
      </w:r>
      <w:r w:rsidRPr="008A10EE">
        <w:t xml:space="preserve"> di Surabaya dan </w:t>
      </w:r>
      <w:r w:rsidR="008D1A65" w:rsidRPr="008A10EE">
        <w:rPr>
          <w:lang w:val="en-US"/>
        </w:rPr>
        <w:t xml:space="preserve">hasil akhir </w:t>
      </w:r>
      <w:r w:rsidRPr="008A10EE">
        <w:t>akan di</w:t>
      </w:r>
      <w:r w:rsidR="00E66CD8" w:rsidRPr="008A10EE">
        <w:rPr>
          <w:lang w:val="en-US"/>
        </w:rPr>
        <w:t xml:space="preserve">perkuat </w:t>
      </w:r>
      <w:r w:rsidRPr="008A10EE">
        <w:t xml:space="preserve">oleh </w:t>
      </w:r>
      <w:r w:rsidRPr="008A10EE">
        <w:rPr>
          <w:i/>
          <w:iCs/>
        </w:rPr>
        <w:t>expert</w:t>
      </w:r>
      <w:r w:rsidRPr="008A10EE">
        <w:t xml:space="preserve"> dibidangnya.</w:t>
      </w:r>
    </w:p>
    <w:p w14:paraId="39A5AC35" w14:textId="3A40BB44" w:rsidR="00411D58" w:rsidRPr="008A10EE" w:rsidRDefault="001C1639" w:rsidP="00DB66B9">
      <w:pPr>
        <w:pStyle w:val="isi"/>
        <w:numPr>
          <w:ilvl w:val="0"/>
          <w:numId w:val="9"/>
        </w:numPr>
        <w:ind w:left="360"/>
      </w:pPr>
      <w:r w:rsidRPr="008A10EE">
        <w:rPr>
          <w:lang w:val="en-US"/>
        </w:rPr>
        <w:t xml:space="preserve">Perangkat lunak yang digunakan dalam penilitian tugas akhir ini adalah </w:t>
      </w:r>
      <w:r w:rsidR="001C6AD1" w:rsidRPr="008A10EE">
        <w:rPr>
          <w:i/>
          <w:iCs/>
          <w:lang w:val="en-US"/>
        </w:rPr>
        <w:t xml:space="preserve">software </w:t>
      </w:r>
      <w:r w:rsidR="002B1EA6" w:rsidRPr="008A10EE">
        <w:rPr>
          <w:lang w:val="en-US"/>
        </w:rPr>
        <w:t>ATLAS</w:t>
      </w:r>
      <w:r w:rsidR="00DB66B9" w:rsidRPr="008A10EE">
        <w:rPr>
          <w:lang w:val="en-US"/>
        </w:rPr>
        <w:t xml:space="preserve">.ti </w:t>
      </w:r>
      <w:r w:rsidR="00393A49" w:rsidRPr="008A10EE">
        <w:rPr>
          <w:lang w:val="en-US"/>
        </w:rPr>
        <w:t>untuk</w:t>
      </w:r>
      <w:r w:rsidR="004F5D51" w:rsidRPr="008A10EE">
        <w:rPr>
          <w:lang w:val="en-US"/>
        </w:rPr>
        <w:t xml:space="preserve"> </w:t>
      </w:r>
      <w:r w:rsidR="00DB66B9" w:rsidRPr="008A10EE">
        <w:rPr>
          <w:lang w:val="en-US"/>
        </w:rPr>
        <w:t xml:space="preserve">membantu menganalisis data jenis penelitian kualitatif </w:t>
      </w:r>
      <w:r w:rsidR="002A1D63">
        <w:rPr>
          <w:lang w:val="en-US"/>
        </w:rPr>
        <w:t>pada penelitian.</w:t>
      </w:r>
    </w:p>
    <w:p w14:paraId="2FBC3916" w14:textId="60F8FCF8" w:rsidR="0040169D" w:rsidRPr="008A10EE" w:rsidRDefault="004F5999" w:rsidP="00A21B67">
      <w:pPr>
        <w:pStyle w:val="Heading2"/>
        <w:numPr>
          <w:ilvl w:val="1"/>
          <w:numId w:val="1"/>
        </w:numPr>
        <w:ind w:left="709" w:hanging="709"/>
        <w:rPr>
          <w:rFonts w:cs="Times New Roman"/>
          <w:lang w:val="id-ID"/>
        </w:rPr>
      </w:pPr>
      <w:bookmarkStart w:id="41" w:name="_Toc24484779"/>
      <w:bookmarkStart w:id="42" w:name="_Toc48471499"/>
      <w:r w:rsidRPr="008A10EE">
        <w:rPr>
          <w:rFonts w:cs="Times New Roman"/>
          <w:lang w:val="id-ID"/>
        </w:rPr>
        <w:t>Tujuan</w:t>
      </w:r>
      <w:r w:rsidR="008766D5" w:rsidRPr="008A10EE">
        <w:rPr>
          <w:rFonts w:cs="Times New Roman"/>
          <w:lang w:val="id-ID"/>
        </w:rPr>
        <w:t xml:space="preserve"> Penelitian</w:t>
      </w:r>
      <w:bookmarkEnd w:id="41"/>
      <w:bookmarkEnd w:id="42"/>
    </w:p>
    <w:p w14:paraId="713AA8EC" w14:textId="492A7114" w:rsidR="0040169D" w:rsidRPr="008A10EE" w:rsidRDefault="0040169D" w:rsidP="00AA79D7">
      <w:pPr>
        <w:spacing w:before="120" w:after="120"/>
        <w:rPr>
          <w:rFonts w:cs="Times New Roman"/>
          <w:lang w:val="id-ID"/>
        </w:rPr>
      </w:pPr>
      <w:r w:rsidRPr="008A10EE">
        <w:rPr>
          <w:rFonts w:cs="Times New Roman"/>
          <w:lang w:val="id-ID"/>
        </w:rPr>
        <w:t>Tujuan dari pengerjaan penelitian tugas akhir ini adalah sebagai berikut:</w:t>
      </w:r>
    </w:p>
    <w:p w14:paraId="77E23DE5" w14:textId="4196A0CE" w:rsidR="00554C49" w:rsidRPr="008A10EE" w:rsidRDefault="001C6AD1" w:rsidP="000B2869">
      <w:pPr>
        <w:pStyle w:val="isi"/>
        <w:numPr>
          <w:ilvl w:val="0"/>
          <w:numId w:val="2"/>
        </w:numPr>
        <w:ind w:left="284"/>
      </w:pPr>
      <w:r w:rsidRPr="008A10EE">
        <w:t>Mengetahui apa sajakah faktor</w:t>
      </w:r>
      <w:r w:rsidR="002B1EA6" w:rsidRPr="008A10EE">
        <w:rPr>
          <w:lang w:val="en-US"/>
        </w:rPr>
        <w:t xml:space="preserve"> pendorong</w:t>
      </w:r>
      <w:r w:rsidRPr="008A10EE">
        <w:t xml:space="preserve"> yang </w:t>
      </w:r>
      <w:r w:rsidR="000B2869">
        <w:rPr>
          <w:lang w:val="en-US"/>
        </w:rPr>
        <w:t xml:space="preserve">berpengaruh </w:t>
      </w:r>
      <w:r w:rsidR="00A11DEE">
        <w:rPr>
          <w:lang w:val="en-US"/>
        </w:rPr>
        <w:t>bagi keberhasilan</w:t>
      </w:r>
      <w:r w:rsidRPr="008A10EE">
        <w:t xml:space="preserve"> implementasi Sistem Informasi Terpadu di Perguruan Tinggi</w:t>
      </w:r>
      <w:r w:rsidR="00E66CD8" w:rsidRPr="008A10EE">
        <w:rPr>
          <w:lang w:val="en-US"/>
        </w:rPr>
        <w:t xml:space="preserve"> di Surabaya</w:t>
      </w:r>
      <w:r w:rsidRPr="008A10EE">
        <w:rPr>
          <w:lang w:val="en-US"/>
        </w:rPr>
        <w:t>.</w:t>
      </w:r>
    </w:p>
    <w:p w14:paraId="0BAF7B75" w14:textId="226631F5" w:rsidR="0009715B" w:rsidRPr="002765EE" w:rsidRDefault="001C6AD1" w:rsidP="00F7041A">
      <w:pPr>
        <w:pStyle w:val="isi"/>
        <w:numPr>
          <w:ilvl w:val="0"/>
          <w:numId w:val="2"/>
        </w:numPr>
        <w:ind w:left="284"/>
      </w:pPr>
      <w:r w:rsidRPr="008A10EE">
        <w:t xml:space="preserve">Mengetahui </w:t>
      </w:r>
      <w:r w:rsidR="0026369F">
        <w:rPr>
          <w:lang w:val="en-US"/>
        </w:rPr>
        <w:t xml:space="preserve">keterkaitan </w:t>
      </w:r>
      <w:r w:rsidR="00CA0648">
        <w:rPr>
          <w:lang w:val="en-US"/>
        </w:rPr>
        <w:t xml:space="preserve">pengaruh </w:t>
      </w:r>
      <w:r w:rsidRPr="008A10EE">
        <w:t>antar faktor pen</w:t>
      </w:r>
      <w:r w:rsidR="00E66CD8" w:rsidRPr="008A10EE">
        <w:rPr>
          <w:lang w:val="en-US"/>
        </w:rPr>
        <w:t>dorong</w:t>
      </w:r>
      <w:r w:rsidRPr="008A10EE">
        <w:t xml:space="preserve"> </w:t>
      </w:r>
      <w:r w:rsidR="00CA0648">
        <w:rPr>
          <w:lang w:val="en-US"/>
        </w:rPr>
        <w:t xml:space="preserve">satu dengan faktor lainnya bagi </w:t>
      </w:r>
      <w:r w:rsidR="00A11DEE">
        <w:rPr>
          <w:lang w:val="en-US"/>
        </w:rPr>
        <w:t>keberhasilan</w:t>
      </w:r>
      <w:r w:rsidRPr="008A10EE">
        <w:t xml:space="preserve"> implementasi Sistem Informasi Terpadu di Perguruan Tingg</w:t>
      </w:r>
      <w:r w:rsidR="00E66CD8" w:rsidRPr="008A10EE">
        <w:rPr>
          <w:lang w:val="en-US"/>
        </w:rPr>
        <w:t>i di Surabaya</w:t>
      </w:r>
      <w:r w:rsidRPr="008A10EE">
        <w:rPr>
          <w:lang w:val="en-US"/>
        </w:rPr>
        <w:t>.</w:t>
      </w:r>
    </w:p>
    <w:p w14:paraId="52B7DE79" w14:textId="32F38B1C" w:rsidR="002765EE" w:rsidRPr="008A10EE" w:rsidRDefault="002765EE" w:rsidP="00F7041A">
      <w:pPr>
        <w:pStyle w:val="isi"/>
        <w:numPr>
          <w:ilvl w:val="0"/>
          <w:numId w:val="2"/>
        </w:numPr>
        <w:ind w:left="284"/>
      </w:pPr>
      <w:r w:rsidRPr="002765EE">
        <w:t xml:space="preserve">Tujuan pada tugas akhir ini akan disajikan dalam sebuah diagram atau </w:t>
      </w:r>
      <w:r w:rsidRPr="002765EE">
        <w:rPr>
          <w:i/>
          <w:iCs/>
        </w:rPr>
        <w:t>network view</w:t>
      </w:r>
      <w:r w:rsidRPr="002765EE">
        <w:t xml:space="preserve"> yang merangkum dari keseluruhan faktor pendorong keberhasilan </w:t>
      </w:r>
      <w:r w:rsidR="00310697">
        <w:rPr>
          <w:lang w:val="en-US"/>
        </w:rPr>
        <w:t>dan faktor yang saling berpengaruh bagi keberhasilan</w:t>
      </w:r>
      <w:r w:rsidRPr="002765EE">
        <w:t xml:space="preserve"> implementasi sistem informasi terintegrasi pada perguruan tinggi di Surabaya.</w:t>
      </w:r>
    </w:p>
    <w:p w14:paraId="6BE8441E" w14:textId="0D6D99E6" w:rsidR="00E26F81" w:rsidRPr="008A10EE" w:rsidRDefault="004F5999" w:rsidP="00A21B67">
      <w:pPr>
        <w:pStyle w:val="Heading2"/>
        <w:numPr>
          <w:ilvl w:val="1"/>
          <w:numId w:val="1"/>
        </w:numPr>
        <w:ind w:left="709" w:hanging="709"/>
        <w:rPr>
          <w:rFonts w:cs="Times New Roman"/>
          <w:lang w:val="id-ID"/>
        </w:rPr>
      </w:pPr>
      <w:bookmarkStart w:id="43" w:name="_Toc24484780"/>
      <w:bookmarkStart w:id="44" w:name="_Toc48471500"/>
      <w:r w:rsidRPr="008A10EE">
        <w:rPr>
          <w:rFonts w:cs="Times New Roman"/>
          <w:lang w:val="id-ID"/>
        </w:rPr>
        <w:t>Manfaat</w:t>
      </w:r>
      <w:r w:rsidR="008766D5" w:rsidRPr="008A10EE">
        <w:rPr>
          <w:rFonts w:cs="Times New Roman"/>
          <w:lang w:val="id-ID"/>
        </w:rPr>
        <w:t xml:space="preserve"> Penelitian</w:t>
      </w:r>
      <w:bookmarkEnd w:id="43"/>
      <w:bookmarkEnd w:id="44"/>
    </w:p>
    <w:p w14:paraId="1A066AF8" w14:textId="77777777" w:rsidR="00FE523E" w:rsidRPr="008A10EE" w:rsidRDefault="00FE523E" w:rsidP="00AA79D7">
      <w:pPr>
        <w:pStyle w:val="isi"/>
      </w:pPr>
      <w:r w:rsidRPr="008A10EE">
        <w:t xml:space="preserve">Manfaat yang diharapkan dapat diperoleh dari tugas akhir ini adalah: </w:t>
      </w:r>
    </w:p>
    <w:p w14:paraId="54AC8818" w14:textId="49469A0F" w:rsidR="00BD3B23" w:rsidRPr="008A10EE" w:rsidRDefault="001C6AD1" w:rsidP="00294EAC">
      <w:pPr>
        <w:pStyle w:val="ListParagraph"/>
        <w:numPr>
          <w:ilvl w:val="0"/>
          <w:numId w:val="3"/>
        </w:numPr>
        <w:ind w:left="426" w:hanging="426"/>
        <w:rPr>
          <w:rFonts w:cs="Times New Roman"/>
          <w:b/>
          <w:bCs/>
          <w:lang w:val="id-ID"/>
        </w:rPr>
      </w:pPr>
      <w:r w:rsidRPr="008A10EE">
        <w:rPr>
          <w:rFonts w:cs="Times New Roman"/>
          <w:b/>
          <w:bCs/>
          <w:lang w:val="en-US"/>
        </w:rPr>
        <w:t>Bagi Peneliti</w:t>
      </w:r>
    </w:p>
    <w:p w14:paraId="349103DF" w14:textId="530FF70F" w:rsidR="001C6AD1" w:rsidRPr="008A10EE" w:rsidRDefault="001C6AD1" w:rsidP="00770F3A">
      <w:pPr>
        <w:pStyle w:val="ListParagraph"/>
        <w:numPr>
          <w:ilvl w:val="0"/>
          <w:numId w:val="17"/>
        </w:numPr>
        <w:rPr>
          <w:rFonts w:cs="Times New Roman"/>
          <w:lang w:val="id-ID"/>
        </w:rPr>
      </w:pPr>
      <w:r w:rsidRPr="008A10EE">
        <w:rPr>
          <w:rFonts w:cs="Times New Roman"/>
          <w:lang w:val="id-ID"/>
        </w:rPr>
        <w:t>Sebagai salah satu syarat untuk memperoleh gelar pada Pendidikan Strata 1.</w:t>
      </w:r>
    </w:p>
    <w:p w14:paraId="2685E79F" w14:textId="3AAF6BE1" w:rsidR="001C6AD1" w:rsidRPr="008A10EE" w:rsidRDefault="001C6AD1" w:rsidP="00770F3A">
      <w:pPr>
        <w:pStyle w:val="ListParagraph"/>
        <w:numPr>
          <w:ilvl w:val="0"/>
          <w:numId w:val="17"/>
        </w:numPr>
        <w:rPr>
          <w:rFonts w:cs="Times New Roman"/>
          <w:lang w:val="id-ID"/>
        </w:rPr>
      </w:pPr>
      <w:r w:rsidRPr="008A10EE">
        <w:rPr>
          <w:rFonts w:cs="Times New Roman"/>
          <w:lang w:val="id-ID"/>
        </w:rPr>
        <w:t xml:space="preserve">Menambah wawasan bagi peneliti terhadap perkembangan teknologi khususnya pengimplementasian Sistem Informasi Terpadu pada universitas </w:t>
      </w:r>
      <w:r w:rsidR="00E17141">
        <w:rPr>
          <w:rFonts w:cs="Times New Roman"/>
          <w:lang w:val="en-US"/>
        </w:rPr>
        <w:t xml:space="preserve">atau perguruan tinggi yang ada </w:t>
      </w:r>
      <w:r w:rsidRPr="008A10EE">
        <w:rPr>
          <w:rFonts w:cs="Times New Roman"/>
          <w:lang w:val="id-ID"/>
        </w:rPr>
        <w:t>di Surabaya</w:t>
      </w:r>
      <w:r w:rsidRPr="008A10EE">
        <w:rPr>
          <w:rFonts w:cs="Times New Roman"/>
          <w:lang w:val="en-US"/>
        </w:rPr>
        <w:t>.</w:t>
      </w:r>
    </w:p>
    <w:p w14:paraId="654449EA" w14:textId="6C14E1DF" w:rsidR="00D636A9" w:rsidRPr="008A10EE" w:rsidRDefault="001C6AD1" w:rsidP="00294EAC">
      <w:pPr>
        <w:pStyle w:val="ListParagraph"/>
        <w:numPr>
          <w:ilvl w:val="0"/>
          <w:numId w:val="3"/>
        </w:numPr>
        <w:ind w:left="426" w:hanging="426"/>
        <w:rPr>
          <w:rFonts w:cs="Times New Roman"/>
          <w:b/>
          <w:bCs/>
          <w:lang w:val="id-ID"/>
        </w:rPr>
      </w:pPr>
      <w:r w:rsidRPr="008A10EE">
        <w:rPr>
          <w:rFonts w:cs="Times New Roman"/>
          <w:b/>
          <w:bCs/>
          <w:lang w:val="id-ID"/>
        </w:rPr>
        <w:lastRenderedPageBreak/>
        <w:t>Bagi Pihak Universitas dan Pihak Terkait</w:t>
      </w:r>
    </w:p>
    <w:p w14:paraId="782A17CD" w14:textId="01D6D1C9" w:rsidR="001C6AD1" w:rsidRPr="008A10EE" w:rsidRDefault="001C6AD1" w:rsidP="00770F3A">
      <w:pPr>
        <w:pStyle w:val="ListParagraph"/>
        <w:numPr>
          <w:ilvl w:val="0"/>
          <w:numId w:val="18"/>
        </w:numPr>
        <w:rPr>
          <w:rFonts w:cs="Times New Roman"/>
          <w:lang w:val="en-US"/>
        </w:rPr>
      </w:pPr>
      <w:r w:rsidRPr="008A10EE">
        <w:rPr>
          <w:rFonts w:cs="Times New Roman"/>
          <w:lang w:val="en-US"/>
        </w:rPr>
        <w:t>Membantu pihak manajerial dalam mengetahui faktor-faktor apa sajakah yang perlu dipersiapkan dan diperhatikan dalam mendukung</w:t>
      </w:r>
      <w:r w:rsidR="00310697">
        <w:rPr>
          <w:rFonts w:cs="Times New Roman"/>
          <w:lang w:val="en-US"/>
        </w:rPr>
        <w:t xml:space="preserve"> keberhasilan proses</w:t>
      </w:r>
      <w:r w:rsidRPr="008A10EE">
        <w:rPr>
          <w:rFonts w:cs="Times New Roman"/>
          <w:lang w:val="en-US"/>
        </w:rPr>
        <w:t xml:space="preserve"> implementasi Sistem Informasi Terpadu sebelum atau sesudah teknologi ini diterapka</w:t>
      </w:r>
      <w:r w:rsidR="00D64A0D" w:rsidRPr="008A10EE">
        <w:rPr>
          <w:rFonts w:cs="Times New Roman"/>
          <w:lang w:val="en-US"/>
        </w:rPr>
        <w:t>n.</w:t>
      </w:r>
    </w:p>
    <w:p w14:paraId="033F3E80" w14:textId="1C7FC9B8" w:rsidR="0072625B" w:rsidRDefault="00D64A0D" w:rsidP="0072625B">
      <w:pPr>
        <w:pStyle w:val="ListParagraph"/>
        <w:numPr>
          <w:ilvl w:val="0"/>
          <w:numId w:val="18"/>
        </w:numPr>
        <w:rPr>
          <w:rFonts w:cs="Times New Roman"/>
          <w:lang w:val="en-US"/>
        </w:rPr>
      </w:pPr>
      <w:r w:rsidRPr="008A10EE">
        <w:rPr>
          <w:rFonts w:cs="Times New Roman"/>
          <w:lang w:val="en-US"/>
        </w:rPr>
        <w:t xml:space="preserve">Menjadi acuan bagi Perguruan Tinggi/Universitas lainnya dalam mempersiapkan hal-hal yang berkaitan </w:t>
      </w:r>
      <w:r w:rsidR="00310697">
        <w:rPr>
          <w:rFonts w:cs="Times New Roman"/>
          <w:lang w:val="en-US"/>
        </w:rPr>
        <w:t xml:space="preserve">dengan </w:t>
      </w:r>
      <w:r w:rsidRPr="008A10EE">
        <w:rPr>
          <w:rFonts w:cs="Times New Roman"/>
          <w:lang w:val="en-US"/>
        </w:rPr>
        <w:t>implementasi</w:t>
      </w:r>
      <w:r w:rsidR="007B5468">
        <w:rPr>
          <w:rFonts w:cs="Times New Roman"/>
          <w:lang w:val="en-US"/>
        </w:rPr>
        <w:t xml:space="preserve"> </w:t>
      </w:r>
      <w:r w:rsidRPr="008A10EE">
        <w:rPr>
          <w:rFonts w:cs="Times New Roman"/>
          <w:lang w:val="en-US"/>
        </w:rPr>
        <w:t xml:space="preserve">Sistem Informasi </w:t>
      </w:r>
      <w:r w:rsidR="007B5468">
        <w:rPr>
          <w:rFonts w:cs="Times New Roman"/>
          <w:lang w:val="en-US"/>
        </w:rPr>
        <w:t xml:space="preserve"> </w:t>
      </w:r>
      <w:r w:rsidRPr="008A10EE">
        <w:rPr>
          <w:rFonts w:cs="Times New Roman"/>
          <w:lang w:val="en-US"/>
        </w:rPr>
        <w:t>Terpadu</w:t>
      </w:r>
      <w:r w:rsidR="007B5468">
        <w:rPr>
          <w:rFonts w:cs="Times New Roman"/>
          <w:lang w:val="en-US"/>
        </w:rPr>
        <w:t xml:space="preserve"> </w:t>
      </w:r>
      <w:r w:rsidRPr="008A10EE">
        <w:rPr>
          <w:rFonts w:cs="Times New Roman"/>
          <w:lang w:val="en-US"/>
        </w:rPr>
        <w:t>ketika akan menerapkan</w:t>
      </w:r>
      <w:r w:rsidR="007B5468">
        <w:rPr>
          <w:rFonts w:cs="Times New Roman"/>
          <w:lang w:val="en-US"/>
        </w:rPr>
        <w:t xml:space="preserve"> </w:t>
      </w:r>
      <w:r w:rsidRPr="008A10EE">
        <w:rPr>
          <w:rFonts w:cs="Times New Roman"/>
          <w:lang w:val="en-US"/>
        </w:rPr>
        <w:t>teknologi ini</w:t>
      </w:r>
      <w:r w:rsidR="007B5468">
        <w:rPr>
          <w:rFonts w:cs="Times New Roman"/>
          <w:lang w:val="en-US"/>
        </w:rPr>
        <w:t xml:space="preserve"> </w:t>
      </w:r>
      <w:r w:rsidRPr="008A10EE">
        <w:rPr>
          <w:rFonts w:cs="Times New Roman"/>
          <w:lang w:val="en-US"/>
        </w:rPr>
        <w:t>dikemudian</w:t>
      </w:r>
      <w:r w:rsidR="007B5468">
        <w:rPr>
          <w:rFonts w:cs="Times New Roman"/>
          <w:lang w:val="en-US"/>
        </w:rPr>
        <w:t xml:space="preserve"> </w:t>
      </w:r>
      <w:r w:rsidRPr="008A10EE">
        <w:rPr>
          <w:rFonts w:cs="Times New Roman"/>
          <w:lang w:val="en-US"/>
        </w:rPr>
        <w:t>hari.</w:t>
      </w:r>
    </w:p>
    <w:p w14:paraId="209946A1" w14:textId="77777777" w:rsidR="0072625B" w:rsidRPr="0072625B" w:rsidRDefault="0072625B" w:rsidP="0072625B">
      <w:pPr>
        <w:rPr>
          <w:rFonts w:cs="Times New Roman"/>
          <w:lang w:val="en-US"/>
        </w:rPr>
      </w:pPr>
    </w:p>
    <w:p w14:paraId="08118D85" w14:textId="4E542CE6" w:rsidR="0009715B" w:rsidRPr="008A10EE" w:rsidRDefault="00AB3E37" w:rsidP="0009715B">
      <w:pPr>
        <w:pStyle w:val="ListParagraph"/>
        <w:numPr>
          <w:ilvl w:val="0"/>
          <w:numId w:val="3"/>
        </w:numPr>
        <w:ind w:left="426" w:hanging="426"/>
        <w:rPr>
          <w:rFonts w:cs="Times New Roman"/>
          <w:b/>
          <w:bCs/>
          <w:lang w:val="id-ID"/>
        </w:rPr>
      </w:pPr>
      <w:r w:rsidRPr="008A10EE">
        <w:rPr>
          <w:rFonts w:cs="Times New Roman"/>
          <w:b/>
          <w:bCs/>
          <w:color w:val="000000"/>
          <w:lang w:val="en-US"/>
        </w:rPr>
        <w:t>Bag</w:t>
      </w:r>
      <w:r w:rsidR="00D64A0D" w:rsidRPr="008A10EE">
        <w:rPr>
          <w:rFonts w:cs="Times New Roman"/>
          <w:b/>
          <w:bCs/>
          <w:color w:val="000000"/>
          <w:lang w:val="en-US"/>
        </w:rPr>
        <w:t>i Akademisi</w:t>
      </w:r>
    </w:p>
    <w:p w14:paraId="0E4B50C5" w14:textId="5811D2FC" w:rsidR="00D64A0D" w:rsidRPr="008A10EE" w:rsidRDefault="00D64A0D" w:rsidP="00770F3A">
      <w:pPr>
        <w:pStyle w:val="ListParagraph"/>
        <w:numPr>
          <w:ilvl w:val="0"/>
          <w:numId w:val="19"/>
        </w:numPr>
        <w:rPr>
          <w:rFonts w:cs="Times New Roman"/>
          <w:lang w:val="id-ID"/>
        </w:rPr>
      </w:pPr>
      <w:r w:rsidRPr="008A10EE">
        <w:rPr>
          <w:rFonts w:cs="Times New Roman"/>
          <w:lang w:val="id-ID"/>
        </w:rPr>
        <w:t>Menjadi sumber referensi untuk penelitian selanjutnya yang sebidang dengan topik penelitian ini</w:t>
      </w:r>
      <w:r w:rsidRPr="008A10EE">
        <w:rPr>
          <w:rFonts w:cs="Times New Roman"/>
          <w:lang w:val="en-US"/>
        </w:rPr>
        <w:t>.</w:t>
      </w:r>
    </w:p>
    <w:p w14:paraId="0D4639D6" w14:textId="44EA67F0" w:rsidR="00D636A9" w:rsidRPr="008A10EE" w:rsidRDefault="004F5999" w:rsidP="00A21B67">
      <w:pPr>
        <w:pStyle w:val="Heading2"/>
        <w:numPr>
          <w:ilvl w:val="1"/>
          <w:numId w:val="1"/>
        </w:numPr>
        <w:ind w:left="709" w:hanging="709"/>
        <w:rPr>
          <w:rFonts w:cs="Times New Roman"/>
          <w:lang w:val="en-US"/>
        </w:rPr>
      </w:pPr>
      <w:bookmarkStart w:id="45" w:name="_Toc24484781"/>
      <w:bookmarkStart w:id="46" w:name="_Toc48471501"/>
      <w:r w:rsidRPr="008A10EE">
        <w:rPr>
          <w:rFonts w:cs="Times New Roman"/>
          <w:lang w:val="id-ID"/>
        </w:rPr>
        <w:t>Relevans</w:t>
      </w:r>
      <w:bookmarkEnd w:id="45"/>
      <w:r w:rsidR="00C92CCE" w:rsidRPr="008A10EE">
        <w:rPr>
          <w:rFonts w:cs="Times New Roman"/>
          <w:lang w:val="en-US"/>
        </w:rPr>
        <w:t>i</w:t>
      </w:r>
      <w:bookmarkEnd w:id="46"/>
    </w:p>
    <w:p w14:paraId="47B252AB" w14:textId="165AEC85" w:rsidR="002A1D63" w:rsidRDefault="00D64A0D" w:rsidP="00522914">
      <w:pPr>
        <w:spacing w:before="120" w:after="120"/>
        <w:rPr>
          <w:rFonts w:cs="Times New Roman"/>
          <w:lang w:val="en-US"/>
        </w:rPr>
      </w:pPr>
      <w:r w:rsidRPr="008A10EE">
        <w:rPr>
          <w:rFonts w:cs="Times New Roman"/>
          <w:lang w:val="en-US"/>
        </w:rPr>
        <w:t xml:space="preserve">Tugas akhir ini terkait dengan isu strategi mengenai </w:t>
      </w:r>
      <w:r w:rsidR="00F22AD0" w:rsidRPr="008A10EE">
        <w:rPr>
          <w:rFonts w:cs="Times New Roman"/>
          <w:lang w:val="en-US"/>
        </w:rPr>
        <w:t>p</w:t>
      </w:r>
      <w:r w:rsidRPr="008A10EE">
        <w:rPr>
          <w:rFonts w:cs="Times New Roman"/>
          <w:lang w:val="en-US"/>
        </w:rPr>
        <w:t xml:space="preserve">engembangan </w:t>
      </w:r>
      <w:r w:rsidR="00F22AD0" w:rsidRPr="008A10EE">
        <w:rPr>
          <w:rFonts w:cs="Times New Roman"/>
          <w:lang w:val="en-US"/>
        </w:rPr>
        <w:t>s</w:t>
      </w:r>
      <w:r w:rsidRPr="008A10EE">
        <w:rPr>
          <w:rFonts w:cs="Times New Roman"/>
          <w:lang w:val="en-US"/>
        </w:rPr>
        <w:t xml:space="preserve">istem </w:t>
      </w:r>
      <w:r w:rsidR="00F22AD0" w:rsidRPr="008A10EE">
        <w:rPr>
          <w:rFonts w:cs="Times New Roman"/>
          <w:lang w:val="en-US"/>
        </w:rPr>
        <w:t>i</w:t>
      </w:r>
      <w:r w:rsidRPr="008A10EE">
        <w:rPr>
          <w:rFonts w:cs="Times New Roman"/>
          <w:lang w:val="en-US"/>
        </w:rPr>
        <w:t xml:space="preserve">nformasi yaitu melakukan </w:t>
      </w:r>
      <w:r w:rsidR="000B2869">
        <w:rPr>
          <w:rFonts w:cs="Times New Roman"/>
          <w:lang w:val="en-US"/>
        </w:rPr>
        <w:t xml:space="preserve">identifikasi dan </w:t>
      </w:r>
      <w:r w:rsidRPr="008A10EE">
        <w:rPr>
          <w:rFonts w:cs="Times New Roman"/>
          <w:lang w:val="en-US"/>
        </w:rPr>
        <w:t xml:space="preserve">analisis faktor </w:t>
      </w:r>
      <w:r w:rsidR="000B2869">
        <w:rPr>
          <w:rFonts w:cs="Times New Roman"/>
          <w:lang w:val="en-US"/>
        </w:rPr>
        <w:t xml:space="preserve">pendorong </w:t>
      </w:r>
      <w:r w:rsidR="00A11DEE">
        <w:rPr>
          <w:rFonts w:cs="Times New Roman"/>
          <w:lang w:val="en-US"/>
        </w:rPr>
        <w:t xml:space="preserve">bagi keberhasilan dalam </w:t>
      </w:r>
      <w:r w:rsidR="000B2869">
        <w:rPr>
          <w:rFonts w:cs="Times New Roman"/>
          <w:lang w:val="en-US"/>
        </w:rPr>
        <w:t>mengimplementasikan sistem informasi terintegrasi</w:t>
      </w:r>
      <w:r w:rsidRPr="008A10EE">
        <w:rPr>
          <w:rFonts w:cs="Times New Roman"/>
          <w:lang w:val="en-US"/>
        </w:rPr>
        <w:t xml:space="preserve"> </w:t>
      </w:r>
      <w:r w:rsidR="00F22AD0" w:rsidRPr="008A10EE">
        <w:rPr>
          <w:rFonts w:cs="Times New Roman"/>
          <w:lang w:val="en-US"/>
        </w:rPr>
        <w:t>pada</w:t>
      </w:r>
      <w:r w:rsidRPr="008A10EE">
        <w:rPr>
          <w:rFonts w:cs="Times New Roman"/>
          <w:lang w:val="en-US"/>
        </w:rPr>
        <w:t xml:space="preserve"> </w:t>
      </w:r>
      <w:r w:rsidR="00F22AD0" w:rsidRPr="008A10EE">
        <w:rPr>
          <w:rFonts w:cs="Times New Roman"/>
          <w:lang w:val="en-US"/>
        </w:rPr>
        <w:t>P</w:t>
      </w:r>
      <w:r w:rsidRPr="008A10EE">
        <w:rPr>
          <w:rFonts w:cs="Times New Roman"/>
          <w:lang w:val="en-US"/>
        </w:rPr>
        <w:t>erguruan Tinggi/Universitas di Surabaya. Karena tugas akhir ini mencari</w:t>
      </w:r>
      <w:r w:rsidR="000B2869">
        <w:rPr>
          <w:rFonts w:cs="Times New Roman"/>
          <w:lang w:val="en-US"/>
        </w:rPr>
        <w:t xml:space="preserve"> tahu</w:t>
      </w:r>
      <w:r w:rsidRPr="008A10EE">
        <w:rPr>
          <w:rFonts w:cs="Times New Roman"/>
          <w:lang w:val="en-US"/>
        </w:rPr>
        <w:t xml:space="preserve"> faktor apa sajakah yang dapat </w:t>
      </w:r>
      <w:r w:rsidR="000B2869">
        <w:rPr>
          <w:rFonts w:cs="Times New Roman"/>
          <w:lang w:val="en-US"/>
        </w:rPr>
        <w:t xml:space="preserve">mendorong </w:t>
      </w:r>
      <w:r w:rsidR="00310697">
        <w:rPr>
          <w:rFonts w:cs="Times New Roman"/>
          <w:lang w:val="en-US"/>
        </w:rPr>
        <w:t xml:space="preserve">keberhasilan </w:t>
      </w:r>
      <w:r w:rsidRPr="008A10EE">
        <w:rPr>
          <w:rFonts w:cs="Times New Roman"/>
          <w:lang w:val="en-US"/>
        </w:rPr>
        <w:t>sebuah organisasi dalam menerapkan teknologi dan akan mengubah proses bisnis serta manajemen yang ada dalam organisasi tersebut</w:t>
      </w:r>
      <w:r w:rsidR="002A1D63">
        <w:rPr>
          <w:rFonts w:cs="Times New Roman"/>
          <w:lang w:val="en-US"/>
        </w:rPr>
        <w:t>.</w:t>
      </w:r>
    </w:p>
    <w:p w14:paraId="6FA24D1C" w14:textId="3B2A5400" w:rsidR="009749F6" w:rsidRPr="008A10EE" w:rsidRDefault="00E17141" w:rsidP="00522914">
      <w:pPr>
        <w:spacing w:before="120" w:after="120"/>
        <w:rPr>
          <w:rFonts w:cs="Times New Roman"/>
          <w:lang w:val="en-US"/>
        </w:rPr>
      </w:pPr>
      <w:r>
        <w:rPr>
          <w:rFonts w:cs="Times New Roman"/>
          <w:lang w:val="en-US"/>
        </w:rPr>
        <w:t>T</w:t>
      </w:r>
      <w:r w:rsidR="00D64A0D" w:rsidRPr="008A10EE">
        <w:rPr>
          <w:rFonts w:cs="Times New Roman"/>
          <w:lang w:val="en-US"/>
        </w:rPr>
        <w:t>ugas akhir ini berkaitan dengan topik mata kuliah</w:t>
      </w:r>
      <w:r w:rsidR="000460AC">
        <w:rPr>
          <w:rFonts w:cs="Times New Roman"/>
          <w:lang w:val="en-US"/>
        </w:rPr>
        <w:t xml:space="preserve"> </w:t>
      </w:r>
      <w:r w:rsidR="00D64A0D" w:rsidRPr="008A10EE">
        <w:rPr>
          <w:rFonts w:cs="Times New Roman"/>
          <w:lang w:val="en-US"/>
        </w:rPr>
        <w:t xml:space="preserve">Manajemen Perubahan Organisasi </w:t>
      </w:r>
      <w:r w:rsidR="002A1D63">
        <w:rPr>
          <w:rFonts w:cs="Times New Roman"/>
          <w:lang w:val="en-US"/>
        </w:rPr>
        <w:t xml:space="preserve">(MPO) </w:t>
      </w:r>
      <w:r w:rsidR="00F22AD0" w:rsidRPr="008A10EE">
        <w:rPr>
          <w:rFonts w:cs="Times New Roman"/>
          <w:lang w:val="en-US"/>
        </w:rPr>
        <w:t>serta untuk implementasi S</w:t>
      </w:r>
      <w:r w:rsidR="000460AC">
        <w:rPr>
          <w:rFonts w:cs="Times New Roman"/>
          <w:lang w:val="en-US"/>
        </w:rPr>
        <w:t xml:space="preserve">istem informasi </w:t>
      </w:r>
      <w:r w:rsidR="00F22AD0" w:rsidRPr="008A10EE">
        <w:rPr>
          <w:rFonts w:cs="Times New Roman"/>
          <w:lang w:val="en-US"/>
        </w:rPr>
        <w:t>selaras dengan matakuliah Implementasi Perangka</w:t>
      </w:r>
      <w:r>
        <w:rPr>
          <w:rFonts w:cs="Times New Roman"/>
          <w:lang w:val="en-US"/>
        </w:rPr>
        <w:t>t</w:t>
      </w:r>
      <w:r w:rsidR="00F22AD0" w:rsidRPr="008A10EE">
        <w:rPr>
          <w:rFonts w:cs="Times New Roman"/>
          <w:lang w:val="en-US"/>
        </w:rPr>
        <w:t xml:space="preserve"> Lunak</w:t>
      </w:r>
      <w:r w:rsidR="002A1D63">
        <w:rPr>
          <w:rFonts w:cs="Times New Roman"/>
          <w:lang w:val="en-US"/>
        </w:rPr>
        <w:t xml:space="preserve"> (IPL)</w:t>
      </w:r>
      <w:r w:rsidR="000460AC">
        <w:rPr>
          <w:rFonts w:cs="Times New Roman"/>
          <w:lang w:val="en-US"/>
        </w:rPr>
        <w:t xml:space="preserve"> </w:t>
      </w:r>
      <w:r w:rsidR="00D64A0D" w:rsidRPr="008A10EE">
        <w:rPr>
          <w:rFonts w:cs="Times New Roman"/>
          <w:lang w:val="en-US"/>
        </w:rPr>
        <w:t>yang masuk pada fokusan matakulia</w:t>
      </w:r>
      <w:r w:rsidR="000460AC">
        <w:rPr>
          <w:rFonts w:cs="Times New Roman"/>
          <w:lang w:val="en-US"/>
        </w:rPr>
        <w:t xml:space="preserve">h </w:t>
      </w:r>
      <w:r>
        <w:rPr>
          <w:rFonts w:cs="Times New Roman"/>
          <w:lang w:val="en-US"/>
        </w:rPr>
        <w:t>dan</w:t>
      </w:r>
      <w:r w:rsidR="00D64A0D" w:rsidRPr="008A10EE">
        <w:rPr>
          <w:rFonts w:cs="Times New Roman"/>
          <w:lang w:val="en-US"/>
        </w:rPr>
        <w:t xml:space="preserve"> dipelajari</w:t>
      </w:r>
      <w:r>
        <w:rPr>
          <w:rFonts w:cs="Times New Roman"/>
          <w:lang w:val="en-US"/>
        </w:rPr>
        <w:t xml:space="preserve">   dalam   </w:t>
      </w:r>
      <w:r w:rsidR="00D64A0D" w:rsidRPr="008A10EE">
        <w:rPr>
          <w:rFonts w:cs="Times New Roman"/>
          <w:lang w:val="en-US"/>
        </w:rPr>
        <w:t>Lab</w:t>
      </w:r>
      <w:r>
        <w:rPr>
          <w:rFonts w:cs="Times New Roman"/>
          <w:lang w:val="en-US"/>
        </w:rPr>
        <w:t xml:space="preserve">  </w:t>
      </w:r>
      <w:r w:rsidR="00D64A0D" w:rsidRPr="008A10EE">
        <w:rPr>
          <w:rFonts w:cs="Times New Roman"/>
          <w:lang w:val="en-US"/>
        </w:rPr>
        <w:t>Manajemen</w:t>
      </w:r>
      <w:r>
        <w:rPr>
          <w:rFonts w:cs="Times New Roman"/>
          <w:lang w:val="en-US"/>
        </w:rPr>
        <w:t xml:space="preserve">  </w:t>
      </w:r>
      <w:r w:rsidR="00D64A0D" w:rsidRPr="008A10EE">
        <w:rPr>
          <w:rFonts w:cs="Times New Roman"/>
          <w:lang w:val="en-US"/>
        </w:rPr>
        <w:t>Sistem</w:t>
      </w:r>
      <w:r>
        <w:rPr>
          <w:rFonts w:cs="Times New Roman"/>
          <w:lang w:val="en-US"/>
        </w:rPr>
        <w:t xml:space="preserve">  </w:t>
      </w:r>
      <w:r w:rsidR="00D64A0D" w:rsidRPr="008A10EE">
        <w:rPr>
          <w:rFonts w:cs="Times New Roman"/>
          <w:lang w:val="en-US"/>
        </w:rPr>
        <w:t>Informasi</w:t>
      </w:r>
      <w:r>
        <w:rPr>
          <w:rFonts w:cs="Times New Roman"/>
          <w:lang w:val="en-US"/>
        </w:rPr>
        <w:t xml:space="preserve">  </w:t>
      </w:r>
      <w:r w:rsidR="000460AC">
        <w:rPr>
          <w:rFonts w:cs="Times New Roman"/>
          <w:lang w:val="en-US"/>
        </w:rPr>
        <w:t>(MSI)</w:t>
      </w:r>
      <w:r w:rsidR="00D64A0D" w:rsidRPr="008A10EE">
        <w:rPr>
          <w:rFonts w:cs="Times New Roman"/>
          <w:lang w:val="en-US"/>
        </w:rPr>
        <w:t>.</w:t>
      </w:r>
    </w:p>
    <w:p w14:paraId="706DD86E" w14:textId="77777777" w:rsidR="007A5824" w:rsidRPr="008A10EE" w:rsidRDefault="00D64A0D" w:rsidP="0072625B">
      <w:pPr>
        <w:keepNext/>
        <w:spacing w:before="120" w:after="120"/>
        <w:jc w:val="center"/>
        <w:rPr>
          <w:rFonts w:cs="Times New Roman"/>
        </w:rPr>
      </w:pPr>
      <w:r w:rsidRPr="008A10EE">
        <w:rPr>
          <w:rFonts w:cs="Times New Roman"/>
          <w:noProof/>
        </w:rPr>
        <w:lastRenderedPageBreak/>
        <w:drawing>
          <wp:inline distT="0" distB="0" distL="0" distR="0" wp14:anchorId="35A8B3DC" wp14:editId="680DB9D6">
            <wp:extent cx="3219450" cy="2370396"/>
            <wp:effectExtent l="0" t="0" r="0" b="0"/>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admap msi.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21844" cy="2372158"/>
                    </a:xfrm>
                    <a:prstGeom prst="rect">
                      <a:avLst/>
                    </a:prstGeom>
                  </pic:spPr>
                </pic:pic>
              </a:graphicData>
            </a:graphic>
          </wp:inline>
        </w:drawing>
      </w:r>
    </w:p>
    <w:p w14:paraId="279D16F3" w14:textId="151BA215" w:rsidR="00D64A0D" w:rsidRPr="008A10EE" w:rsidRDefault="007A5824" w:rsidP="007A5824">
      <w:pPr>
        <w:pStyle w:val="Caption"/>
        <w:jc w:val="both"/>
        <w:rPr>
          <w:rFonts w:cs="Times New Roman"/>
          <w:lang w:val="en-US"/>
        </w:rPr>
      </w:pPr>
      <w:bookmarkStart w:id="47" w:name="_Toc48471592"/>
      <w:r w:rsidRPr="008A10EE">
        <w:rPr>
          <w:rFonts w:cs="Times New Roman"/>
        </w:rPr>
        <w:t xml:space="preserve">Gambar </w:t>
      </w:r>
      <w:r w:rsidR="00455A55">
        <w:rPr>
          <w:rFonts w:cs="Times New Roman"/>
        </w:rPr>
        <w:fldChar w:fldCharType="begin"/>
      </w:r>
      <w:r w:rsidR="00455A55">
        <w:rPr>
          <w:rFonts w:cs="Times New Roman"/>
        </w:rPr>
        <w:instrText xml:space="preserve"> STYLEREF 2 \s </w:instrText>
      </w:r>
      <w:r w:rsidR="00455A55">
        <w:rPr>
          <w:rFonts w:cs="Times New Roman"/>
        </w:rPr>
        <w:fldChar w:fldCharType="separate"/>
      </w:r>
      <w:r w:rsidR="00441E18">
        <w:rPr>
          <w:rFonts w:cs="Times New Roman"/>
          <w:noProof/>
        </w:rPr>
        <w:t>1.6</w:t>
      </w:r>
      <w:r w:rsidR="00455A55">
        <w:rPr>
          <w:rFonts w:cs="Times New Roman"/>
        </w:rPr>
        <w:fldChar w:fldCharType="end"/>
      </w:r>
      <w:r w:rsidR="00455A55">
        <w:rPr>
          <w:rFonts w:cs="Times New Roman"/>
        </w:rPr>
        <w:t>.</w:t>
      </w:r>
      <w:r w:rsidR="00455A55">
        <w:rPr>
          <w:rFonts w:cs="Times New Roman"/>
        </w:rPr>
        <w:fldChar w:fldCharType="begin"/>
      </w:r>
      <w:r w:rsidR="00455A55">
        <w:rPr>
          <w:rFonts w:cs="Times New Roman"/>
        </w:rPr>
        <w:instrText xml:space="preserve"> SEQ Gambar \* ARABIC \s 2 </w:instrText>
      </w:r>
      <w:r w:rsidR="00455A55">
        <w:rPr>
          <w:rFonts w:cs="Times New Roman"/>
        </w:rPr>
        <w:fldChar w:fldCharType="separate"/>
      </w:r>
      <w:r w:rsidR="00441E18">
        <w:rPr>
          <w:rFonts w:cs="Times New Roman"/>
          <w:noProof/>
        </w:rPr>
        <w:t>1</w:t>
      </w:r>
      <w:r w:rsidR="00455A55">
        <w:rPr>
          <w:rFonts w:cs="Times New Roman"/>
        </w:rPr>
        <w:fldChar w:fldCharType="end"/>
      </w:r>
      <w:r w:rsidRPr="008A10EE">
        <w:rPr>
          <w:rFonts w:cs="Times New Roman"/>
        </w:rPr>
        <w:t xml:space="preserve"> Roadmap Laboratorium Manajemen Sistem Informasi</w:t>
      </w:r>
      <w:bookmarkEnd w:id="47"/>
      <w:r w:rsidRPr="008A10EE">
        <w:rPr>
          <w:rFonts w:cs="Times New Roman"/>
        </w:rPr>
        <w:t xml:space="preserve"> </w:t>
      </w:r>
    </w:p>
    <w:p w14:paraId="1F4EB2AA" w14:textId="3322A696" w:rsidR="00C92CCE" w:rsidRPr="008A10EE" w:rsidRDefault="009749F6" w:rsidP="00522914">
      <w:pPr>
        <w:pStyle w:val="Heading2"/>
        <w:numPr>
          <w:ilvl w:val="1"/>
          <w:numId w:val="1"/>
        </w:numPr>
        <w:ind w:left="720" w:hanging="720"/>
        <w:rPr>
          <w:rFonts w:cs="Times New Roman"/>
          <w:lang w:val="en-US"/>
        </w:rPr>
      </w:pPr>
      <w:bookmarkStart w:id="48" w:name="_Toc48471502"/>
      <w:r w:rsidRPr="008A10EE">
        <w:rPr>
          <w:rFonts w:cs="Times New Roman"/>
          <w:lang w:val="en-US"/>
        </w:rPr>
        <w:t>Sistematika Penulisan</w:t>
      </w:r>
      <w:bookmarkEnd w:id="48"/>
    </w:p>
    <w:p w14:paraId="535D900C" w14:textId="2C2BB055" w:rsidR="009749F6" w:rsidRPr="008A10EE" w:rsidRDefault="009749F6" w:rsidP="00522914">
      <w:pPr>
        <w:spacing w:before="120" w:after="120"/>
        <w:rPr>
          <w:rFonts w:cs="Times New Roman"/>
          <w:lang w:val="en-US"/>
        </w:rPr>
      </w:pPr>
      <w:r w:rsidRPr="008A10EE">
        <w:rPr>
          <w:rFonts w:cs="Times New Roman"/>
          <w:lang w:val="en-US"/>
        </w:rPr>
        <w:t>Sistematika penulisan laporan tugas akhir disesuaikan dengan format yang telah ditentukan, yaitu ter</w:t>
      </w:r>
      <w:r w:rsidR="00522914" w:rsidRPr="008A10EE">
        <w:rPr>
          <w:rFonts w:cs="Times New Roman"/>
          <w:lang w:val="en-US"/>
        </w:rPr>
        <w:t>diri dari tujuh bab sebagai berikut.</w:t>
      </w:r>
    </w:p>
    <w:p w14:paraId="23186E12" w14:textId="3C1E3DE4" w:rsidR="00522914" w:rsidRPr="008A10EE" w:rsidRDefault="00522914" w:rsidP="00522914">
      <w:pPr>
        <w:spacing w:before="120" w:after="120"/>
        <w:rPr>
          <w:rFonts w:cs="Times New Roman"/>
          <w:b/>
          <w:bCs/>
          <w:lang w:val="en-US"/>
        </w:rPr>
      </w:pPr>
      <w:r w:rsidRPr="008A10EE">
        <w:rPr>
          <w:rFonts w:cs="Times New Roman"/>
          <w:b/>
          <w:bCs/>
          <w:lang w:val="en-US"/>
        </w:rPr>
        <w:t>BAB I PENDAHULUAN</w:t>
      </w:r>
    </w:p>
    <w:p w14:paraId="6F392EF0" w14:textId="0774612E" w:rsidR="001D0177" w:rsidRPr="008A10EE" w:rsidRDefault="00D64A0D" w:rsidP="00522914">
      <w:pPr>
        <w:spacing w:before="120" w:after="120"/>
        <w:rPr>
          <w:rFonts w:cs="Times New Roman"/>
          <w:lang w:val="en-US"/>
        </w:rPr>
      </w:pPr>
      <w:r w:rsidRPr="008A10EE">
        <w:rPr>
          <w:rFonts w:cs="Times New Roman"/>
          <w:lang w:val="en-US"/>
        </w:rPr>
        <w:t>Pada bab ini dijelaskan mengenai hal-hal penting yang menjadi latar belakang dilakukannya tugas akhir ini. Selain itu juga dijelaskan mengenai pentingnya melakukan peramalan untuk data intermiten melalui rumusan masalah, tujuan, batasan, manfaat, serta relevansi tugas akhir.</w:t>
      </w:r>
    </w:p>
    <w:p w14:paraId="49B712D7" w14:textId="3EBEC6BF" w:rsidR="00522914" w:rsidRPr="008A10EE" w:rsidRDefault="00A475F8" w:rsidP="00522914">
      <w:pPr>
        <w:spacing w:before="120" w:after="120"/>
        <w:rPr>
          <w:rFonts w:cs="Times New Roman"/>
          <w:b/>
          <w:bCs/>
          <w:lang w:val="en-US"/>
        </w:rPr>
      </w:pPr>
      <w:r w:rsidRPr="008A10EE">
        <w:rPr>
          <w:rFonts w:cs="Times New Roman"/>
          <w:b/>
          <w:bCs/>
          <w:lang w:val="en-US"/>
        </w:rPr>
        <w:t>BAB II TINJAUAN PUSTAKA</w:t>
      </w:r>
    </w:p>
    <w:p w14:paraId="37DB535F" w14:textId="5C0441B9" w:rsidR="004027D2" w:rsidRPr="008A10EE" w:rsidRDefault="00D64A0D" w:rsidP="00522914">
      <w:pPr>
        <w:spacing w:before="120" w:after="120"/>
        <w:rPr>
          <w:rFonts w:cs="Times New Roman"/>
          <w:lang w:val="en-US"/>
        </w:rPr>
      </w:pPr>
      <w:r w:rsidRPr="008A10EE">
        <w:rPr>
          <w:rFonts w:cs="Times New Roman"/>
          <w:lang w:val="en-US"/>
        </w:rPr>
        <w:t>Pada bab ini diuraikan beberapa teori dan penelitian lain yang terkait dengan topik tugas akhir.</w:t>
      </w:r>
    </w:p>
    <w:p w14:paraId="1D615AF2" w14:textId="74A5E37C" w:rsidR="00A475F8" w:rsidRPr="008A10EE" w:rsidRDefault="00A475F8" w:rsidP="00522914">
      <w:pPr>
        <w:spacing w:before="120" w:after="120"/>
        <w:rPr>
          <w:rFonts w:cs="Times New Roman"/>
          <w:b/>
          <w:bCs/>
          <w:lang w:val="en-US"/>
        </w:rPr>
      </w:pPr>
      <w:r w:rsidRPr="008A10EE">
        <w:rPr>
          <w:rFonts w:cs="Times New Roman"/>
          <w:b/>
          <w:bCs/>
          <w:lang w:val="en-US"/>
        </w:rPr>
        <w:t>BAB III METODOLOGI</w:t>
      </w:r>
    </w:p>
    <w:p w14:paraId="1B1505F5" w14:textId="5FD6D3FD" w:rsidR="00E82F93" w:rsidRPr="008A10EE" w:rsidRDefault="00D64A0D" w:rsidP="00522914">
      <w:pPr>
        <w:spacing w:before="120" w:after="120"/>
        <w:rPr>
          <w:rFonts w:cs="Times New Roman"/>
          <w:lang w:val="en-US"/>
        </w:rPr>
      </w:pPr>
      <w:r w:rsidRPr="008A10EE">
        <w:rPr>
          <w:rFonts w:cs="Times New Roman"/>
          <w:lang w:val="en-US"/>
        </w:rPr>
        <w:t>Pada bab ini menjelaskan tentang tahapan-tahapan yang dilakuka</w:t>
      </w:r>
      <w:r w:rsidR="00E17141">
        <w:rPr>
          <w:rFonts w:cs="Times New Roman"/>
          <w:lang w:val="en-US"/>
        </w:rPr>
        <w:t xml:space="preserve">n </w:t>
      </w:r>
      <w:r w:rsidRPr="008A10EE">
        <w:rPr>
          <w:rFonts w:cs="Times New Roman"/>
          <w:lang w:val="en-US"/>
        </w:rPr>
        <w:t>dalam melaksanakan</w:t>
      </w:r>
      <w:r w:rsidR="00E17141">
        <w:rPr>
          <w:rFonts w:cs="Times New Roman"/>
          <w:lang w:val="en-US"/>
        </w:rPr>
        <w:t xml:space="preserve"> </w:t>
      </w:r>
      <w:r w:rsidRPr="008A10EE">
        <w:rPr>
          <w:rFonts w:cs="Times New Roman"/>
          <w:lang w:val="en-US"/>
        </w:rPr>
        <w:t>peneliti</w:t>
      </w:r>
      <w:r w:rsidR="00E17141">
        <w:rPr>
          <w:rFonts w:cs="Times New Roman"/>
          <w:lang w:val="en-US"/>
        </w:rPr>
        <w:t xml:space="preserve">an </w:t>
      </w:r>
      <w:r w:rsidRPr="008A10EE">
        <w:rPr>
          <w:rFonts w:cs="Times New Roman"/>
          <w:lang w:val="en-US"/>
        </w:rPr>
        <w:t>tugas</w:t>
      </w:r>
      <w:r w:rsidR="00E17141">
        <w:rPr>
          <w:rFonts w:cs="Times New Roman"/>
          <w:lang w:val="en-US"/>
        </w:rPr>
        <w:t xml:space="preserve"> </w:t>
      </w:r>
      <w:r w:rsidRPr="008A10EE">
        <w:rPr>
          <w:rFonts w:cs="Times New Roman"/>
          <w:lang w:val="en-US"/>
        </w:rPr>
        <w:t>akhir</w:t>
      </w:r>
      <w:r w:rsidR="00E17141">
        <w:rPr>
          <w:rFonts w:cs="Times New Roman"/>
          <w:lang w:val="en-US"/>
        </w:rPr>
        <w:t xml:space="preserve"> (skripsi)</w:t>
      </w:r>
      <w:r w:rsidRPr="008A10EE">
        <w:rPr>
          <w:rFonts w:cs="Times New Roman"/>
          <w:lang w:val="en-US"/>
        </w:rPr>
        <w:t>.</w:t>
      </w:r>
    </w:p>
    <w:p w14:paraId="6B11A377" w14:textId="3FCFB346" w:rsidR="00A475F8" w:rsidRPr="008A10EE" w:rsidRDefault="00A475F8" w:rsidP="00522914">
      <w:pPr>
        <w:spacing w:before="120" w:after="120"/>
        <w:rPr>
          <w:rFonts w:cs="Times New Roman"/>
          <w:b/>
          <w:bCs/>
          <w:lang w:val="en-US"/>
        </w:rPr>
      </w:pPr>
      <w:r w:rsidRPr="008A10EE">
        <w:rPr>
          <w:rFonts w:cs="Times New Roman"/>
          <w:b/>
          <w:bCs/>
          <w:lang w:val="en-US"/>
        </w:rPr>
        <w:lastRenderedPageBreak/>
        <w:t>BAB IV PERANCANGAN</w:t>
      </w:r>
    </w:p>
    <w:p w14:paraId="1E1D65C4" w14:textId="00F1B79A" w:rsidR="001D0899" w:rsidRPr="008A10EE" w:rsidRDefault="00D64A0D" w:rsidP="00522914">
      <w:pPr>
        <w:spacing w:before="120" w:after="120"/>
        <w:rPr>
          <w:rFonts w:cs="Times New Roman"/>
          <w:lang w:val="en-US"/>
        </w:rPr>
      </w:pPr>
      <w:r w:rsidRPr="008A10EE">
        <w:rPr>
          <w:rFonts w:cs="Times New Roman"/>
          <w:lang w:val="en-US"/>
        </w:rPr>
        <w:t>Pada bab ini dituliskan rancangan proses penelitian yang akan dilakukan sesuai dengan metode yang dipilih.</w:t>
      </w:r>
    </w:p>
    <w:p w14:paraId="30BC0B5F" w14:textId="5BB5E90F" w:rsidR="00A475F8" w:rsidRPr="008A10EE" w:rsidRDefault="001D0177" w:rsidP="00522914">
      <w:pPr>
        <w:spacing w:before="120" w:after="120"/>
        <w:rPr>
          <w:rFonts w:cs="Times New Roman"/>
          <w:b/>
          <w:bCs/>
          <w:lang w:val="en-US"/>
        </w:rPr>
      </w:pPr>
      <w:r w:rsidRPr="008A10EE">
        <w:rPr>
          <w:rFonts w:cs="Times New Roman"/>
          <w:b/>
          <w:bCs/>
          <w:lang w:val="en-US"/>
        </w:rPr>
        <w:t>BAB V IMPLEMENTASI</w:t>
      </w:r>
    </w:p>
    <w:p w14:paraId="6CBAD4B0" w14:textId="4233541E" w:rsidR="006E1F3E" w:rsidRPr="008A10EE" w:rsidRDefault="00D64A0D" w:rsidP="00522914">
      <w:pPr>
        <w:spacing w:before="120" w:after="120"/>
        <w:rPr>
          <w:rFonts w:cs="Times New Roman"/>
          <w:lang w:val="en-US"/>
        </w:rPr>
      </w:pPr>
      <w:r w:rsidRPr="008A10EE">
        <w:rPr>
          <w:rFonts w:cs="Times New Roman"/>
          <w:lang w:val="en-US"/>
        </w:rPr>
        <w:t>Pada bab ini dituliskan proses pelaksanaan penelitian yang dilakukan, disertai penjelasan strategi yang dilakukan dan hambatan yang dihadapi selama melakukan proses penelitian.</w:t>
      </w:r>
    </w:p>
    <w:p w14:paraId="6C8DBD16" w14:textId="781284CC" w:rsidR="001D0177" w:rsidRPr="008A10EE" w:rsidRDefault="001D0177" w:rsidP="00522914">
      <w:pPr>
        <w:spacing w:before="120" w:after="120"/>
        <w:rPr>
          <w:rFonts w:cs="Times New Roman"/>
          <w:b/>
          <w:bCs/>
          <w:lang w:val="en-US"/>
        </w:rPr>
      </w:pPr>
      <w:r w:rsidRPr="008A10EE">
        <w:rPr>
          <w:rFonts w:cs="Times New Roman"/>
          <w:b/>
          <w:bCs/>
          <w:lang w:val="en-US"/>
        </w:rPr>
        <w:t>BAB VI HASIL DAN PEMBAHASAN</w:t>
      </w:r>
    </w:p>
    <w:p w14:paraId="0BE5D90B" w14:textId="13782BEC" w:rsidR="0072625B" w:rsidRPr="008A10EE" w:rsidRDefault="00D64A0D" w:rsidP="00522914">
      <w:pPr>
        <w:spacing w:before="120" w:after="120"/>
        <w:rPr>
          <w:rFonts w:cs="Times New Roman"/>
          <w:lang w:val="en-US"/>
        </w:rPr>
      </w:pPr>
      <w:r w:rsidRPr="008A10EE">
        <w:rPr>
          <w:rFonts w:cs="Times New Roman"/>
          <w:lang w:val="en-US"/>
        </w:rPr>
        <w:t xml:space="preserve">Pada bab ini akan dituliskan hasil setiap tahap penelitian yang dilakukan dan hasil akhir dari penelitian sesuai dengan perencanaan </w:t>
      </w:r>
      <w:r w:rsidR="00352988">
        <w:rPr>
          <w:rFonts w:cs="Times New Roman"/>
          <w:lang w:val="en-US"/>
        </w:rPr>
        <w:t xml:space="preserve">  </w:t>
      </w:r>
      <w:r w:rsidRPr="008A10EE">
        <w:rPr>
          <w:rFonts w:cs="Times New Roman"/>
          <w:lang w:val="en-US"/>
        </w:rPr>
        <w:t xml:space="preserve">yang </w:t>
      </w:r>
      <w:r w:rsidR="00352988">
        <w:rPr>
          <w:rFonts w:cs="Times New Roman"/>
          <w:lang w:val="en-US"/>
        </w:rPr>
        <w:t xml:space="preserve">  </w:t>
      </w:r>
      <w:r w:rsidRPr="008A10EE">
        <w:rPr>
          <w:rFonts w:cs="Times New Roman"/>
          <w:lang w:val="en-US"/>
        </w:rPr>
        <w:t>telah</w:t>
      </w:r>
      <w:r w:rsidR="00352988">
        <w:rPr>
          <w:rFonts w:cs="Times New Roman"/>
          <w:lang w:val="en-US"/>
        </w:rPr>
        <w:t xml:space="preserve">   </w:t>
      </w:r>
      <w:r w:rsidRPr="008A10EE">
        <w:rPr>
          <w:rFonts w:cs="Times New Roman"/>
          <w:lang w:val="en-US"/>
        </w:rPr>
        <w:t>disusun</w:t>
      </w:r>
      <w:r w:rsidR="00352988">
        <w:rPr>
          <w:rFonts w:cs="Times New Roman"/>
          <w:lang w:val="en-US"/>
        </w:rPr>
        <w:t xml:space="preserve">    pada    bab    sebelumnya</w:t>
      </w:r>
      <w:r w:rsidRPr="008A10EE">
        <w:rPr>
          <w:rFonts w:cs="Times New Roman"/>
          <w:lang w:val="en-US"/>
        </w:rPr>
        <w:t>.</w:t>
      </w:r>
    </w:p>
    <w:p w14:paraId="31F56AE2" w14:textId="3FF8EFDF" w:rsidR="001D0177" w:rsidRPr="008A10EE" w:rsidRDefault="001D0177" w:rsidP="00522914">
      <w:pPr>
        <w:spacing w:before="120" w:after="120"/>
        <w:rPr>
          <w:rFonts w:cs="Times New Roman"/>
          <w:b/>
          <w:bCs/>
          <w:lang w:val="en-US"/>
        </w:rPr>
      </w:pPr>
      <w:r w:rsidRPr="008A10EE">
        <w:rPr>
          <w:rFonts w:cs="Times New Roman"/>
          <w:b/>
          <w:bCs/>
          <w:lang w:val="en-US"/>
        </w:rPr>
        <w:t>BAB VII KESIMPULAN DAN SARAN</w:t>
      </w:r>
    </w:p>
    <w:p w14:paraId="12DE4175" w14:textId="339D2DC1" w:rsidR="00DC5A24" w:rsidRPr="0072625B" w:rsidRDefault="00D64A0D" w:rsidP="0072625B">
      <w:pPr>
        <w:spacing w:before="120" w:after="120"/>
        <w:rPr>
          <w:rFonts w:cs="Times New Roman"/>
          <w:lang w:val="en-US"/>
        </w:rPr>
        <w:sectPr w:rsidR="00DC5A24" w:rsidRPr="0072625B" w:rsidSect="005D6835">
          <w:headerReference w:type="even" r:id="rId38"/>
          <w:headerReference w:type="default" r:id="rId39"/>
          <w:footerReference w:type="even" r:id="rId40"/>
          <w:footerReference w:type="default" r:id="rId41"/>
          <w:pgSz w:w="8420" w:h="11907"/>
          <w:pgMar w:top="1134" w:right="1134" w:bottom="1134" w:left="1701" w:header="720" w:footer="720" w:gutter="0"/>
          <w:pgNumType w:start="1"/>
          <w:cols w:space="720"/>
          <w:titlePg/>
          <w:docGrid w:linePitch="360"/>
        </w:sectPr>
      </w:pPr>
      <w:r w:rsidRPr="008A10EE">
        <w:rPr>
          <w:rFonts w:cs="Times New Roman"/>
          <w:lang w:val="en-US"/>
        </w:rPr>
        <w:t>Bab ini berisi kesimpulan akhir dari serangkaian penelitian yang telah dilakukan serta saran terkait penelitian agar dapat dikembangkan lebih lanjut</w:t>
      </w:r>
      <w:r w:rsidR="0072625B">
        <w:rPr>
          <w:rFonts w:cs="Times New Roman"/>
          <w:lang w:val="en-US"/>
        </w:rPr>
        <w:t>.</w:t>
      </w:r>
    </w:p>
    <w:p w14:paraId="6824761C" w14:textId="0BC42795" w:rsidR="00C27983" w:rsidRPr="008A10EE" w:rsidRDefault="00C27983" w:rsidP="0072625B">
      <w:pPr>
        <w:tabs>
          <w:tab w:val="left" w:pos="1440"/>
        </w:tabs>
        <w:jc w:val="center"/>
        <w:rPr>
          <w:rFonts w:eastAsiaTheme="majorEastAsia" w:cs="Times New Roman"/>
          <w:b/>
          <w:noProof/>
          <w:color w:val="000000" w:themeColor="text1"/>
          <w:sz w:val="24"/>
          <w:szCs w:val="32"/>
          <w:lang w:val="id-ID"/>
        </w:rPr>
      </w:pPr>
      <w:bookmarkStart w:id="49" w:name="_Toc503886983"/>
      <w:bookmarkStart w:id="50" w:name="_Toc24484782"/>
      <w:r w:rsidRPr="008A10EE">
        <w:rPr>
          <w:rFonts w:cs="Times New Roman"/>
          <w:i/>
          <w:lang w:val="id-ID"/>
        </w:rPr>
        <w:lastRenderedPageBreak/>
        <w:t>Halaman ini sengaja dikosongkan</w:t>
      </w:r>
    </w:p>
    <w:p w14:paraId="6278C55C" w14:textId="2FF101BB" w:rsidR="00C27983" w:rsidRPr="008A10EE" w:rsidRDefault="00C27983" w:rsidP="0072625B">
      <w:pPr>
        <w:tabs>
          <w:tab w:val="left" w:pos="2127"/>
        </w:tabs>
        <w:jc w:val="center"/>
        <w:rPr>
          <w:rFonts w:cs="Times New Roman"/>
          <w:lang w:val="id-ID"/>
        </w:rPr>
        <w:sectPr w:rsidR="00C27983" w:rsidRPr="008A10EE" w:rsidSect="00B62142">
          <w:pgSz w:w="8420" w:h="11907"/>
          <w:pgMar w:top="1134" w:right="1134" w:bottom="1134" w:left="1701" w:header="720" w:footer="720" w:gutter="0"/>
          <w:cols w:space="720"/>
          <w:docGrid w:linePitch="360"/>
        </w:sectPr>
      </w:pPr>
    </w:p>
    <w:p w14:paraId="5D24C7A7" w14:textId="335E4856" w:rsidR="00445909" w:rsidRPr="008A10EE" w:rsidRDefault="00DC5A24" w:rsidP="0091399A">
      <w:pPr>
        <w:pStyle w:val="Heading1"/>
        <w:autoSpaceDE w:val="0"/>
        <w:spacing w:before="0" w:after="0"/>
        <w:rPr>
          <w:rFonts w:cs="Times New Roman"/>
          <w:noProof/>
          <w:sz w:val="24"/>
          <w:lang w:val="id-ID"/>
        </w:rPr>
      </w:pPr>
      <w:bookmarkStart w:id="51" w:name="_Toc48471503"/>
      <w:r w:rsidRPr="008A10EE">
        <w:rPr>
          <w:rFonts w:cs="Times New Roman"/>
          <w:noProof/>
          <w:sz w:val="24"/>
          <w:lang w:val="id-ID"/>
        </w:rPr>
        <w:lastRenderedPageBreak/>
        <w:t xml:space="preserve">BAB II </w:t>
      </w:r>
      <w:r w:rsidRPr="008A10EE">
        <w:rPr>
          <w:rFonts w:cs="Times New Roman"/>
          <w:noProof/>
          <w:sz w:val="24"/>
          <w:lang w:val="id-ID"/>
        </w:rPr>
        <w:br/>
        <w:t>TINJAUAN PUSTAKA</w:t>
      </w:r>
      <w:bookmarkStart w:id="52" w:name="_Toc26209260"/>
      <w:bookmarkStart w:id="53" w:name="_Toc26211645"/>
      <w:bookmarkStart w:id="54" w:name="_Toc26521511"/>
      <w:bookmarkStart w:id="55" w:name="_Toc27063029"/>
      <w:bookmarkStart w:id="56" w:name="_Toc27235926"/>
      <w:bookmarkStart w:id="57" w:name="_Toc30367062"/>
      <w:bookmarkStart w:id="58" w:name="_Toc31289353"/>
      <w:bookmarkEnd w:id="49"/>
      <w:bookmarkEnd w:id="50"/>
      <w:bookmarkEnd w:id="51"/>
      <w:bookmarkEnd w:id="52"/>
      <w:bookmarkEnd w:id="53"/>
      <w:bookmarkEnd w:id="54"/>
      <w:bookmarkEnd w:id="55"/>
      <w:bookmarkEnd w:id="56"/>
      <w:bookmarkEnd w:id="57"/>
      <w:bookmarkEnd w:id="58"/>
    </w:p>
    <w:p w14:paraId="20574F27" w14:textId="17A35B44" w:rsidR="0091399A" w:rsidRPr="008A10EE" w:rsidRDefault="0091399A" w:rsidP="007A5824">
      <w:pPr>
        <w:pStyle w:val="Heading1"/>
        <w:numPr>
          <w:ilvl w:val="0"/>
          <w:numId w:val="1"/>
        </w:numPr>
        <w:rPr>
          <w:rFonts w:cs="Times New Roman"/>
          <w:lang w:val="en-US"/>
        </w:rPr>
      </w:pPr>
      <w:bookmarkStart w:id="59" w:name="_Toc48157241"/>
      <w:bookmarkStart w:id="60" w:name="_Toc48471504"/>
      <w:bookmarkEnd w:id="59"/>
      <w:bookmarkEnd w:id="60"/>
    </w:p>
    <w:p w14:paraId="6A2DAD45" w14:textId="02BA01B4" w:rsidR="007E3062" w:rsidRPr="008A10EE" w:rsidRDefault="001C7CED" w:rsidP="005B0B9D">
      <w:pPr>
        <w:pStyle w:val="isi"/>
        <w:spacing w:before="0" w:after="0"/>
        <w:rPr>
          <w:lang w:val="en-US"/>
        </w:rPr>
      </w:pPr>
      <w:bookmarkStart w:id="61" w:name="_Toc516959974"/>
      <w:bookmarkEnd w:id="61"/>
      <w:r w:rsidRPr="008A10EE">
        <w:t>Pada bab ini akan dibahan mengenai tinjauan pustaka dari Tugas Akhir. Bab ini berisi dasar teori yang mendukung Tugas Akhir, baik berdasarkan studi sebelumnya maupun referensi lain. Adapun hal yang ada di dalam Tinjauan Pustaka adalah sebagai berikut</w:t>
      </w:r>
      <w:r w:rsidRPr="008A10EE">
        <w:rPr>
          <w:lang w:val="en-US"/>
        </w:rPr>
        <w:t>.</w:t>
      </w:r>
    </w:p>
    <w:p w14:paraId="3FEEB0F1" w14:textId="77777777" w:rsidR="00CB06AE" w:rsidRPr="008A10EE" w:rsidRDefault="00CB06AE" w:rsidP="00D0066A">
      <w:pPr>
        <w:pStyle w:val="ListParagraph"/>
        <w:keepNext/>
        <w:keepLines/>
        <w:numPr>
          <w:ilvl w:val="0"/>
          <w:numId w:val="4"/>
        </w:numPr>
        <w:spacing w:before="120" w:after="120"/>
        <w:contextualSpacing w:val="0"/>
        <w:outlineLvl w:val="1"/>
        <w:rPr>
          <w:rFonts w:eastAsiaTheme="majorEastAsia" w:cs="Times New Roman"/>
          <w:b/>
          <w:vanish/>
          <w:color w:val="000000" w:themeColor="text1"/>
          <w:szCs w:val="26"/>
          <w:lang w:val="id-ID"/>
        </w:rPr>
      </w:pPr>
      <w:bookmarkStart w:id="62" w:name="_Toc517955688"/>
      <w:bookmarkStart w:id="63" w:name="_Toc517956093"/>
      <w:bookmarkStart w:id="64" w:name="_Toc517956673"/>
      <w:bookmarkStart w:id="65" w:name="_Toc518562304"/>
      <w:bookmarkStart w:id="66" w:name="_Toc24484783"/>
      <w:bookmarkStart w:id="67" w:name="_Toc25852684"/>
      <w:bookmarkStart w:id="68" w:name="_Toc26177556"/>
      <w:bookmarkStart w:id="69" w:name="_Toc26209261"/>
      <w:bookmarkStart w:id="70" w:name="_Toc26211525"/>
      <w:bookmarkStart w:id="71" w:name="_Toc26211646"/>
      <w:bookmarkStart w:id="72" w:name="_Toc26252399"/>
      <w:bookmarkStart w:id="73" w:name="_Toc26475702"/>
      <w:bookmarkStart w:id="74" w:name="_Toc26485000"/>
      <w:bookmarkStart w:id="75" w:name="_Toc26521192"/>
      <w:bookmarkStart w:id="76" w:name="_Toc26521512"/>
      <w:bookmarkStart w:id="77" w:name="_Toc26902675"/>
      <w:bookmarkStart w:id="78" w:name="_Toc27033090"/>
      <w:bookmarkStart w:id="79" w:name="_Toc27063030"/>
      <w:bookmarkStart w:id="80" w:name="_Toc27235927"/>
      <w:bookmarkStart w:id="81" w:name="_Toc30367063"/>
      <w:bookmarkStart w:id="82" w:name="_Toc31289354"/>
      <w:bookmarkStart w:id="83" w:name="_Toc42950532"/>
      <w:bookmarkStart w:id="84" w:name="_Toc42955208"/>
      <w:bookmarkStart w:id="85" w:name="_Toc43147559"/>
      <w:bookmarkStart w:id="86" w:name="_Toc44009928"/>
      <w:bookmarkStart w:id="87" w:name="_Toc44314493"/>
      <w:bookmarkStart w:id="88" w:name="_Toc44314618"/>
      <w:bookmarkStart w:id="89" w:name="_Toc44314743"/>
      <w:bookmarkStart w:id="90" w:name="_Toc44314868"/>
      <w:bookmarkStart w:id="91" w:name="_Toc44346530"/>
      <w:bookmarkStart w:id="92" w:name="_Toc45104496"/>
      <w:bookmarkStart w:id="93" w:name="_Toc45106879"/>
      <w:bookmarkStart w:id="94" w:name="_Toc45106996"/>
      <w:bookmarkStart w:id="95" w:name="_Toc45107119"/>
      <w:bookmarkStart w:id="96" w:name="_Toc45107236"/>
      <w:bookmarkStart w:id="97" w:name="_Toc45107353"/>
      <w:bookmarkStart w:id="98" w:name="_Toc45107470"/>
      <w:bookmarkStart w:id="99" w:name="_Toc45107587"/>
      <w:bookmarkStart w:id="100" w:name="_Toc45107704"/>
      <w:bookmarkStart w:id="101" w:name="_Toc45107821"/>
      <w:bookmarkStart w:id="102" w:name="_Toc45107938"/>
      <w:bookmarkStart w:id="103" w:name="_Toc45108055"/>
      <w:bookmarkStart w:id="104" w:name="_Toc45108172"/>
      <w:bookmarkStart w:id="105" w:name="_Toc45128238"/>
      <w:bookmarkStart w:id="106" w:name="_Toc45129622"/>
      <w:bookmarkStart w:id="107" w:name="_Toc45129742"/>
      <w:bookmarkStart w:id="108" w:name="_Toc45129929"/>
      <w:bookmarkStart w:id="109" w:name="_Toc45492825"/>
      <w:bookmarkStart w:id="110" w:name="_Toc45541319"/>
      <w:bookmarkStart w:id="111" w:name="_Toc45746368"/>
      <w:bookmarkStart w:id="112" w:name="_Toc45911292"/>
      <w:bookmarkStart w:id="113" w:name="_Toc45964560"/>
      <w:bookmarkStart w:id="114" w:name="_Toc45964701"/>
      <w:bookmarkStart w:id="115" w:name="_Toc46103473"/>
      <w:bookmarkStart w:id="116" w:name="_Toc47792080"/>
      <w:bookmarkStart w:id="117" w:name="_Toc48039273"/>
      <w:bookmarkStart w:id="118" w:name="_Toc48119767"/>
      <w:bookmarkStart w:id="119" w:name="_Toc48123784"/>
      <w:bookmarkStart w:id="120" w:name="_Toc48123889"/>
      <w:bookmarkStart w:id="121" w:name="_Toc48157242"/>
      <w:bookmarkStart w:id="122" w:name="_Toc48158173"/>
      <w:bookmarkStart w:id="123" w:name="_Toc48160555"/>
      <w:bookmarkStart w:id="124" w:name="_Toc48163404"/>
      <w:bookmarkStart w:id="125" w:name="_Toc48256470"/>
      <w:bookmarkStart w:id="126" w:name="_Toc48259432"/>
      <w:bookmarkStart w:id="127" w:name="_Toc4847150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7AB11B74" w14:textId="77777777" w:rsidR="00CB06AE" w:rsidRPr="008A10EE" w:rsidRDefault="00CB06AE" w:rsidP="00D0066A">
      <w:pPr>
        <w:pStyle w:val="ListParagraph"/>
        <w:keepNext/>
        <w:keepLines/>
        <w:numPr>
          <w:ilvl w:val="0"/>
          <w:numId w:val="4"/>
        </w:numPr>
        <w:spacing w:before="120" w:after="120"/>
        <w:contextualSpacing w:val="0"/>
        <w:outlineLvl w:val="1"/>
        <w:rPr>
          <w:rFonts w:eastAsiaTheme="majorEastAsia" w:cs="Times New Roman"/>
          <w:b/>
          <w:vanish/>
          <w:color w:val="000000" w:themeColor="text1"/>
          <w:szCs w:val="26"/>
          <w:lang w:val="id-ID"/>
        </w:rPr>
      </w:pPr>
      <w:bookmarkStart w:id="128" w:name="_Toc516959975"/>
      <w:bookmarkStart w:id="129" w:name="_Toc517955689"/>
      <w:bookmarkStart w:id="130" w:name="_Toc517956094"/>
      <w:bookmarkStart w:id="131" w:name="_Toc517956674"/>
      <w:bookmarkStart w:id="132" w:name="_Toc518562305"/>
      <w:bookmarkStart w:id="133" w:name="_Toc24484784"/>
      <w:bookmarkStart w:id="134" w:name="_Toc25852685"/>
      <w:bookmarkStart w:id="135" w:name="_Toc26177557"/>
      <w:bookmarkStart w:id="136" w:name="_Toc26209262"/>
      <w:bookmarkStart w:id="137" w:name="_Toc26211526"/>
      <w:bookmarkStart w:id="138" w:name="_Toc26211647"/>
      <w:bookmarkStart w:id="139" w:name="_Toc26252400"/>
      <w:bookmarkStart w:id="140" w:name="_Toc26475703"/>
      <w:bookmarkStart w:id="141" w:name="_Toc26485001"/>
      <w:bookmarkStart w:id="142" w:name="_Toc26521193"/>
      <w:bookmarkStart w:id="143" w:name="_Toc26521513"/>
      <w:bookmarkStart w:id="144" w:name="_Toc26902676"/>
      <w:bookmarkStart w:id="145" w:name="_Toc27033091"/>
      <w:bookmarkStart w:id="146" w:name="_Toc27063031"/>
      <w:bookmarkStart w:id="147" w:name="_Toc27235928"/>
      <w:bookmarkStart w:id="148" w:name="_Toc30367064"/>
      <w:bookmarkStart w:id="149" w:name="_Toc31289355"/>
      <w:bookmarkStart w:id="150" w:name="_Toc42950533"/>
      <w:bookmarkStart w:id="151" w:name="_Toc42955209"/>
      <w:bookmarkStart w:id="152" w:name="_Toc43147560"/>
      <w:bookmarkStart w:id="153" w:name="_Toc44009929"/>
      <w:bookmarkStart w:id="154" w:name="_Toc44314494"/>
      <w:bookmarkStart w:id="155" w:name="_Toc44314619"/>
      <w:bookmarkStart w:id="156" w:name="_Toc44314744"/>
      <w:bookmarkStart w:id="157" w:name="_Toc44314869"/>
      <w:bookmarkStart w:id="158" w:name="_Toc44346531"/>
      <w:bookmarkStart w:id="159" w:name="_Toc45104497"/>
      <w:bookmarkStart w:id="160" w:name="_Toc45106880"/>
      <w:bookmarkStart w:id="161" w:name="_Toc45106997"/>
      <w:bookmarkStart w:id="162" w:name="_Toc45107120"/>
      <w:bookmarkStart w:id="163" w:name="_Toc45107237"/>
      <w:bookmarkStart w:id="164" w:name="_Toc45107354"/>
      <w:bookmarkStart w:id="165" w:name="_Toc45107471"/>
      <w:bookmarkStart w:id="166" w:name="_Toc45107588"/>
      <w:bookmarkStart w:id="167" w:name="_Toc45107705"/>
      <w:bookmarkStart w:id="168" w:name="_Toc45107822"/>
      <w:bookmarkStart w:id="169" w:name="_Toc45107939"/>
      <w:bookmarkStart w:id="170" w:name="_Toc45108056"/>
      <w:bookmarkStart w:id="171" w:name="_Toc45108173"/>
      <w:bookmarkStart w:id="172" w:name="_Toc45128239"/>
      <w:bookmarkStart w:id="173" w:name="_Toc45129623"/>
      <w:bookmarkStart w:id="174" w:name="_Toc45129743"/>
      <w:bookmarkStart w:id="175" w:name="_Toc45129930"/>
      <w:bookmarkStart w:id="176" w:name="_Toc45492826"/>
      <w:bookmarkStart w:id="177" w:name="_Toc45541320"/>
      <w:bookmarkStart w:id="178" w:name="_Toc45746369"/>
      <w:bookmarkStart w:id="179" w:name="_Toc45911293"/>
      <w:bookmarkStart w:id="180" w:name="_Toc45964561"/>
      <w:bookmarkStart w:id="181" w:name="_Toc45964702"/>
      <w:bookmarkStart w:id="182" w:name="_Toc46103474"/>
      <w:bookmarkStart w:id="183" w:name="_Toc47792081"/>
      <w:bookmarkStart w:id="184" w:name="_Toc48039274"/>
      <w:bookmarkStart w:id="185" w:name="_Toc48119768"/>
      <w:bookmarkStart w:id="186" w:name="_Toc48123785"/>
      <w:bookmarkStart w:id="187" w:name="_Toc48123890"/>
      <w:bookmarkStart w:id="188" w:name="_Toc48157243"/>
      <w:bookmarkStart w:id="189" w:name="_Toc48158174"/>
      <w:bookmarkStart w:id="190" w:name="_Toc48160556"/>
      <w:bookmarkStart w:id="191" w:name="_Toc48163405"/>
      <w:bookmarkStart w:id="192" w:name="_Toc48256471"/>
      <w:bookmarkStart w:id="193" w:name="_Toc48259433"/>
      <w:bookmarkStart w:id="194" w:name="_Toc48471506"/>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01F8787D" w14:textId="4306E5F7" w:rsidR="0025127D" w:rsidRPr="008A10EE" w:rsidRDefault="0025127D" w:rsidP="00D0066A">
      <w:pPr>
        <w:pStyle w:val="Heading2"/>
        <w:numPr>
          <w:ilvl w:val="1"/>
          <w:numId w:val="4"/>
        </w:numPr>
        <w:ind w:hanging="720"/>
        <w:rPr>
          <w:rFonts w:cs="Times New Roman"/>
          <w:lang w:val="id-ID"/>
        </w:rPr>
      </w:pPr>
      <w:bookmarkStart w:id="195" w:name="_Toc24484785"/>
      <w:bookmarkStart w:id="196" w:name="_Toc48471507"/>
      <w:r w:rsidRPr="008A10EE">
        <w:rPr>
          <w:rFonts w:cs="Times New Roman"/>
          <w:lang w:val="id-ID"/>
        </w:rPr>
        <w:t>Penelitian Sebelumnya</w:t>
      </w:r>
      <w:bookmarkEnd w:id="195"/>
      <w:bookmarkEnd w:id="196"/>
    </w:p>
    <w:p w14:paraId="351D61E1" w14:textId="4340B939" w:rsidR="00901BC4" w:rsidRPr="008A10EE" w:rsidRDefault="007E3062" w:rsidP="00901BC4">
      <w:pPr>
        <w:pStyle w:val="isi"/>
      </w:pPr>
      <w:r w:rsidRPr="008A10EE">
        <w:t xml:space="preserve">Tabel </w:t>
      </w:r>
      <w:r w:rsidR="00B12E85" w:rsidRPr="008A10EE">
        <w:rPr>
          <w:lang w:val="en-US"/>
        </w:rPr>
        <w:t>2.</w:t>
      </w:r>
      <w:r w:rsidRPr="008A10EE">
        <w:t>1 menampilkan daftar penelitian sebelumnya yang mendasari tugas akhir ini.</w:t>
      </w:r>
    </w:p>
    <w:p w14:paraId="2E225B09" w14:textId="746D02E4" w:rsidR="00901BC4" w:rsidRPr="008A10EE" w:rsidRDefault="00901BC4" w:rsidP="00901BC4">
      <w:pPr>
        <w:pStyle w:val="Caption"/>
        <w:keepNext/>
        <w:rPr>
          <w:rFonts w:cs="Times New Roman"/>
        </w:rPr>
      </w:pPr>
      <w:bookmarkStart w:id="197" w:name="_Toc48471603"/>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2</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w:t>
      </w:r>
      <w:r w:rsidR="00182426">
        <w:rPr>
          <w:rFonts w:cs="Times New Roman"/>
        </w:rPr>
        <w:fldChar w:fldCharType="end"/>
      </w:r>
      <w:r w:rsidRPr="008A10EE">
        <w:rPr>
          <w:rFonts w:cs="Times New Roman"/>
        </w:rPr>
        <w:t xml:space="preserve"> Penelitian </w:t>
      </w:r>
      <w:r w:rsidR="003428C8">
        <w:rPr>
          <w:rFonts w:cs="Times New Roman"/>
        </w:rPr>
        <w:t>S</w:t>
      </w:r>
      <w:r w:rsidRPr="008A10EE">
        <w:rPr>
          <w:rFonts w:cs="Times New Roman"/>
        </w:rPr>
        <w:t>ebelumnya</w:t>
      </w:r>
      <w:bookmarkEnd w:id="197"/>
    </w:p>
    <w:tbl>
      <w:tblPr>
        <w:tblStyle w:val="TableGrid"/>
        <w:tblW w:w="5575" w:type="dxa"/>
        <w:jc w:val="center"/>
        <w:tblLook w:val="04A0" w:firstRow="1" w:lastRow="0" w:firstColumn="1" w:lastColumn="0" w:noHBand="0" w:noVBand="1"/>
      </w:tblPr>
      <w:tblGrid>
        <w:gridCol w:w="1705"/>
        <w:gridCol w:w="3870"/>
      </w:tblGrid>
      <w:tr w:rsidR="001C7CED" w:rsidRPr="008A10EE" w14:paraId="46D01146" w14:textId="77777777" w:rsidTr="00025FF7">
        <w:trPr>
          <w:jc w:val="center"/>
        </w:trPr>
        <w:tc>
          <w:tcPr>
            <w:tcW w:w="5575" w:type="dxa"/>
            <w:gridSpan w:val="2"/>
            <w:shd w:val="clear" w:color="auto" w:fill="B4C6E7" w:themeFill="accent1" w:themeFillTint="66"/>
            <w:vAlign w:val="center"/>
          </w:tcPr>
          <w:p w14:paraId="11676666" w14:textId="00617A64" w:rsidR="001C7CED" w:rsidRPr="008A10EE" w:rsidRDefault="001C7CED" w:rsidP="00025FF7">
            <w:pPr>
              <w:jc w:val="center"/>
              <w:rPr>
                <w:rFonts w:cs="Times New Roman"/>
                <w:sz w:val="20"/>
                <w:szCs w:val="20"/>
              </w:rPr>
            </w:pPr>
            <w:r w:rsidRPr="008A10EE">
              <w:rPr>
                <w:rFonts w:cs="Times New Roman"/>
                <w:b/>
                <w:bCs/>
                <w:sz w:val="20"/>
                <w:szCs w:val="20"/>
              </w:rPr>
              <w:t>Penelitian Pertama</w:t>
            </w:r>
          </w:p>
        </w:tc>
      </w:tr>
      <w:tr w:rsidR="001C7CED" w:rsidRPr="008A10EE" w14:paraId="7763E281" w14:textId="77777777" w:rsidTr="00025FF7">
        <w:trPr>
          <w:jc w:val="center"/>
        </w:trPr>
        <w:tc>
          <w:tcPr>
            <w:tcW w:w="1705" w:type="dxa"/>
            <w:vAlign w:val="center"/>
          </w:tcPr>
          <w:p w14:paraId="37338971" w14:textId="77777777" w:rsidR="001C7CED" w:rsidRPr="008A10EE" w:rsidRDefault="001C7CED" w:rsidP="00025FF7">
            <w:pPr>
              <w:rPr>
                <w:rFonts w:cs="Times New Roman"/>
                <w:sz w:val="20"/>
                <w:szCs w:val="20"/>
              </w:rPr>
            </w:pPr>
            <w:r w:rsidRPr="008A10EE">
              <w:rPr>
                <w:rFonts w:cs="Times New Roman"/>
                <w:sz w:val="20"/>
                <w:szCs w:val="20"/>
              </w:rPr>
              <w:t>Judul Penelitian</w:t>
            </w:r>
          </w:p>
        </w:tc>
        <w:tc>
          <w:tcPr>
            <w:tcW w:w="3870" w:type="dxa"/>
            <w:vAlign w:val="center"/>
          </w:tcPr>
          <w:p w14:paraId="4F2C73D0" w14:textId="45203152" w:rsidR="001C7CED" w:rsidRPr="008A10EE" w:rsidRDefault="001C7CED" w:rsidP="00025FF7">
            <w:pPr>
              <w:rPr>
                <w:rFonts w:cs="Times New Roman"/>
                <w:sz w:val="20"/>
                <w:szCs w:val="20"/>
              </w:rPr>
            </w:pPr>
            <w:r w:rsidRPr="008A10EE">
              <w:rPr>
                <w:rFonts w:cs="Times New Roman"/>
                <w:sz w:val="20"/>
                <w:szCs w:val="20"/>
              </w:rPr>
              <w:t>Successful implementation of information and communication technology integration in Malaysian public schools: An activity systems analysis approach</w:t>
            </w:r>
            <w:r w:rsidR="00D135B1" w:rsidRPr="008A10EE">
              <w:rPr>
                <w:rFonts w:cs="Times New Roman"/>
                <w:sz w:val="20"/>
                <w:szCs w:val="20"/>
              </w:rPr>
              <w:t xml:space="preserve"> </w:t>
            </w:r>
            <w:r w:rsidR="00D135B1" w:rsidRPr="008A10EE">
              <w:rPr>
                <w:rFonts w:cs="Times New Roman"/>
                <w:sz w:val="20"/>
                <w:szCs w:val="20"/>
              </w:rPr>
              <w:fldChar w:fldCharType="begin" w:fldLock="1"/>
            </w:r>
            <w:r w:rsidR="00D135B1" w:rsidRPr="008A10EE">
              <w:rPr>
                <w:rFonts w:cs="Times New Roman"/>
                <w:sz w:val="20"/>
                <w:szCs w:val="20"/>
              </w:rPr>
              <w:instrText>ADDIN CSL_CITATION {"citationItems":[{"id":"ITEM-1","itemData":{"DOI":"10.1016/j.stueduc.2018.05.003","ISSN":"0191491X","abstract":"This multiple-case study drew upon Engeström's (1987) activity theory (AT) to understand the conditions and explain the systematic contradictions that facilitate successful Information and Communication Technology (ICT) integration in schools. The data were collected through in-depth interviews and document analysis from one primary and one secondary public school in Malaysia. In-depth interviews were carried out with nine participants, including principals, ICT coordinators, and teachers. Findings revealed three conditions that led to successful ICT integration: 1) types of ICT tools in the school, 2) rules and regulations in the school that shape the ICT culture, and 3) division of labour within the school community. The findings indicate that school stakeholders must work together to resolve tensions introduced by systemic contradictions in different activity systems, which shape school ICT culture. The study aims to enrich the discourse on ICT integration by assisting school stakeholders to reflect on their own ICT integration strategies.","author":[{"dropping-particle":"","family":"Razak","given":"N. Asiah","non-dropping-particle":"","parse-names":false,"suffix":""},{"dropping-particle":"","family":"Jalil","given":"Habibah Ab","non-dropping-particle":"","parse-names":false,"suffix":""},{"dropping-particle":"","family":"Krauss","given":"Steven Eric","non-dropping-particle":"","parse-names":false,"suffix":""},{"dropping-particle":"","family":"Ahmad","given":"Nor Aniza","non-dropping-particle":"","parse-names":false,"suffix":""}],"container-title":"Studies in Educational Evaluation","id":"ITEM-1","issue":"May","issued":{"date-parts":[["2018"]]},"page":"17-29","publisher":"Elsevier","title":"Successful implementation of information and communication technology integration in Malaysian public schools: An activity systems analysis approach","type":"article-journal","volume":"58"},"uris":["http://www.mendeley.com/documents/?uuid=c64a795f-ad35-44d7-aec0-e653fe10bcd4"]}],"mendeley":{"formattedCitation":"[3]","plainTextFormattedCitation":"[3]","previouslyFormattedCitation":"[3]"},"properties":{"noteIndex":0},"schema":"https://github.com/citation-style-language/schema/raw/master/csl-citation.json"}</w:instrText>
            </w:r>
            <w:r w:rsidR="00D135B1" w:rsidRPr="008A10EE">
              <w:rPr>
                <w:rFonts w:cs="Times New Roman"/>
                <w:sz w:val="20"/>
                <w:szCs w:val="20"/>
              </w:rPr>
              <w:fldChar w:fldCharType="separate"/>
            </w:r>
            <w:r w:rsidR="00D135B1" w:rsidRPr="008A10EE">
              <w:rPr>
                <w:rFonts w:cs="Times New Roman"/>
                <w:noProof/>
                <w:sz w:val="20"/>
                <w:szCs w:val="20"/>
              </w:rPr>
              <w:t>[3]</w:t>
            </w:r>
            <w:r w:rsidR="00D135B1" w:rsidRPr="008A10EE">
              <w:rPr>
                <w:rFonts w:cs="Times New Roman"/>
                <w:sz w:val="20"/>
                <w:szCs w:val="20"/>
              </w:rPr>
              <w:fldChar w:fldCharType="end"/>
            </w:r>
          </w:p>
        </w:tc>
      </w:tr>
      <w:tr w:rsidR="001C7CED" w:rsidRPr="008A10EE" w14:paraId="3CA8FD4D" w14:textId="77777777" w:rsidTr="00025FF7">
        <w:trPr>
          <w:jc w:val="center"/>
        </w:trPr>
        <w:tc>
          <w:tcPr>
            <w:tcW w:w="1705" w:type="dxa"/>
            <w:vAlign w:val="center"/>
          </w:tcPr>
          <w:p w14:paraId="4DF556F0" w14:textId="625864E4" w:rsidR="001C7CED" w:rsidRPr="008A10EE" w:rsidRDefault="001C7CED" w:rsidP="00025FF7">
            <w:pPr>
              <w:rPr>
                <w:rFonts w:cs="Times New Roman"/>
                <w:sz w:val="20"/>
                <w:szCs w:val="20"/>
              </w:rPr>
            </w:pPr>
            <w:r w:rsidRPr="008A10EE">
              <w:rPr>
                <w:rFonts w:cs="Times New Roman"/>
                <w:sz w:val="20"/>
                <w:szCs w:val="20"/>
              </w:rPr>
              <w:t>Nama Peneliti</w:t>
            </w:r>
            <w:r w:rsidR="002D3BC0" w:rsidRPr="008A10EE">
              <w:rPr>
                <w:rFonts w:cs="Times New Roman"/>
                <w:sz w:val="20"/>
                <w:szCs w:val="20"/>
              </w:rPr>
              <w:t>;</w:t>
            </w:r>
            <w:r w:rsidRPr="008A10EE">
              <w:rPr>
                <w:rFonts w:cs="Times New Roman"/>
                <w:sz w:val="20"/>
                <w:szCs w:val="20"/>
              </w:rPr>
              <w:t xml:space="preserve"> Tahun</w:t>
            </w:r>
          </w:p>
        </w:tc>
        <w:tc>
          <w:tcPr>
            <w:tcW w:w="3870" w:type="dxa"/>
            <w:vAlign w:val="center"/>
          </w:tcPr>
          <w:p w14:paraId="58151A90" w14:textId="1E8E96BA" w:rsidR="001C7CED" w:rsidRPr="008A10EE" w:rsidRDefault="001C7CED" w:rsidP="00025FF7">
            <w:pPr>
              <w:rPr>
                <w:rFonts w:cs="Times New Roman"/>
                <w:sz w:val="20"/>
                <w:szCs w:val="20"/>
              </w:rPr>
            </w:pPr>
            <w:r w:rsidRPr="008A10EE">
              <w:rPr>
                <w:rFonts w:cs="Times New Roman"/>
                <w:sz w:val="20"/>
                <w:szCs w:val="20"/>
              </w:rPr>
              <w:t>N. Asiah Razak</w:t>
            </w:r>
            <w:r w:rsidR="000455EA" w:rsidRPr="008A10EE">
              <w:rPr>
                <w:rFonts w:cs="Times New Roman"/>
                <w:sz w:val="20"/>
                <w:szCs w:val="20"/>
              </w:rPr>
              <w:t>;</w:t>
            </w:r>
            <w:r w:rsidRPr="008A10EE">
              <w:rPr>
                <w:rFonts w:cs="Times New Roman"/>
                <w:sz w:val="20"/>
                <w:szCs w:val="20"/>
              </w:rPr>
              <w:t xml:space="preserve"> Habibah Ab. Jalil</w:t>
            </w:r>
            <w:r w:rsidR="000455EA" w:rsidRPr="008A10EE">
              <w:rPr>
                <w:rFonts w:cs="Times New Roman"/>
                <w:sz w:val="20"/>
                <w:szCs w:val="20"/>
              </w:rPr>
              <w:t>;</w:t>
            </w:r>
            <w:r w:rsidRPr="008A10EE">
              <w:rPr>
                <w:rFonts w:cs="Times New Roman"/>
                <w:sz w:val="20"/>
                <w:szCs w:val="20"/>
              </w:rPr>
              <w:t xml:space="preserve"> Steven Eric Krauss</w:t>
            </w:r>
            <w:r w:rsidR="000455EA" w:rsidRPr="008A10EE">
              <w:rPr>
                <w:rFonts w:cs="Times New Roman"/>
                <w:sz w:val="20"/>
                <w:szCs w:val="20"/>
              </w:rPr>
              <w:t>;</w:t>
            </w:r>
            <w:r w:rsidRPr="008A10EE">
              <w:rPr>
                <w:rFonts w:cs="Times New Roman"/>
                <w:sz w:val="20"/>
                <w:szCs w:val="20"/>
              </w:rPr>
              <w:t xml:space="preserve"> Nor Aniza Ahmad; 2018</w:t>
            </w:r>
          </w:p>
        </w:tc>
      </w:tr>
      <w:tr w:rsidR="001C7CED" w:rsidRPr="008A10EE" w14:paraId="2B5F3E33" w14:textId="77777777" w:rsidTr="00025FF7">
        <w:trPr>
          <w:jc w:val="center"/>
        </w:trPr>
        <w:tc>
          <w:tcPr>
            <w:tcW w:w="1705" w:type="dxa"/>
            <w:vAlign w:val="center"/>
          </w:tcPr>
          <w:p w14:paraId="3A0A3788" w14:textId="77777777" w:rsidR="001C7CED" w:rsidRPr="008A10EE" w:rsidRDefault="001C7CED" w:rsidP="00025FF7">
            <w:pPr>
              <w:rPr>
                <w:rFonts w:cs="Times New Roman"/>
                <w:sz w:val="20"/>
                <w:szCs w:val="20"/>
              </w:rPr>
            </w:pPr>
            <w:r w:rsidRPr="008A10EE">
              <w:rPr>
                <w:rFonts w:cs="Times New Roman"/>
                <w:sz w:val="20"/>
                <w:szCs w:val="20"/>
              </w:rPr>
              <w:t>Deskripsi Umum Penelitian</w:t>
            </w:r>
          </w:p>
        </w:tc>
        <w:tc>
          <w:tcPr>
            <w:tcW w:w="3870" w:type="dxa"/>
            <w:vAlign w:val="center"/>
          </w:tcPr>
          <w:p w14:paraId="35013DF7" w14:textId="77777777" w:rsidR="001C7CED" w:rsidRPr="008A10EE" w:rsidRDefault="001C7CED" w:rsidP="00025FF7">
            <w:pPr>
              <w:jc w:val="both"/>
              <w:rPr>
                <w:rFonts w:cs="Times New Roman"/>
                <w:sz w:val="20"/>
                <w:szCs w:val="20"/>
              </w:rPr>
            </w:pPr>
            <w:r w:rsidRPr="008A10EE">
              <w:rPr>
                <w:rFonts w:cs="Times New Roman"/>
                <w:sz w:val="20"/>
                <w:szCs w:val="20"/>
              </w:rPr>
              <w:t>Penelitian ini dilakukan untuk memahami kondisi dan menjelaskan kontradiksi sistematis yang mendukung keberhasilan Teknologi Informasi dan Komunikasi (TIK) yang terintegrasi pada sekolah di Malaysia.</w:t>
            </w:r>
          </w:p>
          <w:p w14:paraId="0BB2F33E" w14:textId="77777777" w:rsidR="001C7CED" w:rsidRPr="008A10EE" w:rsidRDefault="001C7CED" w:rsidP="00025FF7">
            <w:pPr>
              <w:jc w:val="both"/>
              <w:rPr>
                <w:rFonts w:cs="Times New Roman"/>
                <w:sz w:val="20"/>
                <w:szCs w:val="20"/>
                <w:highlight w:val="yellow"/>
              </w:rPr>
            </w:pPr>
          </w:p>
          <w:p w14:paraId="6B2A4213" w14:textId="77777777" w:rsidR="001C7CED" w:rsidRPr="008A10EE" w:rsidRDefault="001C7CED" w:rsidP="00025FF7">
            <w:pPr>
              <w:jc w:val="both"/>
              <w:rPr>
                <w:rFonts w:cs="Times New Roman"/>
                <w:sz w:val="20"/>
                <w:szCs w:val="20"/>
              </w:rPr>
            </w:pPr>
            <w:r w:rsidRPr="008A10EE">
              <w:rPr>
                <w:rFonts w:cs="Times New Roman"/>
                <w:sz w:val="20"/>
                <w:szCs w:val="20"/>
              </w:rPr>
              <w:t>Metode Penelitian :</w:t>
            </w:r>
          </w:p>
          <w:p w14:paraId="4F35C7B7" w14:textId="77777777" w:rsidR="001C7CED" w:rsidRPr="008A10EE" w:rsidRDefault="001C7CED" w:rsidP="00770F3A">
            <w:pPr>
              <w:pStyle w:val="ListParagraph"/>
              <w:numPr>
                <w:ilvl w:val="0"/>
                <w:numId w:val="20"/>
              </w:numPr>
              <w:jc w:val="both"/>
              <w:rPr>
                <w:rFonts w:cs="Times New Roman"/>
                <w:sz w:val="20"/>
                <w:szCs w:val="20"/>
              </w:rPr>
            </w:pPr>
            <w:r w:rsidRPr="008A10EE">
              <w:rPr>
                <w:rFonts w:cs="Times New Roman"/>
                <w:sz w:val="20"/>
                <w:szCs w:val="20"/>
              </w:rPr>
              <w:t>Data pada penelitian ini dikumpulkan melalui wawancara mendalam (</w:t>
            </w:r>
            <w:r w:rsidRPr="008A10EE">
              <w:rPr>
                <w:rFonts w:cs="Times New Roman"/>
                <w:i/>
                <w:iCs/>
                <w:sz w:val="20"/>
                <w:szCs w:val="20"/>
              </w:rPr>
              <w:t>depth-interview</w:t>
            </w:r>
            <w:r w:rsidRPr="008A10EE">
              <w:rPr>
                <w:rFonts w:cs="Times New Roman"/>
                <w:sz w:val="20"/>
                <w:szCs w:val="20"/>
              </w:rPr>
              <w:t>) dan analisis dokumen dari sekolah ditingkat dasar dan menengah.</w:t>
            </w:r>
          </w:p>
          <w:p w14:paraId="5D3B9836" w14:textId="77777777" w:rsidR="001C7CED" w:rsidRPr="008A10EE" w:rsidRDefault="001C7CED" w:rsidP="00770F3A">
            <w:pPr>
              <w:pStyle w:val="ListParagraph"/>
              <w:numPr>
                <w:ilvl w:val="0"/>
                <w:numId w:val="20"/>
              </w:numPr>
              <w:jc w:val="both"/>
              <w:rPr>
                <w:rFonts w:cs="Times New Roman"/>
                <w:sz w:val="20"/>
                <w:szCs w:val="20"/>
              </w:rPr>
            </w:pPr>
            <w:r w:rsidRPr="008A10EE">
              <w:rPr>
                <w:rFonts w:cs="Times New Roman"/>
                <w:sz w:val="20"/>
                <w:szCs w:val="20"/>
              </w:rPr>
              <w:t>Wawancara mendalam dilakukan dengan 9 peserta, termasuk kepala sekolah, koordinator TK, dan guru.</w:t>
            </w:r>
          </w:p>
          <w:p w14:paraId="524B3C90" w14:textId="77777777" w:rsidR="001C7CED" w:rsidRPr="008A10EE" w:rsidRDefault="001C7CED" w:rsidP="00025FF7">
            <w:pPr>
              <w:jc w:val="both"/>
              <w:rPr>
                <w:rFonts w:cs="Times New Roman"/>
                <w:sz w:val="20"/>
                <w:szCs w:val="20"/>
                <w:highlight w:val="yellow"/>
              </w:rPr>
            </w:pPr>
          </w:p>
        </w:tc>
      </w:tr>
      <w:tr w:rsidR="001C7CED" w:rsidRPr="008A10EE" w14:paraId="3FC8C756" w14:textId="77777777" w:rsidTr="00025FF7">
        <w:trPr>
          <w:jc w:val="center"/>
        </w:trPr>
        <w:tc>
          <w:tcPr>
            <w:tcW w:w="1705" w:type="dxa"/>
            <w:vAlign w:val="center"/>
          </w:tcPr>
          <w:p w14:paraId="7FE1F4DA" w14:textId="77777777" w:rsidR="001C7CED" w:rsidRPr="008A10EE" w:rsidRDefault="001C7CED" w:rsidP="00025FF7">
            <w:pPr>
              <w:rPr>
                <w:rFonts w:cs="Times New Roman"/>
                <w:sz w:val="20"/>
                <w:szCs w:val="20"/>
              </w:rPr>
            </w:pPr>
            <w:r w:rsidRPr="008A10EE">
              <w:rPr>
                <w:rFonts w:cs="Times New Roman"/>
                <w:sz w:val="20"/>
                <w:szCs w:val="20"/>
              </w:rPr>
              <w:lastRenderedPageBreak/>
              <w:t>Hubungan dengan Tugas Akhir</w:t>
            </w:r>
          </w:p>
        </w:tc>
        <w:tc>
          <w:tcPr>
            <w:tcW w:w="3870" w:type="dxa"/>
            <w:vAlign w:val="center"/>
          </w:tcPr>
          <w:p w14:paraId="1A7B5698" w14:textId="77777777" w:rsidR="001C7CED" w:rsidRPr="008A10EE" w:rsidRDefault="001C7CED" w:rsidP="00025FF7">
            <w:pPr>
              <w:jc w:val="both"/>
              <w:rPr>
                <w:rFonts w:cs="Times New Roman"/>
                <w:sz w:val="20"/>
                <w:szCs w:val="20"/>
              </w:rPr>
            </w:pPr>
            <w:r w:rsidRPr="008A10EE">
              <w:rPr>
                <w:rFonts w:cs="Times New Roman"/>
                <w:sz w:val="20"/>
                <w:szCs w:val="20"/>
              </w:rPr>
              <w:t>Pada penelitian yang dilakukan ini berkaitan dengan faktor keberhasilan dalam pengimplementasian TIK yang terintegrasi pada sekolah ditingkat dasar dan menengah di Malaysia. Sehingga penelitian ini sangat berhubungan dengan tugas akhir ini yaitu mencari faktor kesuksesan Sistem Informasi Terpadu pada Perguruan Tinggi.</w:t>
            </w:r>
          </w:p>
          <w:p w14:paraId="08B5C164" w14:textId="77777777" w:rsidR="001C7CED" w:rsidRPr="008A10EE" w:rsidRDefault="001C7CED" w:rsidP="00025FF7">
            <w:pPr>
              <w:jc w:val="both"/>
              <w:rPr>
                <w:rFonts w:cs="Times New Roman"/>
                <w:sz w:val="20"/>
                <w:szCs w:val="20"/>
                <w:highlight w:val="yellow"/>
              </w:rPr>
            </w:pPr>
          </w:p>
        </w:tc>
      </w:tr>
      <w:tr w:rsidR="001C7CED" w:rsidRPr="008A10EE" w14:paraId="7A214CD2" w14:textId="77777777" w:rsidTr="00025FF7">
        <w:trPr>
          <w:jc w:val="center"/>
        </w:trPr>
        <w:tc>
          <w:tcPr>
            <w:tcW w:w="1705" w:type="dxa"/>
            <w:vAlign w:val="center"/>
          </w:tcPr>
          <w:p w14:paraId="1493F5F4" w14:textId="77777777" w:rsidR="001C7CED" w:rsidRPr="008A10EE" w:rsidRDefault="001C7CED" w:rsidP="00025FF7">
            <w:pPr>
              <w:rPr>
                <w:rFonts w:cs="Times New Roman"/>
                <w:sz w:val="20"/>
                <w:szCs w:val="20"/>
              </w:rPr>
            </w:pPr>
            <w:r w:rsidRPr="008A10EE">
              <w:rPr>
                <w:rFonts w:cs="Times New Roman"/>
                <w:sz w:val="20"/>
                <w:szCs w:val="20"/>
              </w:rPr>
              <w:t>Kelebihan Penelitian</w:t>
            </w:r>
          </w:p>
        </w:tc>
        <w:tc>
          <w:tcPr>
            <w:tcW w:w="3870" w:type="dxa"/>
            <w:vAlign w:val="center"/>
          </w:tcPr>
          <w:p w14:paraId="0B4F3E9A" w14:textId="77777777" w:rsidR="001C7CED" w:rsidRPr="008A10EE" w:rsidRDefault="001C7CED" w:rsidP="00025FF7">
            <w:pPr>
              <w:jc w:val="both"/>
              <w:rPr>
                <w:rFonts w:cs="Times New Roman"/>
                <w:sz w:val="20"/>
                <w:szCs w:val="20"/>
              </w:rPr>
            </w:pPr>
            <w:r w:rsidRPr="008A10EE">
              <w:rPr>
                <w:rFonts w:cs="Times New Roman"/>
                <w:sz w:val="20"/>
                <w:szCs w:val="20"/>
              </w:rPr>
              <w:t xml:space="preserve">Penelitian ini menggunakan metode </w:t>
            </w:r>
            <w:r w:rsidRPr="008A10EE">
              <w:rPr>
                <w:rFonts w:cs="Times New Roman"/>
                <w:i/>
                <w:iCs/>
                <w:sz w:val="20"/>
                <w:szCs w:val="20"/>
              </w:rPr>
              <w:t xml:space="preserve">qualitative multiple-case study </w:t>
            </w:r>
            <w:r w:rsidRPr="008A10EE">
              <w:rPr>
                <w:rFonts w:cs="Times New Roman"/>
                <w:sz w:val="20"/>
                <w:szCs w:val="20"/>
              </w:rPr>
              <w:t xml:space="preserve">dari 2 tingkatan sekolah yaitu sekolah dasar dan sekolah menengah untuk mengeksplorasi kegiatan sekolah yang berkontribusi pada integrasi TIK. Sehingga data yang terkumpul dari studi kasus ini akan dapat menjadi pembanding karena karakter dari sekolah ditingkat dasar dan menengah sangatlah berbeda. Pendekatan antar-kasus ini menggunakan </w:t>
            </w:r>
            <w:r w:rsidRPr="008A10EE">
              <w:rPr>
                <w:rFonts w:cs="Times New Roman"/>
                <w:i/>
                <w:iCs/>
                <w:sz w:val="20"/>
                <w:szCs w:val="20"/>
              </w:rPr>
              <w:t xml:space="preserve">content analysis </w:t>
            </w:r>
            <w:r w:rsidRPr="008A10EE">
              <w:rPr>
                <w:rFonts w:cs="Times New Roman"/>
                <w:sz w:val="20"/>
                <w:szCs w:val="20"/>
              </w:rPr>
              <w:t>untuk menghasilkan data studi kasus.</w:t>
            </w:r>
          </w:p>
        </w:tc>
      </w:tr>
      <w:tr w:rsidR="001C7CED" w:rsidRPr="008A10EE" w14:paraId="02F75CD5" w14:textId="77777777" w:rsidTr="00025FF7">
        <w:trPr>
          <w:jc w:val="center"/>
        </w:trPr>
        <w:tc>
          <w:tcPr>
            <w:tcW w:w="1705" w:type="dxa"/>
            <w:vAlign w:val="center"/>
          </w:tcPr>
          <w:p w14:paraId="6A8CFAF0" w14:textId="77777777" w:rsidR="001C7CED" w:rsidRPr="008A10EE" w:rsidRDefault="001C7CED" w:rsidP="00025FF7">
            <w:pPr>
              <w:rPr>
                <w:rFonts w:cs="Times New Roman"/>
                <w:sz w:val="20"/>
                <w:szCs w:val="20"/>
              </w:rPr>
            </w:pPr>
            <w:r w:rsidRPr="008A10EE">
              <w:rPr>
                <w:rFonts w:cs="Times New Roman"/>
                <w:sz w:val="20"/>
                <w:szCs w:val="20"/>
              </w:rPr>
              <w:t>Kekurangan Penelitian</w:t>
            </w:r>
          </w:p>
        </w:tc>
        <w:tc>
          <w:tcPr>
            <w:tcW w:w="3870" w:type="dxa"/>
            <w:vAlign w:val="center"/>
          </w:tcPr>
          <w:p w14:paraId="3D83C3B2" w14:textId="77777777" w:rsidR="001C7CED" w:rsidRPr="008A10EE" w:rsidRDefault="001C7CED" w:rsidP="00025FF7">
            <w:pPr>
              <w:jc w:val="both"/>
              <w:rPr>
                <w:rFonts w:cs="Times New Roman"/>
                <w:sz w:val="20"/>
                <w:szCs w:val="20"/>
              </w:rPr>
            </w:pPr>
            <w:r w:rsidRPr="008A10EE">
              <w:rPr>
                <w:rFonts w:cs="Times New Roman"/>
                <w:sz w:val="20"/>
                <w:szCs w:val="20"/>
              </w:rPr>
              <w:t>Jumlah sekolah yang digunakan untuk mencari data hanya 1 sekolah ditiap tingkatannya. Sehingga dirasa kurang untuk dapat mewakili kondisi kesiapan penggunaan TIK pada sekolah ditingkatan yang terkait ini.</w:t>
            </w:r>
          </w:p>
        </w:tc>
      </w:tr>
      <w:tr w:rsidR="001C7CED" w:rsidRPr="008A10EE" w14:paraId="31DA7B26" w14:textId="77777777" w:rsidTr="00025FF7">
        <w:trPr>
          <w:jc w:val="center"/>
        </w:trPr>
        <w:tc>
          <w:tcPr>
            <w:tcW w:w="5575" w:type="dxa"/>
            <w:gridSpan w:val="2"/>
            <w:shd w:val="clear" w:color="auto" w:fill="B4C6E7" w:themeFill="accent1" w:themeFillTint="66"/>
            <w:vAlign w:val="center"/>
          </w:tcPr>
          <w:p w14:paraId="66B110B2" w14:textId="19433223" w:rsidR="001C7CED" w:rsidRPr="008A10EE" w:rsidRDefault="001C7CED" w:rsidP="00025FF7">
            <w:pPr>
              <w:jc w:val="center"/>
              <w:rPr>
                <w:rFonts w:cs="Times New Roman"/>
                <w:b/>
                <w:sz w:val="20"/>
                <w:szCs w:val="20"/>
              </w:rPr>
            </w:pPr>
            <w:r w:rsidRPr="008A10EE">
              <w:rPr>
                <w:rFonts w:cs="Times New Roman"/>
                <w:b/>
                <w:sz w:val="20"/>
                <w:szCs w:val="20"/>
              </w:rPr>
              <w:t>Penelitian Kedua</w:t>
            </w:r>
          </w:p>
        </w:tc>
      </w:tr>
      <w:tr w:rsidR="001C7CED" w:rsidRPr="008A10EE" w14:paraId="468EE3B5" w14:textId="77777777" w:rsidTr="00025FF7">
        <w:trPr>
          <w:jc w:val="center"/>
        </w:trPr>
        <w:tc>
          <w:tcPr>
            <w:tcW w:w="1705" w:type="dxa"/>
            <w:vAlign w:val="center"/>
          </w:tcPr>
          <w:p w14:paraId="25B31C4D" w14:textId="77777777" w:rsidR="001C7CED" w:rsidRPr="008A10EE" w:rsidRDefault="001C7CED" w:rsidP="00025FF7">
            <w:pPr>
              <w:rPr>
                <w:rFonts w:cs="Times New Roman"/>
                <w:sz w:val="20"/>
                <w:szCs w:val="20"/>
              </w:rPr>
            </w:pPr>
            <w:r w:rsidRPr="008A10EE">
              <w:rPr>
                <w:rFonts w:cs="Times New Roman"/>
                <w:sz w:val="20"/>
                <w:szCs w:val="20"/>
              </w:rPr>
              <w:t>Judul Penelitian</w:t>
            </w:r>
          </w:p>
        </w:tc>
        <w:tc>
          <w:tcPr>
            <w:tcW w:w="3870" w:type="dxa"/>
            <w:vAlign w:val="center"/>
          </w:tcPr>
          <w:p w14:paraId="635171FD" w14:textId="29FB7835" w:rsidR="001C7CED" w:rsidRPr="008A10EE" w:rsidRDefault="002D3BC0" w:rsidP="00117FCF">
            <w:pPr>
              <w:jc w:val="both"/>
              <w:rPr>
                <w:rFonts w:cs="Times New Roman"/>
                <w:sz w:val="20"/>
                <w:szCs w:val="20"/>
              </w:rPr>
            </w:pPr>
            <w:r w:rsidRPr="008A10EE">
              <w:rPr>
                <w:rFonts w:cs="Times New Roman"/>
                <w:sz w:val="20"/>
                <w:szCs w:val="20"/>
              </w:rPr>
              <w:t xml:space="preserve">Success and Failure of IS/IT Projects </w:t>
            </w:r>
            <w:r w:rsidR="004E2356" w:rsidRPr="008A10EE">
              <w:rPr>
                <w:rFonts w:cs="Times New Roman"/>
                <w:sz w:val="20"/>
                <w:szCs w:val="20"/>
              </w:rPr>
              <w:t>–</w:t>
            </w:r>
            <w:r w:rsidRPr="008A10EE">
              <w:rPr>
                <w:rFonts w:cs="Times New Roman"/>
                <w:sz w:val="20"/>
                <w:szCs w:val="20"/>
              </w:rPr>
              <w:t xml:space="preserve"> a</w:t>
            </w:r>
            <w:r w:rsidR="004E2356" w:rsidRPr="008A10EE">
              <w:rPr>
                <w:rFonts w:cs="Times New Roman"/>
                <w:sz w:val="20"/>
                <w:szCs w:val="20"/>
              </w:rPr>
              <w:t xml:space="preserve"> </w:t>
            </w:r>
            <w:r w:rsidRPr="008A10EE">
              <w:rPr>
                <w:rFonts w:cs="Times New Roman"/>
                <w:sz w:val="20"/>
                <w:szCs w:val="20"/>
              </w:rPr>
              <w:t>State of the Art Analysis and Future</w:t>
            </w:r>
            <w:r w:rsidR="004E2356" w:rsidRPr="008A10EE">
              <w:rPr>
                <w:rFonts w:cs="Times New Roman"/>
                <w:sz w:val="20"/>
                <w:szCs w:val="20"/>
              </w:rPr>
              <w:t xml:space="preserve"> </w:t>
            </w:r>
            <w:r w:rsidRPr="008A10EE">
              <w:rPr>
                <w:rFonts w:cs="Times New Roman"/>
                <w:sz w:val="20"/>
                <w:szCs w:val="20"/>
              </w:rPr>
              <w:t>Directions</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DOI":"10.1007/978-3-319-23000-9","ISBN":"978-3-319-22999-7","ISSN":"2192-4929","abstract":"This book examines the link between change and project management and how creating a closer alignment between these two methodologies can yield greater benefits and mitigate elements of failure of information systems (IS) projects. This study explores the underlying challenges and practicalities of closer integration of the two disciplines and asserts that such a successful change goes beyond the simple training of project managers in the practitioner context. Instead, it requires organizations to conceptualize the necessary challenges to realize the potential benefits of this recommended integrated approach. The integration of both project and change management has been advocated in existing research, but the challenges of moving from a current position of separate methodologies, different standards bodies and in some cases totally separate organizational structures, is a step change for many organizations. Change initiatives where good change management practices are implemented, can increase the probability of successful organizational change. The tasks of leading and sustaining change can be complex and often entail the interplay of multiple factors involving action by people at every level of the business. This book offers a guide that identifies the barriers and major challenges that may arise in the development of the closer integration of change and project management. With a better understanding of these issues, organizations can avoid such pitfalls when establishing their own integrated approach.","author":[{"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id":"ITEM-1","issued":{"date-parts":[["2016"]]},"page":"1-89","title":"Success and Failure of IS/IT Projects - a State of the Art Analysis and Future Directions","type":"article-journal"},"uris":["http://www.mendeley.com/documents/?uuid=ab30a94f-d35b-49b0-8a9b-b06f967ea2b4"]}],"mendeley":{"formattedCitation":"[5]","plainTextFormattedCitation":"[5]","previouslyFormattedCitation":"[5]"},"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5]</w:t>
            </w:r>
            <w:r w:rsidR="00D135B1" w:rsidRPr="008A10EE">
              <w:rPr>
                <w:rFonts w:cs="Times New Roman"/>
                <w:sz w:val="20"/>
                <w:szCs w:val="20"/>
              </w:rPr>
              <w:fldChar w:fldCharType="end"/>
            </w:r>
          </w:p>
        </w:tc>
      </w:tr>
      <w:tr w:rsidR="001C7CED" w:rsidRPr="008A10EE" w14:paraId="1AB892CD" w14:textId="77777777" w:rsidTr="00025FF7">
        <w:trPr>
          <w:jc w:val="center"/>
        </w:trPr>
        <w:tc>
          <w:tcPr>
            <w:tcW w:w="1705" w:type="dxa"/>
            <w:vAlign w:val="center"/>
          </w:tcPr>
          <w:p w14:paraId="72C266B3" w14:textId="295BB151" w:rsidR="001C7CED" w:rsidRPr="008A10EE" w:rsidRDefault="001C7CED" w:rsidP="00025FF7">
            <w:pPr>
              <w:rPr>
                <w:rFonts w:cs="Times New Roman"/>
                <w:sz w:val="20"/>
                <w:szCs w:val="20"/>
              </w:rPr>
            </w:pPr>
            <w:r w:rsidRPr="008A10EE">
              <w:rPr>
                <w:rFonts w:cs="Times New Roman"/>
                <w:sz w:val="20"/>
                <w:szCs w:val="20"/>
              </w:rPr>
              <w:t>Nama Peneliti</w:t>
            </w:r>
            <w:r w:rsidR="002D3BC0" w:rsidRPr="008A10EE">
              <w:rPr>
                <w:rFonts w:cs="Times New Roman"/>
                <w:sz w:val="20"/>
                <w:szCs w:val="20"/>
              </w:rPr>
              <w:t>;</w:t>
            </w:r>
            <w:r w:rsidRPr="008A10EE">
              <w:rPr>
                <w:rFonts w:cs="Times New Roman"/>
                <w:sz w:val="20"/>
                <w:szCs w:val="20"/>
              </w:rPr>
              <w:t xml:space="preserve"> Tahun</w:t>
            </w:r>
          </w:p>
        </w:tc>
        <w:tc>
          <w:tcPr>
            <w:tcW w:w="3870" w:type="dxa"/>
            <w:vAlign w:val="center"/>
          </w:tcPr>
          <w:p w14:paraId="26EAD9F7" w14:textId="4C0C87CE" w:rsidR="001C7CED" w:rsidRPr="008A10EE" w:rsidRDefault="002D3BC0" w:rsidP="00117FCF">
            <w:pPr>
              <w:jc w:val="both"/>
              <w:rPr>
                <w:rFonts w:cs="Times New Roman"/>
                <w:sz w:val="20"/>
                <w:szCs w:val="20"/>
              </w:rPr>
            </w:pPr>
            <w:r w:rsidRPr="008A10EE">
              <w:rPr>
                <w:rFonts w:cs="Times New Roman"/>
                <w:sz w:val="20"/>
                <w:szCs w:val="20"/>
              </w:rPr>
              <w:t>Hughes</w:t>
            </w:r>
            <w:r w:rsidR="000455EA" w:rsidRPr="008A10EE">
              <w:rPr>
                <w:rFonts w:cs="Times New Roman"/>
                <w:sz w:val="20"/>
                <w:szCs w:val="20"/>
              </w:rPr>
              <w:t>,</w:t>
            </w:r>
            <w:r w:rsidRPr="008A10EE">
              <w:rPr>
                <w:rFonts w:cs="Times New Roman"/>
                <w:sz w:val="20"/>
                <w:szCs w:val="20"/>
              </w:rPr>
              <w:t xml:space="preserve"> D. Laurie</w:t>
            </w:r>
            <w:r w:rsidR="000455EA" w:rsidRPr="008A10EE">
              <w:rPr>
                <w:rFonts w:cs="Times New Roman"/>
                <w:sz w:val="20"/>
                <w:szCs w:val="20"/>
              </w:rPr>
              <w:t>;</w:t>
            </w:r>
            <w:r w:rsidRPr="008A10EE">
              <w:rPr>
                <w:rFonts w:cs="Times New Roman"/>
                <w:sz w:val="20"/>
                <w:szCs w:val="20"/>
              </w:rPr>
              <w:t xml:space="preserve"> Dwivedi</w:t>
            </w:r>
            <w:r w:rsidR="000455EA" w:rsidRPr="008A10EE">
              <w:rPr>
                <w:rFonts w:cs="Times New Roman"/>
                <w:sz w:val="20"/>
                <w:szCs w:val="20"/>
              </w:rPr>
              <w:t>,</w:t>
            </w:r>
            <w:r w:rsidRPr="008A10EE">
              <w:rPr>
                <w:rFonts w:cs="Times New Roman"/>
                <w:sz w:val="20"/>
                <w:szCs w:val="20"/>
              </w:rPr>
              <w:t xml:space="preserve"> Yogesh K.</w:t>
            </w:r>
            <w:r w:rsidR="000455EA" w:rsidRPr="008A10EE">
              <w:rPr>
                <w:rFonts w:cs="Times New Roman"/>
                <w:sz w:val="20"/>
                <w:szCs w:val="20"/>
              </w:rPr>
              <w:t>;</w:t>
            </w:r>
            <w:r w:rsidRPr="008A10EE">
              <w:rPr>
                <w:rFonts w:cs="Times New Roman"/>
                <w:sz w:val="20"/>
                <w:szCs w:val="20"/>
              </w:rPr>
              <w:t xml:space="preserve"> Simintiras</w:t>
            </w:r>
            <w:r w:rsidR="000455EA" w:rsidRPr="008A10EE">
              <w:rPr>
                <w:rFonts w:cs="Times New Roman"/>
                <w:sz w:val="20"/>
                <w:szCs w:val="20"/>
              </w:rPr>
              <w:t>,</w:t>
            </w:r>
            <w:r w:rsidRPr="008A10EE">
              <w:rPr>
                <w:rFonts w:cs="Times New Roman"/>
                <w:sz w:val="20"/>
                <w:szCs w:val="20"/>
              </w:rPr>
              <w:t xml:space="preserve"> Antonis C.</w:t>
            </w:r>
            <w:r w:rsidR="000455EA" w:rsidRPr="008A10EE">
              <w:rPr>
                <w:rFonts w:cs="Times New Roman"/>
                <w:sz w:val="20"/>
                <w:szCs w:val="20"/>
              </w:rPr>
              <w:t>;</w:t>
            </w:r>
            <w:r w:rsidRPr="008A10EE">
              <w:rPr>
                <w:rFonts w:cs="Times New Roman"/>
                <w:sz w:val="20"/>
                <w:szCs w:val="20"/>
              </w:rPr>
              <w:t xml:space="preserve"> Rana</w:t>
            </w:r>
            <w:r w:rsidR="000455EA" w:rsidRPr="008A10EE">
              <w:rPr>
                <w:rFonts w:cs="Times New Roman"/>
                <w:sz w:val="20"/>
                <w:szCs w:val="20"/>
              </w:rPr>
              <w:t>,</w:t>
            </w:r>
            <w:r w:rsidRPr="008A10EE">
              <w:rPr>
                <w:rFonts w:cs="Times New Roman"/>
                <w:sz w:val="20"/>
                <w:szCs w:val="20"/>
              </w:rPr>
              <w:t xml:space="preserve"> Nripendra P. ; 2016</w:t>
            </w:r>
          </w:p>
        </w:tc>
      </w:tr>
      <w:tr w:rsidR="001C7CED" w:rsidRPr="008A10EE" w14:paraId="373BF27B" w14:textId="77777777" w:rsidTr="00025FF7">
        <w:trPr>
          <w:jc w:val="center"/>
        </w:trPr>
        <w:tc>
          <w:tcPr>
            <w:tcW w:w="1705" w:type="dxa"/>
            <w:vAlign w:val="center"/>
          </w:tcPr>
          <w:p w14:paraId="35E4938C" w14:textId="77777777" w:rsidR="001C7CED" w:rsidRPr="008A10EE" w:rsidRDefault="001C7CED" w:rsidP="00025FF7">
            <w:pPr>
              <w:rPr>
                <w:rFonts w:cs="Times New Roman"/>
                <w:sz w:val="20"/>
                <w:szCs w:val="20"/>
              </w:rPr>
            </w:pPr>
            <w:r w:rsidRPr="008A10EE">
              <w:rPr>
                <w:rFonts w:cs="Times New Roman"/>
                <w:sz w:val="20"/>
                <w:szCs w:val="20"/>
              </w:rPr>
              <w:t>Deskripsi Umum Penelitian</w:t>
            </w:r>
          </w:p>
        </w:tc>
        <w:tc>
          <w:tcPr>
            <w:tcW w:w="3870" w:type="dxa"/>
            <w:vAlign w:val="center"/>
          </w:tcPr>
          <w:p w14:paraId="1CFD29DE" w14:textId="11D8FD46" w:rsidR="002C50EB" w:rsidRPr="008A10EE" w:rsidRDefault="00D0224C" w:rsidP="00117FCF">
            <w:pPr>
              <w:jc w:val="both"/>
              <w:rPr>
                <w:rFonts w:cs="Times New Roman"/>
                <w:sz w:val="20"/>
                <w:szCs w:val="20"/>
              </w:rPr>
            </w:pPr>
            <w:r w:rsidRPr="008A10EE">
              <w:rPr>
                <w:rFonts w:cs="Times New Roman"/>
                <w:sz w:val="20"/>
                <w:szCs w:val="20"/>
              </w:rPr>
              <w:t>Penelitian in</w:t>
            </w:r>
            <w:r w:rsidR="002C50EB" w:rsidRPr="008A10EE">
              <w:rPr>
                <w:rFonts w:cs="Times New Roman"/>
                <w:sz w:val="20"/>
                <w:szCs w:val="20"/>
              </w:rPr>
              <w:t xml:space="preserve">i dilakukan untuk dijadikan sebagai buku pedoman bagi akademisi dalam memahami aspek-aspek kunci dari proyek IS dan sebagai pengetahuan lebih rinci terhadap faktor kesuksesan dan kegagalan proyek IS. </w:t>
            </w:r>
            <w:r w:rsidR="007E5CAB" w:rsidRPr="008A10EE">
              <w:rPr>
                <w:rFonts w:cs="Times New Roman"/>
                <w:sz w:val="20"/>
                <w:szCs w:val="20"/>
              </w:rPr>
              <w:t xml:space="preserve">Metode penelitian ini menggunakan </w:t>
            </w:r>
            <w:r w:rsidR="007E5CAB" w:rsidRPr="008A10EE">
              <w:rPr>
                <w:rFonts w:cs="Times New Roman"/>
                <w:i/>
                <w:iCs/>
                <w:sz w:val="20"/>
                <w:szCs w:val="20"/>
              </w:rPr>
              <w:t>studi literauture</w:t>
            </w:r>
            <w:r w:rsidR="007E5CAB" w:rsidRPr="008A10EE">
              <w:rPr>
                <w:rFonts w:cs="Times New Roman"/>
                <w:sz w:val="20"/>
                <w:szCs w:val="20"/>
              </w:rPr>
              <w:t xml:space="preserve"> dari penelitian terdahulu terkait kesuksesan dan kegagalan proyek IS/IT.</w:t>
            </w:r>
          </w:p>
        </w:tc>
      </w:tr>
      <w:tr w:rsidR="001C7CED" w:rsidRPr="008A10EE" w14:paraId="1C6ED704" w14:textId="77777777" w:rsidTr="00025FF7">
        <w:trPr>
          <w:jc w:val="center"/>
        </w:trPr>
        <w:tc>
          <w:tcPr>
            <w:tcW w:w="1705" w:type="dxa"/>
            <w:vAlign w:val="center"/>
          </w:tcPr>
          <w:p w14:paraId="11D22171" w14:textId="77777777" w:rsidR="001C7CED" w:rsidRPr="008A10EE" w:rsidRDefault="001C7CED" w:rsidP="00025FF7">
            <w:pPr>
              <w:rPr>
                <w:rFonts w:cs="Times New Roman"/>
                <w:sz w:val="20"/>
                <w:szCs w:val="20"/>
              </w:rPr>
            </w:pPr>
            <w:r w:rsidRPr="008A10EE">
              <w:rPr>
                <w:rFonts w:cs="Times New Roman"/>
                <w:sz w:val="20"/>
                <w:szCs w:val="20"/>
              </w:rPr>
              <w:lastRenderedPageBreak/>
              <w:t>Hubungan dengan Tugas Akhir</w:t>
            </w:r>
          </w:p>
        </w:tc>
        <w:tc>
          <w:tcPr>
            <w:tcW w:w="3870" w:type="dxa"/>
            <w:vAlign w:val="center"/>
          </w:tcPr>
          <w:p w14:paraId="4559ADD6" w14:textId="60AF4678" w:rsidR="001C7CED" w:rsidRPr="008A10EE" w:rsidRDefault="007E5CAB" w:rsidP="00117FCF">
            <w:pPr>
              <w:jc w:val="both"/>
              <w:rPr>
                <w:rFonts w:cs="Times New Roman"/>
                <w:sz w:val="20"/>
                <w:szCs w:val="20"/>
              </w:rPr>
            </w:pPr>
            <w:r w:rsidRPr="008A10EE">
              <w:rPr>
                <w:rFonts w:cs="Times New Roman"/>
                <w:sz w:val="20"/>
                <w:szCs w:val="20"/>
              </w:rPr>
              <w:t>Penelitian ini dapat menjadi pedoman bagi penulis dalam melakukan penelitian pada tugas akhir ini terkait faktor kesuksesan implementasi IS/IT di universitas.</w:t>
            </w:r>
          </w:p>
        </w:tc>
      </w:tr>
      <w:tr w:rsidR="001C7CED" w:rsidRPr="008A10EE" w14:paraId="1C0F8C65" w14:textId="77777777" w:rsidTr="00025FF7">
        <w:trPr>
          <w:jc w:val="center"/>
        </w:trPr>
        <w:tc>
          <w:tcPr>
            <w:tcW w:w="1705" w:type="dxa"/>
            <w:vAlign w:val="center"/>
          </w:tcPr>
          <w:p w14:paraId="633B79FC" w14:textId="77777777" w:rsidR="001C7CED" w:rsidRPr="008A10EE" w:rsidRDefault="001C7CED" w:rsidP="00025FF7">
            <w:pPr>
              <w:rPr>
                <w:rFonts w:cs="Times New Roman"/>
                <w:sz w:val="20"/>
                <w:szCs w:val="20"/>
              </w:rPr>
            </w:pPr>
            <w:r w:rsidRPr="008A10EE">
              <w:rPr>
                <w:rFonts w:cs="Times New Roman"/>
                <w:sz w:val="20"/>
                <w:szCs w:val="20"/>
              </w:rPr>
              <w:t>Kelebihan Penelitian</w:t>
            </w:r>
          </w:p>
        </w:tc>
        <w:tc>
          <w:tcPr>
            <w:tcW w:w="3870" w:type="dxa"/>
            <w:vAlign w:val="center"/>
          </w:tcPr>
          <w:p w14:paraId="7BC3A7F6" w14:textId="253337E2" w:rsidR="001C7CED" w:rsidRPr="008A10EE" w:rsidRDefault="007E5CAB" w:rsidP="00117FCF">
            <w:pPr>
              <w:jc w:val="both"/>
              <w:rPr>
                <w:rFonts w:cs="Times New Roman"/>
                <w:sz w:val="20"/>
                <w:szCs w:val="20"/>
              </w:rPr>
            </w:pPr>
            <w:r w:rsidRPr="008A10EE">
              <w:rPr>
                <w:rFonts w:cs="Times New Roman"/>
                <w:sz w:val="20"/>
                <w:szCs w:val="20"/>
              </w:rPr>
              <w:t xml:space="preserve">Metode yang dilakukan berupa </w:t>
            </w:r>
            <w:r w:rsidRPr="008A10EE">
              <w:rPr>
                <w:rFonts w:cs="Times New Roman"/>
                <w:i/>
                <w:iCs/>
                <w:sz w:val="20"/>
                <w:szCs w:val="20"/>
              </w:rPr>
              <w:t>studi literature</w:t>
            </w:r>
            <w:r w:rsidRPr="008A10EE">
              <w:rPr>
                <w:rFonts w:cs="Times New Roman"/>
                <w:sz w:val="20"/>
                <w:szCs w:val="20"/>
              </w:rPr>
              <w:t xml:space="preserve"> yang jumlahnya sangat banyak dari berbagai bidang yang sedang melakukan proyek IS/IT. Dan 2 faktor dipenelitian ini yaitu </w:t>
            </w:r>
            <w:r w:rsidRPr="008A10EE">
              <w:rPr>
                <w:rFonts w:cs="Times New Roman"/>
                <w:i/>
                <w:iCs/>
                <w:sz w:val="20"/>
                <w:szCs w:val="20"/>
              </w:rPr>
              <w:t>project management</w:t>
            </w:r>
            <w:r w:rsidRPr="008A10EE">
              <w:rPr>
                <w:rFonts w:cs="Times New Roman"/>
                <w:sz w:val="20"/>
                <w:szCs w:val="20"/>
              </w:rPr>
              <w:t xml:space="preserve"> dan </w:t>
            </w:r>
            <w:r w:rsidRPr="008A10EE">
              <w:rPr>
                <w:rFonts w:cs="Times New Roman"/>
                <w:i/>
                <w:iCs/>
                <w:sz w:val="20"/>
                <w:szCs w:val="20"/>
              </w:rPr>
              <w:t>people</w:t>
            </w:r>
            <w:r w:rsidRPr="008A10EE">
              <w:rPr>
                <w:rFonts w:cs="Times New Roman"/>
                <w:sz w:val="20"/>
                <w:szCs w:val="20"/>
              </w:rPr>
              <w:t xml:space="preserve"> disorot secara rinci terkait faktor kegagalan dan kesuksesan proyek IS/IT dan menjadikan 2 faktor tersebut sebagai topik utama. </w:t>
            </w:r>
          </w:p>
        </w:tc>
      </w:tr>
      <w:tr w:rsidR="001C7CED" w:rsidRPr="008A10EE" w14:paraId="7243C492" w14:textId="77777777" w:rsidTr="00025FF7">
        <w:trPr>
          <w:jc w:val="center"/>
        </w:trPr>
        <w:tc>
          <w:tcPr>
            <w:tcW w:w="1705" w:type="dxa"/>
            <w:vAlign w:val="center"/>
          </w:tcPr>
          <w:p w14:paraId="1B89B445" w14:textId="77777777" w:rsidR="001C7CED" w:rsidRPr="008A10EE" w:rsidRDefault="001C7CED" w:rsidP="00025FF7">
            <w:pPr>
              <w:rPr>
                <w:rFonts w:cs="Times New Roman"/>
                <w:sz w:val="20"/>
                <w:szCs w:val="20"/>
              </w:rPr>
            </w:pPr>
            <w:r w:rsidRPr="008A10EE">
              <w:rPr>
                <w:rFonts w:cs="Times New Roman"/>
                <w:sz w:val="20"/>
                <w:szCs w:val="20"/>
              </w:rPr>
              <w:t>Kekurangan Penelitian</w:t>
            </w:r>
          </w:p>
        </w:tc>
        <w:tc>
          <w:tcPr>
            <w:tcW w:w="3870" w:type="dxa"/>
            <w:vAlign w:val="center"/>
          </w:tcPr>
          <w:p w14:paraId="0CD569AD" w14:textId="23A6F2C9" w:rsidR="001C7CED" w:rsidRPr="008A10EE" w:rsidRDefault="007E5CAB" w:rsidP="00117FCF">
            <w:pPr>
              <w:jc w:val="both"/>
              <w:rPr>
                <w:rFonts w:cs="Times New Roman"/>
                <w:sz w:val="20"/>
                <w:szCs w:val="20"/>
              </w:rPr>
            </w:pPr>
            <w:r w:rsidRPr="008A10EE">
              <w:rPr>
                <w:rFonts w:cs="Times New Roman"/>
                <w:sz w:val="20"/>
                <w:szCs w:val="20"/>
              </w:rPr>
              <w:t xml:space="preserve">Pada penelitian ini yang menjadi topik hanya 2 faktor utama yaitu </w:t>
            </w:r>
            <w:r w:rsidRPr="008A10EE">
              <w:rPr>
                <w:rFonts w:cs="Times New Roman"/>
                <w:i/>
                <w:iCs/>
                <w:sz w:val="20"/>
                <w:szCs w:val="20"/>
              </w:rPr>
              <w:t xml:space="preserve">project management </w:t>
            </w:r>
            <w:r w:rsidRPr="008A10EE">
              <w:rPr>
                <w:rFonts w:cs="Times New Roman"/>
                <w:sz w:val="20"/>
                <w:szCs w:val="20"/>
              </w:rPr>
              <w:t xml:space="preserve">dan </w:t>
            </w:r>
            <w:r w:rsidRPr="008A10EE">
              <w:rPr>
                <w:rFonts w:cs="Times New Roman"/>
                <w:i/>
                <w:iCs/>
                <w:sz w:val="20"/>
                <w:szCs w:val="20"/>
              </w:rPr>
              <w:t>people</w:t>
            </w:r>
            <w:r w:rsidRPr="008A10EE">
              <w:rPr>
                <w:rFonts w:cs="Times New Roman"/>
                <w:sz w:val="20"/>
                <w:szCs w:val="20"/>
              </w:rPr>
              <w:t xml:space="preserve"> sehingga jika akademisi atau pihak yang membutuhkan referensi terkait pedoman kesuksesan diluar 2 topik utama ini, penelitian ini tidaklah cocok.</w:t>
            </w:r>
          </w:p>
        </w:tc>
      </w:tr>
      <w:tr w:rsidR="001C7CED" w:rsidRPr="008A10EE" w14:paraId="1EE59F23" w14:textId="77777777" w:rsidTr="00025FF7">
        <w:trPr>
          <w:jc w:val="center"/>
        </w:trPr>
        <w:tc>
          <w:tcPr>
            <w:tcW w:w="5575" w:type="dxa"/>
            <w:gridSpan w:val="2"/>
            <w:shd w:val="clear" w:color="auto" w:fill="B4C6E7" w:themeFill="accent1" w:themeFillTint="66"/>
            <w:vAlign w:val="center"/>
          </w:tcPr>
          <w:p w14:paraId="2CD9141E" w14:textId="1061A870" w:rsidR="001C7CED" w:rsidRPr="008A10EE" w:rsidRDefault="001C7CED" w:rsidP="00025FF7">
            <w:pPr>
              <w:jc w:val="center"/>
              <w:rPr>
                <w:rFonts w:cs="Times New Roman"/>
                <w:b/>
                <w:sz w:val="20"/>
                <w:szCs w:val="20"/>
              </w:rPr>
            </w:pPr>
            <w:r w:rsidRPr="008A10EE">
              <w:rPr>
                <w:rFonts w:cs="Times New Roman"/>
                <w:b/>
                <w:sz w:val="20"/>
                <w:szCs w:val="20"/>
              </w:rPr>
              <w:t>Penelitian Ketiga</w:t>
            </w:r>
          </w:p>
        </w:tc>
      </w:tr>
      <w:tr w:rsidR="001C7CED" w:rsidRPr="008A10EE" w14:paraId="486DF9C8" w14:textId="77777777" w:rsidTr="00025FF7">
        <w:trPr>
          <w:jc w:val="center"/>
        </w:trPr>
        <w:tc>
          <w:tcPr>
            <w:tcW w:w="1705" w:type="dxa"/>
            <w:vAlign w:val="center"/>
          </w:tcPr>
          <w:p w14:paraId="6A16CC31" w14:textId="77777777" w:rsidR="001C7CED" w:rsidRPr="008A10EE" w:rsidRDefault="001C7CED" w:rsidP="00025FF7">
            <w:pPr>
              <w:rPr>
                <w:rFonts w:cs="Times New Roman"/>
                <w:sz w:val="20"/>
                <w:szCs w:val="20"/>
              </w:rPr>
            </w:pPr>
            <w:r w:rsidRPr="008A10EE">
              <w:rPr>
                <w:rFonts w:cs="Times New Roman"/>
                <w:sz w:val="20"/>
                <w:szCs w:val="20"/>
              </w:rPr>
              <w:t>Judul Penelitian</w:t>
            </w:r>
          </w:p>
        </w:tc>
        <w:tc>
          <w:tcPr>
            <w:tcW w:w="3870" w:type="dxa"/>
            <w:vAlign w:val="center"/>
          </w:tcPr>
          <w:p w14:paraId="07A462C6" w14:textId="33A12AB4" w:rsidR="001C7CED" w:rsidRPr="008A10EE" w:rsidRDefault="00D0224C" w:rsidP="00025FF7">
            <w:pPr>
              <w:rPr>
                <w:rFonts w:cs="Times New Roman"/>
                <w:sz w:val="20"/>
                <w:szCs w:val="20"/>
              </w:rPr>
            </w:pPr>
            <w:r w:rsidRPr="008A10EE">
              <w:rPr>
                <w:rFonts w:cs="Times New Roman"/>
                <w:sz w:val="20"/>
                <w:szCs w:val="20"/>
              </w:rPr>
              <w:t>Permasalahan Implementasi Sistem Informasi Di Perguruan Tinggi Swasta</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DOI":"10.26594/r.v2i1.441","ISSN":"2503-0477","abstract":"Abstrak Efektivitas implementasi sistem informasi dalam proses manajemen kelembagaan sering terhambat oleh banyak faktor. Sehingga mengakibatkan transformasi business process yang diharapkan dengan sistem informasi berakselerasi dengan cepat justru mengalami kemandekan. Pada penelitian ini mengkaji permasalahan dalam impelementasi sistem informasi di perguruan tinggi swasta. Dari hasil penelitian ini menunjukkan bahwa terdapat masalah yang sifatnya teknis dan non-teknis. Masalah teknis, diantaranya adalah internet, infrastruktur jaringan, perangkat komputer dan pendukungnya, keamanan sistem, integrasi sistem, ketersediaan sistem, dan pemeliharaan Teknologi Informasi (TI). Sedangkan masalah non-teknis dalam implementasi sistem informasi di perguruan tinggi swasta, yaitu penerimaan dan partisipasi, budaya dan perilaku, sumber daya manusia, perencanaan, manajemen dan tatakelola TI, organisasi, konten sistem informasi, anggaran dan biaya, serta dukungan pimpinan dan karakter kepemimpinan. Kata kunci: sistem informasi, masalah teknis, masalah non-teknis. Abstract The effectiveness of the implementation of information systems in the process of institutional management is often hampered by many factors. Resulting in business process transformation that is expected to accelerate quickly information systems precisely to stagnate. In this research study the problems in the implementation of information systems in private colleges. From the results of this study indicate that there are problems that are both technical and non-technical. Technical problems, which are internet, network infrastructure, computers and supporters, security systems, system integration, system availability, and Information Technology (IT) maintenance. While the non-technical issues in the implementation of information systems in private colleges, namely acceptance and participation, culture and behavior, human resources, planning, management and governance of IT, organizations content of information systems, budget and cost, support leadership and character of leadership. Key word: information systems, technical issues, non-technical issues.","author":[{"dropping-particle":"","family":"Murtadho","given":"Mohamad Ali","non-dropping-particle":"","parse-names":false,"suffix":""},{"dropping-particle":"","family":"Wahid","given":"Fathul","non-dropping-particle":"","parse-names":false,"suffix":""}],"container-title":"Register: Jurnal Ilmiah Teknologi Sistem Informasi","id":"ITEM-1","issue":"1","issued":{"date-parts":[["2016"]]},"page":"17","title":"Permasalahan Implementasi Sistem Informasi Di Perguruan Tinggi Swasta","type":"article-journal","volume":"2"},"uris":["http://www.mendeley.com/documents/?uuid=783e6058-e96d-432b-a9e5-04f79f8595ec"]}],"mendeley":{"formattedCitation":"[6]","plainTextFormattedCitation":"[6]","previouslyFormattedCitation":"[6]"},"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6]</w:t>
            </w:r>
            <w:r w:rsidR="00D135B1" w:rsidRPr="008A10EE">
              <w:rPr>
                <w:rFonts w:cs="Times New Roman"/>
                <w:sz w:val="20"/>
                <w:szCs w:val="20"/>
              </w:rPr>
              <w:fldChar w:fldCharType="end"/>
            </w:r>
          </w:p>
        </w:tc>
      </w:tr>
      <w:tr w:rsidR="001C7CED" w:rsidRPr="008A10EE" w14:paraId="2C61EBA6" w14:textId="77777777" w:rsidTr="00025FF7">
        <w:trPr>
          <w:jc w:val="center"/>
        </w:trPr>
        <w:tc>
          <w:tcPr>
            <w:tcW w:w="1705" w:type="dxa"/>
            <w:vAlign w:val="center"/>
          </w:tcPr>
          <w:p w14:paraId="3E143BCF" w14:textId="77777777" w:rsidR="001C7CED" w:rsidRPr="008A10EE" w:rsidRDefault="001C7CED" w:rsidP="00025FF7">
            <w:pPr>
              <w:rPr>
                <w:rFonts w:cs="Times New Roman"/>
                <w:sz w:val="20"/>
                <w:szCs w:val="20"/>
              </w:rPr>
            </w:pPr>
            <w:r w:rsidRPr="008A10EE">
              <w:rPr>
                <w:rFonts w:cs="Times New Roman"/>
                <w:sz w:val="20"/>
                <w:szCs w:val="20"/>
              </w:rPr>
              <w:t>Nama Peneliti, Tahun</w:t>
            </w:r>
          </w:p>
        </w:tc>
        <w:tc>
          <w:tcPr>
            <w:tcW w:w="3870" w:type="dxa"/>
            <w:vAlign w:val="center"/>
          </w:tcPr>
          <w:p w14:paraId="294738FC" w14:textId="64274202" w:rsidR="001C7CED" w:rsidRPr="008A10EE" w:rsidRDefault="00D0224C" w:rsidP="00D0224C">
            <w:pPr>
              <w:rPr>
                <w:rFonts w:cs="Times New Roman"/>
                <w:sz w:val="20"/>
                <w:szCs w:val="20"/>
              </w:rPr>
            </w:pPr>
            <w:r w:rsidRPr="008A10EE">
              <w:rPr>
                <w:rFonts w:cs="Times New Roman"/>
                <w:sz w:val="20"/>
                <w:szCs w:val="20"/>
              </w:rPr>
              <w:t>Murtadho</w:t>
            </w:r>
            <w:r w:rsidR="000455EA" w:rsidRPr="008A10EE">
              <w:rPr>
                <w:rFonts w:cs="Times New Roman"/>
                <w:sz w:val="20"/>
                <w:szCs w:val="20"/>
              </w:rPr>
              <w:t>;</w:t>
            </w:r>
            <w:r w:rsidRPr="008A10EE">
              <w:rPr>
                <w:rFonts w:cs="Times New Roman"/>
                <w:sz w:val="20"/>
                <w:szCs w:val="20"/>
              </w:rPr>
              <w:t xml:space="preserve"> Mohamad Ali Wahid, Fathul; 2016</w:t>
            </w:r>
          </w:p>
        </w:tc>
      </w:tr>
      <w:tr w:rsidR="001C7CED" w:rsidRPr="008A10EE" w14:paraId="73A4A42C" w14:textId="77777777" w:rsidTr="00025FF7">
        <w:trPr>
          <w:jc w:val="center"/>
        </w:trPr>
        <w:tc>
          <w:tcPr>
            <w:tcW w:w="1705" w:type="dxa"/>
            <w:vAlign w:val="center"/>
          </w:tcPr>
          <w:p w14:paraId="4399F973" w14:textId="77777777" w:rsidR="001C7CED" w:rsidRPr="008A10EE" w:rsidRDefault="001C7CED" w:rsidP="00025FF7">
            <w:pPr>
              <w:rPr>
                <w:rFonts w:cs="Times New Roman"/>
                <w:sz w:val="20"/>
                <w:szCs w:val="20"/>
              </w:rPr>
            </w:pPr>
            <w:r w:rsidRPr="008A10EE">
              <w:rPr>
                <w:rFonts w:cs="Times New Roman"/>
                <w:sz w:val="20"/>
                <w:szCs w:val="20"/>
              </w:rPr>
              <w:t>Deskripsi Umum Penelitian</w:t>
            </w:r>
          </w:p>
        </w:tc>
        <w:tc>
          <w:tcPr>
            <w:tcW w:w="3870" w:type="dxa"/>
            <w:vAlign w:val="center"/>
          </w:tcPr>
          <w:p w14:paraId="050388D2" w14:textId="620E4C52" w:rsidR="001C7CED" w:rsidRPr="008A10EE" w:rsidRDefault="00D6080B" w:rsidP="00025FF7">
            <w:pPr>
              <w:jc w:val="both"/>
              <w:rPr>
                <w:rFonts w:cs="Times New Roman"/>
                <w:sz w:val="20"/>
                <w:szCs w:val="20"/>
              </w:rPr>
            </w:pPr>
            <w:r w:rsidRPr="008A10EE">
              <w:rPr>
                <w:rFonts w:cs="Times New Roman"/>
                <w:sz w:val="20"/>
                <w:szCs w:val="20"/>
              </w:rPr>
              <w:t>Penelitian ini mengkaji permasalahan dalam implementasi sistem informasi di perguruan tinggi swasta di Jawa Timur yang berstatus universitas. Metode penelitian yang digunakan adalah metode interpretif yaitu suatu upaya untuk mencari penjelasan peristiwa yang didasarkan perspektif dan pengalaman orang yang diteliti. Teknik pengumpulan data dilakukan dengan cara melakukan wawancara langsung dengan pendekatan semi terstruktur. Hasil wawancara di analisis menggunakan metode sensemaking. Dari hasil penelitian ini menunjukkan bahwa terdapat masalah yang sifatnya teknis dan non-teknis.</w:t>
            </w:r>
          </w:p>
        </w:tc>
      </w:tr>
      <w:tr w:rsidR="001C7CED" w:rsidRPr="008A10EE" w14:paraId="78ACBAB4" w14:textId="77777777" w:rsidTr="00025FF7">
        <w:trPr>
          <w:jc w:val="center"/>
        </w:trPr>
        <w:tc>
          <w:tcPr>
            <w:tcW w:w="1705" w:type="dxa"/>
            <w:vAlign w:val="center"/>
          </w:tcPr>
          <w:p w14:paraId="0E3B1B8E" w14:textId="77777777" w:rsidR="001C7CED" w:rsidRPr="008A10EE" w:rsidRDefault="001C7CED" w:rsidP="00025FF7">
            <w:pPr>
              <w:rPr>
                <w:rFonts w:cs="Times New Roman"/>
                <w:sz w:val="20"/>
                <w:szCs w:val="20"/>
              </w:rPr>
            </w:pPr>
            <w:r w:rsidRPr="008A10EE">
              <w:rPr>
                <w:rFonts w:cs="Times New Roman"/>
                <w:sz w:val="20"/>
                <w:szCs w:val="20"/>
              </w:rPr>
              <w:t>Hubungan dengan Tugas Akhir</w:t>
            </w:r>
          </w:p>
        </w:tc>
        <w:tc>
          <w:tcPr>
            <w:tcW w:w="3870" w:type="dxa"/>
            <w:vAlign w:val="center"/>
          </w:tcPr>
          <w:p w14:paraId="0C9CDBE6" w14:textId="7C895D26" w:rsidR="001C7CED" w:rsidRPr="008A10EE" w:rsidRDefault="00D6080B" w:rsidP="00025FF7">
            <w:pPr>
              <w:jc w:val="both"/>
              <w:rPr>
                <w:rFonts w:cs="Times New Roman"/>
                <w:sz w:val="20"/>
                <w:szCs w:val="20"/>
              </w:rPr>
            </w:pPr>
            <w:r w:rsidRPr="008A10EE">
              <w:rPr>
                <w:rFonts w:cs="Times New Roman"/>
                <w:sz w:val="20"/>
                <w:szCs w:val="20"/>
              </w:rPr>
              <w:t xml:space="preserve">Penelitian ini dilakukan untuk mencari faktor yang menyebabkan permasalahan pada </w:t>
            </w:r>
            <w:r w:rsidRPr="008A10EE">
              <w:rPr>
                <w:rFonts w:cs="Times New Roman"/>
                <w:sz w:val="20"/>
                <w:szCs w:val="20"/>
              </w:rPr>
              <w:lastRenderedPageBreak/>
              <w:t>implementasi IS/IT pada perguruan tinggi sw</w:t>
            </w:r>
            <w:r w:rsidR="00C83D4B">
              <w:rPr>
                <w:rFonts w:cs="Times New Roman"/>
                <w:sz w:val="20"/>
                <w:szCs w:val="20"/>
              </w:rPr>
              <w:t>a</w:t>
            </w:r>
            <w:r w:rsidRPr="008A10EE">
              <w:rPr>
                <w:rFonts w:cs="Times New Roman"/>
                <w:sz w:val="20"/>
                <w:szCs w:val="20"/>
              </w:rPr>
              <w:t>sta. Sehingga penelitian ini sangat berhubungan dengan tugas akhir ini.</w:t>
            </w:r>
          </w:p>
        </w:tc>
      </w:tr>
      <w:tr w:rsidR="001C7CED" w:rsidRPr="008A10EE" w14:paraId="752CCF73" w14:textId="77777777" w:rsidTr="00025FF7">
        <w:trPr>
          <w:jc w:val="center"/>
        </w:trPr>
        <w:tc>
          <w:tcPr>
            <w:tcW w:w="1705" w:type="dxa"/>
            <w:vAlign w:val="center"/>
          </w:tcPr>
          <w:p w14:paraId="1583756B" w14:textId="77777777" w:rsidR="001C7CED" w:rsidRPr="008A10EE" w:rsidRDefault="001C7CED" w:rsidP="00025FF7">
            <w:pPr>
              <w:rPr>
                <w:rFonts w:cs="Times New Roman"/>
                <w:sz w:val="20"/>
                <w:szCs w:val="20"/>
              </w:rPr>
            </w:pPr>
            <w:r w:rsidRPr="008A10EE">
              <w:rPr>
                <w:rFonts w:cs="Times New Roman"/>
                <w:sz w:val="20"/>
                <w:szCs w:val="20"/>
              </w:rPr>
              <w:lastRenderedPageBreak/>
              <w:t>Kelebihan Penelitian</w:t>
            </w:r>
          </w:p>
        </w:tc>
        <w:tc>
          <w:tcPr>
            <w:tcW w:w="3870" w:type="dxa"/>
            <w:vAlign w:val="center"/>
          </w:tcPr>
          <w:p w14:paraId="6F3C3E3E" w14:textId="4DA3A9F4" w:rsidR="001C7CED" w:rsidRPr="008A10EE" w:rsidRDefault="00D6080B" w:rsidP="00D663FC">
            <w:pPr>
              <w:jc w:val="both"/>
              <w:rPr>
                <w:rFonts w:cs="Times New Roman"/>
                <w:sz w:val="20"/>
                <w:szCs w:val="20"/>
              </w:rPr>
            </w:pPr>
            <w:r w:rsidRPr="008A10EE">
              <w:rPr>
                <w:rFonts w:cs="Times New Roman"/>
                <w:sz w:val="20"/>
                <w:szCs w:val="20"/>
              </w:rPr>
              <w:t xml:space="preserve">Penelitian ini dilakukan dengan menggunakan metode wawancara secara terbuka dan tidak ada batasan, sehingga memungkinkan peneliti mendapat informasi tambahan dan lebih mendalam diluar permasalahan dari </w:t>
            </w:r>
            <w:r w:rsidRPr="008A10EE">
              <w:rPr>
                <w:rFonts w:cs="Times New Roman"/>
                <w:i/>
                <w:iCs/>
                <w:sz w:val="20"/>
                <w:szCs w:val="20"/>
              </w:rPr>
              <w:t>studi literature</w:t>
            </w:r>
            <w:r w:rsidRPr="008A10EE">
              <w:rPr>
                <w:rFonts w:cs="Times New Roman"/>
                <w:sz w:val="20"/>
                <w:szCs w:val="20"/>
              </w:rPr>
              <w:t xml:space="preserve"> atau permasalahan yang sudah diasumsikan oleh peneliti </w:t>
            </w:r>
            <w:r w:rsidR="00D663FC" w:rsidRPr="008A10EE">
              <w:rPr>
                <w:rFonts w:cs="Times New Roman"/>
                <w:sz w:val="20"/>
                <w:szCs w:val="20"/>
              </w:rPr>
              <w:t xml:space="preserve">diawal </w:t>
            </w:r>
            <w:r w:rsidRPr="008A10EE">
              <w:rPr>
                <w:rFonts w:cs="Times New Roman"/>
                <w:sz w:val="20"/>
                <w:szCs w:val="20"/>
              </w:rPr>
              <w:t>sebelum dilakukannya wawancara</w:t>
            </w:r>
            <w:r w:rsidR="00D663FC" w:rsidRPr="008A10EE">
              <w:rPr>
                <w:rFonts w:cs="Times New Roman"/>
                <w:sz w:val="20"/>
                <w:szCs w:val="20"/>
              </w:rPr>
              <w:t>.</w:t>
            </w:r>
          </w:p>
        </w:tc>
      </w:tr>
      <w:tr w:rsidR="001C7CED" w:rsidRPr="008A10EE" w14:paraId="08EAFF71" w14:textId="77777777" w:rsidTr="00025FF7">
        <w:trPr>
          <w:jc w:val="center"/>
        </w:trPr>
        <w:tc>
          <w:tcPr>
            <w:tcW w:w="1705" w:type="dxa"/>
            <w:vAlign w:val="center"/>
          </w:tcPr>
          <w:p w14:paraId="531F6397" w14:textId="77777777" w:rsidR="001C7CED" w:rsidRPr="008A10EE" w:rsidRDefault="001C7CED" w:rsidP="00025FF7">
            <w:pPr>
              <w:rPr>
                <w:rFonts w:cs="Times New Roman"/>
                <w:sz w:val="20"/>
                <w:szCs w:val="20"/>
              </w:rPr>
            </w:pPr>
            <w:r w:rsidRPr="008A10EE">
              <w:rPr>
                <w:rFonts w:cs="Times New Roman"/>
                <w:sz w:val="20"/>
                <w:szCs w:val="20"/>
              </w:rPr>
              <w:t>Kekurangan Penelitian</w:t>
            </w:r>
          </w:p>
        </w:tc>
        <w:tc>
          <w:tcPr>
            <w:tcW w:w="3870" w:type="dxa"/>
            <w:vAlign w:val="center"/>
          </w:tcPr>
          <w:p w14:paraId="763C7896" w14:textId="20FF5BDE" w:rsidR="001C7CED" w:rsidRPr="008A10EE" w:rsidRDefault="00D663FC" w:rsidP="00D663FC">
            <w:pPr>
              <w:jc w:val="both"/>
              <w:rPr>
                <w:rFonts w:cs="Times New Roman"/>
                <w:sz w:val="20"/>
                <w:szCs w:val="20"/>
              </w:rPr>
            </w:pPr>
            <w:r w:rsidRPr="008A10EE">
              <w:rPr>
                <w:rFonts w:cs="Times New Roman"/>
                <w:sz w:val="20"/>
                <w:szCs w:val="20"/>
              </w:rPr>
              <w:t>Penelitian ini hanya dilakukan di 1 universitas saja sehingga sampel tidak dapat mewakili kondisi dari populasi yang ada.</w:t>
            </w:r>
          </w:p>
        </w:tc>
      </w:tr>
      <w:tr w:rsidR="001C7CED" w:rsidRPr="008A10EE" w14:paraId="1B57167A" w14:textId="77777777" w:rsidTr="00025FF7">
        <w:trPr>
          <w:jc w:val="center"/>
        </w:trPr>
        <w:tc>
          <w:tcPr>
            <w:tcW w:w="5575" w:type="dxa"/>
            <w:gridSpan w:val="2"/>
            <w:shd w:val="clear" w:color="auto" w:fill="B4C6E7" w:themeFill="accent1" w:themeFillTint="66"/>
            <w:vAlign w:val="center"/>
          </w:tcPr>
          <w:p w14:paraId="3A5649B9" w14:textId="57DC9DE6" w:rsidR="001C7CED" w:rsidRPr="008A10EE" w:rsidRDefault="001C7CED" w:rsidP="00025FF7">
            <w:pPr>
              <w:jc w:val="center"/>
              <w:rPr>
                <w:rFonts w:cs="Times New Roman"/>
                <w:b/>
                <w:sz w:val="20"/>
                <w:szCs w:val="20"/>
              </w:rPr>
            </w:pPr>
            <w:r w:rsidRPr="008A10EE">
              <w:rPr>
                <w:rFonts w:cs="Times New Roman"/>
                <w:b/>
                <w:sz w:val="20"/>
                <w:szCs w:val="20"/>
              </w:rPr>
              <w:t>Penelitian Keempat</w:t>
            </w:r>
          </w:p>
        </w:tc>
      </w:tr>
      <w:tr w:rsidR="001C7CED" w:rsidRPr="008A10EE" w14:paraId="064B7F95" w14:textId="77777777" w:rsidTr="00025FF7">
        <w:trPr>
          <w:jc w:val="center"/>
        </w:trPr>
        <w:tc>
          <w:tcPr>
            <w:tcW w:w="1705" w:type="dxa"/>
            <w:vAlign w:val="center"/>
          </w:tcPr>
          <w:p w14:paraId="7705F8BE" w14:textId="77777777" w:rsidR="001C7CED" w:rsidRPr="008A10EE" w:rsidRDefault="001C7CED" w:rsidP="00025FF7">
            <w:pPr>
              <w:rPr>
                <w:rFonts w:cs="Times New Roman"/>
                <w:sz w:val="20"/>
                <w:szCs w:val="20"/>
              </w:rPr>
            </w:pPr>
            <w:r w:rsidRPr="008A10EE">
              <w:rPr>
                <w:rFonts w:cs="Times New Roman"/>
                <w:sz w:val="20"/>
                <w:szCs w:val="20"/>
              </w:rPr>
              <w:t>Judul Penelitian</w:t>
            </w:r>
          </w:p>
        </w:tc>
        <w:tc>
          <w:tcPr>
            <w:tcW w:w="3870" w:type="dxa"/>
            <w:vAlign w:val="center"/>
          </w:tcPr>
          <w:p w14:paraId="3B249A98" w14:textId="3ED3B8D9" w:rsidR="001C7CED" w:rsidRPr="008A10EE" w:rsidRDefault="0044331D" w:rsidP="00025FF7">
            <w:pPr>
              <w:rPr>
                <w:rFonts w:cs="Times New Roman"/>
                <w:sz w:val="20"/>
                <w:szCs w:val="20"/>
              </w:rPr>
            </w:pPr>
            <w:r w:rsidRPr="008A10EE">
              <w:rPr>
                <w:rFonts w:cs="Times New Roman"/>
                <w:sz w:val="20"/>
                <w:szCs w:val="20"/>
              </w:rPr>
              <w:t>Barriers to the introduction of ICT into education in developing countries : The example of Bangladesh</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author":[{"dropping-particle":"","family":"Clement","given":"Che Kum","non-dropping-particle":"","parse-names":false,"suffix":""}],"id":"ITEM-1","issue":"2","issued":{"date-parts":[["2012"]]},"title":"BARRIERS TO THE INTRODUCTION OF ICT INTO EDUCATION IN DEVELOPING COUNTRIES : THE EXAMPLE OF BANGLADESH","type":"article-journal","volume":"5"},"uris":["http://www.mendeley.com/documents/?uuid=b0e96689-1e59-4feb-be92-0059fe47fe5b"]}],"mendeley":{"formattedCitation":"[7]","plainTextFormattedCitation":"[7]","previouslyFormattedCitation":"[7]"},"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7]</w:t>
            </w:r>
            <w:r w:rsidR="00D135B1" w:rsidRPr="008A10EE">
              <w:rPr>
                <w:rFonts w:cs="Times New Roman"/>
                <w:sz w:val="20"/>
                <w:szCs w:val="20"/>
              </w:rPr>
              <w:fldChar w:fldCharType="end"/>
            </w:r>
          </w:p>
        </w:tc>
      </w:tr>
      <w:tr w:rsidR="001C7CED" w:rsidRPr="008A10EE" w14:paraId="10665E2D" w14:textId="77777777" w:rsidTr="00025FF7">
        <w:trPr>
          <w:jc w:val="center"/>
        </w:trPr>
        <w:tc>
          <w:tcPr>
            <w:tcW w:w="1705" w:type="dxa"/>
            <w:vAlign w:val="center"/>
          </w:tcPr>
          <w:p w14:paraId="196A19C0" w14:textId="77777777" w:rsidR="001C7CED" w:rsidRPr="008A10EE" w:rsidRDefault="001C7CED" w:rsidP="00025FF7">
            <w:pPr>
              <w:rPr>
                <w:rFonts w:cs="Times New Roman"/>
                <w:sz w:val="20"/>
                <w:szCs w:val="20"/>
              </w:rPr>
            </w:pPr>
            <w:r w:rsidRPr="008A10EE">
              <w:rPr>
                <w:rFonts w:cs="Times New Roman"/>
                <w:sz w:val="20"/>
                <w:szCs w:val="20"/>
              </w:rPr>
              <w:t>Nama Peneliti, Tahun</w:t>
            </w:r>
          </w:p>
        </w:tc>
        <w:tc>
          <w:tcPr>
            <w:tcW w:w="3870" w:type="dxa"/>
            <w:vAlign w:val="center"/>
          </w:tcPr>
          <w:p w14:paraId="166A8B15" w14:textId="60A8E892" w:rsidR="001C7CED" w:rsidRPr="008A10EE" w:rsidRDefault="0044331D" w:rsidP="00025FF7">
            <w:pPr>
              <w:rPr>
                <w:rFonts w:cs="Times New Roman"/>
                <w:sz w:val="20"/>
                <w:szCs w:val="20"/>
              </w:rPr>
            </w:pPr>
            <w:r w:rsidRPr="008A10EE">
              <w:rPr>
                <w:rFonts w:cs="Times New Roman"/>
                <w:sz w:val="20"/>
                <w:szCs w:val="20"/>
              </w:rPr>
              <w:t>Clement, Che Kum; 2012</w:t>
            </w:r>
          </w:p>
        </w:tc>
      </w:tr>
      <w:tr w:rsidR="001C7CED" w:rsidRPr="008A10EE" w14:paraId="0A686C8E" w14:textId="77777777" w:rsidTr="00025FF7">
        <w:trPr>
          <w:jc w:val="center"/>
        </w:trPr>
        <w:tc>
          <w:tcPr>
            <w:tcW w:w="1705" w:type="dxa"/>
            <w:vAlign w:val="center"/>
          </w:tcPr>
          <w:p w14:paraId="4237AB01" w14:textId="77777777" w:rsidR="001C7CED" w:rsidRPr="008A10EE" w:rsidRDefault="001C7CED" w:rsidP="00025FF7">
            <w:pPr>
              <w:rPr>
                <w:rFonts w:cs="Times New Roman"/>
                <w:sz w:val="20"/>
                <w:szCs w:val="20"/>
              </w:rPr>
            </w:pPr>
            <w:r w:rsidRPr="008A10EE">
              <w:rPr>
                <w:rFonts w:cs="Times New Roman"/>
                <w:sz w:val="20"/>
                <w:szCs w:val="20"/>
              </w:rPr>
              <w:t>Deskripsi Umum Penelitian</w:t>
            </w:r>
          </w:p>
        </w:tc>
        <w:tc>
          <w:tcPr>
            <w:tcW w:w="3870" w:type="dxa"/>
            <w:vAlign w:val="center"/>
          </w:tcPr>
          <w:p w14:paraId="6CA82A37" w14:textId="1AD4D6C2" w:rsidR="001C7CED" w:rsidRPr="008A10EE" w:rsidRDefault="008C03AC" w:rsidP="008C03AC">
            <w:pPr>
              <w:jc w:val="both"/>
              <w:rPr>
                <w:rFonts w:cs="Times New Roman"/>
                <w:sz w:val="20"/>
                <w:szCs w:val="20"/>
              </w:rPr>
            </w:pPr>
            <w:r w:rsidRPr="008A10EE">
              <w:rPr>
                <w:rFonts w:cs="Times New Roman"/>
                <w:sz w:val="20"/>
                <w:szCs w:val="20"/>
              </w:rPr>
              <w:t>Penelitian ini dilakukan di Negara Bangladesh. Tujuan dari penelitian ini yaitu untuk menyajikan tinjauan yang berasal dari penelitian lainnya terkait dengan hambatan yang dihadapi saat memperkenalkan TIK kepada siswa di sekolah. penelitian ini juga mengidentifikasi faktor-faktor yang mempengaruhi keputusan guru apakah akan menerepkan TIK atau tidak dalam proses belajar mengajar di dalam kelas. Penelitian ini menggunakan metode studi literatur dari beberapa penelitian sebelumnya dalam mengeksplorasi faktor-faktor penghambat implementasi TIK di beberapa negara berkembang.</w:t>
            </w:r>
          </w:p>
        </w:tc>
      </w:tr>
      <w:tr w:rsidR="001C7CED" w:rsidRPr="008A10EE" w14:paraId="1745C949" w14:textId="77777777" w:rsidTr="00025FF7">
        <w:trPr>
          <w:jc w:val="center"/>
        </w:trPr>
        <w:tc>
          <w:tcPr>
            <w:tcW w:w="1705" w:type="dxa"/>
            <w:vAlign w:val="center"/>
          </w:tcPr>
          <w:p w14:paraId="63193EB4" w14:textId="77777777" w:rsidR="001C7CED" w:rsidRPr="008A10EE" w:rsidRDefault="001C7CED" w:rsidP="00025FF7">
            <w:pPr>
              <w:rPr>
                <w:rFonts w:cs="Times New Roman"/>
                <w:sz w:val="20"/>
                <w:szCs w:val="20"/>
              </w:rPr>
            </w:pPr>
            <w:r w:rsidRPr="008A10EE">
              <w:rPr>
                <w:rFonts w:cs="Times New Roman"/>
                <w:sz w:val="20"/>
                <w:szCs w:val="20"/>
              </w:rPr>
              <w:t>Hubungan dengan Tugas Akhir</w:t>
            </w:r>
          </w:p>
        </w:tc>
        <w:tc>
          <w:tcPr>
            <w:tcW w:w="3870" w:type="dxa"/>
            <w:vAlign w:val="center"/>
          </w:tcPr>
          <w:p w14:paraId="3731F6D6" w14:textId="77777777" w:rsidR="001C7CED" w:rsidRPr="008A10EE" w:rsidRDefault="008C03AC" w:rsidP="00FD07D2">
            <w:pPr>
              <w:jc w:val="both"/>
              <w:rPr>
                <w:rFonts w:cs="Times New Roman"/>
                <w:sz w:val="20"/>
                <w:szCs w:val="20"/>
              </w:rPr>
            </w:pPr>
            <w:r w:rsidRPr="008A10EE">
              <w:rPr>
                <w:rFonts w:cs="Times New Roman"/>
                <w:sz w:val="20"/>
                <w:szCs w:val="20"/>
              </w:rPr>
              <w:t xml:space="preserve">Penelitian ini dilakukan untuk mencari faktor penghambat dalam memperkenalkan TIK kepada guru dan siswa di sekolah. sehingga penelitian ini akan sangat berhubungan dengan topik penelitian tugas akhir ini terkait </w:t>
            </w:r>
            <w:r w:rsidRPr="008A10EE">
              <w:rPr>
                <w:rFonts w:cs="Times New Roman"/>
                <w:sz w:val="20"/>
                <w:szCs w:val="20"/>
              </w:rPr>
              <w:lastRenderedPageBreak/>
              <w:t>faktor kesuksesan implementasi sistem informasi terpadu pada perguruan tinggi.</w:t>
            </w:r>
          </w:p>
          <w:p w14:paraId="5A87654B" w14:textId="554AF1FA" w:rsidR="008C03AC" w:rsidRPr="008A10EE" w:rsidRDefault="008C03AC" w:rsidP="00FD07D2">
            <w:pPr>
              <w:jc w:val="both"/>
              <w:rPr>
                <w:rFonts w:cs="Times New Roman"/>
                <w:sz w:val="20"/>
                <w:szCs w:val="20"/>
              </w:rPr>
            </w:pPr>
          </w:p>
        </w:tc>
      </w:tr>
      <w:tr w:rsidR="001C7CED" w:rsidRPr="008A10EE" w14:paraId="75C25759" w14:textId="77777777" w:rsidTr="00025FF7">
        <w:trPr>
          <w:jc w:val="center"/>
        </w:trPr>
        <w:tc>
          <w:tcPr>
            <w:tcW w:w="1705" w:type="dxa"/>
            <w:vAlign w:val="center"/>
          </w:tcPr>
          <w:p w14:paraId="6B47C398" w14:textId="77777777" w:rsidR="001C7CED" w:rsidRPr="008A10EE" w:rsidRDefault="001C7CED" w:rsidP="00025FF7">
            <w:pPr>
              <w:rPr>
                <w:rFonts w:cs="Times New Roman"/>
                <w:sz w:val="20"/>
                <w:szCs w:val="20"/>
              </w:rPr>
            </w:pPr>
            <w:r w:rsidRPr="008A10EE">
              <w:rPr>
                <w:rFonts w:cs="Times New Roman"/>
                <w:sz w:val="20"/>
                <w:szCs w:val="20"/>
              </w:rPr>
              <w:lastRenderedPageBreak/>
              <w:t>Kelebihan Penelitian</w:t>
            </w:r>
          </w:p>
        </w:tc>
        <w:tc>
          <w:tcPr>
            <w:tcW w:w="3870" w:type="dxa"/>
            <w:vAlign w:val="center"/>
          </w:tcPr>
          <w:p w14:paraId="3B278266" w14:textId="00C073E8" w:rsidR="001C7CED" w:rsidRPr="008A10EE" w:rsidRDefault="00FD07D2" w:rsidP="00FD07D2">
            <w:pPr>
              <w:jc w:val="both"/>
              <w:rPr>
                <w:rFonts w:cs="Times New Roman"/>
                <w:sz w:val="20"/>
                <w:szCs w:val="20"/>
              </w:rPr>
            </w:pPr>
            <w:r w:rsidRPr="008A10EE">
              <w:rPr>
                <w:rFonts w:cs="Times New Roman"/>
                <w:sz w:val="20"/>
                <w:szCs w:val="20"/>
              </w:rPr>
              <w:t>Kelebihan dari penelitian ini yaitu fokus berdasarkan perankingan Negara Bangladesh yang sangat rendah dalam menerapkan TIK disektor pendidikan. Sehingga menyoroti usaha pemerintah Bangladesh dalam mengatasi hambatan yang menghambat penerapan TIK dengan mengkategorikannya menjadi 2 hambatan yaitu faktor internal dan eksternal.</w:t>
            </w:r>
          </w:p>
        </w:tc>
      </w:tr>
      <w:tr w:rsidR="001C7CED" w:rsidRPr="008A10EE" w14:paraId="543BC511" w14:textId="77777777" w:rsidTr="00025FF7">
        <w:trPr>
          <w:jc w:val="center"/>
        </w:trPr>
        <w:tc>
          <w:tcPr>
            <w:tcW w:w="1705" w:type="dxa"/>
            <w:vAlign w:val="center"/>
          </w:tcPr>
          <w:p w14:paraId="3B9DD86F" w14:textId="77777777" w:rsidR="001C7CED" w:rsidRPr="008A10EE" w:rsidRDefault="001C7CED" w:rsidP="00025FF7">
            <w:pPr>
              <w:rPr>
                <w:rFonts w:cs="Times New Roman"/>
                <w:sz w:val="20"/>
                <w:szCs w:val="20"/>
              </w:rPr>
            </w:pPr>
            <w:r w:rsidRPr="008A10EE">
              <w:rPr>
                <w:rFonts w:cs="Times New Roman"/>
                <w:sz w:val="20"/>
                <w:szCs w:val="20"/>
              </w:rPr>
              <w:t>Kekurangan Penelitian</w:t>
            </w:r>
          </w:p>
        </w:tc>
        <w:tc>
          <w:tcPr>
            <w:tcW w:w="3870" w:type="dxa"/>
            <w:vAlign w:val="center"/>
          </w:tcPr>
          <w:p w14:paraId="3873D6A1" w14:textId="77777777" w:rsidR="001C7CED" w:rsidRPr="008A10EE" w:rsidRDefault="00FD07D2" w:rsidP="00FD07D2">
            <w:pPr>
              <w:jc w:val="both"/>
              <w:rPr>
                <w:rFonts w:cs="Times New Roman"/>
                <w:sz w:val="20"/>
                <w:szCs w:val="20"/>
              </w:rPr>
            </w:pPr>
            <w:r w:rsidRPr="008A10EE">
              <w:rPr>
                <w:rFonts w:cs="Times New Roman"/>
                <w:sz w:val="20"/>
                <w:szCs w:val="20"/>
              </w:rPr>
              <w:t>Kekurangan dari penelitian ini yaitu penyelesaian hambatan yang ada lebih berfokus kepada siswa dan guru dalam meningkatkan minat dan mencari tahu faktor apa saja yang menarik minat siswa dan guru agar mau menggunakan TIK dalam membantu proses belajar mengajar di kelas.</w:t>
            </w:r>
          </w:p>
          <w:p w14:paraId="3184F1C4" w14:textId="6458A9B8" w:rsidR="00FD07D2" w:rsidRPr="008A10EE" w:rsidRDefault="00FD07D2" w:rsidP="00FD07D2">
            <w:pPr>
              <w:jc w:val="both"/>
              <w:rPr>
                <w:rFonts w:cs="Times New Roman"/>
                <w:sz w:val="20"/>
                <w:szCs w:val="20"/>
              </w:rPr>
            </w:pPr>
          </w:p>
        </w:tc>
      </w:tr>
      <w:tr w:rsidR="0044331D" w:rsidRPr="008A10EE" w14:paraId="0319CF7B" w14:textId="77777777" w:rsidTr="0044331D">
        <w:trPr>
          <w:jc w:val="center"/>
        </w:trPr>
        <w:tc>
          <w:tcPr>
            <w:tcW w:w="5575" w:type="dxa"/>
            <w:gridSpan w:val="2"/>
            <w:shd w:val="clear" w:color="auto" w:fill="B4C6E7" w:themeFill="accent1" w:themeFillTint="66"/>
            <w:vAlign w:val="center"/>
          </w:tcPr>
          <w:p w14:paraId="32CD2539" w14:textId="0792AFC3" w:rsidR="0044331D" w:rsidRPr="008A10EE" w:rsidRDefault="0044331D" w:rsidP="0044331D">
            <w:pPr>
              <w:jc w:val="center"/>
              <w:rPr>
                <w:rFonts w:cs="Times New Roman"/>
                <w:sz w:val="20"/>
                <w:szCs w:val="20"/>
              </w:rPr>
            </w:pPr>
            <w:r w:rsidRPr="008A10EE">
              <w:rPr>
                <w:rFonts w:cs="Times New Roman"/>
                <w:b/>
                <w:sz w:val="20"/>
                <w:szCs w:val="20"/>
              </w:rPr>
              <w:t>Penelitian Kelima</w:t>
            </w:r>
          </w:p>
        </w:tc>
      </w:tr>
      <w:tr w:rsidR="0044331D" w:rsidRPr="008A10EE" w14:paraId="6485A152" w14:textId="77777777" w:rsidTr="00025FF7">
        <w:trPr>
          <w:jc w:val="center"/>
        </w:trPr>
        <w:tc>
          <w:tcPr>
            <w:tcW w:w="1705" w:type="dxa"/>
            <w:vAlign w:val="center"/>
          </w:tcPr>
          <w:p w14:paraId="70E5E672" w14:textId="10F59640" w:rsidR="0044331D" w:rsidRPr="008A10EE" w:rsidRDefault="0044331D" w:rsidP="0044331D">
            <w:pPr>
              <w:rPr>
                <w:rFonts w:cs="Times New Roman"/>
                <w:sz w:val="20"/>
                <w:szCs w:val="20"/>
              </w:rPr>
            </w:pPr>
            <w:r w:rsidRPr="008A10EE">
              <w:rPr>
                <w:rFonts w:cs="Times New Roman"/>
                <w:sz w:val="20"/>
                <w:szCs w:val="20"/>
              </w:rPr>
              <w:t>Judul Penelitian</w:t>
            </w:r>
          </w:p>
        </w:tc>
        <w:tc>
          <w:tcPr>
            <w:tcW w:w="3870" w:type="dxa"/>
            <w:vAlign w:val="center"/>
          </w:tcPr>
          <w:p w14:paraId="3EC69D19" w14:textId="15BF4304" w:rsidR="0044331D" w:rsidRPr="008A10EE" w:rsidRDefault="0044331D" w:rsidP="00117FCF">
            <w:pPr>
              <w:jc w:val="both"/>
              <w:rPr>
                <w:rFonts w:cs="Times New Roman"/>
                <w:sz w:val="20"/>
                <w:szCs w:val="20"/>
              </w:rPr>
            </w:pPr>
            <w:r w:rsidRPr="008A10EE">
              <w:rPr>
                <w:rFonts w:cs="Times New Roman"/>
                <w:sz w:val="20"/>
                <w:szCs w:val="20"/>
              </w:rPr>
              <w:t xml:space="preserve">A study of the Critical Success Factors of </w:t>
            </w:r>
            <w:r w:rsidR="00326D67" w:rsidRPr="008A10EE">
              <w:rPr>
                <w:rFonts w:cs="Times New Roman"/>
                <w:sz w:val="20"/>
                <w:szCs w:val="20"/>
              </w:rPr>
              <w:t xml:space="preserve"> </w:t>
            </w:r>
            <w:r w:rsidRPr="008A10EE">
              <w:rPr>
                <w:rFonts w:cs="Times New Roman"/>
                <w:sz w:val="20"/>
                <w:szCs w:val="20"/>
              </w:rPr>
              <w:t>ERP implementation in developing countries</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DOI":"10.1504/ijiem.2006.008866","ISSN":"1476-1300","abstract":"This paper presents two cases of Enterprise Resource Planning (ERP) implementation in two middle-eastern companies. The objective of this case-based research is to investigate qualitatively the ERP implementation process, with a focus on the critical factors that contribute to its success. The ERP Critical Success Factor (CSF) model for medium-sized organisations in developing countries is explained and assessed. The discovery from the field study of the companies is analysed in the context of the literature and sample secondary cases. This analysis is expected to provide valuable guidelines and directions for organisations undertaking or planning similar initiatives.","author":[{"dropping-particle":"","family":"Al-Mashari","given":"Majed","non-dropping-particle":"","parse-names":false,"suffix":""},{"dropping-particle":"","family":"Ghani","given":"Shehzad K.","non-dropping-particle":"","parse-names":false,"suffix":""},{"dropping-particle":"","family":"Al-Rashid","given":"Waiel","non-dropping-particle":"","parse-names":false,"suffix":""}],"container-title":"International Journal of Internet and Enterprise Management","id":"ITEM-1","issue":"1","issued":{"date-parts":[["2006"]]},"page":"68","title":"A study of the Critical Success Factors of ERP implementation in developing countries","type":"article-journal","volume":"4"},"uris":["http://www.mendeley.com/documents/?uuid=90efb8fa-0356-4d03-8f11-8c4603c46ad8"]}],"mendeley":{"formattedCitation":"[8]","plainTextFormattedCitation":"[8]","previouslyFormattedCitation":"[8]"},"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8]</w:t>
            </w:r>
            <w:r w:rsidR="00D135B1" w:rsidRPr="008A10EE">
              <w:rPr>
                <w:rFonts w:cs="Times New Roman"/>
                <w:sz w:val="20"/>
                <w:szCs w:val="20"/>
              </w:rPr>
              <w:fldChar w:fldCharType="end"/>
            </w:r>
          </w:p>
        </w:tc>
      </w:tr>
      <w:tr w:rsidR="0044331D" w:rsidRPr="008A10EE" w14:paraId="3162FA8F" w14:textId="77777777" w:rsidTr="00025FF7">
        <w:trPr>
          <w:jc w:val="center"/>
        </w:trPr>
        <w:tc>
          <w:tcPr>
            <w:tcW w:w="1705" w:type="dxa"/>
            <w:vAlign w:val="center"/>
          </w:tcPr>
          <w:p w14:paraId="10C2E663" w14:textId="3891CF52" w:rsidR="0044331D" w:rsidRPr="008A10EE" w:rsidRDefault="0044331D" w:rsidP="0044331D">
            <w:pPr>
              <w:rPr>
                <w:rFonts w:cs="Times New Roman"/>
                <w:sz w:val="20"/>
                <w:szCs w:val="20"/>
              </w:rPr>
            </w:pPr>
            <w:r w:rsidRPr="008A10EE">
              <w:rPr>
                <w:rFonts w:cs="Times New Roman"/>
                <w:sz w:val="20"/>
                <w:szCs w:val="20"/>
              </w:rPr>
              <w:t>Nama Peneliti, Tahun</w:t>
            </w:r>
          </w:p>
        </w:tc>
        <w:tc>
          <w:tcPr>
            <w:tcW w:w="3870" w:type="dxa"/>
            <w:vAlign w:val="center"/>
          </w:tcPr>
          <w:p w14:paraId="200D181E" w14:textId="3EBA8520" w:rsidR="0044331D" w:rsidRPr="008A10EE" w:rsidRDefault="000455EA" w:rsidP="00117FCF">
            <w:pPr>
              <w:jc w:val="both"/>
              <w:rPr>
                <w:rFonts w:cs="Times New Roman"/>
                <w:sz w:val="20"/>
                <w:szCs w:val="20"/>
              </w:rPr>
            </w:pPr>
            <w:r w:rsidRPr="008A10EE">
              <w:rPr>
                <w:rFonts w:cs="Times New Roman"/>
                <w:sz w:val="20"/>
                <w:szCs w:val="20"/>
              </w:rPr>
              <w:t>Al-Mashari, Majed; Ghani, Shehzad K.; Al-Rashid, Waiel; 2006</w:t>
            </w:r>
          </w:p>
        </w:tc>
      </w:tr>
      <w:tr w:rsidR="0044331D" w:rsidRPr="008A10EE" w14:paraId="50945FA2" w14:textId="77777777" w:rsidTr="00025FF7">
        <w:trPr>
          <w:jc w:val="center"/>
        </w:trPr>
        <w:tc>
          <w:tcPr>
            <w:tcW w:w="1705" w:type="dxa"/>
            <w:vAlign w:val="center"/>
          </w:tcPr>
          <w:p w14:paraId="1CC5EF14" w14:textId="4CCB4DDC" w:rsidR="0044331D" w:rsidRPr="008A10EE" w:rsidRDefault="0044331D" w:rsidP="0044331D">
            <w:pPr>
              <w:rPr>
                <w:rFonts w:cs="Times New Roman"/>
                <w:sz w:val="20"/>
                <w:szCs w:val="20"/>
              </w:rPr>
            </w:pPr>
            <w:r w:rsidRPr="008A10EE">
              <w:rPr>
                <w:rFonts w:cs="Times New Roman"/>
                <w:sz w:val="20"/>
                <w:szCs w:val="20"/>
              </w:rPr>
              <w:t>Deskripsi Umum Penelitian</w:t>
            </w:r>
          </w:p>
        </w:tc>
        <w:tc>
          <w:tcPr>
            <w:tcW w:w="3870" w:type="dxa"/>
            <w:vAlign w:val="center"/>
          </w:tcPr>
          <w:p w14:paraId="70719600" w14:textId="7DBCA3D9" w:rsidR="0044331D" w:rsidRPr="008A10EE" w:rsidRDefault="004F294A" w:rsidP="00117FCF">
            <w:pPr>
              <w:jc w:val="both"/>
              <w:rPr>
                <w:rFonts w:cs="Times New Roman"/>
                <w:sz w:val="20"/>
                <w:szCs w:val="20"/>
              </w:rPr>
            </w:pPr>
            <w:r w:rsidRPr="008A10EE">
              <w:rPr>
                <w:rFonts w:cs="Times New Roman"/>
                <w:sz w:val="20"/>
                <w:szCs w:val="20"/>
              </w:rPr>
              <w:t xml:space="preserve">Penelitian ini dilakukan dengan menampilkan 2 kasus implementasi ERP di dua perusahaan di Negara Timur Tengah. Tujuan dari penelitian ini adalah untuk mengetahui </w:t>
            </w:r>
            <w:r w:rsidR="00636ABB" w:rsidRPr="008A10EE">
              <w:rPr>
                <w:rFonts w:cs="Times New Roman"/>
                <w:sz w:val="20"/>
                <w:szCs w:val="20"/>
              </w:rPr>
              <w:t xml:space="preserve">faktor-faktor kritis yang berkontribusi terhadap keberhasilan implementasi ERP untuk organisasi menengah di negara berkembang. Penelitian ini dilakukan dengan menggunakan metode penelitian kualitatif. Data </w:t>
            </w:r>
            <w:r w:rsidR="00117FCF" w:rsidRPr="008A10EE">
              <w:rPr>
                <w:rFonts w:cs="Times New Roman"/>
                <w:sz w:val="20"/>
                <w:szCs w:val="20"/>
              </w:rPr>
              <w:t>yang didapat akan</w:t>
            </w:r>
            <w:r w:rsidR="00636ABB" w:rsidRPr="008A10EE">
              <w:rPr>
                <w:rFonts w:cs="Times New Roman"/>
                <w:sz w:val="20"/>
                <w:szCs w:val="20"/>
              </w:rPr>
              <w:t xml:space="preserve"> dianalisis dalam konteks literatur dan sampel kasus sekunder. Analisis ini diharapkan dapat </w:t>
            </w:r>
            <w:r w:rsidR="00117FCF" w:rsidRPr="008A10EE">
              <w:rPr>
                <w:rFonts w:cs="Times New Roman"/>
                <w:sz w:val="20"/>
                <w:szCs w:val="20"/>
              </w:rPr>
              <w:t xml:space="preserve">menjadi pedoman </w:t>
            </w:r>
            <w:r w:rsidR="00636ABB" w:rsidRPr="008A10EE">
              <w:rPr>
                <w:rFonts w:cs="Times New Roman"/>
                <w:sz w:val="20"/>
                <w:szCs w:val="20"/>
              </w:rPr>
              <w:t>bagi organisasi yang</w:t>
            </w:r>
            <w:r w:rsidR="00117FCF" w:rsidRPr="008A10EE">
              <w:rPr>
                <w:rFonts w:cs="Times New Roman"/>
                <w:sz w:val="20"/>
                <w:szCs w:val="20"/>
              </w:rPr>
              <w:t xml:space="preserve"> akan melakukan implementasi ERP serupa.</w:t>
            </w:r>
          </w:p>
        </w:tc>
      </w:tr>
      <w:tr w:rsidR="0044331D" w:rsidRPr="008A10EE" w14:paraId="7D95E3AB" w14:textId="77777777" w:rsidTr="00025FF7">
        <w:trPr>
          <w:jc w:val="center"/>
        </w:trPr>
        <w:tc>
          <w:tcPr>
            <w:tcW w:w="1705" w:type="dxa"/>
            <w:vAlign w:val="center"/>
          </w:tcPr>
          <w:p w14:paraId="09BA7B47" w14:textId="2E76DF4B" w:rsidR="0044331D" w:rsidRPr="008A10EE" w:rsidRDefault="0044331D" w:rsidP="0044331D">
            <w:pPr>
              <w:rPr>
                <w:rFonts w:cs="Times New Roman"/>
                <w:sz w:val="20"/>
                <w:szCs w:val="20"/>
              </w:rPr>
            </w:pPr>
            <w:r w:rsidRPr="008A10EE">
              <w:rPr>
                <w:rFonts w:cs="Times New Roman"/>
                <w:sz w:val="20"/>
                <w:szCs w:val="20"/>
              </w:rPr>
              <w:lastRenderedPageBreak/>
              <w:t>Hubungan dengan Tugas Akhir</w:t>
            </w:r>
          </w:p>
        </w:tc>
        <w:tc>
          <w:tcPr>
            <w:tcW w:w="3870" w:type="dxa"/>
            <w:vAlign w:val="center"/>
          </w:tcPr>
          <w:p w14:paraId="5217FEC6" w14:textId="5291D40D" w:rsidR="0044331D" w:rsidRPr="008A10EE" w:rsidRDefault="00326D67" w:rsidP="00117FCF">
            <w:pPr>
              <w:jc w:val="both"/>
              <w:rPr>
                <w:rFonts w:cs="Times New Roman"/>
                <w:sz w:val="20"/>
                <w:szCs w:val="20"/>
              </w:rPr>
            </w:pPr>
            <w:r w:rsidRPr="008A10EE">
              <w:rPr>
                <w:rFonts w:cs="Times New Roman"/>
                <w:sz w:val="20"/>
                <w:szCs w:val="20"/>
              </w:rPr>
              <w:t>Pada penelitian ini berkaitan dengan analisis faktor kritis yang berkontribusi pada kesuksesan implementasi ERP pada perusahaan di</w:t>
            </w:r>
            <w:r w:rsidR="00FC443B" w:rsidRPr="008A10EE">
              <w:rPr>
                <w:rFonts w:cs="Times New Roman"/>
                <w:sz w:val="20"/>
                <w:szCs w:val="20"/>
              </w:rPr>
              <w:t xml:space="preserve"> negara berkembang. Sehingga topik penelitian ini cocok untuk dijadikan studi literatur dan bahan referensi pada penelitian tugas akhir ini terkait faktor kesuksesan implementasi IS/IT di Universitas.</w:t>
            </w:r>
            <w:r w:rsidRPr="008A10EE">
              <w:rPr>
                <w:rFonts w:cs="Times New Roman"/>
                <w:sz w:val="20"/>
                <w:szCs w:val="20"/>
              </w:rPr>
              <w:t xml:space="preserve"> </w:t>
            </w:r>
          </w:p>
        </w:tc>
      </w:tr>
      <w:tr w:rsidR="0044331D" w:rsidRPr="008A10EE" w14:paraId="25A23061" w14:textId="77777777" w:rsidTr="00025FF7">
        <w:trPr>
          <w:jc w:val="center"/>
        </w:trPr>
        <w:tc>
          <w:tcPr>
            <w:tcW w:w="1705" w:type="dxa"/>
            <w:vAlign w:val="center"/>
          </w:tcPr>
          <w:p w14:paraId="5DA3B432" w14:textId="21610914" w:rsidR="0044331D" w:rsidRPr="008A10EE" w:rsidRDefault="0044331D" w:rsidP="0044331D">
            <w:pPr>
              <w:rPr>
                <w:rFonts w:cs="Times New Roman"/>
                <w:sz w:val="20"/>
                <w:szCs w:val="20"/>
              </w:rPr>
            </w:pPr>
            <w:r w:rsidRPr="008A10EE">
              <w:rPr>
                <w:rFonts w:cs="Times New Roman"/>
                <w:sz w:val="20"/>
                <w:szCs w:val="20"/>
              </w:rPr>
              <w:t>Kelebihan Penelitian</w:t>
            </w:r>
          </w:p>
        </w:tc>
        <w:tc>
          <w:tcPr>
            <w:tcW w:w="3870" w:type="dxa"/>
            <w:vAlign w:val="center"/>
          </w:tcPr>
          <w:p w14:paraId="6C44C764" w14:textId="5A090E13" w:rsidR="0044331D" w:rsidRPr="008A10EE" w:rsidRDefault="00FC443B" w:rsidP="00117FCF">
            <w:pPr>
              <w:jc w:val="both"/>
              <w:rPr>
                <w:rFonts w:cs="Times New Roman"/>
                <w:sz w:val="20"/>
                <w:szCs w:val="20"/>
              </w:rPr>
            </w:pPr>
            <w:r w:rsidRPr="008A10EE">
              <w:rPr>
                <w:rFonts w:cs="Times New Roman"/>
                <w:sz w:val="20"/>
                <w:szCs w:val="20"/>
              </w:rPr>
              <w:t>Kelebihan dari penelitian ini yaitu penelitian ini dilakukan dengan menggunakan metode kualitatif</w:t>
            </w:r>
            <w:r w:rsidR="00AC770A" w:rsidRPr="008A10EE">
              <w:rPr>
                <w:rFonts w:cs="Times New Roman"/>
                <w:sz w:val="20"/>
                <w:szCs w:val="20"/>
              </w:rPr>
              <w:t xml:space="preserve"> melalui review literatur sehingga penelitian ini cocok dengan penelitian yang akan dilakukan pada tugas akhir ini.</w:t>
            </w:r>
          </w:p>
        </w:tc>
      </w:tr>
      <w:tr w:rsidR="0044331D" w:rsidRPr="008A10EE" w14:paraId="0CC491F1" w14:textId="77777777" w:rsidTr="00025FF7">
        <w:trPr>
          <w:jc w:val="center"/>
        </w:trPr>
        <w:tc>
          <w:tcPr>
            <w:tcW w:w="1705" w:type="dxa"/>
            <w:vAlign w:val="center"/>
          </w:tcPr>
          <w:p w14:paraId="3DD8DE55" w14:textId="22A60D06" w:rsidR="0044331D" w:rsidRPr="008A10EE" w:rsidRDefault="0044331D" w:rsidP="0044331D">
            <w:pPr>
              <w:rPr>
                <w:rFonts w:cs="Times New Roman"/>
                <w:sz w:val="20"/>
                <w:szCs w:val="20"/>
              </w:rPr>
            </w:pPr>
            <w:r w:rsidRPr="008A10EE">
              <w:rPr>
                <w:rFonts w:cs="Times New Roman"/>
                <w:sz w:val="20"/>
                <w:szCs w:val="20"/>
              </w:rPr>
              <w:t>Kekurangan Penelitian</w:t>
            </w:r>
          </w:p>
        </w:tc>
        <w:tc>
          <w:tcPr>
            <w:tcW w:w="3870" w:type="dxa"/>
            <w:vAlign w:val="center"/>
          </w:tcPr>
          <w:p w14:paraId="43D63BE5" w14:textId="7EC26E9D" w:rsidR="0044331D" w:rsidRPr="008A10EE" w:rsidRDefault="00AC770A" w:rsidP="00117FCF">
            <w:pPr>
              <w:jc w:val="both"/>
              <w:rPr>
                <w:rFonts w:cs="Times New Roman"/>
                <w:sz w:val="20"/>
                <w:szCs w:val="20"/>
              </w:rPr>
            </w:pPr>
            <w:r w:rsidRPr="008A10EE">
              <w:rPr>
                <w:rFonts w:cs="Times New Roman"/>
                <w:sz w:val="20"/>
                <w:szCs w:val="20"/>
              </w:rPr>
              <w:t>Kekurangan dari penelitian ini yaitu tidak dijelaskan dengan rinci</w:t>
            </w:r>
            <w:r w:rsidR="000053A6" w:rsidRPr="008A10EE">
              <w:rPr>
                <w:rFonts w:cs="Times New Roman"/>
                <w:sz w:val="20"/>
                <w:szCs w:val="20"/>
              </w:rPr>
              <w:t xml:space="preserve"> pada kondisi organisasi di negara berkembang</w:t>
            </w:r>
            <w:r w:rsidR="000A71CE" w:rsidRPr="008A10EE">
              <w:rPr>
                <w:rFonts w:cs="Times New Roman"/>
                <w:sz w:val="20"/>
                <w:szCs w:val="20"/>
              </w:rPr>
              <w:t xml:space="preserve"> seperti apa</w:t>
            </w:r>
            <w:r w:rsidR="000053A6" w:rsidRPr="008A10EE">
              <w:rPr>
                <w:rFonts w:cs="Times New Roman"/>
                <w:sz w:val="20"/>
                <w:szCs w:val="20"/>
              </w:rPr>
              <w:t xml:space="preserve"> saat akan mengimplementasikan ERP. Sehingga dari faktor yang sudah dijelaskan pada penelitian ini</w:t>
            </w:r>
            <w:r w:rsidR="000A71CE" w:rsidRPr="008A10EE">
              <w:rPr>
                <w:rFonts w:cs="Times New Roman"/>
                <w:sz w:val="20"/>
                <w:szCs w:val="20"/>
              </w:rPr>
              <w:t xml:space="preserve">, </w:t>
            </w:r>
            <w:r w:rsidR="000053A6" w:rsidRPr="008A10EE">
              <w:rPr>
                <w:rFonts w:cs="Times New Roman"/>
                <w:sz w:val="20"/>
                <w:szCs w:val="20"/>
              </w:rPr>
              <w:t xml:space="preserve">beberapa kondisi dapat menjadi faktor utama namun dapat juga hanya sebagai faktor pendorong dari kesuksesasn implementasi ERP tergantung dari kondisi perusahaan dan kondisi negara berkembang pada level seperti apa </w:t>
            </w:r>
            <w:r w:rsidR="000A71CE" w:rsidRPr="008A10EE">
              <w:rPr>
                <w:rFonts w:cs="Times New Roman"/>
                <w:sz w:val="20"/>
                <w:szCs w:val="20"/>
              </w:rPr>
              <w:t xml:space="preserve">ketika akan mengimplementasikan ERP. Hanya menjelaskan secara umum saja. </w:t>
            </w:r>
          </w:p>
        </w:tc>
      </w:tr>
      <w:tr w:rsidR="0044331D" w:rsidRPr="008A10EE" w14:paraId="0E493B44" w14:textId="77777777" w:rsidTr="001012F1">
        <w:trPr>
          <w:jc w:val="center"/>
        </w:trPr>
        <w:tc>
          <w:tcPr>
            <w:tcW w:w="5575" w:type="dxa"/>
            <w:gridSpan w:val="2"/>
            <w:shd w:val="clear" w:color="auto" w:fill="B4C6E7" w:themeFill="accent1" w:themeFillTint="66"/>
            <w:vAlign w:val="center"/>
          </w:tcPr>
          <w:p w14:paraId="51C85A9E" w14:textId="3BA4A3F5" w:rsidR="0044331D" w:rsidRPr="008A10EE" w:rsidRDefault="0044331D" w:rsidP="00117FCF">
            <w:pPr>
              <w:jc w:val="center"/>
              <w:rPr>
                <w:rFonts w:cs="Times New Roman"/>
                <w:sz w:val="20"/>
                <w:szCs w:val="20"/>
              </w:rPr>
            </w:pPr>
            <w:r w:rsidRPr="008A10EE">
              <w:rPr>
                <w:rFonts w:cs="Times New Roman"/>
                <w:b/>
                <w:sz w:val="20"/>
                <w:szCs w:val="20"/>
              </w:rPr>
              <w:t>Penelitian Keenam</w:t>
            </w:r>
          </w:p>
        </w:tc>
      </w:tr>
      <w:tr w:rsidR="0044331D" w:rsidRPr="008A10EE" w14:paraId="5D32262C" w14:textId="77777777" w:rsidTr="00025FF7">
        <w:trPr>
          <w:jc w:val="center"/>
        </w:trPr>
        <w:tc>
          <w:tcPr>
            <w:tcW w:w="1705" w:type="dxa"/>
            <w:vAlign w:val="center"/>
          </w:tcPr>
          <w:p w14:paraId="440CF790" w14:textId="774BCF61" w:rsidR="0044331D" w:rsidRPr="008A10EE" w:rsidRDefault="0044331D" w:rsidP="0044331D">
            <w:pPr>
              <w:rPr>
                <w:rFonts w:cs="Times New Roman"/>
                <w:sz w:val="20"/>
                <w:szCs w:val="20"/>
              </w:rPr>
            </w:pPr>
            <w:r w:rsidRPr="008A10EE">
              <w:rPr>
                <w:rFonts w:cs="Times New Roman"/>
                <w:sz w:val="20"/>
                <w:szCs w:val="20"/>
              </w:rPr>
              <w:t>Judul Penelitian</w:t>
            </w:r>
          </w:p>
        </w:tc>
        <w:tc>
          <w:tcPr>
            <w:tcW w:w="3870" w:type="dxa"/>
            <w:vAlign w:val="center"/>
          </w:tcPr>
          <w:p w14:paraId="40822E2C" w14:textId="54047155" w:rsidR="0044331D" w:rsidRPr="008A10EE" w:rsidRDefault="000455EA" w:rsidP="00117FCF">
            <w:pPr>
              <w:jc w:val="both"/>
              <w:rPr>
                <w:rFonts w:cs="Times New Roman"/>
                <w:sz w:val="20"/>
                <w:szCs w:val="20"/>
              </w:rPr>
            </w:pPr>
            <w:r w:rsidRPr="008A10EE">
              <w:rPr>
                <w:rFonts w:cs="Times New Roman"/>
                <w:sz w:val="20"/>
                <w:szCs w:val="20"/>
              </w:rPr>
              <w:t>IT Project Management: Infamous Failures, Classic Mistakes, and Best Practices</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author":[{"dropping-particle":"","family":"Kessel","given":"Christopher V A N","non-dropping-particle":"","parse-names":false,"suffix":""},{"dropping-particle":"","family":"Singleton","given":"Paul W","non-dropping-particle":"","parse-names":false,"suffix":""},{"dropping-particle":"","family":"Hoben","given":"Heinz J","non-dropping-particle":"","parse-names":false,"suffix":""}],"id":"ITEM-1","issue":"2","issued":{"date-parts":[["1985"]]},"page":"562-563","title":"IT Project Management: Infamous Failures, Classic Mistakes, and Best Practices","type":"article-journal","volume":"6"},"uris":["http://www.mendeley.com/documents/?uuid=6d11d2d0-406e-47bf-abb7-5672e241d465"]}],"mendeley":{"formattedCitation":"[9]","plainTextFormattedCitation":"[9]","previouslyFormattedCitation":"[9]"},"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9]</w:t>
            </w:r>
            <w:r w:rsidR="00D135B1" w:rsidRPr="008A10EE">
              <w:rPr>
                <w:rFonts w:cs="Times New Roman"/>
                <w:sz w:val="20"/>
                <w:szCs w:val="20"/>
              </w:rPr>
              <w:fldChar w:fldCharType="end"/>
            </w:r>
          </w:p>
        </w:tc>
      </w:tr>
      <w:tr w:rsidR="0044331D" w:rsidRPr="008A10EE" w14:paraId="506E51D7" w14:textId="77777777" w:rsidTr="00025FF7">
        <w:trPr>
          <w:jc w:val="center"/>
        </w:trPr>
        <w:tc>
          <w:tcPr>
            <w:tcW w:w="1705" w:type="dxa"/>
            <w:vAlign w:val="center"/>
          </w:tcPr>
          <w:p w14:paraId="648F5BA8" w14:textId="325FC6A2" w:rsidR="0044331D" w:rsidRPr="008A10EE" w:rsidRDefault="0044331D" w:rsidP="0044331D">
            <w:pPr>
              <w:rPr>
                <w:rFonts w:cs="Times New Roman"/>
                <w:sz w:val="20"/>
                <w:szCs w:val="20"/>
              </w:rPr>
            </w:pPr>
            <w:r w:rsidRPr="008A10EE">
              <w:rPr>
                <w:rFonts w:cs="Times New Roman"/>
                <w:sz w:val="20"/>
                <w:szCs w:val="20"/>
              </w:rPr>
              <w:t>Nama Peneliti, Tahun</w:t>
            </w:r>
          </w:p>
        </w:tc>
        <w:tc>
          <w:tcPr>
            <w:tcW w:w="3870" w:type="dxa"/>
            <w:vAlign w:val="center"/>
          </w:tcPr>
          <w:p w14:paraId="6ABC2F45" w14:textId="0604BA74" w:rsidR="0044331D" w:rsidRPr="008A10EE" w:rsidRDefault="000455EA" w:rsidP="00117FCF">
            <w:pPr>
              <w:jc w:val="both"/>
              <w:rPr>
                <w:rFonts w:cs="Times New Roman"/>
                <w:sz w:val="20"/>
                <w:szCs w:val="20"/>
              </w:rPr>
            </w:pPr>
            <w:r w:rsidRPr="008A10EE">
              <w:rPr>
                <w:rFonts w:cs="Times New Roman"/>
                <w:sz w:val="20"/>
                <w:szCs w:val="20"/>
              </w:rPr>
              <w:t>Kessel, Christopher V A N; Singleton, Paul W; Hoben, Heinz J; 1985</w:t>
            </w:r>
          </w:p>
        </w:tc>
      </w:tr>
      <w:tr w:rsidR="0044331D" w:rsidRPr="008A10EE" w14:paraId="5D1AFA5A" w14:textId="77777777" w:rsidTr="00025FF7">
        <w:trPr>
          <w:jc w:val="center"/>
        </w:trPr>
        <w:tc>
          <w:tcPr>
            <w:tcW w:w="1705" w:type="dxa"/>
            <w:vAlign w:val="center"/>
          </w:tcPr>
          <w:p w14:paraId="35A77CFF" w14:textId="1F53FB36" w:rsidR="0044331D" w:rsidRPr="008A10EE" w:rsidRDefault="0044331D" w:rsidP="0044331D">
            <w:pPr>
              <w:rPr>
                <w:rFonts w:cs="Times New Roman"/>
                <w:sz w:val="20"/>
                <w:szCs w:val="20"/>
              </w:rPr>
            </w:pPr>
            <w:r w:rsidRPr="008A10EE">
              <w:rPr>
                <w:rFonts w:cs="Times New Roman"/>
                <w:sz w:val="20"/>
                <w:szCs w:val="20"/>
              </w:rPr>
              <w:t>Deskripsi Umum Penelitian</w:t>
            </w:r>
          </w:p>
        </w:tc>
        <w:tc>
          <w:tcPr>
            <w:tcW w:w="3870" w:type="dxa"/>
            <w:vAlign w:val="center"/>
          </w:tcPr>
          <w:p w14:paraId="75732337" w14:textId="20929B74" w:rsidR="0044331D" w:rsidRPr="008A10EE" w:rsidRDefault="004E7268" w:rsidP="00117FCF">
            <w:pPr>
              <w:jc w:val="both"/>
              <w:rPr>
                <w:rFonts w:cs="Times New Roman"/>
                <w:sz w:val="20"/>
                <w:szCs w:val="20"/>
              </w:rPr>
            </w:pPr>
            <w:r w:rsidRPr="008A10EE">
              <w:rPr>
                <w:rFonts w:cs="Times New Roman"/>
                <w:sz w:val="20"/>
                <w:szCs w:val="20"/>
              </w:rPr>
              <w:t xml:space="preserve">Penelitian ini dilakukan untuk mengetahui dan mengungkapkan kesalahan umum yang biasa terjadi dalam pengembangan proyek TI dan menyarankan </w:t>
            </w:r>
            <w:r w:rsidRPr="008A10EE">
              <w:rPr>
                <w:rFonts w:cs="Times New Roman"/>
                <w:i/>
                <w:iCs/>
                <w:sz w:val="20"/>
                <w:szCs w:val="20"/>
              </w:rPr>
              <w:t xml:space="preserve">best practice </w:t>
            </w:r>
            <w:r w:rsidRPr="008A10EE">
              <w:rPr>
                <w:rFonts w:cs="Times New Roman"/>
                <w:sz w:val="20"/>
                <w:szCs w:val="20"/>
              </w:rPr>
              <w:t xml:space="preserve">untuk manajemen proyek agar bekerja secara efektif. Penelitian ini menggunakan metode </w:t>
            </w:r>
            <w:r w:rsidRPr="008A10EE">
              <w:rPr>
                <w:rFonts w:cs="Times New Roman"/>
                <w:i/>
                <w:iCs/>
                <w:sz w:val="20"/>
                <w:szCs w:val="20"/>
              </w:rPr>
              <w:t xml:space="preserve">studi literature </w:t>
            </w:r>
            <w:r w:rsidRPr="008A10EE">
              <w:rPr>
                <w:rFonts w:cs="Times New Roman"/>
                <w:sz w:val="20"/>
                <w:szCs w:val="20"/>
              </w:rPr>
              <w:t xml:space="preserve">dan melakukan restropeksi atau ulasan pasca implementasi. Penelitian ini </w:t>
            </w:r>
            <w:r w:rsidRPr="008A10EE">
              <w:rPr>
                <w:rFonts w:cs="Times New Roman"/>
                <w:sz w:val="20"/>
                <w:szCs w:val="20"/>
              </w:rPr>
              <w:lastRenderedPageBreak/>
              <w:t>mengumpulkan pengatahuan yang berasal dari 99 restropeksi yang dilakukan oleh 74 perusahaan selama 7 tahun terakhir.</w:t>
            </w:r>
          </w:p>
        </w:tc>
      </w:tr>
      <w:tr w:rsidR="0044331D" w:rsidRPr="008A10EE" w14:paraId="6FE085DD" w14:textId="77777777" w:rsidTr="00025FF7">
        <w:trPr>
          <w:jc w:val="center"/>
        </w:trPr>
        <w:tc>
          <w:tcPr>
            <w:tcW w:w="1705" w:type="dxa"/>
            <w:vAlign w:val="center"/>
          </w:tcPr>
          <w:p w14:paraId="79B7C97F" w14:textId="73D90F98" w:rsidR="0044331D" w:rsidRPr="008A10EE" w:rsidRDefault="0044331D" w:rsidP="0044331D">
            <w:pPr>
              <w:rPr>
                <w:rFonts w:cs="Times New Roman"/>
                <w:sz w:val="20"/>
                <w:szCs w:val="20"/>
              </w:rPr>
            </w:pPr>
            <w:r w:rsidRPr="008A10EE">
              <w:rPr>
                <w:rFonts w:cs="Times New Roman"/>
                <w:sz w:val="20"/>
                <w:szCs w:val="20"/>
              </w:rPr>
              <w:lastRenderedPageBreak/>
              <w:t>Hubungan dengan Tugas Akhir</w:t>
            </w:r>
          </w:p>
        </w:tc>
        <w:tc>
          <w:tcPr>
            <w:tcW w:w="3870" w:type="dxa"/>
            <w:vAlign w:val="center"/>
          </w:tcPr>
          <w:p w14:paraId="1D2C3347" w14:textId="77777777" w:rsidR="0044331D" w:rsidRPr="008A10EE" w:rsidRDefault="004E7268" w:rsidP="00117FCF">
            <w:pPr>
              <w:jc w:val="both"/>
              <w:rPr>
                <w:rFonts w:cs="Times New Roman"/>
                <w:sz w:val="20"/>
                <w:szCs w:val="20"/>
              </w:rPr>
            </w:pPr>
            <w:r w:rsidRPr="008A10EE">
              <w:rPr>
                <w:rFonts w:cs="Times New Roman"/>
                <w:sz w:val="20"/>
                <w:szCs w:val="20"/>
              </w:rPr>
              <w:t xml:space="preserve">Penelitian ini dilakukan untuk mengeksplorasi kesalahan umum yang biasa terjadi dalam proyek pengembangan IT dan kesalahan menajemen proyek </w:t>
            </w:r>
            <w:r w:rsidR="00923255" w:rsidRPr="008A10EE">
              <w:rPr>
                <w:rFonts w:cs="Times New Roman"/>
                <w:sz w:val="20"/>
                <w:szCs w:val="20"/>
              </w:rPr>
              <w:t>yang menyebabkan tidak eektifnya manajemen proyek dalam pengembangan proyek IT. Sehingga penelitian ini akan menjadi referensi dan acuan dalam pengerjaan tugas akhir ini dalam mengeksplorasi hal-hal yang menyebabkan implementasi sistem informasi di perguruan tinggi di Surabaya tidak berjalan dengan efektif.</w:t>
            </w:r>
          </w:p>
          <w:p w14:paraId="1ABA15BC" w14:textId="27450060" w:rsidR="00923255" w:rsidRPr="008A10EE" w:rsidRDefault="00923255" w:rsidP="00117FCF">
            <w:pPr>
              <w:jc w:val="both"/>
              <w:rPr>
                <w:rFonts w:cs="Times New Roman"/>
                <w:sz w:val="20"/>
                <w:szCs w:val="20"/>
              </w:rPr>
            </w:pPr>
          </w:p>
        </w:tc>
      </w:tr>
      <w:tr w:rsidR="0044331D" w:rsidRPr="008A10EE" w14:paraId="4D0C427E" w14:textId="77777777" w:rsidTr="00025FF7">
        <w:trPr>
          <w:jc w:val="center"/>
        </w:trPr>
        <w:tc>
          <w:tcPr>
            <w:tcW w:w="1705" w:type="dxa"/>
            <w:vAlign w:val="center"/>
          </w:tcPr>
          <w:p w14:paraId="6EDD21B3" w14:textId="69383746" w:rsidR="0044331D" w:rsidRPr="008A10EE" w:rsidRDefault="0044331D" w:rsidP="0044331D">
            <w:pPr>
              <w:rPr>
                <w:rFonts w:cs="Times New Roman"/>
                <w:sz w:val="20"/>
                <w:szCs w:val="20"/>
              </w:rPr>
            </w:pPr>
            <w:r w:rsidRPr="008A10EE">
              <w:rPr>
                <w:rFonts w:cs="Times New Roman"/>
                <w:sz w:val="20"/>
                <w:szCs w:val="20"/>
              </w:rPr>
              <w:t>Kelebihan Penelitian</w:t>
            </w:r>
          </w:p>
        </w:tc>
        <w:tc>
          <w:tcPr>
            <w:tcW w:w="3870" w:type="dxa"/>
            <w:vAlign w:val="center"/>
          </w:tcPr>
          <w:p w14:paraId="3462CAD6" w14:textId="70D8DA13" w:rsidR="0044331D" w:rsidRPr="008A10EE" w:rsidRDefault="00923255" w:rsidP="00117FCF">
            <w:pPr>
              <w:jc w:val="both"/>
              <w:rPr>
                <w:rFonts w:cs="Times New Roman"/>
                <w:sz w:val="20"/>
                <w:szCs w:val="20"/>
              </w:rPr>
            </w:pPr>
            <w:r w:rsidRPr="008A10EE">
              <w:rPr>
                <w:rFonts w:cs="Times New Roman"/>
                <w:sz w:val="20"/>
                <w:szCs w:val="20"/>
              </w:rPr>
              <w:t>Kelebihan penelitian ini yaitu dilakukan dengan metode restropeksi yaitu postmortem atau ulasan pasca implementasi pada perusahaan yang telah selesai melakukan proyek pengembangan IT. Sehingga penelitian ini memiliki kekuatan faktor-faktor yang didapat dari pengalaman secara langsung dan kondisi sesungguhnya di lapangan seperti apa.</w:t>
            </w:r>
          </w:p>
        </w:tc>
      </w:tr>
      <w:tr w:rsidR="0044331D" w:rsidRPr="008A10EE" w14:paraId="45881168" w14:textId="77777777" w:rsidTr="00025FF7">
        <w:trPr>
          <w:jc w:val="center"/>
        </w:trPr>
        <w:tc>
          <w:tcPr>
            <w:tcW w:w="1705" w:type="dxa"/>
            <w:vAlign w:val="center"/>
          </w:tcPr>
          <w:p w14:paraId="6F3A7BE5" w14:textId="2CAD586A" w:rsidR="0044331D" w:rsidRPr="008A10EE" w:rsidRDefault="0044331D" w:rsidP="0044331D">
            <w:pPr>
              <w:rPr>
                <w:rFonts w:cs="Times New Roman"/>
                <w:sz w:val="20"/>
                <w:szCs w:val="20"/>
              </w:rPr>
            </w:pPr>
            <w:r w:rsidRPr="008A10EE">
              <w:rPr>
                <w:rFonts w:cs="Times New Roman"/>
                <w:sz w:val="20"/>
                <w:szCs w:val="20"/>
              </w:rPr>
              <w:t>Kekurangan Penelitian</w:t>
            </w:r>
          </w:p>
        </w:tc>
        <w:tc>
          <w:tcPr>
            <w:tcW w:w="3870" w:type="dxa"/>
            <w:vAlign w:val="center"/>
          </w:tcPr>
          <w:p w14:paraId="31AFEF9C" w14:textId="42508D53" w:rsidR="0044331D" w:rsidRPr="008A10EE" w:rsidRDefault="00923255" w:rsidP="00117FCF">
            <w:pPr>
              <w:jc w:val="both"/>
              <w:rPr>
                <w:rFonts w:cs="Times New Roman"/>
                <w:sz w:val="20"/>
                <w:szCs w:val="20"/>
              </w:rPr>
            </w:pPr>
            <w:r w:rsidRPr="008A10EE">
              <w:rPr>
                <w:rFonts w:cs="Times New Roman"/>
                <w:sz w:val="20"/>
                <w:szCs w:val="20"/>
              </w:rPr>
              <w:t xml:space="preserve">Kekurangan dari penelitian ini adalah jika dilihat dari pengkategorian faktor umum kesalahan yang dilakukan dalam proyek IT hanya mengkategorisasikannya secara internal manajemen saja seperti </w:t>
            </w:r>
            <w:r w:rsidRPr="008A10EE">
              <w:rPr>
                <w:rFonts w:cs="Times New Roman"/>
                <w:i/>
                <w:iCs/>
                <w:sz w:val="20"/>
                <w:szCs w:val="20"/>
              </w:rPr>
              <w:t>people, process, prosuct, and technology</w:t>
            </w:r>
            <w:r w:rsidRPr="008A10EE">
              <w:rPr>
                <w:rFonts w:cs="Times New Roman"/>
                <w:sz w:val="20"/>
                <w:szCs w:val="20"/>
              </w:rPr>
              <w:t xml:space="preserve"> fakktor eksternal dari proyek pengembangan IT kurang disoroti.</w:t>
            </w:r>
          </w:p>
        </w:tc>
      </w:tr>
      <w:tr w:rsidR="0044331D" w:rsidRPr="008A10EE" w14:paraId="2384B1D1" w14:textId="77777777" w:rsidTr="001012F1">
        <w:trPr>
          <w:jc w:val="center"/>
        </w:trPr>
        <w:tc>
          <w:tcPr>
            <w:tcW w:w="5575" w:type="dxa"/>
            <w:gridSpan w:val="2"/>
            <w:shd w:val="clear" w:color="auto" w:fill="B4C6E7" w:themeFill="accent1" w:themeFillTint="66"/>
            <w:vAlign w:val="center"/>
          </w:tcPr>
          <w:p w14:paraId="2A734758" w14:textId="45FC20A8" w:rsidR="0044331D" w:rsidRPr="008A10EE" w:rsidRDefault="0044331D" w:rsidP="0044331D">
            <w:pPr>
              <w:jc w:val="center"/>
              <w:rPr>
                <w:rFonts w:cs="Times New Roman"/>
                <w:sz w:val="20"/>
                <w:szCs w:val="20"/>
              </w:rPr>
            </w:pPr>
            <w:r w:rsidRPr="008A10EE">
              <w:rPr>
                <w:rFonts w:cs="Times New Roman"/>
                <w:b/>
                <w:sz w:val="20"/>
                <w:szCs w:val="20"/>
              </w:rPr>
              <w:t>Penelitian Ketujuh</w:t>
            </w:r>
          </w:p>
        </w:tc>
      </w:tr>
      <w:tr w:rsidR="0044331D" w:rsidRPr="008A10EE" w14:paraId="59BA9D82" w14:textId="77777777" w:rsidTr="00025FF7">
        <w:trPr>
          <w:jc w:val="center"/>
        </w:trPr>
        <w:tc>
          <w:tcPr>
            <w:tcW w:w="1705" w:type="dxa"/>
            <w:vAlign w:val="center"/>
          </w:tcPr>
          <w:p w14:paraId="4B3FCE5F" w14:textId="52B66880" w:rsidR="0044331D" w:rsidRPr="008A10EE" w:rsidRDefault="0044331D" w:rsidP="0044331D">
            <w:pPr>
              <w:rPr>
                <w:rFonts w:cs="Times New Roman"/>
                <w:sz w:val="20"/>
                <w:szCs w:val="20"/>
              </w:rPr>
            </w:pPr>
            <w:r w:rsidRPr="008A10EE">
              <w:rPr>
                <w:rFonts w:cs="Times New Roman"/>
                <w:sz w:val="20"/>
                <w:szCs w:val="20"/>
              </w:rPr>
              <w:t>Judul Penelitian</w:t>
            </w:r>
          </w:p>
        </w:tc>
        <w:tc>
          <w:tcPr>
            <w:tcW w:w="3870" w:type="dxa"/>
            <w:vAlign w:val="center"/>
          </w:tcPr>
          <w:p w14:paraId="69DCE142" w14:textId="779BEF58" w:rsidR="0044331D" w:rsidRPr="008A10EE" w:rsidRDefault="000455EA" w:rsidP="0044331D">
            <w:pPr>
              <w:rPr>
                <w:rFonts w:cs="Times New Roman"/>
                <w:sz w:val="20"/>
                <w:szCs w:val="20"/>
              </w:rPr>
            </w:pPr>
            <w:r w:rsidRPr="008A10EE">
              <w:rPr>
                <w:rFonts w:cs="Times New Roman"/>
                <w:sz w:val="20"/>
                <w:szCs w:val="20"/>
              </w:rPr>
              <w:t>IS/IT projects failure: An investigation in Iranian Organizations</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abstract":"Modern economy and technological development are increasingly necessitating agile responsiveness from the side of businesses. This would not be achievable without having integrated IS/IT projects into the organizational processes and structure. In this global endeavor, Iranian organizations among IS/IT fast growing Middle Eastern nations are not excluded. However, alike so many other countries, the statistical figures and failure ratios for performing these projects are not so promising. To investigate the situation of IS/IT projects failure, it is critical to clarify criteria of success/failure, identify influential factors, and finally propose appropriate recommendations through realizing reasons behind the causes of failure. The research reveals that managerial/strategic and cultural factors have the most influential impact for that matter. It is mandated that Iranian organizations promote the commitment and support of senior management, raise general awareness for IS/IT projects’ structure and functionality, and foster a correct cultural context to prevent failure in this kind of projects. Moreover, the smaller the size of a project and the hosting organization are, the lower the risk of confronting complications and the easier managing the project get. Creating rigorous ‘lessons learned’ processes, risk management and change management would be considered as supportive key issues as well.","author":[{"dropping-particle":"","family":"Alimohammadinavid","given":"Reza","non-dropping-particle":"","parse-names":false,"suffix":""}],"id":"ITEM-1","issue":"0","issued":{"date-parts":[["2007"]]},"page":"59","title":"IS/IT projects failure: An investigation in Iranian Organizations","type":"article-journal"},"uris":["http://www.mendeley.com/documents/?uuid=05a947d1-39de-4093-bb70-acea561dc643"]}],"mendeley":{"formattedCitation":"[10]","plainTextFormattedCitation":"[10]","previouslyFormattedCitation":"[10]"},"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10]</w:t>
            </w:r>
            <w:r w:rsidR="00D135B1" w:rsidRPr="008A10EE">
              <w:rPr>
                <w:rFonts w:cs="Times New Roman"/>
                <w:sz w:val="20"/>
                <w:szCs w:val="20"/>
              </w:rPr>
              <w:fldChar w:fldCharType="end"/>
            </w:r>
          </w:p>
        </w:tc>
      </w:tr>
      <w:tr w:rsidR="0044331D" w:rsidRPr="008A10EE" w14:paraId="2897B3D6" w14:textId="77777777" w:rsidTr="00025FF7">
        <w:trPr>
          <w:jc w:val="center"/>
        </w:trPr>
        <w:tc>
          <w:tcPr>
            <w:tcW w:w="1705" w:type="dxa"/>
            <w:vAlign w:val="center"/>
          </w:tcPr>
          <w:p w14:paraId="514186A3" w14:textId="3AD3E76B" w:rsidR="0044331D" w:rsidRPr="008A10EE" w:rsidRDefault="0044331D" w:rsidP="0044331D">
            <w:pPr>
              <w:rPr>
                <w:rFonts w:cs="Times New Roman"/>
                <w:sz w:val="20"/>
                <w:szCs w:val="20"/>
              </w:rPr>
            </w:pPr>
            <w:r w:rsidRPr="008A10EE">
              <w:rPr>
                <w:rFonts w:cs="Times New Roman"/>
                <w:sz w:val="20"/>
                <w:szCs w:val="20"/>
              </w:rPr>
              <w:t>Nama Peneliti, Tahun</w:t>
            </w:r>
          </w:p>
        </w:tc>
        <w:tc>
          <w:tcPr>
            <w:tcW w:w="3870" w:type="dxa"/>
            <w:vAlign w:val="center"/>
          </w:tcPr>
          <w:p w14:paraId="59D702EA" w14:textId="4DF4BCAB" w:rsidR="0044331D" w:rsidRPr="008A10EE" w:rsidRDefault="000455EA" w:rsidP="0044331D">
            <w:pPr>
              <w:rPr>
                <w:rFonts w:cs="Times New Roman"/>
                <w:sz w:val="20"/>
                <w:szCs w:val="20"/>
              </w:rPr>
            </w:pPr>
            <w:r w:rsidRPr="008A10EE">
              <w:rPr>
                <w:rFonts w:cs="Times New Roman"/>
                <w:sz w:val="20"/>
                <w:szCs w:val="20"/>
              </w:rPr>
              <w:t>Ali</w:t>
            </w:r>
            <w:r w:rsidR="000614B7">
              <w:rPr>
                <w:rFonts w:cs="Times New Roman"/>
                <w:sz w:val="20"/>
                <w:szCs w:val="20"/>
              </w:rPr>
              <w:t xml:space="preserve"> </w:t>
            </w:r>
            <w:r w:rsidRPr="008A10EE">
              <w:rPr>
                <w:rFonts w:cs="Times New Roman"/>
                <w:sz w:val="20"/>
                <w:szCs w:val="20"/>
              </w:rPr>
              <w:t>mohammad</w:t>
            </w:r>
            <w:r w:rsidR="000614B7">
              <w:rPr>
                <w:rFonts w:cs="Times New Roman"/>
                <w:sz w:val="20"/>
                <w:szCs w:val="20"/>
              </w:rPr>
              <w:t xml:space="preserve"> </w:t>
            </w:r>
            <w:r w:rsidRPr="008A10EE">
              <w:rPr>
                <w:rFonts w:cs="Times New Roman"/>
                <w:sz w:val="20"/>
                <w:szCs w:val="20"/>
              </w:rPr>
              <w:t>inavid, Reza; 2007</w:t>
            </w:r>
          </w:p>
        </w:tc>
      </w:tr>
      <w:tr w:rsidR="0044331D" w:rsidRPr="008A10EE" w14:paraId="03313331" w14:textId="77777777" w:rsidTr="00025FF7">
        <w:trPr>
          <w:jc w:val="center"/>
        </w:trPr>
        <w:tc>
          <w:tcPr>
            <w:tcW w:w="1705" w:type="dxa"/>
            <w:vAlign w:val="center"/>
          </w:tcPr>
          <w:p w14:paraId="3866A464" w14:textId="6E61C371" w:rsidR="0044331D" w:rsidRPr="008A10EE" w:rsidRDefault="0044331D" w:rsidP="0044331D">
            <w:pPr>
              <w:rPr>
                <w:rFonts w:cs="Times New Roman"/>
                <w:sz w:val="20"/>
                <w:szCs w:val="20"/>
              </w:rPr>
            </w:pPr>
            <w:r w:rsidRPr="008A10EE">
              <w:rPr>
                <w:rFonts w:cs="Times New Roman"/>
                <w:sz w:val="20"/>
                <w:szCs w:val="20"/>
              </w:rPr>
              <w:t>Deskripsi Umum Penelitian</w:t>
            </w:r>
          </w:p>
        </w:tc>
        <w:tc>
          <w:tcPr>
            <w:tcW w:w="3870" w:type="dxa"/>
            <w:vAlign w:val="center"/>
          </w:tcPr>
          <w:p w14:paraId="54BD74A8" w14:textId="3565FEC6" w:rsidR="0044331D" w:rsidRPr="008A10EE" w:rsidRDefault="00927CBF" w:rsidP="00927CBF">
            <w:pPr>
              <w:jc w:val="both"/>
              <w:rPr>
                <w:rFonts w:cs="Times New Roman"/>
                <w:sz w:val="20"/>
                <w:szCs w:val="20"/>
              </w:rPr>
            </w:pPr>
            <w:r w:rsidRPr="008A10EE">
              <w:rPr>
                <w:rFonts w:cs="Times New Roman"/>
                <w:sz w:val="20"/>
                <w:szCs w:val="20"/>
              </w:rPr>
              <w:t xml:space="preserve">Penelitian ini dilakukan Untuk menyelidiki faktor kegagalan proyek SI/TI dan  </w:t>
            </w:r>
            <w:r w:rsidRPr="008A10EE">
              <w:rPr>
                <w:rFonts w:cs="Times New Roman"/>
                <w:sz w:val="20"/>
                <w:szCs w:val="20"/>
              </w:rPr>
              <w:lastRenderedPageBreak/>
              <w:t>mengklarifikasi kriteria keberhasilan atau kegagalan, mengidentifikasi faktor-faktor yang berpengaruh, dan kemudian mengusulkan rekomendasi yang sesuai berdasarkan alasan di balik penyebab kegagalan. Penelitian ini mengungkapkan bahwa faktor manajerial atau strategis dan budaya memiliki dampak paling berpengaruh. Serta organisasi di Negara Iran juga menyoroti komitmen dan dukungan manajemen senior, meningkatkan kesadaran umum untuk struktur dan fungsi proyek-proyek SI/TI, dan menumbuhkan budaya yang benar pada lingkungan kerja untuk mencegah kegagalan dalam proyek semacam ini. Selain itu, semakin kecil ukuran proyek dan organisasi, semakin rendah risiko dalam menghadapi permasalahan yang timbul dan semakin mudah mengelola proyek.Manajemen risiko dan manajemen perubahan juga akan dianggap sebagai isu utama yang mendukung keberhasilan proyek SI/TI.</w:t>
            </w:r>
          </w:p>
        </w:tc>
      </w:tr>
      <w:tr w:rsidR="0044331D" w:rsidRPr="008A10EE" w14:paraId="5DF1E414" w14:textId="77777777" w:rsidTr="00025FF7">
        <w:trPr>
          <w:jc w:val="center"/>
        </w:trPr>
        <w:tc>
          <w:tcPr>
            <w:tcW w:w="1705" w:type="dxa"/>
            <w:vAlign w:val="center"/>
          </w:tcPr>
          <w:p w14:paraId="68426192" w14:textId="3793C282" w:rsidR="0044331D" w:rsidRPr="008A10EE" w:rsidRDefault="0044331D" w:rsidP="0044331D">
            <w:pPr>
              <w:rPr>
                <w:rFonts w:cs="Times New Roman"/>
                <w:sz w:val="20"/>
                <w:szCs w:val="20"/>
              </w:rPr>
            </w:pPr>
            <w:r w:rsidRPr="008A10EE">
              <w:rPr>
                <w:rFonts w:cs="Times New Roman"/>
                <w:sz w:val="20"/>
                <w:szCs w:val="20"/>
              </w:rPr>
              <w:lastRenderedPageBreak/>
              <w:t>Hubungan dengan Tugas Akhir</w:t>
            </w:r>
          </w:p>
        </w:tc>
        <w:tc>
          <w:tcPr>
            <w:tcW w:w="3870" w:type="dxa"/>
            <w:vAlign w:val="center"/>
          </w:tcPr>
          <w:p w14:paraId="55A60A9C" w14:textId="4D9055F8" w:rsidR="0044331D" w:rsidRPr="008A10EE" w:rsidRDefault="00D570FD" w:rsidP="00D570FD">
            <w:pPr>
              <w:jc w:val="both"/>
              <w:rPr>
                <w:rFonts w:cs="Times New Roman"/>
                <w:sz w:val="20"/>
                <w:szCs w:val="20"/>
              </w:rPr>
            </w:pPr>
            <w:r w:rsidRPr="008A10EE">
              <w:rPr>
                <w:rFonts w:cs="Times New Roman"/>
                <w:sz w:val="20"/>
                <w:szCs w:val="20"/>
              </w:rPr>
              <w:t>Penelitian ini dilakukan untuk menginvestigasi terkait kegagalan proyek IS/IT di Negara Iran. Sehingga penelitian ini akan sangat membantu dalam menjadi referensi tugas akhir ini terkait faktor kesuksesan dan kegagalan implementasi IS/IT di perguruan tinggi.</w:t>
            </w:r>
          </w:p>
        </w:tc>
      </w:tr>
      <w:tr w:rsidR="0044331D" w:rsidRPr="008A10EE" w14:paraId="65658AF3" w14:textId="77777777" w:rsidTr="00025FF7">
        <w:trPr>
          <w:jc w:val="center"/>
        </w:trPr>
        <w:tc>
          <w:tcPr>
            <w:tcW w:w="1705" w:type="dxa"/>
            <w:vAlign w:val="center"/>
          </w:tcPr>
          <w:p w14:paraId="147603FB" w14:textId="3A99C3D4" w:rsidR="0044331D" w:rsidRPr="008A10EE" w:rsidRDefault="0044331D" w:rsidP="0044331D">
            <w:pPr>
              <w:rPr>
                <w:rFonts w:cs="Times New Roman"/>
                <w:sz w:val="20"/>
                <w:szCs w:val="20"/>
              </w:rPr>
            </w:pPr>
            <w:r w:rsidRPr="008A10EE">
              <w:rPr>
                <w:rFonts w:cs="Times New Roman"/>
                <w:sz w:val="20"/>
                <w:szCs w:val="20"/>
              </w:rPr>
              <w:t>Kelebihan Penelitian</w:t>
            </w:r>
          </w:p>
        </w:tc>
        <w:tc>
          <w:tcPr>
            <w:tcW w:w="3870" w:type="dxa"/>
            <w:vAlign w:val="center"/>
          </w:tcPr>
          <w:p w14:paraId="0E837D2B" w14:textId="21C0D00A" w:rsidR="0044331D" w:rsidRPr="008A10EE" w:rsidRDefault="00A95032" w:rsidP="00D570FD">
            <w:pPr>
              <w:jc w:val="both"/>
              <w:rPr>
                <w:rFonts w:cs="Times New Roman"/>
                <w:sz w:val="20"/>
                <w:szCs w:val="20"/>
              </w:rPr>
            </w:pPr>
            <w:r w:rsidRPr="008A10EE">
              <w:rPr>
                <w:rFonts w:cs="Times New Roman"/>
                <w:sz w:val="20"/>
                <w:szCs w:val="20"/>
              </w:rPr>
              <w:t>Kelebihan dari penelitian ini yaitu menggabungkan 2 metode yaitu secara kualitatif untuk menyusun kerangka model dan faktor yang mempengaruhi kegagalan proyek IS/IT kemudian menggunakan metode kuantitatif yaitu menyebarkan kuesioner kepada manager proyek IT dari faktor yang sudah disusun hasil dari metode kualitatif tadi.</w:t>
            </w:r>
          </w:p>
        </w:tc>
      </w:tr>
      <w:tr w:rsidR="0044331D" w:rsidRPr="008A10EE" w14:paraId="22E8F8F5" w14:textId="77777777" w:rsidTr="00025FF7">
        <w:trPr>
          <w:jc w:val="center"/>
        </w:trPr>
        <w:tc>
          <w:tcPr>
            <w:tcW w:w="1705" w:type="dxa"/>
            <w:vAlign w:val="center"/>
          </w:tcPr>
          <w:p w14:paraId="37266F93" w14:textId="37FA643F" w:rsidR="0044331D" w:rsidRPr="008A10EE" w:rsidRDefault="0044331D" w:rsidP="0044331D">
            <w:pPr>
              <w:rPr>
                <w:rFonts w:cs="Times New Roman"/>
                <w:sz w:val="20"/>
                <w:szCs w:val="20"/>
              </w:rPr>
            </w:pPr>
            <w:r w:rsidRPr="008A10EE">
              <w:rPr>
                <w:rFonts w:cs="Times New Roman"/>
                <w:sz w:val="20"/>
                <w:szCs w:val="20"/>
              </w:rPr>
              <w:t>Kekurangan Penelitian</w:t>
            </w:r>
          </w:p>
        </w:tc>
        <w:tc>
          <w:tcPr>
            <w:tcW w:w="3870" w:type="dxa"/>
            <w:vAlign w:val="center"/>
          </w:tcPr>
          <w:p w14:paraId="58933870" w14:textId="5AFA506B" w:rsidR="0044331D" w:rsidRPr="008A10EE" w:rsidRDefault="00927CBF" w:rsidP="00D570FD">
            <w:pPr>
              <w:jc w:val="both"/>
              <w:rPr>
                <w:rFonts w:cs="Times New Roman"/>
                <w:sz w:val="20"/>
                <w:szCs w:val="20"/>
              </w:rPr>
            </w:pPr>
            <w:r w:rsidRPr="008A10EE">
              <w:rPr>
                <w:rFonts w:cs="Times New Roman"/>
                <w:sz w:val="20"/>
                <w:szCs w:val="20"/>
              </w:rPr>
              <w:t xml:space="preserve">Kekurangan dalam penelitian ini adalah dalam penentuan objek dan sampel dalam </w:t>
            </w:r>
            <w:r w:rsidRPr="008A10EE">
              <w:rPr>
                <w:rFonts w:cs="Times New Roman"/>
                <w:sz w:val="20"/>
                <w:szCs w:val="20"/>
              </w:rPr>
              <w:lastRenderedPageBreak/>
              <w:t xml:space="preserve">penelitian. Penelitian ini hanya dilakukan pada sebagian kecil organisasi dan individu </w:t>
            </w:r>
            <w:r w:rsidR="00D570FD" w:rsidRPr="008A10EE">
              <w:rPr>
                <w:rFonts w:cs="Times New Roman"/>
                <w:sz w:val="20"/>
                <w:szCs w:val="20"/>
              </w:rPr>
              <w:t>namun topik dari penelitian ini memakai skala negara yaitu kondisi proyek IS/IT di Iran.</w:t>
            </w:r>
          </w:p>
        </w:tc>
      </w:tr>
      <w:tr w:rsidR="0044331D" w:rsidRPr="008A10EE" w14:paraId="713A4B75" w14:textId="77777777" w:rsidTr="001012F1">
        <w:trPr>
          <w:jc w:val="center"/>
        </w:trPr>
        <w:tc>
          <w:tcPr>
            <w:tcW w:w="5575" w:type="dxa"/>
            <w:gridSpan w:val="2"/>
            <w:shd w:val="clear" w:color="auto" w:fill="B4C6E7" w:themeFill="accent1" w:themeFillTint="66"/>
            <w:vAlign w:val="center"/>
          </w:tcPr>
          <w:p w14:paraId="34A67744" w14:textId="1244ADBF" w:rsidR="0044331D" w:rsidRPr="008A10EE" w:rsidRDefault="0044331D" w:rsidP="0044331D">
            <w:pPr>
              <w:jc w:val="center"/>
              <w:rPr>
                <w:rFonts w:cs="Times New Roman"/>
                <w:sz w:val="20"/>
                <w:szCs w:val="20"/>
              </w:rPr>
            </w:pPr>
            <w:r w:rsidRPr="008A10EE">
              <w:rPr>
                <w:rFonts w:cs="Times New Roman"/>
                <w:b/>
                <w:sz w:val="20"/>
                <w:szCs w:val="20"/>
              </w:rPr>
              <w:lastRenderedPageBreak/>
              <w:t>Penelitian Kedelapan</w:t>
            </w:r>
          </w:p>
        </w:tc>
      </w:tr>
      <w:tr w:rsidR="0044331D" w:rsidRPr="008A10EE" w14:paraId="35787F21" w14:textId="77777777" w:rsidTr="00025FF7">
        <w:trPr>
          <w:jc w:val="center"/>
        </w:trPr>
        <w:tc>
          <w:tcPr>
            <w:tcW w:w="1705" w:type="dxa"/>
            <w:vAlign w:val="center"/>
          </w:tcPr>
          <w:p w14:paraId="1E6B43AA" w14:textId="3600C16E" w:rsidR="0044331D" w:rsidRPr="008A10EE" w:rsidRDefault="0044331D" w:rsidP="0044331D">
            <w:pPr>
              <w:rPr>
                <w:rFonts w:cs="Times New Roman"/>
                <w:sz w:val="20"/>
                <w:szCs w:val="20"/>
              </w:rPr>
            </w:pPr>
            <w:r w:rsidRPr="008A10EE">
              <w:rPr>
                <w:rFonts w:cs="Times New Roman"/>
                <w:sz w:val="20"/>
                <w:szCs w:val="20"/>
              </w:rPr>
              <w:t>Judul Penelitian</w:t>
            </w:r>
          </w:p>
        </w:tc>
        <w:tc>
          <w:tcPr>
            <w:tcW w:w="3870" w:type="dxa"/>
            <w:vAlign w:val="center"/>
          </w:tcPr>
          <w:p w14:paraId="140F994B" w14:textId="69128835" w:rsidR="0044331D" w:rsidRPr="008A10EE" w:rsidRDefault="00F0016A" w:rsidP="00132AB3">
            <w:pPr>
              <w:jc w:val="both"/>
              <w:rPr>
                <w:rFonts w:cs="Times New Roman"/>
                <w:sz w:val="20"/>
                <w:szCs w:val="20"/>
              </w:rPr>
            </w:pPr>
            <w:r w:rsidRPr="008A10EE">
              <w:rPr>
                <w:rFonts w:cs="Times New Roman"/>
                <w:sz w:val="20"/>
                <w:szCs w:val="20"/>
              </w:rPr>
              <w:t>The factors that affect the implementation success of IS</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DOI":"10.1109/HICSS.2008.437","ISBN":"0769530753","ISSN":"15301605","abstract":"How to implement an IS (information system) successfully remains a problem. To address this, drawing on information processing theory, this study proposes an integrated model that delineates the relationships among two design variables, risk resolution strategy, and software development success. Experimental design was conducted to test the model. Our results show that risk resolution strategy has a positive effect on software success. As expected, software projects with low goal conflict exhibit better performance of risk resolution strategy, productivity, and process satisfaction than projects with high goal conflict. In addition, organic coordination strategy demonstrates better achievement of risk management, productivity, and process satisfaction than those with mechanistic coordination strategy. Regarding the interaction effect, surprisingly, the findings show the effects on both risk management and process satisfaction are insignificant. Further, as expected the interaction effect on productivity is significant. Implications and discussions are provided. © 2008 IEEE.","author":[{"dropping-particle":"","family":"Chou","given":"Shih Wei","non-dropping-particle":"","parse-names":false,"suffix":""},{"dropping-particle":"","family":"He","given":"Mong Young","non-dropping-particle":"","parse-names":false,"suffix":""},{"dropping-particle":"","family":"Chen","given":"Pi Yi","non-dropping-particle":"","parse-names":false,"suffix":""}],"container-title":"Proceedings of the Annual Hawaii International Conference on System Sciences","id":"ITEM-1","issued":{"date-parts":[["2008"]]},"page":"1-10","title":"The factors that affect the implementation success of IS","type":"article-journal"},"uris":["http://www.mendeley.com/documents/?uuid=190ae652-d8ae-46a1-995a-346f82117403"]}],"mendeley":{"formattedCitation":"[11]","plainTextFormattedCitation":"[11]","previouslyFormattedCitation":"[11]"},"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11]</w:t>
            </w:r>
            <w:r w:rsidR="00D135B1" w:rsidRPr="008A10EE">
              <w:rPr>
                <w:rFonts w:cs="Times New Roman"/>
                <w:sz w:val="20"/>
                <w:szCs w:val="20"/>
              </w:rPr>
              <w:fldChar w:fldCharType="end"/>
            </w:r>
          </w:p>
        </w:tc>
      </w:tr>
      <w:tr w:rsidR="0044331D" w:rsidRPr="008A10EE" w14:paraId="1CD5AD58" w14:textId="77777777" w:rsidTr="00025FF7">
        <w:trPr>
          <w:jc w:val="center"/>
        </w:trPr>
        <w:tc>
          <w:tcPr>
            <w:tcW w:w="1705" w:type="dxa"/>
            <w:vAlign w:val="center"/>
          </w:tcPr>
          <w:p w14:paraId="1852C75E" w14:textId="560958CC" w:rsidR="0044331D" w:rsidRPr="008A10EE" w:rsidRDefault="0044331D" w:rsidP="0044331D">
            <w:pPr>
              <w:rPr>
                <w:rFonts w:cs="Times New Roman"/>
                <w:sz w:val="20"/>
                <w:szCs w:val="20"/>
              </w:rPr>
            </w:pPr>
            <w:r w:rsidRPr="008A10EE">
              <w:rPr>
                <w:rFonts w:cs="Times New Roman"/>
                <w:sz w:val="20"/>
                <w:szCs w:val="20"/>
              </w:rPr>
              <w:t>Nama Peneliti, Tahun</w:t>
            </w:r>
          </w:p>
        </w:tc>
        <w:tc>
          <w:tcPr>
            <w:tcW w:w="3870" w:type="dxa"/>
            <w:vAlign w:val="center"/>
          </w:tcPr>
          <w:p w14:paraId="3AB7160C" w14:textId="4173E67D" w:rsidR="0044331D" w:rsidRPr="008A10EE" w:rsidRDefault="00F0016A" w:rsidP="00132AB3">
            <w:pPr>
              <w:jc w:val="both"/>
              <w:rPr>
                <w:rFonts w:cs="Times New Roman"/>
                <w:sz w:val="20"/>
                <w:szCs w:val="20"/>
              </w:rPr>
            </w:pPr>
            <w:r w:rsidRPr="008A10EE">
              <w:rPr>
                <w:rFonts w:cs="Times New Roman"/>
                <w:sz w:val="20"/>
                <w:szCs w:val="20"/>
              </w:rPr>
              <w:t>Chou, Shih Wei; He, Mong Young; Chen, Pi Yi; 2008</w:t>
            </w:r>
          </w:p>
        </w:tc>
      </w:tr>
      <w:tr w:rsidR="0044331D" w:rsidRPr="008A10EE" w14:paraId="513518C5" w14:textId="77777777" w:rsidTr="00025FF7">
        <w:trPr>
          <w:jc w:val="center"/>
        </w:trPr>
        <w:tc>
          <w:tcPr>
            <w:tcW w:w="1705" w:type="dxa"/>
            <w:vAlign w:val="center"/>
          </w:tcPr>
          <w:p w14:paraId="432FA357" w14:textId="3FA08105" w:rsidR="0044331D" w:rsidRPr="008A10EE" w:rsidRDefault="0044331D" w:rsidP="0044331D">
            <w:pPr>
              <w:rPr>
                <w:rFonts w:cs="Times New Roman"/>
                <w:sz w:val="20"/>
                <w:szCs w:val="20"/>
              </w:rPr>
            </w:pPr>
            <w:r w:rsidRPr="008A10EE">
              <w:rPr>
                <w:rFonts w:cs="Times New Roman"/>
                <w:sz w:val="20"/>
                <w:szCs w:val="20"/>
              </w:rPr>
              <w:t>Deskripsi Umum Penelitian</w:t>
            </w:r>
          </w:p>
        </w:tc>
        <w:tc>
          <w:tcPr>
            <w:tcW w:w="3870" w:type="dxa"/>
            <w:vAlign w:val="center"/>
          </w:tcPr>
          <w:p w14:paraId="159A0817" w14:textId="258716A5" w:rsidR="0044331D" w:rsidRPr="008A10EE" w:rsidRDefault="00BD2AEE" w:rsidP="00132AB3">
            <w:pPr>
              <w:jc w:val="both"/>
              <w:rPr>
                <w:rFonts w:cs="Times New Roman"/>
                <w:sz w:val="20"/>
                <w:szCs w:val="20"/>
              </w:rPr>
            </w:pPr>
            <w:r w:rsidRPr="008A10EE">
              <w:rPr>
                <w:rFonts w:cs="Times New Roman"/>
                <w:sz w:val="20"/>
                <w:szCs w:val="20"/>
              </w:rPr>
              <w:t xml:space="preserve">Penelitian ini dilakukan untuk </w:t>
            </w:r>
            <w:r w:rsidR="00132AB3" w:rsidRPr="008A10EE">
              <w:rPr>
                <w:rFonts w:cs="Times New Roman"/>
                <w:sz w:val="20"/>
                <w:szCs w:val="20"/>
              </w:rPr>
              <w:t xml:space="preserve">melihat bahwa implementasi IS berhasil dilakukan pun sebenarnya masih terdapat masalah. Pada penelitian ini mengusulkan model terintegrasi antar dua variabel yang berhubungan yaitu variabel </w:t>
            </w:r>
            <w:r w:rsidR="00132AB3" w:rsidRPr="008A10EE">
              <w:rPr>
                <w:rFonts w:cs="Times New Roman"/>
                <w:i/>
                <w:iCs/>
                <w:sz w:val="20"/>
                <w:szCs w:val="20"/>
              </w:rPr>
              <w:t>risk resolution</w:t>
            </w:r>
            <w:r w:rsidR="00132AB3" w:rsidRPr="008A10EE">
              <w:rPr>
                <w:rFonts w:cs="Times New Roman"/>
                <w:sz w:val="20"/>
                <w:szCs w:val="20"/>
              </w:rPr>
              <w:t xml:space="preserve"> </w:t>
            </w:r>
            <w:r w:rsidR="00132AB3" w:rsidRPr="008A10EE">
              <w:rPr>
                <w:rFonts w:cs="Times New Roman"/>
                <w:i/>
                <w:iCs/>
                <w:sz w:val="20"/>
                <w:szCs w:val="20"/>
              </w:rPr>
              <w:t>strategy</w:t>
            </w:r>
            <w:r w:rsidR="00132AB3" w:rsidRPr="008A10EE">
              <w:rPr>
                <w:rFonts w:cs="Times New Roman"/>
                <w:sz w:val="20"/>
                <w:szCs w:val="20"/>
              </w:rPr>
              <w:t xml:space="preserve"> dan </w:t>
            </w:r>
            <w:r w:rsidR="00132AB3" w:rsidRPr="008A10EE">
              <w:rPr>
                <w:rFonts w:cs="Times New Roman"/>
                <w:i/>
                <w:iCs/>
                <w:sz w:val="20"/>
                <w:szCs w:val="20"/>
              </w:rPr>
              <w:t>software development success</w:t>
            </w:r>
            <w:r w:rsidR="00132AB3" w:rsidRPr="008A10EE">
              <w:rPr>
                <w:rFonts w:cs="Times New Roman"/>
                <w:sz w:val="20"/>
                <w:szCs w:val="20"/>
              </w:rPr>
              <w:t xml:space="preserve"> Desain eksperimental dilakukan untuk menguji model ini, dan didapatkan hasil bahwa variabel </w:t>
            </w:r>
            <w:r w:rsidR="00132AB3" w:rsidRPr="008A10EE">
              <w:rPr>
                <w:rFonts w:cs="Times New Roman"/>
                <w:i/>
                <w:iCs/>
                <w:sz w:val="20"/>
                <w:szCs w:val="20"/>
              </w:rPr>
              <w:t>risk resolution strategy</w:t>
            </w:r>
            <w:r w:rsidR="00132AB3" w:rsidRPr="008A10EE">
              <w:rPr>
                <w:rFonts w:cs="Times New Roman"/>
                <w:sz w:val="20"/>
                <w:szCs w:val="20"/>
              </w:rPr>
              <w:t xml:space="preserve"> memiliki efek positif pada </w:t>
            </w:r>
            <w:r w:rsidR="00132AB3" w:rsidRPr="008A10EE">
              <w:rPr>
                <w:rFonts w:cs="Times New Roman"/>
                <w:i/>
                <w:iCs/>
                <w:sz w:val="20"/>
                <w:szCs w:val="20"/>
              </w:rPr>
              <w:t>software success</w:t>
            </w:r>
            <w:r w:rsidR="00132AB3" w:rsidRPr="008A10EE">
              <w:rPr>
                <w:rFonts w:cs="Times New Roman"/>
                <w:sz w:val="20"/>
                <w:szCs w:val="20"/>
              </w:rPr>
              <w:t>.</w:t>
            </w:r>
          </w:p>
        </w:tc>
      </w:tr>
      <w:tr w:rsidR="0044331D" w:rsidRPr="008A10EE" w14:paraId="5B5173F0" w14:textId="77777777" w:rsidTr="00025FF7">
        <w:trPr>
          <w:jc w:val="center"/>
        </w:trPr>
        <w:tc>
          <w:tcPr>
            <w:tcW w:w="1705" w:type="dxa"/>
            <w:vAlign w:val="center"/>
          </w:tcPr>
          <w:p w14:paraId="31F2AAD6" w14:textId="0B8280C6" w:rsidR="0044331D" w:rsidRPr="008A10EE" w:rsidRDefault="0044331D" w:rsidP="0044331D">
            <w:pPr>
              <w:rPr>
                <w:rFonts w:cs="Times New Roman"/>
                <w:sz w:val="20"/>
                <w:szCs w:val="20"/>
              </w:rPr>
            </w:pPr>
            <w:r w:rsidRPr="008A10EE">
              <w:rPr>
                <w:rFonts w:cs="Times New Roman"/>
                <w:sz w:val="20"/>
                <w:szCs w:val="20"/>
              </w:rPr>
              <w:t>Hubungan dengan Tugas Akhir</w:t>
            </w:r>
          </w:p>
        </w:tc>
        <w:tc>
          <w:tcPr>
            <w:tcW w:w="3870" w:type="dxa"/>
            <w:vAlign w:val="center"/>
          </w:tcPr>
          <w:p w14:paraId="4590B3E0" w14:textId="6734A673" w:rsidR="0044331D" w:rsidRPr="008A10EE" w:rsidRDefault="00132AB3" w:rsidP="00132AB3">
            <w:pPr>
              <w:jc w:val="both"/>
              <w:rPr>
                <w:rFonts w:cs="Times New Roman"/>
                <w:sz w:val="20"/>
                <w:szCs w:val="20"/>
              </w:rPr>
            </w:pPr>
            <w:r w:rsidRPr="008A10EE">
              <w:rPr>
                <w:rFonts w:cs="Times New Roman"/>
                <w:sz w:val="20"/>
                <w:szCs w:val="20"/>
              </w:rPr>
              <w:t>Hubungan penelitian ini dengan tugas akhir yaitu penelitian ini dilakukan untuk mencari penyebab atau masalah yang mungkin masih akan terjadi ketika sebuah sistem informasi telah terimplementasi. Dimana topik pada penelitian tugas akhir ini yaitu mencari faktor kesuksesan dan hambatan yang ditimbulkan saat IS/IT diimplementasikan.</w:t>
            </w:r>
          </w:p>
        </w:tc>
      </w:tr>
      <w:tr w:rsidR="0044331D" w:rsidRPr="008A10EE" w14:paraId="02204ECF" w14:textId="77777777" w:rsidTr="00025FF7">
        <w:trPr>
          <w:jc w:val="center"/>
        </w:trPr>
        <w:tc>
          <w:tcPr>
            <w:tcW w:w="1705" w:type="dxa"/>
            <w:vAlign w:val="center"/>
          </w:tcPr>
          <w:p w14:paraId="1B088156" w14:textId="2892EB3F" w:rsidR="0044331D" w:rsidRPr="008A10EE" w:rsidRDefault="0044331D" w:rsidP="0044331D">
            <w:pPr>
              <w:rPr>
                <w:rFonts w:cs="Times New Roman"/>
                <w:sz w:val="20"/>
                <w:szCs w:val="20"/>
              </w:rPr>
            </w:pPr>
            <w:r w:rsidRPr="008A10EE">
              <w:rPr>
                <w:rFonts w:cs="Times New Roman"/>
                <w:sz w:val="20"/>
                <w:szCs w:val="20"/>
              </w:rPr>
              <w:t>Kelebihan Penelitian</w:t>
            </w:r>
          </w:p>
        </w:tc>
        <w:tc>
          <w:tcPr>
            <w:tcW w:w="3870" w:type="dxa"/>
            <w:vAlign w:val="center"/>
          </w:tcPr>
          <w:p w14:paraId="3056845A" w14:textId="237D2646" w:rsidR="0044331D" w:rsidRPr="008A10EE" w:rsidRDefault="00132AB3" w:rsidP="00132AB3">
            <w:pPr>
              <w:jc w:val="both"/>
              <w:rPr>
                <w:rFonts w:cs="Times New Roman"/>
                <w:sz w:val="20"/>
                <w:szCs w:val="20"/>
              </w:rPr>
            </w:pPr>
            <w:r w:rsidRPr="008A10EE">
              <w:rPr>
                <w:rFonts w:cs="Times New Roman"/>
                <w:sz w:val="20"/>
                <w:szCs w:val="20"/>
              </w:rPr>
              <w:t>Penelitian ini dilakukan berdasarkan hipotesis yang kuat berdasarkan model penelitian yang telah teruji dan telah digunakan pada beberapa penelitian sebelumnya.</w:t>
            </w:r>
          </w:p>
        </w:tc>
      </w:tr>
      <w:tr w:rsidR="0044331D" w:rsidRPr="008A10EE" w14:paraId="1B21CE38" w14:textId="77777777" w:rsidTr="00025FF7">
        <w:trPr>
          <w:jc w:val="center"/>
        </w:trPr>
        <w:tc>
          <w:tcPr>
            <w:tcW w:w="1705" w:type="dxa"/>
            <w:vAlign w:val="center"/>
          </w:tcPr>
          <w:p w14:paraId="16DBB8AB" w14:textId="27579605" w:rsidR="0044331D" w:rsidRPr="008A10EE" w:rsidRDefault="0044331D" w:rsidP="0044331D">
            <w:pPr>
              <w:rPr>
                <w:rFonts w:cs="Times New Roman"/>
                <w:sz w:val="20"/>
                <w:szCs w:val="20"/>
              </w:rPr>
            </w:pPr>
            <w:r w:rsidRPr="008A10EE">
              <w:rPr>
                <w:rFonts w:cs="Times New Roman"/>
                <w:sz w:val="20"/>
                <w:szCs w:val="20"/>
              </w:rPr>
              <w:t>Kekurangan Penelitian</w:t>
            </w:r>
          </w:p>
        </w:tc>
        <w:tc>
          <w:tcPr>
            <w:tcW w:w="3870" w:type="dxa"/>
            <w:vAlign w:val="center"/>
          </w:tcPr>
          <w:p w14:paraId="064834E4" w14:textId="594FAD6E" w:rsidR="0044331D" w:rsidRPr="008A10EE" w:rsidRDefault="00132AB3" w:rsidP="00132AB3">
            <w:pPr>
              <w:jc w:val="both"/>
              <w:rPr>
                <w:rFonts w:cs="Times New Roman"/>
                <w:sz w:val="20"/>
                <w:szCs w:val="20"/>
              </w:rPr>
            </w:pPr>
            <w:r w:rsidRPr="008A10EE">
              <w:rPr>
                <w:rFonts w:cs="Times New Roman"/>
                <w:sz w:val="20"/>
                <w:szCs w:val="20"/>
              </w:rPr>
              <w:t>Penelitian ini memakai perhitungan secara ku</w:t>
            </w:r>
            <w:r w:rsidR="00A256DE" w:rsidRPr="008A10EE">
              <w:rPr>
                <w:rFonts w:cs="Times New Roman"/>
                <w:sz w:val="20"/>
                <w:szCs w:val="20"/>
              </w:rPr>
              <w:t>a</w:t>
            </w:r>
            <w:r w:rsidRPr="008A10EE">
              <w:rPr>
                <w:rFonts w:cs="Times New Roman"/>
                <w:sz w:val="20"/>
                <w:szCs w:val="20"/>
              </w:rPr>
              <w:t>ntitatif sehingga dirasa akan kurang cocok dengan</w:t>
            </w:r>
            <w:r w:rsidR="00A256DE" w:rsidRPr="008A10EE">
              <w:rPr>
                <w:rFonts w:cs="Times New Roman"/>
                <w:sz w:val="20"/>
                <w:szCs w:val="20"/>
              </w:rPr>
              <w:t xml:space="preserve"> penelitian tugas akhir ini yang menggunakan metode pengolahan data secara kualitatif</w:t>
            </w:r>
          </w:p>
        </w:tc>
      </w:tr>
      <w:tr w:rsidR="0044331D" w:rsidRPr="008A10EE" w14:paraId="5440E1AF" w14:textId="77777777" w:rsidTr="001012F1">
        <w:trPr>
          <w:jc w:val="center"/>
        </w:trPr>
        <w:tc>
          <w:tcPr>
            <w:tcW w:w="5575" w:type="dxa"/>
            <w:gridSpan w:val="2"/>
            <w:shd w:val="clear" w:color="auto" w:fill="B4C6E7" w:themeFill="accent1" w:themeFillTint="66"/>
            <w:vAlign w:val="center"/>
          </w:tcPr>
          <w:p w14:paraId="25C6BCAC" w14:textId="1D6D5E66" w:rsidR="0044331D" w:rsidRPr="008A10EE" w:rsidRDefault="0044331D" w:rsidP="0044331D">
            <w:pPr>
              <w:jc w:val="center"/>
              <w:rPr>
                <w:rFonts w:cs="Times New Roman"/>
                <w:sz w:val="20"/>
                <w:szCs w:val="20"/>
              </w:rPr>
            </w:pPr>
            <w:r w:rsidRPr="008A10EE">
              <w:rPr>
                <w:rFonts w:cs="Times New Roman"/>
                <w:b/>
                <w:sz w:val="20"/>
                <w:szCs w:val="20"/>
              </w:rPr>
              <w:t>Penelitian Kesembilan</w:t>
            </w:r>
          </w:p>
        </w:tc>
      </w:tr>
      <w:tr w:rsidR="0044331D" w:rsidRPr="008A10EE" w14:paraId="3C575FA1" w14:textId="77777777" w:rsidTr="00025FF7">
        <w:trPr>
          <w:jc w:val="center"/>
        </w:trPr>
        <w:tc>
          <w:tcPr>
            <w:tcW w:w="1705" w:type="dxa"/>
            <w:vAlign w:val="center"/>
          </w:tcPr>
          <w:p w14:paraId="1BC27DEA" w14:textId="2E84E6FA" w:rsidR="0044331D" w:rsidRPr="008A10EE" w:rsidRDefault="0044331D" w:rsidP="00A256DE">
            <w:pPr>
              <w:jc w:val="both"/>
              <w:rPr>
                <w:rFonts w:cs="Times New Roman"/>
                <w:sz w:val="20"/>
                <w:szCs w:val="20"/>
              </w:rPr>
            </w:pPr>
            <w:r w:rsidRPr="008A10EE">
              <w:rPr>
                <w:rFonts w:cs="Times New Roman"/>
                <w:sz w:val="20"/>
                <w:szCs w:val="20"/>
              </w:rPr>
              <w:t>Judul Penelitian</w:t>
            </w:r>
          </w:p>
        </w:tc>
        <w:tc>
          <w:tcPr>
            <w:tcW w:w="3870" w:type="dxa"/>
            <w:vAlign w:val="center"/>
          </w:tcPr>
          <w:p w14:paraId="0F654D69" w14:textId="2266718B" w:rsidR="0044331D" w:rsidRPr="008A10EE" w:rsidRDefault="0092411A" w:rsidP="00A256DE">
            <w:pPr>
              <w:jc w:val="both"/>
              <w:rPr>
                <w:rFonts w:cs="Times New Roman"/>
                <w:sz w:val="20"/>
                <w:szCs w:val="20"/>
              </w:rPr>
            </w:pPr>
            <w:r w:rsidRPr="008A10EE">
              <w:rPr>
                <w:rFonts w:cs="Times New Roman"/>
                <w:sz w:val="20"/>
                <w:szCs w:val="20"/>
              </w:rPr>
              <w:t>Critical Failure Factors in Information Sytsem : an Exploratory Review</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abstract":"An information system (IS) project management is the critical issue for the companies due to its high failure rate .The objective of this paper is to explore the reasons for failures in the information system. The failures of IS is not confined to any particular industry rather they do happen in every country; whether small or large companies; in commercial, non profitable, and governmental organizations; and without regard to their status or reputation. For developing an understanding of the failure factors of IS ,an in-depth review of the existing literature has been done .A variety of studies across several different countries, industries and areas have been taken into account for identifying the failures factors of IS. This has been confirmed from most of the studies that not all the failures belong to technical aspects but also to the social aspects of the system as IS is a Socio-technical System. This paper presents a critical failure factors for the Information system.","author":[{"dropping-particle":"","family":"Kaur","given":"Bikram Pal","non-dropping-particle":"","parse-names":false,"suffix":""},{"dropping-particle":"","family":"Aggrawal","given":"Himanshu","non-dropping-particle":"","parse-names":false,"suffix":""}],"container-title":"Journal of Global Research in Computer Science","id":"ITEM-1","issue":"1","issued":{"date-parts":[["2013"]]},"page":"76-82","title":"Critical Failure Factors in Information Sytsem : an Exploratory Review","type":"article-journal","volume":"4"},"uris":["http://www.mendeley.com/documents/?uuid=2f497d1c-24d0-4f7c-afe7-0e83a603ed4a"]}],"mendeley":{"formattedCitation":"[12]","plainTextFormattedCitation":"[12]","previouslyFormattedCitation":"[12]"},"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12]</w:t>
            </w:r>
            <w:r w:rsidR="00D135B1" w:rsidRPr="008A10EE">
              <w:rPr>
                <w:rFonts w:cs="Times New Roman"/>
                <w:sz w:val="20"/>
                <w:szCs w:val="20"/>
              </w:rPr>
              <w:fldChar w:fldCharType="end"/>
            </w:r>
          </w:p>
        </w:tc>
      </w:tr>
      <w:tr w:rsidR="0044331D" w:rsidRPr="008A10EE" w14:paraId="2777C5AB" w14:textId="77777777" w:rsidTr="00025FF7">
        <w:trPr>
          <w:jc w:val="center"/>
        </w:trPr>
        <w:tc>
          <w:tcPr>
            <w:tcW w:w="1705" w:type="dxa"/>
            <w:vAlign w:val="center"/>
          </w:tcPr>
          <w:p w14:paraId="2A3C34F1" w14:textId="3B9DD704" w:rsidR="0044331D" w:rsidRPr="008A10EE" w:rsidRDefault="0044331D" w:rsidP="00A256DE">
            <w:pPr>
              <w:jc w:val="both"/>
              <w:rPr>
                <w:rFonts w:cs="Times New Roman"/>
                <w:sz w:val="20"/>
                <w:szCs w:val="20"/>
              </w:rPr>
            </w:pPr>
            <w:r w:rsidRPr="008A10EE">
              <w:rPr>
                <w:rFonts w:cs="Times New Roman"/>
                <w:sz w:val="20"/>
                <w:szCs w:val="20"/>
              </w:rPr>
              <w:lastRenderedPageBreak/>
              <w:t>Nama Peneliti, Tahun</w:t>
            </w:r>
          </w:p>
        </w:tc>
        <w:tc>
          <w:tcPr>
            <w:tcW w:w="3870" w:type="dxa"/>
            <w:vAlign w:val="center"/>
          </w:tcPr>
          <w:p w14:paraId="62C7D65E" w14:textId="4378F2CD" w:rsidR="0044331D" w:rsidRPr="008A10EE" w:rsidRDefault="0092411A" w:rsidP="00A256DE">
            <w:pPr>
              <w:jc w:val="both"/>
              <w:rPr>
                <w:rFonts w:cs="Times New Roman"/>
                <w:sz w:val="20"/>
                <w:szCs w:val="20"/>
              </w:rPr>
            </w:pPr>
            <w:r w:rsidRPr="008A10EE">
              <w:rPr>
                <w:rFonts w:cs="Times New Roman"/>
                <w:sz w:val="20"/>
                <w:szCs w:val="20"/>
              </w:rPr>
              <w:t>Kaur, Bikram Pal; Aggrawal, Himanshu; 2013</w:t>
            </w:r>
          </w:p>
        </w:tc>
      </w:tr>
      <w:tr w:rsidR="0044331D" w:rsidRPr="008A10EE" w14:paraId="785AF875" w14:textId="77777777" w:rsidTr="00025FF7">
        <w:trPr>
          <w:jc w:val="center"/>
        </w:trPr>
        <w:tc>
          <w:tcPr>
            <w:tcW w:w="1705" w:type="dxa"/>
            <w:vAlign w:val="center"/>
          </w:tcPr>
          <w:p w14:paraId="01812101" w14:textId="314E9842" w:rsidR="0044331D" w:rsidRPr="008A10EE" w:rsidRDefault="0044331D" w:rsidP="00A256DE">
            <w:pPr>
              <w:jc w:val="both"/>
              <w:rPr>
                <w:rFonts w:cs="Times New Roman"/>
                <w:sz w:val="20"/>
                <w:szCs w:val="20"/>
              </w:rPr>
            </w:pPr>
            <w:r w:rsidRPr="008A10EE">
              <w:rPr>
                <w:rFonts w:cs="Times New Roman"/>
                <w:sz w:val="20"/>
                <w:szCs w:val="20"/>
              </w:rPr>
              <w:t>Deskripsi Umum Penelitian</w:t>
            </w:r>
          </w:p>
        </w:tc>
        <w:tc>
          <w:tcPr>
            <w:tcW w:w="3870" w:type="dxa"/>
            <w:vAlign w:val="center"/>
          </w:tcPr>
          <w:p w14:paraId="51DBCD2C" w14:textId="1079D9FC" w:rsidR="0044331D" w:rsidRPr="008A10EE" w:rsidRDefault="00A256DE" w:rsidP="00A256DE">
            <w:pPr>
              <w:jc w:val="both"/>
              <w:rPr>
                <w:rFonts w:cs="Times New Roman"/>
                <w:sz w:val="20"/>
                <w:szCs w:val="20"/>
              </w:rPr>
            </w:pPr>
            <w:r w:rsidRPr="008A10EE">
              <w:rPr>
                <w:rFonts w:cs="Times New Roman"/>
                <w:sz w:val="20"/>
                <w:szCs w:val="20"/>
              </w:rPr>
              <w:t xml:space="preserve">Penelitian ini dilakukan untuk mengamati bahwa manajemen proyek SI/TI dalam perusahaan dapat menjadi sebuah masalah yang penting jika sampai terjadi kegagalan. Sehingga penelitian ini mencoba menunjukkan faktor-faktor apa saja yang dapat menjadikan kegagalan proyek IS/IT. Metode yang dilakukan dalam penelitian ini adalah melakukan studi literatur dari beberapa sumber dan penelitian terdahulu </w:t>
            </w:r>
            <w:r w:rsidR="009A5168" w:rsidRPr="008A10EE">
              <w:rPr>
                <w:rFonts w:cs="Times New Roman"/>
                <w:sz w:val="20"/>
                <w:szCs w:val="20"/>
              </w:rPr>
              <w:t>pada beberapa perusahaan kecil maupun besar. Hasilnya adalah dketahui bahwa penyebab kegagalan proyek IS/IT pada perusahaan atau organisasi tidak hanya seputar teknis saja melainkan juga aspek sosial dari sistem karena IS sendiri adalah sebuah sistem teknik sosial dalam organisasi atau perusahaan.</w:t>
            </w:r>
          </w:p>
        </w:tc>
      </w:tr>
      <w:tr w:rsidR="0044331D" w:rsidRPr="008A10EE" w14:paraId="7BE0EF86" w14:textId="77777777" w:rsidTr="00025FF7">
        <w:trPr>
          <w:jc w:val="center"/>
        </w:trPr>
        <w:tc>
          <w:tcPr>
            <w:tcW w:w="1705" w:type="dxa"/>
            <w:vAlign w:val="center"/>
          </w:tcPr>
          <w:p w14:paraId="7109A0DA" w14:textId="2F33F3B8" w:rsidR="0044331D" w:rsidRPr="008A10EE" w:rsidRDefault="0044331D" w:rsidP="00A256DE">
            <w:pPr>
              <w:jc w:val="both"/>
              <w:rPr>
                <w:rFonts w:cs="Times New Roman"/>
                <w:sz w:val="20"/>
                <w:szCs w:val="20"/>
              </w:rPr>
            </w:pPr>
            <w:r w:rsidRPr="008A10EE">
              <w:rPr>
                <w:rFonts w:cs="Times New Roman"/>
                <w:sz w:val="20"/>
                <w:szCs w:val="20"/>
              </w:rPr>
              <w:t>Hubungan dengan Tugas Akhir</w:t>
            </w:r>
          </w:p>
        </w:tc>
        <w:tc>
          <w:tcPr>
            <w:tcW w:w="3870" w:type="dxa"/>
            <w:vAlign w:val="center"/>
          </w:tcPr>
          <w:p w14:paraId="196CBED0" w14:textId="14825B90" w:rsidR="0044331D" w:rsidRPr="008A10EE" w:rsidRDefault="009A5168" w:rsidP="00A256DE">
            <w:pPr>
              <w:jc w:val="both"/>
              <w:rPr>
                <w:rFonts w:cs="Times New Roman"/>
                <w:sz w:val="20"/>
                <w:szCs w:val="20"/>
              </w:rPr>
            </w:pPr>
            <w:r w:rsidRPr="008A10EE">
              <w:rPr>
                <w:rFonts w:cs="Times New Roman"/>
                <w:sz w:val="20"/>
                <w:szCs w:val="20"/>
              </w:rPr>
              <w:t>Hubungan penelitian ini dengan tugas akhir adalah penelitian ini melakukan penelitian dan studi literatur terkait kegagalan proyek IS/IT pada sebuah perusahaan atau organisasi dimana topik tugas akhir ini juga akan membahas mengenai faktor keberhasilan dan kegagalan IS/IT pada organisasi yatu perguruan tinggi.</w:t>
            </w:r>
          </w:p>
        </w:tc>
      </w:tr>
      <w:tr w:rsidR="0044331D" w:rsidRPr="008A10EE" w14:paraId="281E6ABD" w14:textId="77777777" w:rsidTr="00025FF7">
        <w:trPr>
          <w:jc w:val="center"/>
        </w:trPr>
        <w:tc>
          <w:tcPr>
            <w:tcW w:w="1705" w:type="dxa"/>
            <w:vAlign w:val="center"/>
          </w:tcPr>
          <w:p w14:paraId="712B499D" w14:textId="7719A837" w:rsidR="0044331D" w:rsidRPr="008A10EE" w:rsidRDefault="0044331D" w:rsidP="00A256DE">
            <w:pPr>
              <w:jc w:val="both"/>
              <w:rPr>
                <w:rFonts w:cs="Times New Roman"/>
                <w:sz w:val="20"/>
                <w:szCs w:val="20"/>
              </w:rPr>
            </w:pPr>
            <w:r w:rsidRPr="008A10EE">
              <w:rPr>
                <w:rFonts w:cs="Times New Roman"/>
                <w:sz w:val="20"/>
                <w:szCs w:val="20"/>
              </w:rPr>
              <w:t>Kelebihan Penelitian</w:t>
            </w:r>
          </w:p>
        </w:tc>
        <w:tc>
          <w:tcPr>
            <w:tcW w:w="3870" w:type="dxa"/>
            <w:vAlign w:val="center"/>
          </w:tcPr>
          <w:p w14:paraId="24B3FDDA" w14:textId="70F97EA6" w:rsidR="0044331D" w:rsidRPr="008A10EE" w:rsidRDefault="009A5168" w:rsidP="00A256DE">
            <w:pPr>
              <w:jc w:val="both"/>
              <w:rPr>
                <w:rFonts w:cs="Times New Roman"/>
                <w:sz w:val="20"/>
                <w:szCs w:val="20"/>
              </w:rPr>
            </w:pPr>
            <w:r w:rsidRPr="008A10EE">
              <w:rPr>
                <w:rFonts w:cs="Times New Roman"/>
                <w:sz w:val="20"/>
                <w:szCs w:val="20"/>
              </w:rPr>
              <w:t>Kelebihan penelitian ini yaitu dilakukan studi literature secara menyeluruh terhadap proyek IS/IT baik di negara maju atau berkembang, perusahaan besar atau kecil, organisasi profit maupun non-proft dan organisasi swasta ataupun pemerintah.</w:t>
            </w:r>
          </w:p>
        </w:tc>
      </w:tr>
      <w:tr w:rsidR="0044331D" w:rsidRPr="008A10EE" w14:paraId="5F88D1AD" w14:textId="77777777" w:rsidTr="00025FF7">
        <w:trPr>
          <w:jc w:val="center"/>
        </w:trPr>
        <w:tc>
          <w:tcPr>
            <w:tcW w:w="1705" w:type="dxa"/>
            <w:vAlign w:val="center"/>
          </w:tcPr>
          <w:p w14:paraId="506476E8" w14:textId="2E574609" w:rsidR="0044331D" w:rsidRPr="008A10EE" w:rsidRDefault="0044331D" w:rsidP="00A256DE">
            <w:pPr>
              <w:jc w:val="both"/>
              <w:rPr>
                <w:rFonts w:cs="Times New Roman"/>
                <w:sz w:val="20"/>
                <w:szCs w:val="20"/>
              </w:rPr>
            </w:pPr>
            <w:r w:rsidRPr="008A10EE">
              <w:rPr>
                <w:rFonts w:cs="Times New Roman"/>
                <w:sz w:val="20"/>
                <w:szCs w:val="20"/>
              </w:rPr>
              <w:t>Kekurangan Penelitian</w:t>
            </w:r>
          </w:p>
        </w:tc>
        <w:tc>
          <w:tcPr>
            <w:tcW w:w="3870" w:type="dxa"/>
            <w:vAlign w:val="center"/>
          </w:tcPr>
          <w:p w14:paraId="39327394" w14:textId="6A477FAD" w:rsidR="0044331D" w:rsidRPr="008A10EE" w:rsidRDefault="009A5168" w:rsidP="00A256DE">
            <w:pPr>
              <w:jc w:val="both"/>
              <w:rPr>
                <w:rFonts w:cs="Times New Roman"/>
                <w:sz w:val="20"/>
                <w:szCs w:val="20"/>
              </w:rPr>
            </w:pPr>
            <w:r w:rsidRPr="008A10EE">
              <w:rPr>
                <w:rFonts w:cs="Times New Roman"/>
                <w:sz w:val="20"/>
                <w:szCs w:val="20"/>
              </w:rPr>
              <w:t>Peneltian terkait kegagalan dan kesuksesan yang paling berpengaruh terhadap proyek IS/IT ini lebih menitik beratkan pada aspek sosial atau pada faktor manajemen, strategi, dan manusia. Untuk faktor teknis terkait proyek IS/IT sendiri tidak terlalu dibahas pada penelitian ini.</w:t>
            </w:r>
          </w:p>
        </w:tc>
      </w:tr>
      <w:tr w:rsidR="0044331D" w:rsidRPr="008A10EE" w14:paraId="746DB869" w14:textId="77777777" w:rsidTr="001012F1">
        <w:trPr>
          <w:jc w:val="center"/>
        </w:trPr>
        <w:tc>
          <w:tcPr>
            <w:tcW w:w="5575" w:type="dxa"/>
            <w:gridSpan w:val="2"/>
            <w:shd w:val="clear" w:color="auto" w:fill="B4C6E7" w:themeFill="accent1" w:themeFillTint="66"/>
            <w:vAlign w:val="center"/>
          </w:tcPr>
          <w:p w14:paraId="6F10D950" w14:textId="07CB1F89" w:rsidR="0044331D" w:rsidRPr="008A10EE" w:rsidRDefault="0044331D" w:rsidP="00A256DE">
            <w:pPr>
              <w:jc w:val="center"/>
              <w:rPr>
                <w:rFonts w:cs="Times New Roman"/>
                <w:sz w:val="20"/>
                <w:szCs w:val="20"/>
              </w:rPr>
            </w:pPr>
            <w:r w:rsidRPr="008A10EE">
              <w:rPr>
                <w:rFonts w:cs="Times New Roman"/>
                <w:b/>
                <w:sz w:val="20"/>
                <w:szCs w:val="20"/>
              </w:rPr>
              <w:lastRenderedPageBreak/>
              <w:t>Penelitian Kesepuluh</w:t>
            </w:r>
          </w:p>
        </w:tc>
      </w:tr>
      <w:tr w:rsidR="0044331D" w:rsidRPr="008A10EE" w14:paraId="62C82223" w14:textId="77777777" w:rsidTr="00025FF7">
        <w:trPr>
          <w:jc w:val="center"/>
        </w:trPr>
        <w:tc>
          <w:tcPr>
            <w:tcW w:w="1705" w:type="dxa"/>
            <w:vAlign w:val="center"/>
          </w:tcPr>
          <w:p w14:paraId="4A32654D" w14:textId="2DD24DA2" w:rsidR="0044331D" w:rsidRPr="008A10EE" w:rsidRDefault="0044331D" w:rsidP="00A256DE">
            <w:pPr>
              <w:jc w:val="both"/>
              <w:rPr>
                <w:rFonts w:cs="Times New Roman"/>
                <w:sz w:val="20"/>
                <w:szCs w:val="20"/>
              </w:rPr>
            </w:pPr>
            <w:r w:rsidRPr="008A10EE">
              <w:rPr>
                <w:rFonts w:cs="Times New Roman"/>
                <w:sz w:val="20"/>
                <w:szCs w:val="20"/>
              </w:rPr>
              <w:t>Judul Penelitian</w:t>
            </w:r>
          </w:p>
        </w:tc>
        <w:tc>
          <w:tcPr>
            <w:tcW w:w="3870" w:type="dxa"/>
            <w:vAlign w:val="center"/>
          </w:tcPr>
          <w:p w14:paraId="0A65144A" w14:textId="5A7AAEBB" w:rsidR="0044331D" w:rsidRPr="008A10EE" w:rsidRDefault="0092411A" w:rsidP="00A256DE">
            <w:pPr>
              <w:jc w:val="both"/>
              <w:rPr>
                <w:rFonts w:cs="Times New Roman"/>
                <w:sz w:val="20"/>
                <w:szCs w:val="20"/>
              </w:rPr>
            </w:pPr>
            <w:r w:rsidRPr="008A10EE">
              <w:rPr>
                <w:rFonts w:cs="Times New Roman"/>
                <w:sz w:val="20"/>
                <w:szCs w:val="20"/>
              </w:rPr>
              <w:t>SUFFI: success and failure factors in ICT projects with Dutch case studies as examples</w:t>
            </w:r>
            <w:r w:rsidR="00D135B1" w:rsidRPr="008A10EE">
              <w:rPr>
                <w:rFonts w:cs="Times New Roman"/>
                <w:sz w:val="20"/>
                <w:szCs w:val="20"/>
              </w:rPr>
              <w:t xml:space="preserve"> </w:t>
            </w:r>
            <w:r w:rsidR="00D135B1" w:rsidRPr="008A10EE">
              <w:rPr>
                <w:rFonts w:cs="Times New Roman"/>
                <w:sz w:val="20"/>
                <w:szCs w:val="20"/>
              </w:rPr>
              <w:fldChar w:fldCharType="begin" w:fldLock="1"/>
            </w:r>
            <w:r w:rsidR="0069184A" w:rsidRPr="008A10EE">
              <w:rPr>
                <w:rFonts w:cs="Times New Roman"/>
                <w:sz w:val="20"/>
                <w:szCs w:val="20"/>
              </w:rPr>
              <w:instrText>ADDIN CSL_CITATION {"citationItems":[{"id":"ITEM-1","itemData":{"DOI":"10.1504/ijpom.2013.055857","ISSN":"1740-2891","author":[{"dropping-particle":"Van","family":"Dijk","given":"A.J.","non-dropping-particle":"","parse-names":false,"suffix":""},{"dropping-particle":"","family":"White","given":"A.S.","non-dropping-particle":"","parse-names":false,"suffix":""},{"dropping-particle":"","family":"Comley","given":"R.A.","non-dropping-particle":"","parse-names":false,"suffix":""}],"container-title":"International Journal of Project Organisation and Management","id":"ITEM-1","issue":"3","issued":{"date-parts":[["2013"]]},"page":"239","title":"SUFFI: success and failure factors in ICT projects with Dutch case studies as examples","type":"article-journal","volume":"5"},"uris":["http://www.mendeley.com/documents/?uuid=4251c84e-87cd-431f-9038-ffc74a664714"]}],"mendeley":{"formattedCitation":"[13]","plainTextFormattedCitation":"[13]","previouslyFormattedCitation":"[13]"},"properties":{"noteIndex":0},"schema":"https://github.com/citation-style-language/schema/raw/master/csl-citation.json"}</w:instrText>
            </w:r>
            <w:r w:rsidR="00D135B1" w:rsidRPr="008A10EE">
              <w:rPr>
                <w:rFonts w:cs="Times New Roman"/>
                <w:sz w:val="20"/>
                <w:szCs w:val="20"/>
              </w:rPr>
              <w:fldChar w:fldCharType="separate"/>
            </w:r>
            <w:r w:rsidR="000B68D5" w:rsidRPr="008A10EE">
              <w:rPr>
                <w:rFonts w:cs="Times New Roman"/>
                <w:noProof/>
                <w:sz w:val="20"/>
                <w:szCs w:val="20"/>
              </w:rPr>
              <w:t>[13]</w:t>
            </w:r>
            <w:r w:rsidR="00D135B1" w:rsidRPr="008A10EE">
              <w:rPr>
                <w:rFonts w:cs="Times New Roman"/>
                <w:sz w:val="20"/>
                <w:szCs w:val="20"/>
              </w:rPr>
              <w:fldChar w:fldCharType="end"/>
            </w:r>
          </w:p>
        </w:tc>
      </w:tr>
      <w:tr w:rsidR="0044331D" w:rsidRPr="008A10EE" w14:paraId="08EFB574" w14:textId="77777777" w:rsidTr="00025FF7">
        <w:trPr>
          <w:jc w:val="center"/>
        </w:trPr>
        <w:tc>
          <w:tcPr>
            <w:tcW w:w="1705" w:type="dxa"/>
            <w:vAlign w:val="center"/>
          </w:tcPr>
          <w:p w14:paraId="47723CB2" w14:textId="77F8F858" w:rsidR="0044331D" w:rsidRPr="008A10EE" w:rsidRDefault="0044331D" w:rsidP="00A256DE">
            <w:pPr>
              <w:jc w:val="both"/>
              <w:rPr>
                <w:rFonts w:cs="Times New Roman"/>
                <w:sz w:val="20"/>
                <w:szCs w:val="20"/>
              </w:rPr>
            </w:pPr>
            <w:r w:rsidRPr="008A10EE">
              <w:rPr>
                <w:rFonts w:cs="Times New Roman"/>
                <w:sz w:val="20"/>
                <w:szCs w:val="20"/>
              </w:rPr>
              <w:t>Nama Peneliti, Tahun</w:t>
            </w:r>
          </w:p>
        </w:tc>
        <w:tc>
          <w:tcPr>
            <w:tcW w:w="3870" w:type="dxa"/>
            <w:vAlign w:val="center"/>
          </w:tcPr>
          <w:p w14:paraId="048F4FA9" w14:textId="02C5504C" w:rsidR="0044331D" w:rsidRPr="008A10EE" w:rsidRDefault="0092411A" w:rsidP="00A256DE">
            <w:pPr>
              <w:jc w:val="both"/>
              <w:rPr>
                <w:rFonts w:cs="Times New Roman"/>
                <w:sz w:val="20"/>
                <w:szCs w:val="20"/>
              </w:rPr>
            </w:pPr>
            <w:r w:rsidRPr="008A10EE">
              <w:rPr>
                <w:rFonts w:cs="Times New Roman"/>
                <w:sz w:val="20"/>
                <w:szCs w:val="20"/>
              </w:rPr>
              <w:t>Dijk, A.J. Van; White, A.S.; Comley, R.A.; 2013</w:t>
            </w:r>
          </w:p>
        </w:tc>
      </w:tr>
      <w:tr w:rsidR="0044331D" w:rsidRPr="008A10EE" w14:paraId="7363A301" w14:textId="77777777" w:rsidTr="00025FF7">
        <w:trPr>
          <w:jc w:val="center"/>
        </w:trPr>
        <w:tc>
          <w:tcPr>
            <w:tcW w:w="1705" w:type="dxa"/>
            <w:vAlign w:val="center"/>
          </w:tcPr>
          <w:p w14:paraId="6498F554" w14:textId="255C4686" w:rsidR="0044331D" w:rsidRPr="008A10EE" w:rsidRDefault="0044331D" w:rsidP="00A256DE">
            <w:pPr>
              <w:jc w:val="both"/>
              <w:rPr>
                <w:rFonts w:cs="Times New Roman"/>
                <w:sz w:val="20"/>
                <w:szCs w:val="20"/>
              </w:rPr>
            </w:pPr>
            <w:r w:rsidRPr="008A10EE">
              <w:rPr>
                <w:rFonts w:cs="Times New Roman"/>
                <w:sz w:val="20"/>
                <w:szCs w:val="20"/>
              </w:rPr>
              <w:t>Deskripsi Umum Penelitian</w:t>
            </w:r>
          </w:p>
        </w:tc>
        <w:tc>
          <w:tcPr>
            <w:tcW w:w="3870" w:type="dxa"/>
            <w:vAlign w:val="center"/>
          </w:tcPr>
          <w:p w14:paraId="5B0895B2" w14:textId="1CAEC7FB" w:rsidR="0044331D" w:rsidRPr="008A10EE" w:rsidRDefault="00907691" w:rsidP="00A256DE">
            <w:pPr>
              <w:jc w:val="both"/>
              <w:rPr>
                <w:rFonts w:cs="Times New Roman"/>
                <w:sz w:val="20"/>
                <w:szCs w:val="20"/>
              </w:rPr>
            </w:pPr>
            <w:r w:rsidRPr="008A10EE">
              <w:rPr>
                <w:rFonts w:cs="Times New Roman"/>
                <w:sz w:val="20"/>
                <w:szCs w:val="20"/>
              </w:rPr>
              <w:t xml:space="preserve">Penelitian ini dilakukan untuk </w:t>
            </w:r>
            <w:r w:rsidR="00B53984" w:rsidRPr="008A10EE">
              <w:rPr>
                <w:rFonts w:cs="Times New Roman"/>
                <w:sz w:val="20"/>
                <w:szCs w:val="20"/>
              </w:rPr>
              <w:t>menyoroti tingkat keberhasilan proyek IS/IT dari sisi keandalan (</w:t>
            </w:r>
            <w:r w:rsidR="00B53984" w:rsidRPr="008A10EE">
              <w:rPr>
                <w:rFonts w:cs="Times New Roman"/>
                <w:i/>
                <w:iCs/>
                <w:sz w:val="20"/>
                <w:szCs w:val="20"/>
              </w:rPr>
              <w:t>reliability)</w:t>
            </w:r>
            <w:r w:rsidR="00B53984" w:rsidRPr="008A10EE">
              <w:rPr>
                <w:rFonts w:cs="Times New Roman"/>
                <w:sz w:val="20"/>
                <w:szCs w:val="20"/>
              </w:rPr>
              <w:t xml:space="preserve">, tanggal tenggat waktu </w:t>
            </w:r>
            <w:r w:rsidR="00B53984" w:rsidRPr="008A10EE">
              <w:rPr>
                <w:rFonts w:cs="Times New Roman"/>
                <w:i/>
                <w:iCs/>
                <w:sz w:val="20"/>
                <w:szCs w:val="20"/>
              </w:rPr>
              <w:t>(due dates)</w:t>
            </w:r>
            <w:r w:rsidR="00B53984" w:rsidRPr="008A10EE">
              <w:rPr>
                <w:rFonts w:cs="Times New Roman"/>
                <w:sz w:val="20"/>
                <w:szCs w:val="20"/>
              </w:rPr>
              <w:t xml:space="preserve"> dan anggaran </w:t>
            </w:r>
            <w:r w:rsidR="00B53984" w:rsidRPr="008A10EE">
              <w:rPr>
                <w:rFonts w:cs="Times New Roman"/>
                <w:i/>
                <w:iCs/>
                <w:sz w:val="20"/>
                <w:szCs w:val="20"/>
              </w:rPr>
              <w:t>(budget)</w:t>
            </w:r>
            <w:r w:rsidR="00B53984" w:rsidRPr="008A10EE">
              <w:rPr>
                <w:rFonts w:cs="Times New Roman"/>
                <w:sz w:val="20"/>
                <w:szCs w:val="20"/>
              </w:rPr>
              <w:t xml:space="preserve">. Penelitian ini menyusun faktor paling penting </w:t>
            </w:r>
            <w:r w:rsidR="00B53984" w:rsidRPr="008A10EE">
              <w:rPr>
                <w:rFonts w:cs="Times New Roman"/>
                <w:i/>
                <w:iCs/>
                <w:sz w:val="20"/>
                <w:szCs w:val="20"/>
              </w:rPr>
              <w:t>(most important factors/MIF)</w:t>
            </w:r>
            <w:r w:rsidR="00B53984" w:rsidRPr="008A10EE">
              <w:rPr>
                <w:rFonts w:cs="Times New Roman"/>
                <w:sz w:val="20"/>
                <w:szCs w:val="20"/>
              </w:rPr>
              <w:t xml:space="preserve"> yang paling vital dalam keberhasilan proyek, sehingga jika MIF itu tidak atau kurang dilakukan maka besar kemungkinan akan terjadi kegagalan dalam pengembangan proyek IS/IT tersebut. Terdapat 139 faktor keberhasilan dan kegagalan yang didapat dari 9 proyek IS dan 4 audit proyek IS dan didapat terdapat 5 MIF paling berpengaruh terhadap kesuksesan dan kegagalan proyek IS/IT pada organisasi atau perusahaan.</w:t>
            </w:r>
          </w:p>
        </w:tc>
      </w:tr>
      <w:tr w:rsidR="0044331D" w:rsidRPr="008A10EE" w14:paraId="506ACB94" w14:textId="77777777" w:rsidTr="00025FF7">
        <w:trPr>
          <w:jc w:val="center"/>
        </w:trPr>
        <w:tc>
          <w:tcPr>
            <w:tcW w:w="1705" w:type="dxa"/>
            <w:vAlign w:val="center"/>
          </w:tcPr>
          <w:p w14:paraId="67D2714F" w14:textId="600A5493" w:rsidR="0044331D" w:rsidRPr="008A10EE" w:rsidRDefault="0044331D" w:rsidP="00A256DE">
            <w:pPr>
              <w:jc w:val="both"/>
              <w:rPr>
                <w:rFonts w:cs="Times New Roman"/>
                <w:sz w:val="20"/>
                <w:szCs w:val="20"/>
              </w:rPr>
            </w:pPr>
            <w:r w:rsidRPr="008A10EE">
              <w:rPr>
                <w:rFonts w:cs="Times New Roman"/>
                <w:sz w:val="20"/>
                <w:szCs w:val="20"/>
              </w:rPr>
              <w:t>Hubungan dengan Tugas Akhir</w:t>
            </w:r>
          </w:p>
        </w:tc>
        <w:tc>
          <w:tcPr>
            <w:tcW w:w="3870" w:type="dxa"/>
            <w:vAlign w:val="center"/>
          </w:tcPr>
          <w:p w14:paraId="0F51CE7A" w14:textId="4147D239" w:rsidR="0044331D" w:rsidRPr="008A10EE" w:rsidRDefault="00B53984" w:rsidP="00A256DE">
            <w:pPr>
              <w:jc w:val="both"/>
              <w:rPr>
                <w:rFonts w:cs="Times New Roman"/>
                <w:sz w:val="20"/>
                <w:szCs w:val="20"/>
              </w:rPr>
            </w:pPr>
            <w:r w:rsidRPr="008A10EE">
              <w:rPr>
                <w:rFonts w:cs="Times New Roman"/>
                <w:sz w:val="20"/>
                <w:szCs w:val="20"/>
              </w:rPr>
              <w:t>Penelitian ini melakukan penelitian dan studi literatur terkait kegagalan proyek IS/IT pada sebuah perusahaan atau organisasi dimana topik tugas akhir ini juga akan membahas mengenai faktor keberhasilan dan kegagalan IS/IT pada organisasi yatu perguruan tinggi.</w:t>
            </w:r>
          </w:p>
        </w:tc>
      </w:tr>
      <w:tr w:rsidR="0044331D" w:rsidRPr="008A10EE" w14:paraId="7478C412" w14:textId="77777777" w:rsidTr="00025FF7">
        <w:trPr>
          <w:jc w:val="center"/>
        </w:trPr>
        <w:tc>
          <w:tcPr>
            <w:tcW w:w="1705" w:type="dxa"/>
            <w:vAlign w:val="center"/>
          </w:tcPr>
          <w:p w14:paraId="61211C00" w14:textId="075B79B3" w:rsidR="0044331D" w:rsidRPr="008A10EE" w:rsidRDefault="0044331D" w:rsidP="00A256DE">
            <w:pPr>
              <w:jc w:val="both"/>
              <w:rPr>
                <w:rFonts w:cs="Times New Roman"/>
                <w:sz w:val="20"/>
                <w:szCs w:val="20"/>
              </w:rPr>
            </w:pPr>
            <w:r w:rsidRPr="008A10EE">
              <w:rPr>
                <w:rFonts w:cs="Times New Roman"/>
                <w:sz w:val="20"/>
                <w:szCs w:val="20"/>
              </w:rPr>
              <w:t>Kelebihan Penelitian</w:t>
            </w:r>
          </w:p>
        </w:tc>
        <w:tc>
          <w:tcPr>
            <w:tcW w:w="3870" w:type="dxa"/>
            <w:vAlign w:val="center"/>
          </w:tcPr>
          <w:p w14:paraId="4E3C2588" w14:textId="237DB4B1" w:rsidR="0044331D" w:rsidRPr="008A10EE" w:rsidRDefault="00B53984" w:rsidP="00A256DE">
            <w:pPr>
              <w:jc w:val="both"/>
              <w:rPr>
                <w:rFonts w:cs="Times New Roman"/>
                <w:sz w:val="20"/>
                <w:szCs w:val="20"/>
              </w:rPr>
            </w:pPr>
            <w:r w:rsidRPr="008A10EE">
              <w:rPr>
                <w:rFonts w:cs="Times New Roman"/>
                <w:sz w:val="20"/>
                <w:szCs w:val="20"/>
              </w:rPr>
              <w:t>Kelebihan penelitian ini yaitu dilakukan studi literature secara menyeluruh terhadap proyek IS/IT dengan melibatkan 9 proyek IS/IT dan 4 audit proyek IS/IT sehingga kekuatan data yang dimiliki sangat kuat karena berdasarkan kondisi riil di lapangan.</w:t>
            </w:r>
          </w:p>
        </w:tc>
      </w:tr>
      <w:tr w:rsidR="0044331D" w:rsidRPr="008A10EE" w14:paraId="15B49522" w14:textId="77777777" w:rsidTr="00025FF7">
        <w:trPr>
          <w:jc w:val="center"/>
        </w:trPr>
        <w:tc>
          <w:tcPr>
            <w:tcW w:w="1705" w:type="dxa"/>
            <w:vAlign w:val="center"/>
          </w:tcPr>
          <w:p w14:paraId="0C27346F" w14:textId="5B5889E3" w:rsidR="0044331D" w:rsidRPr="008A10EE" w:rsidRDefault="0044331D" w:rsidP="00A256DE">
            <w:pPr>
              <w:jc w:val="both"/>
              <w:rPr>
                <w:rFonts w:cs="Times New Roman"/>
                <w:sz w:val="20"/>
                <w:szCs w:val="20"/>
              </w:rPr>
            </w:pPr>
            <w:r w:rsidRPr="008A10EE">
              <w:rPr>
                <w:rFonts w:cs="Times New Roman"/>
                <w:sz w:val="20"/>
                <w:szCs w:val="20"/>
              </w:rPr>
              <w:t>Kekurangan Penelitian</w:t>
            </w:r>
          </w:p>
        </w:tc>
        <w:tc>
          <w:tcPr>
            <w:tcW w:w="3870" w:type="dxa"/>
            <w:vAlign w:val="center"/>
          </w:tcPr>
          <w:p w14:paraId="57132D10" w14:textId="20E9DC24" w:rsidR="0044331D" w:rsidRPr="008A10EE" w:rsidRDefault="00B53984" w:rsidP="00901BC4">
            <w:pPr>
              <w:keepNext/>
              <w:jc w:val="both"/>
              <w:rPr>
                <w:rFonts w:cs="Times New Roman"/>
                <w:sz w:val="20"/>
                <w:szCs w:val="20"/>
              </w:rPr>
            </w:pPr>
            <w:r w:rsidRPr="008A10EE">
              <w:rPr>
                <w:rFonts w:cs="Times New Roman"/>
                <w:sz w:val="20"/>
                <w:szCs w:val="20"/>
              </w:rPr>
              <w:t>Kekurangan dari penelitian ini yaitu hanya berfokus pada 3 sisi yaitu sisi keandalan (</w:t>
            </w:r>
            <w:r w:rsidRPr="008A10EE">
              <w:rPr>
                <w:rFonts w:cs="Times New Roman"/>
                <w:i/>
                <w:iCs/>
                <w:sz w:val="20"/>
                <w:szCs w:val="20"/>
              </w:rPr>
              <w:t>reliability)</w:t>
            </w:r>
            <w:r w:rsidRPr="008A10EE">
              <w:rPr>
                <w:rFonts w:cs="Times New Roman"/>
                <w:sz w:val="20"/>
                <w:szCs w:val="20"/>
              </w:rPr>
              <w:t xml:space="preserve">, tanggal tenggat waktu </w:t>
            </w:r>
            <w:r w:rsidRPr="008A10EE">
              <w:rPr>
                <w:rFonts w:cs="Times New Roman"/>
                <w:i/>
                <w:iCs/>
                <w:sz w:val="20"/>
                <w:szCs w:val="20"/>
              </w:rPr>
              <w:t>(due dates)</w:t>
            </w:r>
            <w:r w:rsidRPr="008A10EE">
              <w:rPr>
                <w:rFonts w:cs="Times New Roman"/>
                <w:sz w:val="20"/>
                <w:szCs w:val="20"/>
              </w:rPr>
              <w:t xml:space="preserve"> dan anggaran </w:t>
            </w:r>
            <w:r w:rsidRPr="008A10EE">
              <w:rPr>
                <w:rFonts w:cs="Times New Roman"/>
                <w:i/>
                <w:iCs/>
                <w:sz w:val="20"/>
                <w:szCs w:val="20"/>
              </w:rPr>
              <w:t>(budget)</w:t>
            </w:r>
            <w:r w:rsidRPr="008A10EE">
              <w:rPr>
                <w:rFonts w:cs="Times New Roman"/>
                <w:sz w:val="20"/>
                <w:szCs w:val="20"/>
              </w:rPr>
              <w:t>. Atau hal-hal teknis saja pada saat proyek IS/IT berjalan.</w:t>
            </w:r>
          </w:p>
        </w:tc>
      </w:tr>
    </w:tbl>
    <w:p w14:paraId="586763AA" w14:textId="1AD2758C" w:rsidR="001C7CED" w:rsidRPr="008A10EE" w:rsidRDefault="001C7CED" w:rsidP="00901BC4">
      <w:pPr>
        <w:pStyle w:val="Caption"/>
        <w:jc w:val="both"/>
        <w:rPr>
          <w:rFonts w:cs="Times New Roman"/>
        </w:rPr>
      </w:pPr>
    </w:p>
    <w:p w14:paraId="1C49ACD8" w14:textId="77777777" w:rsidR="003A1727" w:rsidRPr="008A10EE" w:rsidRDefault="0025127D" w:rsidP="00D0066A">
      <w:pPr>
        <w:pStyle w:val="Heading2"/>
        <w:numPr>
          <w:ilvl w:val="1"/>
          <w:numId w:val="4"/>
        </w:numPr>
        <w:ind w:left="709" w:hanging="709"/>
        <w:rPr>
          <w:rFonts w:cs="Times New Roman"/>
          <w:szCs w:val="32"/>
          <w:lang w:val="id-ID"/>
        </w:rPr>
      </w:pPr>
      <w:bookmarkStart w:id="198" w:name="_Toc24484786"/>
      <w:bookmarkStart w:id="199" w:name="_Toc48471508"/>
      <w:r w:rsidRPr="008A10EE">
        <w:rPr>
          <w:rFonts w:cs="Times New Roman"/>
          <w:lang w:val="id-ID"/>
        </w:rPr>
        <w:lastRenderedPageBreak/>
        <w:t>Landasan Teori</w:t>
      </w:r>
      <w:bookmarkEnd w:id="198"/>
      <w:bookmarkEnd w:id="199"/>
    </w:p>
    <w:p w14:paraId="00FFA0A7" w14:textId="77777777" w:rsidR="00D82C74" w:rsidRPr="008A10EE" w:rsidRDefault="00D82C74" w:rsidP="00BA38BB">
      <w:pPr>
        <w:spacing w:before="120" w:after="120"/>
        <w:rPr>
          <w:rFonts w:cs="Times New Roman"/>
          <w:lang w:val="id-ID"/>
        </w:rPr>
      </w:pPr>
      <w:r w:rsidRPr="008A10EE">
        <w:rPr>
          <w:rFonts w:cs="Times New Roman"/>
          <w:lang w:val="id-ID"/>
        </w:rPr>
        <w:t>Landasan teori berisi teori-teori yang digunakan dalam pengerjaan penelitian tugas akhir. Dalam landasan teori, acuan yang digunakan adalah berdasarkan penelitian dan buku.</w:t>
      </w:r>
    </w:p>
    <w:p w14:paraId="34131D96" w14:textId="4A19A96A" w:rsidR="00A74B2F" w:rsidRPr="008A10EE" w:rsidRDefault="00B61E8B" w:rsidP="00D0066A">
      <w:pPr>
        <w:pStyle w:val="Heading3"/>
        <w:numPr>
          <w:ilvl w:val="2"/>
          <w:numId w:val="4"/>
        </w:numPr>
        <w:ind w:left="709" w:hanging="709"/>
        <w:rPr>
          <w:rFonts w:cs="Times New Roman"/>
          <w:iCs/>
          <w:color w:val="auto"/>
          <w:szCs w:val="32"/>
          <w:lang w:val="id-ID"/>
        </w:rPr>
      </w:pPr>
      <w:bookmarkStart w:id="200" w:name="_Toc48471509"/>
      <w:r w:rsidRPr="008A10EE">
        <w:rPr>
          <w:rFonts w:cs="Times New Roman"/>
          <w:iCs/>
          <w:color w:val="auto"/>
          <w:lang w:val="en-US"/>
        </w:rPr>
        <w:t>Sistem Informasi</w:t>
      </w:r>
      <w:bookmarkEnd w:id="200"/>
    </w:p>
    <w:p w14:paraId="03BA9F62" w14:textId="0DE53698" w:rsidR="005A7954" w:rsidRPr="008A10EE" w:rsidRDefault="00F4295F" w:rsidP="00BA38BB">
      <w:pPr>
        <w:pStyle w:val="isi"/>
        <w:rPr>
          <w:lang w:val="en-US"/>
        </w:rPr>
      </w:pPr>
      <w:r w:rsidRPr="008A10EE">
        <w:rPr>
          <w:lang w:val="en-US"/>
        </w:rPr>
        <w:t xml:space="preserve">Sistem informasi adalah sekumpulan fungsi-fungsi yang bergabung secara formal dan sistematis </w:t>
      </w:r>
      <w:r w:rsidR="001012F1" w:rsidRPr="008A10EE">
        <w:rPr>
          <w:lang w:val="en-US"/>
        </w:rPr>
        <w:fldChar w:fldCharType="begin" w:fldLock="1"/>
      </w:r>
      <w:r w:rsidR="0069184A" w:rsidRPr="008A10EE">
        <w:rPr>
          <w:lang w:val="en-US"/>
        </w:rPr>
        <w:instrText>ADDIN CSL_CITATION {"citationItems":[{"id":"ITEM-1","itemData":{"ISBN":"0471123226, 9780471123224","author":[{"dropping-particle":"","family":"John G. Burch, Félix R. Strater","given":"Gary Grudnitski","non-dropping-particle":"","parse-names":false,"suffix":""}],"edition":"2","id":"ITEM-1","issued":{"date-parts":[["1979"]]},"number-of-pages":"571","publisher":"John Wiley &amp; sons","publisher-place":"the University of Michigan","title":"Information Systems: Theory and Practice","type":"book"},"uris":["http://www.mendeley.com/documents/?uuid=3b5b3757-7809-4ec8-a5f2-86a883e56ab7"]}],"mendeley":{"formattedCitation":"[14]","plainTextFormattedCitation":"[14]","previouslyFormattedCitation":"[14]"},"properties":{"noteIndex":0},"schema":"https://github.com/citation-style-language/schema/raw/master/csl-citation.json"}</w:instrText>
      </w:r>
      <w:r w:rsidR="001012F1" w:rsidRPr="008A10EE">
        <w:rPr>
          <w:lang w:val="en-US"/>
        </w:rPr>
        <w:fldChar w:fldCharType="separate"/>
      </w:r>
      <w:r w:rsidR="000B68D5" w:rsidRPr="008A10EE">
        <w:rPr>
          <w:noProof/>
          <w:lang w:val="en-US"/>
        </w:rPr>
        <w:t>[14]</w:t>
      </w:r>
      <w:r w:rsidR="001012F1" w:rsidRPr="008A10EE">
        <w:rPr>
          <w:lang w:val="en-US"/>
        </w:rPr>
        <w:fldChar w:fldCharType="end"/>
      </w:r>
      <w:r w:rsidR="001012F1" w:rsidRPr="008A10EE">
        <w:rPr>
          <w:lang w:val="en-US"/>
        </w:rPr>
        <w:t xml:space="preserve"> yaitu :</w:t>
      </w:r>
    </w:p>
    <w:p w14:paraId="7E61081C" w14:textId="2487E93F" w:rsidR="001012F1" w:rsidRPr="008A10EE" w:rsidRDefault="001012F1" w:rsidP="00770F3A">
      <w:pPr>
        <w:pStyle w:val="isi"/>
        <w:numPr>
          <w:ilvl w:val="0"/>
          <w:numId w:val="26"/>
        </w:numPr>
      </w:pPr>
      <w:r w:rsidRPr="008A10EE">
        <w:rPr>
          <w:lang w:val="en-US"/>
        </w:rPr>
        <w:t>Mengolah data transaksi</w:t>
      </w:r>
      <w:r w:rsidR="00C65DA7" w:rsidRPr="008A10EE">
        <w:rPr>
          <w:lang w:val="en-US"/>
        </w:rPr>
        <w:t xml:space="preserve"> operasional</w:t>
      </w:r>
    </w:p>
    <w:p w14:paraId="0D0BD20F" w14:textId="3833FB28" w:rsidR="00C65DA7" w:rsidRPr="008A10EE" w:rsidRDefault="00C65DA7" w:rsidP="00770F3A">
      <w:pPr>
        <w:pStyle w:val="isi"/>
        <w:numPr>
          <w:ilvl w:val="0"/>
          <w:numId w:val="26"/>
        </w:numPr>
      </w:pPr>
      <w:r w:rsidRPr="008A10EE">
        <w:rPr>
          <w:lang w:val="en-US"/>
        </w:rPr>
        <w:t>Menghasilkan informasi untuk mendukung manajemen dalam melakukan perencanaan, pengendalian, dan pengambilan keputusan.</w:t>
      </w:r>
    </w:p>
    <w:p w14:paraId="3D370280" w14:textId="5CB45D26" w:rsidR="00C65DA7" w:rsidRPr="008A10EE" w:rsidRDefault="00C65DA7" w:rsidP="00770F3A">
      <w:pPr>
        <w:pStyle w:val="isi"/>
        <w:numPr>
          <w:ilvl w:val="0"/>
          <w:numId w:val="26"/>
        </w:numPr>
      </w:pPr>
      <w:r w:rsidRPr="008A10EE">
        <w:rPr>
          <w:lang w:val="en-US"/>
        </w:rPr>
        <w:t>Menghasilkan laporan bagi kepentingan eksternal organisasi.</w:t>
      </w:r>
    </w:p>
    <w:p w14:paraId="0E665FBD" w14:textId="62E5E7B2" w:rsidR="00C65DA7" w:rsidRPr="008A10EE" w:rsidRDefault="00C65DA7" w:rsidP="00C65DA7">
      <w:pPr>
        <w:pStyle w:val="isi"/>
        <w:rPr>
          <w:lang w:val="en-US"/>
        </w:rPr>
      </w:pPr>
      <w:r w:rsidRPr="008A10EE">
        <w:rPr>
          <w:lang w:val="en-US"/>
        </w:rPr>
        <w:t xml:space="preserve">Sedangkan menurut </w:t>
      </w:r>
      <w:r w:rsidRPr="008A10EE">
        <w:rPr>
          <w:lang w:val="en-US"/>
        </w:rPr>
        <w:fldChar w:fldCharType="begin" w:fldLock="1"/>
      </w:r>
      <w:r w:rsidR="0069184A" w:rsidRPr="008A10EE">
        <w:rPr>
          <w:lang w:val="en-US"/>
        </w:rPr>
        <w:instrText>ADDIN CSL_CITATION {"citationItems":[{"id":"ITEM-1","itemData":{"ISBN":"0132142856, 9780132142854","author":[{"dropping-particle":"","family":"Kenneth C. Laudon","given":"Jane Price Laudon","non-dropping-particle":"","parse-names":false,"suffix":""}],"edition":"12","id":"ITEM-1","issued":{"date-parts":[["2012"]]},"number-of-pages":"557","publisher":"Prentice Hall","title":"Management Information Systems: Managing the Digital Firm","type":"book"},"uris":["http://www.mendeley.com/documents/?uuid=4b438cfc-9981-417b-90a5-35038763a7bc"]}],"mendeley":{"formattedCitation":"[15]","plainTextFormattedCitation":"[15]","previouslyFormattedCitation":"[15]"},"properties":{"noteIndex":0},"schema":"https://github.com/citation-style-language/schema/raw/master/csl-citation.json"}</w:instrText>
      </w:r>
      <w:r w:rsidRPr="008A10EE">
        <w:rPr>
          <w:lang w:val="en-US"/>
        </w:rPr>
        <w:fldChar w:fldCharType="separate"/>
      </w:r>
      <w:r w:rsidR="000B68D5" w:rsidRPr="008A10EE">
        <w:rPr>
          <w:noProof/>
          <w:lang w:val="en-US"/>
        </w:rPr>
        <w:t>[15]</w:t>
      </w:r>
      <w:r w:rsidRPr="008A10EE">
        <w:rPr>
          <w:lang w:val="en-US"/>
        </w:rPr>
        <w:fldChar w:fldCharType="end"/>
      </w:r>
      <w:r w:rsidRPr="008A10EE">
        <w:rPr>
          <w:lang w:val="en-US"/>
        </w:rPr>
        <w:t xml:space="preserve"> </w:t>
      </w:r>
      <w:r w:rsidR="00B249EF" w:rsidRPr="008A10EE">
        <w:rPr>
          <w:lang w:val="en-US"/>
        </w:rPr>
        <w:t>s</w:t>
      </w:r>
      <w:r w:rsidRPr="008A10EE">
        <w:rPr>
          <w:lang w:val="en-US"/>
        </w:rPr>
        <w:t xml:space="preserve">istem informasi adalah suatu komponen yang saling bekerja satu sama lain untuk mengumpulkan, mengolah, menyimpan, dan menyebarkan informasi untuk mendukung kegiatan suatu organisasi. Kegiatan untuk mendukung organisasi yang dimaksud ini seperti pengambilan keputusan, koordinasi, pengendalian, analisis masalah, serta visualisasi dari organisasi. Kemudian menurut </w:t>
      </w:r>
      <w:r w:rsidR="00B249EF" w:rsidRPr="008A10EE">
        <w:rPr>
          <w:lang w:val="en-US"/>
        </w:rPr>
        <w:fldChar w:fldCharType="begin" w:fldLock="1"/>
      </w:r>
      <w:r w:rsidR="0069184A" w:rsidRPr="008A10EE">
        <w:rPr>
          <w:lang w:val="en-US"/>
        </w:rPr>
        <w:instrText>ADDIN CSL_CITATION {"citationItems":[{"id":"ITEM-1","itemData":{"ISBN":"0697012735, 9780697012739","author":[{"dropping-particle":"","family":"Simkin Mark G.","given":"","non-dropping-particle":"","parse-names":false,"suffix":""}],"id":"ITEM-1","issued":{"date-parts":[["1987"]]},"title":"Introduction to computer information systems for business","type":"book"},"uris":["http://www.mendeley.com/documents/?uuid=8362cf52-e497-41c3-a02e-b14b13351ca3"]}],"mendeley":{"formattedCitation":"[16]","plainTextFormattedCitation":"[16]","previouslyFormattedCitation":"[16]"},"properties":{"noteIndex":0},"schema":"https://github.com/citation-style-language/schema/raw/master/csl-citation.json"}</w:instrText>
      </w:r>
      <w:r w:rsidR="00B249EF" w:rsidRPr="008A10EE">
        <w:rPr>
          <w:lang w:val="en-US"/>
        </w:rPr>
        <w:fldChar w:fldCharType="separate"/>
      </w:r>
      <w:r w:rsidR="000B68D5" w:rsidRPr="008A10EE">
        <w:rPr>
          <w:noProof/>
          <w:lang w:val="en-US"/>
        </w:rPr>
        <w:t>[16]</w:t>
      </w:r>
      <w:r w:rsidR="00B249EF" w:rsidRPr="008A10EE">
        <w:rPr>
          <w:lang w:val="en-US"/>
        </w:rPr>
        <w:fldChar w:fldCharType="end"/>
      </w:r>
      <w:r w:rsidR="00B249EF" w:rsidRPr="008A10EE">
        <w:rPr>
          <w:lang w:val="en-US"/>
        </w:rPr>
        <w:t xml:space="preserve"> sistem informasi adalah sekumpulan elemen yang bekerja secara bersama-sama, baik secara manual maupun berbasis komputer ketika mengolah data yang berupa pengumpulan, penyimpanan, pemrosesan data, untuk menghasilkan informasi yang berguna bagi proses pengambilan keputusan.</w:t>
      </w:r>
      <w:r w:rsidR="00247961" w:rsidRPr="008A10EE">
        <w:rPr>
          <w:lang w:val="en-US"/>
        </w:rPr>
        <w:t xml:space="preserve"> Dan pengertian sistem informasi menurut </w:t>
      </w:r>
      <w:r w:rsidR="00247961" w:rsidRPr="008A10EE">
        <w:rPr>
          <w:lang w:val="en-US"/>
        </w:rPr>
        <w:fldChar w:fldCharType="begin" w:fldLock="1"/>
      </w:r>
      <w:r w:rsidR="0069184A" w:rsidRPr="008A10EE">
        <w:rPr>
          <w:lang w:val="en-US"/>
        </w:rPr>
        <w:instrText>ADDIN CSL_CITATION {"citationItems":[{"id":"ITEM-1","itemData":{"ISBN":"0071221093, 9780071221092","author":[{"dropping-particle":"","family":"James A. O'Brien","given":"George M. Marakas","non-dropping-particle":"","parse-names":false,"suffix":""}],"edition":"10","id":"ITEM-1","issued":{"date-parts":[["2010"]]},"number-of-pages":"704","publisher":"McGraw-Hill/Irwin","publisher-place":"College Ie Overruns","title":"Management Information Systems","type":"book"},"uris":["http://www.mendeley.com/documents/?uuid=e5b76e35-ca93-4630-a49e-67c1e256d2af"]}],"mendeley":{"formattedCitation":"[17]","plainTextFormattedCitation":"[17]","previouslyFormattedCitation":"[17]"},"properties":{"noteIndex":0},"schema":"https://github.com/citation-style-language/schema/raw/master/csl-citation.json"}</w:instrText>
      </w:r>
      <w:r w:rsidR="00247961" w:rsidRPr="008A10EE">
        <w:rPr>
          <w:lang w:val="en-US"/>
        </w:rPr>
        <w:fldChar w:fldCharType="separate"/>
      </w:r>
      <w:r w:rsidR="000B68D5" w:rsidRPr="008A10EE">
        <w:rPr>
          <w:noProof/>
          <w:lang w:val="en-US"/>
        </w:rPr>
        <w:t>[17]</w:t>
      </w:r>
      <w:r w:rsidR="00247961" w:rsidRPr="008A10EE">
        <w:rPr>
          <w:lang w:val="en-US"/>
        </w:rPr>
        <w:fldChar w:fldCharType="end"/>
      </w:r>
      <w:r w:rsidR="00247961" w:rsidRPr="008A10EE">
        <w:rPr>
          <w:lang w:val="en-US"/>
        </w:rPr>
        <w:t xml:space="preserve"> adalah sebuah kombinasi </w:t>
      </w:r>
      <w:r w:rsidR="00487EF0" w:rsidRPr="008A10EE">
        <w:rPr>
          <w:lang w:val="en-US"/>
        </w:rPr>
        <w:t>dari orang (</w:t>
      </w:r>
      <w:r w:rsidR="00487EF0" w:rsidRPr="008A10EE">
        <w:rPr>
          <w:i/>
          <w:iCs/>
          <w:lang w:val="en-US"/>
        </w:rPr>
        <w:t>people)</w:t>
      </w:r>
      <w:r w:rsidR="00487EF0" w:rsidRPr="008A10EE">
        <w:rPr>
          <w:lang w:val="en-US"/>
        </w:rPr>
        <w:t xml:space="preserve">, perangkat keras </w:t>
      </w:r>
      <w:r w:rsidR="00487EF0" w:rsidRPr="008A10EE">
        <w:rPr>
          <w:i/>
          <w:iCs/>
          <w:lang w:val="en-US"/>
        </w:rPr>
        <w:t>(hardware)</w:t>
      </w:r>
      <w:r w:rsidR="00487EF0" w:rsidRPr="008A10EE">
        <w:rPr>
          <w:lang w:val="en-US"/>
        </w:rPr>
        <w:t xml:space="preserve">, perangkat lunak </w:t>
      </w:r>
      <w:r w:rsidR="00487EF0" w:rsidRPr="008A10EE">
        <w:rPr>
          <w:i/>
          <w:iCs/>
          <w:lang w:val="en-US"/>
        </w:rPr>
        <w:t>(software)</w:t>
      </w:r>
      <w:r w:rsidR="00487EF0" w:rsidRPr="008A10EE">
        <w:rPr>
          <w:lang w:val="en-US"/>
        </w:rPr>
        <w:t>, jaringan komunikasi, sumber daya data, dan kebijakan serta prosedur dalam menyimpan, menampilkan, mengubah, dan menyebarkan informasi pada sebuah organisasi.</w:t>
      </w:r>
    </w:p>
    <w:p w14:paraId="414A8F28" w14:textId="47B57DB5" w:rsidR="00B249EF" w:rsidRPr="008A10EE" w:rsidRDefault="00487EF0" w:rsidP="00C65DA7">
      <w:pPr>
        <w:pStyle w:val="isi"/>
        <w:rPr>
          <w:lang w:val="en-US"/>
        </w:rPr>
      </w:pPr>
      <w:r w:rsidRPr="008A10EE">
        <w:rPr>
          <w:lang w:val="en-US"/>
        </w:rPr>
        <w:t xml:space="preserve">Dari pengertian sistem informasi diatas berdasarkan pendapat yang dikemukakan para ahli, dapat disimpulkan bahwa sistem </w:t>
      </w:r>
      <w:r w:rsidRPr="008A10EE">
        <w:rPr>
          <w:lang w:val="en-US"/>
        </w:rPr>
        <w:lastRenderedPageBreak/>
        <w:t>informasi adalah kombinasi orang, perangkat keras, perangkat lunak, jaringan, dan data yang secara teratur mengumpulkan, mengolah, menyimpan, menganalisis, dan menyebarkan informasi yang berguna bagi pengambilan keputusan untuk mencapai tujuan organisasi.</w:t>
      </w:r>
    </w:p>
    <w:p w14:paraId="18A46F43" w14:textId="77777777" w:rsidR="00F22AD0" w:rsidRPr="008A10EE" w:rsidRDefault="00F22AD0" w:rsidP="00C65DA7">
      <w:pPr>
        <w:pStyle w:val="isi"/>
        <w:rPr>
          <w:lang w:val="en-US"/>
        </w:rPr>
      </w:pPr>
    </w:p>
    <w:p w14:paraId="4CB9BA90" w14:textId="0E8861E5" w:rsidR="00E57976" w:rsidRPr="008A10EE" w:rsidRDefault="00B249EF" w:rsidP="00F64C85">
      <w:pPr>
        <w:pStyle w:val="Heading4"/>
        <w:numPr>
          <w:ilvl w:val="0"/>
          <w:numId w:val="11"/>
        </w:numPr>
        <w:ind w:left="360"/>
        <w:rPr>
          <w:rFonts w:cs="Times New Roman"/>
        </w:rPr>
      </w:pPr>
      <w:bookmarkStart w:id="201" w:name="_Toc48471510"/>
      <w:r w:rsidRPr="008A10EE">
        <w:rPr>
          <w:rFonts w:cs="Times New Roman"/>
        </w:rPr>
        <w:t>Sistem Informasi Terpadu</w:t>
      </w:r>
      <w:bookmarkEnd w:id="201"/>
    </w:p>
    <w:p w14:paraId="38A29716" w14:textId="3840F98E" w:rsidR="00B249EF" w:rsidRPr="008A10EE" w:rsidRDefault="00B726E5" w:rsidP="00B249EF">
      <w:pPr>
        <w:rPr>
          <w:rFonts w:cs="Times New Roman"/>
        </w:rPr>
      </w:pPr>
      <w:r w:rsidRPr="008A10EE">
        <w:rPr>
          <w:rFonts w:cs="Times New Roman"/>
        </w:rPr>
        <w:t xml:space="preserve">Sistem informasi terpadu merupakan sebuah sistem yang dibentuk dengan menggabungkan beberapa sistem yang ada menjadi satu kesatuan yang saling mendukung </w:t>
      </w:r>
      <w:r w:rsidRPr="008A10EE">
        <w:rPr>
          <w:rFonts w:cs="Times New Roman"/>
        </w:rPr>
        <w:fldChar w:fldCharType="begin" w:fldLock="1"/>
      </w:r>
      <w:r w:rsidR="0069184A" w:rsidRPr="008A10EE">
        <w:rPr>
          <w:rFonts w:cs="Times New Roman"/>
        </w:rPr>
        <w:instrText>ADDIN CSL_CITATION {"citationItems":[{"id":"ITEM-1","itemData":{"author":[{"dropping-particle":"","family":"Jogiyanto","given":"","non-dropping-particle":"","parse-names":false,"suffix":""}],"id":"ITEM-1","issued":{"date-parts":[["2001"]]},"publisher-place":"Jakarta","title":"Analisis dan Desain Sistem Informasi","type":"book"},"uris":["http://www.mendeley.com/documents/?uuid=72ae1a08-e027-443c-833b-5f42a7657cbe"]}],"mendeley":{"formattedCitation":"[18]","plainTextFormattedCitation":"[18]","previouslyFormattedCitation":"[18]"},"properties":{"noteIndex":0},"schema":"https://github.com/citation-style-language/schema/raw/master/csl-citation.json"}</w:instrText>
      </w:r>
      <w:r w:rsidRPr="008A10EE">
        <w:rPr>
          <w:rFonts w:cs="Times New Roman"/>
        </w:rPr>
        <w:fldChar w:fldCharType="separate"/>
      </w:r>
      <w:r w:rsidR="000B68D5" w:rsidRPr="008A10EE">
        <w:rPr>
          <w:rFonts w:cs="Times New Roman"/>
          <w:noProof/>
        </w:rPr>
        <w:t>[18]</w:t>
      </w:r>
      <w:r w:rsidRPr="008A10EE">
        <w:rPr>
          <w:rFonts w:cs="Times New Roman"/>
        </w:rPr>
        <w:fldChar w:fldCharType="end"/>
      </w:r>
      <w:r w:rsidRPr="008A10EE">
        <w:rPr>
          <w:rFonts w:cs="Times New Roman"/>
        </w:rPr>
        <w:t>.</w:t>
      </w:r>
    </w:p>
    <w:p w14:paraId="46FEB1AA" w14:textId="7CE1582B" w:rsidR="00945895" w:rsidRPr="008A10EE" w:rsidRDefault="00945895" w:rsidP="00025FF7">
      <w:pPr>
        <w:rPr>
          <w:rFonts w:cs="Times New Roman"/>
          <w:iCs/>
          <w:lang w:val="en-US"/>
        </w:rPr>
      </w:pPr>
    </w:p>
    <w:p w14:paraId="76B12E0D" w14:textId="5711FBF2" w:rsidR="00772725" w:rsidRPr="008A10EE" w:rsidRDefault="00347AEF" w:rsidP="00D0066A">
      <w:pPr>
        <w:pStyle w:val="Heading3"/>
        <w:numPr>
          <w:ilvl w:val="2"/>
          <w:numId w:val="4"/>
        </w:numPr>
        <w:ind w:left="709" w:hanging="709"/>
        <w:rPr>
          <w:rFonts w:cs="Times New Roman"/>
          <w:iCs/>
          <w:lang w:val="id-ID"/>
        </w:rPr>
      </w:pPr>
      <w:bookmarkStart w:id="202" w:name="_Toc48471511"/>
      <w:r w:rsidRPr="008A10EE">
        <w:rPr>
          <w:rFonts w:cs="Times New Roman"/>
          <w:iCs/>
          <w:lang w:val="en-US"/>
        </w:rPr>
        <w:t>Faktor Sukses</w:t>
      </w:r>
      <w:r w:rsidR="00025FF7" w:rsidRPr="008A10EE">
        <w:rPr>
          <w:rFonts w:cs="Times New Roman"/>
          <w:iCs/>
          <w:lang w:val="en-US"/>
        </w:rPr>
        <w:t xml:space="preserve"> </w:t>
      </w:r>
      <w:r w:rsidR="00B0486D" w:rsidRPr="008A10EE">
        <w:rPr>
          <w:rFonts w:cs="Times New Roman"/>
          <w:iCs/>
          <w:lang w:val="en-US"/>
        </w:rPr>
        <w:t>Implementasi IS/IT</w:t>
      </w:r>
      <w:bookmarkEnd w:id="202"/>
    </w:p>
    <w:p w14:paraId="5A3F5CC8" w14:textId="3D6CF8CE" w:rsidR="00276DB9" w:rsidRPr="008A10EE" w:rsidRDefault="00347AEF" w:rsidP="00025FF7">
      <w:pPr>
        <w:pStyle w:val="isi"/>
        <w:rPr>
          <w:szCs w:val="24"/>
          <w:lang w:val="en-US"/>
        </w:rPr>
      </w:pPr>
      <w:r w:rsidRPr="008A10EE">
        <w:rPr>
          <w:szCs w:val="24"/>
          <w:lang w:val="en-US"/>
        </w:rPr>
        <w:t xml:space="preserve">Arti dari kata faktor menurut KBBI adalah hal (keadaan, peristiwa) yang ikut menyebabkan (mempengaruhi) terjadinya sesuatu </w:t>
      </w:r>
      <w:r w:rsidRPr="008A10EE">
        <w:rPr>
          <w:szCs w:val="24"/>
          <w:lang w:val="en-US"/>
        </w:rPr>
        <w:fldChar w:fldCharType="begin" w:fldLock="1"/>
      </w:r>
      <w:r w:rsidR="0069184A" w:rsidRPr="008A10EE">
        <w:rPr>
          <w:szCs w:val="24"/>
          <w:lang w:val="en-US"/>
        </w:rPr>
        <w:instrText>ADDIN CSL_CITATION {"citationItems":[{"id":"ITEM-1","itemData":{"URL":"https://kbbi.web.id/faktor","accessed":{"date-parts":[["2020","6","22"]]},"id":"ITEM-1","issued":{"date-parts":[["0"]]},"title":"Arti kata faktor - Kamus Besar Bahasa Indonesia (KBBI) Online","type":"webpage"},"uris":["http://www.mendeley.com/documents/?uuid=45945b8e-ef71-33b7-84ae-8c96931ef04b"]}],"mendeley":{"formattedCitation":"[19]","plainTextFormattedCitation":"[19]","previouslyFormattedCitation":"[19]"},"properties":{"noteIndex":0},"schema":"https://github.com/citation-style-language/schema/raw/master/csl-citation.json"}</w:instrText>
      </w:r>
      <w:r w:rsidRPr="008A10EE">
        <w:rPr>
          <w:szCs w:val="24"/>
          <w:lang w:val="en-US"/>
        </w:rPr>
        <w:fldChar w:fldCharType="separate"/>
      </w:r>
      <w:r w:rsidR="000B68D5" w:rsidRPr="008A10EE">
        <w:rPr>
          <w:noProof/>
          <w:szCs w:val="24"/>
          <w:lang w:val="en-US"/>
        </w:rPr>
        <w:t>[19]</w:t>
      </w:r>
      <w:r w:rsidRPr="008A10EE">
        <w:rPr>
          <w:szCs w:val="24"/>
          <w:lang w:val="en-US"/>
        </w:rPr>
        <w:fldChar w:fldCharType="end"/>
      </w:r>
      <w:r w:rsidRPr="008A10EE">
        <w:rPr>
          <w:szCs w:val="24"/>
          <w:lang w:val="en-US"/>
        </w:rPr>
        <w:t xml:space="preserve">. Sedangkan arti dari kata sukses menurut KBBI yaitu </w:t>
      </w:r>
      <w:r w:rsidR="00567134" w:rsidRPr="008A10EE">
        <w:rPr>
          <w:szCs w:val="24"/>
          <w:lang w:val="en-US"/>
        </w:rPr>
        <w:t xml:space="preserve">berhasil; beruntung dan arti kata kesuksesan yaitu keberhasilan; keberuntungan </w:t>
      </w:r>
      <w:r w:rsidR="00567134" w:rsidRPr="008A10EE">
        <w:rPr>
          <w:szCs w:val="24"/>
          <w:lang w:val="en-US"/>
        </w:rPr>
        <w:fldChar w:fldCharType="begin" w:fldLock="1"/>
      </w:r>
      <w:r w:rsidR="0069184A" w:rsidRPr="008A10EE">
        <w:rPr>
          <w:szCs w:val="24"/>
          <w:lang w:val="en-US"/>
        </w:rPr>
        <w:instrText>ADDIN CSL_CITATION {"citationItems":[{"id":"ITEM-1","itemData":{"URL":"https://kbbi.web.id/sukses","accessed":{"date-parts":[["2020","6","22"]]},"id":"ITEM-1","issued":{"date-parts":[["0"]]},"title":"Arti kata sukses - Kamus Besar Bahasa Indonesia (KBBI) Online","type":"webpage"},"uris":["http://www.mendeley.com/documents/?uuid=30b5971f-1b2a-3306-b8c7-3cc45c3f68e6"]}],"mendeley":{"formattedCitation":"[20]","plainTextFormattedCitation":"[20]","previouslyFormattedCitation":"[20]"},"properties":{"noteIndex":0},"schema":"https://github.com/citation-style-language/schema/raw/master/csl-citation.json"}</w:instrText>
      </w:r>
      <w:r w:rsidR="00567134" w:rsidRPr="008A10EE">
        <w:rPr>
          <w:szCs w:val="24"/>
          <w:lang w:val="en-US"/>
        </w:rPr>
        <w:fldChar w:fldCharType="separate"/>
      </w:r>
      <w:r w:rsidR="000B68D5" w:rsidRPr="008A10EE">
        <w:rPr>
          <w:noProof/>
          <w:szCs w:val="24"/>
          <w:lang w:val="en-US"/>
        </w:rPr>
        <w:t>[20]</w:t>
      </w:r>
      <w:r w:rsidR="00567134" w:rsidRPr="008A10EE">
        <w:rPr>
          <w:szCs w:val="24"/>
          <w:lang w:val="en-US"/>
        </w:rPr>
        <w:fldChar w:fldCharType="end"/>
      </w:r>
      <w:r w:rsidR="00567134" w:rsidRPr="008A10EE">
        <w:rPr>
          <w:szCs w:val="24"/>
          <w:lang w:val="en-US"/>
        </w:rPr>
        <w:t xml:space="preserve">. Sedangkan menurut collinsdictionary, faktor adalah salah satu hal yang mempengaruhi suatu peristiwa, keputusan, atau situasi. Sedangkan sukses adalah pencapaian dari sesuatu yang telah seseorang coba lakukan </w:t>
      </w:r>
      <w:r w:rsidR="00567134" w:rsidRPr="008A10EE">
        <w:rPr>
          <w:szCs w:val="24"/>
          <w:lang w:val="en-US"/>
        </w:rPr>
        <w:fldChar w:fldCharType="begin" w:fldLock="1"/>
      </w:r>
      <w:r w:rsidR="0069184A" w:rsidRPr="008A10EE">
        <w:rPr>
          <w:szCs w:val="24"/>
          <w:lang w:val="en-US"/>
        </w:rPr>
        <w:instrText>ADDIN CSL_CITATION {"citationItems":[{"id":"ITEM-1","itemData":{"URL":"https://www.collinsdictionary.com/dictionary/english/success-factor","accessed":{"date-parts":[["2020","6","22"]]},"id":"ITEM-1","issued":{"date-parts":[["0"]]},"title":"Success factor definition and meaning | Collins English Dictionary","type":"webpage"},"uris":["http://www.mendeley.com/documents/?uuid=08499dd9-5d50-3bd8-8f9f-eaf09898e7d5"]}],"mendeley":{"formattedCitation":"[21]","plainTextFormattedCitation":"[21]","previouslyFormattedCitation":"[21]"},"properties":{"noteIndex":0},"schema":"https://github.com/citation-style-language/schema/raw/master/csl-citation.json"}</w:instrText>
      </w:r>
      <w:r w:rsidR="00567134" w:rsidRPr="008A10EE">
        <w:rPr>
          <w:szCs w:val="24"/>
          <w:lang w:val="en-US"/>
        </w:rPr>
        <w:fldChar w:fldCharType="separate"/>
      </w:r>
      <w:r w:rsidR="000B68D5" w:rsidRPr="008A10EE">
        <w:rPr>
          <w:noProof/>
          <w:szCs w:val="24"/>
          <w:lang w:val="en-US"/>
        </w:rPr>
        <w:t>[21]</w:t>
      </w:r>
      <w:r w:rsidR="00567134" w:rsidRPr="008A10EE">
        <w:rPr>
          <w:szCs w:val="24"/>
          <w:lang w:val="en-US"/>
        </w:rPr>
        <w:fldChar w:fldCharType="end"/>
      </w:r>
      <w:r w:rsidR="00567134" w:rsidRPr="008A10EE">
        <w:rPr>
          <w:szCs w:val="24"/>
          <w:lang w:val="en-US"/>
        </w:rPr>
        <w:t xml:space="preserve">. Sehingga dapat disimpulkan bahwa pengertian dari Faktor Sukses adalah </w:t>
      </w:r>
      <w:r w:rsidR="00013D9C" w:rsidRPr="008A10EE">
        <w:rPr>
          <w:szCs w:val="24"/>
          <w:lang w:val="en-US"/>
        </w:rPr>
        <w:t>suatu hal yang mempengaruhi sebuah peristiwa dalam mencapai sesuatu yang telah dilakukan.</w:t>
      </w:r>
    </w:p>
    <w:p w14:paraId="1AF8B653" w14:textId="67FB4E2D" w:rsidR="003547DF" w:rsidRPr="008A10EE" w:rsidRDefault="003547DF" w:rsidP="00025FF7">
      <w:pPr>
        <w:pStyle w:val="isi"/>
        <w:rPr>
          <w:szCs w:val="24"/>
          <w:lang w:val="en-US"/>
        </w:rPr>
      </w:pPr>
      <w:r w:rsidRPr="008A10EE">
        <w:rPr>
          <w:szCs w:val="24"/>
          <w:lang w:val="en-US"/>
        </w:rPr>
        <w:t xml:space="preserve">Pengertian dari Faktor Sukses Kritis atau biasa dikenal dengan </w:t>
      </w:r>
      <w:r w:rsidRPr="008A10EE">
        <w:rPr>
          <w:i/>
          <w:iCs/>
          <w:szCs w:val="24"/>
          <w:lang w:val="en-US"/>
        </w:rPr>
        <w:t>Critical Success Factor (CFS</w:t>
      </w:r>
      <w:r w:rsidRPr="008A10EE">
        <w:rPr>
          <w:szCs w:val="24"/>
          <w:lang w:val="en-US"/>
        </w:rPr>
        <w:t>) adalah istilah manajemen untuk elemen yang diperlukan bagi organisasi atau proyek untuk mencapai misinya. Untuk mencapai tujuan,</w:t>
      </w:r>
      <w:r w:rsidRPr="008A10EE">
        <w:rPr>
          <w:i/>
          <w:iCs/>
          <w:szCs w:val="24"/>
          <w:lang w:val="en-US"/>
        </w:rPr>
        <w:t xml:space="preserve"> </w:t>
      </w:r>
      <w:r w:rsidRPr="008A10EE">
        <w:rPr>
          <w:szCs w:val="24"/>
          <w:lang w:val="en-US"/>
        </w:rPr>
        <w:t xml:space="preserve">perlu menyadari akan setiap faktor kunci keberhasilan (CFS), variasi antara kunci dan peran yang berbeda </w:t>
      </w:r>
      <w:r w:rsidRPr="008A10EE">
        <w:rPr>
          <w:szCs w:val="24"/>
          <w:lang w:val="en-US"/>
        </w:rPr>
        <w:fldChar w:fldCharType="begin" w:fldLock="1"/>
      </w:r>
      <w:r w:rsidR="0069184A" w:rsidRPr="008A10EE">
        <w:rPr>
          <w:szCs w:val="24"/>
          <w:lang w:val="en-US"/>
        </w:rPr>
        <w:instrText>ADDIN CSL_CITATION {"citationItems":[{"id":"ITEM-1","itemData":{"container-title":"www.businessdictionary.com","id":"ITEM-1","issued":{"date-parts":[["0"]]},"title":"Critical success factors (CSF)","type":"article-journal"},"uris":["http://www.mendeley.com/documents/?uuid=8fd25688-d9de-3435-a5eb-8f3f53857528"]}],"mendeley":{"formattedCitation":"[22]","plainTextFormattedCitation":"[22]","previouslyFormattedCitation":"[22]"},"properties":{"noteIndex":0},"schema":"https://github.com/citation-style-language/schema/raw/master/csl-citation.json"}</w:instrText>
      </w:r>
      <w:r w:rsidRPr="008A10EE">
        <w:rPr>
          <w:szCs w:val="24"/>
          <w:lang w:val="en-US"/>
        </w:rPr>
        <w:fldChar w:fldCharType="separate"/>
      </w:r>
      <w:r w:rsidR="000B68D5" w:rsidRPr="008A10EE">
        <w:rPr>
          <w:noProof/>
          <w:szCs w:val="24"/>
          <w:lang w:val="en-US"/>
        </w:rPr>
        <w:t>[22]</w:t>
      </w:r>
      <w:r w:rsidRPr="008A10EE">
        <w:rPr>
          <w:szCs w:val="24"/>
          <w:lang w:val="en-US"/>
        </w:rPr>
        <w:fldChar w:fldCharType="end"/>
      </w:r>
      <w:r w:rsidRPr="008A10EE">
        <w:rPr>
          <w:szCs w:val="24"/>
          <w:lang w:val="en-US"/>
        </w:rPr>
        <w:t xml:space="preserve">. CSF adalah faktor atau aktivitas penting yang diperlukan untuk memastikan keberhasilan suatu perusahaan atau organisasi. Istilah ini awalnya digunakan dalam dunia analisis data dan analisis bisnis. </w:t>
      </w:r>
      <w:r w:rsidRPr="008A10EE">
        <w:rPr>
          <w:szCs w:val="24"/>
          <w:lang w:val="en-US"/>
        </w:rPr>
        <w:lastRenderedPageBreak/>
        <w:t>Misalnya, CSF untuk proyek Teknologi Informasi yang sukses adalah keterlibatan pengguna</w:t>
      </w:r>
      <w:r w:rsidR="008F025C" w:rsidRPr="008A10EE">
        <w:rPr>
          <w:szCs w:val="24"/>
          <w:lang w:val="en-US"/>
        </w:rPr>
        <w:t xml:space="preserve"> </w:t>
      </w:r>
      <w:r w:rsidR="008F025C" w:rsidRPr="008A10EE">
        <w:rPr>
          <w:szCs w:val="24"/>
          <w:lang w:val="en-US"/>
        </w:rPr>
        <w:fldChar w:fldCharType="begin" w:fldLock="1"/>
      </w:r>
      <w:r w:rsidR="0069184A" w:rsidRPr="008A10EE">
        <w:rPr>
          <w:szCs w:val="24"/>
          <w:lang w:val="en-US"/>
        </w:rPr>
        <w:instrText>ADDIN CSL_CITATION {"citationItems":[{"id":"ITEM-1","itemData":{"author":[{"dropping-particle":"","family":"Rockart, John F.","given":"","non-dropping-particle":"","parse-names":false,"suffix":""}],"container-title":"Harvard Business Review","id":"ITEM-1","issued":{"date-parts":[["1979"]]},"page":"81-93","title":"Chief executives define their own data needs","type":"article-journal"},"uris":["http://www.mendeley.com/documents/?uuid=8d72c01e-680b-4e78-9553-d3f792f43062"]}],"mendeley":{"formattedCitation":"[23]","plainTextFormattedCitation":"[23]","previouslyFormattedCitation":"[23]"},"properties":{"noteIndex":0},"schema":"https://github.com/citation-style-language/schema/raw/master/csl-citation.json"}</w:instrText>
      </w:r>
      <w:r w:rsidR="008F025C" w:rsidRPr="008A10EE">
        <w:rPr>
          <w:szCs w:val="24"/>
          <w:lang w:val="en-US"/>
        </w:rPr>
        <w:fldChar w:fldCharType="separate"/>
      </w:r>
      <w:r w:rsidR="000B68D5" w:rsidRPr="008A10EE">
        <w:rPr>
          <w:noProof/>
          <w:szCs w:val="24"/>
          <w:lang w:val="en-US"/>
        </w:rPr>
        <w:t>[23]</w:t>
      </w:r>
      <w:r w:rsidR="008F025C" w:rsidRPr="008A10EE">
        <w:rPr>
          <w:szCs w:val="24"/>
          <w:lang w:val="en-US"/>
        </w:rPr>
        <w:fldChar w:fldCharType="end"/>
      </w:r>
      <w:r w:rsidR="008F025C" w:rsidRPr="008A10EE">
        <w:rPr>
          <w:szCs w:val="24"/>
          <w:lang w:val="en-US"/>
        </w:rPr>
        <w:t>.</w:t>
      </w:r>
    </w:p>
    <w:p w14:paraId="2621A92E" w14:textId="3FE33B99" w:rsidR="007F7A3F" w:rsidRDefault="00B0486D" w:rsidP="00B93A76">
      <w:pPr>
        <w:pStyle w:val="isi"/>
        <w:rPr>
          <w:lang w:val="en-US"/>
        </w:rPr>
      </w:pPr>
      <w:r w:rsidRPr="008A10EE">
        <w:rPr>
          <w:szCs w:val="24"/>
          <w:lang w:val="en-US"/>
        </w:rPr>
        <w:t xml:space="preserve">Model kesuksesan implementasi IS/IT yang paling umum dan sudah banyak digunakan sebagai rujukan model oleh para peneliti lain yaitu model kesuksesan IS/IT milik DeLone &amp; McLean. Dimana IS/IT dapat dikatakan sukses dalam implementasinya berdasarkan 6 dimensi </w:t>
      </w:r>
      <w:r w:rsidR="00FF27C3" w:rsidRPr="008A10EE">
        <w:rPr>
          <w:szCs w:val="24"/>
          <w:lang w:val="en-US"/>
        </w:rPr>
        <w:t xml:space="preserve">yaitu </w:t>
      </w:r>
      <w:r w:rsidRPr="008A10EE">
        <w:rPr>
          <w:szCs w:val="24"/>
          <w:lang w:val="en-US"/>
        </w:rPr>
        <w:t xml:space="preserve">System Quality, Information Quality, Use, User Satisfaction, Individual Impact dan Organizational Impact </w:t>
      </w:r>
      <w:r w:rsidRPr="008A10EE">
        <w:rPr>
          <w:szCs w:val="24"/>
          <w:lang w:val="en-US"/>
        </w:rPr>
        <w:fldChar w:fldCharType="begin" w:fldLock="1"/>
      </w:r>
      <w:r w:rsidRPr="008A10EE">
        <w:rPr>
          <w:szCs w:val="24"/>
          <w:lang w:val="en-US"/>
        </w:rPr>
        <w:instrText>ADDIN CSL_CITATION {"citationItems":[{"id":"ITEM-1","itemData":{"DOI":"10.1080/07421222.2003.11045748","ISSN":"07421222","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 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author":[{"dropping-particle":"","family":"DeLone","given":"William H.","non-dropping-particle":"","parse-names":false,"suffix":""},{"dropping-particle":"","family":"McLean","given":"Ephraim R.","non-dropping-particle":"","parse-names":false,"suffix":""}],"container-title":"Journal of Management Information Systems","id":"ITEM-1","issue":"4","issued":{"date-parts":[["2003"]]},"page":"9-30","title":"The DeLone and McLean model of information systems success: A ten-year update","type":"article-journal","volume":"19"},"uris":["http://www.mendeley.com/documents/?uuid=6411d884-2a1f-4141-9cc0-c891584cda07"]}],"mendeley":{"formattedCitation":"[24]","plainTextFormattedCitation":"[24]","previouslyFormattedCitation":"[24]"},"properties":{"noteIndex":0},"schema":"https://github.com/citation-style-language/schema/raw/master/csl-citation.json"}</w:instrText>
      </w:r>
      <w:r w:rsidRPr="008A10EE">
        <w:rPr>
          <w:szCs w:val="24"/>
          <w:lang w:val="en-US"/>
        </w:rPr>
        <w:fldChar w:fldCharType="separate"/>
      </w:r>
      <w:r w:rsidRPr="008A10EE">
        <w:rPr>
          <w:noProof/>
          <w:szCs w:val="24"/>
          <w:lang w:val="en-US"/>
        </w:rPr>
        <w:t>[24]</w:t>
      </w:r>
      <w:r w:rsidRPr="008A10EE">
        <w:rPr>
          <w:szCs w:val="24"/>
          <w:lang w:val="en-US"/>
        </w:rPr>
        <w:fldChar w:fldCharType="end"/>
      </w:r>
      <w:r w:rsidRPr="008A10EE">
        <w:rPr>
          <w:szCs w:val="24"/>
          <w:lang w:val="en-US"/>
        </w:rPr>
        <w:t xml:space="preserve">. Model tersebut menjelaskan bahwa kualitas sistem akan mempengaruhi penggunaan sistem dan kepuasan pengguna. Kualitas Informasi juga akan mempengaruhi penggunaan serta kepuasan pengguna. Penggunaan dan kepuasan pengguna pada akhirnya akan mempengaruhi Individual Impact, dan kumpulan – kumpulan dari Individual Impact tersebut pada akhirnya akan mempengaruhi Organizational Impact.  Ke-6 variable tersebut bukanlah variabel independent melainkan variabel interdependent, William H. DeLone dan Ephraim R. McLean mengatakan bahwa jika salah satu dari ke 6 variabel tersebut mengalami kegagalan, maka seluruh kesuksesan suatu sistem akan terganggu </w:t>
      </w:r>
      <w:r w:rsidRPr="008A10EE">
        <w:rPr>
          <w:szCs w:val="24"/>
          <w:lang w:val="en-US"/>
        </w:rPr>
        <w:fldChar w:fldCharType="begin" w:fldLock="1"/>
      </w:r>
      <w:r w:rsidR="00FF27C3" w:rsidRPr="008A10EE">
        <w:rPr>
          <w:szCs w:val="24"/>
          <w:lang w:val="en-US"/>
        </w:rPr>
        <w:instrText>ADDIN CSL_CITATION {"citationItems":[{"id":"ITEM-1","itemData":{"URL":"https://sis.binus.ac.id/2019/04/11/delone-mclean-is-success-model/","accessed":{"date-parts":[["2020","7","15"]]},"id":"ITEM-1","issued":{"date-parts":[["0"]]},"title":"Delone &amp; McLean IS Success Model","type":"webpage"},"uris":["http://www.mendeley.com/documents/?uuid=d31f12f2-1a75-3556-8ba7-114bae5ca025"]}],"mendeley":{"formattedCitation":"[25]","plainTextFormattedCitation":"[25]","previouslyFormattedCitation":"[25]"},"properties":{"noteIndex":0},"schema":"https://github.com/citation-style-language/schema/raw/master/csl-citation.json"}</w:instrText>
      </w:r>
      <w:r w:rsidRPr="008A10EE">
        <w:rPr>
          <w:szCs w:val="24"/>
          <w:lang w:val="en-US"/>
        </w:rPr>
        <w:fldChar w:fldCharType="separate"/>
      </w:r>
      <w:r w:rsidRPr="008A10EE">
        <w:rPr>
          <w:noProof/>
          <w:szCs w:val="24"/>
          <w:lang w:val="en-US"/>
        </w:rPr>
        <w:t>[25]</w:t>
      </w:r>
      <w:r w:rsidRPr="008A10EE">
        <w:rPr>
          <w:szCs w:val="24"/>
          <w:lang w:val="en-US"/>
        </w:rPr>
        <w:fldChar w:fldCharType="end"/>
      </w:r>
      <w:r w:rsidRPr="008A10EE">
        <w:rPr>
          <w:szCs w:val="24"/>
          <w:lang w:val="en-US"/>
        </w:rPr>
        <w:t xml:space="preserve">. </w:t>
      </w:r>
      <w:r w:rsidR="00FF27C3" w:rsidRPr="008A10EE">
        <w:rPr>
          <w:szCs w:val="24"/>
          <w:lang w:val="en-US"/>
        </w:rPr>
        <w:t xml:space="preserve">Faktor kesuksesan IS/IT pada organisasi menurut </w:t>
      </w:r>
      <w:r w:rsidR="00FF27C3" w:rsidRPr="008A10EE">
        <w:rPr>
          <w:szCs w:val="24"/>
          <w:lang w:val="en-US"/>
        </w:rPr>
        <w:fldChar w:fldCharType="begin" w:fldLock="1"/>
      </w:r>
      <w:r w:rsidR="00FF27C3" w:rsidRPr="008A10EE">
        <w:rPr>
          <w:szCs w:val="24"/>
          <w:lang w:val="en-US"/>
        </w:rPr>
        <w:instrText>ADDIN CSL_CITATION {"citationItems":[{"id":"ITEM-1","itemData":{"author":[{"dropping-particle":"","family":"Curry","given":"J. R.","non-dropping-particle":"","parse-names":false,"suffix":""}],"container-title":"Educause Review","id":"ITEM-1","issued":{"date-parts":[["2002"]]},"page":"40-48","title":"The Organizational Challege: IT and Revolution in Higher","type":"article-journal"},"uris":["http://www.mendeley.com/documents/?uuid=15ae0f49-cbcc-4b74-8b8e-19e83d04d581"]}],"mendeley":{"formattedCitation":"[4]","plainTextFormattedCitation":"[4]","previouslyFormattedCitation":"[4]"},"properties":{"noteIndex":0},"schema":"https://github.com/citation-style-language/schema/raw/master/csl-citation.json"}</w:instrText>
      </w:r>
      <w:r w:rsidR="00FF27C3" w:rsidRPr="008A10EE">
        <w:rPr>
          <w:szCs w:val="24"/>
          <w:lang w:val="en-US"/>
        </w:rPr>
        <w:fldChar w:fldCharType="separate"/>
      </w:r>
      <w:r w:rsidR="00FF27C3" w:rsidRPr="008A10EE">
        <w:rPr>
          <w:noProof/>
          <w:szCs w:val="24"/>
          <w:lang w:val="en-US"/>
        </w:rPr>
        <w:t>[4]</w:t>
      </w:r>
      <w:r w:rsidR="00FF27C3" w:rsidRPr="008A10EE">
        <w:rPr>
          <w:szCs w:val="24"/>
          <w:lang w:val="en-US"/>
        </w:rPr>
        <w:fldChar w:fldCharType="end"/>
      </w:r>
      <w:r w:rsidR="00FF27C3" w:rsidRPr="008A10EE">
        <w:rPr>
          <w:szCs w:val="24"/>
          <w:lang w:val="en-US"/>
        </w:rPr>
        <w:t xml:space="preserve"> lebih dipengaruhi oleh faktor non-teknis meliputi faktor manusia, proses, dan kinerja organisasi. </w:t>
      </w:r>
      <w:r w:rsidR="00FF27C3" w:rsidRPr="008A10EE">
        <w:rPr>
          <w:lang w:val="en-US"/>
        </w:rPr>
        <w:t>Kemudian faktor sukses dalam pengembangan dan implementasi IS/IT pada perusahaan atau organisasi menurut</w:t>
      </w:r>
      <w:r w:rsidR="00FF27C3" w:rsidRPr="008A10EE">
        <w:t xml:space="preserve"> Hughes</w:t>
      </w:r>
      <w:r w:rsidR="00FF27C3" w:rsidRPr="008A10EE">
        <w:rPr>
          <w:lang w:val="en-US"/>
        </w:rPr>
        <w:t xml:space="preserve">, </w:t>
      </w:r>
      <w:r w:rsidR="00FF27C3" w:rsidRPr="008A10EE">
        <w:t xml:space="preserve">mengidentifikasikan bahwa terdapat 11 faktor yang ikut berkontribusi </w:t>
      </w:r>
      <w:r w:rsidR="00FF27C3" w:rsidRPr="008A10EE">
        <w:rPr>
          <w:lang w:val="en-US"/>
        </w:rPr>
        <w:t>menjadi penyebab keberhasilan dan kegagalan</w:t>
      </w:r>
      <w:r w:rsidR="00FF27C3" w:rsidRPr="008A10EE">
        <w:t xml:space="preserve"> proyek IS/IT. Kegagalan ini mereka kategorikan menjadi 2 kategori yaitu berdasarkan Manajemen Proyek (</w:t>
      </w:r>
      <w:r w:rsidR="00FF27C3" w:rsidRPr="008A10EE">
        <w:rPr>
          <w:i/>
          <w:iCs/>
        </w:rPr>
        <w:t xml:space="preserve">project management) </w:t>
      </w:r>
      <w:r w:rsidR="00FF27C3" w:rsidRPr="008A10EE">
        <w:t xml:space="preserve"> dan Orang (</w:t>
      </w:r>
      <w:r w:rsidR="00FF27C3" w:rsidRPr="008A10EE">
        <w:rPr>
          <w:i/>
          <w:iCs/>
        </w:rPr>
        <w:t>people)</w:t>
      </w:r>
      <w:r w:rsidR="00FF27C3" w:rsidRPr="008A10EE">
        <w:rPr>
          <w:i/>
          <w:iCs/>
        </w:rPr>
        <w:fldChar w:fldCharType="begin" w:fldLock="1"/>
      </w:r>
      <w:r w:rsidR="00D82A17" w:rsidRPr="008A10EE">
        <w:rPr>
          <w:i/>
          <w:iCs/>
        </w:rPr>
        <w:instrText>ADDIN CSL_CITATION {"citationItems":[{"id":"ITEM-1","itemData":{"DOI":"10.1007/978-3-319-23000-9","ISBN":"978-3-319-22999-7","ISSN":"2192-4929","abstract":"This book examines the link between change and project management and how creating a closer alignment between these two methodologies can yield greater benefits and mitigate elements of failure of information systems (IS) projects. This study explores the underlying challenges and practicalities of closer integration of the two disciplines and asserts that such a successful change goes beyond the simple training of project managers in the practitioner context. Instead, it requires organizations to conceptualize the necessary challenges to realize the potential benefits of this recommended integrated approach. The integration of both project and change management has been advocated in existing research, but the challenges of moving from a current position of separate methodologies, different standards bodies and in some cases totally separate organizational structures, is a step change for many organizations. Change initiatives where good change management practices are implemented, can increase the probability of successful organizational change. The tasks of leading and sustaining change can be complex and often entail the interplay of multiple factors involving action by people at every level of the business. This book offers a guide that identifies the barriers and major challenges that may arise in the development of the closer integration of change and project management. With a better understanding of these issues, organizations can avoid such pitfalls when establishing their own integrated approach.","author":[{"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id":"ITEM-1","issued":{"date-parts":[["2016"]]},"page":"1-89","title":"Success and Failure of IS/IT Projects - a State of the Art Analysis and Future Directions","type":"article-journal"},"uris":["http://www.mendeley.com/documents/?uuid=ab30a94f-d35b-49b0-8a9b-b06f967ea2b4"]}],"mendeley":{"formattedCitation":"[5]","plainTextFormattedCitation":"[5]","previouslyFormattedCitation":"[5]"},"properties":{"noteIndex":0},"schema":"https://github.com/citation-style-language/schema/raw/master/csl-citation.json"}</w:instrText>
      </w:r>
      <w:r w:rsidR="00FF27C3" w:rsidRPr="008A10EE">
        <w:rPr>
          <w:i/>
          <w:iCs/>
        </w:rPr>
        <w:fldChar w:fldCharType="separate"/>
      </w:r>
      <w:r w:rsidR="00FF27C3" w:rsidRPr="008A10EE">
        <w:rPr>
          <w:iCs/>
          <w:noProof/>
        </w:rPr>
        <w:t>[5]</w:t>
      </w:r>
      <w:r w:rsidR="00FF27C3" w:rsidRPr="008A10EE">
        <w:rPr>
          <w:i/>
          <w:iCs/>
        </w:rPr>
        <w:fldChar w:fldCharType="end"/>
      </w:r>
      <w:r w:rsidR="00FF27C3" w:rsidRPr="008A10EE">
        <w:t>.</w:t>
      </w:r>
      <w:r w:rsidR="00FF27C3" w:rsidRPr="008A10EE">
        <w:rPr>
          <w:lang w:val="en-US"/>
        </w:rPr>
        <w:t xml:space="preserve"> Selain itu ada pula yang membedakan bahwa faktor kesuksesan </w:t>
      </w:r>
      <w:r w:rsidR="00D82A17" w:rsidRPr="008A10EE">
        <w:rPr>
          <w:lang w:val="en-US"/>
        </w:rPr>
        <w:t xml:space="preserve">terkait IS/IT itu dipengaruhi oleh dua aspek, yaitu aspek teknis yakni aspek yang menyangkut sistem itu sendiri yang merupakan kualitas dari teknis sistem informasi seperti kualitas teknis yang buruk, banyaknya kesalahan sintak, kesalahan logik, dan bahkan kesalahan informasi.dan aspek non-teknis yang berkaitan </w:t>
      </w:r>
      <w:r w:rsidR="00D82A17" w:rsidRPr="008A10EE">
        <w:rPr>
          <w:lang w:val="en-US"/>
        </w:rPr>
        <w:lastRenderedPageBreak/>
        <w:t xml:space="preserve">dengan persepsi pengguna sistem informasi yang menyebabkan pengguna mau atau enggan menggunakan sistem informasi </w:t>
      </w:r>
      <w:r w:rsidR="00D82A17" w:rsidRPr="008A10EE">
        <w:rPr>
          <w:lang w:val="en-US"/>
        </w:rPr>
        <w:fldChar w:fldCharType="begin" w:fldLock="1"/>
      </w:r>
      <w:r w:rsidR="001C7E9A" w:rsidRPr="008A10EE">
        <w:rPr>
          <w:lang w:val="en-US"/>
        </w:rPr>
        <w:instrText>ADDIN CSL_CITATION {"citationItems":[{"id":"ITEM-1","itemData":{"author":[{"dropping-particle":"","family":"Mustakini","given":"J.H.","non-dropping-particle":"","parse-names":false,"suffix":""}],"id":"ITEM-1","issued":{"date-parts":[["2007"]]},"publisher":"ANDI","publisher-place":"Yogyakarta","title":"Sistem Informasi Keperilakuan","type":"book"},"uris":["http://www.mendeley.com/documents/?uuid=bc7491c9-8dcf-42b8-aa2b-1cdba3925ed9"]}],"mendeley":{"formattedCitation":"[26]","plainTextFormattedCitation":"[26]","previouslyFormattedCitation":"[26]"},"properties":{"noteIndex":0},"schema":"https://github.com/citation-style-language/schema/raw/master/csl-citation.json"}</w:instrText>
      </w:r>
      <w:r w:rsidR="00D82A17" w:rsidRPr="008A10EE">
        <w:rPr>
          <w:lang w:val="en-US"/>
        </w:rPr>
        <w:fldChar w:fldCharType="separate"/>
      </w:r>
      <w:r w:rsidR="00D82A17" w:rsidRPr="008A10EE">
        <w:rPr>
          <w:noProof/>
          <w:lang w:val="en-US"/>
        </w:rPr>
        <w:t>[26]</w:t>
      </w:r>
      <w:r w:rsidR="00D82A17" w:rsidRPr="008A10EE">
        <w:rPr>
          <w:lang w:val="en-US"/>
        </w:rPr>
        <w:fldChar w:fldCharType="end"/>
      </w:r>
      <w:r w:rsidR="00D82A17" w:rsidRPr="008A10EE">
        <w:rPr>
          <w:lang w:val="en-US"/>
        </w:rPr>
        <w:t>.</w:t>
      </w:r>
    </w:p>
    <w:p w14:paraId="0B724410" w14:textId="77777777" w:rsidR="00B93A76" w:rsidRPr="00B93A76" w:rsidRDefault="00B93A76" w:rsidP="00B93A76">
      <w:pPr>
        <w:pStyle w:val="isi"/>
        <w:rPr>
          <w:szCs w:val="22"/>
          <w:lang w:val="en-US"/>
        </w:rPr>
      </w:pPr>
    </w:p>
    <w:p w14:paraId="66AC3335" w14:textId="35129A67" w:rsidR="00025FF7" w:rsidRPr="008A10EE" w:rsidRDefault="00025FF7" w:rsidP="006D5DC7">
      <w:pPr>
        <w:pStyle w:val="Heading3"/>
        <w:numPr>
          <w:ilvl w:val="2"/>
          <w:numId w:val="4"/>
        </w:numPr>
        <w:ind w:left="709" w:hanging="709"/>
        <w:rPr>
          <w:rFonts w:cs="Times New Roman"/>
          <w:iCs/>
          <w:lang w:val="en-US"/>
        </w:rPr>
      </w:pPr>
      <w:bookmarkStart w:id="203" w:name="_Toc48471512"/>
      <w:r w:rsidRPr="008A10EE">
        <w:rPr>
          <w:rFonts w:cs="Times New Roman"/>
          <w:iCs/>
          <w:lang w:val="en-US"/>
        </w:rPr>
        <w:t>Metode dan Metodologi Penelitian</w:t>
      </w:r>
      <w:bookmarkEnd w:id="203"/>
    </w:p>
    <w:p w14:paraId="25BA20FF" w14:textId="0AB23D61" w:rsidR="006D5DC7" w:rsidRPr="008A10EE" w:rsidRDefault="00457AF6" w:rsidP="006D5DC7">
      <w:pPr>
        <w:rPr>
          <w:rFonts w:cs="Times New Roman"/>
          <w:lang w:val="en-US"/>
        </w:rPr>
      </w:pPr>
      <w:r w:rsidRPr="008A10EE">
        <w:rPr>
          <w:rFonts w:cs="Times New Roman"/>
          <w:lang w:val="en-US"/>
        </w:rPr>
        <w:t xml:space="preserve">Metode penelitian merupakan suatu kerangka dan asumsi yang ada dalam melakukan elaborasi penelitian, sedangkan metode penelitian memerlukan teknik atau prosedur untuk menganalisis data yang ada </w:t>
      </w:r>
      <w:r w:rsidRPr="008A10EE">
        <w:rPr>
          <w:rFonts w:cs="Times New Roman"/>
          <w:lang w:val="en-US"/>
        </w:rPr>
        <w:fldChar w:fldCharType="begin" w:fldLock="1"/>
      </w:r>
      <w:r w:rsidR="001C7E9A" w:rsidRPr="008A10EE">
        <w:rPr>
          <w:rFonts w:cs="Times New Roman"/>
          <w:lang w:val="en-US"/>
        </w:rPr>
        <w:instrText>ADDIN CSL_CITATION {"citationItems":[{"id":"ITEM-1","itemData":{"author":[{"dropping-particle":"","family":"Hasibuan","given":"Z. A.","non-dropping-particle":"","parse-names":false,"suffix":""}],"id":"ITEM-1","issued":{"date-parts":[["2007"]]},"publisher":"Fakultas Ilmu Komputer Universitas Indonesia.","publisher-place":"Jakarta","title":"Metodologi Penelitian pada Bidang Ilmu Komputer dan Teknologi: Konsep, Teknik, dan Aplikasi.","type":"book"},"uris":["http://www.mendeley.com/documents/?uuid=020a28a7-b91b-4eba-82ea-b9774012d85a"]}],"mendeley":{"formattedCitation":"[27]","plainTextFormattedCitation":"[27]","previouslyFormattedCitation":"[27]"},"properties":{"noteIndex":0},"schema":"https://github.com/citation-style-language/schema/raw/master/csl-citation.json"}</w:instrText>
      </w:r>
      <w:r w:rsidRPr="008A10EE">
        <w:rPr>
          <w:rFonts w:cs="Times New Roman"/>
          <w:lang w:val="en-US"/>
        </w:rPr>
        <w:fldChar w:fldCharType="separate"/>
      </w:r>
      <w:r w:rsidR="00D82A17" w:rsidRPr="008A10EE">
        <w:rPr>
          <w:rFonts w:cs="Times New Roman"/>
          <w:noProof/>
          <w:lang w:val="en-US"/>
        </w:rPr>
        <w:t>[27]</w:t>
      </w:r>
      <w:r w:rsidRPr="008A10EE">
        <w:rPr>
          <w:rFonts w:cs="Times New Roman"/>
          <w:lang w:val="en-US"/>
        </w:rPr>
        <w:fldChar w:fldCharType="end"/>
      </w:r>
      <w:r w:rsidRPr="008A10EE">
        <w:rPr>
          <w:rFonts w:cs="Times New Roman"/>
          <w:lang w:val="en-US"/>
        </w:rPr>
        <w:t xml:space="preserve">. </w:t>
      </w:r>
      <w:r w:rsidR="00D807B3" w:rsidRPr="008A10EE">
        <w:rPr>
          <w:rFonts w:cs="Times New Roman"/>
          <w:lang w:val="en-US"/>
        </w:rPr>
        <w:t>Sehingga dapat kita simpulkan bahwa metodologi penelitian adalah langkah-langkah yang akan dijalankan pada saat melakukan penelitian dan metode penelitian adalah cara-cara dari setiap langkah yang ada pada penelitian tersebut. Metodologi penelitian berisi pengetahuan yang mengkaji mengenai metode yang digunakan dalam penelitian.</w:t>
      </w:r>
    </w:p>
    <w:p w14:paraId="4003261E" w14:textId="0532C27E" w:rsidR="006D5DC7" w:rsidRPr="008A10EE" w:rsidRDefault="006D5DC7" w:rsidP="00771EA8">
      <w:pPr>
        <w:pStyle w:val="Heading4"/>
        <w:numPr>
          <w:ilvl w:val="3"/>
          <w:numId w:val="4"/>
        </w:numPr>
        <w:ind w:left="993" w:hanging="993"/>
        <w:rPr>
          <w:rFonts w:cs="Times New Roman"/>
          <w:lang w:val="en-US"/>
        </w:rPr>
      </w:pPr>
      <w:bookmarkStart w:id="204" w:name="_Toc48471513"/>
      <w:r w:rsidRPr="008A10EE">
        <w:rPr>
          <w:rFonts w:cs="Times New Roman"/>
          <w:lang w:val="en-US"/>
        </w:rPr>
        <w:t>Metodologi Penelitian Kualitatif</w:t>
      </w:r>
      <w:bookmarkEnd w:id="204"/>
    </w:p>
    <w:p w14:paraId="075C0477" w14:textId="62833F28" w:rsidR="00771EA8" w:rsidRPr="008A10EE" w:rsidRDefault="002A5FFC" w:rsidP="00771EA8">
      <w:pPr>
        <w:rPr>
          <w:rFonts w:cs="Times New Roman"/>
          <w:lang w:val="en-US"/>
        </w:rPr>
      </w:pPr>
      <w:r w:rsidRPr="008A10EE">
        <w:rPr>
          <w:rFonts w:cs="Times New Roman"/>
          <w:lang w:val="en-US"/>
        </w:rPr>
        <w:t xml:space="preserve">Penelitian kualitatif merupakan penelitian yang tidak menggunakan model matematik, statistik, atau komputer </w:t>
      </w:r>
      <w:r w:rsidRPr="008A10EE">
        <w:rPr>
          <w:rFonts w:cs="Times New Roman"/>
          <w:lang w:val="en-US"/>
        </w:rPr>
        <w:fldChar w:fldCharType="begin" w:fldLock="1"/>
      </w:r>
      <w:r w:rsidR="001C7E9A" w:rsidRPr="008A10EE">
        <w:rPr>
          <w:rFonts w:cs="Times New Roman"/>
          <w:lang w:val="en-US"/>
        </w:rPr>
        <w:instrText>ADDIN CSL_CITATION {"citationItems":[{"id":"ITEM-1","itemData":{"author":[{"dropping-particle":"","family":"Hasibuan","given":"Z. A.","non-dropping-particle":"","parse-names":false,"suffix":""}],"id":"ITEM-1","issued":{"date-parts":[["2007"]]},"publisher":"Fakultas Ilmu Komputer Universitas Indonesia.","publisher-place":"Jakarta","title":"Metodologi Penelitian pada Bidang Ilmu Komputer dan Teknologi: Konsep, Teknik, dan Aplikasi.","type":"book"},"uris":["http://www.mendeley.com/documents/?uuid=020a28a7-b91b-4eba-82ea-b9774012d85a"]}],"mendeley":{"formattedCitation":"[27]","plainTextFormattedCitation":"[27]","previouslyFormattedCitation":"[27]"},"properties":{"noteIndex":0},"schema":"https://github.com/citation-style-language/schema/raw/master/csl-citation.json"}</w:instrText>
      </w:r>
      <w:r w:rsidRPr="008A10EE">
        <w:rPr>
          <w:rFonts w:cs="Times New Roman"/>
          <w:lang w:val="en-US"/>
        </w:rPr>
        <w:fldChar w:fldCharType="separate"/>
      </w:r>
      <w:r w:rsidR="00D82A17" w:rsidRPr="008A10EE">
        <w:rPr>
          <w:rFonts w:cs="Times New Roman"/>
          <w:noProof/>
          <w:lang w:val="en-US"/>
        </w:rPr>
        <w:t>[27]</w:t>
      </w:r>
      <w:r w:rsidRPr="008A10EE">
        <w:rPr>
          <w:rFonts w:cs="Times New Roman"/>
          <w:lang w:val="en-US"/>
        </w:rPr>
        <w:fldChar w:fldCharType="end"/>
      </w:r>
      <w:r w:rsidRPr="008A10EE">
        <w:rPr>
          <w:rFonts w:cs="Times New Roman"/>
          <w:lang w:val="en-US"/>
        </w:rPr>
        <w:t>. Sehingga metode kualitatif berorientasi dalam eksplorasi yang bertujuan untuk mengungkapkan logika induktif. Proses penelitian kualitatif dimulai dengan menyusun asumsi dasar peneliti dan aturan berpikir. Asumi dan aturan berpikir kemudian diterapkan secara sistematis ke dalam pengumpulan dan pengolahan data untuk memberikan penjelasan dan argumentasi. Informasi yang terkumpul kemudian diolah. Informasi ini harus tetap obyektif dan tidak terpengaruh oleh pendapat dan asumsi dari peneliti sendiri. Sehingga keabsahan data tetap bersifat kuat dan terpercaya.</w:t>
      </w:r>
    </w:p>
    <w:p w14:paraId="3E1BA89B" w14:textId="15F241EE" w:rsidR="00771EA8" w:rsidRPr="008A10EE" w:rsidRDefault="00771EA8" w:rsidP="00771EA8">
      <w:pPr>
        <w:pStyle w:val="Heading4"/>
        <w:numPr>
          <w:ilvl w:val="3"/>
          <w:numId w:val="4"/>
        </w:numPr>
        <w:ind w:left="993" w:hanging="993"/>
        <w:rPr>
          <w:rFonts w:cs="Times New Roman"/>
          <w:lang w:val="en-US"/>
        </w:rPr>
      </w:pPr>
      <w:bookmarkStart w:id="205" w:name="_Toc48471514"/>
      <w:r w:rsidRPr="008A10EE">
        <w:rPr>
          <w:rFonts w:cs="Times New Roman"/>
          <w:lang w:val="en-US"/>
        </w:rPr>
        <w:t>Observasi</w:t>
      </w:r>
      <w:bookmarkEnd w:id="205"/>
    </w:p>
    <w:p w14:paraId="09D7F792" w14:textId="673A04E8" w:rsidR="00771EA8" w:rsidRPr="008A10EE" w:rsidRDefault="009B4BDF" w:rsidP="00771EA8">
      <w:pPr>
        <w:rPr>
          <w:rFonts w:cs="Times New Roman"/>
          <w:lang w:val="en-US"/>
        </w:rPr>
      </w:pPr>
      <w:r w:rsidRPr="008A10EE">
        <w:rPr>
          <w:rFonts w:cs="Times New Roman"/>
          <w:lang w:val="en-US"/>
        </w:rPr>
        <w:t xml:space="preserve">Observasi menurut </w:t>
      </w:r>
      <w:r w:rsidR="005816A8" w:rsidRPr="008A10EE">
        <w:rPr>
          <w:rFonts w:cs="Times New Roman"/>
          <w:lang w:val="en-US"/>
        </w:rPr>
        <w:fldChar w:fldCharType="begin" w:fldLock="1"/>
      </w:r>
      <w:r w:rsidR="001C7E9A" w:rsidRPr="008A10EE">
        <w:rPr>
          <w:rFonts w:cs="Times New Roman"/>
          <w:lang w:val="en-US"/>
        </w:rPr>
        <w:instrText>ADDIN CSL_CITATION {"citationItems":[{"id":"ITEM-1","itemData":{"author":[{"dropping-particle":"","family":"Sekaran","given":"Uma","non-dropping-particle":"","parse-names":false,"suffix":""},{"dropping-particle":"","family":"Bougie","given":"Roger","non-dropping-particle":"","parse-names":false,"suffix":""}],"edition":"5","id":"ITEM-1","issued":{"date-parts":[["2009"]]},"publisher":"Sussex: John Wiley &amp; Sons.","title":"Research Methods for Business: A Skill Building Approach","type":"book"},"uris":["http://www.mendeley.com/documents/?uuid=32f2da80-bfc6-4265-b6d8-39668b768ef4"]}],"mendeley":{"formattedCitation":"[28]","plainTextFormattedCitation":"[28]","previouslyFormattedCitation":"[28]"},"properties":{"noteIndex":0},"schema":"https://github.com/citation-style-language/schema/raw/master/csl-citation.json"}</w:instrText>
      </w:r>
      <w:r w:rsidR="005816A8" w:rsidRPr="008A10EE">
        <w:rPr>
          <w:rFonts w:cs="Times New Roman"/>
          <w:lang w:val="en-US"/>
        </w:rPr>
        <w:fldChar w:fldCharType="separate"/>
      </w:r>
      <w:r w:rsidR="00D82A17" w:rsidRPr="008A10EE">
        <w:rPr>
          <w:rFonts w:cs="Times New Roman"/>
          <w:noProof/>
          <w:lang w:val="en-US"/>
        </w:rPr>
        <w:t>[28]</w:t>
      </w:r>
      <w:r w:rsidR="005816A8" w:rsidRPr="008A10EE">
        <w:rPr>
          <w:rFonts w:cs="Times New Roman"/>
          <w:lang w:val="en-US"/>
        </w:rPr>
        <w:fldChar w:fldCharType="end"/>
      </w:r>
      <w:r w:rsidR="005816A8" w:rsidRPr="008A10EE">
        <w:rPr>
          <w:rFonts w:cs="Times New Roman"/>
          <w:lang w:val="en-US"/>
        </w:rPr>
        <w:t xml:space="preserve"> terbagi menjadi 2 jenis observasi berdasarkan </w:t>
      </w:r>
      <w:r w:rsidR="00B93A76">
        <w:rPr>
          <w:rFonts w:cs="Times New Roman"/>
          <w:lang w:val="en-US"/>
        </w:rPr>
        <w:t xml:space="preserve">  </w:t>
      </w:r>
      <w:r w:rsidR="005816A8" w:rsidRPr="008A10EE">
        <w:rPr>
          <w:rFonts w:cs="Times New Roman"/>
          <w:lang w:val="en-US"/>
        </w:rPr>
        <w:t xml:space="preserve">peran </w:t>
      </w:r>
      <w:r w:rsidR="00B93A76">
        <w:rPr>
          <w:rFonts w:cs="Times New Roman"/>
          <w:lang w:val="en-US"/>
        </w:rPr>
        <w:t xml:space="preserve"> </w:t>
      </w:r>
      <w:r w:rsidR="006B432C">
        <w:rPr>
          <w:rFonts w:cs="Times New Roman"/>
          <w:lang w:val="en-US"/>
        </w:rPr>
        <w:t xml:space="preserve">dari  </w:t>
      </w:r>
      <w:r w:rsidR="00B93A76">
        <w:rPr>
          <w:rFonts w:cs="Times New Roman"/>
          <w:lang w:val="en-US"/>
        </w:rPr>
        <w:t xml:space="preserve"> </w:t>
      </w:r>
      <w:r w:rsidR="005816A8" w:rsidRPr="008A10EE">
        <w:rPr>
          <w:rFonts w:cs="Times New Roman"/>
          <w:lang w:val="en-US"/>
        </w:rPr>
        <w:t>peneliti</w:t>
      </w:r>
      <w:r w:rsidR="006B432C">
        <w:rPr>
          <w:rFonts w:cs="Times New Roman"/>
          <w:lang w:val="en-US"/>
        </w:rPr>
        <w:t xml:space="preserve">  </w:t>
      </w:r>
      <w:r w:rsidR="005816A8" w:rsidRPr="008A10EE">
        <w:rPr>
          <w:rFonts w:cs="Times New Roman"/>
          <w:lang w:val="en-US"/>
        </w:rPr>
        <w:t>saat</w:t>
      </w:r>
      <w:r w:rsidR="006B432C">
        <w:rPr>
          <w:rFonts w:cs="Times New Roman"/>
          <w:lang w:val="en-US"/>
        </w:rPr>
        <w:t xml:space="preserve">  </w:t>
      </w:r>
      <w:r w:rsidR="005816A8" w:rsidRPr="008A10EE">
        <w:rPr>
          <w:rFonts w:cs="Times New Roman"/>
          <w:lang w:val="en-US"/>
        </w:rPr>
        <w:t>pelaksanaannya</w:t>
      </w:r>
      <w:r w:rsidR="006B432C">
        <w:rPr>
          <w:rFonts w:cs="Times New Roman"/>
          <w:lang w:val="en-US"/>
        </w:rPr>
        <w:t xml:space="preserve">  </w:t>
      </w:r>
      <w:r w:rsidR="005816A8" w:rsidRPr="008A10EE">
        <w:rPr>
          <w:rFonts w:cs="Times New Roman"/>
          <w:lang w:val="en-US"/>
        </w:rPr>
        <w:t>yaitu :</w:t>
      </w:r>
    </w:p>
    <w:p w14:paraId="34861282" w14:textId="6C3F90CF" w:rsidR="005816A8" w:rsidRPr="008A10EE" w:rsidRDefault="005816A8" w:rsidP="00770F3A">
      <w:pPr>
        <w:pStyle w:val="ListParagraph"/>
        <w:numPr>
          <w:ilvl w:val="0"/>
          <w:numId w:val="28"/>
        </w:numPr>
        <w:rPr>
          <w:rFonts w:cs="Times New Roman"/>
          <w:lang w:val="en-US"/>
        </w:rPr>
      </w:pPr>
      <w:r w:rsidRPr="008A10EE">
        <w:rPr>
          <w:rFonts w:cs="Times New Roman"/>
          <w:lang w:val="en-US"/>
        </w:rPr>
        <w:t>Observasi non-partisipan</w:t>
      </w:r>
    </w:p>
    <w:p w14:paraId="5DA3443E" w14:textId="5D57316F" w:rsidR="005816A8" w:rsidRPr="008A10EE" w:rsidRDefault="005816A8" w:rsidP="005816A8">
      <w:pPr>
        <w:pStyle w:val="ListParagraph"/>
        <w:rPr>
          <w:rFonts w:cs="Times New Roman"/>
          <w:lang w:val="en-US"/>
        </w:rPr>
      </w:pPr>
      <w:r w:rsidRPr="008A10EE">
        <w:rPr>
          <w:rFonts w:cs="Times New Roman"/>
          <w:lang w:val="en-US"/>
        </w:rPr>
        <w:t xml:space="preserve">Pada observasi ini peneliti mengumpulkan data yang dibutuhkan bagi penelitian tanpa harus menjadi bagian </w:t>
      </w:r>
      <w:r w:rsidRPr="008A10EE">
        <w:rPr>
          <w:rFonts w:cs="Times New Roman"/>
          <w:lang w:val="en-US"/>
        </w:rPr>
        <w:lastRenderedPageBreak/>
        <w:t>dari objek atau situasi yang terjadi. Peneliti secara fisik hadir ditempat yang sedang dilakukan penelitian namun hanya sebagai pengamat dan mencatat hal-hal yang dapat menjadi informasi bagi peneliti. Observasi jen</w:t>
      </w:r>
      <w:r w:rsidR="009F3927" w:rsidRPr="008A10EE">
        <w:rPr>
          <w:rFonts w:cs="Times New Roman"/>
          <w:lang w:val="en-US"/>
        </w:rPr>
        <w:t>i</w:t>
      </w:r>
      <w:r w:rsidRPr="008A10EE">
        <w:rPr>
          <w:rFonts w:cs="Times New Roman"/>
          <w:lang w:val="en-US"/>
        </w:rPr>
        <w:t xml:space="preserve">s ini memakan waktu yang panjang </w:t>
      </w:r>
      <w:r w:rsidR="009F3927" w:rsidRPr="008A10EE">
        <w:rPr>
          <w:rFonts w:cs="Times New Roman"/>
          <w:lang w:val="en-US"/>
        </w:rPr>
        <w:t xml:space="preserve"> karena peneliti harus benar-benar mengumpulkan data hasil observasi secara lengkap</w:t>
      </w:r>
    </w:p>
    <w:p w14:paraId="104E12F4" w14:textId="75104E41" w:rsidR="005816A8" w:rsidRPr="008A10EE" w:rsidRDefault="005816A8" w:rsidP="00770F3A">
      <w:pPr>
        <w:pStyle w:val="ListParagraph"/>
        <w:numPr>
          <w:ilvl w:val="0"/>
          <w:numId w:val="28"/>
        </w:numPr>
        <w:rPr>
          <w:rFonts w:cs="Times New Roman"/>
          <w:lang w:val="en-US"/>
        </w:rPr>
      </w:pPr>
      <w:r w:rsidRPr="008A10EE">
        <w:rPr>
          <w:rFonts w:cs="Times New Roman"/>
          <w:lang w:val="en-US"/>
        </w:rPr>
        <w:t>Observasi partisipan</w:t>
      </w:r>
    </w:p>
    <w:p w14:paraId="0D971924" w14:textId="7FC0BC54" w:rsidR="009F3927" w:rsidRPr="008A10EE" w:rsidRDefault="009F3927" w:rsidP="009F3927">
      <w:pPr>
        <w:pStyle w:val="ListParagraph"/>
        <w:rPr>
          <w:rFonts w:cs="Times New Roman"/>
          <w:lang w:val="en-US"/>
        </w:rPr>
      </w:pPr>
      <w:r w:rsidRPr="008A10EE">
        <w:rPr>
          <w:rFonts w:cs="Times New Roman"/>
          <w:lang w:val="en-US"/>
        </w:rPr>
        <w:t>Pada observasi ini peneliti mengambil peran dalam kondisi dan situasi yang sedang berlangsung. Peneliti menjadi orang yang melakukan aktivitas pada objek yang diteliti. Sehingga, peneliti mendapatkan pengalaman secara langsung dari aktivitas tersebut sehingga informasi bisa didapat secara mendalam.</w:t>
      </w:r>
    </w:p>
    <w:p w14:paraId="1AC7C96C" w14:textId="77777777" w:rsidR="008A10EE" w:rsidRPr="008A10EE" w:rsidRDefault="008A10EE" w:rsidP="008A10EE">
      <w:pPr>
        <w:rPr>
          <w:rFonts w:cs="Times New Roman"/>
          <w:lang w:val="en-US"/>
        </w:rPr>
      </w:pPr>
    </w:p>
    <w:p w14:paraId="35E05DCD" w14:textId="05A80B57" w:rsidR="009F3927" w:rsidRPr="008A10EE" w:rsidRDefault="009F3927" w:rsidP="008A10EE">
      <w:pPr>
        <w:rPr>
          <w:rFonts w:cs="Times New Roman"/>
          <w:lang w:val="en-US"/>
        </w:rPr>
      </w:pPr>
      <w:r w:rsidRPr="008A10EE">
        <w:rPr>
          <w:rFonts w:cs="Times New Roman"/>
          <w:lang w:val="en-US"/>
        </w:rPr>
        <w:t xml:space="preserve">Namun menurut </w:t>
      </w:r>
      <w:r w:rsidRPr="008A10EE">
        <w:rPr>
          <w:rFonts w:cs="Times New Roman"/>
          <w:lang w:val="en-US"/>
        </w:rPr>
        <w:fldChar w:fldCharType="begin" w:fldLock="1"/>
      </w:r>
      <w:r w:rsidR="001C7E9A" w:rsidRPr="008A10EE">
        <w:rPr>
          <w:rFonts w:cs="Times New Roman"/>
          <w:lang w:val="en-US"/>
        </w:rPr>
        <w:instrText>ADDIN CSL_CITATION {"citationItems":[{"id":"ITEM-1","itemData":{"author":[{"dropping-particle":"","family":"Sutrisno Hadi","given":"","non-dropping-particle":"","parse-names":false,"suffix":""}],"id":"ITEM-1","issued":{"date-parts":[["2001"]]},"publisher":"ANDI","publisher-place":"Yogyakarta","title":"Metodologi research","type":"book"},"uris":["http://www.mendeley.com/documents/?uuid=7484e3f9-0b22-4679-bfe6-160f3aafa073"]}],"mendeley":{"formattedCitation":"[29]","plainTextFormattedCitation":"[29]","previouslyFormattedCitation":"[29]"},"properties":{"noteIndex":0},"schema":"https://github.com/citation-style-language/schema/raw/master/csl-citation.json"}</w:instrText>
      </w:r>
      <w:r w:rsidRPr="008A10EE">
        <w:rPr>
          <w:rFonts w:cs="Times New Roman"/>
          <w:lang w:val="en-US"/>
        </w:rPr>
        <w:fldChar w:fldCharType="separate"/>
      </w:r>
      <w:r w:rsidR="00D82A17" w:rsidRPr="008A10EE">
        <w:rPr>
          <w:rFonts w:cs="Times New Roman"/>
          <w:noProof/>
          <w:lang w:val="en-US"/>
        </w:rPr>
        <w:t>[29]</w:t>
      </w:r>
      <w:r w:rsidRPr="008A10EE">
        <w:rPr>
          <w:rFonts w:cs="Times New Roman"/>
          <w:lang w:val="en-US"/>
        </w:rPr>
        <w:fldChar w:fldCharType="end"/>
      </w:r>
      <w:r w:rsidRPr="008A10EE">
        <w:rPr>
          <w:rFonts w:cs="Times New Roman"/>
          <w:lang w:val="en-US"/>
        </w:rPr>
        <w:t xml:space="preserve"> metode observasi dibagi menjadi 2 jenis berdasarkan pola pelaksanaannya. Yaitu :</w:t>
      </w:r>
    </w:p>
    <w:p w14:paraId="30BA9F0D" w14:textId="372BDF0C" w:rsidR="00D258DC" w:rsidRPr="008A10EE" w:rsidRDefault="00D258DC" w:rsidP="00770F3A">
      <w:pPr>
        <w:pStyle w:val="ListParagraph"/>
        <w:numPr>
          <w:ilvl w:val="0"/>
          <w:numId w:val="29"/>
        </w:numPr>
        <w:rPr>
          <w:rFonts w:cs="Times New Roman"/>
          <w:lang w:val="en-US"/>
        </w:rPr>
      </w:pPr>
      <w:r w:rsidRPr="008A10EE">
        <w:rPr>
          <w:rFonts w:cs="Times New Roman"/>
          <w:lang w:val="en-US"/>
        </w:rPr>
        <w:t>Observasi terstruktur</w:t>
      </w:r>
    </w:p>
    <w:p w14:paraId="29188D7A" w14:textId="226FF950" w:rsidR="00D258DC" w:rsidRPr="008A10EE" w:rsidRDefault="00D258DC" w:rsidP="00D258DC">
      <w:pPr>
        <w:pStyle w:val="ListParagraph"/>
        <w:ind w:left="1080"/>
        <w:rPr>
          <w:rFonts w:cs="Times New Roman"/>
          <w:lang w:val="en-US"/>
        </w:rPr>
      </w:pPr>
      <w:r w:rsidRPr="008A10EE">
        <w:rPr>
          <w:rFonts w:cs="Times New Roman"/>
          <w:lang w:val="en-US"/>
        </w:rPr>
        <w:t>Observasi ini juga disebut sebagai observasi sistematis. Dimana observasi ini dilakukan berdasarkan pola yang sudah ditentukan oleh peneliti. Peneliti terlebih dahulu membuat daftar yang berisi kategori aktvitas, fenomena, atau kejadian apa yang perlu diperhatikan. Observasi ini dilakukan secara efisien dan dengan jangka waktu yang lebih pendek karena sudah tercatat secara spesifik dan terstruktur. Namun observasi ini hanya bisa dilakukan apabila peneliti memiliki kuasa untuk mengendalikan situasi yang ada pada penelitian.</w:t>
      </w:r>
    </w:p>
    <w:p w14:paraId="3AA6BE2C" w14:textId="3CBC48FB" w:rsidR="00D258DC" w:rsidRPr="008A10EE" w:rsidRDefault="00D258DC" w:rsidP="00770F3A">
      <w:pPr>
        <w:pStyle w:val="ListParagraph"/>
        <w:numPr>
          <w:ilvl w:val="0"/>
          <w:numId w:val="29"/>
        </w:numPr>
        <w:rPr>
          <w:rFonts w:cs="Times New Roman"/>
          <w:lang w:val="en-US"/>
        </w:rPr>
      </w:pPr>
      <w:r w:rsidRPr="008A10EE">
        <w:rPr>
          <w:rFonts w:cs="Times New Roman"/>
          <w:lang w:val="en-US"/>
        </w:rPr>
        <w:t>Observasi tidak terstruktur</w:t>
      </w:r>
    </w:p>
    <w:p w14:paraId="1E4893A3" w14:textId="6A4612B0" w:rsidR="00D258DC" w:rsidRPr="008A10EE" w:rsidRDefault="00D258DC" w:rsidP="00D258DC">
      <w:pPr>
        <w:pStyle w:val="ListParagraph"/>
        <w:ind w:left="1080"/>
        <w:rPr>
          <w:rFonts w:cs="Times New Roman"/>
          <w:lang w:val="en-US"/>
        </w:rPr>
      </w:pPr>
      <w:r w:rsidRPr="008A10EE">
        <w:rPr>
          <w:rFonts w:cs="Times New Roman"/>
          <w:lang w:val="en-US"/>
        </w:rPr>
        <w:t xml:space="preserve">Observasi ini juga biasa disebut sebagai observasi eksperimental. Dimana observasi ini dilakukan tanpa membatasi pengamatan pada hal-hal tertentu saja. Peneliti mencatat semua informasi yang didapat pada saat observasi dilakukan. Observasi ini biasa dilakukan oleh peneliti yang tidak </w:t>
      </w:r>
      <w:r w:rsidRPr="008A10EE">
        <w:rPr>
          <w:rFonts w:cs="Times New Roman"/>
          <w:lang w:val="en-US"/>
        </w:rPr>
        <w:lastRenderedPageBreak/>
        <w:t>memiliki kuasa atas situasi, atau terdapat kemungkinan bahwa situasi akan berkembang diluar kendali.</w:t>
      </w:r>
    </w:p>
    <w:p w14:paraId="356FAC7D" w14:textId="77777777" w:rsidR="00D258DC" w:rsidRPr="008A10EE" w:rsidRDefault="00D258DC" w:rsidP="00D258DC">
      <w:pPr>
        <w:pStyle w:val="ListParagraph"/>
        <w:rPr>
          <w:rFonts w:cs="Times New Roman"/>
          <w:lang w:val="en-US"/>
        </w:rPr>
      </w:pPr>
    </w:p>
    <w:p w14:paraId="2128BAD3" w14:textId="1039D6CD" w:rsidR="00771EA8" w:rsidRPr="008A10EE" w:rsidRDefault="00771EA8" w:rsidP="00771EA8">
      <w:pPr>
        <w:pStyle w:val="Heading4"/>
        <w:numPr>
          <w:ilvl w:val="3"/>
          <w:numId w:val="4"/>
        </w:numPr>
        <w:ind w:left="993" w:hanging="993"/>
        <w:rPr>
          <w:rFonts w:cs="Times New Roman"/>
          <w:lang w:val="en-US"/>
        </w:rPr>
      </w:pPr>
      <w:bookmarkStart w:id="206" w:name="_Toc48471515"/>
      <w:r w:rsidRPr="008A10EE">
        <w:rPr>
          <w:rFonts w:cs="Times New Roman"/>
          <w:lang w:val="en-US"/>
        </w:rPr>
        <w:t>Wawancara</w:t>
      </w:r>
      <w:bookmarkEnd w:id="206"/>
    </w:p>
    <w:p w14:paraId="7682F424" w14:textId="184E1357" w:rsidR="006E62BA" w:rsidRPr="008A10EE" w:rsidRDefault="00B6059D" w:rsidP="006D5DC7">
      <w:pPr>
        <w:pStyle w:val="isi"/>
        <w:rPr>
          <w:szCs w:val="24"/>
          <w:lang w:val="en-US"/>
        </w:rPr>
      </w:pPr>
      <w:r w:rsidRPr="008A10EE">
        <w:rPr>
          <w:szCs w:val="24"/>
          <w:lang w:val="en-US"/>
        </w:rPr>
        <w:t xml:space="preserve">Wawancara merupakan metode pengumpulan data yang paling sering digunakan dalam penelitian kualitatif. Wawancara pada penelitian bertujuan untuk mendapatkan informasi yang dibutuhkan dari dari satu sisi narasumber atau partisipan. Wawancara memiliki beberapa jenis. Menurut </w:t>
      </w:r>
      <w:r w:rsidRPr="008A10EE">
        <w:rPr>
          <w:szCs w:val="24"/>
          <w:lang w:val="en-US"/>
        </w:rPr>
        <w:fldChar w:fldCharType="begin" w:fldLock="1"/>
      </w:r>
      <w:r w:rsidR="001C7E9A" w:rsidRPr="008A10EE">
        <w:rPr>
          <w:szCs w:val="24"/>
          <w:lang w:val="en-US"/>
        </w:rPr>
        <w:instrText>ADDIN CSL_CITATION {"citationItems":[{"id":"ITEM-1","itemData":{"author":[{"dropping-particle":"","family":"Holloway","given":"I","non-dropping-particle":"","parse-names":false,"suffix":""},{"dropping-particle":"","family":"Wheeler","given":"S","non-dropping-particle":"","parse-names":false,"suffix":""}],"id":"ITEM-1","issued":{"date-parts":[["1996"]]},"publisher":"Blackwell Science","publisher-place":"London","title":"Qualitative research for nurses","type":"book"},"uris":["http://www.mendeley.com/documents/?uuid=3f3cb746-c1ef-4ee8-a46d-7ef300831c37"]}],"mendeley":{"formattedCitation":"[30]","plainTextFormattedCitation":"[30]","previouslyFormattedCitation":"[30]"},"properties":{"noteIndex":0},"schema":"https://github.com/citation-style-language/schema/raw/master/csl-citation.json"}</w:instrText>
      </w:r>
      <w:r w:rsidRPr="008A10EE">
        <w:rPr>
          <w:szCs w:val="24"/>
          <w:lang w:val="en-US"/>
        </w:rPr>
        <w:fldChar w:fldCharType="separate"/>
      </w:r>
      <w:r w:rsidR="00D82A17" w:rsidRPr="008A10EE">
        <w:rPr>
          <w:noProof/>
          <w:szCs w:val="24"/>
          <w:lang w:val="en-US"/>
        </w:rPr>
        <w:t>[30]</w:t>
      </w:r>
      <w:r w:rsidRPr="008A10EE">
        <w:rPr>
          <w:szCs w:val="24"/>
          <w:lang w:val="en-US"/>
        </w:rPr>
        <w:fldChar w:fldCharType="end"/>
      </w:r>
      <w:r w:rsidRPr="008A10EE">
        <w:rPr>
          <w:szCs w:val="24"/>
          <w:lang w:val="en-US"/>
        </w:rPr>
        <w:t xml:space="preserve"> </w:t>
      </w:r>
      <w:r w:rsidR="003E65B9" w:rsidRPr="008A10EE">
        <w:rPr>
          <w:szCs w:val="24"/>
          <w:lang w:val="en-US"/>
        </w:rPr>
        <w:t>pada penelitian kualitatif umumnya menggunakan wawancara tidak berstruktur atau semi berstruktur.</w:t>
      </w:r>
    </w:p>
    <w:p w14:paraId="1D24A564" w14:textId="7D86EC47" w:rsidR="003E65B9" w:rsidRPr="008A10EE" w:rsidRDefault="003E65B9" w:rsidP="00770F3A">
      <w:pPr>
        <w:pStyle w:val="isi"/>
        <w:numPr>
          <w:ilvl w:val="0"/>
          <w:numId w:val="30"/>
        </w:numPr>
        <w:rPr>
          <w:lang w:val="en-US"/>
        </w:rPr>
      </w:pPr>
      <w:r w:rsidRPr="008A10EE">
        <w:rPr>
          <w:szCs w:val="24"/>
          <w:lang w:val="en-US"/>
        </w:rPr>
        <w:t>Wawancara tidak berstruktur, informal, tidak berstandart, atau fokus dimulai dari pertanyaan umum dalam area yang luas pada penelitian. Biasanya diikuti dengan daftar topik atau kata kunci yang akan dibahas dalam wawancara. Wawancara ini bersifat fleksibel. Peneliti bebas menanyakan berbagai pertanyaan kepada partisipan dalam urutan manapun tergantung jawaban apa yang ingin diperoleh oleh peneliti terlebih dahulu. Wawancara ini cocok bila peneliti melakukan wawancara lebih dari satu kali kepada narasumber. Kelebihan dari wawancara ini yaitu data yang didapat peneliti akan sangat beragam namun kelemahannya yaitu akan sangat banyak materi atau informasi yang tidak berguna nantinya dalam penelitian ini</w:t>
      </w:r>
      <w:r w:rsidR="008A10EE" w:rsidRPr="008A10EE">
        <w:rPr>
          <w:szCs w:val="24"/>
          <w:lang w:val="en-US"/>
        </w:rPr>
        <w:t xml:space="preserve"> </w:t>
      </w:r>
      <w:r w:rsidRPr="008A10EE">
        <w:rPr>
          <w:szCs w:val="24"/>
          <w:lang w:val="en-US"/>
        </w:rPr>
        <w:fldChar w:fldCharType="begin" w:fldLock="1"/>
      </w:r>
      <w:r w:rsidR="001C7E9A" w:rsidRPr="008A10EE">
        <w:rPr>
          <w:szCs w:val="24"/>
          <w:lang w:val="en-US"/>
        </w:rPr>
        <w:instrText>ADDIN CSL_CITATION {"citationItems":[{"id":"ITEM-1","itemData":{"abstract":"Ada beberapa metode pengumpulan data dalam penelitian kualitatif, yang paling sering digunakan adalah wawancara. Artikel ini menggambarkan wawancara sebagai metode pengumpulan data termasuk jenis wawancara, jenis pertanyaan, lama waktu wawancara, dan prosedur melakukan wawancara. Tujuan penulisan artikel ini adalah memperkenalkan metode wawancara kepada pembaca agar dapat menentukan metode wawancara sesuai dengan metodologi penelitian dan melakukannya dengan benar.","author":[{"dropping-particle":"","family":"Imami Nur Rachmawati","given":"","non-dropping-particle":"","parse-names":false,"suffix":""}],"container-title":"Jurnal Keperawatan Indonesia","id":"ITEM-1","issue":"1","issued":{"date-parts":[["0"]]},"page":"35-40","title":"PENGUMPULAN DATA DALAM PENELITIAN KUALITATIF: WAWANCARA","type":"article-journal","volume":"11"},"uris":["http://www.mendeley.com/documents/?uuid=a6f43420-f934-439d-9830-79af4d538abd"]}],"mendeley":{"formattedCitation":"[31]","plainTextFormattedCitation":"[31]","previouslyFormattedCitation":"[31]"},"properties":{"noteIndex":0},"schema":"https://github.com/citation-style-language/schema/raw/master/csl-citation.json"}</w:instrText>
      </w:r>
      <w:r w:rsidRPr="008A10EE">
        <w:rPr>
          <w:szCs w:val="24"/>
          <w:lang w:val="en-US"/>
        </w:rPr>
        <w:fldChar w:fldCharType="separate"/>
      </w:r>
      <w:r w:rsidR="00D82A17" w:rsidRPr="008A10EE">
        <w:rPr>
          <w:noProof/>
          <w:szCs w:val="24"/>
          <w:lang w:val="en-US"/>
        </w:rPr>
        <w:t>[31]</w:t>
      </w:r>
      <w:r w:rsidRPr="008A10EE">
        <w:rPr>
          <w:szCs w:val="24"/>
          <w:lang w:val="en-US"/>
        </w:rPr>
        <w:fldChar w:fldCharType="end"/>
      </w:r>
      <w:r w:rsidRPr="008A10EE">
        <w:rPr>
          <w:szCs w:val="24"/>
          <w:lang w:val="en-US"/>
        </w:rPr>
        <w:t>.</w:t>
      </w:r>
    </w:p>
    <w:p w14:paraId="59B2320A" w14:textId="3C235AE7" w:rsidR="003E65B9" w:rsidRPr="008A10EE" w:rsidRDefault="003E65B9" w:rsidP="00770F3A">
      <w:pPr>
        <w:pStyle w:val="isi"/>
        <w:numPr>
          <w:ilvl w:val="0"/>
          <w:numId w:val="30"/>
        </w:numPr>
        <w:rPr>
          <w:lang w:val="en-US"/>
        </w:rPr>
      </w:pPr>
      <w:r w:rsidRPr="008A10EE">
        <w:rPr>
          <w:szCs w:val="24"/>
          <w:lang w:val="en-US"/>
        </w:rPr>
        <w:t>Wawancara semi berstruktur</w:t>
      </w:r>
      <w:r w:rsidR="009D65DC" w:rsidRPr="008A10EE">
        <w:rPr>
          <w:szCs w:val="24"/>
          <w:lang w:val="en-US"/>
        </w:rPr>
        <w:t xml:space="preserve">. Wawancara ini dimulai dari isu yang dicakup dalam pedoman wawancara. Kelebihan dari jenis wawancara ini yaitu peneliti dapat menghemat waktu dan mengurangi informasi yang tidak berguna karena adanya pedoman wawancara. Dengan adanya pedoman wawancara peneliti dapat mengembangkan sendiri mana isu yang ingin dimunculkan dari keterangan informan atau narasumber. Namun peneliti tetap harus mengondisikan </w:t>
      </w:r>
      <w:r w:rsidR="009D65DC" w:rsidRPr="008A10EE">
        <w:rPr>
          <w:szCs w:val="24"/>
          <w:lang w:val="en-US"/>
        </w:rPr>
        <w:lastRenderedPageBreak/>
        <w:t>suasana agar tidak terlalu ketat dan terpaku pada daftar pedoman wawancara yang terlalu panjang dan rinci agar tujuan dari topik penelitian tetap dapat tercapai</w:t>
      </w:r>
      <w:r w:rsidR="008A10EE" w:rsidRPr="008A10EE">
        <w:rPr>
          <w:szCs w:val="24"/>
          <w:lang w:val="en-US"/>
        </w:rPr>
        <w:t xml:space="preserve"> </w:t>
      </w:r>
      <w:r w:rsidR="009D65DC" w:rsidRPr="008A10EE">
        <w:rPr>
          <w:szCs w:val="24"/>
          <w:lang w:val="en-US"/>
        </w:rPr>
        <w:fldChar w:fldCharType="begin" w:fldLock="1"/>
      </w:r>
      <w:r w:rsidR="001C7E9A" w:rsidRPr="008A10EE">
        <w:rPr>
          <w:szCs w:val="24"/>
          <w:lang w:val="en-US"/>
        </w:rPr>
        <w:instrText>ADDIN CSL_CITATION {"citationItems":[{"id":"ITEM-1","itemData":{"abstract":"Ada beberapa metode pengumpulan data dalam penelitian kualitatif, yang paling sering digunakan adalah wawancara. Artikel ini menggambarkan wawancara sebagai metode pengumpulan data termasuk jenis wawancara, jenis pertanyaan, lama waktu wawancara, dan prosedur melakukan wawancara. Tujuan penulisan artikel ini adalah memperkenalkan metode wawancara kepada pembaca agar dapat menentukan metode wawancara sesuai dengan metodologi penelitian dan melakukannya dengan benar.","author":[{"dropping-particle":"","family":"Imami Nur Rachmawati","given":"","non-dropping-particle":"","parse-names":false,"suffix":""}],"container-title":"Jurnal Keperawatan Indonesia","id":"ITEM-1","issue":"1","issued":{"date-parts":[["0"]]},"page":"35-40","title":"PENGUMPULAN DATA DALAM PENELITIAN KUALITATIF: WAWANCARA","type":"article-journal","volume":"11"},"uris":["http://www.mendeley.com/documents/?uuid=a6f43420-f934-439d-9830-79af4d538abd"]}],"mendeley":{"formattedCitation":"[31]","plainTextFormattedCitation":"[31]","previouslyFormattedCitation":"[31]"},"properties":{"noteIndex":0},"schema":"https://github.com/citation-style-language/schema/raw/master/csl-citation.json"}</w:instrText>
      </w:r>
      <w:r w:rsidR="009D65DC" w:rsidRPr="008A10EE">
        <w:rPr>
          <w:szCs w:val="24"/>
          <w:lang w:val="en-US"/>
        </w:rPr>
        <w:fldChar w:fldCharType="separate"/>
      </w:r>
      <w:r w:rsidR="00D82A17" w:rsidRPr="008A10EE">
        <w:rPr>
          <w:noProof/>
          <w:szCs w:val="24"/>
          <w:lang w:val="en-US"/>
        </w:rPr>
        <w:t>[31]</w:t>
      </w:r>
      <w:r w:rsidR="009D65DC" w:rsidRPr="008A10EE">
        <w:rPr>
          <w:szCs w:val="24"/>
          <w:lang w:val="en-US"/>
        </w:rPr>
        <w:fldChar w:fldCharType="end"/>
      </w:r>
      <w:r w:rsidR="009D65DC" w:rsidRPr="008A10EE">
        <w:rPr>
          <w:szCs w:val="24"/>
          <w:lang w:val="en-US"/>
        </w:rPr>
        <w:t>.</w:t>
      </w:r>
    </w:p>
    <w:p w14:paraId="485FF9C1" w14:textId="6BB68F2A" w:rsidR="000F182D" w:rsidRPr="008A10EE" w:rsidRDefault="006D5DC7" w:rsidP="00D0066A">
      <w:pPr>
        <w:pStyle w:val="Heading3"/>
        <w:numPr>
          <w:ilvl w:val="2"/>
          <w:numId w:val="4"/>
        </w:numPr>
        <w:ind w:left="720"/>
        <w:rPr>
          <w:rFonts w:cs="Times New Roman"/>
        </w:rPr>
      </w:pPr>
      <w:bookmarkStart w:id="207" w:name="_Toc48471516"/>
      <w:r w:rsidRPr="008A10EE">
        <w:rPr>
          <w:rFonts w:cs="Times New Roman"/>
        </w:rPr>
        <w:t>Perangkat Lunak A</w:t>
      </w:r>
      <w:r w:rsidR="004252FE" w:rsidRPr="008A10EE">
        <w:rPr>
          <w:rFonts w:cs="Times New Roman"/>
        </w:rPr>
        <w:t>TLAS</w:t>
      </w:r>
      <w:r w:rsidRPr="008A10EE">
        <w:rPr>
          <w:rFonts w:cs="Times New Roman"/>
        </w:rPr>
        <w:t>.ti</w:t>
      </w:r>
      <w:bookmarkEnd w:id="207"/>
    </w:p>
    <w:p w14:paraId="2340BFDA" w14:textId="2CFFD603" w:rsidR="00C60259" w:rsidRDefault="004252FE" w:rsidP="004252FE">
      <w:pPr>
        <w:spacing w:before="240"/>
        <w:rPr>
          <w:rFonts w:cs="Times New Roman"/>
          <w:szCs w:val="24"/>
          <w:lang w:val="en-US"/>
        </w:rPr>
      </w:pPr>
      <w:r w:rsidRPr="008A10EE">
        <w:rPr>
          <w:rFonts w:cs="Times New Roman"/>
          <w:szCs w:val="24"/>
          <w:lang w:val="en-US"/>
        </w:rPr>
        <w:t xml:space="preserve">Perangkat lunak ATLAS.ti merupakan perangkat lunak yang digunakan dalam penelitian kualitatif. Perangkat lunak ini termasuk dalam program CAQDAS </w:t>
      </w:r>
      <w:r w:rsidRPr="008A10EE">
        <w:rPr>
          <w:rFonts w:cs="Times New Roman"/>
          <w:i/>
          <w:iCs/>
          <w:szCs w:val="24"/>
          <w:lang w:val="en-US"/>
        </w:rPr>
        <w:t xml:space="preserve">(Computer-Aided Qualitative Data Analysis Software) </w:t>
      </w:r>
      <w:r w:rsidRPr="008A10EE">
        <w:rPr>
          <w:rFonts w:cs="Times New Roman"/>
          <w:szCs w:val="24"/>
          <w:lang w:val="en-US"/>
        </w:rPr>
        <w:t xml:space="preserve">atau sama dengan QDA </w:t>
      </w:r>
      <w:r w:rsidRPr="008A10EE">
        <w:rPr>
          <w:rFonts w:cs="Times New Roman"/>
          <w:i/>
          <w:iCs/>
          <w:szCs w:val="24"/>
          <w:lang w:val="en-US"/>
        </w:rPr>
        <w:t>Software (Qualitative Data Analysis Software)</w:t>
      </w:r>
      <w:r w:rsidRPr="008A10EE">
        <w:rPr>
          <w:rFonts w:cs="Times New Roman"/>
          <w:szCs w:val="24"/>
          <w:lang w:val="en-US"/>
        </w:rPr>
        <w:t xml:space="preserve">. </w:t>
      </w:r>
      <w:r w:rsidR="006C2DD9" w:rsidRPr="008A10EE">
        <w:rPr>
          <w:rFonts w:cs="Times New Roman"/>
          <w:szCs w:val="24"/>
          <w:lang w:val="en-US"/>
        </w:rPr>
        <w:t>ATLAS.ti ini membantu mengorganisir, memberikan kode, dan menganalisis data penelitian secara efisien dan terstruktur</w:t>
      </w:r>
      <w:r w:rsidR="00EF3A7A" w:rsidRPr="008A10EE">
        <w:rPr>
          <w:rFonts w:cs="Times New Roman"/>
          <w:szCs w:val="24"/>
          <w:lang w:val="en-US"/>
        </w:rPr>
        <w:t xml:space="preserve">. </w:t>
      </w:r>
      <w:r w:rsidR="00EF3A7A" w:rsidRPr="008A10EE">
        <w:rPr>
          <w:rFonts w:cs="Times New Roman"/>
          <w:i/>
          <w:iCs/>
          <w:szCs w:val="24"/>
          <w:lang w:val="en-US"/>
        </w:rPr>
        <w:t xml:space="preserve">Software </w:t>
      </w:r>
      <w:r w:rsidR="00EF3A7A" w:rsidRPr="008A10EE">
        <w:rPr>
          <w:rFonts w:cs="Times New Roman"/>
          <w:szCs w:val="24"/>
          <w:lang w:val="en-US"/>
        </w:rPr>
        <w:t xml:space="preserve">ini mampu membaca berbagai jenis data seperti audio, video, gambar, maupun data tertulis (artikel, buku, data survey, transkrip wawancara). Sehingga dapat melakukan triangulasi dengan berbagai jenis pengumpulan data </w:t>
      </w:r>
      <w:r w:rsidR="00EF3A7A" w:rsidRPr="008A10EE">
        <w:rPr>
          <w:rFonts w:cs="Times New Roman"/>
          <w:szCs w:val="24"/>
          <w:lang w:val="en-US"/>
        </w:rPr>
        <w:fldChar w:fldCharType="begin" w:fldLock="1"/>
      </w:r>
      <w:r w:rsidR="001C7E9A" w:rsidRPr="008A10EE">
        <w:rPr>
          <w:rFonts w:cs="Times New Roman"/>
          <w:szCs w:val="24"/>
          <w:lang w:val="en-US"/>
        </w:rPr>
        <w:instrText>ADDIN CSL_CITATION {"citationItems":[{"id":"ITEM-1","itemData":{"abstract":"Berdasarkan penelitian-penelitian yang telah dilakukan di Indonesia, khususnya di bidang pendidikan matematika, penelitian kualitatif masih kurang diminati. Hal ini menjadi salah satu dasar permasalahan yang ingin peneliti bahas yang bertujuan untuk menumbuhkan minat para peneliti dalam melakukan penelitian kualitatif dengan tujuan setelah para peneliti melihat penelitian ini, minat dari para peneliti muncul untuk melakukan penelitian kualitatif. Dalam penelitian ini, peneliti memperkenalkan salah satu software analisis data kualitatif dengan nama ATLAS.ti. Software ini berguna dalam membantu proses analisis data jenis penelitian kualitatif grounded theory, dalam pengolahan datanya setiap data diberi coding sehingga memudahkan peneliti nantinya untuk memanggil kembali data tersebut sebagai bahan diskusi dalam penelitiannya. Melalui penelitian ini, peneliti memiliki harapan agar muncul prosedur proses analisis data kualitatif berbantuan ATLAS.ti, melalui contoh penerapan pada salah satu kasus di bidang pendidikan matematika. Hasil dari penelitian ini berupa prosedur versi peneliti berdasarkan kasus yang peneliti gunakan.","author":[{"dropping-particle":"","family":"Ekasatya Adia Afriansyah","given":"","non-dropping-particle":"","parse-names":false,"suffix":""}],"container-title":"Mosharafa","id":"ITEM-1","issue":"2","issued":{"date-parts":[["0"]]},"title":"Penggunaan Software ATLAS.ti sebagai Alat Bantu Proses Analisis Data Kualitatif","type":"article-journal","volume":"5"},"uris":["http://www.mendeley.com/documents/?uuid=526cd2c3-5119-48d2-9ba2-d88732fd8d03"]}],"mendeley":{"formattedCitation":"[32]","plainTextFormattedCitation":"[32]","previouslyFormattedCitation":"[32]"},"properties":{"noteIndex":0},"schema":"https://github.com/citation-style-language/schema/raw/master/csl-citation.json"}</w:instrText>
      </w:r>
      <w:r w:rsidR="00EF3A7A" w:rsidRPr="008A10EE">
        <w:rPr>
          <w:rFonts w:cs="Times New Roman"/>
          <w:szCs w:val="24"/>
          <w:lang w:val="en-US"/>
        </w:rPr>
        <w:fldChar w:fldCharType="separate"/>
      </w:r>
      <w:r w:rsidR="00D82A17" w:rsidRPr="008A10EE">
        <w:rPr>
          <w:rFonts w:cs="Times New Roman"/>
          <w:noProof/>
          <w:szCs w:val="24"/>
          <w:lang w:val="en-US"/>
        </w:rPr>
        <w:t>[32]</w:t>
      </w:r>
      <w:r w:rsidR="00EF3A7A" w:rsidRPr="008A10EE">
        <w:rPr>
          <w:rFonts w:cs="Times New Roman"/>
          <w:szCs w:val="24"/>
          <w:lang w:val="en-US"/>
        </w:rPr>
        <w:fldChar w:fldCharType="end"/>
      </w:r>
      <w:r w:rsidR="00EF3A7A" w:rsidRPr="008A10EE">
        <w:rPr>
          <w:rFonts w:cs="Times New Roman"/>
          <w:szCs w:val="24"/>
          <w:lang w:val="en-US"/>
        </w:rPr>
        <w:t xml:space="preserve">. Menurut </w:t>
      </w:r>
      <w:r w:rsidR="00EF3A7A" w:rsidRPr="008A10EE">
        <w:rPr>
          <w:rFonts w:cs="Times New Roman"/>
          <w:szCs w:val="24"/>
          <w:lang w:val="en-US"/>
        </w:rPr>
        <w:fldChar w:fldCharType="begin" w:fldLock="1"/>
      </w:r>
      <w:r w:rsidR="001C7E9A" w:rsidRPr="008A10EE">
        <w:rPr>
          <w:rFonts w:cs="Times New Roman"/>
          <w:szCs w:val="24"/>
          <w:lang w:val="en-US"/>
        </w:rPr>
        <w:instrText>ADDIN CSL_CITATION {"citationItems":[{"id":"ITEM-1","itemData":{"author":[{"dropping-particle":"","family":"Doorman","given":"M.","non-dropping-particle":"","parse-names":false,"suffix":""},{"dropping-particle":"","family":"Drijvers","given":"P.","non-dropping-particle":"","parse-names":false,"suffix":""},{"dropping-particle":"","family":"K.","given":"Gravemeijer","non-dropping-particle":"","parse-names":false,"suffix":""},{"dropping-particle":"","family":"P.","given":"Boon","non-dropping-particle":"","parse-names":false,"suffix":""},{"dropping-particle":"","family":"H.","given":"Reed","non-dropping-particle":"","parse-names":false,"suffix":""}],"container-title":"International Journal of Science and Mathematics Education","id":"ITEM-1","issued":{"date-parts":[["2012"]]},"page":"1243-1267","title":"Tool use and the development of the function concept: From repeated calculations to functional thinking.","type":"article-journal","volume":"10"},"uris":["http://www.mendeley.com/documents/?uuid=a81fe828-5588-4112-a0fa-8db79637df3c"]}],"mendeley":{"formattedCitation":"[33]","plainTextFormattedCitation":"[33]","previouslyFormattedCitation":"[33]"},"properties":{"noteIndex":0},"schema":"https://github.com/citation-style-language/schema/raw/master/csl-citation.json"}</w:instrText>
      </w:r>
      <w:r w:rsidR="00EF3A7A" w:rsidRPr="008A10EE">
        <w:rPr>
          <w:rFonts w:cs="Times New Roman"/>
          <w:szCs w:val="24"/>
          <w:lang w:val="en-US"/>
        </w:rPr>
        <w:fldChar w:fldCharType="separate"/>
      </w:r>
      <w:r w:rsidR="00D82A17" w:rsidRPr="008A10EE">
        <w:rPr>
          <w:rFonts w:cs="Times New Roman"/>
          <w:noProof/>
          <w:szCs w:val="24"/>
          <w:lang w:val="en-US"/>
        </w:rPr>
        <w:t>[33]</w:t>
      </w:r>
      <w:r w:rsidR="00EF3A7A" w:rsidRPr="008A10EE">
        <w:rPr>
          <w:rFonts w:cs="Times New Roman"/>
          <w:szCs w:val="24"/>
          <w:lang w:val="en-US"/>
        </w:rPr>
        <w:fldChar w:fldCharType="end"/>
      </w:r>
      <w:r w:rsidR="00EF3A7A" w:rsidRPr="008A10EE">
        <w:rPr>
          <w:rFonts w:cs="Times New Roman"/>
          <w:szCs w:val="24"/>
          <w:lang w:val="en-US"/>
        </w:rPr>
        <w:t xml:space="preserve"> ATLAS.ti ini memiliki 4 keunggulan jika dibandingkan dengan </w:t>
      </w:r>
      <w:r w:rsidR="00EF3A7A" w:rsidRPr="008A10EE">
        <w:rPr>
          <w:rFonts w:cs="Times New Roman"/>
          <w:i/>
          <w:iCs/>
          <w:szCs w:val="24"/>
          <w:lang w:val="en-US"/>
        </w:rPr>
        <w:t xml:space="preserve">software </w:t>
      </w:r>
      <w:r w:rsidR="00EF3A7A" w:rsidRPr="008A10EE">
        <w:rPr>
          <w:rFonts w:cs="Times New Roman"/>
          <w:szCs w:val="24"/>
          <w:lang w:val="en-US"/>
        </w:rPr>
        <w:t xml:space="preserve">lain, yaitu : (1) </w:t>
      </w:r>
      <w:r w:rsidR="002A33D9" w:rsidRPr="008A10EE">
        <w:rPr>
          <w:rFonts w:cs="Times New Roman"/>
          <w:szCs w:val="24"/>
          <w:lang w:val="en-US"/>
        </w:rPr>
        <w:t>dapat membaca berbagai macam jenis data, (2) populer dikalangan peneliti kualitatif, dibuktikan dengan adanya konferensi khusus oleh para pengguna ATLAS.ti, (3) memiliki panduan yang baik, memiliki bantuan secara online, dan dokumentasi yang lengkap, (4) harganya yang terjangkau.</w:t>
      </w:r>
    </w:p>
    <w:p w14:paraId="6DC1F8F2" w14:textId="057A2204" w:rsidR="0035192C" w:rsidRDefault="0035192C" w:rsidP="0035192C">
      <w:pPr>
        <w:pStyle w:val="Heading4"/>
        <w:numPr>
          <w:ilvl w:val="3"/>
          <w:numId w:val="4"/>
        </w:numPr>
        <w:ind w:left="709"/>
        <w:rPr>
          <w:lang w:val="en-US"/>
        </w:rPr>
      </w:pPr>
      <w:bookmarkStart w:id="208" w:name="_Toc48471517"/>
      <w:r>
        <w:rPr>
          <w:lang w:val="en-US"/>
        </w:rPr>
        <w:t>Software</w:t>
      </w:r>
      <w:bookmarkEnd w:id="208"/>
    </w:p>
    <w:p w14:paraId="3977B95D" w14:textId="6E4DD174" w:rsidR="0035192C" w:rsidRDefault="0035192C" w:rsidP="0035192C">
      <w:pPr>
        <w:rPr>
          <w:lang w:val="en-US"/>
        </w:rPr>
      </w:pPr>
      <w:r w:rsidRPr="0035192C">
        <w:rPr>
          <w:lang w:val="en-US"/>
        </w:rPr>
        <w:t xml:space="preserve">Pada penelitian ini, peneliti memakai software ATLAS.ti versi 8. Software ini membantu peneliti dalam menganalisis data secara terorganisir dengan baik, sistematis, efektif dan efisien untuk melakukan analisis data dalam banyak studi kasus. Perangkat lunak ini membuat data kualitatif lebih visual, portable </w:t>
      </w:r>
      <w:r w:rsidR="00B93A76">
        <w:rPr>
          <w:lang w:val="en-US"/>
        </w:rPr>
        <w:t xml:space="preserve"> </w:t>
      </w:r>
      <w:r w:rsidRPr="0035192C">
        <w:rPr>
          <w:lang w:val="en-US"/>
        </w:rPr>
        <w:t>dan</w:t>
      </w:r>
      <w:r w:rsidR="00B93A76">
        <w:rPr>
          <w:lang w:val="en-US"/>
        </w:rPr>
        <w:t xml:space="preserve">  </w:t>
      </w:r>
      <w:r w:rsidRPr="0035192C">
        <w:rPr>
          <w:lang w:val="en-US"/>
        </w:rPr>
        <w:t xml:space="preserve"> juga </w:t>
      </w:r>
      <w:r w:rsidR="00B93A76">
        <w:rPr>
          <w:lang w:val="en-US"/>
        </w:rPr>
        <w:t xml:space="preserve">  </w:t>
      </w:r>
      <w:r w:rsidRPr="0035192C">
        <w:rPr>
          <w:lang w:val="en-US"/>
        </w:rPr>
        <w:t xml:space="preserve">memudahkan </w:t>
      </w:r>
      <w:r w:rsidR="00B93A76">
        <w:rPr>
          <w:lang w:val="en-US"/>
        </w:rPr>
        <w:t xml:space="preserve">  </w:t>
      </w:r>
      <w:r w:rsidRPr="0035192C">
        <w:rPr>
          <w:lang w:val="en-US"/>
        </w:rPr>
        <w:t xml:space="preserve">proses </w:t>
      </w:r>
      <w:r w:rsidR="00B93A76">
        <w:rPr>
          <w:lang w:val="en-US"/>
        </w:rPr>
        <w:t xml:space="preserve">  </w:t>
      </w:r>
      <w:r w:rsidRPr="0035192C">
        <w:rPr>
          <w:lang w:val="en-US"/>
        </w:rPr>
        <w:t xml:space="preserve">analisis </w:t>
      </w:r>
      <w:r w:rsidR="00B93A76">
        <w:rPr>
          <w:lang w:val="en-US"/>
        </w:rPr>
        <w:t xml:space="preserve">   </w:t>
      </w:r>
      <w:r w:rsidRPr="0035192C">
        <w:rPr>
          <w:lang w:val="en-US"/>
        </w:rPr>
        <w:t>nantinya.</w:t>
      </w:r>
    </w:p>
    <w:p w14:paraId="01D60A3F" w14:textId="0B53D49A" w:rsidR="0035192C" w:rsidRDefault="0035192C" w:rsidP="0035192C">
      <w:pPr>
        <w:rPr>
          <w:lang w:val="en-US"/>
        </w:rPr>
      </w:pPr>
    </w:p>
    <w:p w14:paraId="70EA19CF" w14:textId="77777777" w:rsidR="0035192C" w:rsidRDefault="0035192C" w:rsidP="0035192C">
      <w:pPr>
        <w:keepNext/>
        <w:jc w:val="center"/>
      </w:pPr>
      <w:r w:rsidRPr="000662B2">
        <w:rPr>
          <w:noProof/>
        </w:rPr>
        <w:lastRenderedPageBreak/>
        <w:drawing>
          <wp:inline distT="0" distB="0" distL="0" distR="0" wp14:anchorId="3D948EDA" wp14:editId="0739151E">
            <wp:extent cx="2290083" cy="1885950"/>
            <wp:effectExtent l="0" t="0" r="0" b="0"/>
            <wp:docPr id="1860" name="Picture 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9778" r="1778" b="9333"/>
                    <a:stretch/>
                  </pic:blipFill>
                  <pic:spPr bwMode="auto">
                    <a:xfrm>
                      <a:off x="0" y="0"/>
                      <a:ext cx="2295536" cy="1890440"/>
                    </a:xfrm>
                    <a:prstGeom prst="rect">
                      <a:avLst/>
                    </a:prstGeom>
                    <a:ln>
                      <a:noFill/>
                    </a:ln>
                    <a:extLst>
                      <a:ext uri="{53640926-AAD7-44D8-BBD7-CCE9431645EC}">
                        <a14:shadowObscured xmlns:a14="http://schemas.microsoft.com/office/drawing/2010/main"/>
                      </a:ext>
                    </a:extLst>
                  </pic:spPr>
                </pic:pic>
              </a:graphicData>
            </a:graphic>
          </wp:inline>
        </w:drawing>
      </w:r>
    </w:p>
    <w:p w14:paraId="6EB9A968" w14:textId="782CE769" w:rsidR="004274B8" w:rsidRPr="004274B8" w:rsidRDefault="0035192C" w:rsidP="004274B8">
      <w:pPr>
        <w:pStyle w:val="Caption"/>
      </w:pPr>
      <w:bookmarkStart w:id="209" w:name="_Toc48471593"/>
      <w:r>
        <w:t xml:space="preserve">Gambar </w:t>
      </w:r>
      <w:r w:rsidR="002A14F8">
        <w:fldChar w:fldCharType="begin"/>
      </w:r>
      <w:r w:rsidR="002A14F8">
        <w:instrText xml:space="preserve"> STYLEREF 2 \s </w:instrText>
      </w:r>
      <w:r w:rsidR="002A14F8">
        <w:fldChar w:fldCharType="separate"/>
      </w:r>
      <w:r w:rsidR="00441E18">
        <w:rPr>
          <w:noProof/>
        </w:rPr>
        <w:t>2.2</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1</w:t>
      </w:r>
      <w:r w:rsidR="002A14F8">
        <w:rPr>
          <w:noProof/>
        </w:rPr>
        <w:fldChar w:fldCharType="end"/>
      </w:r>
      <w:r w:rsidR="004274B8">
        <w:t xml:space="preserve"> Gambar </w:t>
      </w:r>
      <w:r w:rsidR="004274B8">
        <w:rPr>
          <w:i/>
          <w:iCs w:val="0"/>
        </w:rPr>
        <w:t xml:space="preserve">Software </w:t>
      </w:r>
      <w:r w:rsidR="004274B8">
        <w:t>ATLAS.ti</w:t>
      </w:r>
      <w:bookmarkEnd w:id="209"/>
    </w:p>
    <w:p w14:paraId="187003CD" w14:textId="65F52A03" w:rsidR="004274B8" w:rsidRDefault="004274B8" w:rsidP="004274B8">
      <w:pPr>
        <w:pStyle w:val="Heading4"/>
        <w:numPr>
          <w:ilvl w:val="3"/>
          <w:numId w:val="4"/>
        </w:numPr>
        <w:ind w:left="709"/>
        <w:rPr>
          <w:lang w:val="en-GB"/>
        </w:rPr>
      </w:pPr>
      <w:bookmarkStart w:id="210" w:name="_Toc45746428"/>
      <w:bookmarkStart w:id="211" w:name="_Toc48471518"/>
      <w:r>
        <w:rPr>
          <w:lang w:val="en-GB"/>
        </w:rPr>
        <w:t>Persiapan Dokumen Utama</w:t>
      </w:r>
      <w:bookmarkEnd w:id="210"/>
      <w:bookmarkEnd w:id="211"/>
    </w:p>
    <w:p w14:paraId="0959953A" w14:textId="1AFF5018" w:rsidR="004274B8" w:rsidRDefault="004274B8" w:rsidP="004274B8">
      <w:pPr>
        <w:rPr>
          <w:lang w:val="en-GB"/>
        </w:rPr>
      </w:pPr>
      <w:r w:rsidRPr="004274B8">
        <w:rPr>
          <w:lang w:val="en-GB"/>
        </w:rPr>
        <w:t>Tahap pertama untuk mengolah data wawancara kita pada ATLAS.ti yaitu dengan membuat project baru.</w:t>
      </w:r>
    </w:p>
    <w:p w14:paraId="4FB05F0B" w14:textId="3C3AF6EC" w:rsidR="004274B8" w:rsidRDefault="004274B8" w:rsidP="004274B8">
      <w:pPr>
        <w:rPr>
          <w:lang w:val="en-GB"/>
        </w:rPr>
      </w:pPr>
    </w:p>
    <w:p w14:paraId="46845575" w14:textId="77777777" w:rsidR="004274B8" w:rsidRDefault="004274B8" w:rsidP="004274B8">
      <w:pPr>
        <w:keepNext/>
        <w:jc w:val="center"/>
      </w:pPr>
      <w:r>
        <w:rPr>
          <w:noProof/>
        </w:rPr>
        <w:drawing>
          <wp:inline distT="0" distB="0" distL="0" distR="0" wp14:anchorId="42060EF2" wp14:editId="7D782058">
            <wp:extent cx="3040241" cy="1708741"/>
            <wp:effectExtent l="0" t="0" r="8255" b="6350"/>
            <wp:docPr id="1861" name="Picture 1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85109" cy="1733959"/>
                    </a:xfrm>
                    <a:prstGeom prst="rect">
                      <a:avLst/>
                    </a:prstGeom>
                  </pic:spPr>
                </pic:pic>
              </a:graphicData>
            </a:graphic>
          </wp:inline>
        </w:drawing>
      </w:r>
    </w:p>
    <w:p w14:paraId="3D1F91FA" w14:textId="5459C269" w:rsidR="004274B8" w:rsidRDefault="004274B8" w:rsidP="004274B8">
      <w:pPr>
        <w:pStyle w:val="Caption"/>
      </w:pPr>
      <w:bookmarkStart w:id="212" w:name="_Toc48471594"/>
      <w:r>
        <w:t xml:space="preserve">Gambar </w:t>
      </w:r>
      <w:r w:rsidR="002A14F8">
        <w:fldChar w:fldCharType="begin"/>
      </w:r>
      <w:r w:rsidR="002A14F8">
        <w:instrText xml:space="preserve"> STYLEREF 2 \s </w:instrText>
      </w:r>
      <w:r w:rsidR="002A14F8">
        <w:fldChar w:fldCharType="separate"/>
      </w:r>
      <w:r w:rsidR="00441E18">
        <w:rPr>
          <w:noProof/>
        </w:rPr>
        <w:t>2.2</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2</w:t>
      </w:r>
      <w:r w:rsidR="002A14F8">
        <w:rPr>
          <w:noProof/>
        </w:rPr>
        <w:fldChar w:fldCharType="end"/>
      </w:r>
      <w:r>
        <w:t xml:space="preserve"> </w:t>
      </w:r>
      <w:r w:rsidR="00EA6718">
        <w:t>M</w:t>
      </w:r>
      <w:r w:rsidRPr="00D94810">
        <w:t xml:space="preserve">embuat </w:t>
      </w:r>
      <w:r w:rsidR="00EA6718">
        <w:t>P</w:t>
      </w:r>
      <w:r w:rsidRPr="00D94810">
        <w:t xml:space="preserve">roject </w:t>
      </w:r>
      <w:r w:rsidR="00EA6718">
        <w:t>B</w:t>
      </w:r>
      <w:r w:rsidRPr="00D94810">
        <w:t xml:space="preserve">aru </w:t>
      </w:r>
      <w:r w:rsidR="003428C8">
        <w:t>pada</w:t>
      </w:r>
      <w:r w:rsidRPr="00D94810">
        <w:t xml:space="preserve"> ATLAS.ti</w:t>
      </w:r>
      <w:bookmarkEnd w:id="212"/>
    </w:p>
    <w:p w14:paraId="2D01271D" w14:textId="728D2760" w:rsidR="004274B8" w:rsidRDefault="004274B8" w:rsidP="004274B8">
      <w:pPr>
        <w:rPr>
          <w:lang w:val="en-GB"/>
        </w:rPr>
      </w:pPr>
      <w:r w:rsidRPr="004274B8">
        <w:rPr>
          <w:lang w:val="en-GB"/>
        </w:rPr>
        <w:t>Setelah project telah terbentuk, peneliti mulai memasukkan dokumen hasil wawancara yang telah dilakukan pada tahap pengumpulan</w:t>
      </w:r>
      <w:r w:rsidR="00842C7E">
        <w:rPr>
          <w:lang w:val="en-GB"/>
        </w:rPr>
        <w:t xml:space="preserve">   </w:t>
      </w:r>
      <w:r w:rsidRPr="004274B8">
        <w:rPr>
          <w:lang w:val="en-GB"/>
        </w:rPr>
        <w:t>data</w:t>
      </w:r>
      <w:r w:rsidR="00842C7E">
        <w:rPr>
          <w:lang w:val="en-GB"/>
        </w:rPr>
        <w:t xml:space="preserve">  </w:t>
      </w:r>
      <w:r w:rsidR="003428C8">
        <w:rPr>
          <w:lang w:val="en-GB"/>
        </w:rPr>
        <w:t xml:space="preserve"> </w:t>
      </w:r>
      <w:r w:rsidR="00842C7E">
        <w:rPr>
          <w:lang w:val="en-GB"/>
        </w:rPr>
        <w:t xml:space="preserve">dengan  cara </w:t>
      </w:r>
      <w:r w:rsidR="003428C8">
        <w:rPr>
          <w:lang w:val="en-GB"/>
        </w:rPr>
        <w:t xml:space="preserve"> </w:t>
      </w:r>
      <w:r w:rsidR="00842C7E">
        <w:rPr>
          <w:lang w:val="en-GB"/>
        </w:rPr>
        <w:t xml:space="preserve"> me</w:t>
      </w:r>
      <w:r w:rsidR="00B93A76">
        <w:rPr>
          <w:lang w:val="en-GB"/>
        </w:rPr>
        <w:t>wawancara</w:t>
      </w:r>
      <w:r w:rsidR="00842C7E">
        <w:rPr>
          <w:lang w:val="en-GB"/>
        </w:rPr>
        <w:t xml:space="preserve">i  </w:t>
      </w:r>
      <w:r w:rsidR="00B93A76">
        <w:rPr>
          <w:lang w:val="en-GB"/>
        </w:rPr>
        <w:t>narasumber</w:t>
      </w:r>
      <w:r>
        <w:rPr>
          <w:lang w:val="en-GB"/>
        </w:rPr>
        <w:t>.</w:t>
      </w:r>
    </w:p>
    <w:p w14:paraId="6D893BB0" w14:textId="44C3CA6B" w:rsidR="004274B8" w:rsidRDefault="004274B8" w:rsidP="004274B8">
      <w:pPr>
        <w:rPr>
          <w:lang w:val="en-GB"/>
        </w:rPr>
      </w:pPr>
    </w:p>
    <w:p w14:paraId="77812776" w14:textId="77777777" w:rsidR="004274B8" w:rsidRDefault="004274B8" w:rsidP="004274B8">
      <w:pPr>
        <w:keepNext/>
        <w:jc w:val="center"/>
      </w:pPr>
      <w:r>
        <w:rPr>
          <w:noProof/>
        </w:rPr>
        <w:lastRenderedPageBreak/>
        <w:drawing>
          <wp:inline distT="0" distB="0" distL="0" distR="0" wp14:anchorId="1CDEE1B5" wp14:editId="2D85AFF7">
            <wp:extent cx="3046383" cy="1712739"/>
            <wp:effectExtent l="0" t="0" r="1905" b="1905"/>
            <wp:docPr id="1862" name="Picture 1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10132" cy="1748580"/>
                    </a:xfrm>
                    <a:prstGeom prst="rect">
                      <a:avLst/>
                    </a:prstGeom>
                  </pic:spPr>
                </pic:pic>
              </a:graphicData>
            </a:graphic>
          </wp:inline>
        </w:drawing>
      </w:r>
    </w:p>
    <w:p w14:paraId="263951E6" w14:textId="47A44FA0" w:rsidR="004274B8" w:rsidRDefault="004274B8" w:rsidP="004274B8">
      <w:pPr>
        <w:pStyle w:val="Caption"/>
        <w:rPr>
          <w:lang w:val="en-GB"/>
        </w:rPr>
      </w:pPr>
      <w:bookmarkStart w:id="213" w:name="_Toc48471595"/>
      <w:r>
        <w:t xml:space="preserve">Gambar </w:t>
      </w:r>
      <w:r w:rsidR="002A14F8">
        <w:fldChar w:fldCharType="begin"/>
      </w:r>
      <w:r w:rsidR="002A14F8">
        <w:instrText xml:space="preserve"> STYLEREF 2 \s </w:instrText>
      </w:r>
      <w:r w:rsidR="002A14F8">
        <w:fldChar w:fldCharType="separate"/>
      </w:r>
      <w:r w:rsidR="00441E18">
        <w:rPr>
          <w:noProof/>
        </w:rPr>
        <w:t>2.2</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3</w:t>
      </w:r>
      <w:r w:rsidR="002A14F8">
        <w:rPr>
          <w:noProof/>
        </w:rPr>
        <w:fldChar w:fldCharType="end"/>
      </w:r>
      <w:r>
        <w:t xml:space="preserve"> </w:t>
      </w:r>
      <w:r w:rsidR="00EA6718">
        <w:rPr>
          <w:lang w:val="en-GB"/>
        </w:rPr>
        <w:t>T</w:t>
      </w:r>
      <w:r>
        <w:rPr>
          <w:lang w:val="en-GB"/>
        </w:rPr>
        <w:t xml:space="preserve">ampilan </w:t>
      </w:r>
      <w:r w:rsidR="00EA6718">
        <w:rPr>
          <w:lang w:val="en-GB"/>
        </w:rPr>
        <w:t>A</w:t>
      </w:r>
      <w:r>
        <w:rPr>
          <w:lang w:val="en-GB"/>
        </w:rPr>
        <w:t>wal ATLAS.ti</w:t>
      </w:r>
      <w:bookmarkEnd w:id="213"/>
    </w:p>
    <w:p w14:paraId="20489C53" w14:textId="5841C333" w:rsidR="004274B8" w:rsidRDefault="004274B8" w:rsidP="004274B8">
      <w:pPr>
        <w:rPr>
          <w:lang w:val="en-GB"/>
        </w:rPr>
      </w:pPr>
      <w:r w:rsidRPr="004274B8">
        <w:rPr>
          <w:lang w:val="en-GB"/>
        </w:rPr>
        <w:t>Untuk memudahkan melakukan pengolahan data berdasarkan badan penyelenggara perguruan tinggi seperti yang sudah dijelaskan oleh peneliti dibab sebelumnya. Maka peneliti membuat dokumen group untuk mengelompokkannya.</w:t>
      </w:r>
    </w:p>
    <w:p w14:paraId="0A44BB85" w14:textId="4DE77CF5" w:rsidR="004274B8" w:rsidRDefault="004274B8" w:rsidP="004274B8">
      <w:pPr>
        <w:rPr>
          <w:lang w:val="en-GB"/>
        </w:rPr>
      </w:pPr>
    </w:p>
    <w:p w14:paraId="729AE026" w14:textId="77777777" w:rsidR="004274B8" w:rsidRDefault="004274B8" w:rsidP="004274B8">
      <w:pPr>
        <w:keepNext/>
        <w:jc w:val="center"/>
      </w:pPr>
      <w:r>
        <w:rPr>
          <w:noProof/>
        </w:rPr>
        <w:drawing>
          <wp:inline distT="0" distB="0" distL="0" distR="0" wp14:anchorId="217AE3E1" wp14:editId="0284F2C7">
            <wp:extent cx="3033543" cy="1592541"/>
            <wp:effectExtent l="0" t="0" r="0"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68232" cy="1610752"/>
                    </a:xfrm>
                    <a:prstGeom prst="rect">
                      <a:avLst/>
                    </a:prstGeom>
                  </pic:spPr>
                </pic:pic>
              </a:graphicData>
            </a:graphic>
          </wp:inline>
        </w:drawing>
      </w:r>
    </w:p>
    <w:p w14:paraId="44B190EE" w14:textId="5C59FBA4" w:rsidR="004274B8" w:rsidRDefault="004274B8" w:rsidP="004274B8">
      <w:pPr>
        <w:pStyle w:val="Caption"/>
        <w:rPr>
          <w:lang w:val="en-GB"/>
        </w:rPr>
      </w:pPr>
      <w:bookmarkStart w:id="214" w:name="_Toc48471596"/>
      <w:r>
        <w:t xml:space="preserve">Gambar </w:t>
      </w:r>
      <w:r w:rsidR="002A14F8">
        <w:fldChar w:fldCharType="begin"/>
      </w:r>
      <w:r w:rsidR="002A14F8">
        <w:instrText xml:space="preserve"> STYLEREF 2 \s </w:instrText>
      </w:r>
      <w:r w:rsidR="002A14F8">
        <w:fldChar w:fldCharType="separate"/>
      </w:r>
      <w:r w:rsidR="00441E18">
        <w:rPr>
          <w:noProof/>
        </w:rPr>
        <w:t>2.2</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4</w:t>
      </w:r>
      <w:r w:rsidR="002A14F8">
        <w:rPr>
          <w:noProof/>
        </w:rPr>
        <w:fldChar w:fldCharType="end"/>
      </w:r>
      <w:r>
        <w:t xml:space="preserve"> </w:t>
      </w:r>
      <w:r w:rsidR="00EA6718">
        <w:rPr>
          <w:i/>
          <w:iCs w:val="0"/>
          <w:lang w:val="en-GB"/>
        </w:rPr>
        <w:t>D</w:t>
      </w:r>
      <w:r w:rsidRPr="00550D59">
        <w:rPr>
          <w:i/>
          <w:iCs w:val="0"/>
          <w:lang w:val="en-GB"/>
        </w:rPr>
        <w:t xml:space="preserve">okumen </w:t>
      </w:r>
      <w:r w:rsidR="00EA6718">
        <w:rPr>
          <w:i/>
          <w:iCs w:val="0"/>
          <w:lang w:val="en-GB"/>
        </w:rPr>
        <w:t>M</w:t>
      </w:r>
      <w:r w:rsidRPr="00550D59">
        <w:rPr>
          <w:i/>
          <w:iCs w:val="0"/>
          <w:lang w:val="en-GB"/>
        </w:rPr>
        <w:t>anager</w:t>
      </w:r>
      <w:r>
        <w:rPr>
          <w:lang w:val="en-GB"/>
        </w:rPr>
        <w:t xml:space="preserve"> </w:t>
      </w:r>
      <w:r w:rsidR="003428C8">
        <w:rPr>
          <w:lang w:val="en-GB"/>
        </w:rPr>
        <w:t>pada</w:t>
      </w:r>
      <w:r>
        <w:rPr>
          <w:lang w:val="en-GB"/>
        </w:rPr>
        <w:t xml:space="preserve"> ATLAS.ti</w:t>
      </w:r>
      <w:bookmarkEnd w:id="214"/>
    </w:p>
    <w:p w14:paraId="0720CD08" w14:textId="393077CB" w:rsidR="004274B8" w:rsidRDefault="004274B8" w:rsidP="004274B8">
      <w:pPr>
        <w:rPr>
          <w:lang w:val="en-GB"/>
        </w:rPr>
      </w:pPr>
      <w:r w:rsidRPr="00B2612E">
        <w:rPr>
          <w:lang w:val="en-GB"/>
        </w:rPr>
        <w:t>Setelah itu peneliti mulai melakukan proses pengkodean terhadap masing-masing dokumen</w:t>
      </w:r>
      <w:r w:rsidRPr="00B2612E">
        <w:rPr>
          <w:i/>
          <w:iCs/>
          <w:lang w:val="en-GB"/>
        </w:rPr>
        <w:t>.</w:t>
      </w:r>
    </w:p>
    <w:p w14:paraId="79B84669" w14:textId="77777777" w:rsidR="00B93A76" w:rsidRPr="004274B8" w:rsidRDefault="00B93A76" w:rsidP="004274B8">
      <w:pPr>
        <w:rPr>
          <w:lang w:val="en-GB"/>
        </w:rPr>
      </w:pPr>
    </w:p>
    <w:p w14:paraId="6C0C9D21" w14:textId="45842221" w:rsidR="00A64701" w:rsidRPr="008A10EE" w:rsidRDefault="0052116C" w:rsidP="00D0066A">
      <w:pPr>
        <w:pStyle w:val="Heading3"/>
        <w:numPr>
          <w:ilvl w:val="2"/>
          <w:numId w:val="4"/>
        </w:numPr>
        <w:ind w:left="720"/>
        <w:rPr>
          <w:rFonts w:cs="Times New Roman"/>
        </w:rPr>
      </w:pPr>
      <w:bookmarkStart w:id="215" w:name="_Toc48471519"/>
      <w:r w:rsidRPr="008A10EE">
        <w:rPr>
          <w:rFonts w:cs="Times New Roman"/>
        </w:rPr>
        <w:t>Pe</w:t>
      </w:r>
      <w:r w:rsidR="00DF41C1" w:rsidRPr="008A10EE">
        <w:rPr>
          <w:rFonts w:cs="Times New Roman"/>
        </w:rPr>
        <w:t>rguruan Tinggi</w:t>
      </w:r>
      <w:bookmarkEnd w:id="215"/>
    </w:p>
    <w:p w14:paraId="29FC9C17" w14:textId="2D7218BD" w:rsidR="007A11F4" w:rsidRDefault="00160001" w:rsidP="0012569A">
      <w:pPr>
        <w:rPr>
          <w:rFonts w:eastAsia="DejaVu Sans" w:cs="Times New Roman"/>
          <w:szCs w:val="24"/>
        </w:rPr>
      </w:pPr>
      <w:r w:rsidRPr="008A10EE">
        <w:rPr>
          <w:rFonts w:eastAsia="DejaVu Sans" w:cs="Times New Roman"/>
          <w:szCs w:val="24"/>
        </w:rPr>
        <w:t xml:space="preserve">Perguruan tinggi adalah tahap akhir opsional dalam pendidikan formal </w:t>
      </w:r>
      <w:r w:rsidRPr="008A10EE">
        <w:rPr>
          <w:rFonts w:eastAsia="DejaVu Sans" w:cs="Times New Roman"/>
          <w:szCs w:val="24"/>
        </w:rPr>
        <w:fldChar w:fldCharType="begin" w:fldLock="1"/>
      </w:r>
      <w:r w:rsidR="001C7E9A" w:rsidRPr="008A10EE">
        <w:rPr>
          <w:rFonts w:eastAsia="DejaVu Sans" w:cs="Times New Roman"/>
          <w:szCs w:val="24"/>
        </w:rPr>
        <w:instrText>ADDIN CSL_CITATION {"citationItems":[{"id":"ITEM-1","itemData":{"URL":"https://id.wikipedia.org/wiki/Perguruan_tinggi","accessed":{"date-parts":[["2020","6","27"]]},"id":"ITEM-1","issued":{"date-parts":[["0"]]},"title":"Perguruan tinggi - Wikipedia bahasa Indonesia, ensiklopedia bebas","type":"webpage"},"uris":["http://www.mendeley.com/documents/?uuid=8f8603e4-0aa8-356e-83bd-02c7ba0b7a34"]}],"mendeley":{"formattedCitation":"[34]","plainTextFormattedCitation":"[34]","previouslyFormattedCitation":"[34]"},"properties":{"noteIndex":0},"schema":"https://github.com/citation-style-language/schema/raw/master/csl-citation.json"}</w:instrText>
      </w:r>
      <w:r w:rsidRPr="008A10EE">
        <w:rPr>
          <w:rFonts w:eastAsia="DejaVu Sans" w:cs="Times New Roman"/>
          <w:szCs w:val="24"/>
        </w:rPr>
        <w:fldChar w:fldCharType="separate"/>
      </w:r>
      <w:r w:rsidR="00D82A17" w:rsidRPr="008A10EE">
        <w:rPr>
          <w:rFonts w:eastAsia="DejaVu Sans" w:cs="Times New Roman"/>
          <w:noProof/>
          <w:szCs w:val="24"/>
        </w:rPr>
        <w:t>[34]</w:t>
      </w:r>
      <w:r w:rsidRPr="008A10EE">
        <w:rPr>
          <w:rFonts w:eastAsia="DejaVu Sans" w:cs="Times New Roman"/>
          <w:szCs w:val="24"/>
        </w:rPr>
        <w:fldChar w:fldCharType="end"/>
      </w:r>
      <w:r w:rsidRPr="008A10EE">
        <w:rPr>
          <w:rFonts w:eastAsia="DejaVu Sans" w:cs="Times New Roman"/>
          <w:szCs w:val="24"/>
        </w:rPr>
        <w:t>. Berdasarkan kepemilikannya perguruan tinggi di</w:t>
      </w:r>
      <w:r w:rsidR="00C10113" w:rsidRPr="008A10EE">
        <w:rPr>
          <w:rFonts w:eastAsia="DejaVu Sans" w:cs="Times New Roman"/>
          <w:szCs w:val="24"/>
        </w:rPr>
        <w:t xml:space="preserve">bagi menjadi dua yaitu perguruan tinggi negeri dan perguruan </w:t>
      </w:r>
      <w:r w:rsidR="00C10113" w:rsidRPr="008A10EE">
        <w:rPr>
          <w:rFonts w:eastAsia="DejaVu Sans" w:cs="Times New Roman"/>
          <w:szCs w:val="24"/>
        </w:rPr>
        <w:lastRenderedPageBreak/>
        <w:t xml:space="preserve">tinggi swasta. Jika dilihat dari jenisnya perguruan tinggi dibagi menjadi tiga yaitu pendidikan akademik, pendidikan profesi, dan pendidikan vokasi. Serta untuk satuan pendidikan penyelenggara perguruan tinggi di Indonesia dibagi menjadi 5 penyelenggara yaitu akademi, institut, politeknik, sekolah tinggi, dan universitas. Pendidikan Tinggi adalah jenjang pendidikan setelah pendidikan menengah yang mencakup </w:t>
      </w:r>
      <w:r w:rsidR="00555CB0" w:rsidRPr="008A10EE">
        <w:rPr>
          <w:rFonts w:eastAsia="DejaVu Sans" w:cs="Times New Roman"/>
          <w:szCs w:val="24"/>
        </w:rPr>
        <w:t xml:space="preserve">program diploma, program sarjana, program magister, program doktor, dan program profesi, serta program spesialis, yang diselenggarakan oleh perguruan tinggi berdasarkan kebudayaan bangsa Indonesia. Dan Perguruan Tinggi adalah satuan pendidikan yang menyelenggarakan Pendidikan Tinggi </w:t>
      </w:r>
      <w:r w:rsidR="00555CB0" w:rsidRPr="008A10EE">
        <w:rPr>
          <w:rFonts w:eastAsia="DejaVu Sans" w:cs="Times New Roman"/>
          <w:szCs w:val="24"/>
        </w:rPr>
        <w:fldChar w:fldCharType="begin" w:fldLock="1"/>
      </w:r>
      <w:r w:rsidR="001C7E9A" w:rsidRPr="008A10EE">
        <w:rPr>
          <w:rFonts w:eastAsia="DejaVu Sans" w:cs="Times New Roman"/>
          <w:szCs w:val="24"/>
        </w:rPr>
        <w:instrText>ADDIN CSL_CITATION {"citationItems":[{"id":"ITEM-1","itemData":{"author":[{"dropping-particle":"","family":"Pemerintah Republik Indonesia","given":"","non-dropping-particle":"","parse-names":false,"suffix":""}],"id":"ITEM-1","issued":{"date-parts":[["2012"]]},"number":"12","publisher-place":"Indonesia","title":"Undang-Undang Republik Indonesia Nomor 12 Tahun 2012 Tentang Pendidikan Tinggi","type":"legislation"},"uris":["http://www.mendeley.com/documents/?uuid=9e758117-157e-4edb-8376-013291cb0501"]}],"mendeley":{"formattedCitation":"[35]","plainTextFormattedCitation":"[35]","previouslyFormattedCitation":"[35]"},"properties":{"noteIndex":0},"schema":"https://github.com/citation-style-language/schema/raw/master/csl-citation.json"}</w:instrText>
      </w:r>
      <w:r w:rsidR="00555CB0" w:rsidRPr="008A10EE">
        <w:rPr>
          <w:rFonts w:eastAsia="DejaVu Sans" w:cs="Times New Roman"/>
          <w:szCs w:val="24"/>
        </w:rPr>
        <w:fldChar w:fldCharType="separate"/>
      </w:r>
      <w:r w:rsidR="00D82A17" w:rsidRPr="008A10EE">
        <w:rPr>
          <w:rFonts w:eastAsia="DejaVu Sans" w:cs="Times New Roman"/>
          <w:noProof/>
          <w:szCs w:val="24"/>
        </w:rPr>
        <w:t>[35]</w:t>
      </w:r>
      <w:r w:rsidR="00555CB0" w:rsidRPr="008A10EE">
        <w:rPr>
          <w:rFonts w:eastAsia="DejaVu Sans" w:cs="Times New Roman"/>
          <w:szCs w:val="24"/>
        </w:rPr>
        <w:fldChar w:fldCharType="end"/>
      </w:r>
      <w:r w:rsidR="00555CB0" w:rsidRPr="008A10EE">
        <w:rPr>
          <w:rFonts w:eastAsia="DejaVu Sans" w:cs="Times New Roman"/>
          <w:szCs w:val="24"/>
        </w:rPr>
        <w:t>.</w:t>
      </w:r>
    </w:p>
    <w:p w14:paraId="0D2BE866" w14:textId="77777777" w:rsidR="00B93A76" w:rsidRPr="008A10EE" w:rsidRDefault="00B93A76" w:rsidP="0012569A">
      <w:pPr>
        <w:rPr>
          <w:rFonts w:eastAsia="DejaVu Sans" w:cs="Times New Roman"/>
          <w:szCs w:val="24"/>
        </w:rPr>
      </w:pPr>
    </w:p>
    <w:p w14:paraId="31217D82" w14:textId="16394D1A" w:rsidR="007A11F4" w:rsidRPr="008A10EE" w:rsidRDefault="007A11F4" w:rsidP="007A11F4">
      <w:pPr>
        <w:pStyle w:val="Heading4"/>
        <w:numPr>
          <w:ilvl w:val="3"/>
          <w:numId w:val="4"/>
        </w:numPr>
        <w:ind w:left="709"/>
        <w:rPr>
          <w:rFonts w:cs="Times New Roman"/>
        </w:rPr>
      </w:pPr>
      <w:bookmarkStart w:id="216" w:name="_Toc48471520"/>
      <w:r w:rsidRPr="008A10EE">
        <w:rPr>
          <w:rFonts w:cs="Times New Roman"/>
        </w:rPr>
        <w:t>Institut</w:t>
      </w:r>
      <w:bookmarkEnd w:id="216"/>
    </w:p>
    <w:p w14:paraId="2F4FA375" w14:textId="638CFCA4" w:rsidR="007A11F4" w:rsidRDefault="007A11F4" w:rsidP="007A11F4">
      <w:pPr>
        <w:rPr>
          <w:rFonts w:cs="Times New Roman"/>
        </w:rPr>
      </w:pPr>
      <w:r w:rsidRPr="008A10EE">
        <w:rPr>
          <w:rFonts w:cs="Times New Roman"/>
        </w:rPr>
        <w:t xml:space="preserve">Institut merupakan Perguruan Tinggi yang menyelenggarakan pendidikan akademik dan dapat menyelenggarakan pendidikan vokasi dalam sejumlah rumpun Ilmu Pengetahuan dan/atau Teknologi tertentu dan jika memenuhi syarat, institut dapat menyelenggarakan pendidikan profesi </w:t>
      </w:r>
      <w:r w:rsidRPr="008A10EE">
        <w:rPr>
          <w:rFonts w:cs="Times New Roman"/>
        </w:rPr>
        <w:fldChar w:fldCharType="begin" w:fldLock="1"/>
      </w:r>
      <w:r w:rsidR="001C7E9A" w:rsidRPr="008A10EE">
        <w:rPr>
          <w:rFonts w:cs="Times New Roman"/>
        </w:rPr>
        <w:instrText>ADDIN CSL_CITATION {"citationItems":[{"id":"ITEM-1","itemData":{"abstract":"Bagian Kedua Bentuk Perguruan Tinggi Pasal 59","author":[{"dropping-particle":"","family":"Pemerintah Republik Indonesia","given":"","non-dropping-particle":"","parse-names":false,"suffix":""}],"id":"ITEM-1","issued":{"date-parts":[["2012"]]},"number":"12","publisher-place":"Indonesia","title":"Undang-Undang Republik Indonesia Nomor 12 Pasal 59 Tahun 2012 Tentang Pendidikan Tinggi","type":"legislation"},"uris":["http://www.mendeley.com/documents/?uuid=e309feb8-01f0-4917-b60b-431d8fe283f1"]}],"mendeley":{"formattedCitation":"[36]","plainTextFormattedCitation":"[36]","previouslyFormattedCitation":"[36]"},"properties":{"noteIndex":0},"schema":"https://github.com/citation-style-language/schema/raw/master/csl-citation.json"}</w:instrText>
      </w:r>
      <w:r w:rsidRPr="008A10EE">
        <w:rPr>
          <w:rFonts w:cs="Times New Roman"/>
        </w:rPr>
        <w:fldChar w:fldCharType="separate"/>
      </w:r>
      <w:r w:rsidR="00D82A17" w:rsidRPr="008A10EE">
        <w:rPr>
          <w:rFonts w:cs="Times New Roman"/>
          <w:noProof/>
        </w:rPr>
        <w:t>[36]</w:t>
      </w:r>
      <w:r w:rsidRPr="008A10EE">
        <w:rPr>
          <w:rFonts w:cs="Times New Roman"/>
        </w:rPr>
        <w:fldChar w:fldCharType="end"/>
      </w:r>
      <w:r w:rsidRPr="008A10EE">
        <w:rPr>
          <w:rFonts w:cs="Times New Roman"/>
        </w:rPr>
        <w:t>.</w:t>
      </w:r>
    </w:p>
    <w:p w14:paraId="32C51A63" w14:textId="77777777" w:rsidR="00B93A76" w:rsidRPr="008A10EE" w:rsidRDefault="00B93A76" w:rsidP="007A11F4">
      <w:pPr>
        <w:rPr>
          <w:rFonts w:cs="Times New Roman"/>
        </w:rPr>
      </w:pPr>
    </w:p>
    <w:p w14:paraId="626B8A7F" w14:textId="203DABD6" w:rsidR="007A11F4" w:rsidRPr="008A10EE" w:rsidRDefault="007A11F4" w:rsidP="007A11F4">
      <w:pPr>
        <w:pStyle w:val="Heading4"/>
        <w:numPr>
          <w:ilvl w:val="3"/>
          <w:numId w:val="4"/>
        </w:numPr>
        <w:ind w:left="709"/>
        <w:rPr>
          <w:rFonts w:cs="Times New Roman"/>
        </w:rPr>
      </w:pPr>
      <w:bookmarkStart w:id="217" w:name="_Toc48471521"/>
      <w:r w:rsidRPr="008A10EE">
        <w:rPr>
          <w:rFonts w:cs="Times New Roman"/>
        </w:rPr>
        <w:t>Politeknik</w:t>
      </w:r>
      <w:bookmarkEnd w:id="217"/>
    </w:p>
    <w:p w14:paraId="78F5E7E3" w14:textId="793C8BE7" w:rsidR="007A11F4" w:rsidRDefault="007A11F4" w:rsidP="007A11F4">
      <w:pPr>
        <w:rPr>
          <w:rFonts w:cs="Times New Roman"/>
        </w:rPr>
      </w:pPr>
      <w:r w:rsidRPr="008A10EE">
        <w:rPr>
          <w:rFonts w:cs="Times New Roman"/>
        </w:rPr>
        <w:t xml:space="preserve">Politeknik merupakan Perguruan Tinggi yang menyelenggarakan pendidikan vokasi dalam berbagai rumpun Ilmu Pengetahuan dan/atau Teknologi dan jika memenuhi syarat, politeknik dapat menyelenggarakan pendidikan profesi </w:t>
      </w:r>
      <w:r w:rsidRPr="008A10EE">
        <w:rPr>
          <w:rFonts w:cs="Times New Roman"/>
        </w:rPr>
        <w:fldChar w:fldCharType="begin" w:fldLock="1"/>
      </w:r>
      <w:r w:rsidR="001C7E9A" w:rsidRPr="008A10EE">
        <w:rPr>
          <w:rFonts w:cs="Times New Roman"/>
        </w:rPr>
        <w:instrText>ADDIN CSL_CITATION {"citationItems":[{"id":"ITEM-1","itemData":{"abstract":"Bagian Kedua Bentuk Perguruan Tinggi Pasal 59","author":[{"dropping-particle":"","family":"Pemerintah Republik Indonesia","given":"","non-dropping-particle":"","parse-names":false,"suffix":""}],"id":"ITEM-1","issued":{"date-parts":[["2012"]]},"number":"12","publisher-place":"Indonesia","title":"Undang-Undang Republik Indonesia Nomor 12 Pasal 59 Tahun 2012 Tentang Pendidikan Tinggi","type":"legislation"},"uris":["http://www.mendeley.com/documents/?uuid=e309feb8-01f0-4917-b60b-431d8fe283f1"]}],"mendeley":{"formattedCitation":"[36]","plainTextFormattedCitation":"[36]","previouslyFormattedCitation":"[36]"},"properties":{"noteIndex":0},"schema":"https://github.com/citation-style-language/schema/raw/master/csl-citation.json"}</w:instrText>
      </w:r>
      <w:r w:rsidRPr="008A10EE">
        <w:rPr>
          <w:rFonts w:cs="Times New Roman"/>
        </w:rPr>
        <w:fldChar w:fldCharType="separate"/>
      </w:r>
      <w:r w:rsidR="00D82A17" w:rsidRPr="008A10EE">
        <w:rPr>
          <w:rFonts w:cs="Times New Roman"/>
          <w:noProof/>
        </w:rPr>
        <w:t>[36]</w:t>
      </w:r>
      <w:r w:rsidRPr="008A10EE">
        <w:rPr>
          <w:rFonts w:cs="Times New Roman"/>
        </w:rPr>
        <w:fldChar w:fldCharType="end"/>
      </w:r>
      <w:r w:rsidRPr="008A10EE">
        <w:rPr>
          <w:rFonts w:cs="Times New Roman"/>
        </w:rPr>
        <w:t>.</w:t>
      </w:r>
    </w:p>
    <w:p w14:paraId="22D0266A" w14:textId="77777777" w:rsidR="00B93A76" w:rsidRPr="008A10EE" w:rsidRDefault="00B93A76" w:rsidP="007A11F4">
      <w:pPr>
        <w:rPr>
          <w:rFonts w:cs="Times New Roman"/>
        </w:rPr>
      </w:pPr>
    </w:p>
    <w:p w14:paraId="7848C21C" w14:textId="038FFCE8" w:rsidR="007A11F4" w:rsidRPr="008A10EE" w:rsidRDefault="007A11F4" w:rsidP="007A11F4">
      <w:pPr>
        <w:pStyle w:val="Heading4"/>
        <w:numPr>
          <w:ilvl w:val="3"/>
          <w:numId w:val="4"/>
        </w:numPr>
        <w:ind w:left="709"/>
        <w:rPr>
          <w:rFonts w:cs="Times New Roman"/>
        </w:rPr>
      </w:pPr>
      <w:bookmarkStart w:id="218" w:name="_Toc48471522"/>
      <w:r w:rsidRPr="008A10EE">
        <w:rPr>
          <w:rFonts w:cs="Times New Roman"/>
        </w:rPr>
        <w:t>Sekolah Tinggi</w:t>
      </w:r>
      <w:bookmarkEnd w:id="218"/>
    </w:p>
    <w:p w14:paraId="45E61477" w14:textId="5433AE9A" w:rsidR="007A11F4" w:rsidRPr="008A10EE" w:rsidRDefault="007A11F4" w:rsidP="007A11F4">
      <w:pPr>
        <w:rPr>
          <w:rFonts w:cs="Times New Roman"/>
        </w:rPr>
      </w:pPr>
      <w:r w:rsidRPr="008A10EE">
        <w:rPr>
          <w:rFonts w:cs="Times New Roman"/>
        </w:rPr>
        <w:t xml:space="preserve">Sekolah Tinggi merupakan Perguruan Tinggi yang menyelenggarakan pendidikan akademik dan dapat menyelenggarakan pendidikan vokasi dalam satu rumpun Ilmu Pengetahuan dan/atau Teknologi tertentu jika memenuhi syarat, sekolah tinggi dapat menyelenggarakan pendidikan profesi </w:t>
      </w:r>
      <w:r w:rsidRPr="008A10EE">
        <w:rPr>
          <w:rFonts w:cs="Times New Roman"/>
        </w:rPr>
        <w:fldChar w:fldCharType="begin" w:fldLock="1"/>
      </w:r>
      <w:r w:rsidR="001C7E9A" w:rsidRPr="008A10EE">
        <w:rPr>
          <w:rFonts w:cs="Times New Roman"/>
        </w:rPr>
        <w:instrText>ADDIN CSL_CITATION {"citationItems":[{"id":"ITEM-1","itemData":{"abstract":"Bagian Kedua Bentuk Perguruan Tinggi Pasal 59","author":[{"dropping-particle":"","family":"Pemerintah Republik Indonesia","given":"","non-dropping-particle":"","parse-names":false,"suffix":""}],"id":"ITEM-1","issued":{"date-parts":[["2012"]]},"number":"12","publisher-place":"Indonesia","title":"Undang-Undang Republik Indonesia Nomor 12 Pasal 59 Tahun 2012 Tentang Pendidikan Tinggi","type":"legislation"},"uris":["http://www.mendeley.com/documents/?uuid=e309feb8-01f0-4917-b60b-431d8fe283f1"]}],"mendeley":{"formattedCitation":"[36]","plainTextFormattedCitation":"[36]","previouslyFormattedCitation":"[36]"},"properties":{"noteIndex":0},"schema":"https://github.com/citation-style-language/schema/raw/master/csl-citation.json"}</w:instrText>
      </w:r>
      <w:r w:rsidRPr="008A10EE">
        <w:rPr>
          <w:rFonts w:cs="Times New Roman"/>
        </w:rPr>
        <w:fldChar w:fldCharType="separate"/>
      </w:r>
      <w:r w:rsidR="00D82A17" w:rsidRPr="008A10EE">
        <w:rPr>
          <w:rFonts w:cs="Times New Roman"/>
          <w:noProof/>
        </w:rPr>
        <w:t>[36]</w:t>
      </w:r>
      <w:r w:rsidRPr="008A10EE">
        <w:rPr>
          <w:rFonts w:cs="Times New Roman"/>
        </w:rPr>
        <w:fldChar w:fldCharType="end"/>
      </w:r>
      <w:r w:rsidRPr="008A10EE">
        <w:rPr>
          <w:rFonts w:cs="Times New Roman"/>
        </w:rPr>
        <w:t>.</w:t>
      </w:r>
    </w:p>
    <w:p w14:paraId="0D4D8481" w14:textId="7D430997" w:rsidR="007A11F4" w:rsidRPr="008A10EE" w:rsidRDefault="007A11F4" w:rsidP="007A11F4">
      <w:pPr>
        <w:pStyle w:val="Heading4"/>
        <w:numPr>
          <w:ilvl w:val="3"/>
          <w:numId w:val="4"/>
        </w:numPr>
        <w:ind w:left="709"/>
        <w:rPr>
          <w:rFonts w:cs="Times New Roman"/>
        </w:rPr>
      </w:pPr>
      <w:bookmarkStart w:id="219" w:name="_Toc48471523"/>
      <w:r w:rsidRPr="008A10EE">
        <w:rPr>
          <w:rFonts w:cs="Times New Roman"/>
        </w:rPr>
        <w:lastRenderedPageBreak/>
        <w:t>Universitas</w:t>
      </w:r>
      <w:bookmarkEnd w:id="219"/>
    </w:p>
    <w:p w14:paraId="0FD3D175" w14:textId="622FC472" w:rsidR="007A11F4" w:rsidRPr="008A10EE" w:rsidRDefault="007A11F4" w:rsidP="007A11F4">
      <w:pPr>
        <w:rPr>
          <w:rFonts w:cs="Times New Roman"/>
        </w:rPr>
      </w:pPr>
      <w:r w:rsidRPr="008A10EE">
        <w:rPr>
          <w:rFonts w:cs="Times New Roman"/>
        </w:rPr>
        <w:t xml:space="preserve">Universitas merupakan Perguruan Tinggi yang menyelenggarakan pendidikan akademik dan dapat menyelenggarakan pendidikan vokasi dalam berbagai rumpun Ilmu Pengetahuan dan/atau Teknologi dan jika memenuhi syarat, universitas dapat menyelenggarakan pendidikan profesi </w:t>
      </w:r>
      <w:r w:rsidRPr="008A10EE">
        <w:rPr>
          <w:rFonts w:cs="Times New Roman"/>
        </w:rPr>
        <w:fldChar w:fldCharType="begin" w:fldLock="1"/>
      </w:r>
      <w:r w:rsidR="001C7E9A" w:rsidRPr="008A10EE">
        <w:rPr>
          <w:rFonts w:cs="Times New Roman"/>
        </w:rPr>
        <w:instrText>ADDIN CSL_CITATION {"citationItems":[{"id":"ITEM-1","itemData":{"abstract":"Bagian Kedua Bentuk Perguruan Tinggi Pasal 59","author":[{"dropping-particle":"","family":"Pemerintah Republik Indonesia","given":"","non-dropping-particle":"","parse-names":false,"suffix":""}],"id":"ITEM-1","issued":{"date-parts":[["2012"]]},"number":"12","publisher-place":"Indonesia","title":"Undang-Undang Republik Indonesia Nomor 12 Pasal 59 Tahun 2012 Tentang Pendidikan Tinggi","type":"legislation"},"uris":["http://www.mendeley.com/documents/?uuid=e309feb8-01f0-4917-b60b-431d8fe283f1"]}],"mendeley":{"formattedCitation":"[36]","plainTextFormattedCitation":"[36]","previouslyFormattedCitation":"[36]"},"properties":{"noteIndex":0},"schema":"https://github.com/citation-style-language/schema/raw/master/csl-citation.json"}</w:instrText>
      </w:r>
      <w:r w:rsidRPr="008A10EE">
        <w:rPr>
          <w:rFonts w:cs="Times New Roman"/>
        </w:rPr>
        <w:fldChar w:fldCharType="separate"/>
      </w:r>
      <w:r w:rsidR="00D82A17" w:rsidRPr="008A10EE">
        <w:rPr>
          <w:rFonts w:cs="Times New Roman"/>
          <w:noProof/>
        </w:rPr>
        <w:t>[36]</w:t>
      </w:r>
      <w:r w:rsidRPr="008A10EE">
        <w:rPr>
          <w:rFonts w:cs="Times New Roman"/>
        </w:rPr>
        <w:fldChar w:fldCharType="end"/>
      </w:r>
      <w:r w:rsidRPr="008A10EE">
        <w:rPr>
          <w:rFonts w:cs="Times New Roman"/>
        </w:rPr>
        <w:t>.</w:t>
      </w:r>
    </w:p>
    <w:p w14:paraId="30EFF360" w14:textId="5E80C7C8" w:rsidR="00D135B1" w:rsidRPr="006B432C" w:rsidRDefault="00D135B1" w:rsidP="006B432C">
      <w:pPr>
        <w:spacing w:line="360" w:lineRule="auto"/>
        <w:rPr>
          <w:rFonts w:cs="Times New Roman"/>
          <w:szCs w:val="24"/>
        </w:rPr>
        <w:sectPr w:rsidR="00D135B1" w:rsidRPr="006B432C" w:rsidSect="00AC26FE">
          <w:pgSz w:w="8420" w:h="11907"/>
          <w:pgMar w:top="1134" w:right="1134" w:bottom="1134" w:left="1701" w:header="720" w:footer="720" w:gutter="0"/>
          <w:cols w:space="720"/>
          <w:titlePg/>
          <w:docGrid w:linePitch="360"/>
        </w:sectPr>
      </w:pPr>
      <w:r w:rsidRPr="008A10EE">
        <w:rPr>
          <w:rFonts w:cs="Times New Roman"/>
          <w:szCs w:val="24"/>
        </w:rPr>
        <w:br w:type="page"/>
      </w:r>
    </w:p>
    <w:p w14:paraId="44870593" w14:textId="14C20324" w:rsidR="00445909" w:rsidRPr="008A10EE" w:rsidRDefault="008856AD" w:rsidP="0091399A">
      <w:pPr>
        <w:pStyle w:val="Heading1"/>
        <w:spacing w:before="0" w:after="0"/>
        <w:rPr>
          <w:rFonts w:cs="Times New Roman"/>
          <w:noProof/>
          <w:sz w:val="24"/>
          <w:lang w:val="id-ID"/>
        </w:rPr>
      </w:pPr>
      <w:bookmarkStart w:id="220" w:name="_Toc411371535"/>
      <w:bookmarkStart w:id="221" w:name="_Toc503886996"/>
      <w:bookmarkStart w:id="222" w:name="_Toc24484797"/>
      <w:bookmarkStart w:id="223" w:name="_Toc48471524"/>
      <w:r w:rsidRPr="008A10EE">
        <w:rPr>
          <w:rFonts w:cs="Times New Roman"/>
          <w:noProof/>
          <w:sz w:val="24"/>
          <w:lang w:val="id-ID"/>
        </w:rPr>
        <w:lastRenderedPageBreak/>
        <w:t xml:space="preserve">BAB III </w:t>
      </w:r>
      <w:r w:rsidRPr="008A10EE">
        <w:rPr>
          <w:rFonts w:cs="Times New Roman"/>
          <w:noProof/>
          <w:sz w:val="24"/>
          <w:lang w:val="id-ID"/>
        </w:rPr>
        <w:br/>
        <w:t>METODOLOGI PENELITIAN</w:t>
      </w:r>
      <w:bookmarkStart w:id="224" w:name="_Toc26209277"/>
      <w:bookmarkStart w:id="225" w:name="_Toc26211673"/>
      <w:bookmarkStart w:id="226" w:name="_Toc26521539"/>
      <w:bookmarkStart w:id="227" w:name="_Toc27063057"/>
      <w:bookmarkStart w:id="228" w:name="_Toc27235954"/>
      <w:bookmarkStart w:id="229" w:name="_Toc30367090"/>
      <w:bookmarkStart w:id="230" w:name="_Toc31289381"/>
      <w:bookmarkEnd w:id="220"/>
      <w:bookmarkEnd w:id="221"/>
      <w:bookmarkEnd w:id="222"/>
      <w:bookmarkEnd w:id="223"/>
      <w:bookmarkEnd w:id="224"/>
      <w:bookmarkEnd w:id="225"/>
      <w:bookmarkEnd w:id="226"/>
      <w:bookmarkEnd w:id="227"/>
      <w:bookmarkEnd w:id="228"/>
      <w:bookmarkEnd w:id="229"/>
      <w:bookmarkEnd w:id="230"/>
    </w:p>
    <w:p w14:paraId="419400B1" w14:textId="6990E4BA" w:rsidR="0091399A" w:rsidRPr="008A10EE" w:rsidRDefault="0091399A" w:rsidP="007A5824">
      <w:pPr>
        <w:pStyle w:val="Heading1"/>
        <w:numPr>
          <w:ilvl w:val="0"/>
          <w:numId w:val="4"/>
        </w:numPr>
        <w:rPr>
          <w:rFonts w:cs="Times New Roman"/>
          <w:lang w:val="en-US"/>
        </w:rPr>
      </w:pPr>
      <w:bookmarkStart w:id="231" w:name="_Toc48157262"/>
      <w:bookmarkStart w:id="232" w:name="_Toc48471525"/>
      <w:bookmarkEnd w:id="231"/>
      <w:bookmarkEnd w:id="232"/>
    </w:p>
    <w:p w14:paraId="7AABB5F7" w14:textId="34811DF3" w:rsidR="009B2C11" w:rsidRPr="00F36CBE" w:rsidRDefault="007C0660" w:rsidP="00F36CBE">
      <w:pPr>
        <w:pStyle w:val="isi"/>
        <w:spacing w:before="0" w:after="0"/>
        <w:rPr>
          <w:szCs w:val="24"/>
          <w:lang w:val="en-US"/>
        </w:rPr>
      </w:pPr>
      <w:bookmarkStart w:id="233" w:name="_Toc516959992"/>
      <w:bookmarkEnd w:id="233"/>
      <w:r w:rsidRPr="008A10EE">
        <w:rPr>
          <w:lang w:val="en-US"/>
        </w:rPr>
        <w:t xml:space="preserve">Bab metodologi </w:t>
      </w:r>
      <w:r w:rsidR="005E4202" w:rsidRPr="008A10EE">
        <w:rPr>
          <w:szCs w:val="24"/>
          <w:lang w:val="en-US"/>
        </w:rPr>
        <w:t>p</w:t>
      </w:r>
      <w:r w:rsidR="005E4202" w:rsidRPr="008A10EE">
        <w:rPr>
          <w:szCs w:val="24"/>
        </w:rPr>
        <w:t>enelitian menjelaskan bagaimana alur dari</w:t>
      </w:r>
      <w:r w:rsidR="005E4202" w:rsidRPr="008A10EE">
        <w:rPr>
          <w:spacing w:val="-13"/>
          <w:szCs w:val="24"/>
        </w:rPr>
        <w:t xml:space="preserve"> </w:t>
      </w:r>
      <w:r w:rsidR="005E4202" w:rsidRPr="008A10EE">
        <w:rPr>
          <w:szCs w:val="24"/>
        </w:rPr>
        <w:t>penelitian</w:t>
      </w:r>
      <w:r w:rsidR="005E4202" w:rsidRPr="008A10EE">
        <w:rPr>
          <w:spacing w:val="-14"/>
          <w:szCs w:val="24"/>
        </w:rPr>
        <w:t xml:space="preserve"> </w:t>
      </w:r>
      <w:r w:rsidR="005E4202" w:rsidRPr="008A10EE">
        <w:rPr>
          <w:szCs w:val="24"/>
        </w:rPr>
        <w:t>beserta</w:t>
      </w:r>
      <w:r w:rsidR="005E4202" w:rsidRPr="008A10EE">
        <w:rPr>
          <w:spacing w:val="-14"/>
          <w:szCs w:val="24"/>
        </w:rPr>
        <w:t xml:space="preserve"> </w:t>
      </w:r>
      <w:r w:rsidR="005E4202" w:rsidRPr="008A10EE">
        <w:rPr>
          <w:szCs w:val="24"/>
        </w:rPr>
        <w:t>penjelasan</w:t>
      </w:r>
      <w:r w:rsidR="005E4202" w:rsidRPr="008A10EE">
        <w:rPr>
          <w:spacing w:val="-14"/>
          <w:szCs w:val="24"/>
        </w:rPr>
        <w:t xml:space="preserve"> </w:t>
      </w:r>
      <w:r w:rsidR="005E4202" w:rsidRPr="008A10EE">
        <w:rPr>
          <w:szCs w:val="24"/>
        </w:rPr>
        <w:t>dari</w:t>
      </w:r>
      <w:r w:rsidR="005E4202" w:rsidRPr="008A10EE">
        <w:rPr>
          <w:spacing w:val="-12"/>
          <w:szCs w:val="24"/>
        </w:rPr>
        <w:t xml:space="preserve"> </w:t>
      </w:r>
      <w:r w:rsidR="005E4202" w:rsidRPr="008A10EE">
        <w:rPr>
          <w:szCs w:val="24"/>
        </w:rPr>
        <w:t>tiap</w:t>
      </w:r>
      <w:r w:rsidR="005E4202" w:rsidRPr="008A10EE">
        <w:rPr>
          <w:spacing w:val="-14"/>
          <w:szCs w:val="24"/>
        </w:rPr>
        <w:t xml:space="preserve"> </w:t>
      </w:r>
      <w:r w:rsidR="005E4202" w:rsidRPr="008A10EE">
        <w:rPr>
          <w:szCs w:val="24"/>
        </w:rPr>
        <w:t>tahapannya</w:t>
      </w:r>
      <w:r w:rsidR="005E4202" w:rsidRPr="008A10EE">
        <w:rPr>
          <w:spacing w:val="-14"/>
          <w:szCs w:val="24"/>
        </w:rPr>
        <w:t xml:space="preserve"> </w:t>
      </w:r>
      <w:r w:rsidR="005E4202" w:rsidRPr="008A10EE">
        <w:rPr>
          <w:szCs w:val="24"/>
        </w:rPr>
        <w:t>sebagai metodologi yang</w:t>
      </w:r>
      <w:r w:rsidR="005E4202" w:rsidRPr="008A10EE">
        <w:rPr>
          <w:spacing w:val="-2"/>
          <w:szCs w:val="24"/>
        </w:rPr>
        <w:t xml:space="preserve"> </w:t>
      </w:r>
      <w:r w:rsidR="005E4202" w:rsidRPr="008A10EE">
        <w:rPr>
          <w:szCs w:val="24"/>
        </w:rPr>
        <w:t>digunakan.</w:t>
      </w:r>
      <w:r w:rsidR="007C1186">
        <w:rPr>
          <w:szCs w:val="24"/>
          <w:lang w:val="en-US"/>
        </w:rPr>
        <w:t xml:space="preserve"> Alur dari penelitian ini</w:t>
      </w:r>
      <w:r w:rsidR="00F36CBE">
        <w:rPr>
          <w:szCs w:val="24"/>
          <w:lang w:val="en-US"/>
        </w:rPr>
        <w:t xml:space="preserve"> dapat dilihat pada Gambar 3.1 alur penelitian tugas akhir.</w:t>
      </w:r>
      <w:r w:rsidR="00F36CBE">
        <w:rPr>
          <w:noProof/>
        </w:rPr>
        <w:drawing>
          <wp:inline distT="0" distB="0" distL="0" distR="0" wp14:anchorId="032F9347" wp14:editId="278DE93C">
            <wp:extent cx="3706533" cy="4529470"/>
            <wp:effectExtent l="0" t="0" r="825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13785" cy="4538332"/>
                    </a:xfrm>
                    <a:prstGeom prst="rect">
                      <a:avLst/>
                    </a:prstGeom>
                  </pic:spPr>
                </pic:pic>
              </a:graphicData>
            </a:graphic>
          </wp:inline>
        </w:drawing>
      </w:r>
    </w:p>
    <w:p w14:paraId="67DA09C9" w14:textId="594B2743" w:rsidR="009C1570" w:rsidRPr="008A10EE" w:rsidRDefault="007A5824" w:rsidP="007A5824">
      <w:pPr>
        <w:pStyle w:val="Caption"/>
        <w:rPr>
          <w:rFonts w:cs="Times New Roman"/>
          <w:szCs w:val="24"/>
        </w:rPr>
      </w:pPr>
      <w:bookmarkStart w:id="234" w:name="_Toc48471597"/>
      <w:r w:rsidRPr="008A10EE">
        <w:rPr>
          <w:rFonts w:cs="Times New Roman"/>
        </w:rPr>
        <w:t xml:space="preserve">Gambar </w:t>
      </w:r>
      <w:r w:rsidR="00455A55">
        <w:rPr>
          <w:rFonts w:cs="Times New Roman"/>
        </w:rPr>
        <w:fldChar w:fldCharType="begin"/>
      </w:r>
      <w:r w:rsidR="00455A55">
        <w:rPr>
          <w:rFonts w:cs="Times New Roman"/>
        </w:rPr>
        <w:instrText xml:space="preserve"> STYLEREF 2 \s </w:instrText>
      </w:r>
      <w:r w:rsidR="00455A55">
        <w:rPr>
          <w:rFonts w:cs="Times New Roman"/>
        </w:rPr>
        <w:fldChar w:fldCharType="separate"/>
      </w:r>
      <w:r w:rsidR="00441E18">
        <w:rPr>
          <w:rFonts w:cs="Times New Roman"/>
          <w:noProof/>
        </w:rPr>
        <w:t>2.2</w:t>
      </w:r>
      <w:r w:rsidR="00455A55">
        <w:rPr>
          <w:rFonts w:cs="Times New Roman"/>
        </w:rPr>
        <w:fldChar w:fldCharType="end"/>
      </w:r>
      <w:r w:rsidR="00455A55">
        <w:rPr>
          <w:rFonts w:cs="Times New Roman"/>
        </w:rPr>
        <w:t>.</w:t>
      </w:r>
      <w:r w:rsidR="00455A55">
        <w:rPr>
          <w:rFonts w:cs="Times New Roman"/>
        </w:rPr>
        <w:fldChar w:fldCharType="begin"/>
      </w:r>
      <w:r w:rsidR="00455A55">
        <w:rPr>
          <w:rFonts w:cs="Times New Roman"/>
        </w:rPr>
        <w:instrText xml:space="preserve"> SEQ Gambar \* ARABIC \s 2 </w:instrText>
      </w:r>
      <w:r w:rsidR="00455A55">
        <w:rPr>
          <w:rFonts w:cs="Times New Roman"/>
        </w:rPr>
        <w:fldChar w:fldCharType="separate"/>
      </w:r>
      <w:r w:rsidR="00441E18">
        <w:rPr>
          <w:rFonts w:cs="Times New Roman"/>
          <w:noProof/>
        </w:rPr>
        <w:t>1</w:t>
      </w:r>
      <w:r w:rsidR="00455A55">
        <w:rPr>
          <w:rFonts w:cs="Times New Roman"/>
        </w:rPr>
        <w:fldChar w:fldCharType="end"/>
      </w:r>
      <w:r w:rsidRPr="008A10EE">
        <w:rPr>
          <w:rFonts w:cs="Times New Roman"/>
        </w:rPr>
        <w:t xml:space="preserve"> Alur Pengerjaan Tugas Akhir</w:t>
      </w:r>
      <w:bookmarkEnd w:id="234"/>
    </w:p>
    <w:p w14:paraId="6717066D" w14:textId="3582E765" w:rsidR="009C1570" w:rsidRPr="008A10EE" w:rsidRDefault="009C1570" w:rsidP="005B0B9D">
      <w:pPr>
        <w:pStyle w:val="isi"/>
        <w:spacing w:before="0" w:after="0"/>
        <w:rPr>
          <w:lang w:val="en-US"/>
        </w:rPr>
      </w:pPr>
      <w:r w:rsidRPr="008A10EE">
        <w:rPr>
          <w:lang w:val="en-US"/>
        </w:rPr>
        <w:lastRenderedPageBreak/>
        <w:t xml:space="preserve">Pada gambar 3.1 diatas terlihat bahwa untuk mencari faktor </w:t>
      </w:r>
      <w:r w:rsidR="00CF0BB7">
        <w:rPr>
          <w:lang w:val="en-US"/>
        </w:rPr>
        <w:t>pendorong</w:t>
      </w:r>
      <w:r w:rsidRPr="008A10EE">
        <w:rPr>
          <w:lang w:val="en-US"/>
        </w:rPr>
        <w:t xml:space="preserve"> </w:t>
      </w:r>
      <w:r w:rsidR="00310697">
        <w:rPr>
          <w:lang w:val="en-US"/>
        </w:rPr>
        <w:t>bagi keberhasilan</w:t>
      </w:r>
      <w:r w:rsidRPr="008A10EE">
        <w:rPr>
          <w:lang w:val="en-US"/>
        </w:rPr>
        <w:t xml:space="preserve"> implementasi sistem informasi terpadu pada perguruan tinggi didapatkan dengan melakukan beberapa tahapan yaitu : </w:t>
      </w:r>
    </w:p>
    <w:p w14:paraId="6E5C3EA8" w14:textId="77777777" w:rsidR="009C1570" w:rsidRPr="008A10EE" w:rsidRDefault="009C1570" w:rsidP="005B0B9D">
      <w:pPr>
        <w:pStyle w:val="isi"/>
        <w:spacing w:before="0" w:after="0"/>
        <w:rPr>
          <w:lang w:val="en-US"/>
        </w:rPr>
      </w:pPr>
    </w:p>
    <w:p w14:paraId="23DC7C26" w14:textId="77777777" w:rsidR="00002457" w:rsidRPr="008A10EE" w:rsidRDefault="00002457" w:rsidP="00D0066A">
      <w:pPr>
        <w:pStyle w:val="ListParagraph"/>
        <w:keepNext/>
        <w:keepLines/>
        <w:numPr>
          <w:ilvl w:val="0"/>
          <w:numId w:val="5"/>
        </w:numPr>
        <w:spacing w:before="120" w:after="120"/>
        <w:contextualSpacing w:val="0"/>
        <w:outlineLvl w:val="1"/>
        <w:rPr>
          <w:rFonts w:eastAsiaTheme="majorEastAsia" w:cs="Times New Roman"/>
          <w:b/>
          <w:vanish/>
          <w:color w:val="000000" w:themeColor="text1"/>
          <w:szCs w:val="26"/>
          <w:lang w:val="id-ID"/>
        </w:rPr>
      </w:pPr>
      <w:bookmarkStart w:id="235" w:name="_Toc517955703"/>
      <w:bookmarkStart w:id="236" w:name="_Toc517956108"/>
      <w:bookmarkStart w:id="237" w:name="_Toc517956688"/>
      <w:bookmarkStart w:id="238" w:name="_Toc518562319"/>
      <w:bookmarkStart w:id="239" w:name="_Toc24484798"/>
      <w:bookmarkStart w:id="240" w:name="_Toc25852699"/>
      <w:bookmarkStart w:id="241" w:name="_Toc26177572"/>
      <w:bookmarkStart w:id="242" w:name="_Toc26209278"/>
      <w:bookmarkStart w:id="243" w:name="_Toc26211553"/>
      <w:bookmarkStart w:id="244" w:name="_Toc26211674"/>
      <w:bookmarkStart w:id="245" w:name="_Toc26252427"/>
      <w:bookmarkStart w:id="246" w:name="_Toc26475730"/>
      <w:bookmarkStart w:id="247" w:name="_Toc26485028"/>
      <w:bookmarkStart w:id="248" w:name="_Toc26521220"/>
      <w:bookmarkStart w:id="249" w:name="_Toc26521540"/>
      <w:bookmarkStart w:id="250" w:name="_Toc26902703"/>
      <w:bookmarkStart w:id="251" w:name="_Toc27033118"/>
      <w:bookmarkStart w:id="252" w:name="_Toc27063058"/>
      <w:bookmarkStart w:id="253" w:name="_Toc27235955"/>
      <w:bookmarkStart w:id="254" w:name="_Toc30367091"/>
      <w:bookmarkStart w:id="255" w:name="_Toc31289382"/>
      <w:bookmarkStart w:id="256" w:name="_Toc42950555"/>
      <w:bookmarkStart w:id="257" w:name="_Toc42955230"/>
      <w:bookmarkStart w:id="258" w:name="_Toc43147581"/>
      <w:bookmarkStart w:id="259" w:name="_Toc44009948"/>
      <w:bookmarkStart w:id="260" w:name="_Toc44314517"/>
      <w:bookmarkStart w:id="261" w:name="_Toc44314642"/>
      <w:bookmarkStart w:id="262" w:name="_Toc44314767"/>
      <w:bookmarkStart w:id="263" w:name="_Toc44314892"/>
      <w:bookmarkStart w:id="264" w:name="_Toc44346554"/>
      <w:bookmarkStart w:id="265" w:name="_Toc45104514"/>
      <w:bookmarkStart w:id="266" w:name="_Toc45106897"/>
      <w:bookmarkStart w:id="267" w:name="_Toc45107014"/>
      <w:bookmarkStart w:id="268" w:name="_Toc45107137"/>
      <w:bookmarkStart w:id="269" w:name="_Toc45107254"/>
      <w:bookmarkStart w:id="270" w:name="_Toc45107371"/>
      <w:bookmarkStart w:id="271" w:name="_Toc45107488"/>
      <w:bookmarkStart w:id="272" w:name="_Toc45107605"/>
      <w:bookmarkStart w:id="273" w:name="_Toc45107722"/>
      <w:bookmarkStart w:id="274" w:name="_Toc45107839"/>
      <w:bookmarkStart w:id="275" w:name="_Toc45107956"/>
      <w:bookmarkStart w:id="276" w:name="_Toc45108073"/>
      <w:bookmarkStart w:id="277" w:name="_Toc45108190"/>
      <w:bookmarkStart w:id="278" w:name="_Toc45128256"/>
      <w:bookmarkStart w:id="279" w:name="_Toc45129641"/>
      <w:bookmarkStart w:id="280" w:name="_Toc45129761"/>
      <w:bookmarkStart w:id="281" w:name="_Toc45129948"/>
      <w:bookmarkStart w:id="282" w:name="_Toc45492844"/>
      <w:bookmarkStart w:id="283" w:name="_Toc45541338"/>
      <w:bookmarkStart w:id="284" w:name="_Toc45746387"/>
      <w:bookmarkStart w:id="285" w:name="_Toc45911311"/>
      <w:bookmarkStart w:id="286" w:name="_Toc45964579"/>
      <w:bookmarkStart w:id="287" w:name="_Toc45964720"/>
      <w:bookmarkStart w:id="288" w:name="_Toc46103494"/>
      <w:bookmarkStart w:id="289" w:name="_Toc47792101"/>
      <w:bookmarkStart w:id="290" w:name="_Toc48039294"/>
      <w:bookmarkStart w:id="291" w:name="_Toc48119788"/>
      <w:bookmarkStart w:id="292" w:name="_Toc48123805"/>
      <w:bookmarkStart w:id="293" w:name="_Toc48123910"/>
      <w:bookmarkStart w:id="294" w:name="_Toc48157263"/>
      <w:bookmarkStart w:id="295" w:name="_Toc48158194"/>
      <w:bookmarkStart w:id="296" w:name="_Toc48160576"/>
      <w:bookmarkStart w:id="297" w:name="_Toc48163425"/>
      <w:bookmarkStart w:id="298" w:name="_Toc48256491"/>
      <w:bookmarkStart w:id="299" w:name="_Toc48259453"/>
      <w:bookmarkStart w:id="300" w:name="_Toc48471526"/>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14:paraId="222B0946" w14:textId="77777777" w:rsidR="00002457" w:rsidRPr="008A10EE" w:rsidRDefault="00002457" w:rsidP="00D0066A">
      <w:pPr>
        <w:pStyle w:val="ListParagraph"/>
        <w:keepNext/>
        <w:keepLines/>
        <w:numPr>
          <w:ilvl w:val="0"/>
          <w:numId w:val="5"/>
        </w:numPr>
        <w:spacing w:before="120" w:after="120"/>
        <w:contextualSpacing w:val="0"/>
        <w:outlineLvl w:val="1"/>
        <w:rPr>
          <w:rFonts w:eastAsiaTheme="majorEastAsia" w:cs="Times New Roman"/>
          <w:b/>
          <w:vanish/>
          <w:color w:val="000000" w:themeColor="text1"/>
          <w:szCs w:val="26"/>
          <w:lang w:val="id-ID"/>
        </w:rPr>
      </w:pPr>
      <w:bookmarkStart w:id="301" w:name="_Toc516959993"/>
      <w:bookmarkStart w:id="302" w:name="_Toc517955704"/>
      <w:bookmarkStart w:id="303" w:name="_Toc517956109"/>
      <w:bookmarkStart w:id="304" w:name="_Toc517956689"/>
      <w:bookmarkStart w:id="305" w:name="_Toc518562320"/>
      <w:bookmarkStart w:id="306" w:name="_Toc24484799"/>
      <w:bookmarkStart w:id="307" w:name="_Toc25852700"/>
      <w:bookmarkStart w:id="308" w:name="_Toc26177573"/>
      <w:bookmarkStart w:id="309" w:name="_Toc26209279"/>
      <w:bookmarkStart w:id="310" w:name="_Toc26211554"/>
      <w:bookmarkStart w:id="311" w:name="_Toc26211675"/>
      <w:bookmarkStart w:id="312" w:name="_Toc26252428"/>
      <w:bookmarkStart w:id="313" w:name="_Toc26475731"/>
      <w:bookmarkStart w:id="314" w:name="_Toc26485029"/>
      <w:bookmarkStart w:id="315" w:name="_Toc26521221"/>
      <w:bookmarkStart w:id="316" w:name="_Toc26521541"/>
      <w:bookmarkStart w:id="317" w:name="_Toc26902704"/>
      <w:bookmarkStart w:id="318" w:name="_Toc27033119"/>
      <w:bookmarkStart w:id="319" w:name="_Toc27063059"/>
      <w:bookmarkStart w:id="320" w:name="_Toc27235956"/>
      <w:bookmarkStart w:id="321" w:name="_Toc30367092"/>
      <w:bookmarkStart w:id="322" w:name="_Toc31289383"/>
      <w:bookmarkStart w:id="323" w:name="_Toc42950556"/>
      <w:bookmarkStart w:id="324" w:name="_Toc42955231"/>
      <w:bookmarkStart w:id="325" w:name="_Toc43147582"/>
      <w:bookmarkStart w:id="326" w:name="_Toc44009949"/>
      <w:bookmarkStart w:id="327" w:name="_Toc44314518"/>
      <w:bookmarkStart w:id="328" w:name="_Toc44314643"/>
      <w:bookmarkStart w:id="329" w:name="_Toc44314768"/>
      <w:bookmarkStart w:id="330" w:name="_Toc44314893"/>
      <w:bookmarkStart w:id="331" w:name="_Toc44346555"/>
      <w:bookmarkStart w:id="332" w:name="_Toc45104515"/>
      <w:bookmarkStart w:id="333" w:name="_Toc45106898"/>
      <w:bookmarkStart w:id="334" w:name="_Toc45107015"/>
      <w:bookmarkStart w:id="335" w:name="_Toc45107138"/>
      <w:bookmarkStart w:id="336" w:name="_Toc45107255"/>
      <w:bookmarkStart w:id="337" w:name="_Toc45107372"/>
      <w:bookmarkStart w:id="338" w:name="_Toc45107489"/>
      <w:bookmarkStart w:id="339" w:name="_Toc45107606"/>
      <w:bookmarkStart w:id="340" w:name="_Toc45107723"/>
      <w:bookmarkStart w:id="341" w:name="_Toc45107840"/>
      <w:bookmarkStart w:id="342" w:name="_Toc45107957"/>
      <w:bookmarkStart w:id="343" w:name="_Toc45108074"/>
      <w:bookmarkStart w:id="344" w:name="_Toc45108191"/>
      <w:bookmarkStart w:id="345" w:name="_Toc45128257"/>
      <w:bookmarkStart w:id="346" w:name="_Toc45129642"/>
      <w:bookmarkStart w:id="347" w:name="_Toc45129762"/>
      <w:bookmarkStart w:id="348" w:name="_Toc45129949"/>
      <w:bookmarkStart w:id="349" w:name="_Toc45492845"/>
      <w:bookmarkStart w:id="350" w:name="_Toc45541339"/>
      <w:bookmarkStart w:id="351" w:name="_Toc45746388"/>
      <w:bookmarkStart w:id="352" w:name="_Toc45911312"/>
      <w:bookmarkStart w:id="353" w:name="_Toc45964580"/>
      <w:bookmarkStart w:id="354" w:name="_Toc45964721"/>
      <w:bookmarkStart w:id="355" w:name="_Toc46103495"/>
      <w:bookmarkStart w:id="356" w:name="_Toc47792102"/>
      <w:bookmarkStart w:id="357" w:name="_Toc48039295"/>
      <w:bookmarkStart w:id="358" w:name="_Toc48119789"/>
      <w:bookmarkStart w:id="359" w:name="_Toc48123806"/>
      <w:bookmarkStart w:id="360" w:name="_Toc48123911"/>
      <w:bookmarkStart w:id="361" w:name="_Toc48157264"/>
      <w:bookmarkStart w:id="362" w:name="_Toc48158195"/>
      <w:bookmarkStart w:id="363" w:name="_Toc48160577"/>
      <w:bookmarkStart w:id="364" w:name="_Toc48163426"/>
      <w:bookmarkStart w:id="365" w:name="_Toc48256492"/>
      <w:bookmarkStart w:id="366" w:name="_Toc48259454"/>
      <w:bookmarkStart w:id="367" w:name="_Toc48471527"/>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38A3237B" w14:textId="77777777" w:rsidR="00002457" w:rsidRPr="008A10EE" w:rsidRDefault="00002457" w:rsidP="00D0066A">
      <w:pPr>
        <w:pStyle w:val="ListParagraph"/>
        <w:keepNext/>
        <w:keepLines/>
        <w:numPr>
          <w:ilvl w:val="0"/>
          <w:numId w:val="5"/>
        </w:numPr>
        <w:spacing w:before="120" w:after="120"/>
        <w:contextualSpacing w:val="0"/>
        <w:outlineLvl w:val="1"/>
        <w:rPr>
          <w:rFonts w:eastAsiaTheme="majorEastAsia" w:cs="Times New Roman"/>
          <w:b/>
          <w:vanish/>
          <w:color w:val="000000" w:themeColor="text1"/>
          <w:szCs w:val="26"/>
          <w:lang w:val="id-ID"/>
        </w:rPr>
      </w:pPr>
      <w:bookmarkStart w:id="368" w:name="_Toc516959994"/>
      <w:bookmarkStart w:id="369" w:name="_Toc517955705"/>
      <w:bookmarkStart w:id="370" w:name="_Toc517956110"/>
      <w:bookmarkStart w:id="371" w:name="_Toc517956690"/>
      <w:bookmarkStart w:id="372" w:name="_Toc518562321"/>
      <w:bookmarkStart w:id="373" w:name="_Toc24484800"/>
      <w:bookmarkStart w:id="374" w:name="_Toc25852701"/>
      <w:bookmarkStart w:id="375" w:name="_Toc26177574"/>
      <w:bookmarkStart w:id="376" w:name="_Toc26209280"/>
      <w:bookmarkStart w:id="377" w:name="_Toc26211555"/>
      <w:bookmarkStart w:id="378" w:name="_Toc26211676"/>
      <w:bookmarkStart w:id="379" w:name="_Toc26252429"/>
      <w:bookmarkStart w:id="380" w:name="_Toc26475732"/>
      <w:bookmarkStart w:id="381" w:name="_Toc26485030"/>
      <w:bookmarkStart w:id="382" w:name="_Toc26521222"/>
      <w:bookmarkStart w:id="383" w:name="_Toc26521542"/>
      <w:bookmarkStart w:id="384" w:name="_Toc26902705"/>
      <w:bookmarkStart w:id="385" w:name="_Toc27033120"/>
      <w:bookmarkStart w:id="386" w:name="_Toc27063060"/>
      <w:bookmarkStart w:id="387" w:name="_Toc27235957"/>
      <w:bookmarkStart w:id="388" w:name="_Toc30367093"/>
      <w:bookmarkStart w:id="389" w:name="_Toc31289384"/>
      <w:bookmarkStart w:id="390" w:name="_Toc42950557"/>
      <w:bookmarkStart w:id="391" w:name="_Toc42955232"/>
      <w:bookmarkStart w:id="392" w:name="_Toc43147583"/>
      <w:bookmarkStart w:id="393" w:name="_Toc44009950"/>
      <w:bookmarkStart w:id="394" w:name="_Toc44314519"/>
      <w:bookmarkStart w:id="395" w:name="_Toc44314644"/>
      <w:bookmarkStart w:id="396" w:name="_Toc44314769"/>
      <w:bookmarkStart w:id="397" w:name="_Toc44314894"/>
      <w:bookmarkStart w:id="398" w:name="_Toc44346556"/>
      <w:bookmarkStart w:id="399" w:name="_Toc45104516"/>
      <w:bookmarkStart w:id="400" w:name="_Toc45106899"/>
      <w:bookmarkStart w:id="401" w:name="_Toc45107016"/>
      <w:bookmarkStart w:id="402" w:name="_Toc45107139"/>
      <w:bookmarkStart w:id="403" w:name="_Toc45107256"/>
      <w:bookmarkStart w:id="404" w:name="_Toc45107373"/>
      <w:bookmarkStart w:id="405" w:name="_Toc45107490"/>
      <w:bookmarkStart w:id="406" w:name="_Toc45107607"/>
      <w:bookmarkStart w:id="407" w:name="_Toc45107724"/>
      <w:bookmarkStart w:id="408" w:name="_Toc45107841"/>
      <w:bookmarkStart w:id="409" w:name="_Toc45107958"/>
      <w:bookmarkStart w:id="410" w:name="_Toc45108075"/>
      <w:bookmarkStart w:id="411" w:name="_Toc45108192"/>
      <w:bookmarkStart w:id="412" w:name="_Toc45128258"/>
      <w:bookmarkStart w:id="413" w:name="_Toc45129643"/>
      <w:bookmarkStart w:id="414" w:name="_Toc45129763"/>
      <w:bookmarkStart w:id="415" w:name="_Toc45129950"/>
      <w:bookmarkStart w:id="416" w:name="_Toc45492846"/>
      <w:bookmarkStart w:id="417" w:name="_Toc45541340"/>
      <w:bookmarkStart w:id="418" w:name="_Toc45746389"/>
      <w:bookmarkStart w:id="419" w:name="_Toc45911313"/>
      <w:bookmarkStart w:id="420" w:name="_Toc45964581"/>
      <w:bookmarkStart w:id="421" w:name="_Toc45964722"/>
      <w:bookmarkStart w:id="422" w:name="_Toc46103496"/>
      <w:bookmarkStart w:id="423" w:name="_Toc47792103"/>
      <w:bookmarkStart w:id="424" w:name="_Toc48039296"/>
      <w:bookmarkStart w:id="425" w:name="_Toc48119790"/>
      <w:bookmarkStart w:id="426" w:name="_Toc48123807"/>
      <w:bookmarkStart w:id="427" w:name="_Toc48123912"/>
      <w:bookmarkStart w:id="428" w:name="_Toc48157265"/>
      <w:bookmarkStart w:id="429" w:name="_Toc48158196"/>
      <w:bookmarkStart w:id="430" w:name="_Toc48160578"/>
      <w:bookmarkStart w:id="431" w:name="_Toc48163427"/>
      <w:bookmarkStart w:id="432" w:name="_Toc48256493"/>
      <w:bookmarkStart w:id="433" w:name="_Toc48259455"/>
      <w:bookmarkStart w:id="434" w:name="_Toc48471528"/>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0B527A7C" w14:textId="000C8285" w:rsidR="003F0FFC" w:rsidRPr="008A10EE" w:rsidRDefault="007C1DA2" w:rsidP="00D0066A">
      <w:pPr>
        <w:pStyle w:val="Heading2"/>
        <w:numPr>
          <w:ilvl w:val="1"/>
          <w:numId w:val="5"/>
        </w:numPr>
        <w:ind w:hanging="720"/>
        <w:rPr>
          <w:rFonts w:cs="Times New Roman"/>
          <w:lang w:val="id-ID"/>
        </w:rPr>
      </w:pPr>
      <w:bookmarkStart w:id="435" w:name="_Toc48471529"/>
      <w:r w:rsidRPr="008A10EE">
        <w:rPr>
          <w:rFonts w:cs="Times New Roman"/>
          <w:lang w:val="en-US"/>
        </w:rPr>
        <w:t>Tahap Persiapan</w:t>
      </w:r>
      <w:r w:rsidR="000A3401" w:rsidRPr="008A10EE">
        <w:rPr>
          <w:rFonts w:cs="Times New Roman"/>
          <w:lang w:val="en-US"/>
        </w:rPr>
        <w:t xml:space="preserve"> Penelitian</w:t>
      </w:r>
      <w:bookmarkEnd w:id="435"/>
    </w:p>
    <w:p w14:paraId="7A1D25AC" w14:textId="6BB77F14" w:rsidR="007B5468" w:rsidRDefault="009C1570" w:rsidP="00837152">
      <w:pPr>
        <w:pStyle w:val="isi"/>
        <w:rPr>
          <w:szCs w:val="24"/>
          <w:lang w:val="en-US"/>
        </w:rPr>
      </w:pPr>
      <w:r w:rsidRPr="008A10EE">
        <w:rPr>
          <w:szCs w:val="24"/>
          <w:lang w:val="en-US"/>
        </w:rPr>
        <w:t>Tahapan awal dalam penelitian ini adalah</w:t>
      </w:r>
      <w:r w:rsidR="007C1DA2" w:rsidRPr="008A10EE">
        <w:rPr>
          <w:szCs w:val="24"/>
          <w:lang w:val="en-US"/>
        </w:rPr>
        <w:t xml:space="preserve"> melakukan studi literatur sebagai bahan referensi peneliti untuk membuka wawasan dan sebagai penunjang dalam penelitian.</w:t>
      </w:r>
      <w:r w:rsidR="002A1D63">
        <w:rPr>
          <w:szCs w:val="24"/>
          <w:lang w:val="en-US"/>
        </w:rPr>
        <w:t xml:space="preserve"> Studi literature yang dilakukan oleh peneliti ini adalah mencari penelitian dan referensi paper terkait </w:t>
      </w:r>
      <w:r w:rsidR="007B5468">
        <w:rPr>
          <w:szCs w:val="24"/>
          <w:lang w:val="en-US"/>
        </w:rPr>
        <w:t>faktor pendorong dan penghambat</w:t>
      </w:r>
      <w:r w:rsidR="002A1D63">
        <w:rPr>
          <w:szCs w:val="24"/>
          <w:lang w:val="en-US"/>
        </w:rPr>
        <w:t xml:space="preserve"> </w:t>
      </w:r>
      <w:r w:rsidR="00310697">
        <w:rPr>
          <w:szCs w:val="24"/>
          <w:lang w:val="en-US"/>
        </w:rPr>
        <w:t xml:space="preserve">bagi keberhasilan </w:t>
      </w:r>
      <w:r w:rsidR="002A1D63">
        <w:rPr>
          <w:szCs w:val="24"/>
          <w:lang w:val="en-US"/>
        </w:rPr>
        <w:t xml:space="preserve">implementasi SI/TI pada berbagai bidang dan </w:t>
      </w:r>
      <w:r w:rsidR="00F93747">
        <w:rPr>
          <w:szCs w:val="24"/>
          <w:lang w:val="en-US"/>
        </w:rPr>
        <w:t>beberapa negara lainnya.</w:t>
      </w:r>
    </w:p>
    <w:p w14:paraId="7422192A" w14:textId="3A1DD10B" w:rsidR="002A1D63" w:rsidRDefault="00F93747" w:rsidP="00837152">
      <w:pPr>
        <w:pStyle w:val="isi"/>
        <w:rPr>
          <w:szCs w:val="24"/>
          <w:lang w:val="en-US"/>
        </w:rPr>
      </w:pPr>
      <w:r>
        <w:rPr>
          <w:szCs w:val="24"/>
          <w:lang w:val="en-US"/>
        </w:rPr>
        <w:t xml:space="preserve">Tujuan dari studi literature ini adalah peneliti ingin menggali sedalam-dalamnya mengenai informasi apa sajakah faktor yang dapat mendorong dan menghambat </w:t>
      </w:r>
      <w:r w:rsidR="00310697">
        <w:rPr>
          <w:szCs w:val="24"/>
          <w:lang w:val="en-US"/>
        </w:rPr>
        <w:t>keberhasilan</w:t>
      </w:r>
      <w:r w:rsidR="00EB4555">
        <w:rPr>
          <w:szCs w:val="24"/>
          <w:lang w:val="en-US"/>
        </w:rPr>
        <w:t xml:space="preserve"> implementasi</w:t>
      </w:r>
      <w:r>
        <w:rPr>
          <w:szCs w:val="24"/>
          <w:lang w:val="en-US"/>
        </w:rPr>
        <w:t xml:space="preserve"> sistem informasi dalam penerapan dan implementasinya.</w:t>
      </w:r>
    </w:p>
    <w:p w14:paraId="69AC3B39" w14:textId="6D18605A" w:rsidR="007B5468" w:rsidRDefault="00F93747" w:rsidP="00837152">
      <w:pPr>
        <w:pStyle w:val="isi"/>
        <w:rPr>
          <w:szCs w:val="24"/>
          <w:lang w:val="en-US"/>
        </w:rPr>
      </w:pPr>
      <w:r>
        <w:rPr>
          <w:szCs w:val="24"/>
          <w:lang w:val="en-US"/>
        </w:rPr>
        <w:t xml:space="preserve">Setelah didapat informasi terkait kondisi dan faktor apa saja yang dapat </w:t>
      </w:r>
      <w:r w:rsidR="007B5468" w:rsidRPr="007B5468">
        <w:rPr>
          <w:szCs w:val="24"/>
          <w:lang w:val="en-US"/>
        </w:rPr>
        <w:t xml:space="preserve">mendorong dan menghambat </w:t>
      </w:r>
      <w:r w:rsidR="00310697">
        <w:rPr>
          <w:szCs w:val="24"/>
          <w:lang w:val="en-US"/>
        </w:rPr>
        <w:t>keberhasilan</w:t>
      </w:r>
      <w:r>
        <w:rPr>
          <w:szCs w:val="24"/>
          <w:lang w:val="en-US"/>
        </w:rPr>
        <w:t xml:space="preserve"> implementasi SI/TI pada berbagai bidang dan beberapa negara tersebut, peneliti mulai melakukan perancangan penelitian untuk menentukan tujuan dan batasan masalah dilakukannya penelitian ini.</w:t>
      </w:r>
    </w:p>
    <w:p w14:paraId="27AFE347" w14:textId="77777777" w:rsidR="007B5468" w:rsidRDefault="009C1570" w:rsidP="00837152">
      <w:pPr>
        <w:pStyle w:val="isi"/>
        <w:rPr>
          <w:szCs w:val="24"/>
          <w:lang w:val="en-US"/>
        </w:rPr>
      </w:pPr>
      <w:r w:rsidRPr="008A10EE">
        <w:rPr>
          <w:szCs w:val="24"/>
          <w:lang w:val="en-US"/>
        </w:rPr>
        <w:t>Peneliti juga mempelajari kondisi implementasi sistem informasi terpadu pada perguruan tinggi tempat peneliti belajar dan beberapa universitas di Surabaya yang telah menerapkan sistem informasi terpadu ini.</w:t>
      </w:r>
      <w:r w:rsidR="007B5468">
        <w:rPr>
          <w:szCs w:val="24"/>
          <w:lang w:val="en-US"/>
        </w:rPr>
        <w:t xml:space="preserve"> Serta mencari tahu kondisi implementasi sistem informasi terintegrasi pada beberapa perguruan tinggi atau universitas dari beberapa negara berkembang melalui penelitian terdahulu.</w:t>
      </w:r>
    </w:p>
    <w:p w14:paraId="5C31907D" w14:textId="0B115510" w:rsidR="002B4AD3" w:rsidRPr="008A10EE" w:rsidRDefault="002B4AD3" w:rsidP="00837152">
      <w:pPr>
        <w:pStyle w:val="isi"/>
        <w:rPr>
          <w:szCs w:val="24"/>
          <w:lang w:val="en-US"/>
        </w:rPr>
      </w:pPr>
      <w:r w:rsidRPr="008A10EE">
        <w:rPr>
          <w:szCs w:val="24"/>
          <w:lang w:val="en-US"/>
        </w:rPr>
        <w:t>Kemudian peneliti juga melakukan penyusunan instrumen penelitian, pengujian, dan penentuan jumlah sampel untuk mendukung penggalian</w:t>
      </w:r>
      <w:r w:rsidR="00E17141">
        <w:rPr>
          <w:szCs w:val="24"/>
          <w:lang w:val="en-US"/>
        </w:rPr>
        <w:t xml:space="preserve"> </w:t>
      </w:r>
      <w:r w:rsidRPr="008A10EE">
        <w:rPr>
          <w:szCs w:val="24"/>
          <w:lang w:val="en-US"/>
        </w:rPr>
        <w:t xml:space="preserve"> data </w:t>
      </w:r>
      <w:r w:rsidR="00E17141">
        <w:rPr>
          <w:szCs w:val="24"/>
          <w:lang w:val="en-US"/>
        </w:rPr>
        <w:t xml:space="preserve"> </w:t>
      </w:r>
      <w:r w:rsidRPr="008A10EE">
        <w:rPr>
          <w:szCs w:val="24"/>
          <w:lang w:val="en-US"/>
        </w:rPr>
        <w:t>dan</w:t>
      </w:r>
      <w:r w:rsidR="00E17141">
        <w:rPr>
          <w:szCs w:val="24"/>
          <w:lang w:val="en-US"/>
        </w:rPr>
        <w:t xml:space="preserve"> </w:t>
      </w:r>
      <w:r w:rsidRPr="008A10EE">
        <w:rPr>
          <w:szCs w:val="24"/>
          <w:lang w:val="en-US"/>
        </w:rPr>
        <w:t xml:space="preserve"> informasi</w:t>
      </w:r>
      <w:r w:rsidR="00E17141">
        <w:rPr>
          <w:szCs w:val="24"/>
          <w:lang w:val="en-US"/>
        </w:rPr>
        <w:t xml:space="preserve"> </w:t>
      </w:r>
      <w:r w:rsidRPr="008A10EE">
        <w:rPr>
          <w:szCs w:val="24"/>
          <w:lang w:val="en-US"/>
        </w:rPr>
        <w:t xml:space="preserve"> pada penelitian ini.</w:t>
      </w:r>
    </w:p>
    <w:p w14:paraId="7792E909" w14:textId="77777777" w:rsidR="006A3FCD" w:rsidRPr="008A10EE" w:rsidRDefault="006A3FCD" w:rsidP="006A3FCD">
      <w:pPr>
        <w:rPr>
          <w:rFonts w:cs="Times New Roman"/>
          <w:lang w:val="en-US"/>
        </w:rPr>
      </w:pPr>
    </w:p>
    <w:p w14:paraId="119A3A34" w14:textId="76E89D95" w:rsidR="004F73DD" w:rsidRPr="008A10EE" w:rsidRDefault="007C1DA2" w:rsidP="00D0066A">
      <w:pPr>
        <w:pStyle w:val="Heading2"/>
        <w:numPr>
          <w:ilvl w:val="1"/>
          <w:numId w:val="5"/>
        </w:numPr>
        <w:ind w:hanging="720"/>
        <w:rPr>
          <w:rFonts w:cs="Times New Roman"/>
          <w:lang w:val="en-US"/>
        </w:rPr>
      </w:pPr>
      <w:bookmarkStart w:id="436" w:name="_Toc48471530"/>
      <w:r w:rsidRPr="008A10EE">
        <w:rPr>
          <w:rFonts w:cs="Times New Roman"/>
          <w:lang w:val="en-US"/>
        </w:rPr>
        <w:lastRenderedPageBreak/>
        <w:t>Tahap Pengumpulan Data</w:t>
      </w:r>
      <w:bookmarkEnd w:id="436"/>
    </w:p>
    <w:p w14:paraId="54F2462D" w14:textId="1D7BDADA" w:rsidR="007C1DA2" w:rsidRDefault="00EE3F9C" w:rsidP="00D00415">
      <w:pPr>
        <w:rPr>
          <w:rFonts w:cs="Times New Roman"/>
          <w:lang w:val="en-US"/>
        </w:rPr>
      </w:pPr>
      <w:r w:rsidRPr="008A10EE">
        <w:rPr>
          <w:rFonts w:cs="Times New Roman"/>
          <w:lang w:val="en-US"/>
        </w:rPr>
        <w:t xml:space="preserve">Pada tahap </w:t>
      </w:r>
      <w:r w:rsidR="00F93747">
        <w:rPr>
          <w:rFonts w:cs="Times New Roman"/>
          <w:lang w:val="en-US"/>
        </w:rPr>
        <w:t xml:space="preserve">pengumpulan data </w:t>
      </w:r>
      <w:r w:rsidRPr="008A10EE">
        <w:rPr>
          <w:rFonts w:cs="Times New Roman"/>
          <w:lang w:val="en-US"/>
        </w:rPr>
        <w:t xml:space="preserve">ini semua data atau informasi yang diperoleh dari </w:t>
      </w:r>
      <w:r w:rsidR="00F93747">
        <w:rPr>
          <w:rFonts w:cs="Times New Roman"/>
          <w:lang w:val="en-US"/>
        </w:rPr>
        <w:t>studi literature dikumpulkan. Kemudian informasi tersebut akan membantu peneliti dalam menyusun pedoman wawancara dalam melakukan wawancara dengan narasumber nantinya. P</w:t>
      </w:r>
      <w:r w:rsidRPr="008A10EE">
        <w:rPr>
          <w:rFonts w:cs="Times New Roman"/>
          <w:lang w:val="en-US"/>
        </w:rPr>
        <w:t xml:space="preserve">ara narasumber yang menjadi subyek pada penelitian ini dianggap paling mengetahui secara detail dan jelas mengenai topik yang diangkat, yaitu kondisi implementasi sistem informasi terpadu </w:t>
      </w:r>
      <w:r w:rsidR="00401969" w:rsidRPr="008A10EE">
        <w:rPr>
          <w:rFonts w:cs="Times New Roman"/>
          <w:lang w:val="en-US"/>
        </w:rPr>
        <w:t xml:space="preserve">yang telah terimplementasi pada masing-masing </w:t>
      </w:r>
      <w:r w:rsidRPr="008A10EE">
        <w:rPr>
          <w:rFonts w:cs="Times New Roman"/>
          <w:lang w:val="en-US"/>
        </w:rPr>
        <w:t>perguruan tinggi</w:t>
      </w:r>
      <w:r w:rsidR="00401969" w:rsidRPr="008A10EE">
        <w:rPr>
          <w:rFonts w:cs="Times New Roman"/>
          <w:lang w:val="en-US"/>
        </w:rPr>
        <w:t xml:space="preserve"> mereka,</w:t>
      </w:r>
      <w:r w:rsidRPr="008A10EE">
        <w:rPr>
          <w:rFonts w:cs="Times New Roman"/>
          <w:lang w:val="en-US"/>
        </w:rPr>
        <w:t xml:space="preserve"> serta faktor-faktor apa saja yang dapat </w:t>
      </w:r>
      <w:r w:rsidR="007B5468">
        <w:rPr>
          <w:rFonts w:cs="Times New Roman"/>
          <w:lang w:val="en-US"/>
        </w:rPr>
        <w:t xml:space="preserve">menjadi pendorong dan </w:t>
      </w:r>
      <w:r w:rsidRPr="008A10EE">
        <w:rPr>
          <w:rFonts w:cs="Times New Roman"/>
          <w:lang w:val="en-US"/>
        </w:rPr>
        <w:t xml:space="preserve">mendukung </w:t>
      </w:r>
      <w:r w:rsidR="00310697">
        <w:rPr>
          <w:rFonts w:cs="Times New Roman"/>
          <w:lang w:val="en-US"/>
        </w:rPr>
        <w:t xml:space="preserve">keberhasilan </w:t>
      </w:r>
      <w:r w:rsidRPr="008A10EE">
        <w:rPr>
          <w:rFonts w:cs="Times New Roman"/>
          <w:lang w:val="en-US"/>
        </w:rPr>
        <w:t xml:space="preserve">implementasi sistem informasi terpadu ini dapat berjalan dengan baik atau bahkan terdapat hambatan-hambatan yang dihadapi perguruan tinggi tersebut sehingga menyebabkan kegagalan </w:t>
      </w:r>
      <w:r w:rsidR="00310697">
        <w:rPr>
          <w:rFonts w:cs="Times New Roman"/>
          <w:lang w:val="en-US"/>
        </w:rPr>
        <w:t>bagi</w:t>
      </w:r>
      <w:r w:rsidRPr="008A10EE">
        <w:rPr>
          <w:rFonts w:cs="Times New Roman"/>
          <w:lang w:val="en-US"/>
        </w:rPr>
        <w:t xml:space="preserve"> implementasi sistem informasi pada perguruan tinggi mereka.</w:t>
      </w:r>
    </w:p>
    <w:p w14:paraId="79E5A933" w14:textId="77777777" w:rsidR="00F93747" w:rsidRPr="008A10EE" w:rsidRDefault="00F93747" w:rsidP="00D00415">
      <w:pPr>
        <w:rPr>
          <w:rFonts w:cs="Times New Roman"/>
          <w:lang w:val="en-US"/>
        </w:rPr>
      </w:pPr>
    </w:p>
    <w:p w14:paraId="3F21B608" w14:textId="77777777" w:rsidR="00310697" w:rsidRDefault="00EE3F9C" w:rsidP="00D00415">
      <w:pPr>
        <w:rPr>
          <w:rFonts w:cs="Times New Roman"/>
          <w:lang w:val="en-US"/>
        </w:rPr>
      </w:pPr>
      <w:r w:rsidRPr="008A10EE">
        <w:rPr>
          <w:rFonts w:cs="Times New Roman"/>
          <w:lang w:val="en-US"/>
        </w:rPr>
        <w:t>Untuk dapat mengetahui dan menjawab pertanyaan peneliti, maka penelitian ini menggunakan 2 teknik pengumpulan data yaitu observasi dan wawancara</w:t>
      </w:r>
      <w:r w:rsidR="00A969F0" w:rsidRPr="008A10EE">
        <w:rPr>
          <w:rFonts w:cs="Times New Roman"/>
          <w:lang w:val="en-US"/>
        </w:rPr>
        <w:t>. Dimana observasi dilakukan dengan cara mencari tahu sistem informasi terpadu yang telah dimiliki dan digunakan oleh perguruan tinggi tersebut. Seperti Sistem Akademik, Website Kampus, Sistem Kepegawaian, dan sebagainya.</w:t>
      </w:r>
    </w:p>
    <w:p w14:paraId="4215C7C0" w14:textId="77777777" w:rsidR="00310697" w:rsidRDefault="00310697" w:rsidP="00D00415">
      <w:pPr>
        <w:rPr>
          <w:rFonts w:cs="Times New Roman"/>
          <w:lang w:val="en-US"/>
        </w:rPr>
      </w:pPr>
    </w:p>
    <w:p w14:paraId="3DA1A012" w14:textId="0B511EC3" w:rsidR="00EE3F9C" w:rsidRPr="007B5468" w:rsidRDefault="00A969F0" w:rsidP="00D00415">
      <w:pPr>
        <w:rPr>
          <w:rFonts w:cs="Times New Roman"/>
          <w:lang w:val="en-US"/>
        </w:rPr>
      </w:pPr>
      <w:r w:rsidRPr="008A10EE">
        <w:rPr>
          <w:rFonts w:cs="Times New Roman"/>
          <w:lang w:val="en-US"/>
        </w:rPr>
        <w:t>Kemudian untuk wawancara, peneliti melakukan wawancara secara langsung dan terbuka dengan para narasumber dimana narasumber tersebut adalah orang yang berkaitan erat atau yang bertanggungjawab dengan implementasi sistem informasi pada perguruan tinggi tersebut.</w:t>
      </w:r>
      <w:r w:rsidR="007B5468">
        <w:rPr>
          <w:rFonts w:cs="Times New Roman"/>
          <w:lang w:val="en-US"/>
        </w:rPr>
        <w:t xml:space="preserve"> Untuk narasumber yang akan diwawancarai mengenai teknis implementasi peneliti memilih narasumber seperti staff IT, admin IT, Operator, dan Mahasiswa dari perguruan tinggi tersebut. Untuk menggali informasi berupa non-teknis implementasi peneliti memilih narasumber seperti kepala divisi IT, Dosen, dan orang yang memiliki jabatan </w:t>
      </w:r>
      <w:r w:rsidR="007B5468">
        <w:rPr>
          <w:rFonts w:cs="Times New Roman"/>
          <w:lang w:val="en-US"/>
        </w:rPr>
        <w:lastRenderedPageBreak/>
        <w:t>pada jajaran</w:t>
      </w:r>
      <w:r w:rsidR="007B5468">
        <w:rPr>
          <w:rFonts w:cs="Times New Roman"/>
          <w:i/>
          <w:iCs/>
          <w:lang w:val="en-US"/>
        </w:rPr>
        <w:t xml:space="preserve"> </w:t>
      </w:r>
      <w:r w:rsidR="007B5468">
        <w:rPr>
          <w:rFonts w:cs="Times New Roman"/>
          <w:lang w:val="en-US"/>
        </w:rPr>
        <w:t>manajemen organisasi seperti Kepala Bagian atau Departemen.</w:t>
      </w:r>
    </w:p>
    <w:p w14:paraId="78F982A1" w14:textId="1715597F" w:rsidR="0056753A" w:rsidRPr="008A10EE" w:rsidRDefault="0056753A" w:rsidP="007C1DA2">
      <w:pPr>
        <w:rPr>
          <w:rFonts w:cs="Times New Roman"/>
          <w:lang w:val="en-US"/>
        </w:rPr>
      </w:pPr>
    </w:p>
    <w:p w14:paraId="29170C1E" w14:textId="7E0D00D6" w:rsidR="0056753A" w:rsidRPr="008A10EE" w:rsidRDefault="0056753A" w:rsidP="0056753A">
      <w:pPr>
        <w:pStyle w:val="Heading3"/>
        <w:numPr>
          <w:ilvl w:val="2"/>
          <w:numId w:val="2"/>
        </w:numPr>
        <w:ind w:left="709"/>
        <w:rPr>
          <w:rFonts w:cs="Times New Roman"/>
        </w:rPr>
      </w:pPr>
      <w:bookmarkStart w:id="437" w:name="_Toc48471531"/>
      <w:r w:rsidRPr="008A10EE">
        <w:rPr>
          <w:rFonts w:cs="Times New Roman"/>
        </w:rPr>
        <w:t>Obs</w:t>
      </w:r>
      <w:r w:rsidR="00837152" w:rsidRPr="008A10EE">
        <w:rPr>
          <w:rFonts w:cs="Times New Roman"/>
        </w:rPr>
        <w:t>e</w:t>
      </w:r>
      <w:r w:rsidRPr="008A10EE">
        <w:rPr>
          <w:rFonts w:cs="Times New Roman"/>
        </w:rPr>
        <w:t>rvasi</w:t>
      </w:r>
      <w:bookmarkEnd w:id="437"/>
    </w:p>
    <w:p w14:paraId="22B5E61A" w14:textId="77777777" w:rsidR="007B5468" w:rsidRDefault="0056753A" w:rsidP="0056753A">
      <w:pPr>
        <w:rPr>
          <w:rFonts w:cs="Times New Roman"/>
        </w:rPr>
      </w:pPr>
      <w:r w:rsidRPr="008A10EE">
        <w:rPr>
          <w:rFonts w:cs="Times New Roman"/>
        </w:rPr>
        <w:t>Observasi pada penelitian ini yaitu observasi data sekunder, dimana peneliti melakukan penggalian informasi baik berupa profil, proses bisnis, struktur organisasi</w:t>
      </w:r>
      <w:r w:rsidR="007B5468">
        <w:rPr>
          <w:rFonts w:cs="Times New Roman"/>
        </w:rPr>
        <w:t xml:space="preserve">, </w:t>
      </w:r>
      <w:r w:rsidR="007B5468">
        <w:rPr>
          <w:rFonts w:cs="Times New Roman"/>
          <w:i/>
          <w:iCs/>
        </w:rPr>
        <w:t xml:space="preserve">student body, </w:t>
      </w:r>
      <w:r w:rsidR="007B5468">
        <w:rPr>
          <w:rFonts w:cs="Times New Roman"/>
        </w:rPr>
        <w:t xml:space="preserve">skala atau ukuran kampus, ketersediaan divisi IT, </w:t>
      </w:r>
      <w:r w:rsidRPr="008A10EE">
        <w:rPr>
          <w:rFonts w:cs="Times New Roman"/>
        </w:rPr>
        <w:t xml:space="preserve">dan implementasi perangkat lunak sistem informasi apa saja yang sudah digunakan dan diterapkan dilingkungan kampus pada masing-masing perguruan tinggi yang menjadi subjek </w:t>
      </w:r>
      <w:r w:rsidR="00467D39" w:rsidRPr="008A10EE">
        <w:rPr>
          <w:rFonts w:cs="Times New Roman"/>
        </w:rPr>
        <w:t xml:space="preserve">pada </w:t>
      </w:r>
      <w:r w:rsidRPr="008A10EE">
        <w:rPr>
          <w:rFonts w:cs="Times New Roman"/>
        </w:rPr>
        <w:t>penelitian</w:t>
      </w:r>
      <w:r w:rsidR="00467D39" w:rsidRPr="008A10EE">
        <w:rPr>
          <w:rFonts w:cs="Times New Roman"/>
        </w:rPr>
        <w:t xml:space="preserve"> ini</w:t>
      </w:r>
      <w:r w:rsidRPr="008A10EE">
        <w:rPr>
          <w:rFonts w:cs="Times New Roman"/>
        </w:rPr>
        <w:t>.</w:t>
      </w:r>
    </w:p>
    <w:p w14:paraId="38B9E0AB" w14:textId="07F6D0D3" w:rsidR="0056753A" w:rsidRPr="008A10EE" w:rsidRDefault="00467D39" w:rsidP="0056753A">
      <w:pPr>
        <w:rPr>
          <w:rFonts w:cs="Times New Roman"/>
        </w:rPr>
      </w:pPr>
      <w:r w:rsidRPr="008A10EE">
        <w:rPr>
          <w:rFonts w:cs="Times New Roman"/>
        </w:rPr>
        <w:t>Observasi yang dilakukan oleh peneliti yaitu observas</w:t>
      </w:r>
      <w:r w:rsidR="00771EA8" w:rsidRPr="008A10EE">
        <w:rPr>
          <w:rFonts w:cs="Times New Roman"/>
        </w:rPr>
        <w:t>i</w:t>
      </w:r>
      <w:r w:rsidRPr="008A10EE">
        <w:rPr>
          <w:rFonts w:cs="Times New Roman"/>
        </w:rPr>
        <w:t xml:space="preserve"> tidak terstru</w:t>
      </w:r>
      <w:r w:rsidR="00771EA8" w:rsidRPr="008A10EE">
        <w:rPr>
          <w:rFonts w:cs="Times New Roman"/>
        </w:rPr>
        <w:t>k</w:t>
      </w:r>
      <w:r w:rsidRPr="008A10EE">
        <w:rPr>
          <w:rFonts w:cs="Times New Roman"/>
        </w:rPr>
        <w:t>tur</w:t>
      </w:r>
      <w:r w:rsidR="00771EA8" w:rsidRPr="008A10EE">
        <w:rPr>
          <w:rFonts w:cs="Times New Roman"/>
        </w:rPr>
        <w:t xml:space="preserve"> atau yang biasa disebut observasi eksperimental. peneliti tidak membatasi pengamatannya pada hal-hal tertentu saja. Peneliti mencatat seluruh informasi yang didapatkan pada saat pelaksanaan observasi</w:t>
      </w:r>
      <w:r w:rsidR="00B93A76">
        <w:rPr>
          <w:rFonts w:cs="Times New Roman"/>
        </w:rPr>
        <w:t xml:space="preserve"> pada  perguruan  tinggi  di Surabaya</w:t>
      </w:r>
      <w:r w:rsidR="00771EA8" w:rsidRPr="008A10EE">
        <w:rPr>
          <w:rFonts w:cs="Times New Roman"/>
        </w:rPr>
        <w:t>.</w:t>
      </w:r>
    </w:p>
    <w:p w14:paraId="3F24A92F" w14:textId="4B410A02" w:rsidR="0056753A" w:rsidRPr="008A10EE" w:rsidRDefault="0056753A" w:rsidP="0056753A">
      <w:pPr>
        <w:pStyle w:val="Heading3"/>
        <w:numPr>
          <w:ilvl w:val="2"/>
          <w:numId w:val="2"/>
        </w:numPr>
        <w:ind w:left="709"/>
        <w:rPr>
          <w:rFonts w:cs="Times New Roman"/>
        </w:rPr>
      </w:pPr>
      <w:bookmarkStart w:id="438" w:name="_Toc48471532"/>
      <w:r w:rsidRPr="008A10EE">
        <w:rPr>
          <w:rFonts w:cs="Times New Roman"/>
        </w:rPr>
        <w:t>Wawancara</w:t>
      </w:r>
      <w:bookmarkEnd w:id="438"/>
    </w:p>
    <w:p w14:paraId="6CE82CB8" w14:textId="77777777" w:rsidR="00F5529F" w:rsidRDefault="00D00415" w:rsidP="00771EA8">
      <w:pPr>
        <w:rPr>
          <w:rFonts w:cs="Times New Roman"/>
        </w:rPr>
      </w:pPr>
      <w:r w:rsidRPr="008A10EE">
        <w:rPr>
          <w:rFonts w:cs="Times New Roman"/>
        </w:rPr>
        <w:t xml:space="preserve">Wawancara pada penelitian ini yaitu peneliti melakukan pengumpulan data primer, dimana wawancara ini dilakukan terhadap </w:t>
      </w:r>
      <w:r w:rsidR="00401969" w:rsidRPr="008A10EE">
        <w:rPr>
          <w:rFonts w:cs="Times New Roman"/>
        </w:rPr>
        <w:t>38</w:t>
      </w:r>
      <w:r w:rsidRPr="008A10EE">
        <w:rPr>
          <w:rFonts w:cs="Times New Roman"/>
        </w:rPr>
        <w:t xml:space="preserve"> perguruan tinggi di Surabaya kepada masing-masing narasumber yang sudah dipilih oleh peneliti yaitu orang yang bertanggungjawab atau berkaitan erat dengan implementasi perangkat lunak sistem informasi pada masing-masing perguruan tinggi mereka.</w:t>
      </w:r>
    </w:p>
    <w:p w14:paraId="17E328E4" w14:textId="77777777" w:rsidR="00310697" w:rsidRDefault="00310697" w:rsidP="00771EA8">
      <w:pPr>
        <w:rPr>
          <w:rFonts w:cs="Times New Roman"/>
        </w:rPr>
      </w:pPr>
    </w:p>
    <w:p w14:paraId="1929DB27" w14:textId="7CA6D98C" w:rsidR="00771EA8" w:rsidRPr="008A10EE" w:rsidRDefault="00D00415" w:rsidP="00771EA8">
      <w:pPr>
        <w:rPr>
          <w:rFonts w:cs="Times New Roman"/>
        </w:rPr>
      </w:pPr>
      <w:r w:rsidRPr="008A10EE">
        <w:rPr>
          <w:rFonts w:cs="Times New Roman"/>
        </w:rPr>
        <w:t xml:space="preserve">Setelah kegiatan wawancara ini selesai dilakukan diharapkan akan terkumpul data tentang faktor-faktor yang berkontribusi </w:t>
      </w:r>
      <w:r w:rsidR="00F5529F">
        <w:rPr>
          <w:rFonts w:cs="Times New Roman"/>
        </w:rPr>
        <w:t xml:space="preserve">sebagai pendorong </w:t>
      </w:r>
      <w:r w:rsidR="00310697">
        <w:rPr>
          <w:rFonts w:cs="Times New Roman"/>
        </w:rPr>
        <w:t>bagi keberhasilan</w:t>
      </w:r>
      <w:r w:rsidR="00F5529F">
        <w:rPr>
          <w:rFonts w:cs="Times New Roman"/>
        </w:rPr>
        <w:t xml:space="preserve"> </w:t>
      </w:r>
      <w:r w:rsidRPr="008A10EE">
        <w:rPr>
          <w:rFonts w:cs="Times New Roman"/>
        </w:rPr>
        <w:t>implementasi perangkat lunak sistem informasi. Dan dari wawancara ini peneliti juga berharap dapat mengetahui faktor penghambat pada masing-masing perguruan tinggi saat implementasi dilakukan dengan tujuan menjadi data</w:t>
      </w:r>
      <w:r w:rsidR="00310697">
        <w:rPr>
          <w:rFonts w:cs="Times New Roman"/>
        </w:rPr>
        <w:t xml:space="preserve"> dan informasi</w:t>
      </w:r>
      <w:r w:rsidRPr="008A10EE">
        <w:rPr>
          <w:rFonts w:cs="Times New Roman"/>
        </w:rPr>
        <w:t xml:space="preserve"> pendukung dari faktor </w:t>
      </w:r>
      <w:r w:rsidR="00F5529F">
        <w:rPr>
          <w:rFonts w:cs="Times New Roman"/>
        </w:rPr>
        <w:t xml:space="preserve">pendorong </w:t>
      </w:r>
      <w:r w:rsidR="00310697">
        <w:rPr>
          <w:rFonts w:cs="Times New Roman"/>
        </w:rPr>
        <w:t xml:space="preserve">keberhasilan implementasi dan </w:t>
      </w:r>
      <w:r w:rsidRPr="008A10EE">
        <w:rPr>
          <w:rFonts w:cs="Times New Roman"/>
        </w:rPr>
        <w:t xml:space="preserve">sebagai kesimpulan serta saran bagi semua pihak ketika atau sedang melakukan </w:t>
      </w:r>
      <w:r w:rsidRPr="008A10EE">
        <w:rPr>
          <w:rFonts w:cs="Times New Roman"/>
        </w:rPr>
        <w:lastRenderedPageBreak/>
        <w:t xml:space="preserve">implementasi perangkat lunak untuk bisa mengatasi dan meminimalisir kegagalan implementasi yang mungkin saja akan terjadi. </w:t>
      </w:r>
    </w:p>
    <w:p w14:paraId="7B9EB0F2" w14:textId="078FAD22" w:rsidR="00EE3F9C" w:rsidRPr="008A10EE" w:rsidRDefault="007C1DA2" w:rsidP="00EE3F9C">
      <w:pPr>
        <w:pStyle w:val="Heading2"/>
        <w:numPr>
          <w:ilvl w:val="1"/>
          <w:numId w:val="5"/>
        </w:numPr>
        <w:ind w:hanging="720"/>
        <w:rPr>
          <w:rFonts w:cs="Times New Roman"/>
          <w:lang w:val="en-US"/>
        </w:rPr>
      </w:pPr>
      <w:bookmarkStart w:id="439" w:name="_Toc48471533"/>
      <w:r w:rsidRPr="008A10EE">
        <w:rPr>
          <w:rFonts w:cs="Times New Roman"/>
          <w:lang w:val="en-US"/>
        </w:rPr>
        <w:t>Tahap Pengolahan Data</w:t>
      </w:r>
      <w:r w:rsidR="00D00415" w:rsidRPr="008A10EE">
        <w:rPr>
          <w:rFonts w:cs="Times New Roman"/>
          <w:lang w:val="en-US"/>
        </w:rPr>
        <w:t xml:space="preserve"> dan Analisis</w:t>
      </w:r>
      <w:bookmarkEnd w:id="439"/>
    </w:p>
    <w:p w14:paraId="7045929D" w14:textId="116EF462" w:rsidR="000A3401" w:rsidRPr="008A10EE" w:rsidRDefault="00F93747" w:rsidP="00401969">
      <w:pPr>
        <w:rPr>
          <w:rFonts w:cs="Times New Roman"/>
          <w:lang w:val="en-US"/>
        </w:rPr>
      </w:pPr>
      <w:r>
        <w:rPr>
          <w:rFonts w:cs="Times New Roman"/>
          <w:lang w:val="en-US"/>
        </w:rPr>
        <w:t>Setelah data mentah dari kegiatan wawancara telah d</w:t>
      </w:r>
      <w:r w:rsidR="00310697">
        <w:rPr>
          <w:rFonts w:cs="Times New Roman"/>
          <w:lang w:val="en-US"/>
        </w:rPr>
        <w:t>idapat</w:t>
      </w:r>
      <w:r>
        <w:rPr>
          <w:rFonts w:cs="Times New Roman"/>
          <w:lang w:val="en-US"/>
        </w:rPr>
        <w:t xml:space="preserve">. </w:t>
      </w:r>
      <w:r w:rsidR="00D00415" w:rsidRPr="008A10EE">
        <w:rPr>
          <w:rFonts w:cs="Times New Roman"/>
          <w:lang w:val="en-US"/>
        </w:rPr>
        <w:t xml:space="preserve">Pada tahap pengolahan data dan analisis ini, data yang telah di peroleh dianalisis dengan cermat dan teliti, kemudian disusun dan dikategorikan secara sistematik lalu ditafsirkan berdasarkan </w:t>
      </w:r>
      <w:r w:rsidR="009D46BE" w:rsidRPr="008A10EE">
        <w:rPr>
          <w:rFonts w:cs="Times New Roman"/>
          <w:lang w:val="en-US"/>
        </w:rPr>
        <w:t xml:space="preserve">pengalaman, kerangka berpikir, dan persepsi peneliti. Untuk tahap pengolahan data ini peneliti memakai bantuan alat pengolah kualitatif yaitu </w:t>
      </w:r>
      <w:r w:rsidR="009D46BE" w:rsidRPr="008A10EE">
        <w:rPr>
          <w:rFonts w:cs="Times New Roman"/>
          <w:i/>
          <w:iCs/>
          <w:lang w:val="en-US"/>
        </w:rPr>
        <w:t xml:space="preserve">software </w:t>
      </w:r>
      <w:r w:rsidR="009D46BE" w:rsidRPr="008A10EE">
        <w:rPr>
          <w:rFonts w:cs="Times New Roman"/>
          <w:lang w:val="en-US"/>
        </w:rPr>
        <w:t>ATLAS.ti 8.</w:t>
      </w:r>
    </w:p>
    <w:p w14:paraId="5FACF49F" w14:textId="6C36F9B0" w:rsidR="00401969" w:rsidRDefault="00401969" w:rsidP="00401969">
      <w:pPr>
        <w:rPr>
          <w:rFonts w:cs="Times New Roman"/>
          <w:lang w:val="en-US"/>
        </w:rPr>
      </w:pPr>
    </w:p>
    <w:p w14:paraId="1415C748" w14:textId="5C3B5F08" w:rsidR="00F93747" w:rsidRPr="00F93747" w:rsidRDefault="00F93747" w:rsidP="00401969">
      <w:pPr>
        <w:rPr>
          <w:rFonts w:cs="Times New Roman"/>
          <w:lang w:val="en-US"/>
        </w:rPr>
      </w:pPr>
      <w:r>
        <w:rPr>
          <w:rFonts w:cs="Times New Roman"/>
          <w:lang w:val="en-US"/>
        </w:rPr>
        <w:t xml:space="preserve">Dari proses pengolahan data menggunakan bantuan </w:t>
      </w:r>
      <w:r>
        <w:rPr>
          <w:rFonts w:cs="Times New Roman"/>
          <w:i/>
          <w:iCs/>
          <w:lang w:val="en-US"/>
        </w:rPr>
        <w:t xml:space="preserve">Software </w:t>
      </w:r>
      <w:r>
        <w:rPr>
          <w:rFonts w:cs="Times New Roman"/>
          <w:lang w:val="en-US"/>
        </w:rPr>
        <w:t xml:space="preserve">ATLAS.ti </w:t>
      </w:r>
      <w:r w:rsidR="00DE3F35">
        <w:rPr>
          <w:rFonts w:cs="Times New Roman"/>
          <w:lang w:val="en-US"/>
        </w:rPr>
        <w:t xml:space="preserve">kemudian peneliti melakukan analisis </w:t>
      </w:r>
      <w:r w:rsidR="00DE3F35">
        <w:t>mendalam terhadap hasil klasifikasi dari data yang telah diolah yang kemudian</w:t>
      </w:r>
      <w:r>
        <w:rPr>
          <w:rFonts w:cs="Times New Roman"/>
          <w:lang w:val="en-US"/>
        </w:rPr>
        <w:t xml:space="preserve"> </w:t>
      </w:r>
      <w:r w:rsidR="00DE3F35">
        <w:rPr>
          <w:rFonts w:cs="Times New Roman"/>
          <w:lang w:val="en-US"/>
        </w:rPr>
        <w:t>meng</w:t>
      </w:r>
      <w:r>
        <w:rPr>
          <w:rFonts w:cs="Times New Roman"/>
          <w:lang w:val="en-US"/>
        </w:rPr>
        <w:t xml:space="preserve">hasilkan faktor pendorong </w:t>
      </w:r>
      <w:r w:rsidR="00004687">
        <w:rPr>
          <w:rFonts w:cs="Times New Roman"/>
          <w:lang w:val="en-US"/>
        </w:rPr>
        <w:t xml:space="preserve">bagi </w:t>
      </w:r>
      <w:r w:rsidR="00310697">
        <w:rPr>
          <w:rFonts w:cs="Times New Roman"/>
          <w:lang w:val="en-US"/>
        </w:rPr>
        <w:t xml:space="preserve">keberhasilan </w:t>
      </w:r>
      <w:r>
        <w:rPr>
          <w:rFonts w:cs="Times New Roman"/>
          <w:lang w:val="en-US"/>
        </w:rPr>
        <w:t xml:space="preserve">serta keterkaitan </w:t>
      </w:r>
      <w:r w:rsidR="00004687">
        <w:rPr>
          <w:rFonts w:cs="Times New Roman"/>
          <w:lang w:val="en-US"/>
        </w:rPr>
        <w:t xml:space="preserve">pengaruh antar </w:t>
      </w:r>
      <w:r>
        <w:rPr>
          <w:rFonts w:cs="Times New Roman"/>
          <w:lang w:val="en-US"/>
        </w:rPr>
        <w:t xml:space="preserve">faktor </w:t>
      </w:r>
      <w:r w:rsidR="00EB4555">
        <w:rPr>
          <w:rFonts w:cs="Times New Roman"/>
          <w:lang w:val="en-US"/>
        </w:rPr>
        <w:t xml:space="preserve">pendorong </w:t>
      </w:r>
      <w:r>
        <w:rPr>
          <w:rFonts w:cs="Times New Roman"/>
          <w:lang w:val="en-US"/>
        </w:rPr>
        <w:t xml:space="preserve">satu dengan lainnya </w:t>
      </w:r>
      <w:r w:rsidR="00004687">
        <w:rPr>
          <w:rFonts w:cs="Times New Roman"/>
          <w:lang w:val="en-US"/>
        </w:rPr>
        <w:t xml:space="preserve">bagi keberhasilan </w:t>
      </w:r>
      <w:r>
        <w:rPr>
          <w:rFonts w:cs="Times New Roman"/>
          <w:lang w:val="en-US"/>
        </w:rPr>
        <w:t>implementasi sistem informasi pada perguruan tinggi di Surabaya.</w:t>
      </w:r>
    </w:p>
    <w:p w14:paraId="7418EC88" w14:textId="71F2DF47" w:rsidR="000A3401" w:rsidRPr="008A10EE" w:rsidRDefault="000A3401" w:rsidP="000A3401">
      <w:pPr>
        <w:pStyle w:val="Heading2"/>
        <w:numPr>
          <w:ilvl w:val="1"/>
          <w:numId w:val="5"/>
        </w:numPr>
        <w:ind w:left="709" w:hanging="709"/>
        <w:rPr>
          <w:rFonts w:cs="Times New Roman"/>
          <w:lang w:val="en-US"/>
        </w:rPr>
      </w:pPr>
      <w:bookmarkStart w:id="440" w:name="_Toc48471534"/>
      <w:r w:rsidRPr="008A10EE">
        <w:rPr>
          <w:rFonts w:cs="Times New Roman"/>
          <w:lang w:val="en-US"/>
        </w:rPr>
        <w:t>Tahap</w:t>
      </w:r>
      <w:r w:rsidR="00401969" w:rsidRPr="008A10EE">
        <w:rPr>
          <w:rFonts w:cs="Times New Roman"/>
          <w:lang w:val="en-US"/>
        </w:rPr>
        <w:t xml:space="preserve"> Hasil, Pembah</w:t>
      </w:r>
      <w:r w:rsidR="00D712B2" w:rsidRPr="008A10EE">
        <w:rPr>
          <w:rFonts w:cs="Times New Roman"/>
          <w:lang w:val="en-US"/>
        </w:rPr>
        <w:t>a</w:t>
      </w:r>
      <w:r w:rsidR="00401969" w:rsidRPr="008A10EE">
        <w:rPr>
          <w:rFonts w:cs="Times New Roman"/>
          <w:lang w:val="en-US"/>
        </w:rPr>
        <w:t>san, dan Kesimpulan</w:t>
      </w:r>
      <w:bookmarkEnd w:id="440"/>
      <w:r w:rsidR="00401969" w:rsidRPr="008A10EE">
        <w:rPr>
          <w:rFonts w:cs="Times New Roman"/>
          <w:lang w:val="en-US"/>
        </w:rPr>
        <w:t xml:space="preserve"> </w:t>
      </w:r>
      <w:r w:rsidRPr="008A10EE">
        <w:rPr>
          <w:rFonts w:cs="Times New Roman"/>
          <w:lang w:val="en-US"/>
        </w:rPr>
        <w:tab/>
      </w:r>
    </w:p>
    <w:p w14:paraId="3E9D1FBF" w14:textId="77777777" w:rsidR="00F93747" w:rsidRDefault="00AB1C87" w:rsidP="000A3401">
      <w:pPr>
        <w:rPr>
          <w:rFonts w:cs="Times New Roman"/>
          <w:lang w:val="en-US"/>
        </w:rPr>
      </w:pPr>
      <w:r w:rsidRPr="008A10EE">
        <w:rPr>
          <w:rFonts w:cs="Times New Roman"/>
          <w:lang w:val="en-US"/>
        </w:rPr>
        <w:t>Tahap terakhir pada penelitian ini yaitu melakukan penarikan kesimpulan. Penarikan kesimpulan ini dilakukan untuk mencari pola, tema, hubungan, kesamaan, dan hal-hal yang sering muncul.</w:t>
      </w:r>
    </w:p>
    <w:p w14:paraId="6D343988" w14:textId="77777777" w:rsidR="00F93747" w:rsidRDefault="00F93747" w:rsidP="000A3401">
      <w:pPr>
        <w:rPr>
          <w:rFonts w:cs="Times New Roman"/>
          <w:lang w:val="en-US"/>
        </w:rPr>
      </w:pPr>
    </w:p>
    <w:p w14:paraId="5E402EA9" w14:textId="77777777" w:rsidR="009812D9" w:rsidRDefault="00AB1C87" w:rsidP="008D5A22">
      <w:pPr>
        <w:rPr>
          <w:rFonts w:cs="Times New Roman"/>
          <w:lang w:val="en-US"/>
        </w:rPr>
      </w:pPr>
      <w:r w:rsidRPr="008A10EE">
        <w:rPr>
          <w:rFonts w:cs="Times New Roman"/>
          <w:lang w:val="en-US"/>
        </w:rPr>
        <w:t xml:space="preserve">Kesimpulan ini masih bersifat kesimpulan awal, sehingga kesimpulan awal yang didapat ini harus divalidasi dengan cara mencari data baru atau mengkonsultasikannya dengan </w:t>
      </w:r>
      <w:r w:rsidRPr="008A10EE">
        <w:rPr>
          <w:rFonts w:cs="Times New Roman"/>
          <w:i/>
          <w:iCs/>
          <w:lang w:val="en-US"/>
        </w:rPr>
        <w:t>expert</w:t>
      </w:r>
      <w:r w:rsidRPr="008A10EE">
        <w:rPr>
          <w:rFonts w:cs="Times New Roman"/>
          <w:lang w:val="en-US"/>
        </w:rPr>
        <w:t xml:space="preserve"> atau orang yang ahli sesuai dengan bidang dari topik yang sedang diteliti ini. Setelah data bertambah dan analisis dilakukan secara terus menerus hingga datanya menjadi jenuh, maka kesimpulan akan menjadi semakin </w:t>
      </w:r>
      <w:r w:rsidRPr="008A10EE">
        <w:rPr>
          <w:rFonts w:cs="Times New Roman"/>
          <w:i/>
          <w:iCs/>
          <w:lang w:val="en-US"/>
        </w:rPr>
        <w:t>grounded</w:t>
      </w:r>
      <w:r w:rsidRPr="008A10EE">
        <w:rPr>
          <w:rFonts w:cs="Times New Roman"/>
          <w:lang w:val="en-US"/>
        </w:rPr>
        <w:t xml:space="preserve"> dan akan menjadi kesimpulan akhir.</w:t>
      </w:r>
      <w:r w:rsidR="009812D9">
        <w:rPr>
          <w:rFonts w:cs="Times New Roman"/>
          <w:lang w:val="en-US"/>
        </w:rPr>
        <w:t xml:space="preserve"> </w:t>
      </w:r>
      <w:r w:rsidRPr="008A10EE">
        <w:rPr>
          <w:rFonts w:cs="Times New Roman"/>
          <w:lang w:val="en-US"/>
        </w:rPr>
        <w:t xml:space="preserve">Sebelum peneliti sampai pada kesimpulan akhir, peneliti harus melakukan pengujian terhadap keabsahan data. Hal ini bertujuan agar data yang menjadi </w:t>
      </w:r>
      <w:r w:rsidRPr="008A10EE">
        <w:rPr>
          <w:rFonts w:cs="Times New Roman"/>
          <w:lang w:val="en-US"/>
        </w:rPr>
        <w:lastRenderedPageBreak/>
        <w:t>landasan dalam penarikan kesimpulan akhir adalah data yang benar-benar valid.</w:t>
      </w:r>
    </w:p>
    <w:p w14:paraId="59CDC602" w14:textId="77777777" w:rsidR="009812D9" w:rsidRDefault="009812D9" w:rsidP="008D5A22">
      <w:pPr>
        <w:rPr>
          <w:rFonts w:cs="Times New Roman"/>
          <w:lang w:val="en-US"/>
        </w:rPr>
      </w:pPr>
    </w:p>
    <w:p w14:paraId="71E5F455" w14:textId="77777777" w:rsidR="00AD4D3F" w:rsidRDefault="009812D9" w:rsidP="00AD4D3F">
      <w:pPr>
        <w:rPr>
          <w:rFonts w:cs="Times New Roman"/>
          <w:sz w:val="24"/>
          <w:lang w:val="id-ID"/>
        </w:rPr>
      </w:pPr>
      <w:r>
        <w:rPr>
          <w:rFonts w:cs="Times New Roman"/>
          <w:lang w:val="en-US"/>
        </w:rPr>
        <w:t xml:space="preserve">Setelah berdiskusi dan mengkonsultasikan hasil akhir kepada </w:t>
      </w:r>
      <w:r w:rsidRPr="009812D9">
        <w:rPr>
          <w:rFonts w:cs="Times New Roman"/>
          <w:i/>
          <w:iCs/>
          <w:lang w:val="en-US"/>
        </w:rPr>
        <w:t>expert</w:t>
      </w:r>
      <w:r>
        <w:rPr>
          <w:rFonts w:cs="Times New Roman"/>
          <w:lang w:val="en-US"/>
        </w:rPr>
        <w:t xml:space="preserve">, </w:t>
      </w:r>
      <w:r w:rsidR="00A159E1" w:rsidRPr="008A10EE">
        <w:rPr>
          <w:rFonts w:cs="Times New Roman"/>
          <w:lang w:val="en-US"/>
        </w:rPr>
        <w:t xml:space="preserve">peneliti </w:t>
      </w:r>
      <w:r>
        <w:rPr>
          <w:rFonts w:cs="Times New Roman"/>
          <w:lang w:val="en-US"/>
        </w:rPr>
        <w:t>kemudian mendapatkan</w:t>
      </w:r>
      <w:r w:rsidR="00A159E1" w:rsidRPr="008A10EE">
        <w:rPr>
          <w:rFonts w:cs="Times New Roman"/>
          <w:lang w:val="en-US"/>
        </w:rPr>
        <w:t xml:space="preserve"> kesimpulan akhir dari temuan yang telah didapat yaitu penentuan faktor</w:t>
      </w:r>
      <w:r w:rsidR="00004687">
        <w:rPr>
          <w:rFonts w:cs="Times New Roman"/>
          <w:lang w:val="en-US"/>
        </w:rPr>
        <w:t xml:space="preserve"> </w:t>
      </w:r>
      <w:r>
        <w:rPr>
          <w:rFonts w:cs="Times New Roman"/>
          <w:szCs w:val="24"/>
        </w:rPr>
        <w:t>pendorong</w:t>
      </w:r>
      <w:r w:rsidR="00004687">
        <w:rPr>
          <w:rFonts w:cs="Times New Roman"/>
          <w:szCs w:val="24"/>
        </w:rPr>
        <w:t xml:space="preserve"> bagi keberhasilan</w:t>
      </w:r>
      <w:r w:rsidR="00EB4555">
        <w:rPr>
          <w:rFonts w:cs="Times New Roman"/>
          <w:szCs w:val="24"/>
        </w:rPr>
        <w:t xml:space="preserve"> </w:t>
      </w:r>
      <w:r w:rsidR="00A159E1" w:rsidRPr="008A10EE">
        <w:rPr>
          <w:rFonts w:cs="Times New Roman"/>
          <w:szCs w:val="24"/>
        </w:rPr>
        <w:t>implementasi sistem informasi pada perguruan tinggi di Surabaya</w:t>
      </w:r>
      <w:r>
        <w:rPr>
          <w:rFonts w:cs="Times New Roman"/>
          <w:szCs w:val="24"/>
        </w:rPr>
        <w:t xml:space="preserve"> serta </w:t>
      </w:r>
      <w:r w:rsidR="00004687">
        <w:rPr>
          <w:rFonts w:cs="Times New Roman"/>
          <w:szCs w:val="24"/>
        </w:rPr>
        <w:t xml:space="preserve">keterkaitan pengaruh </w:t>
      </w:r>
      <w:r>
        <w:rPr>
          <w:rFonts w:cs="Times New Roman"/>
          <w:szCs w:val="24"/>
        </w:rPr>
        <w:t xml:space="preserve">antar faktor </w:t>
      </w:r>
      <w:r w:rsidR="00EB4555">
        <w:rPr>
          <w:rFonts w:cs="Times New Roman"/>
          <w:szCs w:val="24"/>
        </w:rPr>
        <w:t>pendorong</w:t>
      </w:r>
      <w:r w:rsidR="00004687">
        <w:rPr>
          <w:rFonts w:cs="Times New Roman"/>
          <w:szCs w:val="24"/>
        </w:rPr>
        <w:t xml:space="preserve"> satu dengan faktor lainnya</w:t>
      </w:r>
      <w:r>
        <w:rPr>
          <w:rFonts w:cs="Times New Roman"/>
          <w:szCs w:val="24"/>
        </w:rPr>
        <w:t xml:space="preserve">. Kemudian peneliti juga memberikan rekomendasi bagi </w:t>
      </w:r>
      <w:r w:rsidR="00004687">
        <w:rPr>
          <w:rFonts w:cs="Times New Roman"/>
          <w:szCs w:val="24"/>
        </w:rPr>
        <w:t xml:space="preserve">perguruan tinggi besar dan kecil </w:t>
      </w:r>
      <w:r>
        <w:rPr>
          <w:rFonts w:cs="Times New Roman"/>
          <w:szCs w:val="24"/>
        </w:rPr>
        <w:t xml:space="preserve">hasil temuan pada kegiatan wawancara dan diskusi  dengan  </w:t>
      </w:r>
      <w:r>
        <w:rPr>
          <w:rFonts w:cs="Times New Roman"/>
          <w:i/>
          <w:iCs/>
          <w:szCs w:val="24"/>
        </w:rPr>
        <w:t>expert</w:t>
      </w:r>
      <w:r>
        <w:rPr>
          <w:rFonts w:cs="Times New Roman"/>
          <w:szCs w:val="24"/>
        </w:rPr>
        <w:t xml:space="preserve">  bagi  perguruan  tinggi </w:t>
      </w:r>
      <w:r w:rsidR="00B226EE">
        <w:rPr>
          <w:rFonts w:cs="Times New Roman"/>
          <w:szCs w:val="24"/>
        </w:rPr>
        <w:t xml:space="preserve"> khususnya di</w:t>
      </w:r>
      <w:r>
        <w:rPr>
          <w:rFonts w:cs="Times New Roman"/>
          <w:szCs w:val="24"/>
        </w:rPr>
        <w:t xml:space="preserve"> Suraba</w:t>
      </w:r>
      <w:r w:rsidR="00AD4D3F">
        <w:rPr>
          <w:rFonts w:cs="Times New Roman"/>
          <w:szCs w:val="24"/>
        </w:rPr>
        <w:t>ya.</w:t>
      </w:r>
      <w:bookmarkStart w:id="441" w:name="_Toc503887009"/>
      <w:bookmarkStart w:id="442" w:name="_Toc24484811"/>
      <w:r w:rsidR="00AD4D3F" w:rsidRPr="006B432C">
        <w:rPr>
          <w:rFonts w:cs="Times New Roman"/>
          <w:sz w:val="24"/>
          <w:lang w:val="id-ID"/>
        </w:rPr>
        <w:t xml:space="preserve"> </w:t>
      </w:r>
    </w:p>
    <w:p w14:paraId="03D7B800" w14:textId="77777777" w:rsidR="00AD4D3F" w:rsidRDefault="00AD4D3F">
      <w:pPr>
        <w:spacing w:line="360" w:lineRule="auto"/>
        <w:rPr>
          <w:rFonts w:cs="Times New Roman"/>
          <w:sz w:val="24"/>
          <w:lang w:val="id-ID"/>
        </w:rPr>
      </w:pPr>
      <w:r>
        <w:rPr>
          <w:rFonts w:cs="Times New Roman"/>
          <w:sz w:val="24"/>
          <w:lang w:val="id-ID"/>
        </w:rPr>
        <w:br w:type="page"/>
      </w:r>
    </w:p>
    <w:p w14:paraId="61F948F6" w14:textId="77777777" w:rsidR="00AC26FE" w:rsidRDefault="00AC26FE" w:rsidP="00AD4D3F">
      <w:pPr>
        <w:pStyle w:val="Heading1"/>
        <w:rPr>
          <w:noProof/>
          <w:lang w:val="id-ID"/>
        </w:rPr>
        <w:sectPr w:rsidR="00AC26FE" w:rsidSect="00AC26FE">
          <w:pgSz w:w="8420" w:h="11907"/>
          <w:pgMar w:top="1134" w:right="1134" w:bottom="1134" w:left="1701" w:header="720" w:footer="720" w:gutter="0"/>
          <w:cols w:space="720"/>
          <w:titlePg/>
          <w:docGrid w:linePitch="360"/>
        </w:sectPr>
      </w:pPr>
    </w:p>
    <w:p w14:paraId="6D69CAB4" w14:textId="77F736AB" w:rsidR="00E12F39" w:rsidRPr="008A10EE" w:rsidRDefault="006E0207" w:rsidP="00AD4D3F">
      <w:pPr>
        <w:pStyle w:val="Heading1"/>
        <w:rPr>
          <w:noProof/>
          <w:lang w:val="id-ID"/>
        </w:rPr>
      </w:pPr>
      <w:bookmarkStart w:id="443" w:name="_Toc48471535"/>
      <w:r w:rsidRPr="008A10EE">
        <w:rPr>
          <w:noProof/>
          <w:lang w:val="id-ID"/>
        </w:rPr>
        <w:lastRenderedPageBreak/>
        <w:t>BAB IV</w:t>
      </w:r>
      <w:r w:rsidRPr="008A10EE">
        <w:rPr>
          <w:noProof/>
          <w:lang w:val="id-ID"/>
        </w:rPr>
        <w:br/>
        <w:t>PERANCANGAN</w:t>
      </w:r>
      <w:bookmarkStart w:id="444" w:name="_Toc26209288"/>
      <w:bookmarkStart w:id="445" w:name="_Toc26211687"/>
      <w:bookmarkStart w:id="446" w:name="_Toc26521553"/>
      <w:bookmarkStart w:id="447" w:name="_Toc27063071"/>
      <w:bookmarkStart w:id="448" w:name="_Toc27235968"/>
      <w:bookmarkStart w:id="449" w:name="_Toc30367104"/>
      <w:bookmarkStart w:id="450" w:name="_Toc31289395"/>
      <w:bookmarkEnd w:id="441"/>
      <w:bookmarkEnd w:id="442"/>
      <w:bookmarkEnd w:id="443"/>
      <w:bookmarkEnd w:id="444"/>
      <w:bookmarkEnd w:id="445"/>
      <w:bookmarkEnd w:id="446"/>
      <w:bookmarkEnd w:id="447"/>
      <w:bookmarkEnd w:id="448"/>
      <w:bookmarkEnd w:id="449"/>
      <w:bookmarkEnd w:id="450"/>
    </w:p>
    <w:p w14:paraId="1A7AA03B" w14:textId="2BBECF4D" w:rsidR="0091399A" w:rsidRPr="008A10EE" w:rsidRDefault="0091399A" w:rsidP="007A5824">
      <w:pPr>
        <w:pStyle w:val="Heading1"/>
        <w:numPr>
          <w:ilvl w:val="0"/>
          <w:numId w:val="5"/>
        </w:numPr>
        <w:rPr>
          <w:rFonts w:cs="Times New Roman"/>
          <w:lang w:val="en-US"/>
        </w:rPr>
      </w:pPr>
      <w:bookmarkStart w:id="451" w:name="_Toc48157273"/>
      <w:bookmarkStart w:id="452" w:name="_Toc48471536"/>
      <w:bookmarkEnd w:id="451"/>
      <w:bookmarkEnd w:id="452"/>
    </w:p>
    <w:p w14:paraId="4648B044" w14:textId="0D574CEF" w:rsidR="00F74FA7" w:rsidRPr="008A10EE" w:rsidRDefault="009D163A" w:rsidP="00F74FA7">
      <w:pPr>
        <w:rPr>
          <w:rFonts w:cs="Times New Roman"/>
          <w:lang w:val="id-ID"/>
        </w:rPr>
      </w:pPr>
      <w:r w:rsidRPr="008A10EE">
        <w:rPr>
          <w:rFonts w:cs="Times New Roman"/>
          <w:lang w:val="id-ID"/>
        </w:rPr>
        <w:t>Pada bab ini akan dijelaskan mengenai proses perancangan penelitian tugas akhir. Proses perancangan ini dilakukan agar dapat menjadi panduan dalam mengerjakan penelitian Tugas Akhir. Mengacu pada bab sebelumnya yaitu pada metodologi penelitian tahap selanjutnya adalah mulai merencanakan penelitian secara teknis. Rancangan penelitian ini terdiri dari persiapan instrument untuk pengumpulan data, strategi pemilihan sampel jika objek belum ditentukan, penyelesaian masalah jika muncul dalam penelitian, penyesuaian metodologi atau perubahan jika diperlukan, serta rencana untuk mempersiapkan data untuk selanjutnya dianalisis</w:t>
      </w:r>
      <w:r w:rsidR="00F74FA7" w:rsidRPr="008A10EE">
        <w:rPr>
          <w:rFonts w:cs="Times New Roman"/>
          <w:lang w:val="id-ID"/>
        </w:rPr>
        <w:t>.</w:t>
      </w:r>
    </w:p>
    <w:p w14:paraId="6D9F0567" w14:textId="77777777" w:rsidR="00F74FA7" w:rsidRPr="008A10EE" w:rsidRDefault="00F74FA7" w:rsidP="00F64C85">
      <w:pPr>
        <w:pStyle w:val="ListParagraph"/>
        <w:keepNext/>
        <w:keepLines/>
        <w:numPr>
          <w:ilvl w:val="0"/>
          <w:numId w:val="12"/>
        </w:numPr>
        <w:spacing w:before="40"/>
        <w:outlineLvl w:val="1"/>
        <w:rPr>
          <w:rFonts w:eastAsiaTheme="majorEastAsia" w:cs="Times New Roman"/>
          <w:b/>
          <w:vanish/>
          <w:color w:val="000000" w:themeColor="text1"/>
          <w:szCs w:val="26"/>
          <w:lang w:val="id-ID"/>
        </w:rPr>
      </w:pPr>
      <w:bookmarkStart w:id="453" w:name="_Toc517955717"/>
      <w:bookmarkStart w:id="454" w:name="_Toc517956122"/>
      <w:bookmarkStart w:id="455" w:name="_Toc517956702"/>
      <w:bookmarkStart w:id="456" w:name="_Toc518562333"/>
      <w:bookmarkStart w:id="457" w:name="_Toc24484812"/>
      <w:bookmarkStart w:id="458" w:name="_Toc25852713"/>
      <w:bookmarkStart w:id="459" w:name="_Toc26177582"/>
      <w:bookmarkStart w:id="460" w:name="_Toc26209289"/>
      <w:bookmarkStart w:id="461" w:name="_Toc26211567"/>
      <w:bookmarkStart w:id="462" w:name="_Toc26211688"/>
      <w:bookmarkStart w:id="463" w:name="_Toc26252441"/>
      <w:bookmarkStart w:id="464" w:name="_Toc26475744"/>
      <w:bookmarkStart w:id="465" w:name="_Toc26485042"/>
      <w:bookmarkStart w:id="466" w:name="_Toc26521234"/>
      <w:bookmarkStart w:id="467" w:name="_Toc26521554"/>
      <w:bookmarkStart w:id="468" w:name="_Toc26902717"/>
      <w:bookmarkStart w:id="469" w:name="_Toc27033132"/>
      <w:bookmarkStart w:id="470" w:name="_Toc27063072"/>
      <w:bookmarkStart w:id="471" w:name="_Toc27235969"/>
      <w:bookmarkStart w:id="472" w:name="_Toc29815639"/>
      <w:bookmarkStart w:id="473" w:name="_Toc29820521"/>
      <w:bookmarkStart w:id="474" w:name="_Toc30017184"/>
      <w:bookmarkStart w:id="475" w:name="_Toc30367105"/>
      <w:bookmarkStart w:id="476" w:name="_Toc31289396"/>
      <w:bookmarkStart w:id="477" w:name="_Toc42950569"/>
      <w:bookmarkStart w:id="478" w:name="_Toc42955243"/>
      <w:bookmarkStart w:id="479" w:name="_Toc43147590"/>
      <w:bookmarkStart w:id="480" w:name="_Toc44009960"/>
      <w:bookmarkStart w:id="481" w:name="_Toc44314528"/>
      <w:bookmarkStart w:id="482" w:name="_Toc44314653"/>
      <w:bookmarkStart w:id="483" w:name="_Toc44314778"/>
      <w:bookmarkStart w:id="484" w:name="_Toc44314903"/>
      <w:bookmarkStart w:id="485" w:name="_Toc44346565"/>
      <w:bookmarkStart w:id="486" w:name="_Toc45104524"/>
      <w:bookmarkStart w:id="487" w:name="_Toc45106907"/>
      <w:bookmarkStart w:id="488" w:name="_Toc45107024"/>
      <w:bookmarkStart w:id="489" w:name="_Toc45107147"/>
      <w:bookmarkStart w:id="490" w:name="_Toc45107264"/>
      <w:bookmarkStart w:id="491" w:name="_Toc45107381"/>
      <w:bookmarkStart w:id="492" w:name="_Toc45107498"/>
      <w:bookmarkStart w:id="493" w:name="_Toc45107615"/>
      <w:bookmarkStart w:id="494" w:name="_Toc45107732"/>
      <w:bookmarkStart w:id="495" w:name="_Toc45107849"/>
      <w:bookmarkStart w:id="496" w:name="_Toc45107966"/>
      <w:bookmarkStart w:id="497" w:name="_Toc45108083"/>
      <w:bookmarkStart w:id="498" w:name="_Toc45108200"/>
      <w:bookmarkStart w:id="499" w:name="_Toc45128266"/>
      <w:bookmarkStart w:id="500" w:name="_Toc45129652"/>
      <w:bookmarkStart w:id="501" w:name="_Toc45129772"/>
      <w:bookmarkStart w:id="502" w:name="_Toc45129959"/>
      <w:bookmarkStart w:id="503" w:name="_Toc45492855"/>
      <w:bookmarkStart w:id="504" w:name="_Toc45541349"/>
      <w:bookmarkStart w:id="505" w:name="_Toc45746398"/>
      <w:bookmarkStart w:id="506" w:name="_Toc45911322"/>
      <w:bookmarkStart w:id="507" w:name="_Toc45964590"/>
      <w:bookmarkStart w:id="508" w:name="_Toc45964731"/>
      <w:bookmarkStart w:id="509" w:name="_Toc46103505"/>
      <w:bookmarkStart w:id="510" w:name="_Toc47792112"/>
      <w:bookmarkStart w:id="511" w:name="_Toc48039305"/>
      <w:bookmarkStart w:id="512" w:name="_Toc48119799"/>
      <w:bookmarkStart w:id="513" w:name="_Toc48123816"/>
      <w:bookmarkStart w:id="514" w:name="_Toc48123921"/>
      <w:bookmarkStart w:id="515" w:name="_Toc48157274"/>
      <w:bookmarkStart w:id="516" w:name="_Toc48158205"/>
      <w:bookmarkStart w:id="517" w:name="_Toc48160587"/>
      <w:bookmarkStart w:id="518" w:name="_Toc48163436"/>
      <w:bookmarkStart w:id="519" w:name="_Toc48256502"/>
      <w:bookmarkStart w:id="520" w:name="_Toc48259464"/>
      <w:bookmarkStart w:id="521" w:name="_Toc48471537"/>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14:paraId="089F456B" w14:textId="77777777" w:rsidR="00F74FA7" w:rsidRPr="008A10EE" w:rsidRDefault="00F74FA7" w:rsidP="00F64C85">
      <w:pPr>
        <w:pStyle w:val="ListParagraph"/>
        <w:keepNext/>
        <w:keepLines/>
        <w:numPr>
          <w:ilvl w:val="0"/>
          <w:numId w:val="12"/>
        </w:numPr>
        <w:spacing w:before="40"/>
        <w:outlineLvl w:val="1"/>
        <w:rPr>
          <w:rFonts w:eastAsiaTheme="majorEastAsia" w:cs="Times New Roman"/>
          <w:b/>
          <w:vanish/>
          <w:color w:val="000000" w:themeColor="text1"/>
          <w:szCs w:val="26"/>
          <w:lang w:val="id-ID"/>
        </w:rPr>
      </w:pPr>
      <w:bookmarkStart w:id="522" w:name="_Toc517955718"/>
      <w:bookmarkStart w:id="523" w:name="_Toc517956123"/>
      <w:bookmarkStart w:id="524" w:name="_Toc517956703"/>
      <w:bookmarkStart w:id="525" w:name="_Toc518562334"/>
      <w:bookmarkStart w:id="526" w:name="_Toc24484813"/>
      <w:bookmarkStart w:id="527" w:name="_Toc25852714"/>
      <w:bookmarkStart w:id="528" w:name="_Toc26177583"/>
      <w:bookmarkStart w:id="529" w:name="_Toc26209290"/>
      <w:bookmarkStart w:id="530" w:name="_Toc26211568"/>
      <w:bookmarkStart w:id="531" w:name="_Toc26211689"/>
      <w:bookmarkStart w:id="532" w:name="_Toc26252442"/>
      <w:bookmarkStart w:id="533" w:name="_Toc26475745"/>
      <w:bookmarkStart w:id="534" w:name="_Toc26485043"/>
      <w:bookmarkStart w:id="535" w:name="_Toc26521235"/>
      <w:bookmarkStart w:id="536" w:name="_Toc26521555"/>
      <w:bookmarkStart w:id="537" w:name="_Toc26902718"/>
      <w:bookmarkStart w:id="538" w:name="_Toc27033133"/>
      <w:bookmarkStart w:id="539" w:name="_Toc27063073"/>
      <w:bookmarkStart w:id="540" w:name="_Toc27235970"/>
      <w:bookmarkStart w:id="541" w:name="_Toc29815640"/>
      <w:bookmarkStart w:id="542" w:name="_Toc29820522"/>
      <w:bookmarkStart w:id="543" w:name="_Toc30017185"/>
      <w:bookmarkStart w:id="544" w:name="_Toc30367106"/>
      <w:bookmarkStart w:id="545" w:name="_Toc31289397"/>
      <w:bookmarkStart w:id="546" w:name="_Toc42950570"/>
      <w:bookmarkStart w:id="547" w:name="_Toc42955244"/>
      <w:bookmarkStart w:id="548" w:name="_Toc43147591"/>
      <w:bookmarkStart w:id="549" w:name="_Toc44009961"/>
      <w:bookmarkStart w:id="550" w:name="_Toc44314529"/>
      <w:bookmarkStart w:id="551" w:name="_Toc44314654"/>
      <w:bookmarkStart w:id="552" w:name="_Toc44314779"/>
      <w:bookmarkStart w:id="553" w:name="_Toc44314904"/>
      <w:bookmarkStart w:id="554" w:name="_Toc44346566"/>
      <w:bookmarkStart w:id="555" w:name="_Toc45104525"/>
      <w:bookmarkStart w:id="556" w:name="_Toc45106908"/>
      <w:bookmarkStart w:id="557" w:name="_Toc45107025"/>
      <w:bookmarkStart w:id="558" w:name="_Toc45107148"/>
      <w:bookmarkStart w:id="559" w:name="_Toc45107265"/>
      <w:bookmarkStart w:id="560" w:name="_Toc45107382"/>
      <w:bookmarkStart w:id="561" w:name="_Toc45107499"/>
      <w:bookmarkStart w:id="562" w:name="_Toc45107616"/>
      <w:bookmarkStart w:id="563" w:name="_Toc45107733"/>
      <w:bookmarkStart w:id="564" w:name="_Toc45107850"/>
      <w:bookmarkStart w:id="565" w:name="_Toc45107967"/>
      <w:bookmarkStart w:id="566" w:name="_Toc45108084"/>
      <w:bookmarkStart w:id="567" w:name="_Toc45108201"/>
      <w:bookmarkStart w:id="568" w:name="_Toc45128267"/>
      <w:bookmarkStart w:id="569" w:name="_Toc45129653"/>
      <w:bookmarkStart w:id="570" w:name="_Toc45129773"/>
      <w:bookmarkStart w:id="571" w:name="_Toc45129960"/>
      <w:bookmarkStart w:id="572" w:name="_Toc45492856"/>
      <w:bookmarkStart w:id="573" w:name="_Toc45541350"/>
      <w:bookmarkStart w:id="574" w:name="_Toc45746399"/>
      <w:bookmarkStart w:id="575" w:name="_Toc45911323"/>
      <w:bookmarkStart w:id="576" w:name="_Toc45964591"/>
      <w:bookmarkStart w:id="577" w:name="_Toc45964732"/>
      <w:bookmarkStart w:id="578" w:name="_Toc46103506"/>
      <w:bookmarkStart w:id="579" w:name="_Toc47792113"/>
      <w:bookmarkStart w:id="580" w:name="_Toc48039306"/>
      <w:bookmarkStart w:id="581" w:name="_Toc48119800"/>
      <w:bookmarkStart w:id="582" w:name="_Toc48123817"/>
      <w:bookmarkStart w:id="583" w:name="_Toc48123922"/>
      <w:bookmarkStart w:id="584" w:name="_Toc48157275"/>
      <w:bookmarkStart w:id="585" w:name="_Toc48158206"/>
      <w:bookmarkStart w:id="586" w:name="_Toc48160588"/>
      <w:bookmarkStart w:id="587" w:name="_Toc48163437"/>
      <w:bookmarkStart w:id="588" w:name="_Toc48256503"/>
      <w:bookmarkStart w:id="589" w:name="_Toc48259465"/>
      <w:bookmarkStart w:id="590" w:name="_Toc48471538"/>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p>
    <w:p w14:paraId="6136DD3B" w14:textId="77777777" w:rsidR="00F74FA7" w:rsidRPr="008A10EE" w:rsidRDefault="00F74FA7" w:rsidP="00F64C85">
      <w:pPr>
        <w:pStyle w:val="ListParagraph"/>
        <w:keepNext/>
        <w:keepLines/>
        <w:numPr>
          <w:ilvl w:val="0"/>
          <w:numId w:val="12"/>
        </w:numPr>
        <w:spacing w:before="40"/>
        <w:outlineLvl w:val="1"/>
        <w:rPr>
          <w:rFonts w:eastAsiaTheme="majorEastAsia" w:cs="Times New Roman"/>
          <w:b/>
          <w:vanish/>
          <w:color w:val="000000" w:themeColor="text1"/>
          <w:szCs w:val="26"/>
          <w:lang w:val="id-ID"/>
        </w:rPr>
      </w:pPr>
      <w:bookmarkStart w:id="591" w:name="_Toc517955719"/>
      <w:bookmarkStart w:id="592" w:name="_Toc517956124"/>
      <w:bookmarkStart w:id="593" w:name="_Toc517956704"/>
      <w:bookmarkStart w:id="594" w:name="_Toc518562335"/>
      <w:bookmarkStart w:id="595" w:name="_Toc24484814"/>
      <w:bookmarkStart w:id="596" w:name="_Toc25852715"/>
      <w:bookmarkStart w:id="597" w:name="_Toc26177584"/>
      <w:bookmarkStart w:id="598" w:name="_Toc26209291"/>
      <w:bookmarkStart w:id="599" w:name="_Toc26211569"/>
      <w:bookmarkStart w:id="600" w:name="_Toc26211690"/>
      <w:bookmarkStart w:id="601" w:name="_Toc26252443"/>
      <w:bookmarkStart w:id="602" w:name="_Toc26475746"/>
      <w:bookmarkStart w:id="603" w:name="_Toc26485044"/>
      <w:bookmarkStart w:id="604" w:name="_Toc26521236"/>
      <w:bookmarkStart w:id="605" w:name="_Toc26521556"/>
      <w:bookmarkStart w:id="606" w:name="_Toc26902719"/>
      <w:bookmarkStart w:id="607" w:name="_Toc27033134"/>
      <w:bookmarkStart w:id="608" w:name="_Toc27063074"/>
      <w:bookmarkStart w:id="609" w:name="_Toc27235971"/>
      <w:bookmarkStart w:id="610" w:name="_Toc29815641"/>
      <w:bookmarkStart w:id="611" w:name="_Toc29820523"/>
      <w:bookmarkStart w:id="612" w:name="_Toc30017186"/>
      <w:bookmarkStart w:id="613" w:name="_Toc30367107"/>
      <w:bookmarkStart w:id="614" w:name="_Toc31289398"/>
      <w:bookmarkStart w:id="615" w:name="_Toc42950571"/>
      <w:bookmarkStart w:id="616" w:name="_Toc42955245"/>
      <w:bookmarkStart w:id="617" w:name="_Toc43147592"/>
      <w:bookmarkStart w:id="618" w:name="_Toc44009962"/>
      <w:bookmarkStart w:id="619" w:name="_Toc44314530"/>
      <w:bookmarkStart w:id="620" w:name="_Toc44314655"/>
      <w:bookmarkStart w:id="621" w:name="_Toc44314780"/>
      <w:bookmarkStart w:id="622" w:name="_Toc44314905"/>
      <w:bookmarkStart w:id="623" w:name="_Toc44346567"/>
      <w:bookmarkStart w:id="624" w:name="_Toc45104526"/>
      <w:bookmarkStart w:id="625" w:name="_Toc45106909"/>
      <w:bookmarkStart w:id="626" w:name="_Toc45107026"/>
      <w:bookmarkStart w:id="627" w:name="_Toc45107149"/>
      <w:bookmarkStart w:id="628" w:name="_Toc45107266"/>
      <w:bookmarkStart w:id="629" w:name="_Toc45107383"/>
      <w:bookmarkStart w:id="630" w:name="_Toc45107500"/>
      <w:bookmarkStart w:id="631" w:name="_Toc45107617"/>
      <w:bookmarkStart w:id="632" w:name="_Toc45107734"/>
      <w:bookmarkStart w:id="633" w:name="_Toc45107851"/>
      <w:bookmarkStart w:id="634" w:name="_Toc45107968"/>
      <w:bookmarkStart w:id="635" w:name="_Toc45108085"/>
      <w:bookmarkStart w:id="636" w:name="_Toc45108202"/>
      <w:bookmarkStart w:id="637" w:name="_Toc45128268"/>
      <w:bookmarkStart w:id="638" w:name="_Toc45129654"/>
      <w:bookmarkStart w:id="639" w:name="_Toc45129774"/>
      <w:bookmarkStart w:id="640" w:name="_Toc45129961"/>
      <w:bookmarkStart w:id="641" w:name="_Toc45492857"/>
      <w:bookmarkStart w:id="642" w:name="_Toc45541351"/>
      <w:bookmarkStart w:id="643" w:name="_Toc45746400"/>
      <w:bookmarkStart w:id="644" w:name="_Toc45911324"/>
      <w:bookmarkStart w:id="645" w:name="_Toc45964592"/>
      <w:bookmarkStart w:id="646" w:name="_Toc45964733"/>
      <w:bookmarkStart w:id="647" w:name="_Toc46103507"/>
      <w:bookmarkStart w:id="648" w:name="_Toc47792114"/>
      <w:bookmarkStart w:id="649" w:name="_Toc48039307"/>
      <w:bookmarkStart w:id="650" w:name="_Toc48119801"/>
      <w:bookmarkStart w:id="651" w:name="_Toc48123818"/>
      <w:bookmarkStart w:id="652" w:name="_Toc48123923"/>
      <w:bookmarkStart w:id="653" w:name="_Toc48157276"/>
      <w:bookmarkStart w:id="654" w:name="_Toc48158207"/>
      <w:bookmarkStart w:id="655" w:name="_Toc48160589"/>
      <w:bookmarkStart w:id="656" w:name="_Toc48163438"/>
      <w:bookmarkStart w:id="657" w:name="_Toc48256504"/>
      <w:bookmarkStart w:id="658" w:name="_Toc48259466"/>
      <w:bookmarkStart w:id="659" w:name="_Toc48471539"/>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p>
    <w:p w14:paraId="10D20597" w14:textId="77777777" w:rsidR="00F74FA7" w:rsidRPr="008A10EE" w:rsidRDefault="00F74FA7" w:rsidP="00F64C85">
      <w:pPr>
        <w:pStyle w:val="ListParagraph"/>
        <w:keepNext/>
        <w:keepLines/>
        <w:numPr>
          <w:ilvl w:val="0"/>
          <w:numId w:val="12"/>
        </w:numPr>
        <w:spacing w:before="40"/>
        <w:outlineLvl w:val="1"/>
        <w:rPr>
          <w:rFonts w:eastAsiaTheme="majorEastAsia" w:cs="Times New Roman"/>
          <w:b/>
          <w:vanish/>
          <w:color w:val="000000" w:themeColor="text1"/>
          <w:szCs w:val="26"/>
          <w:lang w:val="id-ID"/>
        </w:rPr>
      </w:pPr>
      <w:bookmarkStart w:id="660" w:name="_Toc517955720"/>
      <w:bookmarkStart w:id="661" w:name="_Toc517956125"/>
      <w:bookmarkStart w:id="662" w:name="_Toc517956705"/>
      <w:bookmarkStart w:id="663" w:name="_Toc518562336"/>
      <w:bookmarkStart w:id="664" w:name="_Toc24484815"/>
      <w:bookmarkStart w:id="665" w:name="_Toc25852716"/>
      <w:bookmarkStart w:id="666" w:name="_Toc26177585"/>
      <w:bookmarkStart w:id="667" w:name="_Toc26209292"/>
      <w:bookmarkStart w:id="668" w:name="_Toc26211570"/>
      <w:bookmarkStart w:id="669" w:name="_Toc26211691"/>
      <w:bookmarkStart w:id="670" w:name="_Toc26252444"/>
      <w:bookmarkStart w:id="671" w:name="_Toc26475747"/>
      <w:bookmarkStart w:id="672" w:name="_Toc26485045"/>
      <w:bookmarkStart w:id="673" w:name="_Toc26521237"/>
      <w:bookmarkStart w:id="674" w:name="_Toc26521557"/>
      <w:bookmarkStart w:id="675" w:name="_Toc26902720"/>
      <w:bookmarkStart w:id="676" w:name="_Toc27033135"/>
      <w:bookmarkStart w:id="677" w:name="_Toc27063075"/>
      <w:bookmarkStart w:id="678" w:name="_Toc27235972"/>
      <w:bookmarkStart w:id="679" w:name="_Toc29815642"/>
      <w:bookmarkStart w:id="680" w:name="_Toc29820524"/>
      <w:bookmarkStart w:id="681" w:name="_Toc30017187"/>
      <w:bookmarkStart w:id="682" w:name="_Toc30367108"/>
      <w:bookmarkStart w:id="683" w:name="_Toc31289399"/>
      <w:bookmarkStart w:id="684" w:name="_Toc42950572"/>
      <w:bookmarkStart w:id="685" w:name="_Toc42955246"/>
      <w:bookmarkStart w:id="686" w:name="_Toc43147593"/>
      <w:bookmarkStart w:id="687" w:name="_Toc44009963"/>
      <w:bookmarkStart w:id="688" w:name="_Toc44314531"/>
      <w:bookmarkStart w:id="689" w:name="_Toc44314656"/>
      <w:bookmarkStart w:id="690" w:name="_Toc44314781"/>
      <w:bookmarkStart w:id="691" w:name="_Toc44314906"/>
      <w:bookmarkStart w:id="692" w:name="_Toc44346568"/>
      <w:bookmarkStart w:id="693" w:name="_Toc45104527"/>
      <w:bookmarkStart w:id="694" w:name="_Toc45106910"/>
      <w:bookmarkStart w:id="695" w:name="_Toc45107027"/>
      <w:bookmarkStart w:id="696" w:name="_Toc45107150"/>
      <w:bookmarkStart w:id="697" w:name="_Toc45107267"/>
      <w:bookmarkStart w:id="698" w:name="_Toc45107384"/>
      <w:bookmarkStart w:id="699" w:name="_Toc45107501"/>
      <w:bookmarkStart w:id="700" w:name="_Toc45107618"/>
      <w:bookmarkStart w:id="701" w:name="_Toc45107735"/>
      <w:bookmarkStart w:id="702" w:name="_Toc45107852"/>
      <w:bookmarkStart w:id="703" w:name="_Toc45107969"/>
      <w:bookmarkStart w:id="704" w:name="_Toc45108086"/>
      <w:bookmarkStart w:id="705" w:name="_Toc45108203"/>
      <w:bookmarkStart w:id="706" w:name="_Toc45128269"/>
      <w:bookmarkStart w:id="707" w:name="_Toc45129655"/>
      <w:bookmarkStart w:id="708" w:name="_Toc45129775"/>
      <w:bookmarkStart w:id="709" w:name="_Toc45129962"/>
      <w:bookmarkStart w:id="710" w:name="_Toc45492858"/>
      <w:bookmarkStart w:id="711" w:name="_Toc45541352"/>
      <w:bookmarkStart w:id="712" w:name="_Toc45746401"/>
      <w:bookmarkStart w:id="713" w:name="_Toc45911325"/>
      <w:bookmarkStart w:id="714" w:name="_Toc45964593"/>
      <w:bookmarkStart w:id="715" w:name="_Toc45964734"/>
      <w:bookmarkStart w:id="716" w:name="_Toc46103508"/>
      <w:bookmarkStart w:id="717" w:name="_Toc47792115"/>
      <w:bookmarkStart w:id="718" w:name="_Toc48039308"/>
      <w:bookmarkStart w:id="719" w:name="_Toc48119802"/>
      <w:bookmarkStart w:id="720" w:name="_Toc48123819"/>
      <w:bookmarkStart w:id="721" w:name="_Toc48123924"/>
      <w:bookmarkStart w:id="722" w:name="_Toc48157277"/>
      <w:bookmarkStart w:id="723" w:name="_Toc48158208"/>
      <w:bookmarkStart w:id="724" w:name="_Toc48160590"/>
      <w:bookmarkStart w:id="725" w:name="_Toc48163439"/>
      <w:bookmarkStart w:id="726" w:name="_Toc48256505"/>
      <w:bookmarkStart w:id="727" w:name="_Toc48259467"/>
      <w:bookmarkStart w:id="728" w:name="_Toc48471540"/>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p>
    <w:p w14:paraId="642D2D92" w14:textId="4A215862" w:rsidR="00F74FA7" w:rsidRPr="008A10EE" w:rsidRDefault="009D163A" w:rsidP="00F64C85">
      <w:pPr>
        <w:pStyle w:val="Heading2"/>
        <w:numPr>
          <w:ilvl w:val="1"/>
          <w:numId w:val="12"/>
        </w:numPr>
        <w:ind w:hanging="720"/>
        <w:rPr>
          <w:rFonts w:cs="Times New Roman"/>
          <w:lang w:val="en-US"/>
        </w:rPr>
      </w:pPr>
      <w:bookmarkStart w:id="729" w:name="_Toc48471541"/>
      <w:r w:rsidRPr="008A10EE">
        <w:rPr>
          <w:rFonts w:cs="Times New Roman"/>
          <w:lang w:val="en-US"/>
        </w:rPr>
        <w:t>Instrumen Penelitian dan Sampling</w:t>
      </w:r>
      <w:bookmarkEnd w:id="729"/>
    </w:p>
    <w:p w14:paraId="36190A2C" w14:textId="77777777" w:rsidR="00F5529F" w:rsidRDefault="009D163A" w:rsidP="000E7215">
      <w:pPr>
        <w:rPr>
          <w:rFonts w:cs="Times New Roman"/>
          <w:lang w:val="en-US"/>
        </w:rPr>
      </w:pPr>
      <w:r w:rsidRPr="008A10EE">
        <w:rPr>
          <w:rFonts w:cs="Times New Roman"/>
          <w:lang w:val="en-US"/>
        </w:rPr>
        <w:t>Instrumen penelitian pada penelitian kualitatif ini adalah pewawancara yang akan melakukan wawancara terhadap</w:t>
      </w:r>
      <w:r w:rsidR="00F5529F">
        <w:rPr>
          <w:rFonts w:cs="Times New Roman"/>
          <w:lang w:val="en-US"/>
        </w:rPr>
        <w:t xml:space="preserve"> narasumber yang telah ditentukan oleh peneliti.</w:t>
      </w:r>
    </w:p>
    <w:p w14:paraId="2DCE538F" w14:textId="77777777" w:rsidR="00F5529F" w:rsidRDefault="00F5529F" w:rsidP="000E7215">
      <w:pPr>
        <w:rPr>
          <w:rFonts w:cs="Times New Roman"/>
          <w:lang w:val="en-US"/>
        </w:rPr>
      </w:pPr>
    </w:p>
    <w:p w14:paraId="711DF17E" w14:textId="1249A1BC" w:rsidR="00F5529F" w:rsidRDefault="00F5529F" w:rsidP="000E7215">
      <w:pPr>
        <w:rPr>
          <w:rFonts w:cs="Times New Roman"/>
          <w:lang w:val="en-US"/>
        </w:rPr>
      </w:pPr>
      <w:r w:rsidRPr="00F5529F">
        <w:rPr>
          <w:rFonts w:cs="Times New Roman"/>
          <w:lang w:val="en-US"/>
        </w:rPr>
        <w:t>Untuk narasumber yang akan diwawancarai mengenai teknis implementasi peneliti memilih narasumber seperti staff IT, admin IT, Operator, dan Mahasiswa dari perguruan tinggi tersebut.</w:t>
      </w:r>
    </w:p>
    <w:p w14:paraId="52A8FDF7" w14:textId="3C786094" w:rsidR="00F5529F" w:rsidRDefault="00F5529F" w:rsidP="000E7215">
      <w:pPr>
        <w:rPr>
          <w:rFonts w:cs="Times New Roman"/>
          <w:lang w:val="en-US"/>
        </w:rPr>
      </w:pPr>
      <w:r w:rsidRPr="00F5529F">
        <w:rPr>
          <w:rFonts w:cs="Times New Roman"/>
          <w:lang w:val="en-US"/>
        </w:rPr>
        <w:t>Untuk menggali informasi berupa non-teknis implementasi peneliti memilih narasumber seperti kepala divisi IT, Dosen, dan orang yang memiliki jabatan pada jajaran manajemen organisasi seperti Kepala Bagian atau Departemen.</w:t>
      </w:r>
    </w:p>
    <w:p w14:paraId="44D3F422" w14:textId="77777777" w:rsidR="00F5529F" w:rsidRDefault="00F5529F" w:rsidP="000E7215">
      <w:pPr>
        <w:rPr>
          <w:rFonts w:cs="Times New Roman"/>
          <w:lang w:val="en-US"/>
        </w:rPr>
      </w:pPr>
    </w:p>
    <w:p w14:paraId="1D373288" w14:textId="5A893E41" w:rsidR="00F5529F" w:rsidRDefault="00F45BA4" w:rsidP="000E7215">
      <w:pPr>
        <w:rPr>
          <w:rFonts w:cs="Times New Roman"/>
          <w:lang w:val="en-US"/>
        </w:rPr>
      </w:pPr>
      <w:r w:rsidRPr="008A10EE">
        <w:rPr>
          <w:rFonts w:cs="Times New Roman"/>
          <w:lang w:val="en-US"/>
        </w:rPr>
        <w:t xml:space="preserve">Sehingga pada penelitian ini, peneliti menggunakan </w:t>
      </w:r>
      <w:r w:rsidR="008A10EE">
        <w:rPr>
          <w:rFonts w:cs="Times New Roman"/>
          <w:i/>
          <w:iCs/>
          <w:lang w:val="en-US"/>
        </w:rPr>
        <w:t>p</w:t>
      </w:r>
      <w:r w:rsidRPr="008A10EE">
        <w:rPr>
          <w:rFonts w:cs="Times New Roman"/>
          <w:i/>
          <w:iCs/>
          <w:lang w:val="en-US"/>
        </w:rPr>
        <w:t xml:space="preserve">urposive sampling </w:t>
      </w:r>
      <w:r w:rsidRPr="008A10EE">
        <w:rPr>
          <w:rFonts w:cs="Times New Roman"/>
          <w:lang w:val="en-US"/>
        </w:rPr>
        <w:t xml:space="preserve">bukan </w:t>
      </w:r>
      <w:r w:rsidRPr="008A10EE">
        <w:rPr>
          <w:rFonts w:cs="Times New Roman"/>
          <w:i/>
          <w:iCs/>
          <w:lang w:val="en-US"/>
        </w:rPr>
        <w:t>random sampling</w:t>
      </w:r>
      <w:r w:rsidRPr="008A10EE">
        <w:rPr>
          <w:rFonts w:cs="Times New Roman"/>
          <w:lang w:val="en-US"/>
        </w:rPr>
        <w:t xml:space="preserve"> seperti yang biasanya digunakan pada penelitian kuantitatif. Tujuan pemakaian </w:t>
      </w:r>
      <w:r w:rsidRPr="008A10EE">
        <w:rPr>
          <w:rFonts w:cs="Times New Roman"/>
          <w:i/>
          <w:iCs/>
          <w:lang w:val="en-US"/>
        </w:rPr>
        <w:t>purposive sampling</w:t>
      </w:r>
      <w:r w:rsidRPr="008A10EE">
        <w:rPr>
          <w:rFonts w:cs="Times New Roman"/>
          <w:lang w:val="en-US"/>
        </w:rPr>
        <w:t xml:space="preserve"> ini yaitu untuk memili</w:t>
      </w:r>
      <w:r w:rsidR="00581F0F">
        <w:rPr>
          <w:rFonts w:cs="Times New Roman"/>
          <w:lang w:val="en-US"/>
        </w:rPr>
        <w:t>h</w:t>
      </w:r>
      <w:r w:rsidRPr="008A10EE">
        <w:rPr>
          <w:rFonts w:cs="Times New Roman"/>
          <w:lang w:val="en-US"/>
        </w:rPr>
        <w:t xml:space="preserve"> sampel yang sesuai dengan tujuan dari penelitian, dimana tujuan dari penelitian ini yaitu </w:t>
      </w:r>
      <w:r w:rsidR="00EB4555">
        <w:rPr>
          <w:rFonts w:cs="Times New Roman"/>
          <w:lang w:val="en-US"/>
        </w:rPr>
        <w:t>melakukan identifikasi terkait faktor pendorong</w:t>
      </w:r>
      <w:r w:rsidR="00004687">
        <w:rPr>
          <w:rFonts w:cs="Times New Roman"/>
          <w:lang w:val="en-US"/>
        </w:rPr>
        <w:t xml:space="preserve"> bagi keberhasilan</w:t>
      </w:r>
      <w:r w:rsidRPr="008A10EE">
        <w:rPr>
          <w:rFonts w:cs="Times New Roman"/>
          <w:lang w:val="en-US"/>
        </w:rPr>
        <w:t xml:space="preserve"> implementasi sistem informasi pada perguruan </w:t>
      </w:r>
      <w:r w:rsidRPr="008A10EE">
        <w:rPr>
          <w:rFonts w:cs="Times New Roman"/>
          <w:lang w:val="en-US"/>
        </w:rPr>
        <w:lastRenderedPageBreak/>
        <w:t>tinggi, sehingga sampel yang harus diambil oleh peneliti adalah orang atau piha</w:t>
      </w:r>
      <w:r w:rsidR="00E769F7">
        <w:rPr>
          <w:rFonts w:cs="Times New Roman"/>
          <w:lang w:val="en-US"/>
        </w:rPr>
        <w:t>k</w:t>
      </w:r>
      <w:r w:rsidRPr="008A10EE">
        <w:rPr>
          <w:rFonts w:cs="Times New Roman"/>
          <w:lang w:val="en-US"/>
        </w:rPr>
        <w:t xml:space="preserve"> yang sangat erat kaitannya dengan implementasi dan bertanggungjawab terhadap jalannya sistem informasi pada perguruan tinggi tersebut.</w:t>
      </w:r>
    </w:p>
    <w:p w14:paraId="5CFB1AD1" w14:textId="77777777" w:rsidR="00F5529F" w:rsidRDefault="00F5529F" w:rsidP="000E7215">
      <w:pPr>
        <w:rPr>
          <w:rFonts w:cs="Times New Roman"/>
          <w:lang w:val="en-US"/>
        </w:rPr>
      </w:pPr>
    </w:p>
    <w:p w14:paraId="15D375AA" w14:textId="699A3BF5" w:rsidR="00F74FA7" w:rsidRPr="008A10EE" w:rsidRDefault="00C1309B" w:rsidP="000E7215">
      <w:pPr>
        <w:rPr>
          <w:rFonts w:cs="Times New Roman"/>
          <w:lang w:val="en-US"/>
        </w:rPr>
      </w:pPr>
      <w:r w:rsidRPr="008A10EE">
        <w:rPr>
          <w:rFonts w:cs="Times New Roman"/>
          <w:lang w:val="en-US"/>
        </w:rPr>
        <w:t xml:space="preserve">Berbeda dengan penelitian menggunakan metode kuantitatif yang biasanya menggunakan kuesioner yang dirancang sedemikian untuk menghasilkan data yang valid dan reliabel. Dalam wawancara dengan narasumber nantinya, pewawancara perlu menggali sedalam-dalamnya terkait elemen atau faktor saja yang akan mendukung </w:t>
      </w:r>
      <w:r w:rsidR="00EB4555">
        <w:rPr>
          <w:rFonts w:cs="Times New Roman"/>
          <w:lang w:val="en-US"/>
        </w:rPr>
        <w:t xml:space="preserve">dan mendorong </w:t>
      </w:r>
      <w:r w:rsidRPr="008A10EE">
        <w:rPr>
          <w:rFonts w:cs="Times New Roman"/>
          <w:lang w:val="en-US"/>
        </w:rPr>
        <w:t>keberhasilan implementasi sistem informasi melalui studi literatur sebanyak-banyaknya.</w:t>
      </w:r>
    </w:p>
    <w:p w14:paraId="6C55B44D" w14:textId="5E2CB9D0" w:rsidR="00F74FA7" w:rsidRPr="008A10EE" w:rsidRDefault="00C1309B" w:rsidP="00F64C85">
      <w:pPr>
        <w:pStyle w:val="Heading2"/>
        <w:numPr>
          <w:ilvl w:val="1"/>
          <w:numId w:val="12"/>
        </w:numPr>
        <w:ind w:hanging="720"/>
        <w:rPr>
          <w:rFonts w:cs="Times New Roman"/>
          <w:lang w:val="en-US"/>
        </w:rPr>
      </w:pPr>
      <w:bookmarkStart w:id="730" w:name="_Toc48471542"/>
      <w:r w:rsidRPr="008A10EE">
        <w:rPr>
          <w:rFonts w:cs="Times New Roman"/>
          <w:lang w:val="en-US"/>
        </w:rPr>
        <w:t>Strategi Wawancara</w:t>
      </w:r>
      <w:bookmarkEnd w:id="730"/>
    </w:p>
    <w:p w14:paraId="3F03EF1C" w14:textId="4C34FC16" w:rsidR="00F45BA4" w:rsidRPr="008A10EE" w:rsidRDefault="00F45BA4" w:rsidP="00AC2FB7">
      <w:pPr>
        <w:pStyle w:val="isi"/>
        <w:rPr>
          <w:lang w:val="en-US"/>
        </w:rPr>
      </w:pPr>
      <w:r w:rsidRPr="008A10EE">
        <w:rPr>
          <w:lang w:val="en-US"/>
        </w:rPr>
        <w:t>Pada pelaksanaan penelitian tugas akhir ini, mungkin saja muncul permasalahan seperti kesalahpahaman terhadap tujuan penelitan, topik dan bidang penelitian, serta akses yang terbatas antara peneliti dengan narasumber, serta dimungkinkan terjadinya ketidakterbukaan atau kurang terbukanya narasumber terhadap pertanyaan yang diajukan oleh peneliti sehingga akan mempengaruhi data. Sehingga untuk mengatasi kemungkinan masalah yang terjadi, peneliti melakukan beberapa strategi dalam wawancara tersebut.</w:t>
      </w:r>
    </w:p>
    <w:p w14:paraId="0D2CEF3A" w14:textId="48AF97AA" w:rsidR="00004687" w:rsidRDefault="00F45BA4" w:rsidP="00AC2FB7">
      <w:pPr>
        <w:pStyle w:val="isi"/>
        <w:rPr>
          <w:lang w:val="en-US"/>
        </w:rPr>
      </w:pPr>
      <w:r w:rsidRPr="008A10EE">
        <w:rPr>
          <w:lang w:val="en-US"/>
        </w:rPr>
        <w:t>Untuk menghindari masalah kesalahpahaman</w:t>
      </w:r>
      <w:r w:rsidR="00004687">
        <w:rPr>
          <w:lang w:val="en-US"/>
        </w:rPr>
        <w:t xml:space="preserve">. Peneliti </w:t>
      </w:r>
      <w:r w:rsidR="00A52E13" w:rsidRPr="008A10EE">
        <w:rPr>
          <w:lang w:val="en-US"/>
        </w:rPr>
        <w:t xml:space="preserve">menjelaskan tujuan dari dilakukannya penelitian tersebut. Kemudian peneliti juga menunjukkan </w:t>
      </w:r>
      <w:r w:rsidR="00004687">
        <w:rPr>
          <w:lang w:val="en-US"/>
        </w:rPr>
        <w:t xml:space="preserve">draft </w:t>
      </w:r>
      <w:r w:rsidR="00A52E13" w:rsidRPr="008A10EE">
        <w:rPr>
          <w:lang w:val="en-US"/>
        </w:rPr>
        <w:t>pedoman wawancara yang nantinya akan digunakan.</w:t>
      </w:r>
      <w:r w:rsidR="00F5529F">
        <w:rPr>
          <w:lang w:val="en-US"/>
        </w:rPr>
        <w:t xml:space="preserve"> </w:t>
      </w:r>
      <w:r w:rsidR="00A52E13" w:rsidRPr="008A10EE">
        <w:rPr>
          <w:lang w:val="en-US"/>
        </w:rPr>
        <w:t>Harapannya agar narasumber mengetahui dengan pasti data apa yang ingin peneliti dapatkan dari hasil wawancara tersebut.</w:t>
      </w:r>
      <w:r w:rsidR="00004687">
        <w:rPr>
          <w:lang w:val="en-US"/>
        </w:rPr>
        <w:t xml:space="preserve"> </w:t>
      </w:r>
      <w:r w:rsidR="00A52E13" w:rsidRPr="008A10EE">
        <w:rPr>
          <w:lang w:val="en-US"/>
        </w:rPr>
        <w:t xml:space="preserve">Selain itu peneliti juga menjelaskan manfaat dari penelitian yang dilakukan, agar narasumber mengetahui bahwa penelitian ini tidak hanya untuk peneliti dan kalangan sendiri saja, namun dapat menjadi </w:t>
      </w:r>
      <w:r w:rsidR="00004687">
        <w:rPr>
          <w:lang w:val="en-US"/>
        </w:rPr>
        <w:t>bahan evaluasi bagi perguruan tinggi mereka.</w:t>
      </w:r>
    </w:p>
    <w:p w14:paraId="01A5B825" w14:textId="135A3797" w:rsidR="00A52E13" w:rsidRPr="008A10EE" w:rsidRDefault="00A52E13" w:rsidP="00AC2FB7">
      <w:pPr>
        <w:pStyle w:val="isi"/>
        <w:rPr>
          <w:lang w:val="en-US"/>
        </w:rPr>
      </w:pPr>
      <w:r w:rsidRPr="008A10EE">
        <w:rPr>
          <w:lang w:val="en-US"/>
        </w:rPr>
        <w:t xml:space="preserve">Untuk membangun akses antara peneliti dan narasumber, peneliti mendatangi pihak yang mengurus perizinan pada </w:t>
      </w:r>
      <w:r w:rsidRPr="008A10EE">
        <w:rPr>
          <w:lang w:val="en-US"/>
        </w:rPr>
        <w:lastRenderedPageBreak/>
        <w:t>perguruan tinggi mereka dengan berbekal surat pengantar dari departemen untuk melakukan observasi dan wawancara kepada pihak yang bertanggungjawab terhadap implementasi s</w:t>
      </w:r>
      <w:r w:rsidR="00004687">
        <w:rPr>
          <w:lang w:val="en-US"/>
        </w:rPr>
        <w:t>i</w:t>
      </w:r>
      <w:r w:rsidRPr="008A10EE">
        <w:rPr>
          <w:lang w:val="en-US"/>
        </w:rPr>
        <w:t>stem informasi pada perguruan tinggi mereka. Meskipun nantinya saat wawancara bisa saja narasumber dan peneliti tidak dalam wawancara yang bersifat formal, perizinan tetap mengikuti aturan dan formalitas karena menyangkut kepentingan organisasi. Kemudian ketika peneliti sudah dihubungkan dengan pihak yang bertanggungjawab terhadap implementasi sistem informasi perguruan tinggi yang dituju, peneliti me</w:t>
      </w:r>
      <w:r w:rsidR="00CB5654" w:rsidRPr="008A10EE">
        <w:rPr>
          <w:lang w:val="en-US"/>
        </w:rPr>
        <w:t>nanyakan ketersediaan waktu terhadap narasumber, untuk kemudian melakukan penjadwalan kegiatan wawancara.</w:t>
      </w:r>
    </w:p>
    <w:p w14:paraId="62676BCD" w14:textId="071365BD" w:rsidR="00CB5654" w:rsidRPr="008A10EE" w:rsidRDefault="00CB5654" w:rsidP="00AC2FB7">
      <w:pPr>
        <w:pStyle w:val="isi"/>
        <w:rPr>
          <w:lang w:val="en-US"/>
        </w:rPr>
      </w:pPr>
      <w:r w:rsidRPr="008A10EE">
        <w:rPr>
          <w:lang w:val="en-US"/>
        </w:rPr>
        <w:t>Untuk menghindari masalah ketidakte</w:t>
      </w:r>
      <w:r w:rsidR="00004687">
        <w:rPr>
          <w:lang w:val="en-US"/>
        </w:rPr>
        <w:t>r</w:t>
      </w:r>
      <w:r w:rsidRPr="008A10EE">
        <w:rPr>
          <w:lang w:val="en-US"/>
        </w:rPr>
        <w:t>bukaan narasumber terhadap pertanyaan-pertanyaan yang diajukan, peneliti perlu mensiasati kondisi dan situasi yang nyaman dan santai bagi narasumber. Peneliti juga perlu menegaskan kembali tujuan dilakukannya penelitian tersebut, bahwa penelitian ini dilakukan bukan untuk mengukur baik dan buruknya implementasi sistem informasi yang ada pada perguruan tinggi mereka. Peneliti juga perlu menjelaskan bahwa data yang didapat dari wawancara nantinya tidak akan disebarluaskan kepada pihak yang tidak memiliki kepentingan. Sehingga diharapkan narasumber dapat terbuka terhadap pertanyaan-pertanyaan sensitif seperti hambatan dan kegagalan sistem yang mungkin pernah terjadi pada saat implementasi sistem informasi pada perguruan tinggi tersebut.</w:t>
      </w:r>
    </w:p>
    <w:p w14:paraId="71A195E5" w14:textId="1BBB14EC" w:rsidR="00CB5654" w:rsidRPr="008A10EE" w:rsidRDefault="00CB5654" w:rsidP="00AC2FB7">
      <w:pPr>
        <w:pStyle w:val="isi"/>
        <w:rPr>
          <w:lang w:val="en-US"/>
        </w:rPr>
      </w:pPr>
      <w:r w:rsidRPr="008A10EE">
        <w:rPr>
          <w:lang w:val="en-US"/>
        </w:rPr>
        <w:t xml:space="preserve">Wawancara ini dilakukan dengan dialog langsung atau tatap muka dengan pihak yang </w:t>
      </w:r>
      <w:r w:rsidR="00004687">
        <w:rPr>
          <w:lang w:val="en-US"/>
        </w:rPr>
        <w:t>berkaitan erat</w:t>
      </w:r>
      <w:r w:rsidRPr="008A10EE">
        <w:rPr>
          <w:lang w:val="en-US"/>
        </w:rPr>
        <w:t xml:space="preserve"> </w:t>
      </w:r>
      <w:r w:rsidR="009B62D5">
        <w:rPr>
          <w:lang w:val="en-US"/>
        </w:rPr>
        <w:t>dengan proses</w:t>
      </w:r>
      <w:r w:rsidRPr="008A10EE">
        <w:rPr>
          <w:lang w:val="en-US"/>
        </w:rPr>
        <w:t xml:space="preserve"> implementasi sistem informasi, seperti kepala bagian </w:t>
      </w:r>
      <w:r w:rsidR="00F5529F">
        <w:rPr>
          <w:lang w:val="en-US"/>
        </w:rPr>
        <w:t xml:space="preserve">atau departemen, </w:t>
      </w:r>
      <w:r w:rsidRPr="008A10EE">
        <w:rPr>
          <w:lang w:val="en-US"/>
        </w:rPr>
        <w:t xml:space="preserve">staff IT, </w:t>
      </w:r>
      <w:r w:rsidR="00F5529F">
        <w:rPr>
          <w:lang w:val="en-US"/>
        </w:rPr>
        <w:t xml:space="preserve">dosen, mahasiswa, </w:t>
      </w:r>
      <w:r w:rsidRPr="008A10EE">
        <w:rPr>
          <w:lang w:val="en-US"/>
        </w:rPr>
        <w:t>dll.</w:t>
      </w:r>
    </w:p>
    <w:p w14:paraId="5450370D" w14:textId="6D1E1EE7" w:rsidR="00CB5654" w:rsidRPr="008A10EE" w:rsidRDefault="00CB5654" w:rsidP="00AC2FB7">
      <w:pPr>
        <w:pStyle w:val="isi"/>
        <w:rPr>
          <w:lang w:val="en-US"/>
        </w:rPr>
      </w:pPr>
      <w:r w:rsidRPr="008A10EE">
        <w:rPr>
          <w:lang w:val="en-US"/>
        </w:rPr>
        <w:t xml:space="preserve">Wawancara ini dilakukan dengan durasi antara 60-90 menit. Pedoman wawancara dibuat dalam bagian-bagian. Narasumber dapat memilih pertanyaan mana yang ingin dijawab terlebih dahulu, dan dapat melompati pertanyaan yang </w:t>
      </w:r>
      <w:r w:rsidR="00471703" w:rsidRPr="008A10EE">
        <w:rPr>
          <w:lang w:val="en-US"/>
        </w:rPr>
        <w:t xml:space="preserve">oleh narasumber </w:t>
      </w:r>
      <w:r w:rsidR="00471703" w:rsidRPr="008A10EE">
        <w:rPr>
          <w:lang w:val="en-US"/>
        </w:rPr>
        <w:lastRenderedPageBreak/>
        <w:t>tidak berkenan untuk menjawabnya. Sehingga narasumber berhak menolak memberikan jawaban pada pertanyaan tertentu.</w:t>
      </w:r>
    </w:p>
    <w:p w14:paraId="342E0C42" w14:textId="77777777" w:rsidR="0036690B" w:rsidRPr="008A10EE" w:rsidRDefault="00471703" w:rsidP="00AC2FB7">
      <w:pPr>
        <w:pStyle w:val="isi"/>
        <w:rPr>
          <w:lang w:val="en-US"/>
        </w:rPr>
      </w:pPr>
      <w:r w:rsidRPr="008A10EE">
        <w:rPr>
          <w:lang w:val="en-US"/>
        </w:rPr>
        <w:t>Pada pedoman wawancara, bagian pertama berisi pertanyaan untuk menggali informasi dan latar belakang narsumber. Pada bagian kedua, pertanyaan tentang inti topik penelitian. Dan pada bagian ketiga yaitu informasi tambahan dari narasumber seperti</w:t>
      </w:r>
      <w:r w:rsidR="0036690B" w:rsidRPr="008A10EE">
        <w:rPr>
          <w:lang w:val="en-US"/>
        </w:rPr>
        <w:t xml:space="preserve"> saran dan masukan bagi peneliti yang akan berguna bagi penelitian dan wawancara tersebut.</w:t>
      </w:r>
    </w:p>
    <w:p w14:paraId="48F3E66E" w14:textId="77777777" w:rsidR="0036690B" w:rsidRPr="008A10EE" w:rsidRDefault="0036690B" w:rsidP="00AC2FB7">
      <w:pPr>
        <w:pStyle w:val="isi"/>
        <w:rPr>
          <w:lang w:val="en-US"/>
        </w:rPr>
      </w:pPr>
      <w:r w:rsidRPr="008A10EE">
        <w:rPr>
          <w:lang w:val="en-US"/>
        </w:rPr>
        <w:t>Setelah wawancara selesai dilakukan. Rekaman hasil wawancara didengarkan berulang-ulang, kemudian ditranskripsikan kedalam bentuk teks dengan format dokumen dalam bentuk pdf atau word. Kemudian peneliti mulai melakukan kodifikasi terhadap jawaban yang sudah dalam bentuk transkrip tersebut. Kemudian dilihat pola respon narasumber terhadap pertanyaan, mencatat poin-poin yang penting dan mempersiapkan tahap selanjutnya yaitu analisis.</w:t>
      </w:r>
    </w:p>
    <w:p w14:paraId="227D3A59" w14:textId="39343343" w:rsidR="006855B4" w:rsidRPr="008A10EE" w:rsidRDefault="0036690B" w:rsidP="006855B4">
      <w:pPr>
        <w:pStyle w:val="isi"/>
        <w:rPr>
          <w:lang w:val="en-US"/>
        </w:rPr>
      </w:pPr>
      <w:r w:rsidRPr="008A10EE">
        <w:rPr>
          <w:lang w:val="en-US"/>
        </w:rPr>
        <w:t>Sebelum hasil rekaman ditranskripkan, pada saat wawancara peneliti juga menulis jawaban dari narasumber dalam bentuk poin-poin penting. Sehingga ketika satu pertanyaan atau satu bagian dari pedoman wawancara telah selesai dijawab, peneliti perlu memastikan ulang dan menanyakan kepada narasumber apakah jawaban yang ditulis oleh peneliti telah sesuai. Harapannya, pada wawancara yang telah dilakukan peneliti dapat memperoleh data yang valid dan</w:t>
      </w:r>
      <w:r w:rsidR="006855B4" w:rsidRPr="008A10EE">
        <w:rPr>
          <w:lang w:val="en-US"/>
        </w:rPr>
        <w:t xml:space="preserve"> akurat. Peneliti saat menjadi pewawancara juga harus tetap </w:t>
      </w:r>
      <w:r w:rsidR="00471703" w:rsidRPr="008A10EE">
        <w:rPr>
          <w:lang w:val="en-US"/>
        </w:rPr>
        <w:t xml:space="preserve"> </w:t>
      </w:r>
      <w:r w:rsidR="006855B4" w:rsidRPr="008A10EE">
        <w:rPr>
          <w:lang w:val="en-US"/>
        </w:rPr>
        <w:t>menjaga perspektif penelitian untuk meminimalkan bias yang dapat merusak validitas data.</w:t>
      </w:r>
    </w:p>
    <w:p w14:paraId="453EBB1A" w14:textId="5A01F043" w:rsidR="0001548C" w:rsidRDefault="006855B4" w:rsidP="006855B4">
      <w:pPr>
        <w:pStyle w:val="Heading2"/>
        <w:numPr>
          <w:ilvl w:val="1"/>
          <w:numId w:val="12"/>
        </w:numPr>
        <w:ind w:hanging="720"/>
        <w:rPr>
          <w:rFonts w:cs="Times New Roman"/>
          <w:lang w:val="en-US"/>
        </w:rPr>
      </w:pPr>
      <w:bookmarkStart w:id="731" w:name="_Toc48471543"/>
      <w:r w:rsidRPr="008A10EE">
        <w:rPr>
          <w:rFonts w:cs="Times New Roman"/>
          <w:lang w:val="en-US"/>
        </w:rPr>
        <w:t xml:space="preserve">Menggali Faktor </w:t>
      </w:r>
      <w:r w:rsidR="00EB4555">
        <w:rPr>
          <w:rFonts w:cs="Times New Roman"/>
          <w:lang w:val="en-US"/>
        </w:rPr>
        <w:t>Pendorong</w:t>
      </w:r>
      <w:r w:rsidR="009B62D5">
        <w:rPr>
          <w:rFonts w:cs="Times New Roman"/>
          <w:lang w:val="en-US"/>
        </w:rPr>
        <w:t xml:space="preserve"> Keberhasilan </w:t>
      </w:r>
      <w:r w:rsidR="00EB4555">
        <w:rPr>
          <w:rFonts w:cs="Times New Roman"/>
          <w:lang w:val="en-US"/>
        </w:rPr>
        <w:t>Implementasi IS/IT</w:t>
      </w:r>
      <w:r w:rsidRPr="008A10EE">
        <w:rPr>
          <w:rFonts w:cs="Times New Roman"/>
          <w:lang w:val="en-US"/>
        </w:rPr>
        <w:t xml:space="preserve"> Berdasarkan Penelitian Terdahulu.</w:t>
      </w:r>
      <w:bookmarkEnd w:id="731"/>
    </w:p>
    <w:p w14:paraId="176B1BC0" w14:textId="2F870112" w:rsidR="009B62D5" w:rsidRDefault="009B62D5" w:rsidP="009B62D5">
      <w:pPr>
        <w:rPr>
          <w:lang w:val="en-US"/>
        </w:rPr>
      </w:pPr>
      <w:r w:rsidRPr="009B62D5">
        <w:rPr>
          <w:lang w:val="en-US"/>
        </w:rPr>
        <w:t xml:space="preserve">Pada beberapa sumber di internet dapat ditemukan beberapa topik mengenai implementasi sistem informasi pada beberapa organisasi khususnya pada sektor pendidikan. Kita dapat menemukan banyak referensi dan literature yang berfokus pada implementasi sistem informasi, seperti proyek implementasi, </w:t>
      </w:r>
      <w:r w:rsidRPr="009B62D5">
        <w:rPr>
          <w:lang w:val="en-US"/>
        </w:rPr>
        <w:lastRenderedPageBreak/>
        <w:t>kesiapan dan penerimaan implementasi sistem informasi, tantangan dan hambatan, evaluasi dari implementasi, serta faktor penentu keberhasilan implementasi sistem informasi pada suatu organisasi.</w:t>
      </w:r>
    </w:p>
    <w:p w14:paraId="6940E674" w14:textId="79D5E4F3" w:rsidR="009B62D5" w:rsidRDefault="009B62D5" w:rsidP="009B62D5">
      <w:pPr>
        <w:rPr>
          <w:lang w:val="en-US"/>
        </w:rPr>
      </w:pPr>
    </w:p>
    <w:p w14:paraId="1DBD454D" w14:textId="50CE73C1" w:rsidR="009B62D5" w:rsidRPr="009B62D5" w:rsidRDefault="009B62D5" w:rsidP="009B62D5">
      <w:pPr>
        <w:rPr>
          <w:lang w:val="en-US"/>
        </w:rPr>
      </w:pPr>
      <w:r w:rsidRPr="009B62D5">
        <w:rPr>
          <w:lang w:val="en-US"/>
        </w:rPr>
        <w:t>Untuk mengidentifikasi faktor-faktor yang berkontribusi da</w:t>
      </w:r>
      <w:r>
        <w:rPr>
          <w:lang w:val="en-US"/>
        </w:rPr>
        <w:t>n</w:t>
      </w:r>
      <w:r w:rsidRPr="009B62D5">
        <w:rPr>
          <w:lang w:val="en-US"/>
        </w:rPr>
        <w:t xml:space="preserve"> </w:t>
      </w:r>
      <w:r>
        <w:rPr>
          <w:lang w:val="en-US"/>
        </w:rPr>
        <w:t xml:space="preserve">menjadi </w:t>
      </w:r>
      <w:r w:rsidRPr="009B62D5">
        <w:rPr>
          <w:lang w:val="en-US"/>
        </w:rPr>
        <w:t xml:space="preserve">mendorong </w:t>
      </w:r>
      <w:r>
        <w:rPr>
          <w:lang w:val="en-US"/>
        </w:rPr>
        <w:t xml:space="preserve">bagi keberhasilan </w:t>
      </w:r>
      <w:r w:rsidRPr="009B62D5">
        <w:rPr>
          <w:lang w:val="en-US"/>
        </w:rPr>
        <w:t>implementas</w:t>
      </w:r>
      <w:r>
        <w:rPr>
          <w:lang w:val="en-US"/>
        </w:rPr>
        <w:t xml:space="preserve">i </w:t>
      </w:r>
      <w:r w:rsidRPr="009B62D5">
        <w:rPr>
          <w:lang w:val="en-US"/>
        </w:rPr>
        <w:t xml:space="preserve">sistem informasi. Maka penulis meninjau studi yang berbeda </w:t>
      </w:r>
      <w:r>
        <w:rPr>
          <w:lang w:val="en-US"/>
        </w:rPr>
        <w:t xml:space="preserve">pada penelitian terdahulu </w:t>
      </w:r>
      <w:r w:rsidRPr="009B62D5">
        <w:rPr>
          <w:lang w:val="en-US"/>
        </w:rPr>
        <w:t>dalam konteks keberhasilan atau kegagalan IT secara umum dan sistem informasi secara khusus, yang nantinya akan menghasilkan rincian atau daftar kriteria yang berperan dalam mendorong dan mendukung proses implementasi sistem informasi tersebut.</w:t>
      </w:r>
    </w:p>
    <w:p w14:paraId="151B6912" w14:textId="30622EEB" w:rsidR="0001548C" w:rsidRPr="008A10EE" w:rsidRDefault="0001548C" w:rsidP="006855B4">
      <w:pPr>
        <w:pStyle w:val="Heading3"/>
        <w:numPr>
          <w:ilvl w:val="2"/>
          <w:numId w:val="12"/>
        </w:numPr>
        <w:ind w:left="709"/>
        <w:rPr>
          <w:rFonts w:cs="Times New Roman"/>
          <w:lang w:val="en-US"/>
        </w:rPr>
      </w:pPr>
      <w:bookmarkStart w:id="732" w:name="_Toc48471544"/>
      <w:r w:rsidRPr="008A10EE">
        <w:rPr>
          <w:rFonts w:cs="Times New Roman"/>
          <w:lang w:val="en-US"/>
        </w:rPr>
        <w:t xml:space="preserve">Faktor </w:t>
      </w:r>
      <w:r w:rsidR="00EB4555">
        <w:rPr>
          <w:rFonts w:cs="Times New Roman"/>
          <w:lang w:val="en-US"/>
        </w:rPr>
        <w:t>Pendorong</w:t>
      </w:r>
      <w:r w:rsidRPr="008A10EE">
        <w:rPr>
          <w:rFonts w:cs="Times New Roman"/>
          <w:lang w:val="en-US"/>
        </w:rPr>
        <w:t xml:space="preserve"> </w:t>
      </w:r>
      <w:r w:rsidR="009B62D5">
        <w:rPr>
          <w:rFonts w:cs="Times New Roman"/>
          <w:lang w:val="en-US"/>
        </w:rPr>
        <w:t xml:space="preserve">Keberhasilan </w:t>
      </w:r>
      <w:r w:rsidR="00B867FA" w:rsidRPr="008A10EE">
        <w:rPr>
          <w:rFonts w:cs="Times New Roman"/>
          <w:lang w:val="en-US"/>
        </w:rPr>
        <w:t xml:space="preserve">Implementasi Teknologi dan </w:t>
      </w:r>
      <w:r w:rsidRPr="008A10EE">
        <w:rPr>
          <w:rFonts w:cs="Times New Roman"/>
          <w:lang w:val="en-US"/>
        </w:rPr>
        <w:t>Sistem Informasi pada Beberapa Negara.</w:t>
      </w:r>
      <w:bookmarkEnd w:id="732"/>
    </w:p>
    <w:p w14:paraId="30C1831E" w14:textId="08188C83" w:rsidR="00C2116A" w:rsidRPr="008A10EE" w:rsidRDefault="009B62D5" w:rsidP="0001548C">
      <w:pPr>
        <w:rPr>
          <w:rFonts w:cs="Times New Roman"/>
          <w:lang w:val="en-US"/>
        </w:rPr>
      </w:pPr>
      <w:r>
        <w:rPr>
          <w:rFonts w:cs="Times New Roman"/>
          <w:lang w:val="en-US"/>
        </w:rPr>
        <w:t xml:space="preserve">Dalam mencari tahu </w:t>
      </w:r>
      <w:r w:rsidRPr="009B62D5">
        <w:rPr>
          <w:lang w:val="en-US"/>
        </w:rPr>
        <w:t>faktor-faktor yang berkontribusi da</w:t>
      </w:r>
      <w:r>
        <w:rPr>
          <w:lang w:val="en-US"/>
        </w:rPr>
        <w:t>n</w:t>
      </w:r>
      <w:r w:rsidRPr="009B62D5">
        <w:rPr>
          <w:lang w:val="en-US"/>
        </w:rPr>
        <w:t xml:space="preserve"> </w:t>
      </w:r>
      <w:r>
        <w:rPr>
          <w:lang w:val="en-US"/>
        </w:rPr>
        <w:t xml:space="preserve">menjadi </w:t>
      </w:r>
      <w:r w:rsidRPr="009B62D5">
        <w:rPr>
          <w:lang w:val="en-US"/>
        </w:rPr>
        <w:t xml:space="preserve">mendorong </w:t>
      </w:r>
      <w:r>
        <w:rPr>
          <w:lang w:val="en-US"/>
        </w:rPr>
        <w:t xml:space="preserve">bagi keberhasilan </w:t>
      </w:r>
      <w:r w:rsidRPr="009B62D5">
        <w:rPr>
          <w:lang w:val="en-US"/>
        </w:rPr>
        <w:t>implementas</w:t>
      </w:r>
      <w:r>
        <w:rPr>
          <w:lang w:val="en-US"/>
        </w:rPr>
        <w:t xml:space="preserve">i </w:t>
      </w:r>
      <w:r w:rsidRPr="009B62D5">
        <w:rPr>
          <w:lang w:val="en-US"/>
        </w:rPr>
        <w:t>sistem informasi</w:t>
      </w:r>
      <w:r>
        <w:rPr>
          <w:lang w:val="en-US"/>
        </w:rPr>
        <w:t>, d</w:t>
      </w:r>
      <w:r w:rsidR="00534A7E" w:rsidRPr="008A10EE">
        <w:rPr>
          <w:rFonts w:cs="Times New Roman"/>
          <w:lang w:val="en-US"/>
        </w:rPr>
        <w:t xml:space="preserve">isini penulis tidak membatasi pencarian hanya pada sistem informasi </w:t>
      </w:r>
      <w:r w:rsidR="00B50242" w:rsidRPr="008A10EE">
        <w:rPr>
          <w:rFonts w:cs="Times New Roman"/>
          <w:lang w:val="en-US"/>
        </w:rPr>
        <w:t>di s</w:t>
      </w:r>
      <w:r w:rsidR="00534A7E" w:rsidRPr="008A10EE">
        <w:rPr>
          <w:rFonts w:cs="Times New Roman"/>
          <w:lang w:val="en-US"/>
        </w:rPr>
        <w:t>ekolah atau universitas/perguruan tinggi saja, tetapi penulis memutuskan untuk memasukkan semua sistem TI di organisasi pada semua bidang di beberapa negara. Hal ini dilakukan oleh penulis untuk memperluas ruang lingkup, dimana hal ini dilakukan untuk meminimalkan kemungkinan terabaikannya kriteria yang sebenarnya relevan. Kemudian penulis juga menerapkan mekanisme untuk memastikan bahwa kriteria yang sudah dipertimbangkan untuk studi kasus pada tugas akhir ini memang relevan.</w:t>
      </w:r>
    </w:p>
    <w:p w14:paraId="4ADC2EA5" w14:textId="77777777" w:rsidR="00C2116A" w:rsidRPr="008A10EE" w:rsidRDefault="00C2116A" w:rsidP="0001548C">
      <w:pPr>
        <w:rPr>
          <w:rFonts w:cs="Times New Roman"/>
          <w:lang w:val="en-US"/>
        </w:rPr>
      </w:pPr>
    </w:p>
    <w:p w14:paraId="638BA73F" w14:textId="73FCE496" w:rsidR="00B867FA" w:rsidRPr="008A10EE" w:rsidRDefault="00B867FA" w:rsidP="0001548C">
      <w:pPr>
        <w:rPr>
          <w:rFonts w:cs="Times New Roman"/>
          <w:lang w:val="en-US"/>
        </w:rPr>
      </w:pPr>
      <w:r w:rsidRPr="008A10EE">
        <w:rPr>
          <w:rFonts w:cs="Times New Roman"/>
          <w:lang w:val="en-US"/>
        </w:rPr>
        <w:t xml:space="preserve">Ada banyak faktor penting sebagai pendorong keberhasilan dalam implementasi system informasi. Menurut sebuah studi yang dilakukan oleh </w:t>
      </w:r>
      <w:r w:rsidRPr="008A10EE">
        <w:rPr>
          <w:rFonts w:cs="Times New Roman"/>
          <w:lang w:val="en-US"/>
        </w:rPr>
        <w:fldChar w:fldCharType="begin" w:fldLock="1"/>
      </w:r>
      <w:r w:rsidR="0069184A" w:rsidRPr="008A10EE">
        <w:rPr>
          <w:rFonts w:cs="Times New Roman"/>
          <w:lang w:val="en-US"/>
        </w:rPr>
        <w:instrText>ADDIN CSL_CITATION {"citationItems":[{"id":"ITEM-1","itemData":{"DOI":"10.26594/r.v2i1.441","ISSN":"2503-0477","abstract":"Abstrak Efektivitas implementasi sistem informasi dalam proses manajemen kelembagaan sering terhambat oleh banyak faktor. Sehingga mengakibatkan transformasi business process yang diharapkan dengan sistem informasi berakselerasi dengan cepat justru mengalami kemandekan. Pada penelitian ini mengkaji permasalahan dalam impelementasi sistem informasi di perguruan tinggi swasta. Dari hasil penelitian ini menunjukkan bahwa terdapat masalah yang sifatnya teknis dan non-teknis. Masalah teknis, diantaranya adalah internet, infrastruktur jaringan, perangkat komputer dan pendukungnya, keamanan sistem, integrasi sistem, ketersediaan sistem, dan pemeliharaan Teknologi Informasi (TI). Sedangkan masalah non-teknis dalam implementasi sistem informasi di perguruan tinggi swasta, yaitu penerimaan dan partisipasi, budaya dan perilaku, sumber daya manusia, perencanaan, manajemen dan tatakelola TI, organisasi, konten sistem informasi, anggaran dan biaya, serta dukungan pimpinan dan karakter kepemimpinan. Kata kunci: sistem informasi, masalah teknis, masalah non-teknis. Abstract The effectiveness of the implementation of information systems in the process of institutional management is often hampered by many factors. Resulting in business process transformation that is expected to accelerate quickly information systems precisely to stagnate. In this research study the problems in the implementation of information systems in private colleges. From the results of this study indicate that there are problems that are both technical and non-technical. Technical problems, which are internet, network infrastructure, computers and supporters, security systems, system integration, system availability, and Information Technology (IT) maintenance. While the non-technical issues in the implementation of information systems in private colleges, namely acceptance and participation, culture and behavior, human resources, planning, management and governance of IT, organizations content of information systems, budget and cost, support leadership and character of leadership. Key word: information systems, technical issues, non-technical issues.","author":[{"dropping-particle":"","family":"Murtadho","given":"Mohamad Ali","non-dropping-particle":"","parse-names":false,"suffix":""},{"dropping-particle":"","family":"Wahid","given":"Fathul","non-dropping-particle":"","parse-names":false,"suffix":""}],"container-title":"Register: Jurnal Ilmiah Teknologi Sistem Informasi","id":"ITEM-1","issue":"1","issued":{"date-parts":[["2016"]]},"page":"17","title":"Permasalahan Implementasi Sistem Informasi Di Perguruan Tinggi Swasta","type":"article-journal","volume":"2"},"uris":["http://www.mendeley.com/documents/?uuid=783e6058-e96d-432b-a9e5-04f79f8595ec"]}],"mendeley":{"formattedCitation":"[6]","plainTextFormattedCitation":"[6]","previouslyFormattedCitation":"[6]"},"properties":{"noteIndex":0},"schema":"https://github.com/citation-style-language/schema/raw/master/csl-citation.json"}</w:instrText>
      </w:r>
      <w:r w:rsidRPr="008A10EE">
        <w:rPr>
          <w:rFonts w:cs="Times New Roman"/>
          <w:lang w:val="en-US"/>
        </w:rPr>
        <w:fldChar w:fldCharType="separate"/>
      </w:r>
      <w:r w:rsidR="000B68D5" w:rsidRPr="008A10EE">
        <w:rPr>
          <w:rFonts w:cs="Times New Roman"/>
          <w:noProof/>
          <w:lang w:val="en-US"/>
        </w:rPr>
        <w:t>[6]</w:t>
      </w:r>
      <w:r w:rsidRPr="008A10EE">
        <w:rPr>
          <w:rFonts w:cs="Times New Roman"/>
          <w:lang w:val="en-US"/>
        </w:rPr>
        <w:fldChar w:fldCharType="end"/>
      </w:r>
      <w:r w:rsidR="00660E47" w:rsidRPr="008A10EE">
        <w:rPr>
          <w:rFonts w:cs="Times New Roman"/>
          <w:lang w:val="en-US"/>
        </w:rPr>
        <w:t>, bahwa tantangan dan hambatan pada implementasi s</w:t>
      </w:r>
      <w:r w:rsidR="00B50242" w:rsidRPr="008A10EE">
        <w:rPr>
          <w:rFonts w:cs="Times New Roman"/>
          <w:lang w:val="en-US"/>
        </w:rPr>
        <w:t>i</w:t>
      </w:r>
      <w:r w:rsidR="00660E47" w:rsidRPr="008A10EE">
        <w:rPr>
          <w:rFonts w:cs="Times New Roman"/>
          <w:lang w:val="en-US"/>
        </w:rPr>
        <w:t xml:space="preserve">stem informasi di perguruan tinggi swasta di Indonesia dibagi menjadi 2 berdasarkan sifatnya yaitu teknis dan non-teknis. Seperti yang dijabarkan pada </w:t>
      </w:r>
      <w:r w:rsidR="0030006C" w:rsidRPr="008A10EE">
        <w:rPr>
          <w:rFonts w:cs="Times New Roman"/>
          <w:lang w:val="en-US"/>
        </w:rPr>
        <w:t xml:space="preserve">Tabel 4.1 </w:t>
      </w:r>
      <w:r w:rsidR="00660E47" w:rsidRPr="008A10EE">
        <w:rPr>
          <w:rFonts w:cs="Times New Roman"/>
          <w:lang w:val="en-US"/>
        </w:rPr>
        <w:t>dibawah</w:t>
      </w:r>
    </w:p>
    <w:p w14:paraId="13F30C57" w14:textId="77777777" w:rsidR="00901BC4" w:rsidRPr="008A10EE" w:rsidRDefault="00901BC4" w:rsidP="0001548C">
      <w:pPr>
        <w:rPr>
          <w:rFonts w:cs="Times New Roman"/>
          <w:lang w:val="en-US"/>
        </w:rPr>
      </w:pPr>
    </w:p>
    <w:p w14:paraId="243FEF29" w14:textId="2613D21F" w:rsidR="00901BC4" w:rsidRPr="008A10EE" w:rsidRDefault="00901BC4" w:rsidP="00901BC4">
      <w:pPr>
        <w:pStyle w:val="Caption"/>
        <w:keepNext/>
        <w:rPr>
          <w:rFonts w:cs="Times New Roman"/>
        </w:rPr>
      </w:pPr>
      <w:bookmarkStart w:id="733" w:name="_Toc48471604"/>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4</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w:t>
      </w:r>
      <w:r w:rsidR="00182426">
        <w:rPr>
          <w:rFonts w:cs="Times New Roman"/>
        </w:rPr>
        <w:fldChar w:fldCharType="end"/>
      </w:r>
      <w:r w:rsidRPr="008A10EE">
        <w:rPr>
          <w:rFonts w:cs="Times New Roman"/>
        </w:rPr>
        <w:t xml:space="preserve"> Permasalahan </w:t>
      </w:r>
      <w:r w:rsidR="00EA6718">
        <w:rPr>
          <w:rFonts w:cs="Times New Roman"/>
        </w:rPr>
        <w:t>I</w:t>
      </w:r>
      <w:r w:rsidRPr="008A10EE">
        <w:rPr>
          <w:rFonts w:cs="Times New Roman"/>
        </w:rPr>
        <w:t xml:space="preserve">mplementasi </w:t>
      </w:r>
      <w:r w:rsidR="00EA6718">
        <w:rPr>
          <w:rFonts w:cs="Times New Roman"/>
        </w:rPr>
        <w:t>S</w:t>
      </w:r>
      <w:r w:rsidRPr="008A10EE">
        <w:rPr>
          <w:rFonts w:cs="Times New Roman"/>
        </w:rPr>
        <w:t xml:space="preserve">istem </w:t>
      </w:r>
      <w:r w:rsidR="00EA6718">
        <w:rPr>
          <w:rFonts w:cs="Times New Roman"/>
        </w:rPr>
        <w:t>I</w:t>
      </w:r>
      <w:r w:rsidRPr="008A10EE">
        <w:rPr>
          <w:rFonts w:cs="Times New Roman"/>
        </w:rPr>
        <w:t xml:space="preserve">nformasi </w:t>
      </w:r>
      <w:r w:rsidR="003428C8">
        <w:rPr>
          <w:rFonts w:cs="Times New Roman"/>
        </w:rPr>
        <w:t>p</w:t>
      </w:r>
      <w:r w:rsidRPr="008A10EE">
        <w:rPr>
          <w:rFonts w:cs="Times New Roman"/>
        </w:rPr>
        <w:t xml:space="preserve">ada </w:t>
      </w:r>
      <w:r w:rsidR="00EA6718">
        <w:rPr>
          <w:rFonts w:cs="Times New Roman"/>
        </w:rPr>
        <w:t>P</w:t>
      </w:r>
      <w:r w:rsidRPr="008A10EE">
        <w:rPr>
          <w:rFonts w:cs="Times New Roman"/>
        </w:rPr>
        <w:t xml:space="preserve">erguruan </w:t>
      </w:r>
      <w:r w:rsidR="00EA6718">
        <w:rPr>
          <w:rFonts w:cs="Times New Roman"/>
        </w:rPr>
        <w:t>T</w:t>
      </w:r>
      <w:r w:rsidRPr="008A10EE">
        <w:rPr>
          <w:rFonts w:cs="Times New Roman"/>
        </w:rPr>
        <w:t>inggi</w:t>
      </w:r>
      <w:bookmarkEnd w:id="733"/>
    </w:p>
    <w:tbl>
      <w:tblPr>
        <w:tblStyle w:val="TableGrid"/>
        <w:tblW w:w="0" w:type="auto"/>
        <w:tblLook w:val="04A0" w:firstRow="1" w:lastRow="0" w:firstColumn="1" w:lastColumn="0" w:noHBand="0" w:noVBand="1"/>
      </w:tblPr>
      <w:tblGrid>
        <w:gridCol w:w="562"/>
        <w:gridCol w:w="2127"/>
        <w:gridCol w:w="2886"/>
      </w:tblGrid>
      <w:tr w:rsidR="00660E47" w:rsidRPr="008A10EE" w14:paraId="36857075" w14:textId="77777777" w:rsidTr="00660E47">
        <w:tc>
          <w:tcPr>
            <w:tcW w:w="562" w:type="dxa"/>
          </w:tcPr>
          <w:p w14:paraId="71429E07" w14:textId="23208D1F" w:rsidR="00660E47" w:rsidRPr="008A10EE" w:rsidRDefault="00660E47" w:rsidP="00660E47">
            <w:pPr>
              <w:rPr>
                <w:rFonts w:cs="Times New Roman"/>
              </w:rPr>
            </w:pPr>
            <w:r w:rsidRPr="008A10EE">
              <w:rPr>
                <w:rFonts w:cs="Times New Roman"/>
              </w:rPr>
              <w:t>No.</w:t>
            </w:r>
          </w:p>
        </w:tc>
        <w:tc>
          <w:tcPr>
            <w:tcW w:w="2127" w:type="dxa"/>
          </w:tcPr>
          <w:p w14:paraId="23B56CC1" w14:textId="22FD57CC" w:rsidR="00660E47" w:rsidRPr="008A10EE" w:rsidRDefault="00660E47" w:rsidP="00660E47">
            <w:pPr>
              <w:rPr>
                <w:rFonts w:cs="Times New Roman"/>
              </w:rPr>
            </w:pPr>
            <w:r w:rsidRPr="008A10EE">
              <w:rPr>
                <w:rFonts w:cs="Times New Roman"/>
              </w:rPr>
              <w:t>Sifat</w:t>
            </w:r>
          </w:p>
        </w:tc>
        <w:tc>
          <w:tcPr>
            <w:tcW w:w="2886" w:type="dxa"/>
          </w:tcPr>
          <w:p w14:paraId="0219E57C" w14:textId="3EBD3B6B" w:rsidR="00660E47" w:rsidRPr="008A10EE" w:rsidRDefault="00660E47" w:rsidP="00660E47">
            <w:pPr>
              <w:rPr>
                <w:rFonts w:cs="Times New Roman"/>
              </w:rPr>
            </w:pPr>
            <w:r w:rsidRPr="008A10EE">
              <w:rPr>
                <w:rFonts w:cs="Times New Roman"/>
              </w:rPr>
              <w:t>Jenis Masalah</w:t>
            </w:r>
          </w:p>
        </w:tc>
      </w:tr>
      <w:tr w:rsidR="00901BC4" w:rsidRPr="008A10EE" w14:paraId="775C9FE1" w14:textId="77777777" w:rsidTr="00660E47">
        <w:tc>
          <w:tcPr>
            <w:tcW w:w="562" w:type="dxa"/>
            <w:vMerge w:val="restart"/>
          </w:tcPr>
          <w:p w14:paraId="38380B01" w14:textId="678C2FF9" w:rsidR="00901BC4" w:rsidRPr="008A10EE" w:rsidRDefault="00901BC4" w:rsidP="00660E47">
            <w:pPr>
              <w:rPr>
                <w:rFonts w:cs="Times New Roman"/>
              </w:rPr>
            </w:pPr>
            <w:r w:rsidRPr="008A10EE">
              <w:rPr>
                <w:rFonts w:cs="Times New Roman"/>
              </w:rPr>
              <w:t xml:space="preserve">1. </w:t>
            </w:r>
          </w:p>
        </w:tc>
        <w:tc>
          <w:tcPr>
            <w:tcW w:w="2127" w:type="dxa"/>
            <w:vMerge w:val="restart"/>
          </w:tcPr>
          <w:p w14:paraId="590AEF51" w14:textId="3537C153" w:rsidR="00901BC4" w:rsidRPr="008A10EE" w:rsidRDefault="00901BC4" w:rsidP="00660E47">
            <w:pPr>
              <w:rPr>
                <w:rFonts w:cs="Times New Roman"/>
              </w:rPr>
            </w:pPr>
            <w:r w:rsidRPr="008A10EE">
              <w:rPr>
                <w:rFonts w:cs="Times New Roman"/>
              </w:rPr>
              <w:t>Teknis</w:t>
            </w:r>
          </w:p>
        </w:tc>
        <w:tc>
          <w:tcPr>
            <w:tcW w:w="2886" w:type="dxa"/>
          </w:tcPr>
          <w:p w14:paraId="138BDAFC" w14:textId="6EE31384" w:rsidR="00901BC4" w:rsidRPr="008A10EE" w:rsidRDefault="00901BC4" w:rsidP="00660E47">
            <w:pPr>
              <w:rPr>
                <w:rFonts w:cs="Times New Roman"/>
              </w:rPr>
            </w:pPr>
            <w:r w:rsidRPr="008A10EE">
              <w:rPr>
                <w:rFonts w:cs="Times New Roman"/>
              </w:rPr>
              <w:t>Internet</w:t>
            </w:r>
          </w:p>
        </w:tc>
      </w:tr>
      <w:tr w:rsidR="00901BC4" w:rsidRPr="008A10EE" w14:paraId="66151394" w14:textId="77777777" w:rsidTr="00660E47">
        <w:tc>
          <w:tcPr>
            <w:tcW w:w="562" w:type="dxa"/>
            <w:vMerge/>
          </w:tcPr>
          <w:p w14:paraId="376E6CA1" w14:textId="77777777" w:rsidR="00901BC4" w:rsidRPr="008A10EE" w:rsidRDefault="00901BC4" w:rsidP="00660E47">
            <w:pPr>
              <w:rPr>
                <w:rFonts w:cs="Times New Roman"/>
              </w:rPr>
            </w:pPr>
          </w:p>
        </w:tc>
        <w:tc>
          <w:tcPr>
            <w:tcW w:w="2127" w:type="dxa"/>
            <w:vMerge/>
          </w:tcPr>
          <w:p w14:paraId="224A39ED" w14:textId="77777777" w:rsidR="00901BC4" w:rsidRPr="008A10EE" w:rsidRDefault="00901BC4" w:rsidP="00660E47">
            <w:pPr>
              <w:rPr>
                <w:rFonts w:cs="Times New Roman"/>
              </w:rPr>
            </w:pPr>
          </w:p>
        </w:tc>
        <w:tc>
          <w:tcPr>
            <w:tcW w:w="2886" w:type="dxa"/>
          </w:tcPr>
          <w:p w14:paraId="149CFFFC" w14:textId="1873EF6F" w:rsidR="00901BC4" w:rsidRPr="008A10EE" w:rsidRDefault="00901BC4" w:rsidP="00660E47">
            <w:pPr>
              <w:rPr>
                <w:rFonts w:cs="Times New Roman"/>
              </w:rPr>
            </w:pPr>
            <w:r w:rsidRPr="008A10EE">
              <w:rPr>
                <w:rFonts w:cs="Times New Roman"/>
              </w:rPr>
              <w:t>Infrastruktur Jaringan</w:t>
            </w:r>
          </w:p>
        </w:tc>
      </w:tr>
      <w:tr w:rsidR="00901BC4" w:rsidRPr="008A10EE" w14:paraId="0EBE9DDE" w14:textId="77777777" w:rsidTr="00660E47">
        <w:tc>
          <w:tcPr>
            <w:tcW w:w="562" w:type="dxa"/>
            <w:vMerge/>
          </w:tcPr>
          <w:p w14:paraId="519CF4F9" w14:textId="77777777" w:rsidR="00901BC4" w:rsidRPr="008A10EE" w:rsidRDefault="00901BC4" w:rsidP="00660E47">
            <w:pPr>
              <w:rPr>
                <w:rFonts w:cs="Times New Roman"/>
              </w:rPr>
            </w:pPr>
          </w:p>
        </w:tc>
        <w:tc>
          <w:tcPr>
            <w:tcW w:w="2127" w:type="dxa"/>
            <w:vMerge/>
          </w:tcPr>
          <w:p w14:paraId="0D6ED6FE" w14:textId="77777777" w:rsidR="00901BC4" w:rsidRPr="008A10EE" w:rsidRDefault="00901BC4" w:rsidP="00660E47">
            <w:pPr>
              <w:rPr>
                <w:rFonts w:cs="Times New Roman"/>
              </w:rPr>
            </w:pPr>
          </w:p>
        </w:tc>
        <w:tc>
          <w:tcPr>
            <w:tcW w:w="2886" w:type="dxa"/>
          </w:tcPr>
          <w:p w14:paraId="703A7C47" w14:textId="5000D41B" w:rsidR="00901BC4" w:rsidRPr="008A10EE" w:rsidRDefault="00901BC4" w:rsidP="00660E47">
            <w:pPr>
              <w:rPr>
                <w:rFonts w:cs="Times New Roman"/>
              </w:rPr>
            </w:pPr>
            <w:r w:rsidRPr="008A10EE">
              <w:rPr>
                <w:rFonts w:cs="Times New Roman"/>
              </w:rPr>
              <w:t>Perangkat Komputer dan Pendukungnya</w:t>
            </w:r>
          </w:p>
        </w:tc>
      </w:tr>
      <w:tr w:rsidR="00901BC4" w:rsidRPr="008A10EE" w14:paraId="0BB4211D" w14:textId="77777777" w:rsidTr="00660E47">
        <w:tc>
          <w:tcPr>
            <w:tcW w:w="562" w:type="dxa"/>
            <w:vMerge/>
          </w:tcPr>
          <w:p w14:paraId="0782F36F" w14:textId="77777777" w:rsidR="00901BC4" w:rsidRPr="008A10EE" w:rsidRDefault="00901BC4" w:rsidP="00660E47">
            <w:pPr>
              <w:rPr>
                <w:rFonts w:cs="Times New Roman"/>
              </w:rPr>
            </w:pPr>
          </w:p>
        </w:tc>
        <w:tc>
          <w:tcPr>
            <w:tcW w:w="2127" w:type="dxa"/>
            <w:vMerge/>
          </w:tcPr>
          <w:p w14:paraId="45C195C2" w14:textId="77777777" w:rsidR="00901BC4" w:rsidRPr="008A10EE" w:rsidRDefault="00901BC4" w:rsidP="00660E47">
            <w:pPr>
              <w:rPr>
                <w:rFonts w:cs="Times New Roman"/>
              </w:rPr>
            </w:pPr>
          </w:p>
        </w:tc>
        <w:tc>
          <w:tcPr>
            <w:tcW w:w="2886" w:type="dxa"/>
          </w:tcPr>
          <w:p w14:paraId="2E9B024D" w14:textId="7BB06B60" w:rsidR="00901BC4" w:rsidRPr="008A10EE" w:rsidRDefault="00901BC4" w:rsidP="00660E47">
            <w:pPr>
              <w:rPr>
                <w:rFonts w:cs="Times New Roman"/>
              </w:rPr>
            </w:pPr>
            <w:r w:rsidRPr="008A10EE">
              <w:rPr>
                <w:rFonts w:cs="Times New Roman"/>
              </w:rPr>
              <w:t>Keamanan Sistem Informasi</w:t>
            </w:r>
          </w:p>
        </w:tc>
      </w:tr>
      <w:tr w:rsidR="00901BC4" w:rsidRPr="008A10EE" w14:paraId="0C24AECD" w14:textId="77777777" w:rsidTr="00660E47">
        <w:tc>
          <w:tcPr>
            <w:tcW w:w="562" w:type="dxa"/>
            <w:vMerge/>
          </w:tcPr>
          <w:p w14:paraId="33361A51" w14:textId="77777777" w:rsidR="00901BC4" w:rsidRPr="008A10EE" w:rsidRDefault="00901BC4" w:rsidP="00660E47">
            <w:pPr>
              <w:rPr>
                <w:rFonts w:cs="Times New Roman"/>
              </w:rPr>
            </w:pPr>
          </w:p>
        </w:tc>
        <w:tc>
          <w:tcPr>
            <w:tcW w:w="2127" w:type="dxa"/>
            <w:vMerge/>
          </w:tcPr>
          <w:p w14:paraId="3D9C56EA" w14:textId="77777777" w:rsidR="00901BC4" w:rsidRPr="008A10EE" w:rsidRDefault="00901BC4" w:rsidP="00660E47">
            <w:pPr>
              <w:rPr>
                <w:rFonts w:cs="Times New Roman"/>
              </w:rPr>
            </w:pPr>
          </w:p>
        </w:tc>
        <w:tc>
          <w:tcPr>
            <w:tcW w:w="2886" w:type="dxa"/>
          </w:tcPr>
          <w:p w14:paraId="31BF1F68" w14:textId="09A28214" w:rsidR="00901BC4" w:rsidRPr="008A10EE" w:rsidRDefault="00901BC4" w:rsidP="00660E47">
            <w:pPr>
              <w:rPr>
                <w:rFonts w:cs="Times New Roman"/>
              </w:rPr>
            </w:pPr>
            <w:r w:rsidRPr="008A10EE">
              <w:rPr>
                <w:rFonts w:cs="Times New Roman"/>
              </w:rPr>
              <w:t>Integrasi Sistem</w:t>
            </w:r>
          </w:p>
        </w:tc>
      </w:tr>
      <w:tr w:rsidR="00901BC4" w:rsidRPr="008A10EE" w14:paraId="7FBC6FC2" w14:textId="77777777" w:rsidTr="00660E47">
        <w:tc>
          <w:tcPr>
            <w:tcW w:w="562" w:type="dxa"/>
            <w:vMerge/>
          </w:tcPr>
          <w:p w14:paraId="5E65BEB4" w14:textId="77777777" w:rsidR="00901BC4" w:rsidRPr="008A10EE" w:rsidRDefault="00901BC4" w:rsidP="00660E47">
            <w:pPr>
              <w:rPr>
                <w:rFonts w:cs="Times New Roman"/>
              </w:rPr>
            </w:pPr>
          </w:p>
        </w:tc>
        <w:tc>
          <w:tcPr>
            <w:tcW w:w="2127" w:type="dxa"/>
            <w:vMerge/>
          </w:tcPr>
          <w:p w14:paraId="0051F5A2" w14:textId="77777777" w:rsidR="00901BC4" w:rsidRPr="008A10EE" w:rsidRDefault="00901BC4" w:rsidP="00660E47">
            <w:pPr>
              <w:rPr>
                <w:rFonts w:cs="Times New Roman"/>
              </w:rPr>
            </w:pPr>
          </w:p>
        </w:tc>
        <w:tc>
          <w:tcPr>
            <w:tcW w:w="2886" w:type="dxa"/>
          </w:tcPr>
          <w:p w14:paraId="6348ED17" w14:textId="7D6CE989" w:rsidR="00901BC4" w:rsidRPr="008A10EE" w:rsidRDefault="00901BC4" w:rsidP="00660E47">
            <w:pPr>
              <w:rPr>
                <w:rFonts w:cs="Times New Roman"/>
              </w:rPr>
            </w:pPr>
            <w:r w:rsidRPr="008A10EE">
              <w:rPr>
                <w:rFonts w:cs="Times New Roman"/>
              </w:rPr>
              <w:t>Ketersediaan Sistem</w:t>
            </w:r>
          </w:p>
        </w:tc>
      </w:tr>
      <w:tr w:rsidR="00901BC4" w:rsidRPr="008A10EE" w14:paraId="38D4BC40" w14:textId="77777777" w:rsidTr="00660E47">
        <w:tc>
          <w:tcPr>
            <w:tcW w:w="562" w:type="dxa"/>
            <w:vMerge/>
          </w:tcPr>
          <w:p w14:paraId="1D3257A0" w14:textId="77777777" w:rsidR="00901BC4" w:rsidRPr="008A10EE" w:rsidRDefault="00901BC4" w:rsidP="00660E47">
            <w:pPr>
              <w:rPr>
                <w:rFonts w:cs="Times New Roman"/>
              </w:rPr>
            </w:pPr>
          </w:p>
        </w:tc>
        <w:tc>
          <w:tcPr>
            <w:tcW w:w="2127" w:type="dxa"/>
            <w:vMerge/>
          </w:tcPr>
          <w:p w14:paraId="2F58575D" w14:textId="77777777" w:rsidR="00901BC4" w:rsidRPr="008A10EE" w:rsidRDefault="00901BC4" w:rsidP="00660E47">
            <w:pPr>
              <w:rPr>
                <w:rFonts w:cs="Times New Roman"/>
              </w:rPr>
            </w:pPr>
          </w:p>
        </w:tc>
        <w:tc>
          <w:tcPr>
            <w:tcW w:w="2886" w:type="dxa"/>
          </w:tcPr>
          <w:p w14:paraId="6B1C5423" w14:textId="56E87C97" w:rsidR="00901BC4" w:rsidRPr="008A10EE" w:rsidRDefault="00901BC4" w:rsidP="00660E47">
            <w:pPr>
              <w:rPr>
                <w:rFonts w:cs="Times New Roman"/>
              </w:rPr>
            </w:pPr>
            <w:r w:rsidRPr="008A10EE">
              <w:rPr>
                <w:rFonts w:cs="Times New Roman"/>
              </w:rPr>
              <w:t>Pemeliharaan IT</w:t>
            </w:r>
          </w:p>
        </w:tc>
      </w:tr>
      <w:tr w:rsidR="00901BC4" w:rsidRPr="008A10EE" w14:paraId="6EED3F90" w14:textId="77777777" w:rsidTr="00660E47">
        <w:tc>
          <w:tcPr>
            <w:tcW w:w="562" w:type="dxa"/>
            <w:vMerge/>
          </w:tcPr>
          <w:p w14:paraId="5FCD271D" w14:textId="77777777" w:rsidR="00901BC4" w:rsidRPr="008A10EE" w:rsidRDefault="00901BC4" w:rsidP="00660E47">
            <w:pPr>
              <w:rPr>
                <w:rFonts w:cs="Times New Roman"/>
              </w:rPr>
            </w:pPr>
          </w:p>
        </w:tc>
        <w:tc>
          <w:tcPr>
            <w:tcW w:w="2127" w:type="dxa"/>
            <w:vMerge/>
          </w:tcPr>
          <w:p w14:paraId="5C626145" w14:textId="77777777" w:rsidR="00901BC4" w:rsidRPr="008A10EE" w:rsidRDefault="00901BC4" w:rsidP="00660E47">
            <w:pPr>
              <w:rPr>
                <w:rFonts w:cs="Times New Roman"/>
              </w:rPr>
            </w:pPr>
          </w:p>
        </w:tc>
        <w:tc>
          <w:tcPr>
            <w:tcW w:w="2886" w:type="dxa"/>
          </w:tcPr>
          <w:p w14:paraId="453A76D2" w14:textId="6BB7E655" w:rsidR="00901BC4" w:rsidRPr="008A10EE" w:rsidRDefault="00901BC4" w:rsidP="00660E47">
            <w:pPr>
              <w:rPr>
                <w:rFonts w:cs="Times New Roman"/>
              </w:rPr>
            </w:pPr>
            <w:r w:rsidRPr="008A10EE">
              <w:rPr>
                <w:rFonts w:cs="Times New Roman"/>
              </w:rPr>
              <w:t>Masalah Lain</w:t>
            </w:r>
          </w:p>
        </w:tc>
      </w:tr>
      <w:tr w:rsidR="00901BC4" w:rsidRPr="008A10EE" w14:paraId="58EDEC2E" w14:textId="77777777" w:rsidTr="00660E47">
        <w:tc>
          <w:tcPr>
            <w:tcW w:w="562" w:type="dxa"/>
            <w:vMerge w:val="restart"/>
          </w:tcPr>
          <w:p w14:paraId="7FF27674" w14:textId="35BDC37F" w:rsidR="00901BC4" w:rsidRPr="008A10EE" w:rsidRDefault="00901BC4" w:rsidP="00660E47">
            <w:pPr>
              <w:rPr>
                <w:rFonts w:cs="Times New Roman"/>
              </w:rPr>
            </w:pPr>
            <w:r w:rsidRPr="008A10EE">
              <w:rPr>
                <w:rFonts w:cs="Times New Roman"/>
              </w:rPr>
              <w:t>2.</w:t>
            </w:r>
          </w:p>
        </w:tc>
        <w:tc>
          <w:tcPr>
            <w:tcW w:w="2127" w:type="dxa"/>
            <w:vMerge w:val="restart"/>
          </w:tcPr>
          <w:p w14:paraId="13B73C00" w14:textId="164AAB01" w:rsidR="00901BC4" w:rsidRPr="008A10EE" w:rsidRDefault="00901BC4" w:rsidP="00660E47">
            <w:pPr>
              <w:rPr>
                <w:rFonts w:cs="Times New Roman"/>
              </w:rPr>
            </w:pPr>
            <w:r w:rsidRPr="008A10EE">
              <w:rPr>
                <w:rFonts w:cs="Times New Roman"/>
              </w:rPr>
              <w:t>Non-Teknis</w:t>
            </w:r>
          </w:p>
        </w:tc>
        <w:tc>
          <w:tcPr>
            <w:tcW w:w="2886" w:type="dxa"/>
          </w:tcPr>
          <w:p w14:paraId="77858937" w14:textId="768332E5" w:rsidR="00901BC4" w:rsidRPr="008A10EE" w:rsidRDefault="00901BC4" w:rsidP="00660E47">
            <w:pPr>
              <w:rPr>
                <w:rFonts w:cs="Times New Roman"/>
              </w:rPr>
            </w:pPr>
            <w:r w:rsidRPr="008A10EE">
              <w:rPr>
                <w:rFonts w:cs="Times New Roman"/>
              </w:rPr>
              <w:t>Penerimaan dan Partisipasi</w:t>
            </w:r>
          </w:p>
        </w:tc>
      </w:tr>
      <w:tr w:rsidR="00901BC4" w:rsidRPr="008A10EE" w14:paraId="45F060BC" w14:textId="77777777" w:rsidTr="00660E47">
        <w:tc>
          <w:tcPr>
            <w:tcW w:w="562" w:type="dxa"/>
            <w:vMerge/>
          </w:tcPr>
          <w:p w14:paraId="55C64546" w14:textId="77777777" w:rsidR="00901BC4" w:rsidRPr="008A10EE" w:rsidRDefault="00901BC4" w:rsidP="00660E47">
            <w:pPr>
              <w:rPr>
                <w:rFonts w:cs="Times New Roman"/>
              </w:rPr>
            </w:pPr>
          </w:p>
        </w:tc>
        <w:tc>
          <w:tcPr>
            <w:tcW w:w="2127" w:type="dxa"/>
            <w:vMerge/>
          </w:tcPr>
          <w:p w14:paraId="325C5F94" w14:textId="77777777" w:rsidR="00901BC4" w:rsidRPr="008A10EE" w:rsidRDefault="00901BC4" w:rsidP="00660E47">
            <w:pPr>
              <w:rPr>
                <w:rFonts w:cs="Times New Roman"/>
              </w:rPr>
            </w:pPr>
          </w:p>
        </w:tc>
        <w:tc>
          <w:tcPr>
            <w:tcW w:w="2886" w:type="dxa"/>
          </w:tcPr>
          <w:p w14:paraId="1CCB7FBE" w14:textId="338A76C2" w:rsidR="00901BC4" w:rsidRPr="008A10EE" w:rsidRDefault="00901BC4" w:rsidP="00660E47">
            <w:pPr>
              <w:rPr>
                <w:rFonts w:cs="Times New Roman"/>
              </w:rPr>
            </w:pPr>
            <w:r w:rsidRPr="008A10EE">
              <w:rPr>
                <w:rFonts w:cs="Times New Roman"/>
              </w:rPr>
              <w:t>Budaya dan Perilaku</w:t>
            </w:r>
            <w:r w:rsidR="005C536C">
              <w:rPr>
                <w:rFonts w:cs="Times New Roman"/>
              </w:rPr>
              <w:t xml:space="preserve"> Pengguna</w:t>
            </w:r>
          </w:p>
        </w:tc>
      </w:tr>
      <w:tr w:rsidR="00901BC4" w:rsidRPr="008A10EE" w14:paraId="37C49CBA" w14:textId="77777777" w:rsidTr="00660E47">
        <w:tc>
          <w:tcPr>
            <w:tcW w:w="562" w:type="dxa"/>
            <w:vMerge/>
          </w:tcPr>
          <w:p w14:paraId="26901A7B" w14:textId="77777777" w:rsidR="00901BC4" w:rsidRPr="008A10EE" w:rsidRDefault="00901BC4" w:rsidP="00660E47">
            <w:pPr>
              <w:rPr>
                <w:rFonts w:cs="Times New Roman"/>
              </w:rPr>
            </w:pPr>
          </w:p>
        </w:tc>
        <w:tc>
          <w:tcPr>
            <w:tcW w:w="2127" w:type="dxa"/>
            <w:vMerge/>
          </w:tcPr>
          <w:p w14:paraId="01549D4E" w14:textId="77777777" w:rsidR="00901BC4" w:rsidRPr="008A10EE" w:rsidRDefault="00901BC4" w:rsidP="00660E47">
            <w:pPr>
              <w:rPr>
                <w:rFonts w:cs="Times New Roman"/>
              </w:rPr>
            </w:pPr>
          </w:p>
        </w:tc>
        <w:tc>
          <w:tcPr>
            <w:tcW w:w="2886" w:type="dxa"/>
          </w:tcPr>
          <w:p w14:paraId="26236ACA" w14:textId="2D48541F" w:rsidR="00901BC4" w:rsidRPr="008A10EE" w:rsidRDefault="00901BC4" w:rsidP="00660E47">
            <w:pPr>
              <w:rPr>
                <w:rFonts w:cs="Times New Roman"/>
              </w:rPr>
            </w:pPr>
            <w:r w:rsidRPr="008A10EE">
              <w:rPr>
                <w:rFonts w:cs="Times New Roman"/>
              </w:rPr>
              <w:t>Sumber Daya Manusia</w:t>
            </w:r>
          </w:p>
        </w:tc>
      </w:tr>
      <w:tr w:rsidR="00901BC4" w:rsidRPr="008A10EE" w14:paraId="655C7545" w14:textId="77777777" w:rsidTr="00660E47">
        <w:tc>
          <w:tcPr>
            <w:tcW w:w="562" w:type="dxa"/>
            <w:vMerge/>
          </w:tcPr>
          <w:p w14:paraId="20632EA8" w14:textId="77777777" w:rsidR="00901BC4" w:rsidRPr="008A10EE" w:rsidRDefault="00901BC4" w:rsidP="00660E47">
            <w:pPr>
              <w:rPr>
                <w:rFonts w:cs="Times New Roman"/>
              </w:rPr>
            </w:pPr>
          </w:p>
        </w:tc>
        <w:tc>
          <w:tcPr>
            <w:tcW w:w="2127" w:type="dxa"/>
            <w:vMerge/>
          </w:tcPr>
          <w:p w14:paraId="18019649" w14:textId="77777777" w:rsidR="00901BC4" w:rsidRPr="008A10EE" w:rsidRDefault="00901BC4" w:rsidP="00660E47">
            <w:pPr>
              <w:rPr>
                <w:rFonts w:cs="Times New Roman"/>
              </w:rPr>
            </w:pPr>
          </w:p>
        </w:tc>
        <w:tc>
          <w:tcPr>
            <w:tcW w:w="2886" w:type="dxa"/>
          </w:tcPr>
          <w:p w14:paraId="0FEF2B4A" w14:textId="7C0D5758" w:rsidR="00901BC4" w:rsidRPr="008A10EE" w:rsidRDefault="00901BC4" w:rsidP="00660E47">
            <w:pPr>
              <w:rPr>
                <w:rFonts w:cs="Times New Roman"/>
              </w:rPr>
            </w:pPr>
            <w:r w:rsidRPr="008A10EE">
              <w:rPr>
                <w:rFonts w:cs="Times New Roman"/>
              </w:rPr>
              <w:t>Perencanaan IT</w:t>
            </w:r>
          </w:p>
        </w:tc>
      </w:tr>
      <w:tr w:rsidR="00901BC4" w:rsidRPr="008A10EE" w14:paraId="48D0FF5F" w14:textId="77777777" w:rsidTr="00660E47">
        <w:tc>
          <w:tcPr>
            <w:tcW w:w="562" w:type="dxa"/>
            <w:vMerge/>
          </w:tcPr>
          <w:p w14:paraId="4C09B0DE" w14:textId="77777777" w:rsidR="00901BC4" w:rsidRPr="008A10EE" w:rsidRDefault="00901BC4" w:rsidP="00660E47">
            <w:pPr>
              <w:rPr>
                <w:rFonts w:cs="Times New Roman"/>
              </w:rPr>
            </w:pPr>
          </w:p>
        </w:tc>
        <w:tc>
          <w:tcPr>
            <w:tcW w:w="2127" w:type="dxa"/>
            <w:vMerge/>
          </w:tcPr>
          <w:p w14:paraId="2AD3013A" w14:textId="77777777" w:rsidR="00901BC4" w:rsidRPr="008A10EE" w:rsidRDefault="00901BC4" w:rsidP="00660E47">
            <w:pPr>
              <w:rPr>
                <w:rFonts w:cs="Times New Roman"/>
              </w:rPr>
            </w:pPr>
          </w:p>
        </w:tc>
        <w:tc>
          <w:tcPr>
            <w:tcW w:w="2886" w:type="dxa"/>
          </w:tcPr>
          <w:p w14:paraId="7BE2D9F8" w14:textId="50F9101B" w:rsidR="00901BC4" w:rsidRPr="008A10EE" w:rsidRDefault="00901BC4" w:rsidP="00660E47">
            <w:pPr>
              <w:rPr>
                <w:rFonts w:cs="Times New Roman"/>
              </w:rPr>
            </w:pPr>
            <w:r w:rsidRPr="008A10EE">
              <w:rPr>
                <w:rFonts w:cs="Times New Roman"/>
              </w:rPr>
              <w:t>Manajemen dan Tatakelola IT</w:t>
            </w:r>
          </w:p>
        </w:tc>
      </w:tr>
      <w:tr w:rsidR="00901BC4" w:rsidRPr="008A10EE" w14:paraId="04B3C8B4" w14:textId="77777777" w:rsidTr="00660E47">
        <w:tc>
          <w:tcPr>
            <w:tcW w:w="562" w:type="dxa"/>
            <w:vMerge/>
          </w:tcPr>
          <w:p w14:paraId="4D2087E6" w14:textId="77777777" w:rsidR="00901BC4" w:rsidRPr="008A10EE" w:rsidRDefault="00901BC4" w:rsidP="00660E47">
            <w:pPr>
              <w:rPr>
                <w:rFonts w:cs="Times New Roman"/>
              </w:rPr>
            </w:pPr>
          </w:p>
        </w:tc>
        <w:tc>
          <w:tcPr>
            <w:tcW w:w="2127" w:type="dxa"/>
            <w:vMerge/>
          </w:tcPr>
          <w:p w14:paraId="740A532D" w14:textId="77777777" w:rsidR="00901BC4" w:rsidRPr="008A10EE" w:rsidRDefault="00901BC4" w:rsidP="00660E47">
            <w:pPr>
              <w:rPr>
                <w:rFonts w:cs="Times New Roman"/>
              </w:rPr>
            </w:pPr>
          </w:p>
        </w:tc>
        <w:tc>
          <w:tcPr>
            <w:tcW w:w="2886" w:type="dxa"/>
          </w:tcPr>
          <w:p w14:paraId="4B25D045" w14:textId="4A0D9A67" w:rsidR="00901BC4" w:rsidRPr="008A10EE" w:rsidRDefault="00901BC4" w:rsidP="00660E47">
            <w:pPr>
              <w:rPr>
                <w:rFonts w:cs="Times New Roman"/>
              </w:rPr>
            </w:pPr>
            <w:r w:rsidRPr="008A10EE">
              <w:rPr>
                <w:rFonts w:cs="Times New Roman"/>
              </w:rPr>
              <w:t>Organisasi</w:t>
            </w:r>
          </w:p>
        </w:tc>
      </w:tr>
      <w:tr w:rsidR="00901BC4" w:rsidRPr="008A10EE" w14:paraId="259BD633" w14:textId="77777777" w:rsidTr="00660E47">
        <w:tc>
          <w:tcPr>
            <w:tcW w:w="562" w:type="dxa"/>
            <w:vMerge/>
          </w:tcPr>
          <w:p w14:paraId="535D2FCC" w14:textId="77777777" w:rsidR="00901BC4" w:rsidRPr="008A10EE" w:rsidRDefault="00901BC4" w:rsidP="00660E47">
            <w:pPr>
              <w:rPr>
                <w:rFonts w:cs="Times New Roman"/>
              </w:rPr>
            </w:pPr>
          </w:p>
        </w:tc>
        <w:tc>
          <w:tcPr>
            <w:tcW w:w="2127" w:type="dxa"/>
            <w:vMerge/>
          </w:tcPr>
          <w:p w14:paraId="38FF7DE6" w14:textId="77777777" w:rsidR="00901BC4" w:rsidRPr="008A10EE" w:rsidRDefault="00901BC4" w:rsidP="00660E47">
            <w:pPr>
              <w:rPr>
                <w:rFonts w:cs="Times New Roman"/>
              </w:rPr>
            </w:pPr>
          </w:p>
        </w:tc>
        <w:tc>
          <w:tcPr>
            <w:tcW w:w="2886" w:type="dxa"/>
          </w:tcPr>
          <w:p w14:paraId="3C8DC3C3" w14:textId="3CE392C2" w:rsidR="00901BC4" w:rsidRPr="008A10EE" w:rsidRDefault="00901BC4" w:rsidP="00660E47">
            <w:pPr>
              <w:rPr>
                <w:rFonts w:cs="Times New Roman"/>
              </w:rPr>
            </w:pPr>
            <w:r w:rsidRPr="008A10EE">
              <w:rPr>
                <w:rFonts w:cs="Times New Roman"/>
              </w:rPr>
              <w:t>Konten Sistem Informasi</w:t>
            </w:r>
          </w:p>
        </w:tc>
      </w:tr>
      <w:tr w:rsidR="00901BC4" w:rsidRPr="008A10EE" w14:paraId="7783DD00" w14:textId="77777777" w:rsidTr="00660E47">
        <w:tc>
          <w:tcPr>
            <w:tcW w:w="562" w:type="dxa"/>
            <w:vMerge/>
          </w:tcPr>
          <w:p w14:paraId="40B50D02" w14:textId="77777777" w:rsidR="00901BC4" w:rsidRPr="008A10EE" w:rsidRDefault="00901BC4" w:rsidP="00660E47">
            <w:pPr>
              <w:rPr>
                <w:rFonts w:cs="Times New Roman"/>
              </w:rPr>
            </w:pPr>
          </w:p>
        </w:tc>
        <w:tc>
          <w:tcPr>
            <w:tcW w:w="2127" w:type="dxa"/>
            <w:vMerge/>
          </w:tcPr>
          <w:p w14:paraId="7CC0EE8C" w14:textId="77777777" w:rsidR="00901BC4" w:rsidRPr="008A10EE" w:rsidRDefault="00901BC4" w:rsidP="00660E47">
            <w:pPr>
              <w:rPr>
                <w:rFonts w:cs="Times New Roman"/>
              </w:rPr>
            </w:pPr>
          </w:p>
        </w:tc>
        <w:tc>
          <w:tcPr>
            <w:tcW w:w="2886" w:type="dxa"/>
          </w:tcPr>
          <w:p w14:paraId="108C757C" w14:textId="2F20706A" w:rsidR="00901BC4" w:rsidRPr="008A10EE" w:rsidRDefault="00901BC4" w:rsidP="00660E47">
            <w:pPr>
              <w:rPr>
                <w:rFonts w:cs="Times New Roman"/>
              </w:rPr>
            </w:pPr>
            <w:r w:rsidRPr="008A10EE">
              <w:rPr>
                <w:rFonts w:cs="Times New Roman"/>
              </w:rPr>
              <w:t>Anggaran dan Biaya</w:t>
            </w:r>
          </w:p>
        </w:tc>
      </w:tr>
      <w:tr w:rsidR="00901BC4" w:rsidRPr="008A10EE" w14:paraId="05EB6AAD" w14:textId="77777777" w:rsidTr="00660E47">
        <w:tc>
          <w:tcPr>
            <w:tcW w:w="562" w:type="dxa"/>
            <w:vMerge/>
          </w:tcPr>
          <w:p w14:paraId="31085BD1" w14:textId="77777777" w:rsidR="00901BC4" w:rsidRPr="008A10EE" w:rsidRDefault="00901BC4" w:rsidP="00660E47">
            <w:pPr>
              <w:rPr>
                <w:rFonts w:cs="Times New Roman"/>
              </w:rPr>
            </w:pPr>
          </w:p>
        </w:tc>
        <w:tc>
          <w:tcPr>
            <w:tcW w:w="2127" w:type="dxa"/>
            <w:vMerge/>
          </w:tcPr>
          <w:p w14:paraId="28B71F6B" w14:textId="77777777" w:rsidR="00901BC4" w:rsidRPr="008A10EE" w:rsidRDefault="00901BC4" w:rsidP="00660E47">
            <w:pPr>
              <w:rPr>
                <w:rFonts w:cs="Times New Roman"/>
              </w:rPr>
            </w:pPr>
          </w:p>
        </w:tc>
        <w:tc>
          <w:tcPr>
            <w:tcW w:w="2886" w:type="dxa"/>
          </w:tcPr>
          <w:p w14:paraId="143D1215" w14:textId="183901B8" w:rsidR="00901BC4" w:rsidRPr="008A10EE" w:rsidRDefault="00901BC4" w:rsidP="00660E47">
            <w:pPr>
              <w:rPr>
                <w:rFonts w:cs="Times New Roman"/>
              </w:rPr>
            </w:pPr>
            <w:r w:rsidRPr="008A10EE">
              <w:rPr>
                <w:rFonts w:cs="Times New Roman"/>
              </w:rPr>
              <w:t>Dukungan Pimpinan dan Karakter Kepemimpinan</w:t>
            </w:r>
          </w:p>
        </w:tc>
      </w:tr>
    </w:tbl>
    <w:p w14:paraId="3CD7E169" w14:textId="5E03ACC2" w:rsidR="00660E47" w:rsidRPr="008A10EE" w:rsidRDefault="00660E47" w:rsidP="00660E47">
      <w:pPr>
        <w:rPr>
          <w:rFonts w:cs="Times New Roman"/>
        </w:rPr>
      </w:pPr>
    </w:p>
    <w:p w14:paraId="5BB1E8C3" w14:textId="77777777" w:rsidR="00534806" w:rsidRDefault="000E645C" w:rsidP="00660E47">
      <w:pPr>
        <w:rPr>
          <w:rFonts w:cs="Times New Roman"/>
        </w:rPr>
      </w:pPr>
      <w:r w:rsidRPr="008A10EE">
        <w:rPr>
          <w:rFonts w:cs="Times New Roman"/>
        </w:rPr>
        <w:t xml:space="preserve">Kemudian, </w:t>
      </w:r>
      <w:r w:rsidR="00525477" w:rsidRPr="008A10EE">
        <w:rPr>
          <w:rFonts w:cs="Times New Roman"/>
        </w:rPr>
        <w:t>berdasarkan penelitian terkait implementasi TIK pada sekolah tingkat menengah di Malaysia</w:t>
      </w:r>
      <w:r w:rsidR="00DF1149" w:rsidRPr="008A10EE">
        <w:rPr>
          <w:rFonts w:cs="Times New Roman"/>
        </w:rPr>
        <w:t xml:space="preserve"> </w:t>
      </w:r>
      <w:r w:rsidR="00DF1149" w:rsidRPr="008A10EE">
        <w:rPr>
          <w:rFonts w:cs="Times New Roman"/>
        </w:rPr>
        <w:fldChar w:fldCharType="begin" w:fldLock="1"/>
      </w:r>
      <w:r w:rsidR="00F85ED4" w:rsidRPr="008A10EE">
        <w:rPr>
          <w:rFonts w:cs="Times New Roman"/>
        </w:rPr>
        <w:instrText>ADDIN CSL_CITATION {"citationItems":[{"id":"ITEM-1","itemData":{"DOI":"10.1016/j.stueduc.2018.05.003","ISSN":"0191491X","abstract":"This multiple-case study drew upon Engeström's (1987) activity theory (AT) to understand the conditions and explain the systematic contradictions that facilitate successful Information and Communication Technology (ICT) integration in schools. The data were collected through in-depth interviews and document analysis from one primary and one secondary public school in Malaysia. In-depth interviews were carried out with nine participants, including principals, ICT coordinators, and teachers. Findings revealed three conditions that led to successful ICT integration: 1) types of ICT tools in the school, 2) rules and regulations in the school that shape the ICT culture, and 3) division of labour within the school community. The findings indicate that school stakeholders must work together to resolve tensions introduced by systemic contradictions in different activity systems, which shape school ICT culture. The study aims to enrich the discourse on ICT integration by assisting school stakeholders to reflect on their own ICT integration strategies.","author":[{"dropping-particle":"","family":"Razak","given":"N. Asiah","non-dropping-particle":"","parse-names":false,"suffix":""},{"dropping-particle":"","family":"Jalil","given":"Habibah Ab","non-dropping-particle":"","parse-names":false,"suffix":""},{"dropping-particle":"","family":"Krauss","given":"Steven Eric","non-dropping-particle":"","parse-names":false,"suffix":""},{"dropping-particle":"","family":"Ahmad","given":"Nor Aniza","non-dropping-particle":"","parse-names":false,"suffix":""}],"container-title":"Studies in Educational Evaluation","id":"ITEM-1","issue":"May","issued":{"date-parts":[["2018"]]},"page":"17-29","publisher":"Elsevier","title":"Successful implementation of information and communication technology integration in Malaysian public schools: An activity systems analysis approach","type":"article-journal","volume":"58"},"uris":["http://www.mendeley.com/documents/?uuid=c64a795f-ad35-44d7-aec0-e653fe10bcd4"]}],"mendeley":{"formattedCitation":"[3]","plainTextFormattedCitation":"[3]","previouslyFormattedCitation":"[3]"},"properties":{"noteIndex":0},"schema":"https://github.com/citation-style-language/schema/raw/master/csl-citation.json"}</w:instrText>
      </w:r>
      <w:r w:rsidR="00DF1149" w:rsidRPr="008A10EE">
        <w:rPr>
          <w:rFonts w:cs="Times New Roman"/>
        </w:rPr>
        <w:fldChar w:fldCharType="separate"/>
      </w:r>
      <w:r w:rsidR="00DF1149" w:rsidRPr="008A10EE">
        <w:rPr>
          <w:rFonts w:cs="Times New Roman"/>
          <w:noProof/>
        </w:rPr>
        <w:t>[3]</w:t>
      </w:r>
      <w:r w:rsidR="00DF1149" w:rsidRPr="008A10EE">
        <w:rPr>
          <w:rFonts w:cs="Times New Roman"/>
        </w:rPr>
        <w:fldChar w:fldCharType="end"/>
      </w:r>
      <w:r w:rsidR="00DF1149" w:rsidRPr="008A10EE">
        <w:rPr>
          <w:rFonts w:cs="Times New Roman"/>
        </w:rPr>
        <w:t xml:space="preserve">. Bahwa faktor </w:t>
      </w:r>
      <w:r w:rsidR="00620124">
        <w:rPr>
          <w:rFonts w:cs="Times New Roman"/>
        </w:rPr>
        <w:t xml:space="preserve">yang dapat mendorong </w:t>
      </w:r>
      <w:r w:rsidR="00DF1149" w:rsidRPr="008A10EE">
        <w:rPr>
          <w:rFonts w:cs="Times New Roman"/>
        </w:rPr>
        <w:t>kesuksesan implement</w:t>
      </w:r>
      <w:r w:rsidR="0030006C" w:rsidRPr="008A10EE">
        <w:rPr>
          <w:rFonts w:cs="Times New Roman"/>
        </w:rPr>
        <w:t xml:space="preserve">asi terdiri dari 3 komponen utama yaitu </w:t>
      </w:r>
      <w:r w:rsidR="00534806">
        <w:rPr>
          <w:rFonts w:cs="Times New Roman"/>
        </w:rPr>
        <w:t>:</w:t>
      </w:r>
    </w:p>
    <w:p w14:paraId="4E1A28FE" w14:textId="2E22FBED" w:rsidR="00534806" w:rsidRDefault="003428C8" w:rsidP="000A7FCF">
      <w:pPr>
        <w:pStyle w:val="ListParagraph"/>
        <w:numPr>
          <w:ilvl w:val="0"/>
          <w:numId w:val="70"/>
        </w:numPr>
        <w:rPr>
          <w:rFonts w:cs="Times New Roman"/>
        </w:rPr>
      </w:pPr>
      <w:r>
        <w:rPr>
          <w:rFonts w:cs="Times New Roman"/>
        </w:rPr>
        <w:t>J</w:t>
      </w:r>
      <w:r w:rsidR="0030006C" w:rsidRPr="00534806">
        <w:rPr>
          <w:rFonts w:cs="Times New Roman"/>
        </w:rPr>
        <w:t>enis alat TIK yang digunakan</w:t>
      </w:r>
    </w:p>
    <w:p w14:paraId="6DF84918" w14:textId="7C1CFBEF" w:rsidR="00534806" w:rsidRDefault="003428C8" w:rsidP="000A7FCF">
      <w:pPr>
        <w:pStyle w:val="ListParagraph"/>
        <w:numPr>
          <w:ilvl w:val="0"/>
          <w:numId w:val="70"/>
        </w:numPr>
        <w:rPr>
          <w:rFonts w:cs="Times New Roman"/>
        </w:rPr>
      </w:pPr>
      <w:r>
        <w:rPr>
          <w:rFonts w:cs="Times New Roman"/>
        </w:rPr>
        <w:t>A</w:t>
      </w:r>
      <w:r w:rsidR="0030006C" w:rsidRPr="00534806">
        <w:rPr>
          <w:rFonts w:cs="Times New Roman"/>
        </w:rPr>
        <w:t>turan dan regulasi</w:t>
      </w:r>
    </w:p>
    <w:p w14:paraId="1F146D7E" w14:textId="55701A6D" w:rsidR="00534806" w:rsidRDefault="0030006C" w:rsidP="000A7FCF">
      <w:pPr>
        <w:pStyle w:val="ListParagraph"/>
        <w:numPr>
          <w:ilvl w:val="0"/>
          <w:numId w:val="70"/>
        </w:numPr>
        <w:rPr>
          <w:rFonts w:cs="Times New Roman"/>
        </w:rPr>
      </w:pPr>
      <w:r w:rsidRPr="00534806">
        <w:rPr>
          <w:rFonts w:cs="Times New Roman"/>
        </w:rPr>
        <w:t xml:space="preserve">dan </w:t>
      </w:r>
      <w:r w:rsidR="003428C8">
        <w:rPr>
          <w:rFonts w:cs="Times New Roman"/>
        </w:rPr>
        <w:t>P</w:t>
      </w:r>
      <w:r w:rsidRPr="00534806">
        <w:rPr>
          <w:rFonts w:cs="Times New Roman"/>
        </w:rPr>
        <w:t>embagian kerja</w:t>
      </w:r>
    </w:p>
    <w:p w14:paraId="7D7A289A" w14:textId="77777777" w:rsidR="00534806" w:rsidRDefault="00534806" w:rsidP="00534806">
      <w:pPr>
        <w:rPr>
          <w:rFonts w:cs="Times New Roman"/>
        </w:rPr>
      </w:pPr>
    </w:p>
    <w:p w14:paraId="4B911C33" w14:textId="2EF81F50" w:rsidR="00620124" w:rsidRPr="00534806" w:rsidRDefault="0030006C" w:rsidP="00534806">
      <w:pPr>
        <w:rPr>
          <w:rFonts w:cs="Times New Roman"/>
        </w:rPr>
      </w:pPr>
      <w:r w:rsidRPr="00534806">
        <w:rPr>
          <w:rFonts w:cs="Times New Roman"/>
        </w:rPr>
        <w:t>Dimana tiap komponen yang berkontribusi bagi kesuksesan implementasi TIK pada sekolah di Malaysia ini memiliki sub-komponen dari masing-masing komponen</w:t>
      </w:r>
      <w:r w:rsidR="00534806">
        <w:rPr>
          <w:rFonts w:cs="Times New Roman"/>
        </w:rPr>
        <w:t>. Lihat pada Tabel 4.2</w:t>
      </w:r>
    </w:p>
    <w:p w14:paraId="33F24344" w14:textId="74BE7B83" w:rsidR="00901BC4" w:rsidRPr="008A10EE" w:rsidRDefault="00901BC4" w:rsidP="00901BC4">
      <w:pPr>
        <w:pStyle w:val="Caption"/>
        <w:keepNext/>
        <w:rPr>
          <w:rFonts w:cs="Times New Roman"/>
        </w:rPr>
      </w:pPr>
      <w:bookmarkStart w:id="734" w:name="_Toc48471605"/>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4</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w:t>
      </w:r>
      <w:r w:rsidR="00182426">
        <w:rPr>
          <w:rFonts w:cs="Times New Roman"/>
        </w:rPr>
        <w:fldChar w:fldCharType="end"/>
      </w:r>
      <w:r w:rsidRPr="008A10EE">
        <w:rPr>
          <w:rFonts w:cs="Times New Roman"/>
        </w:rPr>
        <w:t xml:space="preserve"> </w:t>
      </w:r>
      <w:r w:rsidR="00445DA1">
        <w:rPr>
          <w:rFonts w:cs="Times New Roman"/>
        </w:rPr>
        <w:t>F</w:t>
      </w:r>
      <w:r w:rsidRPr="008A10EE">
        <w:rPr>
          <w:rFonts w:cs="Times New Roman"/>
        </w:rPr>
        <w:t xml:space="preserve">aktor </w:t>
      </w:r>
      <w:r w:rsidR="00445DA1">
        <w:rPr>
          <w:rFonts w:cs="Times New Roman"/>
        </w:rPr>
        <w:t>K</w:t>
      </w:r>
      <w:r w:rsidRPr="008A10EE">
        <w:rPr>
          <w:rFonts w:cs="Times New Roman"/>
        </w:rPr>
        <w:t xml:space="preserve">eberhasilan </w:t>
      </w:r>
      <w:r w:rsidR="00445DA1">
        <w:rPr>
          <w:rFonts w:cs="Times New Roman"/>
        </w:rPr>
        <w:t>I</w:t>
      </w:r>
      <w:r w:rsidRPr="008A10EE">
        <w:rPr>
          <w:rFonts w:cs="Times New Roman"/>
        </w:rPr>
        <w:t xml:space="preserve">mplementasi </w:t>
      </w:r>
      <w:r w:rsidR="00445DA1">
        <w:rPr>
          <w:rFonts w:cs="Times New Roman"/>
        </w:rPr>
        <w:t>S</w:t>
      </w:r>
      <w:r w:rsidRPr="008A10EE">
        <w:rPr>
          <w:rFonts w:cs="Times New Roman"/>
        </w:rPr>
        <w:t xml:space="preserve">istem </w:t>
      </w:r>
      <w:r w:rsidR="00445DA1">
        <w:rPr>
          <w:rFonts w:cs="Times New Roman"/>
        </w:rPr>
        <w:t>I</w:t>
      </w:r>
      <w:r w:rsidRPr="008A10EE">
        <w:rPr>
          <w:rFonts w:cs="Times New Roman"/>
        </w:rPr>
        <w:t xml:space="preserve">nformasi </w:t>
      </w:r>
      <w:r w:rsidR="00445DA1">
        <w:rPr>
          <w:rFonts w:cs="Times New Roman"/>
        </w:rPr>
        <w:t>T</w:t>
      </w:r>
      <w:r w:rsidRPr="008A10EE">
        <w:rPr>
          <w:rFonts w:cs="Times New Roman"/>
        </w:rPr>
        <w:t xml:space="preserve">erintegrasi </w:t>
      </w:r>
      <w:r w:rsidR="003428C8">
        <w:rPr>
          <w:rFonts w:cs="Times New Roman"/>
        </w:rPr>
        <w:t>p</w:t>
      </w:r>
      <w:r w:rsidRPr="008A10EE">
        <w:rPr>
          <w:rFonts w:cs="Times New Roman"/>
        </w:rPr>
        <w:t xml:space="preserve">ada </w:t>
      </w:r>
      <w:r w:rsidR="00445DA1">
        <w:rPr>
          <w:rFonts w:cs="Times New Roman"/>
        </w:rPr>
        <w:t>S</w:t>
      </w:r>
      <w:r w:rsidRPr="008A10EE">
        <w:rPr>
          <w:rFonts w:cs="Times New Roman"/>
        </w:rPr>
        <w:t xml:space="preserve">ekolah </w:t>
      </w:r>
      <w:r w:rsidR="00445DA1">
        <w:rPr>
          <w:rFonts w:cs="Times New Roman"/>
        </w:rPr>
        <w:t>N</w:t>
      </w:r>
      <w:r w:rsidRPr="008A10EE">
        <w:rPr>
          <w:rFonts w:cs="Times New Roman"/>
        </w:rPr>
        <w:t>egeri di Malaysia</w:t>
      </w:r>
      <w:bookmarkEnd w:id="734"/>
    </w:p>
    <w:tbl>
      <w:tblPr>
        <w:tblStyle w:val="TableGrid"/>
        <w:tblW w:w="0" w:type="auto"/>
        <w:tblLook w:val="04A0" w:firstRow="1" w:lastRow="0" w:firstColumn="1" w:lastColumn="0" w:noHBand="0" w:noVBand="1"/>
      </w:tblPr>
      <w:tblGrid>
        <w:gridCol w:w="562"/>
        <w:gridCol w:w="2127"/>
        <w:gridCol w:w="2886"/>
      </w:tblGrid>
      <w:tr w:rsidR="00A0276C" w:rsidRPr="008A10EE" w14:paraId="52C34A7F" w14:textId="77777777" w:rsidTr="00620124">
        <w:trPr>
          <w:tblHeader/>
        </w:trPr>
        <w:tc>
          <w:tcPr>
            <w:tcW w:w="562" w:type="dxa"/>
          </w:tcPr>
          <w:p w14:paraId="53E4A46D" w14:textId="66AB6396" w:rsidR="00A0276C" w:rsidRPr="008A10EE" w:rsidRDefault="00A0276C" w:rsidP="00A0276C">
            <w:pPr>
              <w:rPr>
                <w:rFonts w:cs="Times New Roman"/>
              </w:rPr>
            </w:pPr>
            <w:r w:rsidRPr="008A10EE">
              <w:rPr>
                <w:rFonts w:cs="Times New Roman"/>
              </w:rPr>
              <w:t>No</w:t>
            </w:r>
          </w:p>
        </w:tc>
        <w:tc>
          <w:tcPr>
            <w:tcW w:w="2127" w:type="dxa"/>
          </w:tcPr>
          <w:p w14:paraId="0584DBA4" w14:textId="08BA28BC" w:rsidR="00A0276C" w:rsidRPr="008A10EE" w:rsidRDefault="00A0276C" w:rsidP="00A0276C">
            <w:pPr>
              <w:rPr>
                <w:rFonts w:cs="Times New Roman"/>
              </w:rPr>
            </w:pPr>
            <w:r w:rsidRPr="008A10EE">
              <w:rPr>
                <w:rFonts w:cs="Times New Roman"/>
              </w:rPr>
              <w:t>Komponen</w:t>
            </w:r>
          </w:p>
        </w:tc>
        <w:tc>
          <w:tcPr>
            <w:tcW w:w="2886" w:type="dxa"/>
          </w:tcPr>
          <w:p w14:paraId="54EAE796" w14:textId="40E27C82" w:rsidR="00A0276C" w:rsidRPr="008A10EE" w:rsidRDefault="00A0276C" w:rsidP="00A0276C">
            <w:pPr>
              <w:rPr>
                <w:rFonts w:cs="Times New Roman"/>
              </w:rPr>
            </w:pPr>
            <w:r w:rsidRPr="008A10EE">
              <w:rPr>
                <w:rFonts w:cs="Times New Roman"/>
              </w:rPr>
              <w:t>Sub-Komponen</w:t>
            </w:r>
          </w:p>
        </w:tc>
      </w:tr>
      <w:tr w:rsidR="00901BC4" w:rsidRPr="008A10EE" w14:paraId="28F39013" w14:textId="77777777" w:rsidTr="00620124">
        <w:tc>
          <w:tcPr>
            <w:tcW w:w="562" w:type="dxa"/>
            <w:vMerge w:val="restart"/>
          </w:tcPr>
          <w:p w14:paraId="290DBE48" w14:textId="70411E86" w:rsidR="00901BC4" w:rsidRPr="008A10EE" w:rsidRDefault="00901BC4" w:rsidP="00A0276C">
            <w:pPr>
              <w:rPr>
                <w:rFonts w:cs="Times New Roman"/>
              </w:rPr>
            </w:pPr>
            <w:r w:rsidRPr="008A10EE">
              <w:rPr>
                <w:rFonts w:cs="Times New Roman"/>
              </w:rPr>
              <w:t>1.</w:t>
            </w:r>
          </w:p>
        </w:tc>
        <w:tc>
          <w:tcPr>
            <w:tcW w:w="2127" w:type="dxa"/>
            <w:vMerge w:val="restart"/>
          </w:tcPr>
          <w:p w14:paraId="0F49A953" w14:textId="12D85679" w:rsidR="00901BC4" w:rsidRPr="008A10EE" w:rsidRDefault="00901BC4" w:rsidP="00A0276C">
            <w:pPr>
              <w:rPr>
                <w:rFonts w:cs="Times New Roman"/>
              </w:rPr>
            </w:pPr>
            <w:r w:rsidRPr="008A10EE">
              <w:rPr>
                <w:rFonts w:cs="Times New Roman"/>
              </w:rPr>
              <w:t>Jenis Alat TIK (Tools)</w:t>
            </w:r>
          </w:p>
        </w:tc>
        <w:tc>
          <w:tcPr>
            <w:tcW w:w="2886" w:type="dxa"/>
          </w:tcPr>
          <w:p w14:paraId="17F18E7A" w14:textId="35B3C987" w:rsidR="00901BC4" w:rsidRPr="008A10EE" w:rsidRDefault="00901BC4" w:rsidP="00A0276C">
            <w:pPr>
              <w:rPr>
                <w:rFonts w:cs="Times New Roman"/>
              </w:rPr>
            </w:pPr>
            <w:r w:rsidRPr="008A10EE">
              <w:rPr>
                <w:rFonts w:cs="Times New Roman"/>
              </w:rPr>
              <w:t>Fasilitas TIK yang memadai</w:t>
            </w:r>
          </w:p>
        </w:tc>
      </w:tr>
      <w:tr w:rsidR="00901BC4" w:rsidRPr="008A10EE" w14:paraId="35E410C2" w14:textId="77777777" w:rsidTr="00620124">
        <w:tc>
          <w:tcPr>
            <w:tcW w:w="562" w:type="dxa"/>
            <w:vMerge/>
          </w:tcPr>
          <w:p w14:paraId="22EAF3C2" w14:textId="77777777" w:rsidR="00901BC4" w:rsidRPr="008A10EE" w:rsidRDefault="00901BC4" w:rsidP="00A0276C">
            <w:pPr>
              <w:rPr>
                <w:rFonts w:cs="Times New Roman"/>
              </w:rPr>
            </w:pPr>
          </w:p>
        </w:tc>
        <w:tc>
          <w:tcPr>
            <w:tcW w:w="2127" w:type="dxa"/>
            <w:vMerge/>
          </w:tcPr>
          <w:p w14:paraId="2A961E90" w14:textId="77777777" w:rsidR="00901BC4" w:rsidRPr="008A10EE" w:rsidRDefault="00901BC4" w:rsidP="00A0276C">
            <w:pPr>
              <w:rPr>
                <w:rFonts w:cs="Times New Roman"/>
              </w:rPr>
            </w:pPr>
          </w:p>
        </w:tc>
        <w:tc>
          <w:tcPr>
            <w:tcW w:w="2886" w:type="dxa"/>
          </w:tcPr>
          <w:p w14:paraId="5C1F3FEB" w14:textId="4D13AA9A" w:rsidR="00901BC4" w:rsidRPr="008A10EE" w:rsidRDefault="00901BC4" w:rsidP="00A0276C">
            <w:pPr>
              <w:rPr>
                <w:rFonts w:cs="Times New Roman"/>
              </w:rPr>
            </w:pPr>
            <w:r w:rsidRPr="008A10EE">
              <w:rPr>
                <w:rFonts w:cs="Times New Roman"/>
              </w:rPr>
              <w:t>Pemanfaatan Sumber Daya Berbasis Web (Situs Website Sekolah)</w:t>
            </w:r>
          </w:p>
        </w:tc>
      </w:tr>
      <w:tr w:rsidR="00901BC4" w:rsidRPr="008A10EE" w14:paraId="65D0F05E" w14:textId="77777777" w:rsidTr="00620124">
        <w:tc>
          <w:tcPr>
            <w:tcW w:w="562" w:type="dxa"/>
            <w:vMerge w:val="restart"/>
          </w:tcPr>
          <w:p w14:paraId="0963BC05" w14:textId="37900C41" w:rsidR="00901BC4" w:rsidRPr="008A10EE" w:rsidRDefault="00901BC4" w:rsidP="00A0276C">
            <w:pPr>
              <w:rPr>
                <w:rFonts w:cs="Times New Roman"/>
              </w:rPr>
            </w:pPr>
            <w:r w:rsidRPr="008A10EE">
              <w:rPr>
                <w:rFonts w:cs="Times New Roman"/>
              </w:rPr>
              <w:t>2.</w:t>
            </w:r>
          </w:p>
        </w:tc>
        <w:tc>
          <w:tcPr>
            <w:tcW w:w="2127" w:type="dxa"/>
            <w:vMerge w:val="restart"/>
          </w:tcPr>
          <w:p w14:paraId="5230C19D" w14:textId="6B387699" w:rsidR="00901BC4" w:rsidRPr="008A10EE" w:rsidRDefault="00901BC4" w:rsidP="00A0276C">
            <w:pPr>
              <w:rPr>
                <w:rFonts w:cs="Times New Roman"/>
              </w:rPr>
            </w:pPr>
            <w:r w:rsidRPr="008A10EE">
              <w:rPr>
                <w:rFonts w:cs="Times New Roman"/>
              </w:rPr>
              <w:t>Aturan dan Regulasi yang Membentuk Budaya TIK (Rules)</w:t>
            </w:r>
          </w:p>
        </w:tc>
        <w:tc>
          <w:tcPr>
            <w:tcW w:w="2886" w:type="dxa"/>
          </w:tcPr>
          <w:p w14:paraId="33808DE9" w14:textId="5B94A21F" w:rsidR="00901BC4" w:rsidRPr="008A10EE" w:rsidRDefault="00901BC4" w:rsidP="00A0276C">
            <w:pPr>
              <w:rPr>
                <w:rFonts w:cs="Times New Roman"/>
              </w:rPr>
            </w:pPr>
            <w:r w:rsidRPr="008A10EE">
              <w:rPr>
                <w:rFonts w:cs="Times New Roman"/>
              </w:rPr>
              <w:t xml:space="preserve">Mengatur aktivitas siswa selama pengajaran sistem informasi terintegrasi (Prosedur penggunaan TIK dan Peragaan penggunaan sumber daya website) </w:t>
            </w:r>
          </w:p>
        </w:tc>
      </w:tr>
      <w:tr w:rsidR="00901BC4" w:rsidRPr="008A10EE" w14:paraId="5B7CEB5B" w14:textId="77777777" w:rsidTr="00620124">
        <w:tc>
          <w:tcPr>
            <w:tcW w:w="562" w:type="dxa"/>
            <w:vMerge/>
          </w:tcPr>
          <w:p w14:paraId="1BA2465A" w14:textId="77777777" w:rsidR="00901BC4" w:rsidRPr="008A10EE" w:rsidRDefault="00901BC4" w:rsidP="00A0276C">
            <w:pPr>
              <w:rPr>
                <w:rFonts w:cs="Times New Roman"/>
              </w:rPr>
            </w:pPr>
          </w:p>
        </w:tc>
        <w:tc>
          <w:tcPr>
            <w:tcW w:w="2127" w:type="dxa"/>
            <w:vMerge/>
          </w:tcPr>
          <w:p w14:paraId="3B71BC5E" w14:textId="77777777" w:rsidR="00901BC4" w:rsidRPr="008A10EE" w:rsidRDefault="00901BC4" w:rsidP="00A0276C">
            <w:pPr>
              <w:rPr>
                <w:rFonts w:cs="Times New Roman"/>
              </w:rPr>
            </w:pPr>
          </w:p>
        </w:tc>
        <w:tc>
          <w:tcPr>
            <w:tcW w:w="2886" w:type="dxa"/>
          </w:tcPr>
          <w:p w14:paraId="15543B8A" w14:textId="53B39DD9" w:rsidR="00901BC4" w:rsidRPr="008A10EE" w:rsidRDefault="00901BC4" w:rsidP="00A0276C">
            <w:pPr>
              <w:rPr>
                <w:rFonts w:cs="Times New Roman"/>
              </w:rPr>
            </w:pPr>
            <w:r w:rsidRPr="008A10EE">
              <w:rPr>
                <w:rFonts w:cs="Times New Roman"/>
              </w:rPr>
              <w:t>Motivasi guru untuk menggunakan TIK dalam pengajaran</w:t>
            </w:r>
          </w:p>
        </w:tc>
      </w:tr>
      <w:tr w:rsidR="00901BC4" w:rsidRPr="008A10EE" w14:paraId="560C9C4E" w14:textId="77777777" w:rsidTr="00620124">
        <w:tc>
          <w:tcPr>
            <w:tcW w:w="562" w:type="dxa"/>
            <w:vMerge/>
          </w:tcPr>
          <w:p w14:paraId="661237C3" w14:textId="77777777" w:rsidR="00901BC4" w:rsidRPr="008A10EE" w:rsidRDefault="00901BC4" w:rsidP="00A0276C">
            <w:pPr>
              <w:rPr>
                <w:rFonts w:cs="Times New Roman"/>
              </w:rPr>
            </w:pPr>
          </w:p>
        </w:tc>
        <w:tc>
          <w:tcPr>
            <w:tcW w:w="2127" w:type="dxa"/>
            <w:vMerge/>
          </w:tcPr>
          <w:p w14:paraId="63F23012" w14:textId="77777777" w:rsidR="00901BC4" w:rsidRPr="008A10EE" w:rsidRDefault="00901BC4" w:rsidP="00A0276C">
            <w:pPr>
              <w:rPr>
                <w:rFonts w:cs="Times New Roman"/>
              </w:rPr>
            </w:pPr>
          </w:p>
        </w:tc>
        <w:tc>
          <w:tcPr>
            <w:tcW w:w="2886" w:type="dxa"/>
          </w:tcPr>
          <w:p w14:paraId="5D2B0285" w14:textId="41562F11" w:rsidR="00901BC4" w:rsidRPr="008A10EE" w:rsidRDefault="00901BC4" w:rsidP="00A0276C">
            <w:pPr>
              <w:rPr>
                <w:rFonts w:cs="Times New Roman"/>
              </w:rPr>
            </w:pPr>
            <w:r w:rsidRPr="008A10EE">
              <w:rPr>
                <w:rFonts w:cs="Times New Roman"/>
              </w:rPr>
              <w:t>Mengatur fasilitas TIK untuk tujuan pembelajaran</w:t>
            </w:r>
          </w:p>
        </w:tc>
      </w:tr>
      <w:tr w:rsidR="00901BC4" w:rsidRPr="008A10EE" w14:paraId="684A4C00" w14:textId="77777777" w:rsidTr="00620124">
        <w:tc>
          <w:tcPr>
            <w:tcW w:w="562" w:type="dxa"/>
            <w:vMerge w:val="restart"/>
          </w:tcPr>
          <w:p w14:paraId="16A77B58" w14:textId="4C53932B" w:rsidR="00901BC4" w:rsidRPr="008A10EE" w:rsidRDefault="00901BC4" w:rsidP="00A0276C">
            <w:pPr>
              <w:rPr>
                <w:rFonts w:cs="Times New Roman"/>
              </w:rPr>
            </w:pPr>
            <w:r w:rsidRPr="008A10EE">
              <w:rPr>
                <w:rFonts w:cs="Times New Roman"/>
              </w:rPr>
              <w:t>3.</w:t>
            </w:r>
          </w:p>
        </w:tc>
        <w:tc>
          <w:tcPr>
            <w:tcW w:w="2127" w:type="dxa"/>
            <w:vMerge w:val="restart"/>
          </w:tcPr>
          <w:p w14:paraId="32338BDA" w14:textId="3F11C0D1" w:rsidR="00901BC4" w:rsidRPr="008A10EE" w:rsidRDefault="00901BC4" w:rsidP="00A0276C">
            <w:pPr>
              <w:rPr>
                <w:rFonts w:cs="Times New Roman"/>
              </w:rPr>
            </w:pPr>
            <w:r w:rsidRPr="008A10EE">
              <w:rPr>
                <w:rFonts w:cs="Times New Roman"/>
              </w:rPr>
              <w:t>Pembagian kerja dalam konteks kolektif (Divisi Tenaga Kerja)</w:t>
            </w:r>
          </w:p>
        </w:tc>
        <w:tc>
          <w:tcPr>
            <w:tcW w:w="2886" w:type="dxa"/>
          </w:tcPr>
          <w:p w14:paraId="7E88FC77" w14:textId="4676BE23" w:rsidR="00901BC4" w:rsidRPr="008A10EE" w:rsidRDefault="00901BC4" w:rsidP="00A0276C">
            <w:pPr>
              <w:rPr>
                <w:rFonts w:cs="Times New Roman"/>
              </w:rPr>
            </w:pPr>
            <w:r w:rsidRPr="008A10EE">
              <w:rPr>
                <w:rFonts w:cs="Times New Roman"/>
              </w:rPr>
              <w:t>Penggunaan TIK pada guru dan siswa di sekolah dan di rumah</w:t>
            </w:r>
          </w:p>
        </w:tc>
      </w:tr>
      <w:tr w:rsidR="00901BC4" w:rsidRPr="008A10EE" w14:paraId="3DA89046" w14:textId="77777777" w:rsidTr="00620124">
        <w:tc>
          <w:tcPr>
            <w:tcW w:w="562" w:type="dxa"/>
            <w:vMerge/>
          </w:tcPr>
          <w:p w14:paraId="5E90408C" w14:textId="77777777" w:rsidR="00901BC4" w:rsidRPr="008A10EE" w:rsidRDefault="00901BC4" w:rsidP="00A0276C">
            <w:pPr>
              <w:rPr>
                <w:rFonts w:cs="Times New Roman"/>
              </w:rPr>
            </w:pPr>
          </w:p>
        </w:tc>
        <w:tc>
          <w:tcPr>
            <w:tcW w:w="2127" w:type="dxa"/>
            <w:vMerge/>
          </w:tcPr>
          <w:p w14:paraId="5F092ABA" w14:textId="77777777" w:rsidR="00901BC4" w:rsidRPr="008A10EE" w:rsidRDefault="00901BC4" w:rsidP="00A0276C">
            <w:pPr>
              <w:rPr>
                <w:rFonts w:cs="Times New Roman"/>
              </w:rPr>
            </w:pPr>
          </w:p>
        </w:tc>
        <w:tc>
          <w:tcPr>
            <w:tcW w:w="2886" w:type="dxa"/>
          </w:tcPr>
          <w:p w14:paraId="7DB902AD" w14:textId="623AA680" w:rsidR="00901BC4" w:rsidRPr="008A10EE" w:rsidRDefault="00901BC4" w:rsidP="00A0276C">
            <w:pPr>
              <w:rPr>
                <w:rFonts w:cs="Times New Roman"/>
              </w:rPr>
            </w:pPr>
            <w:r w:rsidRPr="008A10EE">
              <w:rPr>
                <w:rFonts w:cs="Times New Roman"/>
              </w:rPr>
              <w:t>Penggunaan TIK pada siswa merepresentasikan kebutuhan dalam memecahkan masalah teknis kecil dan membantu guru dalam mengelola kelas selama pelajaran</w:t>
            </w:r>
          </w:p>
        </w:tc>
      </w:tr>
      <w:tr w:rsidR="00901BC4" w:rsidRPr="008A10EE" w14:paraId="56333468" w14:textId="77777777" w:rsidTr="00620124">
        <w:tc>
          <w:tcPr>
            <w:tcW w:w="562" w:type="dxa"/>
            <w:vMerge/>
          </w:tcPr>
          <w:p w14:paraId="4D70A9AA" w14:textId="77777777" w:rsidR="00901BC4" w:rsidRPr="008A10EE" w:rsidRDefault="00901BC4" w:rsidP="00A0276C">
            <w:pPr>
              <w:rPr>
                <w:rFonts w:cs="Times New Roman"/>
              </w:rPr>
            </w:pPr>
          </w:p>
        </w:tc>
        <w:tc>
          <w:tcPr>
            <w:tcW w:w="2127" w:type="dxa"/>
            <w:vMerge/>
          </w:tcPr>
          <w:p w14:paraId="7629B85E" w14:textId="77777777" w:rsidR="00901BC4" w:rsidRPr="008A10EE" w:rsidRDefault="00901BC4" w:rsidP="00A0276C">
            <w:pPr>
              <w:rPr>
                <w:rFonts w:cs="Times New Roman"/>
              </w:rPr>
            </w:pPr>
          </w:p>
        </w:tc>
        <w:tc>
          <w:tcPr>
            <w:tcW w:w="2886" w:type="dxa"/>
          </w:tcPr>
          <w:p w14:paraId="3992F7A4" w14:textId="1029C483" w:rsidR="00901BC4" w:rsidRPr="008A10EE" w:rsidRDefault="00901BC4" w:rsidP="00A0276C">
            <w:pPr>
              <w:rPr>
                <w:rFonts w:cs="Times New Roman"/>
              </w:rPr>
            </w:pPr>
            <w:r w:rsidRPr="008A10EE">
              <w:rPr>
                <w:rFonts w:cs="Times New Roman"/>
              </w:rPr>
              <w:t>Teknisi memecahkan masalah teknis utama</w:t>
            </w:r>
          </w:p>
        </w:tc>
      </w:tr>
      <w:tr w:rsidR="00901BC4" w:rsidRPr="008A10EE" w14:paraId="14F0B3B7" w14:textId="77777777" w:rsidTr="00620124">
        <w:tc>
          <w:tcPr>
            <w:tcW w:w="562" w:type="dxa"/>
            <w:vMerge/>
          </w:tcPr>
          <w:p w14:paraId="1542AD5E" w14:textId="77777777" w:rsidR="00901BC4" w:rsidRPr="008A10EE" w:rsidRDefault="00901BC4" w:rsidP="00A0276C">
            <w:pPr>
              <w:rPr>
                <w:rFonts w:cs="Times New Roman"/>
              </w:rPr>
            </w:pPr>
          </w:p>
        </w:tc>
        <w:tc>
          <w:tcPr>
            <w:tcW w:w="2127" w:type="dxa"/>
            <w:vMerge/>
          </w:tcPr>
          <w:p w14:paraId="3A01B4FB" w14:textId="77777777" w:rsidR="00901BC4" w:rsidRPr="008A10EE" w:rsidRDefault="00901BC4" w:rsidP="00A0276C">
            <w:pPr>
              <w:rPr>
                <w:rFonts w:cs="Times New Roman"/>
              </w:rPr>
            </w:pPr>
          </w:p>
        </w:tc>
        <w:tc>
          <w:tcPr>
            <w:tcW w:w="2886" w:type="dxa"/>
          </w:tcPr>
          <w:p w14:paraId="6E88E61C" w14:textId="74D4E3E5" w:rsidR="00901BC4" w:rsidRPr="008A10EE" w:rsidRDefault="00901BC4" w:rsidP="00A0276C">
            <w:pPr>
              <w:rPr>
                <w:rFonts w:cs="Times New Roman"/>
              </w:rPr>
            </w:pPr>
            <w:r w:rsidRPr="008A10EE">
              <w:rPr>
                <w:rFonts w:cs="Times New Roman"/>
              </w:rPr>
              <w:t>Guru TIK harus menyebarkan semua informasi yang diperoleh dari kementerian kepada para pemangku kepentingan sekolah</w:t>
            </w:r>
          </w:p>
        </w:tc>
      </w:tr>
      <w:tr w:rsidR="00901BC4" w:rsidRPr="008A10EE" w14:paraId="63227C31" w14:textId="77777777" w:rsidTr="00620124">
        <w:tc>
          <w:tcPr>
            <w:tcW w:w="562" w:type="dxa"/>
            <w:vMerge/>
          </w:tcPr>
          <w:p w14:paraId="78B82FDB" w14:textId="77777777" w:rsidR="00901BC4" w:rsidRPr="008A10EE" w:rsidRDefault="00901BC4" w:rsidP="00A0276C">
            <w:pPr>
              <w:rPr>
                <w:rFonts w:cs="Times New Roman"/>
              </w:rPr>
            </w:pPr>
          </w:p>
        </w:tc>
        <w:tc>
          <w:tcPr>
            <w:tcW w:w="2127" w:type="dxa"/>
            <w:vMerge/>
          </w:tcPr>
          <w:p w14:paraId="4D10E536" w14:textId="77777777" w:rsidR="00901BC4" w:rsidRPr="008A10EE" w:rsidRDefault="00901BC4" w:rsidP="00A0276C">
            <w:pPr>
              <w:rPr>
                <w:rFonts w:cs="Times New Roman"/>
              </w:rPr>
            </w:pPr>
          </w:p>
        </w:tc>
        <w:tc>
          <w:tcPr>
            <w:tcW w:w="2886" w:type="dxa"/>
          </w:tcPr>
          <w:p w14:paraId="1C361DD0" w14:textId="2BA9210E" w:rsidR="00901BC4" w:rsidRPr="008A10EE" w:rsidRDefault="00901BC4" w:rsidP="00A0276C">
            <w:pPr>
              <w:rPr>
                <w:rFonts w:cs="Times New Roman"/>
              </w:rPr>
            </w:pPr>
            <w:r w:rsidRPr="008A10EE">
              <w:rPr>
                <w:rFonts w:cs="Times New Roman"/>
              </w:rPr>
              <w:t>Koordinator mata pelajaran mendukung penyebaran informasi kepada semua guru</w:t>
            </w:r>
          </w:p>
        </w:tc>
      </w:tr>
      <w:tr w:rsidR="00901BC4" w:rsidRPr="008A10EE" w14:paraId="49842A3A" w14:textId="77777777" w:rsidTr="00620124">
        <w:tc>
          <w:tcPr>
            <w:tcW w:w="562" w:type="dxa"/>
            <w:vMerge/>
          </w:tcPr>
          <w:p w14:paraId="62E38363" w14:textId="77777777" w:rsidR="00901BC4" w:rsidRPr="008A10EE" w:rsidRDefault="00901BC4" w:rsidP="00A0276C">
            <w:pPr>
              <w:rPr>
                <w:rFonts w:cs="Times New Roman"/>
              </w:rPr>
            </w:pPr>
          </w:p>
        </w:tc>
        <w:tc>
          <w:tcPr>
            <w:tcW w:w="2127" w:type="dxa"/>
            <w:vMerge/>
          </w:tcPr>
          <w:p w14:paraId="4D346539" w14:textId="77777777" w:rsidR="00901BC4" w:rsidRPr="008A10EE" w:rsidRDefault="00901BC4" w:rsidP="00A0276C">
            <w:pPr>
              <w:rPr>
                <w:rFonts w:cs="Times New Roman"/>
              </w:rPr>
            </w:pPr>
          </w:p>
        </w:tc>
        <w:tc>
          <w:tcPr>
            <w:tcW w:w="2886" w:type="dxa"/>
          </w:tcPr>
          <w:p w14:paraId="6E1C2A00" w14:textId="1AE898EC" w:rsidR="00901BC4" w:rsidRPr="008A10EE" w:rsidRDefault="00901BC4" w:rsidP="00A0276C">
            <w:pPr>
              <w:rPr>
                <w:rFonts w:cs="Times New Roman"/>
              </w:rPr>
            </w:pPr>
            <w:r w:rsidRPr="008A10EE">
              <w:rPr>
                <w:rFonts w:cs="Times New Roman"/>
              </w:rPr>
              <w:t xml:space="preserve">Keterlibatan guru yang memahami TIK dalam </w:t>
            </w:r>
            <w:r w:rsidRPr="008A10EE">
              <w:rPr>
                <w:rFonts w:cs="Times New Roman"/>
                <w:i/>
                <w:iCs/>
              </w:rPr>
              <w:t>peer sharing</w:t>
            </w:r>
            <w:r w:rsidRPr="008A10EE">
              <w:rPr>
                <w:rFonts w:cs="Times New Roman"/>
              </w:rPr>
              <w:t>.</w:t>
            </w:r>
          </w:p>
        </w:tc>
      </w:tr>
      <w:tr w:rsidR="00901BC4" w:rsidRPr="008A10EE" w14:paraId="57D019E8" w14:textId="77777777" w:rsidTr="00620124">
        <w:tc>
          <w:tcPr>
            <w:tcW w:w="562" w:type="dxa"/>
            <w:vMerge/>
          </w:tcPr>
          <w:p w14:paraId="7495ECCE" w14:textId="77777777" w:rsidR="00901BC4" w:rsidRPr="008A10EE" w:rsidRDefault="00901BC4" w:rsidP="00A0276C">
            <w:pPr>
              <w:rPr>
                <w:rFonts w:cs="Times New Roman"/>
              </w:rPr>
            </w:pPr>
          </w:p>
        </w:tc>
        <w:tc>
          <w:tcPr>
            <w:tcW w:w="2127" w:type="dxa"/>
            <w:vMerge/>
          </w:tcPr>
          <w:p w14:paraId="36AA9558" w14:textId="77777777" w:rsidR="00901BC4" w:rsidRPr="008A10EE" w:rsidRDefault="00901BC4" w:rsidP="00A0276C">
            <w:pPr>
              <w:rPr>
                <w:rFonts w:cs="Times New Roman"/>
              </w:rPr>
            </w:pPr>
          </w:p>
        </w:tc>
        <w:tc>
          <w:tcPr>
            <w:tcW w:w="2886" w:type="dxa"/>
          </w:tcPr>
          <w:p w14:paraId="49302A35" w14:textId="20B21057" w:rsidR="00901BC4" w:rsidRPr="008A10EE" w:rsidRDefault="00901BC4" w:rsidP="00A0276C">
            <w:pPr>
              <w:rPr>
                <w:rFonts w:cs="Times New Roman"/>
              </w:rPr>
            </w:pPr>
            <w:r w:rsidRPr="008A10EE">
              <w:rPr>
                <w:rFonts w:cs="Times New Roman"/>
              </w:rPr>
              <w:t>Karakteristik kepemimpinan kepada sekolah yang diperlukan adalah proaktif, optimis, distributif, dan kewirausahaan.</w:t>
            </w:r>
          </w:p>
        </w:tc>
      </w:tr>
      <w:tr w:rsidR="00901BC4" w:rsidRPr="008A10EE" w14:paraId="1146A1B7" w14:textId="77777777" w:rsidTr="00620124">
        <w:tc>
          <w:tcPr>
            <w:tcW w:w="562" w:type="dxa"/>
            <w:vMerge/>
          </w:tcPr>
          <w:p w14:paraId="2DB31C34" w14:textId="77777777" w:rsidR="00901BC4" w:rsidRPr="008A10EE" w:rsidRDefault="00901BC4" w:rsidP="00A0276C">
            <w:pPr>
              <w:rPr>
                <w:rFonts w:cs="Times New Roman"/>
              </w:rPr>
            </w:pPr>
          </w:p>
        </w:tc>
        <w:tc>
          <w:tcPr>
            <w:tcW w:w="2127" w:type="dxa"/>
            <w:vMerge/>
          </w:tcPr>
          <w:p w14:paraId="4B4DB083" w14:textId="77777777" w:rsidR="00901BC4" w:rsidRPr="008A10EE" w:rsidRDefault="00901BC4" w:rsidP="00A0276C">
            <w:pPr>
              <w:rPr>
                <w:rFonts w:cs="Times New Roman"/>
              </w:rPr>
            </w:pPr>
          </w:p>
        </w:tc>
        <w:tc>
          <w:tcPr>
            <w:tcW w:w="2886" w:type="dxa"/>
          </w:tcPr>
          <w:p w14:paraId="7E795F36" w14:textId="64CC7FBF" w:rsidR="00901BC4" w:rsidRPr="008A10EE" w:rsidRDefault="00901BC4" w:rsidP="00A0276C">
            <w:pPr>
              <w:rPr>
                <w:rFonts w:cs="Times New Roman"/>
              </w:rPr>
            </w:pPr>
            <w:r w:rsidRPr="008A10EE">
              <w:rPr>
                <w:rFonts w:cs="Times New Roman"/>
              </w:rPr>
              <w:t>Koordinator TIK harus memantau sIstem berbasis web dan terlibat dalam perencanaan TIK disekolah</w:t>
            </w:r>
          </w:p>
        </w:tc>
      </w:tr>
      <w:tr w:rsidR="00901BC4" w:rsidRPr="008A10EE" w14:paraId="37206E5B" w14:textId="77777777" w:rsidTr="00620124">
        <w:tc>
          <w:tcPr>
            <w:tcW w:w="562" w:type="dxa"/>
            <w:vMerge/>
          </w:tcPr>
          <w:p w14:paraId="04CF2A12" w14:textId="77777777" w:rsidR="00901BC4" w:rsidRPr="008A10EE" w:rsidRDefault="00901BC4" w:rsidP="00A0276C">
            <w:pPr>
              <w:rPr>
                <w:rFonts w:cs="Times New Roman"/>
              </w:rPr>
            </w:pPr>
          </w:p>
        </w:tc>
        <w:tc>
          <w:tcPr>
            <w:tcW w:w="2127" w:type="dxa"/>
            <w:vMerge/>
          </w:tcPr>
          <w:p w14:paraId="1A8DA3AC" w14:textId="77777777" w:rsidR="00901BC4" w:rsidRPr="008A10EE" w:rsidRDefault="00901BC4" w:rsidP="00A0276C">
            <w:pPr>
              <w:rPr>
                <w:rFonts w:cs="Times New Roman"/>
              </w:rPr>
            </w:pPr>
          </w:p>
        </w:tc>
        <w:tc>
          <w:tcPr>
            <w:tcW w:w="2886" w:type="dxa"/>
          </w:tcPr>
          <w:p w14:paraId="46CCBAA0" w14:textId="25B3D4C6" w:rsidR="00901BC4" w:rsidRPr="008A10EE" w:rsidRDefault="00901BC4" w:rsidP="00A0276C">
            <w:pPr>
              <w:rPr>
                <w:rFonts w:cs="Times New Roman"/>
              </w:rPr>
            </w:pPr>
            <w:r w:rsidRPr="008A10EE">
              <w:rPr>
                <w:rFonts w:cs="Times New Roman"/>
              </w:rPr>
              <w:t>Kepedulian masyarakat</w:t>
            </w:r>
          </w:p>
        </w:tc>
      </w:tr>
    </w:tbl>
    <w:p w14:paraId="13C788F0" w14:textId="6A475ED5" w:rsidR="00A0276C" w:rsidRPr="008A10EE" w:rsidRDefault="00A0276C" w:rsidP="00A0276C">
      <w:pPr>
        <w:rPr>
          <w:rFonts w:cs="Times New Roman"/>
        </w:rPr>
      </w:pPr>
    </w:p>
    <w:p w14:paraId="11050458" w14:textId="5A2CC61A" w:rsidR="005C3000" w:rsidRPr="008A10EE" w:rsidRDefault="005C3000" w:rsidP="00A0276C">
      <w:pPr>
        <w:rPr>
          <w:rFonts w:cs="Times New Roman"/>
        </w:rPr>
      </w:pPr>
      <w:r w:rsidRPr="008A10EE">
        <w:rPr>
          <w:rFonts w:cs="Times New Roman"/>
        </w:rPr>
        <w:t xml:space="preserve">Pada literatur lain yang membahas mengenai faktor penghambat </w:t>
      </w:r>
      <w:r w:rsidR="00620124">
        <w:rPr>
          <w:rFonts w:cs="Times New Roman"/>
        </w:rPr>
        <w:t xml:space="preserve">dalam </w:t>
      </w:r>
      <w:r w:rsidRPr="008A10EE">
        <w:rPr>
          <w:rFonts w:cs="Times New Roman"/>
        </w:rPr>
        <w:t xml:space="preserve">implementasi TIK di sekolah-sekolah di Arab Saudi </w:t>
      </w:r>
      <w:r w:rsidRPr="008A10EE">
        <w:rPr>
          <w:rFonts w:cs="Times New Roman"/>
        </w:rPr>
        <w:fldChar w:fldCharType="begin" w:fldLock="1"/>
      </w:r>
      <w:r w:rsidR="001C7E9A" w:rsidRPr="008A10EE">
        <w:rPr>
          <w:rFonts w:cs="Times New Roman"/>
        </w:rPr>
        <w:instrText>ADDIN CSL_CITATION {"citationItems":[{"id":"ITEM-1","itemData":{"author":[{"dropping-particle":"","family":"Technology","given":"Communication","non-dropping-particle":"","parse-names":false,"suffix":""}],"id":"ITEM-1","issue":"1","issued":{"date-parts":[["2015"]]},"page":"36-54","title":"Success factors for ICT implementation in Saudi secondary schools : From the perspective of ICT directors , head teachers , teachers and students Sultan Albugami and Vian Ahmed","type":"article-journal","volume":"11"},"uris":["http://www.mendeley.com/documents/?uuid=063db35b-d572-4e8b-b9f1-6d47eb38af7e"]}],"mendeley":{"formattedCitation":"[37]","plainTextFormattedCitation":"[37]","previouslyFormattedCitation":"[37]"},"properties":{"noteIndex":0},"schema":"https://github.com/citation-style-language/schema/raw/master/csl-citation.json"}</w:instrText>
      </w:r>
      <w:r w:rsidRPr="008A10EE">
        <w:rPr>
          <w:rFonts w:cs="Times New Roman"/>
        </w:rPr>
        <w:fldChar w:fldCharType="separate"/>
      </w:r>
      <w:r w:rsidR="00D82A17" w:rsidRPr="008A10EE">
        <w:rPr>
          <w:rFonts w:cs="Times New Roman"/>
          <w:noProof/>
        </w:rPr>
        <w:t>[37]</w:t>
      </w:r>
      <w:r w:rsidRPr="008A10EE">
        <w:rPr>
          <w:rFonts w:cs="Times New Roman"/>
        </w:rPr>
        <w:fldChar w:fldCharType="end"/>
      </w:r>
      <w:r w:rsidRPr="008A10EE">
        <w:rPr>
          <w:rFonts w:cs="Times New Roman"/>
        </w:rPr>
        <w:t xml:space="preserve">. Terdapat 7 faktor penghambat </w:t>
      </w:r>
      <w:r w:rsidR="00DF1149" w:rsidRPr="008A10EE">
        <w:rPr>
          <w:rFonts w:cs="Times New Roman"/>
        </w:rPr>
        <w:t>menurut peneliti dalam penelitian yang dilakukan di sekolah tingkat menengah di Arab Saudi</w:t>
      </w:r>
      <w:r w:rsidRPr="008A10EE">
        <w:rPr>
          <w:rFonts w:cs="Times New Roman"/>
        </w:rPr>
        <w:t xml:space="preserve"> ini yaitu meliputi :</w:t>
      </w:r>
    </w:p>
    <w:p w14:paraId="4E29591A" w14:textId="78363DE8" w:rsidR="005C3000" w:rsidRPr="008A10EE" w:rsidRDefault="005C3000" w:rsidP="00770F3A">
      <w:pPr>
        <w:pStyle w:val="ListParagraph"/>
        <w:numPr>
          <w:ilvl w:val="0"/>
          <w:numId w:val="21"/>
        </w:numPr>
        <w:rPr>
          <w:rFonts w:cs="Times New Roman"/>
        </w:rPr>
      </w:pPr>
      <w:r w:rsidRPr="008A10EE">
        <w:rPr>
          <w:rFonts w:cs="Times New Roman"/>
        </w:rPr>
        <w:t>Kurangnya kebijakan dan strategi TIK</w:t>
      </w:r>
    </w:p>
    <w:p w14:paraId="53F1EB89" w14:textId="77E7585C" w:rsidR="005C3000" w:rsidRPr="008A10EE" w:rsidRDefault="005C3000" w:rsidP="00770F3A">
      <w:pPr>
        <w:pStyle w:val="ListParagraph"/>
        <w:numPr>
          <w:ilvl w:val="0"/>
          <w:numId w:val="21"/>
        </w:numPr>
        <w:rPr>
          <w:rFonts w:cs="Times New Roman"/>
        </w:rPr>
      </w:pPr>
      <w:r w:rsidRPr="008A10EE">
        <w:rPr>
          <w:rFonts w:cs="Times New Roman"/>
        </w:rPr>
        <w:t>Kurangnya infrastruktur</w:t>
      </w:r>
      <w:r w:rsidR="00DF1149" w:rsidRPr="008A10EE">
        <w:rPr>
          <w:rFonts w:cs="Times New Roman"/>
        </w:rPr>
        <w:t xml:space="preserve"> yang layak dan kurangnya akses ke sumber daya TIK</w:t>
      </w:r>
    </w:p>
    <w:p w14:paraId="0135B351" w14:textId="28E93310" w:rsidR="00DF1149" w:rsidRPr="008A10EE" w:rsidRDefault="00DF1149" w:rsidP="00770F3A">
      <w:pPr>
        <w:pStyle w:val="ListParagraph"/>
        <w:numPr>
          <w:ilvl w:val="0"/>
          <w:numId w:val="21"/>
        </w:numPr>
        <w:rPr>
          <w:rFonts w:cs="Times New Roman"/>
        </w:rPr>
      </w:pPr>
      <w:r w:rsidRPr="008A10EE">
        <w:rPr>
          <w:rFonts w:cs="Times New Roman"/>
        </w:rPr>
        <w:t>Kurangnya peran manajemen</w:t>
      </w:r>
    </w:p>
    <w:p w14:paraId="1558BFC3" w14:textId="28141C42" w:rsidR="00DF1149" w:rsidRPr="008A10EE" w:rsidRDefault="00DF1149" w:rsidP="00770F3A">
      <w:pPr>
        <w:pStyle w:val="ListParagraph"/>
        <w:numPr>
          <w:ilvl w:val="0"/>
          <w:numId w:val="21"/>
        </w:numPr>
        <w:rPr>
          <w:rFonts w:cs="Times New Roman"/>
        </w:rPr>
      </w:pPr>
      <w:r w:rsidRPr="008A10EE">
        <w:rPr>
          <w:rFonts w:cs="Times New Roman"/>
        </w:rPr>
        <w:t>Kurangnya peran guru</w:t>
      </w:r>
    </w:p>
    <w:p w14:paraId="268CD6C9" w14:textId="3C3E9CCB" w:rsidR="00DF1149" w:rsidRPr="008A10EE" w:rsidRDefault="00DF1149" w:rsidP="00770F3A">
      <w:pPr>
        <w:pStyle w:val="ListParagraph"/>
        <w:numPr>
          <w:ilvl w:val="0"/>
          <w:numId w:val="21"/>
        </w:numPr>
        <w:rPr>
          <w:rFonts w:cs="Times New Roman"/>
        </w:rPr>
      </w:pPr>
      <w:r w:rsidRPr="008A10EE">
        <w:rPr>
          <w:rFonts w:cs="Times New Roman"/>
        </w:rPr>
        <w:t>Kurangnya pelatihan staf sekolah</w:t>
      </w:r>
    </w:p>
    <w:p w14:paraId="0E651C47" w14:textId="55645B3A" w:rsidR="00DF1149" w:rsidRPr="008A10EE" w:rsidRDefault="00DF1149" w:rsidP="00770F3A">
      <w:pPr>
        <w:pStyle w:val="ListParagraph"/>
        <w:numPr>
          <w:ilvl w:val="0"/>
          <w:numId w:val="21"/>
        </w:numPr>
        <w:rPr>
          <w:rFonts w:cs="Times New Roman"/>
        </w:rPr>
      </w:pPr>
      <w:r w:rsidRPr="008A10EE">
        <w:rPr>
          <w:rFonts w:cs="Times New Roman"/>
        </w:rPr>
        <w:t>Kurangnya dukungan teknis dan pemeliharaan, dan</w:t>
      </w:r>
    </w:p>
    <w:p w14:paraId="060CB15E" w14:textId="7AB1D70B" w:rsidR="00DF1149" w:rsidRPr="008A10EE" w:rsidRDefault="00DF1149" w:rsidP="00770F3A">
      <w:pPr>
        <w:pStyle w:val="ListParagraph"/>
        <w:numPr>
          <w:ilvl w:val="0"/>
          <w:numId w:val="21"/>
        </w:numPr>
        <w:rPr>
          <w:rFonts w:cs="Times New Roman"/>
        </w:rPr>
      </w:pPr>
      <w:r w:rsidRPr="008A10EE">
        <w:rPr>
          <w:rFonts w:cs="Times New Roman"/>
        </w:rPr>
        <w:t>Adanya sikap, keyakinan, dan perilaku negati</w:t>
      </w:r>
      <w:r w:rsidR="005A6793" w:rsidRPr="008A10EE">
        <w:rPr>
          <w:rFonts w:cs="Times New Roman"/>
        </w:rPr>
        <w:t>f</w:t>
      </w:r>
      <w:r w:rsidRPr="008A10EE">
        <w:rPr>
          <w:rFonts w:cs="Times New Roman"/>
        </w:rPr>
        <w:t xml:space="preserve"> terhadap alat TIK</w:t>
      </w:r>
    </w:p>
    <w:p w14:paraId="5958DCE4" w14:textId="77777777" w:rsidR="00F85ED4" w:rsidRPr="008A10EE" w:rsidRDefault="00F85ED4" w:rsidP="00F85ED4">
      <w:pPr>
        <w:pStyle w:val="ListParagraph"/>
        <w:rPr>
          <w:rFonts w:cs="Times New Roman"/>
        </w:rPr>
      </w:pPr>
    </w:p>
    <w:p w14:paraId="2368117A" w14:textId="0571F62F" w:rsidR="005C3000" w:rsidRPr="008A10EE" w:rsidRDefault="00F85ED4" w:rsidP="00A0276C">
      <w:pPr>
        <w:rPr>
          <w:rFonts w:cs="Times New Roman"/>
        </w:rPr>
      </w:pPr>
      <w:r w:rsidRPr="008A10EE">
        <w:rPr>
          <w:rFonts w:cs="Times New Roman"/>
        </w:rPr>
        <w:t>Untuk faktor penghambat</w:t>
      </w:r>
      <w:r w:rsidR="00534806">
        <w:rPr>
          <w:rFonts w:cs="Times New Roman"/>
        </w:rPr>
        <w:t xml:space="preserve"> dalam keberhasilan</w:t>
      </w:r>
      <w:r w:rsidRPr="008A10EE">
        <w:rPr>
          <w:rFonts w:cs="Times New Roman"/>
        </w:rPr>
        <w:t xml:space="preserve"> implementasi TIK pada sektor pendidikan juga ditemukan pada penelitian yang dilakukan di Bangladesh </w:t>
      </w:r>
      <w:r w:rsidRPr="008A10EE">
        <w:rPr>
          <w:rFonts w:cs="Times New Roman"/>
        </w:rPr>
        <w:fldChar w:fldCharType="begin" w:fldLock="1"/>
      </w:r>
      <w:r w:rsidR="0069184A" w:rsidRPr="008A10EE">
        <w:rPr>
          <w:rFonts w:cs="Times New Roman"/>
        </w:rPr>
        <w:instrText>ADDIN CSL_CITATION {"citationItems":[{"id":"ITEM-1","itemData":{"author":[{"dropping-particle":"","family":"Clement","given":"Che Kum","non-dropping-particle":"","parse-names":false,"suffix":""}],"id":"ITEM-1","issue":"2","issued":{"date-parts":[["2012"]]},"title":"BARRIERS TO THE INTRODUCTION OF ICT INTO EDUCATION IN DEVELOPING COUNTRIES : THE EXAMPLE OF BANGLADESH","type":"article-journal","volume":"5"},"uris":["http://www.mendeley.com/documents/?uuid=b0e96689-1e59-4feb-be92-0059fe47fe5b"]}],"mendeley":{"formattedCitation":"[7]","plainTextFormattedCitation":"[7]","previouslyFormattedCitation":"[7]"},"properties":{"noteIndex":0},"schema":"https://github.com/citation-style-language/schema/raw/master/csl-citation.json"}</w:instrText>
      </w:r>
      <w:r w:rsidRPr="008A10EE">
        <w:rPr>
          <w:rFonts w:cs="Times New Roman"/>
        </w:rPr>
        <w:fldChar w:fldCharType="separate"/>
      </w:r>
      <w:r w:rsidR="000B68D5" w:rsidRPr="008A10EE">
        <w:rPr>
          <w:rFonts w:cs="Times New Roman"/>
          <w:noProof/>
        </w:rPr>
        <w:t>[7]</w:t>
      </w:r>
      <w:r w:rsidRPr="008A10EE">
        <w:rPr>
          <w:rFonts w:cs="Times New Roman"/>
        </w:rPr>
        <w:fldChar w:fldCharType="end"/>
      </w:r>
      <w:r w:rsidRPr="008A10EE">
        <w:rPr>
          <w:rFonts w:cs="Times New Roman"/>
        </w:rPr>
        <w:t xml:space="preserve">. Dimana pada penelitian ini </w:t>
      </w:r>
      <w:r w:rsidRPr="008A10EE">
        <w:rPr>
          <w:rFonts w:cs="Times New Roman"/>
        </w:rPr>
        <w:lastRenderedPageBreak/>
        <w:t>terdapat faktor penghambat da</w:t>
      </w:r>
      <w:r w:rsidR="00620124">
        <w:rPr>
          <w:rFonts w:cs="Times New Roman"/>
        </w:rPr>
        <w:t>lam</w:t>
      </w:r>
      <w:r w:rsidR="00534806">
        <w:rPr>
          <w:rFonts w:cs="Times New Roman"/>
        </w:rPr>
        <w:t xml:space="preserve"> keberhasilan</w:t>
      </w:r>
      <w:r w:rsidRPr="008A10EE">
        <w:rPr>
          <w:rFonts w:cs="Times New Roman"/>
        </w:rPr>
        <w:t xml:space="preserve"> implementasi TIK pada sektor pendidikan di Negara Bangladesh. Faktor-faktor tersebut meliputi :</w:t>
      </w:r>
    </w:p>
    <w:p w14:paraId="42A6B615" w14:textId="43DE442C" w:rsidR="00F85ED4" w:rsidRPr="008A10EE" w:rsidRDefault="00F85ED4" w:rsidP="00770F3A">
      <w:pPr>
        <w:pStyle w:val="ListParagraph"/>
        <w:numPr>
          <w:ilvl w:val="0"/>
          <w:numId w:val="21"/>
        </w:numPr>
        <w:rPr>
          <w:rFonts w:cs="Times New Roman"/>
        </w:rPr>
      </w:pPr>
      <w:r w:rsidRPr="008A10EE">
        <w:rPr>
          <w:rFonts w:cs="Times New Roman"/>
        </w:rPr>
        <w:t>Kurangnya infrastruktur yang mendukung TIK dan kurangnya sumber daya</w:t>
      </w:r>
    </w:p>
    <w:p w14:paraId="40EA1903" w14:textId="2E35839E" w:rsidR="00F85ED4" w:rsidRPr="008A10EE" w:rsidRDefault="00F85ED4" w:rsidP="00770F3A">
      <w:pPr>
        <w:pStyle w:val="ListParagraph"/>
        <w:numPr>
          <w:ilvl w:val="0"/>
          <w:numId w:val="21"/>
        </w:numPr>
        <w:rPr>
          <w:rFonts w:cs="Times New Roman"/>
        </w:rPr>
      </w:pPr>
      <w:r w:rsidRPr="008A10EE">
        <w:rPr>
          <w:rFonts w:cs="Times New Roman"/>
        </w:rPr>
        <w:t>Dana yang kurang mencukupi</w:t>
      </w:r>
    </w:p>
    <w:p w14:paraId="560709C8" w14:textId="7070A8D9" w:rsidR="00F85ED4" w:rsidRPr="008A10EE" w:rsidRDefault="00F85ED4" w:rsidP="00770F3A">
      <w:pPr>
        <w:pStyle w:val="ListParagraph"/>
        <w:numPr>
          <w:ilvl w:val="0"/>
          <w:numId w:val="21"/>
        </w:numPr>
        <w:rPr>
          <w:rFonts w:cs="Times New Roman"/>
        </w:rPr>
      </w:pPr>
      <w:r w:rsidRPr="008A10EE">
        <w:rPr>
          <w:rFonts w:cs="Times New Roman"/>
        </w:rPr>
        <w:t>Kurangnya visi dan rencana</w:t>
      </w:r>
      <w:r w:rsidR="005A6793" w:rsidRPr="008A10EE">
        <w:rPr>
          <w:rFonts w:cs="Times New Roman"/>
        </w:rPr>
        <w:t xml:space="preserve">, </w:t>
      </w:r>
      <w:r w:rsidRPr="008A10EE">
        <w:rPr>
          <w:rFonts w:cs="Times New Roman"/>
        </w:rPr>
        <w:t>baik dar</w:t>
      </w:r>
      <w:r w:rsidR="000F1DC3" w:rsidRPr="008A10EE">
        <w:rPr>
          <w:rFonts w:cs="Times New Roman"/>
        </w:rPr>
        <w:t>i pihak pemerintah maupun dari pihak sekolah</w:t>
      </w:r>
    </w:p>
    <w:p w14:paraId="6AD87AB8" w14:textId="5B37BC5C" w:rsidR="000F1DC3" w:rsidRPr="008A10EE" w:rsidRDefault="000F1DC3" w:rsidP="00770F3A">
      <w:pPr>
        <w:pStyle w:val="ListParagraph"/>
        <w:numPr>
          <w:ilvl w:val="0"/>
          <w:numId w:val="21"/>
        </w:numPr>
        <w:rPr>
          <w:rFonts w:cs="Times New Roman"/>
        </w:rPr>
      </w:pPr>
      <w:r w:rsidRPr="008A10EE">
        <w:rPr>
          <w:rFonts w:cs="Times New Roman"/>
        </w:rPr>
        <w:t>Faktor politik</w:t>
      </w:r>
    </w:p>
    <w:p w14:paraId="58FFFF72" w14:textId="760912A3" w:rsidR="000F1DC3" w:rsidRPr="008A10EE" w:rsidRDefault="000F1DC3" w:rsidP="00770F3A">
      <w:pPr>
        <w:pStyle w:val="ListParagraph"/>
        <w:numPr>
          <w:ilvl w:val="0"/>
          <w:numId w:val="21"/>
        </w:numPr>
        <w:rPr>
          <w:rFonts w:cs="Times New Roman"/>
        </w:rPr>
      </w:pPr>
      <w:r w:rsidRPr="008A10EE">
        <w:rPr>
          <w:rFonts w:cs="Times New Roman"/>
        </w:rPr>
        <w:t>Faktor sosial dan budaya</w:t>
      </w:r>
    </w:p>
    <w:p w14:paraId="4C6890C3" w14:textId="7CA942C3" w:rsidR="000F1DC3" w:rsidRPr="008A10EE" w:rsidRDefault="000F1DC3" w:rsidP="00770F3A">
      <w:pPr>
        <w:pStyle w:val="ListParagraph"/>
        <w:numPr>
          <w:ilvl w:val="0"/>
          <w:numId w:val="21"/>
        </w:numPr>
        <w:rPr>
          <w:rFonts w:cs="Times New Roman"/>
        </w:rPr>
      </w:pPr>
      <w:r w:rsidRPr="008A10EE">
        <w:rPr>
          <w:rFonts w:cs="Times New Roman"/>
        </w:rPr>
        <w:t>Korupsi</w:t>
      </w:r>
    </w:p>
    <w:p w14:paraId="0473239C" w14:textId="2C19936B" w:rsidR="000F1DC3" w:rsidRPr="008A10EE" w:rsidRDefault="000F1DC3" w:rsidP="00770F3A">
      <w:pPr>
        <w:pStyle w:val="ListParagraph"/>
        <w:numPr>
          <w:ilvl w:val="0"/>
          <w:numId w:val="21"/>
        </w:numPr>
        <w:rPr>
          <w:rFonts w:cs="Times New Roman"/>
        </w:rPr>
      </w:pPr>
      <w:r w:rsidRPr="008A10EE">
        <w:rPr>
          <w:rFonts w:cs="Times New Roman"/>
        </w:rPr>
        <w:t>Sikap dan keyakinan guru tentang TIK</w:t>
      </w:r>
    </w:p>
    <w:p w14:paraId="6C39400B" w14:textId="551CDF37" w:rsidR="000F1DC3" w:rsidRPr="008A10EE" w:rsidRDefault="000F1DC3" w:rsidP="00770F3A">
      <w:pPr>
        <w:pStyle w:val="ListParagraph"/>
        <w:numPr>
          <w:ilvl w:val="0"/>
          <w:numId w:val="21"/>
        </w:numPr>
        <w:rPr>
          <w:rFonts w:cs="Times New Roman"/>
        </w:rPr>
      </w:pPr>
      <w:r w:rsidRPr="008A10EE">
        <w:rPr>
          <w:rFonts w:cs="Times New Roman"/>
        </w:rPr>
        <w:t>Kurangnya pengetahuan dan keterampilan</w:t>
      </w:r>
    </w:p>
    <w:p w14:paraId="4FAC1F51" w14:textId="5751B391" w:rsidR="000F1DC3" w:rsidRPr="008A10EE" w:rsidRDefault="000F1DC3" w:rsidP="00770F3A">
      <w:pPr>
        <w:pStyle w:val="ListParagraph"/>
        <w:numPr>
          <w:ilvl w:val="0"/>
          <w:numId w:val="21"/>
        </w:numPr>
        <w:rPr>
          <w:rFonts w:cs="Times New Roman"/>
        </w:rPr>
      </w:pPr>
      <w:r w:rsidRPr="008A10EE">
        <w:rPr>
          <w:rFonts w:cs="Times New Roman"/>
        </w:rPr>
        <w:t>Kurangnya ketersediaan waktu bagi guru untuk mempelajari TIK</w:t>
      </w:r>
    </w:p>
    <w:p w14:paraId="74629867" w14:textId="1894DF04" w:rsidR="00490DE2" w:rsidRPr="008A10EE" w:rsidRDefault="00490DE2" w:rsidP="00490DE2">
      <w:pPr>
        <w:rPr>
          <w:rFonts w:cs="Times New Roman"/>
        </w:rPr>
      </w:pPr>
    </w:p>
    <w:p w14:paraId="223C48AA" w14:textId="515D495A" w:rsidR="00490DE2" w:rsidRPr="008A10EE" w:rsidRDefault="00490DE2" w:rsidP="00490DE2">
      <w:pPr>
        <w:rPr>
          <w:rFonts w:cs="Times New Roman"/>
        </w:rPr>
      </w:pPr>
      <w:r w:rsidRPr="008A10EE">
        <w:rPr>
          <w:rFonts w:cs="Times New Roman"/>
        </w:rPr>
        <w:t>Pada penelitian di Negara Taiwan terkait faktor yang mempengaruhi keberhasilan sistem informasi</w:t>
      </w:r>
      <w:r w:rsidR="007341F9" w:rsidRPr="008A10EE">
        <w:rPr>
          <w:rFonts w:cs="Times New Roman"/>
        </w:rPr>
        <w:t xml:space="preserve"> yang dilakukan oleh </w:t>
      </w:r>
      <w:r w:rsidR="007341F9" w:rsidRPr="008A10EE">
        <w:rPr>
          <w:rFonts w:cs="Times New Roman"/>
        </w:rPr>
        <w:fldChar w:fldCharType="begin" w:fldLock="1"/>
      </w:r>
      <w:r w:rsidR="0069184A" w:rsidRPr="008A10EE">
        <w:rPr>
          <w:rFonts w:cs="Times New Roman"/>
        </w:rPr>
        <w:instrText>ADDIN CSL_CITATION {"citationItems":[{"id":"ITEM-1","itemData":{"DOI":"10.1109/HICSS.2008.437","ISBN":"0769530753","ISSN":"15301605","abstract":"How to implement an IS (information system) successfully remains a problem. To address this, drawing on information processing theory, this study proposes an integrated model that delineates the relationships among two design variables, risk resolution strategy, and software development success. Experimental design was conducted to test the model. Our results show that risk resolution strategy has a positive effect on software success. As expected, software projects with low goal conflict exhibit better performance of risk resolution strategy, productivity, and process satisfaction than projects with high goal conflict. In addition, organic coordination strategy demonstrates better achievement of risk management, productivity, and process satisfaction than those with mechanistic coordination strategy. Regarding the interaction effect, surprisingly, the findings show the effects on both risk management and process satisfaction are insignificant. Further, as expected the interaction effect on productivity is significant. Implications and discussions are provided. © 2008 IEEE.","author":[{"dropping-particle":"","family":"Chou","given":"Shih Wei","non-dropping-particle":"","parse-names":false,"suffix":""},{"dropping-particle":"","family":"He","given":"Mong Young","non-dropping-particle":"","parse-names":false,"suffix":""},{"dropping-particle":"","family":"Chen","given":"Pi Yi","non-dropping-particle":"","parse-names":false,"suffix":""}],"container-title":"Proceedings of the Annual Hawaii International Conference on System Sciences","id":"ITEM-1","issued":{"date-parts":[["2008"]]},"page":"1-10","title":"The factors that affect the implementation success of IS","type":"article-journal"},"uris":["http://www.mendeley.com/documents/?uuid=190ae652-d8ae-46a1-995a-346f82117403"]}],"mendeley":{"formattedCitation":"[11]","plainTextFormattedCitation":"[11]","previouslyFormattedCitation":"[11]"},"properties":{"noteIndex":0},"schema":"https://github.com/citation-style-language/schema/raw/master/csl-citation.json"}</w:instrText>
      </w:r>
      <w:r w:rsidR="007341F9" w:rsidRPr="008A10EE">
        <w:rPr>
          <w:rFonts w:cs="Times New Roman"/>
        </w:rPr>
        <w:fldChar w:fldCharType="separate"/>
      </w:r>
      <w:r w:rsidR="000B68D5" w:rsidRPr="008A10EE">
        <w:rPr>
          <w:rFonts w:cs="Times New Roman"/>
          <w:noProof/>
        </w:rPr>
        <w:t>[11]</w:t>
      </w:r>
      <w:r w:rsidR="007341F9" w:rsidRPr="008A10EE">
        <w:rPr>
          <w:rFonts w:cs="Times New Roman"/>
        </w:rPr>
        <w:fldChar w:fldCharType="end"/>
      </w:r>
      <w:r w:rsidR="007341F9" w:rsidRPr="008A10EE">
        <w:rPr>
          <w:rFonts w:cs="Times New Roman"/>
        </w:rPr>
        <w:t>. Mereka mengindikasikan bahwa kriteria</w:t>
      </w:r>
      <w:r w:rsidR="00620124">
        <w:rPr>
          <w:rFonts w:cs="Times New Roman"/>
        </w:rPr>
        <w:t xml:space="preserve"> yang berpengaruh bagi</w:t>
      </w:r>
      <w:r w:rsidR="007341F9" w:rsidRPr="008A10EE">
        <w:rPr>
          <w:rFonts w:cs="Times New Roman"/>
        </w:rPr>
        <w:t xml:space="preserve"> keberhasilan sistem informasi seperti konflik tujuan, visi </w:t>
      </w:r>
      <w:r w:rsidR="00B93A76">
        <w:rPr>
          <w:rFonts w:cs="Times New Roman"/>
        </w:rPr>
        <w:t xml:space="preserve">dan misi </w:t>
      </w:r>
      <w:r w:rsidR="007341F9" w:rsidRPr="008A10EE">
        <w:rPr>
          <w:rFonts w:cs="Times New Roman"/>
        </w:rPr>
        <w:t xml:space="preserve">yang jelas, manajemen risiko, ketersediaan sumber daya, dan </w:t>
      </w:r>
      <w:r w:rsidR="00B93A76">
        <w:rPr>
          <w:rFonts w:cs="Times New Roman"/>
        </w:rPr>
        <w:t xml:space="preserve">terjalinnya </w:t>
      </w:r>
      <w:r w:rsidR="007341F9" w:rsidRPr="008A10EE">
        <w:rPr>
          <w:rFonts w:cs="Times New Roman"/>
        </w:rPr>
        <w:t xml:space="preserve">interaksi tim </w:t>
      </w:r>
      <w:r w:rsidR="00B93A76">
        <w:rPr>
          <w:rFonts w:cs="Times New Roman"/>
        </w:rPr>
        <w:t xml:space="preserve">yang baik </w:t>
      </w:r>
      <w:r w:rsidR="007341F9" w:rsidRPr="008A10EE">
        <w:rPr>
          <w:rFonts w:cs="Times New Roman"/>
        </w:rPr>
        <w:t>menjadi faktor penting untuk dipertimbangkan</w:t>
      </w:r>
      <w:r w:rsidR="00B93A76">
        <w:rPr>
          <w:rFonts w:cs="Times New Roman"/>
        </w:rPr>
        <w:t xml:space="preserve"> </w:t>
      </w:r>
      <w:r w:rsidR="007341F9" w:rsidRPr="008A10EE">
        <w:rPr>
          <w:rFonts w:cs="Times New Roman"/>
        </w:rPr>
        <w:t xml:space="preserve"> </w:t>
      </w:r>
      <w:r w:rsidR="00B93A76">
        <w:rPr>
          <w:rFonts w:cs="Times New Roman"/>
        </w:rPr>
        <w:t xml:space="preserve">  </w:t>
      </w:r>
      <w:r w:rsidR="007341F9" w:rsidRPr="008A10EE">
        <w:rPr>
          <w:rFonts w:cs="Times New Roman"/>
        </w:rPr>
        <w:t xml:space="preserve">dalam </w:t>
      </w:r>
      <w:r w:rsidR="00B93A76">
        <w:rPr>
          <w:rFonts w:cs="Times New Roman"/>
        </w:rPr>
        <w:t xml:space="preserve">  </w:t>
      </w:r>
      <w:r w:rsidR="00620124">
        <w:rPr>
          <w:rFonts w:cs="Times New Roman"/>
        </w:rPr>
        <w:t>mendukung</w:t>
      </w:r>
      <w:r w:rsidR="00B93A76">
        <w:rPr>
          <w:rFonts w:cs="Times New Roman"/>
        </w:rPr>
        <w:t xml:space="preserve"> </w:t>
      </w:r>
      <w:r w:rsidR="007341F9" w:rsidRPr="008A10EE">
        <w:rPr>
          <w:rFonts w:cs="Times New Roman"/>
        </w:rPr>
        <w:t xml:space="preserve">implementasi </w:t>
      </w:r>
      <w:r w:rsidR="00B93A76">
        <w:rPr>
          <w:rFonts w:cs="Times New Roman"/>
        </w:rPr>
        <w:t xml:space="preserve">   </w:t>
      </w:r>
      <w:r w:rsidR="007341F9" w:rsidRPr="008A10EE">
        <w:rPr>
          <w:rFonts w:cs="Times New Roman"/>
        </w:rPr>
        <w:t>sistem</w:t>
      </w:r>
      <w:r w:rsidR="00B93A76">
        <w:rPr>
          <w:rFonts w:cs="Times New Roman"/>
        </w:rPr>
        <w:t xml:space="preserve">      </w:t>
      </w:r>
      <w:r w:rsidR="007341F9" w:rsidRPr="008A10EE">
        <w:rPr>
          <w:rFonts w:cs="Times New Roman"/>
        </w:rPr>
        <w:t>informasi.</w:t>
      </w:r>
    </w:p>
    <w:p w14:paraId="15BC3B62" w14:textId="77777777" w:rsidR="00620124" w:rsidRDefault="00620124" w:rsidP="00490DE2">
      <w:pPr>
        <w:rPr>
          <w:rFonts w:cs="Times New Roman"/>
        </w:rPr>
      </w:pPr>
    </w:p>
    <w:p w14:paraId="24C2FBB5" w14:textId="02D3E31B" w:rsidR="007341F9" w:rsidRPr="008A10EE" w:rsidRDefault="007341F9" w:rsidP="00490DE2">
      <w:pPr>
        <w:rPr>
          <w:rFonts w:cs="Times New Roman"/>
        </w:rPr>
      </w:pPr>
      <w:r w:rsidRPr="008A10EE">
        <w:rPr>
          <w:rFonts w:cs="Times New Roman"/>
        </w:rPr>
        <w:t xml:space="preserve">Penelitian yang dilakukan pada Universitas Negeri di Iran </w:t>
      </w:r>
      <w:r w:rsidRPr="008A10EE">
        <w:rPr>
          <w:rFonts w:cs="Times New Roman"/>
        </w:rPr>
        <w:fldChar w:fldCharType="begin" w:fldLock="1"/>
      </w:r>
      <w:r w:rsidR="001C7E9A" w:rsidRPr="008A10EE">
        <w:rPr>
          <w:rFonts w:cs="Times New Roman"/>
        </w:rPr>
        <w:instrText>ADDIN CSL_CITATION {"citationItems":[{"id":"ITEM-1","itemData":{"DOI":"10.1016/j.is.2020.101534","ISSN":"0306-4379","author":[{"dropping-particle":"","family":"Kheybari","given":"Siamak","non-dropping-particle":"","parse-names":false,"suffix":""},{"dropping-particle":"","family":"Rezaie","given":"Fariba Mahdi","non-dropping-particle":"","parse-names":false,"suffix":""},{"dropping-particle":"","family":"Naji","given":"S Ali","non-dropping-particle":"","parse-names":false,"suffix":""},{"dropping-particle":"","family":"Javdanmehr","given":"Mahsa","non-dropping-particle":"","parse-names":false,"suffix":""},{"dropping-particle":"","family":"Rezaei","given":"Jafar","non-dropping-particle":"","parse-names":false,"suffix":""}],"container-title":"Information Systems","id":"ITEM-1","issued":{"date-parts":[["2020"]]},"page":"101534","publisher":"Elsevier Ltd.","title":"Evaluation of factors contributing to the failure of information systems in public universities: the case of Iran","type":"article-journal"},"uris":["http://www.mendeley.com/documents/?uuid=eda76a89-4c0a-4069-b9ba-e3aca4e84838"]}],"mendeley":{"formattedCitation":"[38]","plainTextFormattedCitation":"[38]","previouslyFormattedCitation":"[38]"},"properties":{"noteIndex":0},"schema":"https://github.com/citation-style-language/schema/raw/master/csl-citation.json"}</w:instrText>
      </w:r>
      <w:r w:rsidRPr="008A10EE">
        <w:rPr>
          <w:rFonts w:cs="Times New Roman"/>
        </w:rPr>
        <w:fldChar w:fldCharType="separate"/>
      </w:r>
      <w:r w:rsidR="00D82A17" w:rsidRPr="008A10EE">
        <w:rPr>
          <w:rFonts w:cs="Times New Roman"/>
          <w:noProof/>
        </w:rPr>
        <w:t>[38]</w:t>
      </w:r>
      <w:r w:rsidRPr="008A10EE">
        <w:rPr>
          <w:rFonts w:cs="Times New Roman"/>
        </w:rPr>
        <w:fldChar w:fldCharType="end"/>
      </w:r>
      <w:r w:rsidRPr="008A10EE">
        <w:rPr>
          <w:rFonts w:cs="Times New Roman"/>
        </w:rPr>
        <w:t xml:space="preserve"> juga mengkategorikan keberhasilan</w:t>
      </w:r>
      <w:r w:rsidR="003E7BFD" w:rsidRPr="008A10EE">
        <w:rPr>
          <w:rFonts w:cs="Times New Roman"/>
        </w:rPr>
        <w:t xml:space="preserve">/kegagalan sistem informasi menjadi </w:t>
      </w:r>
      <w:r w:rsidR="00520017" w:rsidRPr="008A10EE">
        <w:rPr>
          <w:rFonts w:cs="Times New Roman"/>
        </w:rPr>
        <w:t>5</w:t>
      </w:r>
      <w:r w:rsidR="003E7BFD" w:rsidRPr="008A10EE">
        <w:rPr>
          <w:rFonts w:cs="Times New Roman"/>
        </w:rPr>
        <w:t xml:space="preserve"> kategori yaitu :</w:t>
      </w:r>
    </w:p>
    <w:p w14:paraId="13132B5F" w14:textId="24D3E1E0" w:rsidR="003E7BFD" w:rsidRPr="008A10EE" w:rsidRDefault="003E7BFD" w:rsidP="00770F3A">
      <w:pPr>
        <w:pStyle w:val="ListParagraph"/>
        <w:numPr>
          <w:ilvl w:val="0"/>
          <w:numId w:val="21"/>
        </w:numPr>
        <w:rPr>
          <w:rFonts w:cs="Times New Roman"/>
        </w:rPr>
      </w:pPr>
      <w:r w:rsidRPr="008A10EE">
        <w:rPr>
          <w:rFonts w:cs="Times New Roman"/>
        </w:rPr>
        <w:t>Manajemen Proyek</w:t>
      </w:r>
    </w:p>
    <w:p w14:paraId="6F8D1448" w14:textId="0B8690CC" w:rsidR="003E7BFD" w:rsidRPr="008A10EE" w:rsidRDefault="003E7BFD" w:rsidP="00770F3A">
      <w:pPr>
        <w:pStyle w:val="ListParagraph"/>
        <w:numPr>
          <w:ilvl w:val="0"/>
          <w:numId w:val="21"/>
        </w:numPr>
        <w:rPr>
          <w:rFonts w:cs="Times New Roman"/>
        </w:rPr>
      </w:pPr>
      <w:r w:rsidRPr="008A10EE">
        <w:rPr>
          <w:rFonts w:cs="Times New Roman"/>
        </w:rPr>
        <w:t>Manajemen Organisasi</w:t>
      </w:r>
    </w:p>
    <w:p w14:paraId="446D8E8B" w14:textId="282AEF2C" w:rsidR="003E7BFD" w:rsidRPr="008A10EE" w:rsidRDefault="003E7BFD" w:rsidP="00770F3A">
      <w:pPr>
        <w:pStyle w:val="ListParagraph"/>
        <w:numPr>
          <w:ilvl w:val="0"/>
          <w:numId w:val="21"/>
        </w:numPr>
        <w:rPr>
          <w:rFonts w:cs="Times New Roman"/>
        </w:rPr>
      </w:pPr>
      <w:r w:rsidRPr="008A10EE">
        <w:rPr>
          <w:rFonts w:cs="Times New Roman"/>
        </w:rPr>
        <w:t>Sumber Daya Manusia</w:t>
      </w:r>
    </w:p>
    <w:p w14:paraId="12262B5A" w14:textId="322F668C" w:rsidR="003E7BFD" w:rsidRPr="008A10EE" w:rsidRDefault="003E7BFD" w:rsidP="00770F3A">
      <w:pPr>
        <w:pStyle w:val="ListParagraph"/>
        <w:numPr>
          <w:ilvl w:val="0"/>
          <w:numId w:val="21"/>
        </w:numPr>
        <w:rPr>
          <w:rFonts w:cs="Times New Roman"/>
        </w:rPr>
      </w:pPr>
      <w:r w:rsidRPr="008A10EE">
        <w:rPr>
          <w:rFonts w:cs="Times New Roman"/>
        </w:rPr>
        <w:t>Organisasi</w:t>
      </w:r>
    </w:p>
    <w:p w14:paraId="5F7DE6BE" w14:textId="57B80C46" w:rsidR="003E7BFD" w:rsidRPr="008A10EE" w:rsidRDefault="003E7BFD" w:rsidP="00770F3A">
      <w:pPr>
        <w:pStyle w:val="ListParagraph"/>
        <w:numPr>
          <w:ilvl w:val="0"/>
          <w:numId w:val="21"/>
        </w:numPr>
        <w:rPr>
          <w:rFonts w:cs="Times New Roman"/>
        </w:rPr>
      </w:pPr>
      <w:r w:rsidRPr="008A10EE">
        <w:rPr>
          <w:rFonts w:cs="Times New Roman"/>
        </w:rPr>
        <w:t>Teknis</w:t>
      </w:r>
    </w:p>
    <w:p w14:paraId="4ABBB4FE" w14:textId="2785DD8A" w:rsidR="00520017" w:rsidRPr="008A10EE" w:rsidRDefault="00520017" w:rsidP="00520017">
      <w:pPr>
        <w:rPr>
          <w:rFonts w:cs="Times New Roman"/>
        </w:rPr>
      </w:pPr>
    </w:p>
    <w:p w14:paraId="7C5721CC" w14:textId="5E2F74C0" w:rsidR="00DA0178" w:rsidRDefault="00520017" w:rsidP="00DA0178">
      <w:pPr>
        <w:rPr>
          <w:rFonts w:cs="Times New Roman"/>
        </w:rPr>
      </w:pPr>
      <w:r w:rsidRPr="008A10EE">
        <w:rPr>
          <w:rFonts w:cs="Times New Roman"/>
        </w:rPr>
        <w:t xml:space="preserve">Pada penelitian yang dilakukan oleh </w:t>
      </w:r>
      <w:r w:rsidR="00DA0178" w:rsidRPr="008A10EE">
        <w:rPr>
          <w:rFonts w:cs="Times New Roman"/>
        </w:rPr>
        <w:t xml:space="preserve">Hughes </w:t>
      </w:r>
      <w:r w:rsidR="00DA0178" w:rsidRPr="008A10EE">
        <w:rPr>
          <w:rFonts w:cs="Times New Roman"/>
        </w:rPr>
        <w:fldChar w:fldCharType="begin" w:fldLock="1"/>
      </w:r>
      <w:r w:rsidR="0069184A" w:rsidRPr="008A10EE">
        <w:rPr>
          <w:rFonts w:cs="Times New Roman"/>
        </w:rPr>
        <w:instrText>ADDIN CSL_CITATION {"citationItems":[{"id":"ITEM-1","itemData":{"DOI":"10.1007/978-3-319-23000-9","ISBN":"978-3-319-22999-7","ISSN":"2192-4929","abstract":"This book examines the link between change and project management and how creating a closer alignment between these two methodologies can yield greater benefits and mitigate elements of failure of information systems (IS) projects. This study explores the underlying challenges and practicalities of closer integration of the two disciplines and asserts that such a successful change goes beyond the simple training of project managers in the practitioner context. Instead, it requires organizations to conceptualize the necessary challenges to realize the potential benefits of this recommended integrated approach. The integration of both project and change management has been advocated in existing research, but the challenges of moving from a current position of separate methodologies, different standards bodies and in some cases totally separate organizational structures, is a step change for many organizations. Change initiatives where good change management practices are implemented, can increase the probability of successful organizational change. The tasks of leading and sustaining change can be complex and often entail the interplay of multiple factors involving action by people at every level of the business. This book offers a guide that identifies the barriers and major challenges that may arise in the development of the closer integration of change and project management. With a better understanding of these issues, organizations can avoid such pitfalls when establishing their own integrated approach.","author":[{"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id":"ITEM-1","issued":{"date-parts":[["2016"]]},"page":"1-89","title":"Success and Failure of IS/IT Projects - a State of the Art Analysis and Future Directions","type":"article-journal"},"uris":["http://www.mendeley.com/documents/?uuid=ab30a94f-d35b-49b0-8a9b-b06f967ea2b4"]}],"mendeley":{"formattedCitation":"[5]","plainTextFormattedCitation":"[5]","previouslyFormattedCitation":"[5]"},"properties":{"noteIndex":0},"schema":"https://github.com/citation-style-language/schema/raw/master/csl-citation.json"}</w:instrText>
      </w:r>
      <w:r w:rsidR="00DA0178" w:rsidRPr="008A10EE">
        <w:rPr>
          <w:rFonts w:cs="Times New Roman"/>
        </w:rPr>
        <w:fldChar w:fldCharType="separate"/>
      </w:r>
      <w:r w:rsidR="000B68D5" w:rsidRPr="008A10EE">
        <w:rPr>
          <w:rFonts w:cs="Times New Roman"/>
          <w:noProof/>
        </w:rPr>
        <w:t>[5]</w:t>
      </w:r>
      <w:r w:rsidR="00DA0178" w:rsidRPr="008A10EE">
        <w:rPr>
          <w:rFonts w:cs="Times New Roman"/>
        </w:rPr>
        <w:fldChar w:fldCharType="end"/>
      </w:r>
      <w:r w:rsidR="00DA0178" w:rsidRPr="008A10EE">
        <w:rPr>
          <w:rFonts w:cs="Times New Roman"/>
        </w:rPr>
        <w:t xml:space="preserve"> mengidentifikasikan bahwa terdapat 11 faktor yang ikut </w:t>
      </w:r>
      <w:r w:rsidR="00DA0178" w:rsidRPr="008A10EE">
        <w:rPr>
          <w:rFonts w:cs="Times New Roman"/>
        </w:rPr>
        <w:lastRenderedPageBreak/>
        <w:t xml:space="preserve">berkontribusi dalam kegagalan proyek IS/IT. Kegagalan ini mereka kategorikan menjadi 2 kategori yaitu berdasarkan </w:t>
      </w:r>
      <w:r w:rsidR="00402DDC" w:rsidRPr="008A10EE">
        <w:rPr>
          <w:rFonts w:cs="Times New Roman"/>
        </w:rPr>
        <w:t>Manajemen Proyek (</w:t>
      </w:r>
      <w:r w:rsidR="00402DDC" w:rsidRPr="008A10EE">
        <w:rPr>
          <w:rFonts w:cs="Times New Roman"/>
          <w:i/>
          <w:iCs/>
        </w:rPr>
        <w:t xml:space="preserve">project management) </w:t>
      </w:r>
      <w:r w:rsidR="00402DDC" w:rsidRPr="008A10EE">
        <w:rPr>
          <w:rFonts w:cs="Times New Roman"/>
        </w:rPr>
        <w:t xml:space="preserve"> dan Orang (</w:t>
      </w:r>
      <w:r w:rsidR="00402DDC" w:rsidRPr="008A10EE">
        <w:rPr>
          <w:rFonts w:cs="Times New Roman"/>
          <w:i/>
          <w:iCs/>
        </w:rPr>
        <w:t>people)</w:t>
      </w:r>
      <w:r w:rsidR="00402DDC" w:rsidRPr="008A10EE">
        <w:rPr>
          <w:rFonts w:cs="Times New Roman"/>
        </w:rPr>
        <w:t xml:space="preserve">. </w:t>
      </w:r>
      <w:r w:rsidR="00DA0178" w:rsidRPr="008A10EE">
        <w:rPr>
          <w:rFonts w:cs="Times New Roman"/>
        </w:rPr>
        <w:t>Dimana pada masing-masing kategori ini mereka petakan menjadi 11 faktor kegagalan proyek IS/IT pada kedua kategori ini yaitu meliputi :</w:t>
      </w:r>
    </w:p>
    <w:p w14:paraId="5D9EBF64" w14:textId="77777777" w:rsidR="00B93A76" w:rsidRPr="008A10EE" w:rsidRDefault="00B93A76" w:rsidP="00DA0178">
      <w:pPr>
        <w:rPr>
          <w:rFonts w:cs="Times New Roman"/>
        </w:rPr>
      </w:pPr>
    </w:p>
    <w:p w14:paraId="01BC9752" w14:textId="58839BD0" w:rsidR="00402DDC" w:rsidRPr="008A10EE" w:rsidRDefault="00200DFE" w:rsidP="00770F3A">
      <w:pPr>
        <w:pStyle w:val="ListParagraph"/>
        <w:numPr>
          <w:ilvl w:val="0"/>
          <w:numId w:val="23"/>
        </w:numPr>
        <w:rPr>
          <w:rFonts w:cs="Times New Roman"/>
        </w:rPr>
      </w:pPr>
      <w:r w:rsidRPr="008A10EE">
        <w:rPr>
          <w:rFonts w:cs="Times New Roman"/>
        </w:rPr>
        <w:t>Manajemen Proyek</w:t>
      </w:r>
    </w:p>
    <w:p w14:paraId="54AC5E2B" w14:textId="2E2150C5" w:rsidR="00200DFE" w:rsidRPr="008A10EE" w:rsidRDefault="00200DFE" w:rsidP="00770F3A">
      <w:pPr>
        <w:pStyle w:val="ListParagraph"/>
        <w:numPr>
          <w:ilvl w:val="0"/>
          <w:numId w:val="24"/>
        </w:numPr>
        <w:rPr>
          <w:rFonts w:cs="Times New Roman"/>
        </w:rPr>
      </w:pPr>
      <w:r w:rsidRPr="008A10EE">
        <w:rPr>
          <w:rFonts w:cs="Times New Roman"/>
        </w:rPr>
        <w:t>Manajemen Persyaratan Buruk</w:t>
      </w:r>
      <w:r w:rsidR="00B93A76">
        <w:rPr>
          <w:rFonts w:cs="Times New Roman"/>
        </w:rPr>
        <w:t>.</w:t>
      </w:r>
    </w:p>
    <w:p w14:paraId="73A575A7" w14:textId="1563FE1A" w:rsidR="00200DFE" w:rsidRPr="008A10EE" w:rsidRDefault="00200DFE" w:rsidP="00770F3A">
      <w:pPr>
        <w:pStyle w:val="ListParagraph"/>
        <w:numPr>
          <w:ilvl w:val="0"/>
          <w:numId w:val="24"/>
        </w:numPr>
        <w:rPr>
          <w:rFonts w:cs="Times New Roman"/>
        </w:rPr>
      </w:pPr>
      <w:r w:rsidRPr="008A10EE">
        <w:rPr>
          <w:rFonts w:cs="Times New Roman"/>
        </w:rPr>
        <w:t>Manajemen Proyek dan Perencanaan Proyek yang Buruk</w:t>
      </w:r>
      <w:r w:rsidR="00B93A76">
        <w:rPr>
          <w:rFonts w:cs="Times New Roman"/>
        </w:rPr>
        <w:t>.</w:t>
      </w:r>
    </w:p>
    <w:p w14:paraId="2D9F864C" w14:textId="3817E9B6" w:rsidR="00200DFE" w:rsidRPr="008A10EE" w:rsidRDefault="00200DFE" w:rsidP="00770F3A">
      <w:pPr>
        <w:pStyle w:val="ListParagraph"/>
        <w:numPr>
          <w:ilvl w:val="0"/>
          <w:numId w:val="24"/>
        </w:numPr>
        <w:rPr>
          <w:rFonts w:cs="Times New Roman"/>
        </w:rPr>
      </w:pPr>
      <w:r w:rsidRPr="008A10EE">
        <w:rPr>
          <w:rFonts w:cs="Times New Roman"/>
        </w:rPr>
        <w:t>Skala dan Kompleksitas Proyek</w:t>
      </w:r>
      <w:r w:rsidR="00B93A76">
        <w:rPr>
          <w:rFonts w:cs="Times New Roman"/>
        </w:rPr>
        <w:t>.</w:t>
      </w:r>
    </w:p>
    <w:p w14:paraId="5BEFEA8C" w14:textId="086DC2C9" w:rsidR="00200DFE" w:rsidRPr="008A10EE" w:rsidRDefault="00200DFE" w:rsidP="00770F3A">
      <w:pPr>
        <w:pStyle w:val="ListParagraph"/>
        <w:numPr>
          <w:ilvl w:val="0"/>
          <w:numId w:val="24"/>
        </w:numPr>
        <w:rPr>
          <w:rFonts w:cs="Times New Roman"/>
        </w:rPr>
      </w:pPr>
      <w:r w:rsidRPr="008A10EE">
        <w:rPr>
          <w:rFonts w:cs="Times New Roman"/>
        </w:rPr>
        <w:t>Risiko Buruk dan Manajemen Anggaran</w:t>
      </w:r>
      <w:r w:rsidR="00B93A76">
        <w:rPr>
          <w:rFonts w:cs="Times New Roman"/>
        </w:rPr>
        <w:t>.</w:t>
      </w:r>
    </w:p>
    <w:p w14:paraId="1E05EE01" w14:textId="75D6606C" w:rsidR="00200DFE" w:rsidRPr="008A10EE" w:rsidRDefault="00200DFE" w:rsidP="00770F3A">
      <w:pPr>
        <w:pStyle w:val="ListParagraph"/>
        <w:numPr>
          <w:ilvl w:val="0"/>
          <w:numId w:val="24"/>
        </w:numPr>
        <w:rPr>
          <w:rFonts w:cs="Times New Roman"/>
        </w:rPr>
      </w:pPr>
      <w:r w:rsidRPr="008A10EE">
        <w:rPr>
          <w:rFonts w:cs="Times New Roman"/>
        </w:rPr>
        <w:t>Kasus Bisnis yang Buruk dan Proses Evaluasi</w:t>
      </w:r>
      <w:r w:rsidR="00B93A76">
        <w:rPr>
          <w:rFonts w:cs="Times New Roman"/>
        </w:rPr>
        <w:t>.</w:t>
      </w:r>
    </w:p>
    <w:p w14:paraId="64885A7A" w14:textId="2175399B" w:rsidR="00200DFE" w:rsidRPr="008A10EE" w:rsidRDefault="00200DFE" w:rsidP="00770F3A">
      <w:pPr>
        <w:pStyle w:val="ListParagraph"/>
        <w:numPr>
          <w:ilvl w:val="0"/>
          <w:numId w:val="24"/>
        </w:numPr>
        <w:rPr>
          <w:rFonts w:cs="Times New Roman"/>
        </w:rPr>
      </w:pPr>
      <w:r w:rsidRPr="008A10EE">
        <w:rPr>
          <w:rFonts w:cs="Times New Roman"/>
        </w:rPr>
        <w:t>Struktur dan Dukungan Manajemen yang Tidak Memadai</w:t>
      </w:r>
      <w:r w:rsidR="00B93A76">
        <w:rPr>
          <w:rFonts w:cs="Times New Roman"/>
        </w:rPr>
        <w:t>.</w:t>
      </w:r>
    </w:p>
    <w:p w14:paraId="4BFD5BD2" w14:textId="292FBC43" w:rsidR="00200DFE" w:rsidRDefault="00200DFE" w:rsidP="00770F3A">
      <w:pPr>
        <w:pStyle w:val="ListParagraph"/>
        <w:numPr>
          <w:ilvl w:val="0"/>
          <w:numId w:val="24"/>
        </w:numPr>
        <w:rPr>
          <w:rFonts w:cs="Times New Roman"/>
        </w:rPr>
      </w:pPr>
      <w:r w:rsidRPr="008A10EE">
        <w:rPr>
          <w:rFonts w:cs="Times New Roman"/>
        </w:rPr>
        <w:t>Proses Postmortem Tidak Memadai</w:t>
      </w:r>
      <w:r w:rsidR="00B93A76">
        <w:rPr>
          <w:rFonts w:cs="Times New Roman"/>
        </w:rPr>
        <w:t>.</w:t>
      </w:r>
    </w:p>
    <w:p w14:paraId="19514778" w14:textId="77777777" w:rsidR="00B93A76" w:rsidRPr="008A10EE" w:rsidRDefault="00B93A76" w:rsidP="00B93A76">
      <w:pPr>
        <w:pStyle w:val="ListParagraph"/>
        <w:ind w:left="1440"/>
        <w:rPr>
          <w:rFonts w:cs="Times New Roman"/>
        </w:rPr>
      </w:pPr>
    </w:p>
    <w:p w14:paraId="193BBB35" w14:textId="5744B428" w:rsidR="00200DFE" w:rsidRPr="008A10EE" w:rsidRDefault="00200DFE" w:rsidP="00770F3A">
      <w:pPr>
        <w:pStyle w:val="ListParagraph"/>
        <w:numPr>
          <w:ilvl w:val="0"/>
          <w:numId w:val="23"/>
        </w:numPr>
        <w:rPr>
          <w:rFonts w:cs="Times New Roman"/>
        </w:rPr>
      </w:pPr>
      <w:r w:rsidRPr="008A10EE">
        <w:rPr>
          <w:rFonts w:cs="Times New Roman"/>
        </w:rPr>
        <w:t>Orang</w:t>
      </w:r>
    </w:p>
    <w:p w14:paraId="3DE79243" w14:textId="1C7BD5CD" w:rsidR="00200DFE" w:rsidRPr="008A10EE" w:rsidRDefault="00200DFE" w:rsidP="00770F3A">
      <w:pPr>
        <w:pStyle w:val="ListParagraph"/>
        <w:numPr>
          <w:ilvl w:val="0"/>
          <w:numId w:val="25"/>
        </w:numPr>
        <w:rPr>
          <w:rFonts w:cs="Times New Roman"/>
        </w:rPr>
      </w:pPr>
      <w:r w:rsidRPr="008A10EE">
        <w:rPr>
          <w:rFonts w:cs="Times New Roman"/>
        </w:rPr>
        <w:t xml:space="preserve">Manajemen </w:t>
      </w:r>
      <w:r w:rsidR="00352988">
        <w:rPr>
          <w:rFonts w:cs="Times New Roman"/>
        </w:rPr>
        <w:t>p</w:t>
      </w:r>
      <w:r w:rsidRPr="008A10EE">
        <w:rPr>
          <w:rFonts w:cs="Times New Roman"/>
        </w:rPr>
        <w:t xml:space="preserve">erubahan yang </w:t>
      </w:r>
      <w:r w:rsidR="00352988">
        <w:rPr>
          <w:rFonts w:cs="Times New Roman"/>
        </w:rPr>
        <w:t>b</w:t>
      </w:r>
      <w:r w:rsidRPr="008A10EE">
        <w:rPr>
          <w:rFonts w:cs="Times New Roman"/>
        </w:rPr>
        <w:t xml:space="preserve">uruk dan </w:t>
      </w:r>
      <w:r w:rsidR="00352988">
        <w:rPr>
          <w:rFonts w:cs="Times New Roman"/>
        </w:rPr>
        <w:t>r</w:t>
      </w:r>
      <w:r w:rsidRPr="008A10EE">
        <w:rPr>
          <w:rFonts w:cs="Times New Roman"/>
        </w:rPr>
        <w:t xml:space="preserve">esistensi </w:t>
      </w:r>
      <w:r w:rsidR="00352988">
        <w:rPr>
          <w:rFonts w:cs="Times New Roman"/>
        </w:rPr>
        <w:t>p</w:t>
      </w:r>
      <w:r w:rsidRPr="008A10EE">
        <w:rPr>
          <w:rFonts w:cs="Times New Roman"/>
        </w:rPr>
        <w:t>engguna</w:t>
      </w:r>
      <w:r w:rsidR="00B93A76">
        <w:rPr>
          <w:rFonts w:cs="Times New Roman"/>
        </w:rPr>
        <w:t>.</w:t>
      </w:r>
    </w:p>
    <w:p w14:paraId="77E2DC58" w14:textId="1FB35F32" w:rsidR="00200DFE" w:rsidRPr="008A10EE" w:rsidRDefault="00200DFE" w:rsidP="00770F3A">
      <w:pPr>
        <w:pStyle w:val="ListParagraph"/>
        <w:numPr>
          <w:ilvl w:val="0"/>
          <w:numId w:val="25"/>
        </w:numPr>
        <w:rPr>
          <w:rFonts w:cs="Times New Roman"/>
        </w:rPr>
      </w:pPr>
      <w:r w:rsidRPr="008A10EE">
        <w:rPr>
          <w:rFonts w:cs="Times New Roman"/>
        </w:rPr>
        <w:t xml:space="preserve">Dukungan </w:t>
      </w:r>
      <w:r w:rsidR="00352988">
        <w:rPr>
          <w:rFonts w:cs="Times New Roman"/>
        </w:rPr>
        <w:t>e</w:t>
      </w:r>
      <w:r w:rsidRPr="008A10EE">
        <w:rPr>
          <w:rFonts w:cs="Times New Roman"/>
        </w:rPr>
        <w:t xml:space="preserve">ksekutif yang </w:t>
      </w:r>
      <w:r w:rsidR="00352988">
        <w:rPr>
          <w:rFonts w:cs="Times New Roman"/>
        </w:rPr>
        <w:t>b</w:t>
      </w:r>
      <w:r w:rsidRPr="008A10EE">
        <w:rPr>
          <w:rFonts w:cs="Times New Roman"/>
        </w:rPr>
        <w:t xml:space="preserve">uruk dan </w:t>
      </w:r>
      <w:r w:rsidR="00352988">
        <w:rPr>
          <w:rFonts w:cs="Times New Roman"/>
        </w:rPr>
        <w:t>s</w:t>
      </w:r>
      <w:r w:rsidRPr="008A10EE">
        <w:rPr>
          <w:rFonts w:cs="Times New Roman"/>
        </w:rPr>
        <w:t xml:space="preserve">ponsor </w:t>
      </w:r>
      <w:r w:rsidR="00352988">
        <w:rPr>
          <w:rFonts w:cs="Times New Roman"/>
        </w:rPr>
        <w:t>p</w:t>
      </w:r>
      <w:r w:rsidRPr="008A10EE">
        <w:rPr>
          <w:rFonts w:cs="Times New Roman"/>
        </w:rPr>
        <w:t>royek</w:t>
      </w:r>
      <w:r w:rsidR="00B93A76">
        <w:rPr>
          <w:rFonts w:cs="Times New Roman"/>
        </w:rPr>
        <w:t>.</w:t>
      </w:r>
    </w:p>
    <w:p w14:paraId="552C0B29" w14:textId="48FFF4B4" w:rsidR="00200DFE" w:rsidRPr="008A10EE" w:rsidRDefault="00200DFE" w:rsidP="00770F3A">
      <w:pPr>
        <w:pStyle w:val="ListParagraph"/>
        <w:numPr>
          <w:ilvl w:val="0"/>
          <w:numId w:val="25"/>
        </w:numPr>
        <w:rPr>
          <w:rFonts w:cs="Times New Roman"/>
        </w:rPr>
      </w:pPr>
      <w:r w:rsidRPr="008A10EE">
        <w:rPr>
          <w:rFonts w:cs="Times New Roman"/>
        </w:rPr>
        <w:t xml:space="preserve">Hubungan </w:t>
      </w:r>
      <w:r w:rsidR="00352988">
        <w:rPr>
          <w:rFonts w:cs="Times New Roman"/>
        </w:rPr>
        <w:t>k</w:t>
      </w:r>
      <w:r w:rsidRPr="008A10EE">
        <w:rPr>
          <w:rFonts w:cs="Times New Roman"/>
        </w:rPr>
        <w:t>ontraktor</w:t>
      </w:r>
      <w:r w:rsidR="00A915CA">
        <w:rPr>
          <w:rFonts w:cs="Times New Roman"/>
        </w:rPr>
        <w:t>/</w:t>
      </w:r>
      <w:r w:rsidR="00352988">
        <w:rPr>
          <w:rFonts w:cs="Times New Roman"/>
        </w:rPr>
        <w:t>p</w:t>
      </w:r>
      <w:r w:rsidR="00A915CA">
        <w:rPr>
          <w:rFonts w:cs="Times New Roman"/>
        </w:rPr>
        <w:t>ihak ketiga</w:t>
      </w:r>
      <w:r w:rsidRPr="008A10EE">
        <w:rPr>
          <w:rFonts w:cs="Times New Roman"/>
        </w:rPr>
        <w:t xml:space="preserve"> d</w:t>
      </w:r>
      <w:r w:rsidR="00A915CA">
        <w:rPr>
          <w:rFonts w:cs="Times New Roman"/>
        </w:rPr>
        <w:t>engan</w:t>
      </w:r>
      <w:r w:rsidRPr="008A10EE">
        <w:rPr>
          <w:rFonts w:cs="Times New Roman"/>
        </w:rPr>
        <w:t xml:space="preserve"> Pemangku </w:t>
      </w:r>
      <w:r w:rsidR="00A915CA">
        <w:rPr>
          <w:rFonts w:cs="Times New Roman"/>
        </w:rPr>
        <w:t xml:space="preserve">  </w:t>
      </w:r>
      <w:r w:rsidR="00352988">
        <w:rPr>
          <w:rFonts w:cs="Times New Roman"/>
        </w:rPr>
        <w:t>k</w:t>
      </w:r>
      <w:r w:rsidRPr="008A10EE">
        <w:rPr>
          <w:rFonts w:cs="Times New Roman"/>
        </w:rPr>
        <w:t>epentingan</w:t>
      </w:r>
      <w:r w:rsidR="00A915CA">
        <w:rPr>
          <w:rFonts w:cs="Times New Roman"/>
        </w:rPr>
        <w:t>/</w:t>
      </w:r>
      <w:r w:rsidR="00352988">
        <w:rPr>
          <w:rFonts w:cs="Times New Roman"/>
        </w:rPr>
        <w:t>k</w:t>
      </w:r>
      <w:r w:rsidR="00A915CA">
        <w:rPr>
          <w:rFonts w:cs="Times New Roman"/>
        </w:rPr>
        <w:t xml:space="preserve">lien     </w:t>
      </w:r>
      <w:r w:rsidRPr="008A10EE">
        <w:rPr>
          <w:rFonts w:cs="Times New Roman"/>
        </w:rPr>
        <w:t>y</w:t>
      </w:r>
      <w:r w:rsidR="00A915CA">
        <w:rPr>
          <w:rFonts w:cs="Times New Roman"/>
        </w:rPr>
        <w:t xml:space="preserve">ang    </w:t>
      </w:r>
      <w:r w:rsidR="00352988">
        <w:rPr>
          <w:rFonts w:cs="Times New Roman"/>
        </w:rPr>
        <w:t>b</w:t>
      </w:r>
      <w:r w:rsidRPr="008A10EE">
        <w:rPr>
          <w:rFonts w:cs="Times New Roman"/>
        </w:rPr>
        <w:t>uruk</w:t>
      </w:r>
      <w:r w:rsidR="00A915CA">
        <w:rPr>
          <w:rFonts w:cs="Times New Roman"/>
        </w:rPr>
        <w:t>.</w:t>
      </w:r>
    </w:p>
    <w:p w14:paraId="51A50A6E" w14:textId="40BE0AF2" w:rsidR="00200DFE" w:rsidRPr="008A10EE" w:rsidRDefault="00200DFE" w:rsidP="00200DFE">
      <w:pPr>
        <w:pStyle w:val="ListParagraph"/>
        <w:numPr>
          <w:ilvl w:val="0"/>
          <w:numId w:val="25"/>
        </w:numPr>
        <w:rPr>
          <w:rFonts w:cs="Times New Roman"/>
        </w:rPr>
      </w:pPr>
      <w:r w:rsidRPr="008A10EE">
        <w:rPr>
          <w:rFonts w:cs="Times New Roman"/>
        </w:rPr>
        <w:t xml:space="preserve">Kurangnya </w:t>
      </w:r>
      <w:r w:rsidR="00352988">
        <w:rPr>
          <w:rFonts w:cs="Times New Roman"/>
        </w:rPr>
        <w:t>k</w:t>
      </w:r>
      <w:r w:rsidRPr="008A10EE">
        <w:rPr>
          <w:rFonts w:cs="Times New Roman"/>
        </w:rPr>
        <w:t xml:space="preserve">omitmen </w:t>
      </w:r>
      <w:r w:rsidR="00352988">
        <w:rPr>
          <w:rFonts w:cs="Times New Roman"/>
        </w:rPr>
        <w:t>s</w:t>
      </w:r>
      <w:r w:rsidRPr="008A10EE">
        <w:rPr>
          <w:rFonts w:cs="Times New Roman"/>
        </w:rPr>
        <w:t xml:space="preserve">taf, </w:t>
      </w:r>
      <w:r w:rsidR="00352988">
        <w:rPr>
          <w:rFonts w:cs="Times New Roman"/>
        </w:rPr>
        <w:t>k</w:t>
      </w:r>
      <w:r w:rsidRPr="008A10EE">
        <w:rPr>
          <w:rFonts w:cs="Times New Roman"/>
        </w:rPr>
        <w:t xml:space="preserve">inerja, </w:t>
      </w:r>
      <w:r w:rsidR="00352988">
        <w:rPr>
          <w:rFonts w:cs="Times New Roman"/>
        </w:rPr>
        <w:t>m</w:t>
      </w:r>
      <w:r w:rsidRPr="008A10EE">
        <w:rPr>
          <w:rFonts w:cs="Times New Roman"/>
        </w:rPr>
        <w:t xml:space="preserve">otivasi, dan </w:t>
      </w:r>
      <w:r w:rsidR="00352988">
        <w:rPr>
          <w:rFonts w:cs="Times New Roman"/>
        </w:rPr>
        <w:t>m</w:t>
      </w:r>
      <w:r w:rsidRPr="008A10EE">
        <w:rPr>
          <w:rFonts w:cs="Times New Roman"/>
        </w:rPr>
        <w:t>asalah Turnover</w:t>
      </w:r>
    </w:p>
    <w:p w14:paraId="6FE8B0E3" w14:textId="77777777" w:rsidR="00DA0178" w:rsidRPr="008A10EE" w:rsidRDefault="00DA0178" w:rsidP="00DA0178">
      <w:pPr>
        <w:rPr>
          <w:rFonts w:cs="Times New Roman"/>
        </w:rPr>
      </w:pPr>
    </w:p>
    <w:p w14:paraId="6BD4F372" w14:textId="16E95077" w:rsidR="00620124" w:rsidRPr="008A10EE" w:rsidRDefault="00941A37" w:rsidP="00A0276C">
      <w:pPr>
        <w:rPr>
          <w:rFonts w:cs="Times New Roman"/>
        </w:rPr>
      </w:pPr>
      <w:r w:rsidRPr="008A10EE">
        <w:rPr>
          <w:rFonts w:cs="Times New Roman"/>
        </w:rPr>
        <w:t xml:space="preserve">Kemudian pada penelitian yang dilakukan dinegara berkembang </w:t>
      </w:r>
      <w:r w:rsidR="00041359" w:rsidRPr="008A10EE">
        <w:rPr>
          <w:rFonts w:cs="Times New Roman"/>
        </w:rPr>
        <w:t>wilayah</w:t>
      </w:r>
      <w:r w:rsidRPr="008A10EE">
        <w:rPr>
          <w:rFonts w:cs="Times New Roman"/>
        </w:rPr>
        <w:t xml:space="preserve"> Timur Tengah</w:t>
      </w:r>
      <w:r w:rsidR="00041359" w:rsidRPr="008A10EE">
        <w:rPr>
          <w:rFonts w:cs="Times New Roman"/>
        </w:rPr>
        <w:t xml:space="preserve"> terkait faktor kritis yang berkontribusi terhadap kesuksesan implementasi ERP pada perusahaan </w:t>
      </w:r>
      <w:r w:rsidR="00183E82" w:rsidRPr="008A10EE">
        <w:rPr>
          <w:rFonts w:cs="Times New Roman"/>
        </w:rPr>
        <w:t>berskala sedang</w:t>
      </w:r>
      <w:r w:rsidR="00041359" w:rsidRPr="008A10EE">
        <w:rPr>
          <w:rFonts w:cs="Times New Roman"/>
        </w:rPr>
        <w:t xml:space="preserve"> </w:t>
      </w:r>
      <w:r w:rsidR="00041359" w:rsidRPr="008A10EE">
        <w:rPr>
          <w:rFonts w:cs="Times New Roman"/>
        </w:rPr>
        <w:fldChar w:fldCharType="begin" w:fldLock="1"/>
      </w:r>
      <w:r w:rsidR="0069184A" w:rsidRPr="008A10EE">
        <w:rPr>
          <w:rFonts w:cs="Times New Roman"/>
        </w:rPr>
        <w:instrText>ADDIN CSL_CITATION {"citationItems":[{"id":"ITEM-1","itemData":{"DOI":"10.1504/ijiem.2006.008866","ISSN":"1476-1300","abstract":"This paper presents two cases of Enterprise Resource Planning (ERP) implementation in two middle-eastern companies. The objective of this case-based research is to investigate qualitatively the ERP implementation process, with a focus on the critical factors that contribute to its success. The ERP Critical Success Factor (CSF) model for medium-sized organisations in developing countries is explained and assessed. The discovery from the field study of the companies is analysed in the context of the literature and sample secondary cases. This analysis is expected to provide valuable guidelines and directions for organisations undertaking or planning similar initiatives.","author":[{"dropping-particle":"","family":"Al-Mashari","given":"Majed","non-dropping-particle":"","parse-names":false,"suffix":""},{"dropping-particle":"","family":"Ghani","given":"Shehzad K.","non-dropping-particle":"","parse-names":false,"suffix":""},{"dropping-particle":"","family":"Al-Rashid","given":"Waiel","non-dropping-particle":"","parse-names":false,"suffix":""}],"container-title":"International Journal of Internet and Enterprise Management","id":"ITEM-1","issue":"1","issued":{"date-parts":[["2006"]]},"page":"68","title":"A study of the Critical Success Factors of ERP implementation in developing countries","type":"article-journal","volume":"4"},"uris":["http://www.mendeley.com/documents/?uuid=90efb8fa-0356-4d03-8f11-8c4603c46ad8"]}],"mendeley":{"formattedCitation":"[8]","plainTextFormattedCitation":"[8]","previouslyFormattedCitation":"[8]"},"properties":{"noteIndex":0},"schema":"https://github.com/citation-style-language/schema/raw/master/csl-citation.json"}</w:instrText>
      </w:r>
      <w:r w:rsidR="00041359" w:rsidRPr="008A10EE">
        <w:rPr>
          <w:rFonts w:cs="Times New Roman"/>
        </w:rPr>
        <w:fldChar w:fldCharType="separate"/>
      </w:r>
      <w:r w:rsidR="000B68D5" w:rsidRPr="008A10EE">
        <w:rPr>
          <w:rFonts w:cs="Times New Roman"/>
          <w:noProof/>
        </w:rPr>
        <w:t>[8]</w:t>
      </w:r>
      <w:r w:rsidR="00041359" w:rsidRPr="008A10EE">
        <w:rPr>
          <w:rFonts w:cs="Times New Roman"/>
        </w:rPr>
        <w:fldChar w:fldCharType="end"/>
      </w:r>
      <w:r w:rsidR="00183E82" w:rsidRPr="008A10EE">
        <w:rPr>
          <w:rFonts w:cs="Times New Roman"/>
        </w:rPr>
        <w:t xml:space="preserve"> antara lain yaitu :</w:t>
      </w:r>
    </w:p>
    <w:p w14:paraId="39C2C900" w14:textId="1C14B70F" w:rsidR="00F85ED4" w:rsidRPr="008A10EE" w:rsidRDefault="006976AD" w:rsidP="00770F3A">
      <w:pPr>
        <w:pStyle w:val="ListParagraph"/>
        <w:numPr>
          <w:ilvl w:val="0"/>
          <w:numId w:val="27"/>
        </w:numPr>
        <w:rPr>
          <w:rFonts w:cs="Times New Roman"/>
        </w:rPr>
      </w:pPr>
      <w:r w:rsidRPr="008A10EE">
        <w:rPr>
          <w:rFonts w:cs="Times New Roman"/>
        </w:rPr>
        <w:t>Kerjasama tim dan komposisi</w:t>
      </w:r>
      <w:r w:rsidR="00DA7C5F" w:rsidRPr="008A10EE">
        <w:rPr>
          <w:rFonts w:cs="Times New Roman"/>
        </w:rPr>
        <w:t xml:space="preserve"> anggota proyek dalam tim</w:t>
      </w:r>
      <w:r w:rsidRPr="008A10EE">
        <w:rPr>
          <w:rFonts w:cs="Times New Roman"/>
        </w:rPr>
        <w:t xml:space="preserve"> </w:t>
      </w:r>
      <w:r w:rsidR="00DA7C5F" w:rsidRPr="008A10EE">
        <w:rPr>
          <w:rFonts w:cs="Times New Roman"/>
          <w:i/>
          <w:iCs/>
        </w:rPr>
        <w:t>(Teamwork and Composition)</w:t>
      </w:r>
    </w:p>
    <w:p w14:paraId="7A789779" w14:textId="6C571BD4" w:rsidR="00DA7C5F" w:rsidRPr="008A10EE" w:rsidRDefault="00DA7C5F" w:rsidP="00770F3A">
      <w:pPr>
        <w:pStyle w:val="ListParagraph"/>
        <w:numPr>
          <w:ilvl w:val="0"/>
          <w:numId w:val="27"/>
        </w:numPr>
        <w:rPr>
          <w:rFonts w:cs="Times New Roman"/>
        </w:rPr>
      </w:pPr>
      <w:r w:rsidRPr="008A10EE">
        <w:rPr>
          <w:rFonts w:cs="Times New Roman"/>
        </w:rPr>
        <w:t xml:space="preserve">Dukungan manajemen puncak </w:t>
      </w:r>
      <w:r w:rsidRPr="008A10EE">
        <w:rPr>
          <w:rFonts w:cs="Times New Roman"/>
          <w:i/>
          <w:iCs/>
        </w:rPr>
        <w:t>(Top Management Support)</w:t>
      </w:r>
    </w:p>
    <w:p w14:paraId="64D37558" w14:textId="10A06FCB" w:rsidR="00DA7C5F" w:rsidRPr="008A10EE" w:rsidRDefault="00D3200C" w:rsidP="00770F3A">
      <w:pPr>
        <w:pStyle w:val="ListParagraph"/>
        <w:numPr>
          <w:ilvl w:val="0"/>
          <w:numId w:val="27"/>
        </w:numPr>
        <w:rPr>
          <w:rFonts w:cs="Times New Roman"/>
        </w:rPr>
      </w:pPr>
      <w:r w:rsidRPr="008A10EE">
        <w:rPr>
          <w:rFonts w:cs="Times New Roman"/>
        </w:rPr>
        <w:t>Rencana bisnis dan visi</w:t>
      </w:r>
      <w:r w:rsidR="00B226EE">
        <w:rPr>
          <w:rFonts w:cs="Times New Roman"/>
        </w:rPr>
        <w:t xml:space="preserve"> misi</w:t>
      </w:r>
      <w:r w:rsidRPr="008A10EE">
        <w:rPr>
          <w:rFonts w:cs="Times New Roman"/>
        </w:rPr>
        <w:t xml:space="preserve"> </w:t>
      </w:r>
      <w:r w:rsidRPr="008A10EE">
        <w:rPr>
          <w:rFonts w:cs="Times New Roman"/>
          <w:i/>
          <w:iCs/>
        </w:rPr>
        <w:t>(Business plan and vision)</w:t>
      </w:r>
      <w:r w:rsidR="00B226EE">
        <w:rPr>
          <w:rFonts w:cs="Times New Roman"/>
          <w:i/>
          <w:iCs/>
        </w:rPr>
        <w:t xml:space="preserve"> </w:t>
      </w:r>
    </w:p>
    <w:p w14:paraId="3CB7B7D2" w14:textId="4F7D75F7" w:rsidR="00660E47" w:rsidRPr="008A10EE" w:rsidRDefault="00D3200C" w:rsidP="00770F3A">
      <w:pPr>
        <w:pStyle w:val="ListParagraph"/>
        <w:numPr>
          <w:ilvl w:val="0"/>
          <w:numId w:val="27"/>
        </w:numPr>
        <w:rPr>
          <w:rFonts w:cs="Times New Roman"/>
        </w:rPr>
      </w:pPr>
      <w:r w:rsidRPr="008A10EE">
        <w:rPr>
          <w:rFonts w:cs="Times New Roman"/>
        </w:rPr>
        <w:lastRenderedPageBreak/>
        <w:t xml:space="preserve">Komunikasi </w:t>
      </w:r>
      <w:r w:rsidR="00A91B18" w:rsidRPr="008A10EE">
        <w:rPr>
          <w:rFonts w:cs="Times New Roman"/>
        </w:rPr>
        <w:t xml:space="preserve">yang efektif antar semua pihak dalam proyek untuk mengurangi kebingungan dan kekacauan </w:t>
      </w:r>
      <w:r w:rsidR="00A91B18" w:rsidRPr="008A10EE">
        <w:rPr>
          <w:rFonts w:cs="Times New Roman"/>
          <w:i/>
          <w:iCs/>
        </w:rPr>
        <w:t>(Effective communication)</w:t>
      </w:r>
      <w:r w:rsidR="008C2719" w:rsidRPr="008A10EE">
        <w:rPr>
          <w:rFonts w:cs="Times New Roman"/>
          <w:i/>
          <w:iCs/>
        </w:rPr>
        <w:t>.</w:t>
      </w:r>
    </w:p>
    <w:p w14:paraId="62FEC584" w14:textId="1B235D99" w:rsidR="008C2719" w:rsidRPr="008A10EE" w:rsidRDefault="008C2719" w:rsidP="00770F3A">
      <w:pPr>
        <w:pStyle w:val="ListParagraph"/>
        <w:numPr>
          <w:ilvl w:val="0"/>
          <w:numId w:val="27"/>
        </w:numPr>
        <w:rPr>
          <w:rFonts w:cs="Times New Roman"/>
        </w:rPr>
      </w:pPr>
      <w:r w:rsidRPr="008A10EE">
        <w:rPr>
          <w:rFonts w:cs="Times New Roman"/>
        </w:rPr>
        <w:t xml:space="preserve">Manajemen proyek untuk menjaga proyek tetap pada jadwal yang sudah ditentukan terkait tenggat waktu, biaya, dan waktu pengerjaan proyek </w:t>
      </w:r>
      <w:r w:rsidRPr="008A10EE">
        <w:rPr>
          <w:rFonts w:cs="Times New Roman"/>
          <w:i/>
          <w:iCs/>
        </w:rPr>
        <w:t>(Project Management).</w:t>
      </w:r>
    </w:p>
    <w:p w14:paraId="1EB917C3" w14:textId="0F9E23BD" w:rsidR="006F39EF" w:rsidRPr="008A10EE" w:rsidRDefault="003440CD" w:rsidP="00770F3A">
      <w:pPr>
        <w:pStyle w:val="ListParagraph"/>
        <w:numPr>
          <w:ilvl w:val="0"/>
          <w:numId w:val="27"/>
        </w:numPr>
        <w:rPr>
          <w:rFonts w:cs="Times New Roman"/>
        </w:rPr>
      </w:pPr>
      <w:r w:rsidRPr="008A10EE">
        <w:rPr>
          <w:rFonts w:cs="Times New Roman"/>
        </w:rPr>
        <w:t xml:space="preserve">Bisnis yang </w:t>
      </w:r>
      <w:r w:rsidR="006F39EF" w:rsidRPr="008A10EE">
        <w:rPr>
          <w:rFonts w:cs="Times New Roman"/>
        </w:rPr>
        <w:t>tepat</w:t>
      </w:r>
      <w:r w:rsidRPr="008A10EE">
        <w:rPr>
          <w:rFonts w:cs="Times New Roman"/>
        </w:rPr>
        <w:t xml:space="preserve"> dan sistem warisan</w:t>
      </w:r>
      <w:r w:rsidR="00867CFB" w:rsidRPr="008A10EE">
        <w:rPr>
          <w:rFonts w:cs="Times New Roman"/>
        </w:rPr>
        <w:t>, jika ada dapat membantu dalam memetakan proses baru dan rekayasa ulang sistem</w:t>
      </w:r>
      <w:r w:rsidR="006F39EF" w:rsidRPr="008A10EE">
        <w:rPr>
          <w:rFonts w:cs="Times New Roman"/>
        </w:rPr>
        <w:t xml:space="preserve"> </w:t>
      </w:r>
      <w:r w:rsidR="006F39EF" w:rsidRPr="008A10EE">
        <w:rPr>
          <w:rFonts w:cs="Times New Roman"/>
          <w:i/>
          <w:iCs/>
        </w:rPr>
        <w:t>(Appropriate business and legacy systems)</w:t>
      </w:r>
    </w:p>
    <w:p w14:paraId="1B865291" w14:textId="67B64BEF" w:rsidR="00867CFB" w:rsidRPr="008A10EE" w:rsidRDefault="00867CFB" w:rsidP="00770F3A">
      <w:pPr>
        <w:pStyle w:val="ListParagraph"/>
        <w:numPr>
          <w:ilvl w:val="0"/>
          <w:numId w:val="27"/>
        </w:numPr>
        <w:rPr>
          <w:rFonts w:cs="Times New Roman"/>
        </w:rPr>
      </w:pPr>
      <w:r w:rsidRPr="008A10EE">
        <w:rPr>
          <w:rFonts w:cs="Times New Roman"/>
        </w:rPr>
        <w:t xml:space="preserve">Pengembangan perangkat lunak, pengujian, dan pemecahan masalah </w:t>
      </w:r>
      <w:r w:rsidRPr="008A10EE">
        <w:rPr>
          <w:rFonts w:cs="Times New Roman"/>
          <w:i/>
          <w:iCs/>
        </w:rPr>
        <w:t>(Software development, testing and troubleshooting)</w:t>
      </w:r>
    </w:p>
    <w:p w14:paraId="0B1A4C50" w14:textId="191E8B62" w:rsidR="00867CFB" w:rsidRPr="008A10EE" w:rsidRDefault="00867CFB" w:rsidP="00770F3A">
      <w:pPr>
        <w:pStyle w:val="ListParagraph"/>
        <w:numPr>
          <w:ilvl w:val="0"/>
          <w:numId w:val="27"/>
        </w:numPr>
        <w:rPr>
          <w:rFonts w:cs="Times New Roman"/>
        </w:rPr>
      </w:pPr>
      <w:r w:rsidRPr="008A10EE">
        <w:rPr>
          <w:rFonts w:cs="Times New Roman"/>
        </w:rPr>
        <w:t xml:space="preserve">Pengambilan keputusan yang efektif </w:t>
      </w:r>
      <w:r w:rsidRPr="008A10EE">
        <w:rPr>
          <w:rFonts w:cs="Times New Roman"/>
          <w:i/>
          <w:iCs/>
        </w:rPr>
        <w:t>(</w:t>
      </w:r>
      <w:r w:rsidR="00130A3E" w:rsidRPr="008A10EE">
        <w:rPr>
          <w:rFonts w:cs="Times New Roman"/>
          <w:i/>
          <w:iCs/>
        </w:rPr>
        <w:t>Effective decision-making)</w:t>
      </w:r>
    </w:p>
    <w:p w14:paraId="0AEE3F0E" w14:textId="5271ABCA" w:rsidR="00867CFB" w:rsidRPr="008A10EE" w:rsidRDefault="00867CFB" w:rsidP="00770F3A">
      <w:pPr>
        <w:pStyle w:val="ListParagraph"/>
        <w:numPr>
          <w:ilvl w:val="0"/>
          <w:numId w:val="27"/>
        </w:numPr>
        <w:rPr>
          <w:rFonts w:cs="Times New Roman"/>
        </w:rPr>
      </w:pPr>
      <w:r w:rsidRPr="008A10EE">
        <w:rPr>
          <w:rFonts w:cs="Times New Roman"/>
        </w:rPr>
        <w:t>Pelatihan yang efektif</w:t>
      </w:r>
      <w:r w:rsidR="00130A3E" w:rsidRPr="008A10EE">
        <w:rPr>
          <w:rFonts w:cs="Times New Roman"/>
        </w:rPr>
        <w:t xml:space="preserve"> </w:t>
      </w:r>
      <w:r w:rsidR="00130A3E" w:rsidRPr="008A10EE">
        <w:rPr>
          <w:rFonts w:cs="Times New Roman"/>
          <w:i/>
          <w:iCs/>
        </w:rPr>
        <w:t>(Effective training)</w:t>
      </w:r>
    </w:p>
    <w:p w14:paraId="36CA7A65" w14:textId="59B45095" w:rsidR="008C2719" w:rsidRPr="00620124" w:rsidRDefault="00867CFB" w:rsidP="00770F3A">
      <w:pPr>
        <w:pStyle w:val="ListParagraph"/>
        <w:numPr>
          <w:ilvl w:val="0"/>
          <w:numId w:val="27"/>
        </w:numPr>
        <w:rPr>
          <w:rFonts w:cs="Times New Roman"/>
        </w:rPr>
      </w:pPr>
      <w:r w:rsidRPr="008A10EE">
        <w:rPr>
          <w:rFonts w:cs="Times New Roman"/>
        </w:rPr>
        <w:t>Pelajaran yang dipelajari</w:t>
      </w:r>
      <w:r w:rsidR="00130A3E" w:rsidRPr="008A10EE">
        <w:rPr>
          <w:rFonts w:cs="Times New Roman"/>
        </w:rPr>
        <w:t xml:space="preserve"> </w:t>
      </w:r>
      <w:r w:rsidR="00130A3E" w:rsidRPr="008A10EE">
        <w:rPr>
          <w:rFonts w:cs="Times New Roman"/>
          <w:i/>
          <w:iCs/>
        </w:rPr>
        <w:t>(Learned lessons)</w:t>
      </w:r>
    </w:p>
    <w:p w14:paraId="7584454A" w14:textId="77777777" w:rsidR="00620124" w:rsidRPr="008A10EE" w:rsidRDefault="00620124" w:rsidP="00620124">
      <w:pPr>
        <w:pStyle w:val="ListParagraph"/>
        <w:rPr>
          <w:rFonts w:cs="Times New Roman"/>
        </w:rPr>
      </w:pPr>
    </w:p>
    <w:p w14:paraId="3878D70A" w14:textId="52C3C679" w:rsidR="0001548C" w:rsidRPr="008A10EE" w:rsidRDefault="00352A88" w:rsidP="00F64C85">
      <w:pPr>
        <w:pStyle w:val="Heading3"/>
        <w:numPr>
          <w:ilvl w:val="2"/>
          <w:numId w:val="12"/>
        </w:numPr>
        <w:ind w:left="709"/>
        <w:rPr>
          <w:rFonts w:cs="Times New Roman"/>
          <w:lang w:val="en-US"/>
        </w:rPr>
      </w:pPr>
      <w:bookmarkStart w:id="735" w:name="_Toc48471545"/>
      <w:r w:rsidRPr="008A10EE">
        <w:rPr>
          <w:rFonts w:cs="Times New Roman"/>
          <w:lang w:val="en-US"/>
        </w:rPr>
        <w:t xml:space="preserve">Pengelompokan Faktor </w:t>
      </w:r>
      <w:r w:rsidR="00CB64EC">
        <w:rPr>
          <w:rFonts w:cs="Times New Roman"/>
          <w:lang w:val="en-US"/>
        </w:rPr>
        <w:t xml:space="preserve">Pendorong </w:t>
      </w:r>
      <w:r w:rsidR="00620124">
        <w:rPr>
          <w:rFonts w:cs="Times New Roman"/>
          <w:lang w:val="en-US"/>
        </w:rPr>
        <w:t xml:space="preserve">Bagi </w:t>
      </w:r>
      <w:r w:rsidR="00CB64EC">
        <w:rPr>
          <w:rFonts w:cs="Times New Roman"/>
          <w:lang w:val="en-US"/>
        </w:rPr>
        <w:t>Keberhasilan</w:t>
      </w:r>
      <w:r w:rsidRPr="008A10EE">
        <w:rPr>
          <w:rFonts w:cs="Times New Roman"/>
          <w:lang w:val="en-US"/>
        </w:rPr>
        <w:t xml:space="preserve"> Implementasi Sistem Informasi</w:t>
      </w:r>
      <w:bookmarkEnd w:id="735"/>
    </w:p>
    <w:p w14:paraId="24E98664" w14:textId="0E39C7D8" w:rsidR="006D1E04" w:rsidRDefault="00352A88" w:rsidP="00CB64EC">
      <w:pPr>
        <w:rPr>
          <w:rFonts w:cs="Times New Roman"/>
          <w:lang w:val="en-US"/>
        </w:rPr>
      </w:pPr>
      <w:r w:rsidRPr="008A10EE">
        <w:rPr>
          <w:rFonts w:cs="Times New Roman"/>
          <w:lang w:val="en-US"/>
        </w:rPr>
        <w:t xml:space="preserve">Melihat dan mencermati dari semua faktor </w:t>
      </w:r>
      <w:r w:rsidR="00F67622" w:rsidRPr="008A10EE">
        <w:rPr>
          <w:rFonts w:cs="Times New Roman"/>
          <w:lang w:val="en-US"/>
        </w:rPr>
        <w:t xml:space="preserve">kritis yang telah disebutkan dari </w:t>
      </w:r>
      <w:r w:rsidR="000920F8" w:rsidRPr="008A10EE">
        <w:rPr>
          <w:rFonts w:cs="Times New Roman"/>
          <w:lang w:val="en-US"/>
        </w:rPr>
        <w:t>penelitian para peneliti lainnya</w:t>
      </w:r>
      <w:r w:rsidR="00F67622" w:rsidRPr="008A10EE">
        <w:rPr>
          <w:rFonts w:cs="Times New Roman"/>
          <w:lang w:val="en-US"/>
        </w:rPr>
        <w:t xml:space="preserve"> diatas, dapat kita lihat bahwa faktor-faktor </w:t>
      </w:r>
      <w:r w:rsidR="00F5529F">
        <w:rPr>
          <w:rFonts w:cs="Times New Roman"/>
          <w:lang w:val="en-US"/>
        </w:rPr>
        <w:t xml:space="preserve">yang dapat mendorong dan mendukung </w:t>
      </w:r>
      <w:r w:rsidR="00620124">
        <w:rPr>
          <w:rFonts w:cs="Times New Roman"/>
          <w:lang w:val="en-US"/>
        </w:rPr>
        <w:t xml:space="preserve">keberhasilan </w:t>
      </w:r>
      <w:r w:rsidR="00F5529F">
        <w:rPr>
          <w:rFonts w:cs="Times New Roman"/>
          <w:lang w:val="en-US"/>
        </w:rPr>
        <w:t xml:space="preserve">pengembangan dan </w:t>
      </w:r>
      <w:r w:rsidR="00F67622" w:rsidRPr="008A10EE">
        <w:rPr>
          <w:rFonts w:cs="Times New Roman"/>
          <w:lang w:val="en-US"/>
        </w:rPr>
        <w:t>implementasi s</w:t>
      </w:r>
      <w:r w:rsidR="0079585C" w:rsidRPr="008A10EE">
        <w:rPr>
          <w:rFonts w:cs="Times New Roman"/>
          <w:lang w:val="en-US"/>
        </w:rPr>
        <w:t>i</w:t>
      </w:r>
      <w:r w:rsidR="00F67622" w:rsidRPr="008A10EE">
        <w:rPr>
          <w:rFonts w:cs="Times New Roman"/>
          <w:lang w:val="en-US"/>
        </w:rPr>
        <w:t xml:space="preserve">stem informasi </w:t>
      </w:r>
      <w:r w:rsidR="0079585C" w:rsidRPr="008A10EE">
        <w:rPr>
          <w:rFonts w:cs="Times New Roman"/>
          <w:lang w:val="en-US"/>
        </w:rPr>
        <w:t>dibeberapa negara pada umumnya serupa dari sudut pandang satu peneliti dengan peneliti yang lain. Oleh karena itu, untuk menghasilkan kesimpulan umum, dibawah ini akan dibagi semua faktor ke dalam kategori</w:t>
      </w:r>
      <w:r w:rsidR="006D1E04">
        <w:rPr>
          <w:rFonts w:cs="Times New Roman"/>
          <w:lang w:val="en-US"/>
        </w:rPr>
        <w:t xml:space="preserve">. Pemilahan dan pengkategorian oleh peneliti dilakukan dengan cara melakukan pengelompokan berdasarkan kedekatan maksud dan deskripsi atau pengertian dari faktor tersebut. Pemilahan dan pengkategorian </w:t>
      </w:r>
      <w:r w:rsidR="00CB64EC">
        <w:rPr>
          <w:rFonts w:cs="Times New Roman"/>
          <w:lang w:val="en-US"/>
        </w:rPr>
        <w:t xml:space="preserve"> </w:t>
      </w:r>
      <w:r w:rsidR="006D1E04">
        <w:rPr>
          <w:rFonts w:cs="Times New Roman"/>
          <w:lang w:val="en-US"/>
        </w:rPr>
        <w:t xml:space="preserve">faktor </w:t>
      </w:r>
      <w:r w:rsidR="00CB64EC">
        <w:rPr>
          <w:rFonts w:cs="Times New Roman"/>
          <w:lang w:val="en-US"/>
        </w:rPr>
        <w:t xml:space="preserve"> </w:t>
      </w:r>
      <w:r w:rsidR="006D1E04">
        <w:rPr>
          <w:rFonts w:cs="Times New Roman"/>
          <w:lang w:val="en-US"/>
        </w:rPr>
        <w:t xml:space="preserve">tersebut </w:t>
      </w:r>
      <w:r w:rsidR="00CB64EC">
        <w:rPr>
          <w:rFonts w:cs="Times New Roman"/>
          <w:lang w:val="en-US"/>
        </w:rPr>
        <w:t xml:space="preserve"> </w:t>
      </w:r>
      <w:r w:rsidR="006D1E04">
        <w:rPr>
          <w:rFonts w:cs="Times New Roman"/>
          <w:lang w:val="en-US"/>
        </w:rPr>
        <w:t xml:space="preserve">dapat </w:t>
      </w:r>
      <w:r w:rsidR="00CB64EC">
        <w:rPr>
          <w:rFonts w:cs="Times New Roman"/>
          <w:lang w:val="en-US"/>
        </w:rPr>
        <w:t xml:space="preserve"> </w:t>
      </w:r>
      <w:r w:rsidR="006D1E04">
        <w:rPr>
          <w:rFonts w:cs="Times New Roman"/>
          <w:lang w:val="en-US"/>
        </w:rPr>
        <w:t xml:space="preserve">dilihat </w:t>
      </w:r>
      <w:r w:rsidR="00620124">
        <w:rPr>
          <w:rFonts w:cs="Times New Roman"/>
          <w:lang w:val="en-US"/>
        </w:rPr>
        <w:t xml:space="preserve"> </w:t>
      </w:r>
      <w:r w:rsidR="006D1E04">
        <w:rPr>
          <w:rFonts w:cs="Times New Roman"/>
          <w:lang w:val="en-US"/>
        </w:rPr>
        <w:t xml:space="preserve">pada </w:t>
      </w:r>
      <w:r w:rsidR="00CB64EC">
        <w:rPr>
          <w:rFonts w:cs="Times New Roman"/>
          <w:lang w:val="en-US"/>
        </w:rPr>
        <w:t xml:space="preserve"> </w:t>
      </w:r>
      <w:r w:rsidR="006D1E04">
        <w:rPr>
          <w:rFonts w:cs="Times New Roman"/>
          <w:lang w:val="en-US"/>
        </w:rPr>
        <w:t xml:space="preserve">Tabel </w:t>
      </w:r>
      <w:r w:rsidR="00CB64EC">
        <w:rPr>
          <w:rFonts w:cs="Times New Roman"/>
          <w:lang w:val="en-US"/>
        </w:rPr>
        <w:t xml:space="preserve"> </w:t>
      </w:r>
      <w:r w:rsidR="003F04CF">
        <w:rPr>
          <w:rFonts w:cs="Times New Roman"/>
          <w:lang w:val="en-US"/>
        </w:rPr>
        <w:t>4.3</w:t>
      </w:r>
    </w:p>
    <w:p w14:paraId="3374C340" w14:textId="58D3EF24" w:rsidR="006D1E04" w:rsidRDefault="006D1E04" w:rsidP="006D1E04">
      <w:pPr>
        <w:pStyle w:val="Caption"/>
        <w:keepNext/>
      </w:pPr>
      <w:bookmarkStart w:id="736" w:name="_Toc48471606"/>
      <w:r>
        <w:lastRenderedPageBreak/>
        <w:t xml:space="preserve">Tabel </w:t>
      </w:r>
      <w:r w:rsidR="002A14F8">
        <w:fldChar w:fldCharType="begin"/>
      </w:r>
      <w:r w:rsidR="002A14F8">
        <w:instrText xml:space="preserve"> STYLEREF 1 \s </w:instrText>
      </w:r>
      <w:r w:rsidR="002A14F8">
        <w:fldChar w:fldCharType="separate"/>
      </w:r>
      <w:r w:rsidR="00441E18">
        <w:rPr>
          <w:noProof/>
        </w:rPr>
        <w:t>4</w:t>
      </w:r>
      <w:r w:rsidR="002A14F8">
        <w:rPr>
          <w:noProof/>
        </w:rPr>
        <w:fldChar w:fldCharType="end"/>
      </w:r>
      <w:r w:rsidR="00182426">
        <w:t>.</w:t>
      </w:r>
      <w:r w:rsidR="002A14F8">
        <w:fldChar w:fldCharType="begin"/>
      </w:r>
      <w:r w:rsidR="002A14F8">
        <w:instrText xml:space="preserve"> SEQ Tabel \* ARABIC \s 1 </w:instrText>
      </w:r>
      <w:r w:rsidR="002A14F8">
        <w:fldChar w:fldCharType="separate"/>
      </w:r>
      <w:r w:rsidR="00441E18">
        <w:rPr>
          <w:noProof/>
        </w:rPr>
        <w:t>3</w:t>
      </w:r>
      <w:r w:rsidR="002A14F8">
        <w:rPr>
          <w:noProof/>
        </w:rPr>
        <w:fldChar w:fldCharType="end"/>
      </w:r>
      <w:r>
        <w:t xml:space="preserve"> </w:t>
      </w:r>
      <w:r w:rsidR="00445DA1">
        <w:t>P</w:t>
      </w:r>
      <w:r w:rsidR="005C536C">
        <w:t xml:space="preserve">emilihan dan </w:t>
      </w:r>
      <w:r w:rsidR="00445DA1">
        <w:t>P</w:t>
      </w:r>
      <w:r w:rsidR="005C536C">
        <w:t>engkategori</w:t>
      </w:r>
      <w:r w:rsidR="007F4B99">
        <w:t>sasi</w:t>
      </w:r>
      <w:r w:rsidR="005C536C">
        <w:t xml:space="preserve">an </w:t>
      </w:r>
      <w:r w:rsidR="00445DA1">
        <w:t>F</w:t>
      </w:r>
      <w:r w:rsidR="005C536C">
        <w:t xml:space="preserve">aktor </w:t>
      </w:r>
      <w:r w:rsidR="00445DA1">
        <w:t>Pendorong Keberhasilan</w:t>
      </w:r>
      <w:bookmarkEnd w:id="736"/>
    </w:p>
    <w:tbl>
      <w:tblPr>
        <w:tblStyle w:val="TableGrid"/>
        <w:tblW w:w="0" w:type="auto"/>
        <w:tblLook w:val="04A0" w:firstRow="1" w:lastRow="0" w:firstColumn="1" w:lastColumn="0" w:noHBand="0" w:noVBand="1"/>
      </w:tblPr>
      <w:tblGrid>
        <w:gridCol w:w="1693"/>
        <w:gridCol w:w="1844"/>
        <w:gridCol w:w="2038"/>
      </w:tblGrid>
      <w:tr w:rsidR="00784545" w14:paraId="4A6478C5" w14:textId="77777777" w:rsidTr="00352988">
        <w:trPr>
          <w:tblHeader/>
        </w:trPr>
        <w:tc>
          <w:tcPr>
            <w:tcW w:w="1838" w:type="dxa"/>
          </w:tcPr>
          <w:p w14:paraId="6948B64D" w14:textId="7BF0E599" w:rsidR="006D1E04" w:rsidRPr="005C536C" w:rsidRDefault="006D1E04" w:rsidP="005C536C">
            <w:pPr>
              <w:jc w:val="center"/>
              <w:rPr>
                <w:rFonts w:cs="Times New Roman"/>
                <w:b/>
                <w:bCs/>
              </w:rPr>
            </w:pPr>
            <w:r w:rsidRPr="005C536C">
              <w:rPr>
                <w:rFonts w:cs="Times New Roman"/>
                <w:b/>
                <w:bCs/>
              </w:rPr>
              <w:t>Penelitian di negara lain</w:t>
            </w:r>
          </w:p>
        </w:tc>
        <w:tc>
          <w:tcPr>
            <w:tcW w:w="1985" w:type="dxa"/>
          </w:tcPr>
          <w:p w14:paraId="2586A87A" w14:textId="415FA498" w:rsidR="006D1E04" w:rsidRPr="005C536C" w:rsidRDefault="006D1E04" w:rsidP="005C536C">
            <w:pPr>
              <w:jc w:val="center"/>
              <w:rPr>
                <w:rFonts w:cs="Times New Roman"/>
                <w:b/>
                <w:bCs/>
              </w:rPr>
            </w:pPr>
            <w:r w:rsidRPr="005C536C">
              <w:rPr>
                <w:rFonts w:cs="Times New Roman"/>
                <w:b/>
                <w:bCs/>
              </w:rPr>
              <w:t xml:space="preserve">Faktor </w:t>
            </w:r>
            <w:r w:rsidR="00C73E92">
              <w:rPr>
                <w:rFonts w:cs="Times New Roman"/>
                <w:b/>
                <w:bCs/>
              </w:rPr>
              <w:t>pendorong</w:t>
            </w:r>
            <w:r w:rsidRPr="005C536C">
              <w:rPr>
                <w:rFonts w:cs="Times New Roman"/>
                <w:b/>
                <w:bCs/>
              </w:rPr>
              <w:t xml:space="preserve"> pada penelitian sebelumnya</w:t>
            </w:r>
          </w:p>
        </w:tc>
        <w:tc>
          <w:tcPr>
            <w:tcW w:w="1752" w:type="dxa"/>
          </w:tcPr>
          <w:p w14:paraId="39FA1781" w14:textId="295AA91B" w:rsidR="006D1E04" w:rsidRPr="005C536C" w:rsidRDefault="006D1E04" w:rsidP="005C536C">
            <w:pPr>
              <w:jc w:val="center"/>
              <w:rPr>
                <w:rFonts w:cs="Times New Roman"/>
                <w:b/>
                <w:bCs/>
              </w:rPr>
            </w:pPr>
            <w:r w:rsidRPr="005C536C">
              <w:rPr>
                <w:rFonts w:cs="Times New Roman"/>
                <w:b/>
                <w:bCs/>
              </w:rPr>
              <w:t>Pengkategori</w:t>
            </w:r>
            <w:r w:rsidR="007F4B99">
              <w:rPr>
                <w:rFonts w:cs="Times New Roman"/>
                <w:b/>
                <w:bCs/>
              </w:rPr>
              <w:t>sasian</w:t>
            </w:r>
            <w:r w:rsidR="00C73E92">
              <w:rPr>
                <w:rFonts w:cs="Times New Roman"/>
                <w:b/>
                <w:bCs/>
              </w:rPr>
              <w:t xml:space="preserve"> </w:t>
            </w:r>
            <w:r w:rsidRPr="005C536C">
              <w:rPr>
                <w:rFonts w:cs="Times New Roman"/>
                <w:b/>
                <w:bCs/>
              </w:rPr>
              <w:t>pada penelitian ini</w:t>
            </w:r>
          </w:p>
        </w:tc>
      </w:tr>
      <w:tr w:rsidR="003F04CF" w14:paraId="66520542" w14:textId="77777777" w:rsidTr="003F04CF">
        <w:tc>
          <w:tcPr>
            <w:tcW w:w="1838" w:type="dxa"/>
            <w:vMerge w:val="restart"/>
          </w:tcPr>
          <w:p w14:paraId="0B79ED4B" w14:textId="5F9D17B4" w:rsidR="003F04CF" w:rsidRDefault="003F04CF" w:rsidP="003B262C">
            <w:pPr>
              <w:jc w:val="both"/>
              <w:rPr>
                <w:rFonts w:cs="Times New Roman"/>
              </w:rPr>
            </w:pPr>
            <w:r>
              <w:rPr>
                <w:rFonts w:cs="Times New Roman"/>
              </w:rPr>
              <w:t>I</w:t>
            </w:r>
            <w:r w:rsidRPr="005C536C">
              <w:rPr>
                <w:rFonts w:cs="Times New Roman"/>
              </w:rPr>
              <w:t xml:space="preserve">mplementasi </w:t>
            </w:r>
            <w:r>
              <w:rPr>
                <w:rFonts w:cs="Times New Roman"/>
              </w:rPr>
              <w:t xml:space="preserve">SI </w:t>
            </w:r>
            <w:r w:rsidRPr="005C536C">
              <w:rPr>
                <w:rFonts w:cs="Times New Roman"/>
              </w:rPr>
              <w:t>di perguruan tinggi swasta di Indonesia</w:t>
            </w:r>
            <w:r>
              <w:rPr>
                <w:rFonts w:cs="Times New Roman"/>
              </w:rPr>
              <w:t xml:space="preserve"> </w:t>
            </w:r>
            <w:r>
              <w:rPr>
                <w:rFonts w:cs="Times New Roman"/>
              </w:rPr>
              <w:fldChar w:fldCharType="begin" w:fldLock="1"/>
            </w:r>
            <w:r>
              <w:rPr>
                <w:rFonts w:cs="Times New Roman"/>
              </w:rPr>
              <w:instrText>ADDIN CSL_CITATION {"citationItems":[{"id":"ITEM-1","itemData":{"DOI":"10.26594/r.v2i1.441","ISSN":"2503-0477","abstract":"Abstrak Efektivitas implementasi sistem informasi dalam proses manajemen kelembagaan sering terhambat oleh banyak faktor. Sehingga mengakibatkan transformasi business process yang diharapkan dengan sistem informasi berakselerasi dengan cepat justru mengalami kemandekan. Pada penelitian ini mengkaji permasalahan dalam impelementasi sistem informasi di perguruan tinggi swasta. Dari hasil penelitian ini menunjukkan bahwa terdapat masalah yang sifatnya teknis dan non-teknis. Masalah teknis, diantaranya adalah internet, infrastruktur jaringan, perangkat komputer dan pendukungnya, keamanan sistem, integrasi sistem, ketersediaan sistem, dan pemeliharaan Teknologi Informasi (TI). Sedangkan masalah non-teknis dalam implementasi sistem informasi di perguruan tinggi swasta, yaitu penerimaan dan partisipasi, budaya dan perilaku, sumber daya manusia, perencanaan, manajemen dan tatakelola TI, organisasi, konten sistem informasi, anggaran dan biaya, serta dukungan pimpinan dan karakter kepemimpinan. Kata kunci: sistem informasi, masalah teknis, masalah non-teknis. Abstract The effectiveness of the implementation of information systems in the process of institutional management is often hampered by many factors. Resulting in business process transformation that is expected to accelerate quickly information systems precisely to stagnate. In this research study the problems in the implementation of information systems in private colleges. From the results of this study indicate that there are problems that are both technical and non-technical. Technical problems, which are internet, network infrastructure, computers and supporters, security systems, system integration, system availability, and Information Technology (IT) maintenance. While the non-technical issues in the implementation of information systems in private colleges, namely acceptance and participation, culture and behavior, human resources, planning, management and governance of IT, organizations content of information systems, budget and cost, support leadership and character of leadership. Key word: information systems, technical issues, non-technical issues.","author":[{"dropping-particle":"","family":"Murtadho","given":"Mohamad Ali","non-dropping-particle":"","parse-names":false,"suffix":""},{"dropping-particle":"","family":"Wahid","given":"Fathul","non-dropping-particle":"","parse-names":false,"suffix":""}],"container-title":"Register: Jurnal Ilmiah Teknologi Sistem Informasi","id":"ITEM-1","issue":"1","issued":{"date-parts":[["2016"]]},"page":"17","title":"Permasalahan Implementasi Sistem Informasi Di Perguruan Tinggi Swasta","type":"article-journal","volume":"2"},"uris":["http://www.mendeley.com/documents/?uuid=783e6058-e96d-432b-a9e5-04f79f8595ec"]}],"mendeley":{"formattedCitation":"[6]","plainTextFormattedCitation":"[6]","previouslyFormattedCitation":"[6]"},"properties":{"noteIndex":0},"schema":"https://github.com/citation-style-language/schema/raw/master/csl-citation.json"}</w:instrText>
            </w:r>
            <w:r>
              <w:rPr>
                <w:rFonts w:cs="Times New Roman"/>
              </w:rPr>
              <w:fldChar w:fldCharType="separate"/>
            </w:r>
            <w:r w:rsidRPr="005C536C">
              <w:rPr>
                <w:rFonts w:cs="Times New Roman"/>
                <w:noProof/>
              </w:rPr>
              <w:t>[6]</w:t>
            </w:r>
            <w:r>
              <w:rPr>
                <w:rFonts w:cs="Times New Roman"/>
              </w:rPr>
              <w:fldChar w:fldCharType="end"/>
            </w:r>
          </w:p>
        </w:tc>
        <w:tc>
          <w:tcPr>
            <w:tcW w:w="1985" w:type="dxa"/>
          </w:tcPr>
          <w:p w14:paraId="5F9113E9" w14:textId="48BD81B3" w:rsidR="003F04CF" w:rsidRDefault="003F04CF" w:rsidP="003B262C">
            <w:pPr>
              <w:jc w:val="both"/>
              <w:rPr>
                <w:rFonts w:cs="Times New Roman"/>
              </w:rPr>
            </w:pPr>
            <w:r>
              <w:t>Internet</w:t>
            </w:r>
          </w:p>
        </w:tc>
        <w:tc>
          <w:tcPr>
            <w:tcW w:w="1752" w:type="dxa"/>
          </w:tcPr>
          <w:p w14:paraId="5BB5BE4A" w14:textId="1A7353BB" w:rsidR="003F04CF" w:rsidRDefault="003F04CF" w:rsidP="003B262C">
            <w:pPr>
              <w:jc w:val="both"/>
              <w:rPr>
                <w:rFonts w:cs="Times New Roman"/>
              </w:rPr>
            </w:pPr>
            <w:r>
              <w:rPr>
                <w:rFonts w:cs="Times New Roman"/>
              </w:rPr>
              <w:t>Sumber Daya Teknologi</w:t>
            </w:r>
          </w:p>
        </w:tc>
      </w:tr>
      <w:tr w:rsidR="003F04CF" w14:paraId="35094044" w14:textId="77777777" w:rsidTr="003F04CF">
        <w:tc>
          <w:tcPr>
            <w:tcW w:w="1838" w:type="dxa"/>
            <w:vMerge/>
          </w:tcPr>
          <w:p w14:paraId="73A08FC9" w14:textId="77777777" w:rsidR="003F04CF" w:rsidRDefault="003F04CF" w:rsidP="003B262C">
            <w:pPr>
              <w:jc w:val="both"/>
              <w:rPr>
                <w:rFonts w:cs="Times New Roman"/>
              </w:rPr>
            </w:pPr>
          </w:p>
        </w:tc>
        <w:tc>
          <w:tcPr>
            <w:tcW w:w="1985" w:type="dxa"/>
          </w:tcPr>
          <w:p w14:paraId="71B917EA" w14:textId="29258BD1" w:rsidR="003F04CF" w:rsidRDefault="003F04CF" w:rsidP="003B262C">
            <w:pPr>
              <w:jc w:val="both"/>
              <w:rPr>
                <w:rFonts w:cs="Times New Roman"/>
              </w:rPr>
            </w:pPr>
            <w:r>
              <w:t>Infrastruktur Jaringan</w:t>
            </w:r>
          </w:p>
        </w:tc>
        <w:tc>
          <w:tcPr>
            <w:tcW w:w="1752" w:type="dxa"/>
          </w:tcPr>
          <w:p w14:paraId="64D75CA0" w14:textId="435A5C03" w:rsidR="003F04CF" w:rsidRDefault="003F04CF" w:rsidP="003B262C">
            <w:pPr>
              <w:jc w:val="both"/>
              <w:rPr>
                <w:rFonts w:cs="Times New Roman"/>
              </w:rPr>
            </w:pPr>
            <w:r>
              <w:rPr>
                <w:rFonts w:cs="Times New Roman"/>
              </w:rPr>
              <w:t>Sumber Daya Teknologi</w:t>
            </w:r>
          </w:p>
        </w:tc>
      </w:tr>
      <w:tr w:rsidR="003F04CF" w14:paraId="6C278EB1" w14:textId="77777777" w:rsidTr="003F04CF">
        <w:tc>
          <w:tcPr>
            <w:tcW w:w="1838" w:type="dxa"/>
            <w:vMerge/>
          </w:tcPr>
          <w:p w14:paraId="79880E88" w14:textId="77777777" w:rsidR="003F04CF" w:rsidRDefault="003F04CF" w:rsidP="003B262C">
            <w:pPr>
              <w:jc w:val="both"/>
              <w:rPr>
                <w:rFonts w:cs="Times New Roman"/>
              </w:rPr>
            </w:pPr>
          </w:p>
        </w:tc>
        <w:tc>
          <w:tcPr>
            <w:tcW w:w="1985" w:type="dxa"/>
          </w:tcPr>
          <w:p w14:paraId="73A26B18" w14:textId="4499FFA8" w:rsidR="003F04CF" w:rsidRDefault="003F04CF" w:rsidP="003B262C">
            <w:pPr>
              <w:jc w:val="both"/>
            </w:pPr>
            <w:r>
              <w:t>Perangkat Komputer dan Pendukungnya</w:t>
            </w:r>
          </w:p>
        </w:tc>
        <w:tc>
          <w:tcPr>
            <w:tcW w:w="1752" w:type="dxa"/>
          </w:tcPr>
          <w:p w14:paraId="38F362F1" w14:textId="22E682C0" w:rsidR="003F04CF" w:rsidRDefault="003F04CF" w:rsidP="003B262C">
            <w:pPr>
              <w:jc w:val="both"/>
              <w:rPr>
                <w:rFonts w:cs="Times New Roman"/>
              </w:rPr>
            </w:pPr>
            <w:r>
              <w:rPr>
                <w:rFonts w:cs="Times New Roman"/>
              </w:rPr>
              <w:t>Sumber Daya Teknologi</w:t>
            </w:r>
          </w:p>
        </w:tc>
      </w:tr>
      <w:tr w:rsidR="003F04CF" w14:paraId="09C3141C" w14:textId="77777777" w:rsidTr="003F04CF">
        <w:tc>
          <w:tcPr>
            <w:tcW w:w="1838" w:type="dxa"/>
            <w:vMerge/>
          </w:tcPr>
          <w:p w14:paraId="1AF2366F" w14:textId="77777777" w:rsidR="003F04CF" w:rsidRDefault="003F04CF" w:rsidP="003B262C">
            <w:pPr>
              <w:jc w:val="both"/>
              <w:rPr>
                <w:rFonts w:cs="Times New Roman"/>
              </w:rPr>
            </w:pPr>
          </w:p>
        </w:tc>
        <w:tc>
          <w:tcPr>
            <w:tcW w:w="1985" w:type="dxa"/>
          </w:tcPr>
          <w:p w14:paraId="591F040F" w14:textId="1BE7229B" w:rsidR="003F04CF" w:rsidRDefault="003F04CF" w:rsidP="003B262C">
            <w:pPr>
              <w:jc w:val="both"/>
            </w:pPr>
            <w:r>
              <w:t>Keamanan Sistem Informasi</w:t>
            </w:r>
          </w:p>
        </w:tc>
        <w:tc>
          <w:tcPr>
            <w:tcW w:w="1752" w:type="dxa"/>
          </w:tcPr>
          <w:p w14:paraId="15EB9515" w14:textId="34D04135" w:rsidR="003F04CF" w:rsidRDefault="003F04CF" w:rsidP="003B262C">
            <w:pPr>
              <w:jc w:val="both"/>
              <w:rPr>
                <w:rFonts w:cs="Times New Roman"/>
              </w:rPr>
            </w:pPr>
            <w:r>
              <w:rPr>
                <w:rFonts w:cs="Times New Roman"/>
              </w:rPr>
              <w:t>Sumber Daya Teknologi</w:t>
            </w:r>
          </w:p>
        </w:tc>
      </w:tr>
      <w:tr w:rsidR="003F04CF" w14:paraId="52FF5340" w14:textId="77777777" w:rsidTr="003F04CF">
        <w:tc>
          <w:tcPr>
            <w:tcW w:w="1838" w:type="dxa"/>
            <w:vMerge/>
          </w:tcPr>
          <w:p w14:paraId="1280048A" w14:textId="77777777" w:rsidR="003F04CF" w:rsidRDefault="003F04CF" w:rsidP="003B262C">
            <w:pPr>
              <w:jc w:val="both"/>
              <w:rPr>
                <w:rFonts w:cs="Times New Roman"/>
              </w:rPr>
            </w:pPr>
          </w:p>
        </w:tc>
        <w:tc>
          <w:tcPr>
            <w:tcW w:w="1985" w:type="dxa"/>
          </w:tcPr>
          <w:p w14:paraId="543ADA7A" w14:textId="2829A4FA" w:rsidR="003F04CF" w:rsidRDefault="003F04CF" w:rsidP="003B262C">
            <w:pPr>
              <w:jc w:val="both"/>
            </w:pPr>
            <w:r>
              <w:t>Integrasi Sistem</w:t>
            </w:r>
          </w:p>
        </w:tc>
        <w:tc>
          <w:tcPr>
            <w:tcW w:w="1752" w:type="dxa"/>
          </w:tcPr>
          <w:p w14:paraId="70DC6AEF" w14:textId="05D3A41E" w:rsidR="003F04CF" w:rsidRDefault="003F04CF" w:rsidP="003B262C">
            <w:pPr>
              <w:jc w:val="both"/>
              <w:rPr>
                <w:rFonts w:cs="Times New Roman"/>
              </w:rPr>
            </w:pPr>
            <w:r>
              <w:rPr>
                <w:rFonts w:cs="Times New Roman"/>
              </w:rPr>
              <w:t>Sumber Daya Teknologi</w:t>
            </w:r>
          </w:p>
        </w:tc>
      </w:tr>
      <w:tr w:rsidR="003F04CF" w14:paraId="2450EF25" w14:textId="77777777" w:rsidTr="003F04CF">
        <w:tc>
          <w:tcPr>
            <w:tcW w:w="1838" w:type="dxa"/>
            <w:vMerge/>
          </w:tcPr>
          <w:p w14:paraId="50EB6DF1" w14:textId="77777777" w:rsidR="003F04CF" w:rsidRDefault="003F04CF" w:rsidP="003B262C">
            <w:pPr>
              <w:jc w:val="both"/>
              <w:rPr>
                <w:rFonts w:cs="Times New Roman"/>
              </w:rPr>
            </w:pPr>
          </w:p>
        </w:tc>
        <w:tc>
          <w:tcPr>
            <w:tcW w:w="1985" w:type="dxa"/>
          </w:tcPr>
          <w:p w14:paraId="72E59A34" w14:textId="4FF31810" w:rsidR="003F04CF" w:rsidRDefault="003F04CF" w:rsidP="003B262C">
            <w:pPr>
              <w:jc w:val="both"/>
            </w:pPr>
            <w:r>
              <w:t>Ketersediaan Sistem</w:t>
            </w:r>
          </w:p>
        </w:tc>
        <w:tc>
          <w:tcPr>
            <w:tcW w:w="1752" w:type="dxa"/>
          </w:tcPr>
          <w:p w14:paraId="6D59AD0E" w14:textId="2AE1323E" w:rsidR="003F04CF" w:rsidRDefault="003F04CF" w:rsidP="003B262C">
            <w:pPr>
              <w:jc w:val="both"/>
              <w:rPr>
                <w:rFonts w:cs="Times New Roman"/>
              </w:rPr>
            </w:pPr>
            <w:r>
              <w:rPr>
                <w:rFonts w:cs="Times New Roman"/>
              </w:rPr>
              <w:t>Sumber Daya Teknologi</w:t>
            </w:r>
          </w:p>
        </w:tc>
      </w:tr>
      <w:tr w:rsidR="003F04CF" w14:paraId="0EED8E75" w14:textId="77777777" w:rsidTr="003F04CF">
        <w:tc>
          <w:tcPr>
            <w:tcW w:w="1838" w:type="dxa"/>
            <w:vMerge/>
          </w:tcPr>
          <w:p w14:paraId="0C6078D0" w14:textId="77777777" w:rsidR="003F04CF" w:rsidRDefault="003F04CF" w:rsidP="003B262C">
            <w:pPr>
              <w:jc w:val="both"/>
              <w:rPr>
                <w:rFonts w:cs="Times New Roman"/>
              </w:rPr>
            </w:pPr>
          </w:p>
        </w:tc>
        <w:tc>
          <w:tcPr>
            <w:tcW w:w="1985" w:type="dxa"/>
          </w:tcPr>
          <w:p w14:paraId="6C078DE4" w14:textId="4A7ECC96" w:rsidR="003F04CF" w:rsidRDefault="003F04CF" w:rsidP="003B262C">
            <w:pPr>
              <w:jc w:val="both"/>
            </w:pPr>
            <w:r>
              <w:t>Pemeliharaan IT</w:t>
            </w:r>
          </w:p>
        </w:tc>
        <w:tc>
          <w:tcPr>
            <w:tcW w:w="1752" w:type="dxa"/>
          </w:tcPr>
          <w:p w14:paraId="78DB44DB" w14:textId="757BCFED" w:rsidR="003F04CF" w:rsidRDefault="003F04CF" w:rsidP="003B262C">
            <w:pPr>
              <w:jc w:val="both"/>
              <w:rPr>
                <w:rFonts w:cs="Times New Roman"/>
              </w:rPr>
            </w:pPr>
            <w:r>
              <w:rPr>
                <w:rFonts w:cs="Times New Roman"/>
              </w:rPr>
              <w:t>Sumber Daya Teknologi</w:t>
            </w:r>
          </w:p>
        </w:tc>
      </w:tr>
      <w:tr w:rsidR="003F04CF" w14:paraId="724D0D68" w14:textId="77777777" w:rsidTr="003F04CF">
        <w:tc>
          <w:tcPr>
            <w:tcW w:w="1838" w:type="dxa"/>
            <w:vMerge/>
          </w:tcPr>
          <w:p w14:paraId="600006EB" w14:textId="77777777" w:rsidR="003F04CF" w:rsidRDefault="003F04CF" w:rsidP="003B262C">
            <w:pPr>
              <w:jc w:val="both"/>
              <w:rPr>
                <w:rFonts w:cs="Times New Roman"/>
              </w:rPr>
            </w:pPr>
          </w:p>
        </w:tc>
        <w:tc>
          <w:tcPr>
            <w:tcW w:w="1985" w:type="dxa"/>
          </w:tcPr>
          <w:p w14:paraId="7C165E01" w14:textId="11084ADE" w:rsidR="003F04CF" w:rsidRDefault="003F04CF" w:rsidP="003B262C">
            <w:pPr>
              <w:jc w:val="both"/>
            </w:pPr>
            <w:r>
              <w:t>Masalah Lain</w:t>
            </w:r>
          </w:p>
        </w:tc>
        <w:tc>
          <w:tcPr>
            <w:tcW w:w="1752" w:type="dxa"/>
          </w:tcPr>
          <w:p w14:paraId="01213724" w14:textId="02078BA3" w:rsidR="003F04CF" w:rsidRDefault="003F04CF" w:rsidP="003B262C">
            <w:pPr>
              <w:jc w:val="both"/>
              <w:rPr>
                <w:rFonts w:cs="Times New Roman"/>
              </w:rPr>
            </w:pPr>
            <w:r>
              <w:rPr>
                <w:rFonts w:cs="Times New Roman"/>
              </w:rPr>
              <w:t>Faktor Lainnya</w:t>
            </w:r>
          </w:p>
        </w:tc>
      </w:tr>
      <w:tr w:rsidR="003F04CF" w14:paraId="555519F5" w14:textId="77777777" w:rsidTr="003F04CF">
        <w:tc>
          <w:tcPr>
            <w:tcW w:w="1838" w:type="dxa"/>
            <w:vMerge/>
          </w:tcPr>
          <w:p w14:paraId="7E5A837F" w14:textId="77777777" w:rsidR="003F04CF" w:rsidRDefault="003F04CF" w:rsidP="003B262C">
            <w:pPr>
              <w:jc w:val="both"/>
              <w:rPr>
                <w:rFonts w:cs="Times New Roman"/>
              </w:rPr>
            </w:pPr>
          </w:p>
        </w:tc>
        <w:tc>
          <w:tcPr>
            <w:tcW w:w="1985" w:type="dxa"/>
          </w:tcPr>
          <w:p w14:paraId="71739C1D" w14:textId="6E330480" w:rsidR="003F04CF" w:rsidRDefault="003F04CF" w:rsidP="003B262C">
            <w:pPr>
              <w:jc w:val="both"/>
            </w:pPr>
            <w:r>
              <w:t>Penerimaan dan Partisipasi</w:t>
            </w:r>
          </w:p>
        </w:tc>
        <w:tc>
          <w:tcPr>
            <w:tcW w:w="1752" w:type="dxa"/>
          </w:tcPr>
          <w:p w14:paraId="7B3903D6" w14:textId="57A25884" w:rsidR="003F04CF" w:rsidRDefault="003F04CF" w:rsidP="003B262C">
            <w:pPr>
              <w:jc w:val="both"/>
              <w:rPr>
                <w:rFonts w:cs="Times New Roman"/>
              </w:rPr>
            </w:pPr>
            <w:r>
              <w:rPr>
                <w:rFonts w:cs="Times New Roman"/>
              </w:rPr>
              <w:t>Karakteristik Pengguna</w:t>
            </w:r>
          </w:p>
        </w:tc>
      </w:tr>
      <w:tr w:rsidR="003F04CF" w14:paraId="377BF840" w14:textId="77777777" w:rsidTr="003F04CF">
        <w:tc>
          <w:tcPr>
            <w:tcW w:w="1838" w:type="dxa"/>
            <w:vMerge/>
          </w:tcPr>
          <w:p w14:paraId="5D8A7D6E" w14:textId="77777777" w:rsidR="003F04CF" w:rsidRDefault="003F04CF" w:rsidP="003B262C">
            <w:pPr>
              <w:jc w:val="both"/>
              <w:rPr>
                <w:rFonts w:cs="Times New Roman"/>
              </w:rPr>
            </w:pPr>
          </w:p>
        </w:tc>
        <w:tc>
          <w:tcPr>
            <w:tcW w:w="1985" w:type="dxa"/>
          </w:tcPr>
          <w:p w14:paraId="24FAD521" w14:textId="44871E03" w:rsidR="003F04CF" w:rsidRDefault="003F04CF" w:rsidP="003B262C">
            <w:pPr>
              <w:jc w:val="both"/>
            </w:pPr>
            <w:r>
              <w:t>Budaya dan Perilaku Pengguna</w:t>
            </w:r>
          </w:p>
        </w:tc>
        <w:tc>
          <w:tcPr>
            <w:tcW w:w="1752" w:type="dxa"/>
          </w:tcPr>
          <w:p w14:paraId="45CF299B" w14:textId="04A120E8" w:rsidR="003F04CF" w:rsidRDefault="003F04CF" w:rsidP="003B262C">
            <w:pPr>
              <w:jc w:val="both"/>
              <w:rPr>
                <w:rFonts w:cs="Times New Roman"/>
              </w:rPr>
            </w:pPr>
            <w:r>
              <w:rPr>
                <w:rFonts w:cs="Times New Roman"/>
              </w:rPr>
              <w:t>Karakteristik Pengguna</w:t>
            </w:r>
          </w:p>
        </w:tc>
      </w:tr>
      <w:tr w:rsidR="003F04CF" w14:paraId="4D423C72" w14:textId="77777777" w:rsidTr="003F04CF">
        <w:tc>
          <w:tcPr>
            <w:tcW w:w="1838" w:type="dxa"/>
            <w:vMerge/>
          </w:tcPr>
          <w:p w14:paraId="45FEE84B" w14:textId="77777777" w:rsidR="003F04CF" w:rsidRDefault="003F04CF" w:rsidP="003B262C">
            <w:pPr>
              <w:jc w:val="both"/>
              <w:rPr>
                <w:rFonts w:cs="Times New Roman"/>
              </w:rPr>
            </w:pPr>
          </w:p>
        </w:tc>
        <w:tc>
          <w:tcPr>
            <w:tcW w:w="1985" w:type="dxa"/>
          </w:tcPr>
          <w:p w14:paraId="5F22624E" w14:textId="68838700" w:rsidR="003F04CF" w:rsidRDefault="003F04CF" w:rsidP="003B262C">
            <w:pPr>
              <w:jc w:val="both"/>
            </w:pPr>
            <w:r>
              <w:t>Sumber Daya Manusia</w:t>
            </w:r>
          </w:p>
        </w:tc>
        <w:tc>
          <w:tcPr>
            <w:tcW w:w="1752" w:type="dxa"/>
          </w:tcPr>
          <w:p w14:paraId="45223B1A" w14:textId="661ADB20" w:rsidR="003F04CF" w:rsidRDefault="003F04CF" w:rsidP="003B262C">
            <w:pPr>
              <w:jc w:val="both"/>
              <w:rPr>
                <w:rFonts w:cs="Times New Roman"/>
              </w:rPr>
            </w:pPr>
            <w:r>
              <w:rPr>
                <w:rFonts w:cs="Times New Roman"/>
              </w:rPr>
              <w:t>Sumber Daya Sanusia</w:t>
            </w:r>
          </w:p>
        </w:tc>
      </w:tr>
      <w:tr w:rsidR="003F04CF" w14:paraId="051B80AA" w14:textId="77777777" w:rsidTr="003F04CF">
        <w:tc>
          <w:tcPr>
            <w:tcW w:w="1838" w:type="dxa"/>
            <w:vMerge/>
          </w:tcPr>
          <w:p w14:paraId="1B08DA0D" w14:textId="77777777" w:rsidR="003F04CF" w:rsidRDefault="003F04CF" w:rsidP="003B262C">
            <w:pPr>
              <w:jc w:val="both"/>
              <w:rPr>
                <w:rFonts w:cs="Times New Roman"/>
              </w:rPr>
            </w:pPr>
          </w:p>
        </w:tc>
        <w:tc>
          <w:tcPr>
            <w:tcW w:w="1985" w:type="dxa"/>
          </w:tcPr>
          <w:p w14:paraId="3DA1E982" w14:textId="0B23AB70" w:rsidR="003F04CF" w:rsidRDefault="003F04CF" w:rsidP="003B262C">
            <w:pPr>
              <w:jc w:val="both"/>
            </w:pPr>
            <w:r>
              <w:t>Perencanaan IT</w:t>
            </w:r>
          </w:p>
        </w:tc>
        <w:tc>
          <w:tcPr>
            <w:tcW w:w="1752" w:type="dxa"/>
          </w:tcPr>
          <w:p w14:paraId="0787F054" w14:textId="7531AF39" w:rsidR="003F04CF" w:rsidRDefault="003F04CF" w:rsidP="003B262C">
            <w:pPr>
              <w:jc w:val="both"/>
              <w:rPr>
                <w:rFonts w:cs="Times New Roman"/>
              </w:rPr>
            </w:pPr>
            <w:r>
              <w:rPr>
                <w:rFonts w:cs="Times New Roman"/>
              </w:rPr>
              <w:t>Manajemen Proyek</w:t>
            </w:r>
          </w:p>
        </w:tc>
      </w:tr>
      <w:tr w:rsidR="003F04CF" w14:paraId="6590D1D0" w14:textId="77777777" w:rsidTr="003F04CF">
        <w:tc>
          <w:tcPr>
            <w:tcW w:w="1838" w:type="dxa"/>
            <w:vMerge/>
          </w:tcPr>
          <w:p w14:paraId="59968FB2" w14:textId="77777777" w:rsidR="003F04CF" w:rsidRDefault="003F04CF" w:rsidP="003B262C">
            <w:pPr>
              <w:jc w:val="both"/>
              <w:rPr>
                <w:rFonts w:cs="Times New Roman"/>
              </w:rPr>
            </w:pPr>
          </w:p>
        </w:tc>
        <w:tc>
          <w:tcPr>
            <w:tcW w:w="1985" w:type="dxa"/>
          </w:tcPr>
          <w:p w14:paraId="00139528" w14:textId="7FCE0B98" w:rsidR="003F04CF" w:rsidRDefault="003F04CF" w:rsidP="003B262C">
            <w:pPr>
              <w:jc w:val="both"/>
            </w:pPr>
            <w:r>
              <w:t>Manajemen dan Tatakelola IT</w:t>
            </w:r>
          </w:p>
        </w:tc>
        <w:tc>
          <w:tcPr>
            <w:tcW w:w="1752" w:type="dxa"/>
          </w:tcPr>
          <w:p w14:paraId="0A4DCBD1" w14:textId="41A99FB4" w:rsidR="003F04CF" w:rsidRDefault="003F04CF" w:rsidP="003B262C">
            <w:pPr>
              <w:jc w:val="both"/>
              <w:rPr>
                <w:rFonts w:cs="Times New Roman"/>
              </w:rPr>
            </w:pPr>
            <w:r>
              <w:rPr>
                <w:rFonts w:cs="Times New Roman"/>
              </w:rPr>
              <w:t>Manajemen Organisasi</w:t>
            </w:r>
          </w:p>
        </w:tc>
      </w:tr>
      <w:tr w:rsidR="003F04CF" w14:paraId="371ACD31" w14:textId="77777777" w:rsidTr="003F04CF">
        <w:tc>
          <w:tcPr>
            <w:tcW w:w="1838" w:type="dxa"/>
            <w:vMerge/>
          </w:tcPr>
          <w:p w14:paraId="3E94DD74" w14:textId="77777777" w:rsidR="003F04CF" w:rsidRDefault="003F04CF" w:rsidP="003B262C">
            <w:pPr>
              <w:jc w:val="both"/>
              <w:rPr>
                <w:rFonts w:cs="Times New Roman"/>
              </w:rPr>
            </w:pPr>
          </w:p>
        </w:tc>
        <w:tc>
          <w:tcPr>
            <w:tcW w:w="1985" w:type="dxa"/>
          </w:tcPr>
          <w:p w14:paraId="70007E02" w14:textId="1A3EA985" w:rsidR="003F04CF" w:rsidRDefault="003F04CF" w:rsidP="003B262C">
            <w:pPr>
              <w:jc w:val="both"/>
            </w:pPr>
            <w:r>
              <w:t>Organisasi</w:t>
            </w:r>
          </w:p>
        </w:tc>
        <w:tc>
          <w:tcPr>
            <w:tcW w:w="1752" w:type="dxa"/>
          </w:tcPr>
          <w:p w14:paraId="5DEF0EE2" w14:textId="09D6EDB1" w:rsidR="003F04CF" w:rsidRDefault="003F04CF" w:rsidP="003B262C">
            <w:pPr>
              <w:jc w:val="both"/>
              <w:rPr>
                <w:rFonts w:cs="Times New Roman"/>
              </w:rPr>
            </w:pPr>
            <w:r>
              <w:rPr>
                <w:rFonts w:cs="Times New Roman"/>
              </w:rPr>
              <w:t>Manajemen Organisasi</w:t>
            </w:r>
          </w:p>
        </w:tc>
      </w:tr>
      <w:tr w:rsidR="003F04CF" w14:paraId="71A029AE" w14:textId="77777777" w:rsidTr="003F04CF">
        <w:tc>
          <w:tcPr>
            <w:tcW w:w="1838" w:type="dxa"/>
            <w:vMerge/>
          </w:tcPr>
          <w:p w14:paraId="673EBBCB" w14:textId="77777777" w:rsidR="003F04CF" w:rsidRDefault="003F04CF" w:rsidP="003B262C">
            <w:pPr>
              <w:jc w:val="both"/>
              <w:rPr>
                <w:rFonts w:cs="Times New Roman"/>
              </w:rPr>
            </w:pPr>
          </w:p>
        </w:tc>
        <w:tc>
          <w:tcPr>
            <w:tcW w:w="1985" w:type="dxa"/>
          </w:tcPr>
          <w:p w14:paraId="6CB7472A" w14:textId="286BE48F" w:rsidR="003F04CF" w:rsidRDefault="003F04CF" w:rsidP="003B262C">
            <w:pPr>
              <w:jc w:val="both"/>
            </w:pPr>
            <w:r>
              <w:t>Konten Sistem Informasi</w:t>
            </w:r>
          </w:p>
        </w:tc>
        <w:tc>
          <w:tcPr>
            <w:tcW w:w="1752" w:type="dxa"/>
          </w:tcPr>
          <w:p w14:paraId="4E321017" w14:textId="628D0590" w:rsidR="003F04CF" w:rsidRDefault="003F04CF" w:rsidP="003B262C">
            <w:pPr>
              <w:jc w:val="both"/>
              <w:rPr>
                <w:rFonts w:cs="Times New Roman"/>
              </w:rPr>
            </w:pPr>
            <w:r>
              <w:rPr>
                <w:rFonts w:cs="Times New Roman"/>
              </w:rPr>
              <w:t>Kemampuan Sistem</w:t>
            </w:r>
          </w:p>
        </w:tc>
      </w:tr>
      <w:tr w:rsidR="003F04CF" w14:paraId="6E66A3BB" w14:textId="77777777" w:rsidTr="003F04CF">
        <w:tc>
          <w:tcPr>
            <w:tcW w:w="1838" w:type="dxa"/>
            <w:vMerge/>
          </w:tcPr>
          <w:p w14:paraId="6DC672DB" w14:textId="77777777" w:rsidR="003F04CF" w:rsidRDefault="003F04CF" w:rsidP="003B262C">
            <w:pPr>
              <w:jc w:val="both"/>
              <w:rPr>
                <w:rFonts w:cs="Times New Roman"/>
              </w:rPr>
            </w:pPr>
          </w:p>
        </w:tc>
        <w:tc>
          <w:tcPr>
            <w:tcW w:w="1985" w:type="dxa"/>
          </w:tcPr>
          <w:p w14:paraId="713133AA" w14:textId="72A43245" w:rsidR="003F04CF" w:rsidRDefault="003F04CF" w:rsidP="003B262C">
            <w:pPr>
              <w:jc w:val="both"/>
            </w:pPr>
            <w:r>
              <w:t>Anggaran dan Biaya</w:t>
            </w:r>
          </w:p>
        </w:tc>
        <w:tc>
          <w:tcPr>
            <w:tcW w:w="1752" w:type="dxa"/>
          </w:tcPr>
          <w:p w14:paraId="0798078F" w14:textId="404A9513" w:rsidR="003F04CF" w:rsidRDefault="003F04CF" w:rsidP="003B262C">
            <w:pPr>
              <w:jc w:val="both"/>
              <w:rPr>
                <w:rFonts w:cs="Times New Roman"/>
              </w:rPr>
            </w:pPr>
            <w:r>
              <w:rPr>
                <w:rFonts w:cs="Times New Roman"/>
              </w:rPr>
              <w:t>Keuangan</w:t>
            </w:r>
          </w:p>
        </w:tc>
      </w:tr>
      <w:tr w:rsidR="003F04CF" w14:paraId="5E142FCA" w14:textId="77777777" w:rsidTr="003F04CF">
        <w:tc>
          <w:tcPr>
            <w:tcW w:w="1838" w:type="dxa"/>
            <w:vMerge/>
          </w:tcPr>
          <w:p w14:paraId="7EA85B36" w14:textId="77777777" w:rsidR="003F04CF" w:rsidRDefault="003F04CF" w:rsidP="003B262C">
            <w:pPr>
              <w:jc w:val="both"/>
              <w:rPr>
                <w:rFonts w:cs="Times New Roman"/>
              </w:rPr>
            </w:pPr>
          </w:p>
        </w:tc>
        <w:tc>
          <w:tcPr>
            <w:tcW w:w="1985" w:type="dxa"/>
          </w:tcPr>
          <w:p w14:paraId="1BC01BA8" w14:textId="477A3345" w:rsidR="003F04CF" w:rsidRDefault="003F04CF" w:rsidP="003B262C">
            <w:pPr>
              <w:jc w:val="both"/>
            </w:pPr>
            <w:r>
              <w:t>Dukungan Pimpinan dan Karakter Kepemimpinan</w:t>
            </w:r>
          </w:p>
        </w:tc>
        <w:tc>
          <w:tcPr>
            <w:tcW w:w="1752" w:type="dxa"/>
          </w:tcPr>
          <w:p w14:paraId="33F1CB62" w14:textId="0141B72A" w:rsidR="003F04CF" w:rsidRDefault="003F04CF" w:rsidP="003B262C">
            <w:pPr>
              <w:jc w:val="both"/>
              <w:rPr>
                <w:rFonts w:cs="Times New Roman"/>
              </w:rPr>
            </w:pPr>
            <w:r>
              <w:rPr>
                <w:rFonts w:cs="Times New Roman"/>
              </w:rPr>
              <w:t>Manajemen Organisasi</w:t>
            </w:r>
          </w:p>
        </w:tc>
      </w:tr>
      <w:tr w:rsidR="003F04CF" w14:paraId="26530F6A" w14:textId="77777777" w:rsidTr="003F04CF">
        <w:tc>
          <w:tcPr>
            <w:tcW w:w="1838" w:type="dxa"/>
            <w:vMerge w:val="restart"/>
          </w:tcPr>
          <w:p w14:paraId="109BCE9F" w14:textId="251E1559" w:rsidR="003F04CF" w:rsidRDefault="003F04CF" w:rsidP="003B262C">
            <w:pPr>
              <w:jc w:val="both"/>
              <w:rPr>
                <w:rFonts w:cs="Times New Roman"/>
              </w:rPr>
            </w:pPr>
            <w:r>
              <w:rPr>
                <w:rFonts w:cs="Times New Roman"/>
              </w:rPr>
              <w:t>I</w:t>
            </w:r>
            <w:r w:rsidRPr="005C536C">
              <w:rPr>
                <w:rFonts w:cs="Times New Roman"/>
              </w:rPr>
              <w:t>mplementasi TIK pada sekolah tingkat menengah di Malaysia</w:t>
            </w:r>
            <w:r>
              <w:rPr>
                <w:rFonts w:cs="Times New Roman"/>
              </w:rPr>
              <w:t xml:space="preserve"> </w:t>
            </w:r>
            <w:r>
              <w:rPr>
                <w:rFonts w:cs="Times New Roman"/>
              </w:rPr>
              <w:fldChar w:fldCharType="begin" w:fldLock="1"/>
            </w:r>
            <w:r>
              <w:rPr>
                <w:rFonts w:cs="Times New Roman"/>
              </w:rPr>
              <w:instrText>ADDIN CSL_CITATION {"citationItems":[{"id":"ITEM-1","itemData":{"DOI":"10.1016/j.stueduc.2018.05.003","ISSN":"0191491X","abstract":"This multiple-case study drew upon Engeström's (1987) activity theory (AT) to understand the conditions and explain the systematic contradictions that facilitate successful Information and Communication Technology (ICT) integration in schools. The data were collected through in-depth interviews and document analysis from one primary and one secondary public school in Malaysia. In-depth interviews were carried out with nine participants, including principals, ICT coordinators, and teachers. Findings revealed three conditions that led to successful ICT integration: 1) types of ICT tools in the school, 2) rules and regulations in the school that shape the ICT culture, and 3) division of labour within the school community. The findings indicate that school stakeholders must work together to resolve tensions introduced by systemic contradictions in different activity systems, which shape school ICT culture. The study aims to enrich the discourse on ICT integration by assisting school stakeholders to reflect on their own ICT integration strategies.","author":[{"dropping-particle":"","family":"Razak","given":"N. Asiah","non-dropping-particle":"","parse-names":false,"suffix":""},{"dropping-particle":"","family":"Jalil","given":"Habibah Ab","non-dropping-particle":"","parse-names":false,"suffix":""},{"dropping-particle":"","family":"Krauss","given":"Steven Eric","non-dropping-particle":"","parse-names":false,"suffix":""},{"dropping-particle":"","family":"Ahmad","given":"Nor Aniza","non-dropping-particle":"","parse-names":false,"suffix":""}],"container-title":"Studies in Educational Evaluation","id":"ITEM-1","issue":"May","issued":{"date-parts":[["2018"]]},"page":"17-29","publisher":"Elsevier","title":"Successful implementation of information and communication technology integration in Malaysian public schools: An activity systems analysis approach","type":"article-journal","volume":"58"},"uris":["http://www.mendeley.com/documents/?uuid=c64a795f-ad35-44d7-aec0-e653fe10bcd4"]}],"mendeley":{"formattedCitation":"[3]","plainTextFormattedCitation":"[3]","previouslyFormattedCitation":"[3]"},"properties":{"noteIndex":0},"schema":"https://github.com/citation-style-language/schema/raw/master/csl-citation.json"}</w:instrText>
            </w:r>
            <w:r>
              <w:rPr>
                <w:rFonts w:cs="Times New Roman"/>
              </w:rPr>
              <w:fldChar w:fldCharType="separate"/>
            </w:r>
            <w:r w:rsidRPr="005C536C">
              <w:rPr>
                <w:rFonts w:cs="Times New Roman"/>
                <w:noProof/>
              </w:rPr>
              <w:t>[3]</w:t>
            </w:r>
            <w:r>
              <w:rPr>
                <w:rFonts w:cs="Times New Roman"/>
              </w:rPr>
              <w:fldChar w:fldCharType="end"/>
            </w:r>
          </w:p>
        </w:tc>
        <w:tc>
          <w:tcPr>
            <w:tcW w:w="1985" w:type="dxa"/>
          </w:tcPr>
          <w:p w14:paraId="445260E9" w14:textId="73DE5A34" w:rsidR="003F04CF" w:rsidRDefault="003F04CF" w:rsidP="003B262C">
            <w:pPr>
              <w:jc w:val="both"/>
            </w:pPr>
            <w:r>
              <w:t>Jenis Alat TIK (Tools)</w:t>
            </w:r>
          </w:p>
        </w:tc>
        <w:tc>
          <w:tcPr>
            <w:tcW w:w="1752" w:type="dxa"/>
          </w:tcPr>
          <w:p w14:paraId="275C987F" w14:textId="5C1B7BDA" w:rsidR="003F04CF" w:rsidRDefault="003F04CF" w:rsidP="003B262C">
            <w:pPr>
              <w:jc w:val="both"/>
              <w:rPr>
                <w:rFonts w:cs="Times New Roman"/>
              </w:rPr>
            </w:pPr>
            <w:r>
              <w:rPr>
                <w:rFonts w:cs="Times New Roman"/>
              </w:rPr>
              <w:t>Sumber Daya Teknologi</w:t>
            </w:r>
          </w:p>
        </w:tc>
      </w:tr>
      <w:tr w:rsidR="003F04CF" w14:paraId="05B9045A" w14:textId="77777777" w:rsidTr="003F04CF">
        <w:tc>
          <w:tcPr>
            <w:tcW w:w="1838" w:type="dxa"/>
            <w:vMerge/>
          </w:tcPr>
          <w:p w14:paraId="059F9966" w14:textId="77777777" w:rsidR="003F04CF" w:rsidRDefault="003F04CF" w:rsidP="003B262C">
            <w:pPr>
              <w:jc w:val="both"/>
              <w:rPr>
                <w:rFonts w:cs="Times New Roman"/>
              </w:rPr>
            </w:pPr>
          </w:p>
        </w:tc>
        <w:tc>
          <w:tcPr>
            <w:tcW w:w="1985" w:type="dxa"/>
          </w:tcPr>
          <w:p w14:paraId="56CC7FEC" w14:textId="25E8B3C2" w:rsidR="003F04CF" w:rsidRDefault="003F04CF" w:rsidP="003B262C">
            <w:pPr>
              <w:jc w:val="both"/>
            </w:pPr>
            <w:r>
              <w:t>Aturan dan Regulasi yang Membentuk Budaya TIK (Rules)</w:t>
            </w:r>
          </w:p>
        </w:tc>
        <w:tc>
          <w:tcPr>
            <w:tcW w:w="1752" w:type="dxa"/>
          </w:tcPr>
          <w:p w14:paraId="7E545E77" w14:textId="366AA557" w:rsidR="003F04CF" w:rsidRDefault="003F04CF" w:rsidP="003B262C">
            <w:pPr>
              <w:jc w:val="both"/>
              <w:rPr>
                <w:rFonts w:cs="Times New Roman"/>
              </w:rPr>
            </w:pPr>
            <w:r>
              <w:rPr>
                <w:rFonts w:cs="Times New Roman"/>
              </w:rPr>
              <w:t>Manajemen Organisasi</w:t>
            </w:r>
          </w:p>
        </w:tc>
      </w:tr>
      <w:tr w:rsidR="003F04CF" w14:paraId="459A797C" w14:textId="77777777" w:rsidTr="003F04CF">
        <w:tc>
          <w:tcPr>
            <w:tcW w:w="1838" w:type="dxa"/>
            <w:vMerge/>
          </w:tcPr>
          <w:p w14:paraId="7DB5FFB7" w14:textId="77777777" w:rsidR="003F04CF" w:rsidRDefault="003F04CF" w:rsidP="003B262C">
            <w:pPr>
              <w:jc w:val="both"/>
              <w:rPr>
                <w:rFonts w:cs="Times New Roman"/>
              </w:rPr>
            </w:pPr>
          </w:p>
        </w:tc>
        <w:tc>
          <w:tcPr>
            <w:tcW w:w="1985" w:type="dxa"/>
          </w:tcPr>
          <w:p w14:paraId="4A20068B" w14:textId="5233732C" w:rsidR="003F04CF" w:rsidRDefault="003F04CF" w:rsidP="003B262C">
            <w:pPr>
              <w:jc w:val="both"/>
            </w:pPr>
            <w:r>
              <w:t>Pembagian kerja dalam konteks kolektif (Divisi Tenaga Kerja)</w:t>
            </w:r>
          </w:p>
        </w:tc>
        <w:tc>
          <w:tcPr>
            <w:tcW w:w="1752" w:type="dxa"/>
          </w:tcPr>
          <w:p w14:paraId="49A7CE19" w14:textId="2A786336" w:rsidR="003F04CF" w:rsidRDefault="003F04CF" w:rsidP="003B262C">
            <w:pPr>
              <w:jc w:val="both"/>
              <w:rPr>
                <w:rFonts w:cs="Times New Roman"/>
              </w:rPr>
            </w:pPr>
            <w:r>
              <w:rPr>
                <w:rFonts w:cs="Times New Roman"/>
              </w:rPr>
              <w:t>Pembagian Tugas Kerja</w:t>
            </w:r>
          </w:p>
        </w:tc>
      </w:tr>
      <w:tr w:rsidR="003F04CF" w14:paraId="10F8386B" w14:textId="77777777" w:rsidTr="003F04CF">
        <w:tc>
          <w:tcPr>
            <w:tcW w:w="1838" w:type="dxa"/>
            <w:vMerge w:val="restart"/>
          </w:tcPr>
          <w:p w14:paraId="6784CF4C" w14:textId="2C724968" w:rsidR="003F04CF" w:rsidRDefault="003F04CF" w:rsidP="003B262C">
            <w:pPr>
              <w:jc w:val="both"/>
              <w:rPr>
                <w:rFonts w:cs="Times New Roman"/>
              </w:rPr>
            </w:pPr>
            <w:r>
              <w:rPr>
                <w:rFonts w:cs="Times New Roman"/>
              </w:rPr>
              <w:t>I</w:t>
            </w:r>
            <w:r w:rsidRPr="003B262C">
              <w:rPr>
                <w:rFonts w:cs="Times New Roman"/>
              </w:rPr>
              <w:t>mplementasi TIK</w:t>
            </w:r>
            <w:r>
              <w:rPr>
                <w:rFonts w:cs="Times New Roman"/>
              </w:rPr>
              <w:t xml:space="preserve"> </w:t>
            </w:r>
            <w:r w:rsidRPr="003B262C">
              <w:rPr>
                <w:rFonts w:cs="Times New Roman"/>
              </w:rPr>
              <w:t>sekolah di Arab Saudi</w:t>
            </w:r>
            <w:r>
              <w:rPr>
                <w:rFonts w:cs="Times New Roman"/>
              </w:rPr>
              <w:t xml:space="preserve"> </w:t>
            </w:r>
            <w:r>
              <w:rPr>
                <w:rFonts w:cs="Times New Roman"/>
              </w:rPr>
              <w:fldChar w:fldCharType="begin" w:fldLock="1"/>
            </w:r>
            <w:r>
              <w:rPr>
                <w:rFonts w:cs="Times New Roman"/>
              </w:rPr>
              <w:instrText>ADDIN CSL_CITATION {"citationItems":[{"id":"ITEM-1","itemData":{"author":[{"dropping-particle":"","family":"Technology","given":"Communication","non-dropping-particle":"","parse-names":false,"suffix":""}],"id":"ITEM-1","issue":"1","issued":{"date-parts":[["2015"]]},"page":"36-54","title":"Success factors for ICT implementation in Saudi secondary schools : From the perspective of ICT directors , head teachers , teachers and students Sultan Albugami and Vian Ahmed","type":"article-journal","volume":"11"},"uris":["http://www.mendeley.com/documents/?uuid=063db35b-d572-4e8b-b9f1-6d47eb38af7e"]}],"mendeley":{"formattedCitation":"[37]","plainTextFormattedCitation":"[37]","previouslyFormattedCitation":"[37]"},"properties":{"noteIndex":0},"schema":"https://github.com/citation-style-language/schema/raw/master/csl-citation.json"}</w:instrText>
            </w:r>
            <w:r>
              <w:rPr>
                <w:rFonts w:cs="Times New Roman"/>
              </w:rPr>
              <w:fldChar w:fldCharType="separate"/>
            </w:r>
            <w:r w:rsidRPr="003B262C">
              <w:rPr>
                <w:rFonts w:cs="Times New Roman"/>
                <w:noProof/>
              </w:rPr>
              <w:t>[37]</w:t>
            </w:r>
            <w:r>
              <w:rPr>
                <w:rFonts w:cs="Times New Roman"/>
              </w:rPr>
              <w:fldChar w:fldCharType="end"/>
            </w:r>
          </w:p>
        </w:tc>
        <w:tc>
          <w:tcPr>
            <w:tcW w:w="1985" w:type="dxa"/>
          </w:tcPr>
          <w:p w14:paraId="4646F30B" w14:textId="77777777" w:rsidR="003F04CF" w:rsidRPr="003B262C" w:rsidRDefault="003F04CF" w:rsidP="003B262C">
            <w:pPr>
              <w:jc w:val="both"/>
            </w:pPr>
            <w:r w:rsidRPr="003B262C">
              <w:t>Kurangnya kebijakan dan strategi TIK</w:t>
            </w:r>
          </w:p>
          <w:p w14:paraId="6D117312" w14:textId="77777777" w:rsidR="003F04CF" w:rsidRDefault="003F04CF" w:rsidP="003B262C">
            <w:pPr>
              <w:jc w:val="both"/>
            </w:pPr>
          </w:p>
        </w:tc>
        <w:tc>
          <w:tcPr>
            <w:tcW w:w="1752" w:type="dxa"/>
          </w:tcPr>
          <w:p w14:paraId="517858EC" w14:textId="6F5B5BFD" w:rsidR="003F04CF" w:rsidRDefault="003F04CF" w:rsidP="003B262C">
            <w:pPr>
              <w:jc w:val="both"/>
              <w:rPr>
                <w:rFonts w:cs="Times New Roman"/>
              </w:rPr>
            </w:pPr>
            <w:r>
              <w:rPr>
                <w:rFonts w:cs="Times New Roman"/>
              </w:rPr>
              <w:t>Manajemen Organisasi dan Manajemen Proyek</w:t>
            </w:r>
          </w:p>
        </w:tc>
      </w:tr>
      <w:tr w:rsidR="003F04CF" w14:paraId="42B42664" w14:textId="77777777" w:rsidTr="003F04CF">
        <w:tc>
          <w:tcPr>
            <w:tcW w:w="1838" w:type="dxa"/>
            <w:vMerge/>
          </w:tcPr>
          <w:p w14:paraId="681A9040" w14:textId="77777777" w:rsidR="003F04CF" w:rsidRDefault="003F04CF" w:rsidP="003B262C">
            <w:pPr>
              <w:jc w:val="both"/>
              <w:rPr>
                <w:rFonts w:cs="Times New Roman"/>
              </w:rPr>
            </w:pPr>
          </w:p>
        </w:tc>
        <w:tc>
          <w:tcPr>
            <w:tcW w:w="1985" w:type="dxa"/>
          </w:tcPr>
          <w:p w14:paraId="207209CD" w14:textId="77777777" w:rsidR="003F04CF" w:rsidRPr="003B262C" w:rsidRDefault="003F04CF" w:rsidP="003B262C">
            <w:pPr>
              <w:jc w:val="both"/>
            </w:pPr>
            <w:r w:rsidRPr="003B262C">
              <w:t>Kurangnya infrastruktur yang layak dan kurangnya akses ke sumber daya TIK</w:t>
            </w:r>
          </w:p>
          <w:p w14:paraId="5E1CCB0E" w14:textId="77777777" w:rsidR="003F04CF" w:rsidRDefault="003F04CF" w:rsidP="003B262C">
            <w:pPr>
              <w:jc w:val="both"/>
            </w:pPr>
          </w:p>
        </w:tc>
        <w:tc>
          <w:tcPr>
            <w:tcW w:w="1752" w:type="dxa"/>
          </w:tcPr>
          <w:p w14:paraId="11A6AFD5" w14:textId="00BA4A15" w:rsidR="003F04CF" w:rsidRDefault="003F04CF" w:rsidP="003B262C">
            <w:pPr>
              <w:jc w:val="both"/>
              <w:rPr>
                <w:rFonts w:cs="Times New Roman"/>
              </w:rPr>
            </w:pPr>
            <w:r>
              <w:rPr>
                <w:rFonts w:cs="Times New Roman"/>
              </w:rPr>
              <w:t>Sumber Daya Teknologi</w:t>
            </w:r>
          </w:p>
        </w:tc>
      </w:tr>
      <w:tr w:rsidR="003F04CF" w14:paraId="123C8024" w14:textId="77777777" w:rsidTr="003F04CF">
        <w:tc>
          <w:tcPr>
            <w:tcW w:w="1838" w:type="dxa"/>
            <w:vMerge w:val="restart"/>
          </w:tcPr>
          <w:p w14:paraId="503F6809" w14:textId="77777777" w:rsidR="003F04CF" w:rsidRDefault="003F04CF" w:rsidP="003B262C">
            <w:pPr>
              <w:jc w:val="both"/>
              <w:rPr>
                <w:rFonts w:cs="Times New Roman"/>
              </w:rPr>
            </w:pPr>
          </w:p>
        </w:tc>
        <w:tc>
          <w:tcPr>
            <w:tcW w:w="1985" w:type="dxa"/>
          </w:tcPr>
          <w:p w14:paraId="70A1DBDD" w14:textId="77777777" w:rsidR="003F04CF" w:rsidRPr="003B262C" w:rsidRDefault="003F04CF" w:rsidP="003B262C">
            <w:pPr>
              <w:jc w:val="both"/>
            </w:pPr>
            <w:r w:rsidRPr="003B262C">
              <w:t>Kurangnya peran manajemen</w:t>
            </w:r>
          </w:p>
          <w:p w14:paraId="2B86F411" w14:textId="77777777" w:rsidR="003F04CF" w:rsidRDefault="003F04CF" w:rsidP="003B262C">
            <w:pPr>
              <w:jc w:val="both"/>
            </w:pPr>
          </w:p>
        </w:tc>
        <w:tc>
          <w:tcPr>
            <w:tcW w:w="1752" w:type="dxa"/>
          </w:tcPr>
          <w:p w14:paraId="734DFEFF" w14:textId="75F9FE3A" w:rsidR="003F04CF" w:rsidRDefault="003F04CF" w:rsidP="003B262C">
            <w:pPr>
              <w:jc w:val="both"/>
              <w:rPr>
                <w:rFonts w:cs="Times New Roman"/>
              </w:rPr>
            </w:pPr>
            <w:r>
              <w:rPr>
                <w:rFonts w:cs="Times New Roman"/>
              </w:rPr>
              <w:t>Manajemen Organisasi</w:t>
            </w:r>
          </w:p>
        </w:tc>
      </w:tr>
      <w:tr w:rsidR="003F04CF" w14:paraId="3FB33CD0" w14:textId="77777777" w:rsidTr="003F04CF">
        <w:tc>
          <w:tcPr>
            <w:tcW w:w="1838" w:type="dxa"/>
            <w:vMerge/>
          </w:tcPr>
          <w:p w14:paraId="2F420FAA" w14:textId="77777777" w:rsidR="003F04CF" w:rsidRDefault="003F04CF" w:rsidP="003B262C">
            <w:pPr>
              <w:jc w:val="both"/>
              <w:rPr>
                <w:rFonts w:cs="Times New Roman"/>
              </w:rPr>
            </w:pPr>
          </w:p>
        </w:tc>
        <w:tc>
          <w:tcPr>
            <w:tcW w:w="1985" w:type="dxa"/>
          </w:tcPr>
          <w:p w14:paraId="43039DBC" w14:textId="77777777" w:rsidR="003F04CF" w:rsidRPr="003B262C" w:rsidRDefault="003F04CF" w:rsidP="003B262C">
            <w:pPr>
              <w:jc w:val="both"/>
            </w:pPr>
            <w:r w:rsidRPr="003B262C">
              <w:t>Kurangnya peran guru</w:t>
            </w:r>
          </w:p>
          <w:p w14:paraId="145FC34E" w14:textId="77777777" w:rsidR="003F04CF" w:rsidRDefault="003F04CF" w:rsidP="003B262C">
            <w:pPr>
              <w:jc w:val="both"/>
            </w:pPr>
          </w:p>
        </w:tc>
        <w:tc>
          <w:tcPr>
            <w:tcW w:w="1752" w:type="dxa"/>
          </w:tcPr>
          <w:p w14:paraId="38D432F2" w14:textId="30C11C24" w:rsidR="003F04CF" w:rsidRDefault="003F04CF" w:rsidP="003B262C">
            <w:pPr>
              <w:jc w:val="both"/>
              <w:rPr>
                <w:rFonts w:cs="Times New Roman"/>
              </w:rPr>
            </w:pPr>
            <w:r>
              <w:rPr>
                <w:rFonts w:cs="Times New Roman"/>
              </w:rPr>
              <w:t>Pembagian Tugas Kerja</w:t>
            </w:r>
          </w:p>
        </w:tc>
      </w:tr>
      <w:tr w:rsidR="003F04CF" w14:paraId="4FA24A4D" w14:textId="77777777" w:rsidTr="003F04CF">
        <w:tc>
          <w:tcPr>
            <w:tcW w:w="1838" w:type="dxa"/>
            <w:vMerge/>
          </w:tcPr>
          <w:p w14:paraId="6C75B663" w14:textId="77777777" w:rsidR="003F04CF" w:rsidRDefault="003F04CF" w:rsidP="003B262C">
            <w:pPr>
              <w:jc w:val="both"/>
              <w:rPr>
                <w:rFonts w:cs="Times New Roman"/>
              </w:rPr>
            </w:pPr>
          </w:p>
        </w:tc>
        <w:tc>
          <w:tcPr>
            <w:tcW w:w="1985" w:type="dxa"/>
          </w:tcPr>
          <w:p w14:paraId="4A3C2611" w14:textId="77777777" w:rsidR="003F04CF" w:rsidRPr="003B262C" w:rsidRDefault="003F04CF" w:rsidP="003B262C">
            <w:pPr>
              <w:jc w:val="both"/>
            </w:pPr>
            <w:r w:rsidRPr="003B262C">
              <w:t>Kurangnya pelatihan staf sekolah</w:t>
            </w:r>
          </w:p>
          <w:p w14:paraId="7AE2F669" w14:textId="77777777" w:rsidR="003F04CF" w:rsidRDefault="003F04CF" w:rsidP="003B262C">
            <w:pPr>
              <w:jc w:val="both"/>
            </w:pPr>
          </w:p>
        </w:tc>
        <w:tc>
          <w:tcPr>
            <w:tcW w:w="1752" w:type="dxa"/>
          </w:tcPr>
          <w:p w14:paraId="7014237C" w14:textId="77B5646F" w:rsidR="003F04CF" w:rsidRDefault="003F04CF" w:rsidP="003B262C">
            <w:pPr>
              <w:jc w:val="both"/>
              <w:rPr>
                <w:rFonts w:cs="Times New Roman"/>
              </w:rPr>
            </w:pPr>
            <w:r>
              <w:rPr>
                <w:rFonts w:cs="Times New Roman"/>
              </w:rPr>
              <w:t>Peningkatan Kemampuan dan Keterampilan</w:t>
            </w:r>
          </w:p>
        </w:tc>
      </w:tr>
      <w:tr w:rsidR="003F04CF" w14:paraId="33483EAE" w14:textId="77777777" w:rsidTr="003F04CF">
        <w:tc>
          <w:tcPr>
            <w:tcW w:w="1838" w:type="dxa"/>
            <w:vMerge/>
          </w:tcPr>
          <w:p w14:paraId="6F78BF8E" w14:textId="77777777" w:rsidR="003F04CF" w:rsidRDefault="003F04CF" w:rsidP="003B262C">
            <w:pPr>
              <w:jc w:val="both"/>
              <w:rPr>
                <w:rFonts w:cs="Times New Roman"/>
              </w:rPr>
            </w:pPr>
          </w:p>
        </w:tc>
        <w:tc>
          <w:tcPr>
            <w:tcW w:w="1985" w:type="dxa"/>
          </w:tcPr>
          <w:p w14:paraId="0659980F" w14:textId="5820AA95" w:rsidR="003F04CF" w:rsidRDefault="003F04CF" w:rsidP="003B262C">
            <w:pPr>
              <w:jc w:val="both"/>
            </w:pPr>
            <w:r w:rsidRPr="003B262C">
              <w:t>Kurangnya dukungan teknis dan pemeliharaan</w:t>
            </w:r>
          </w:p>
        </w:tc>
        <w:tc>
          <w:tcPr>
            <w:tcW w:w="1752" w:type="dxa"/>
          </w:tcPr>
          <w:p w14:paraId="362B3976" w14:textId="04A3C482" w:rsidR="003F04CF" w:rsidRDefault="003F04CF" w:rsidP="003B262C">
            <w:pPr>
              <w:jc w:val="both"/>
              <w:rPr>
                <w:rFonts w:cs="Times New Roman"/>
              </w:rPr>
            </w:pPr>
            <w:r>
              <w:rPr>
                <w:rFonts w:cs="Times New Roman"/>
              </w:rPr>
              <w:t>Manajemen Proyek</w:t>
            </w:r>
          </w:p>
        </w:tc>
      </w:tr>
      <w:tr w:rsidR="003F04CF" w14:paraId="0E786EDE" w14:textId="77777777" w:rsidTr="003F04CF">
        <w:tc>
          <w:tcPr>
            <w:tcW w:w="1838" w:type="dxa"/>
            <w:vMerge/>
          </w:tcPr>
          <w:p w14:paraId="6E733201" w14:textId="77777777" w:rsidR="003F04CF" w:rsidRDefault="003F04CF" w:rsidP="003B262C">
            <w:pPr>
              <w:jc w:val="both"/>
              <w:rPr>
                <w:rFonts w:cs="Times New Roman"/>
              </w:rPr>
            </w:pPr>
          </w:p>
        </w:tc>
        <w:tc>
          <w:tcPr>
            <w:tcW w:w="1985" w:type="dxa"/>
          </w:tcPr>
          <w:p w14:paraId="52B104A0" w14:textId="77777777" w:rsidR="003F04CF" w:rsidRPr="003B262C" w:rsidRDefault="003F04CF" w:rsidP="003B262C">
            <w:pPr>
              <w:jc w:val="both"/>
            </w:pPr>
            <w:r w:rsidRPr="003B262C">
              <w:t>Adanya sikap, keyakinan, dan perilaku negatif terhadap alat TIK</w:t>
            </w:r>
          </w:p>
          <w:p w14:paraId="54523B23" w14:textId="77777777" w:rsidR="003F04CF" w:rsidRDefault="003F04CF" w:rsidP="003B262C">
            <w:pPr>
              <w:jc w:val="both"/>
            </w:pPr>
          </w:p>
        </w:tc>
        <w:tc>
          <w:tcPr>
            <w:tcW w:w="1752" w:type="dxa"/>
          </w:tcPr>
          <w:p w14:paraId="71B38168" w14:textId="2C462A46" w:rsidR="003F04CF" w:rsidRDefault="003F04CF" w:rsidP="003B262C">
            <w:pPr>
              <w:jc w:val="both"/>
              <w:rPr>
                <w:rFonts w:cs="Times New Roman"/>
              </w:rPr>
            </w:pPr>
            <w:r>
              <w:rPr>
                <w:rFonts w:cs="Times New Roman"/>
              </w:rPr>
              <w:t>Karakteristik Pengguna</w:t>
            </w:r>
          </w:p>
        </w:tc>
      </w:tr>
      <w:tr w:rsidR="003F04CF" w14:paraId="6EF2192D" w14:textId="77777777" w:rsidTr="003F04CF">
        <w:tc>
          <w:tcPr>
            <w:tcW w:w="1838" w:type="dxa"/>
            <w:vMerge w:val="restart"/>
          </w:tcPr>
          <w:p w14:paraId="77DF4D22" w14:textId="0DEC5B1C" w:rsidR="003F04CF" w:rsidRDefault="003F04CF" w:rsidP="003B262C">
            <w:pPr>
              <w:jc w:val="both"/>
              <w:rPr>
                <w:rFonts w:cs="Times New Roman"/>
              </w:rPr>
            </w:pPr>
            <w:r>
              <w:t xml:space="preserve">Implementasi TIK pada sektor pendidikan  di Bangladesh </w:t>
            </w:r>
            <w:r>
              <w:fldChar w:fldCharType="begin" w:fldLock="1"/>
            </w:r>
            <w:r>
              <w:instrText>ADDIN CSL_CITATION {"citationItems":[{"id":"ITEM-1","itemData":{"author":[{"dropping-particle":"","family":"Clement","given":"Che Kum","non-dropping-particle":"","parse-names":false,"suffix":""}],"id":"ITEM-1","issue":"2","issued":{"date-parts":[["2012"]]},"title":"BARRIERS TO THE INTRODUCTION OF ICT INTO EDUCATION IN DEVELOPING COUNTRIES : THE EXAMPLE OF BANGLADESH","type":"article-journal","volume":"5"},"uris":["http://www.mendeley.com/documents/?uuid=b0e96689-1e59-4feb-be92-0059fe47fe5b"]}],"mendeley":{"formattedCitation":"[7]","plainTextFormattedCitation":"[7]","previouslyFormattedCitation":"[7]"},"properties":{"noteIndex":0},"schema":"https://github.com/citation-style-language/schema/raw/master/csl-citation.json"}</w:instrText>
            </w:r>
            <w:r>
              <w:fldChar w:fldCharType="separate"/>
            </w:r>
            <w:r w:rsidRPr="007A37E5">
              <w:rPr>
                <w:noProof/>
              </w:rPr>
              <w:t>[7]</w:t>
            </w:r>
            <w:r>
              <w:fldChar w:fldCharType="end"/>
            </w:r>
          </w:p>
        </w:tc>
        <w:tc>
          <w:tcPr>
            <w:tcW w:w="1985" w:type="dxa"/>
          </w:tcPr>
          <w:p w14:paraId="4C9F1872" w14:textId="6A980D45" w:rsidR="003F04CF" w:rsidRDefault="003F04CF" w:rsidP="007F4B99">
            <w:pPr>
              <w:jc w:val="both"/>
            </w:pPr>
            <w:r w:rsidRPr="007F4B99">
              <w:t>Kurangnya infrastruktur yang mendukung TIK dan kurangnya sumber daya</w:t>
            </w:r>
          </w:p>
        </w:tc>
        <w:tc>
          <w:tcPr>
            <w:tcW w:w="1752" w:type="dxa"/>
          </w:tcPr>
          <w:p w14:paraId="0E79BA70" w14:textId="61E58CD7" w:rsidR="003F04CF" w:rsidRDefault="003F04CF" w:rsidP="007F4B99">
            <w:pPr>
              <w:jc w:val="both"/>
              <w:rPr>
                <w:rFonts w:cs="Times New Roman"/>
              </w:rPr>
            </w:pPr>
            <w:r>
              <w:rPr>
                <w:rFonts w:cs="Times New Roman"/>
              </w:rPr>
              <w:t>Sumber Daya Teknologi</w:t>
            </w:r>
          </w:p>
        </w:tc>
      </w:tr>
      <w:tr w:rsidR="003F04CF" w14:paraId="74298FB8" w14:textId="77777777" w:rsidTr="003F04CF">
        <w:tc>
          <w:tcPr>
            <w:tcW w:w="1838" w:type="dxa"/>
            <w:vMerge/>
          </w:tcPr>
          <w:p w14:paraId="2FB8569D" w14:textId="77777777" w:rsidR="003F04CF" w:rsidRDefault="003F04CF" w:rsidP="003B262C">
            <w:pPr>
              <w:rPr>
                <w:rFonts w:cs="Times New Roman"/>
              </w:rPr>
            </w:pPr>
          </w:p>
        </w:tc>
        <w:tc>
          <w:tcPr>
            <w:tcW w:w="1985" w:type="dxa"/>
          </w:tcPr>
          <w:p w14:paraId="4DDF8C84" w14:textId="5736C107" w:rsidR="003F04CF" w:rsidRDefault="003F04CF" w:rsidP="007F4B99">
            <w:pPr>
              <w:jc w:val="both"/>
            </w:pPr>
            <w:r w:rsidRPr="007F4B99">
              <w:t>Dana yang kurang mencukupi</w:t>
            </w:r>
          </w:p>
        </w:tc>
        <w:tc>
          <w:tcPr>
            <w:tcW w:w="1752" w:type="dxa"/>
          </w:tcPr>
          <w:p w14:paraId="141E943C" w14:textId="1B348D5F" w:rsidR="003F04CF" w:rsidRDefault="003F04CF" w:rsidP="007F4B99">
            <w:pPr>
              <w:jc w:val="both"/>
              <w:rPr>
                <w:rFonts w:cs="Times New Roman"/>
              </w:rPr>
            </w:pPr>
            <w:r>
              <w:rPr>
                <w:rFonts w:cs="Times New Roman"/>
              </w:rPr>
              <w:t>Keuangan</w:t>
            </w:r>
          </w:p>
        </w:tc>
      </w:tr>
      <w:tr w:rsidR="003F04CF" w14:paraId="568FEF73" w14:textId="77777777" w:rsidTr="003F04CF">
        <w:tc>
          <w:tcPr>
            <w:tcW w:w="1838" w:type="dxa"/>
            <w:vMerge/>
          </w:tcPr>
          <w:p w14:paraId="7B8591B7" w14:textId="77777777" w:rsidR="003F04CF" w:rsidRDefault="003F04CF" w:rsidP="003B262C">
            <w:pPr>
              <w:rPr>
                <w:rFonts w:cs="Times New Roman"/>
              </w:rPr>
            </w:pPr>
          </w:p>
        </w:tc>
        <w:tc>
          <w:tcPr>
            <w:tcW w:w="1985" w:type="dxa"/>
          </w:tcPr>
          <w:p w14:paraId="4E34059A" w14:textId="6967187A" w:rsidR="003F04CF" w:rsidRDefault="003F04CF" w:rsidP="007F4B99">
            <w:pPr>
              <w:jc w:val="both"/>
            </w:pPr>
            <w:r>
              <w:t>Kurangnya visi dan rencana, baik dari pihak pemerintah maupun dari pihak sekolah</w:t>
            </w:r>
          </w:p>
        </w:tc>
        <w:tc>
          <w:tcPr>
            <w:tcW w:w="1752" w:type="dxa"/>
          </w:tcPr>
          <w:p w14:paraId="3CC7C2FB" w14:textId="0720577D" w:rsidR="003F04CF" w:rsidRDefault="003F04CF" w:rsidP="007F4B99">
            <w:pPr>
              <w:jc w:val="both"/>
              <w:rPr>
                <w:rFonts w:cs="Times New Roman"/>
              </w:rPr>
            </w:pPr>
            <w:r>
              <w:rPr>
                <w:rFonts w:cs="Times New Roman"/>
              </w:rPr>
              <w:t>Manajemen Organisasi</w:t>
            </w:r>
          </w:p>
        </w:tc>
      </w:tr>
      <w:tr w:rsidR="003F04CF" w14:paraId="2B075F4C" w14:textId="77777777" w:rsidTr="003F04CF">
        <w:tc>
          <w:tcPr>
            <w:tcW w:w="1838" w:type="dxa"/>
            <w:vMerge w:val="restart"/>
          </w:tcPr>
          <w:p w14:paraId="770E3B5E" w14:textId="77777777" w:rsidR="003F04CF" w:rsidRDefault="003F04CF" w:rsidP="003B262C">
            <w:pPr>
              <w:rPr>
                <w:rFonts w:cs="Times New Roman"/>
              </w:rPr>
            </w:pPr>
          </w:p>
        </w:tc>
        <w:tc>
          <w:tcPr>
            <w:tcW w:w="1985" w:type="dxa"/>
          </w:tcPr>
          <w:p w14:paraId="7808820D" w14:textId="793090FA" w:rsidR="003F04CF" w:rsidRDefault="003F04CF" w:rsidP="007F4B99">
            <w:pPr>
              <w:jc w:val="both"/>
            </w:pPr>
            <w:r w:rsidRPr="007F4B99">
              <w:t>Faktor politik</w:t>
            </w:r>
          </w:p>
        </w:tc>
        <w:tc>
          <w:tcPr>
            <w:tcW w:w="1752" w:type="dxa"/>
          </w:tcPr>
          <w:p w14:paraId="79722521" w14:textId="05F26FE5" w:rsidR="003F04CF" w:rsidRDefault="003F04CF" w:rsidP="007F4B99">
            <w:pPr>
              <w:jc w:val="both"/>
              <w:rPr>
                <w:rFonts w:cs="Times New Roman"/>
              </w:rPr>
            </w:pPr>
            <w:r>
              <w:rPr>
                <w:rFonts w:cs="Times New Roman"/>
              </w:rPr>
              <w:t>Manajemen Organisasi</w:t>
            </w:r>
          </w:p>
        </w:tc>
      </w:tr>
      <w:tr w:rsidR="003F04CF" w14:paraId="224422C8" w14:textId="77777777" w:rsidTr="003F04CF">
        <w:tc>
          <w:tcPr>
            <w:tcW w:w="1838" w:type="dxa"/>
            <w:vMerge/>
          </w:tcPr>
          <w:p w14:paraId="718C2A1D" w14:textId="77777777" w:rsidR="003F04CF" w:rsidRDefault="003F04CF" w:rsidP="003B262C">
            <w:pPr>
              <w:rPr>
                <w:rFonts w:cs="Times New Roman"/>
              </w:rPr>
            </w:pPr>
          </w:p>
        </w:tc>
        <w:tc>
          <w:tcPr>
            <w:tcW w:w="1985" w:type="dxa"/>
          </w:tcPr>
          <w:p w14:paraId="29387D84" w14:textId="0BACA487" w:rsidR="003F04CF" w:rsidRDefault="003F04CF" w:rsidP="007F4B99">
            <w:pPr>
              <w:jc w:val="both"/>
            </w:pPr>
            <w:r w:rsidRPr="007F4B99">
              <w:t>Faktor sosial dan budaya</w:t>
            </w:r>
          </w:p>
        </w:tc>
        <w:tc>
          <w:tcPr>
            <w:tcW w:w="1752" w:type="dxa"/>
          </w:tcPr>
          <w:p w14:paraId="773408D7" w14:textId="4EA49F69" w:rsidR="003F04CF" w:rsidRDefault="003F04CF" w:rsidP="007F4B99">
            <w:pPr>
              <w:jc w:val="both"/>
              <w:rPr>
                <w:rFonts w:cs="Times New Roman"/>
              </w:rPr>
            </w:pPr>
            <w:r>
              <w:rPr>
                <w:rFonts w:cs="Times New Roman"/>
              </w:rPr>
              <w:t xml:space="preserve">Manajemen Organisasi dan </w:t>
            </w:r>
            <w:r>
              <w:rPr>
                <w:rFonts w:cs="Times New Roman"/>
              </w:rPr>
              <w:lastRenderedPageBreak/>
              <w:t>Karakteristik Pengguna</w:t>
            </w:r>
          </w:p>
        </w:tc>
      </w:tr>
      <w:tr w:rsidR="003F04CF" w14:paraId="21AFEB8D" w14:textId="77777777" w:rsidTr="003F04CF">
        <w:tc>
          <w:tcPr>
            <w:tcW w:w="1838" w:type="dxa"/>
            <w:vMerge/>
          </w:tcPr>
          <w:p w14:paraId="22E4F239" w14:textId="77777777" w:rsidR="003F04CF" w:rsidRDefault="003F04CF" w:rsidP="003B262C">
            <w:pPr>
              <w:rPr>
                <w:rFonts w:cs="Times New Roman"/>
              </w:rPr>
            </w:pPr>
          </w:p>
        </w:tc>
        <w:tc>
          <w:tcPr>
            <w:tcW w:w="1985" w:type="dxa"/>
          </w:tcPr>
          <w:p w14:paraId="442D308A" w14:textId="172F4667" w:rsidR="003F04CF" w:rsidRDefault="003F04CF" w:rsidP="007F4B99">
            <w:pPr>
              <w:jc w:val="both"/>
            </w:pPr>
            <w:r w:rsidRPr="007F4B99">
              <w:t>Korupsi</w:t>
            </w:r>
          </w:p>
        </w:tc>
        <w:tc>
          <w:tcPr>
            <w:tcW w:w="1752" w:type="dxa"/>
          </w:tcPr>
          <w:p w14:paraId="14ABE654" w14:textId="2325FE05" w:rsidR="003F04CF" w:rsidRDefault="003F04CF" w:rsidP="007F4B99">
            <w:pPr>
              <w:jc w:val="both"/>
              <w:rPr>
                <w:rFonts w:cs="Times New Roman"/>
              </w:rPr>
            </w:pPr>
            <w:r>
              <w:rPr>
                <w:rFonts w:cs="Times New Roman"/>
              </w:rPr>
              <w:t>Manajemen Organisasi dan Manajemen Proyek</w:t>
            </w:r>
          </w:p>
        </w:tc>
      </w:tr>
      <w:tr w:rsidR="003F04CF" w14:paraId="53A02F5F" w14:textId="77777777" w:rsidTr="003F04CF">
        <w:tc>
          <w:tcPr>
            <w:tcW w:w="1838" w:type="dxa"/>
            <w:vMerge/>
          </w:tcPr>
          <w:p w14:paraId="25A70E22" w14:textId="77777777" w:rsidR="003F04CF" w:rsidRDefault="003F04CF" w:rsidP="003B262C">
            <w:pPr>
              <w:rPr>
                <w:rFonts w:cs="Times New Roman"/>
              </w:rPr>
            </w:pPr>
          </w:p>
        </w:tc>
        <w:tc>
          <w:tcPr>
            <w:tcW w:w="1985" w:type="dxa"/>
          </w:tcPr>
          <w:p w14:paraId="14D5FB28" w14:textId="41208230" w:rsidR="003F04CF" w:rsidRPr="007F4B99" w:rsidRDefault="003F04CF" w:rsidP="007F4B99">
            <w:pPr>
              <w:jc w:val="both"/>
            </w:pPr>
            <w:r w:rsidRPr="007F4B99">
              <w:t>Sikap dan keyakinan guru tentang TIK</w:t>
            </w:r>
          </w:p>
        </w:tc>
        <w:tc>
          <w:tcPr>
            <w:tcW w:w="1752" w:type="dxa"/>
          </w:tcPr>
          <w:p w14:paraId="7010E7F9" w14:textId="59A573D5" w:rsidR="003F04CF" w:rsidRDefault="003F04CF" w:rsidP="007F4B99">
            <w:pPr>
              <w:jc w:val="both"/>
              <w:rPr>
                <w:rFonts w:cs="Times New Roman"/>
              </w:rPr>
            </w:pPr>
            <w:r>
              <w:rPr>
                <w:rFonts w:cs="Times New Roman"/>
              </w:rPr>
              <w:t>Karakteristik Pengguna</w:t>
            </w:r>
          </w:p>
        </w:tc>
      </w:tr>
      <w:tr w:rsidR="003F04CF" w14:paraId="7A90E2E5" w14:textId="77777777" w:rsidTr="003F04CF">
        <w:tc>
          <w:tcPr>
            <w:tcW w:w="1838" w:type="dxa"/>
            <w:vMerge/>
          </w:tcPr>
          <w:p w14:paraId="3193A23B" w14:textId="77777777" w:rsidR="003F04CF" w:rsidRDefault="003F04CF" w:rsidP="003B262C">
            <w:pPr>
              <w:rPr>
                <w:rFonts w:cs="Times New Roman"/>
              </w:rPr>
            </w:pPr>
          </w:p>
        </w:tc>
        <w:tc>
          <w:tcPr>
            <w:tcW w:w="1985" w:type="dxa"/>
          </w:tcPr>
          <w:p w14:paraId="07C36D15" w14:textId="77E06477" w:rsidR="003F04CF" w:rsidRPr="007F4B99" w:rsidRDefault="003F04CF" w:rsidP="007F4B99">
            <w:pPr>
              <w:jc w:val="both"/>
            </w:pPr>
            <w:r w:rsidRPr="007F4B99">
              <w:t>Kurangnya pengetahuan dan keterampilan</w:t>
            </w:r>
          </w:p>
        </w:tc>
        <w:tc>
          <w:tcPr>
            <w:tcW w:w="1752" w:type="dxa"/>
          </w:tcPr>
          <w:p w14:paraId="6F3C6238" w14:textId="609F4116" w:rsidR="003F04CF" w:rsidRDefault="003F04CF" w:rsidP="007F4B99">
            <w:pPr>
              <w:jc w:val="both"/>
              <w:rPr>
                <w:rFonts w:cs="Times New Roman"/>
              </w:rPr>
            </w:pPr>
            <w:r>
              <w:rPr>
                <w:rFonts w:cs="Times New Roman"/>
              </w:rPr>
              <w:t>Peningkatan Kemampuan dan Keterampilan</w:t>
            </w:r>
          </w:p>
        </w:tc>
      </w:tr>
      <w:tr w:rsidR="003F04CF" w14:paraId="4CC3CEA2" w14:textId="77777777" w:rsidTr="003F04CF">
        <w:tc>
          <w:tcPr>
            <w:tcW w:w="1838" w:type="dxa"/>
            <w:vMerge/>
          </w:tcPr>
          <w:p w14:paraId="0C08374A" w14:textId="77777777" w:rsidR="003F04CF" w:rsidRDefault="003F04CF" w:rsidP="003B262C">
            <w:pPr>
              <w:rPr>
                <w:rFonts w:cs="Times New Roman"/>
              </w:rPr>
            </w:pPr>
          </w:p>
        </w:tc>
        <w:tc>
          <w:tcPr>
            <w:tcW w:w="1985" w:type="dxa"/>
          </w:tcPr>
          <w:p w14:paraId="323DD6D1" w14:textId="03CD51A7" w:rsidR="003F04CF" w:rsidRDefault="003F04CF" w:rsidP="007F4B99">
            <w:pPr>
              <w:jc w:val="both"/>
            </w:pPr>
            <w:r w:rsidRPr="007F4B99">
              <w:t>Kurangnya ketersediaan waktu bagi guru untuk mempelajari TIK</w:t>
            </w:r>
          </w:p>
        </w:tc>
        <w:tc>
          <w:tcPr>
            <w:tcW w:w="1752" w:type="dxa"/>
          </w:tcPr>
          <w:p w14:paraId="0966EDF7" w14:textId="50FE5630" w:rsidR="003F04CF" w:rsidRDefault="003F04CF" w:rsidP="007F4B99">
            <w:pPr>
              <w:jc w:val="both"/>
              <w:rPr>
                <w:rFonts w:cs="Times New Roman"/>
              </w:rPr>
            </w:pPr>
            <w:r>
              <w:rPr>
                <w:rFonts w:cs="Times New Roman"/>
              </w:rPr>
              <w:t>Karakteristik Pengguna</w:t>
            </w:r>
          </w:p>
        </w:tc>
      </w:tr>
      <w:tr w:rsidR="003F04CF" w14:paraId="73B69B75" w14:textId="77777777" w:rsidTr="003F04CF">
        <w:tc>
          <w:tcPr>
            <w:tcW w:w="1838" w:type="dxa"/>
            <w:vMerge w:val="restart"/>
          </w:tcPr>
          <w:p w14:paraId="06DB56F2" w14:textId="63546720" w:rsidR="003F04CF" w:rsidRDefault="003F04CF" w:rsidP="003B262C">
            <w:pPr>
              <w:rPr>
                <w:rFonts w:cs="Times New Roman"/>
              </w:rPr>
            </w:pPr>
            <w:r>
              <w:rPr>
                <w:rFonts w:cs="Times New Roman"/>
              </w:rPr>
              <w:t xml:space="preserve">Faktor keberhasilan SI di Taiwan </w:t>
            </w:r>
            <w:r>
              <w:rPr>
                <w:rFonts w:cs="Times New Roman"/>
              </w:rPr>
              <w:fldChar w:fldCharType="begin" w:fldLock="1"/>
            </w:r>
            <w:r>
              <w:rPr>
                <w:rFonts w:cs="Times New Roman"/>
              </w:rPr>
              <w:instrText>ADDIN CSL_CITATION {"citationItems":[{"id":"ITEM-1","itemData":{"DOI":"10.1109/HICSS.2008.437","ISBN":"0769530753","ISSN":"15301605","abstract":"How to implement an IS (information system) successfully remains a problem. To address this, drawing on information processing theory, this study proposes an integrated model that delineates the relationships among two design variables, risk resolution strategy, and software development success. Experimental design was conducted to test the model. Our results show that risk resolution strategy has a positive effect on software success. As expected, software projects with low goal conflict exhibit better performance of risk resolution strategy, productivity, and process satisfaction than projects with high goal conflict. In addition, organic coordination strategy demonstrates better achievement of risk management, productivity, and process satisfaction than those with mechanistic coordination strategy. Regarding the interaction effect, surprisingly, the findings show the effects on both risk management and process satisfaction are insignificant. Further, as expected the interaction effect on productivity is significant. Implications and discussions are provided. © 2008 IEEE.","author":[{"dropping-particle":"","family":"Chou","given":"Shih Wei","non-dropping-particle":"","parse-names":false,"suffix":""},{"dropping-particle":"","family":"He","given":"Mong Young","non-dropping-particle":"","parse-names":false,"suffix":""},{"dropping-particle":"","family":"Chen","given":"Pi Yi","non-dropping-particle":"","parse-names":false,"suffix":""}],"container-title":"Proceedings of the Annual Hawaii International Conference on System Sciences","id":"ITEM-1","issued":{"date-parts":[["2008"]]},"page":"1-10","title":"The factors that affect the implementation success of IS","type":"article-journal"},"uris":["http://www.mendeley.com/documents/?uuid=190ae652-d8ae-46a1-995a-346f82117403"]}],"mendeley":{"formattedCitation":"[11]","plainTextFormattedCitation":"[11]","previouslyFormattedCitation":"[11]"},"properties":{"noteIndex":0},"schema":"https://github.com/citation-style-language/schema/raw/master/csl-citation.json"}</w:instrText>
            </w:r>
            <w:r>
              <w:rPr>
                <w:rFonts w:cs="Times New Roman"/>
              </w:rPr>
              <w:fldChar w:fldCharType="separate"/>
            </w:r>
            <w:r w:rsidRPr="007F4B99">
              <w:rPr>
                <w:rFonts w:cs="Times New Roman"/>
                <w:noProof/>
              </w:rPr>
              <w:t>[11]</w:t>
            </w:r>
            <w:r>
              <w:rPr>
                <w:rFonts w:cs="Times New Roman"/>
              </w:rPr>
              <w:fldChar w:fldCharType="end"/>
            </w:r>
          </w:p>
        </w:tc>
        <w:tc>
          <w:tcPr>
            <w:tcW w:w="1985" w:type="dxa"/>
          </w:tcPr>
          <w:p w14:paraId="27A3467A" w14:textId="7336F9A7" w:rsidR="003F04CF" w:rsidRDefault="003F04CF" w:rsidP="007F4B99">
            <w:pPr>
              <w:jc w:val="both"/>
            </w:pPr>
            <w:r>
              <w:t>K</w:t>
            </w:r>
            <w:r w:rsidRPr="007341F9">
              <w:t>onflik tujuan</w:t>
            </w:r>
          </w:p>
        </w:tc>
        <w:tc>
          <w:tcPr>
            <w:tcW w:w="1752" w:type="dxa"/>
          </w:tcPr>
          <w:p w14:paraId="3DD37184" w14:textId="18770136" w:rsidR="003F04CF" w:rsidRDefault="003F04CF" w:rsidP="007F4B99">
            <w:pPr>
              <w:jc w:val="both"/>
              <w:rPr>
                <w:rFonts w:cs="Times New Roman"/>
              </w:rPr>
            </w:pPr>
            <w:r>
              <w:rPr>
                <w:rFonts w:cs="Times New Roman"/>
              </w:rPr>
              <w:t>Manajemen Organisasi</w:t>
            </w:r>
          </w:p>
        </w:tc>
      </w:tr>
      <w:tr w:rsidR="003F04CF" w14:paraId="75C354D3" w14:textId="77777777" w:rsidTr="003F04CF">
        <w:tc>
          <w:tcPr>
            <w:tcW w:w="1838" w:type="dxa"/>
            <w:vMerge/>
          </w:tcPr>
          <w:p w14:paraId="65ADA284" w14:textId="77777777" w:rsidR="003F04CF" w:rsidRDefault="003F04CF" w:rsidP="003B262C">
            <w:pPr>
              <w:rPr>
                <w:rFonts w:cs="Times New Roman"/>
              </w:rPr>
            </w:pPr>
          </w:p>
        </w:tc>
        <w:tc>
          <w:tcPr>
            <w:tcW w:w="1985" w:type="dxa"/>
          </w:tcPr>
          <w:p w14:paraId="5140A1C8" w14:textId="70766508" w:rsidR="003F04CF" w:rsidRDefault="003F04CF" w:rsidP="007F4B99">
            <w:r>
              <w:t>V</w:t>
            </w:r>
            <w:r w:rsidRPr="007341F9">
              <w:t>isi yang jelas</w:t>
            </w:r>
          </w:p>
        </w:tc>
        <w:tc>
          <w:tcPr>
            <w:tcW w:w="1752" w:type="dxa"/>
          </w:tcPr>
          <w:p w14:paraId="378B4ADA" w14:textId="1F2EECB9" w:rsidR="003F04CF" w:rsidRDefault="003F04CF" w:rsidP="007F4B99">
            <w:pPr>
              <w:rPr>
                <w:rFonts w:cs="Times New Roman"/>
              </w:rPr>
            </w:pPr>
            <w:r>
              <w:rPr>
                <w:rFonts w:cs="Times New Roman"/>
              </w:rPr>
              <w:t>Manajemen Organisasi</w:t>
            </w:r>
          </w:p>
        </w:tc>
      </w:tr>
      <w:tr w:rsidR="003F04CF" w14:paraId="216FA7BE" w14:textId="77777777" w:rsidTr="003F04CF">
        <w:tc>
          <w:tcPr>
            <w:tcW w:w="1838" w:type="dxa"/>
            <w:vMerge/>
          </w:tcPr>
          <w:p w14:paraId="1441707C" w14:textId="77777777" w:rsidR="003F04CF" w:rsidRDefault="003F04CF" w:rsidP="003B262C">
            <w:pPr>
              <w:rPr>
                <w:rFonts w:cs="Times New Roman"/>
              </w:rPr>
            </w:pPr>
          </w:p>
        </w:tc>
        <w:tc>
          <w:tcPr>
            <w:tcW w:w="1985" w:type="dxa"/>
          </w:tcPr>
          <w:p w14:paraId="2D84F347" w14:textId="18ED938B" w:rsidR="003F04CF" w:rsidRDefault="003F04CF" w:rsidP="007F4B99">
            <w:r>
              <w:t>M</w:t>
            </w:r>
            <w:r w:rsidRPr="007341F9">
              <w:t>anajemen risiko</w:t>
            </w:r>
          </w:p>
        </w:tc>
        <w:tc>
          <w:tcPr>
            <w:tcW w:w="1752" w:type="dxa"/>
          </w:tcPr>
          <w:p w14:paraId="6075C767" w14:textId="0072F056" w:rsidR="003F04CF" w:rsidRDefault="003F04CF" w:rsidP="007F4B99">
            <w:pPr>
              <w:rPr>
                <w:rFonts w:cs="Times New Roman"/>
              </w:rPr>
            </w:pPr>
            <w:r>
              <w:rPr>
                <w:rFonts w:cs="Times New Roman"/>
              </w:rPr>
              <w:t>Manajemen Proyek</w:t>
            </w:r>
          </w:p>
        </w:tc>
      </w:tr>
      <w:tr w:rsidR="003F04CF" w14:paraId="0501BD5D" w14:textId="77777777" w:rsidTr="003F04CF">
        <w:tc>
          <w:tcPr>
            <w:tcW w:w="1838" w:type="dxa"/>
            <w:vMerge/>
          </w:tcPr>
          <w:p w14:paraId="04C5F662" w14:textId="77777777" w:rsidR="003F04CF" w:rsidRDefault="003F04CF" w:rsidP="003B262C">
            <w:pPr>
              <w:rPr>
                <w:rFonts w:cs="Times New Roman"/>
              </w:rPr>
            </w:pPr>
          </w:p>
        </w:tc>
        <w:tc>
          <w:tcPr>
            <w:tcW w:w="1985" w:type="dxa"/>
          </w:tcPr>
          <w:p w14:paraId="3989C13A" w14:textId="16CFA8BE" w:rsidR="003F04CF" w:rsidRDefault="003F04CF" w:rsidP="007F4B99">
            <w:r>
              <w:t>K</w:t>
            </w:r>
            <w:r w:rsidRPr="007341F9">
              <w:t>etersediaan sumber daya</w:t>
            </w:r>
          </w:p>
        </w:tc>
        <w:tc>
          <w:tcPr>
            <w:tcW w:w="1752" w:type="dxa"/>
          </w:tcPr>
          <w:p w14:paraId="74C6ADAD" w14:textId="7DE5BDCE" w:rsidR="003F04CF" w:rsidRDefault="003F04CF" w:rsidP="007F4B99">
            <w:pPr>
              <w:rPr>
                <w:rFonts w:cs="Times New Roman"/>
              </w:rPr>
            </w:pPr>
            <w:r>
              <w:rPr>
                <w:rFonts w:cs="Times New Roman"/>
              </w:rPr>
              <w:t>Sumber Daya Manusia dan Sumber Daya Teknologi</w:t>
            </w:r>
          </w:p>
        </w:tc>
      </w:tr>
      <w:tr w:rsidR="003F04CF" w14:paraId="16B7DC76" w14:textId="77777777" w:rsidTr="003F04CF">
        <w:tc>
          <w:tcPr>
            <w:tcW w:w="1838" w:type="dxa"/>
            <w:vMerge/>
          </w:tcPr>
          <w:p w14:paraId="1615B4C4" w14:textId="77777777" w:rsidR="003F04CF" w:rsidRDefault="003F04CF" w:rsidP="003B262C">
            <w:pPr>
              <w:rPr>
                <w:rFonts w:cs="Times New Roman"/>
              </w:rPr>
            </w:pPr>
          </w:p>
        </w:tc>
        <w:tc>
          <w:tcPr>
            <w:tcW w:w="1985" w:type="dxa"/>
          </w:tcPr>
          <w:p w14:paraId="59C4916D" w14:textId="26E09677" w:rsidR="003F04CF" w:rsidRDefault="003F04CF" w:rsidP="007F4B99">
            <w:r>
              <w:t>I</w:t>
            </w:r>
            <w:r w:rsidRPr="007341F9">
              <w:t>nteraksi tim</w:t>
            </w:r>
          </w:p>
        </w:tc>
        <w:tc>
          <w:tcPr>
            <w:tcW w:w="1752" w:type="dxa"/>
          </w:tcPr>
          <w:p w14:paraId="650BF4B6" w14:textId="39D2727B" w:rsidR="003F04CF" w:rsidRDefault="003F04CF" w:rsidP="007F4B99">
            <w:pPr>
              <w:rPr>
                <w:rFonts w:cs="Times New Roman"/>
              </w:rPr>
            </w:pPr>
            <w:r>
              <w:rPr>
                <w:rFonts w:cs="Times New Roman"/>
              </w:rPr>
              <w:t>Pembagian Tugas Kerja dan Manajemen Organisasi</w:t>
            </w:r>
          </w:p>
        </w:tc>
      </w:tr>
      <w:tr w:rsidR="003F04CF" w14:paraId="35921C03" w14:textId="77777777" w:rsidTr="003F04CF">
        <w:tc>
          <w:tcPr>
            <w:tcW w:w="1838" w:type="dxa"/>
            <w:vMerge w:val="restart"/>
          </w:tcPr>
          <w:p w14:paraId="3B58C394" w14:textId="298D3587" w:rsidR="003F04CF" w:rsidRDefault="003F04CF" w:rsidP="003B262C">
            <w:pPr>
              <w:rPr>
                <w:rFonts w:cs="Times New Roman"/>
              </w:rPr>
            </w:pPr>
            <w:r>
              <w:rPr>
                <w:rFonts w:cs="Times New Roman"/>
              </w:rPr>
              <w:t xml:space="preserve">Faktor keberhasilan/ </w:t>
            </w:r>
            <w:r>
              <w:rPr>
                <w:rFonts w:cs="Times New Roman"/>
              </w:rPr>
              <w:lastRenderedPageBreak/>
              <w:t xml:space="preserve">kegagalan pada universitas negeri di Iran </w:t>
            </w:r>
            <w:r>
              <w:rPr>
                <w:rFonts w:cs="Times New Roman"/>
              </w:rPr>
              <w:fldChar w:fldCharType="begin" w:fldLock="1"/>
            </w:r>
            <w:r>
              <w:rPr>
                <w:rFonts w:cs="Times New Roman"/>
              </w:rPr>
              <w:instrText>ADDIN CSL_CITATION {"citationItems":[{"id":"ITEM-1","itemData":{"DOI":"10.1016/j.is.2020.101534","ISSN":"0306-4379","author":[{"dropping-particle":"","family":"Kheybari","given":"Siamak","non-dropping-particle":"","parse-names":false,"suffix":""},{"dropping-particle":"","family":"Rezaie","given":"Fariba Mahdi","non-dropping-particle":"","parse-names":false,"suffix":""},{"dropping-particle":"","family":"Naji","given":"S Ali","non-dropping-particle":"","parse-names":false,"suffix":""},{"dropping-particle":"","family":"Javdanmehr","given":"Mahsa","non-dropping-particle":"","parse-names":false,"suffix":""},{"dropping-particle":"","family":"Rezaei","given":"Jafar","non-dropping-particle":"","parse-names":false,"suffix":""}],"container-title":"Information Systems","id":"ITEM-1","issued":{"date-parts":[["2020"]]},"page":"101534","publisher":"Elsevier Ltd.","title":"Evaluation of factors contributing to the failure of information systems in public universities: the case of Iran","type":"article-journal"},"uris":["http://www.mendeley.com/documents/?uuid=eda76a89-4c0a-4069-b9ba-e3aca4e84838"]}],"mendeley":{"formattedCitation":"[38]","plainTextFormattedCitation":"[38]","previouslyFormattedCitation":"[38]"},"properties":{"noteIndex":0},"schema":"https://github.com/citation-style-language/schema/raw/master/csl-citation.json"}</w:instrText>
            </w:r>
            <w:r>
              <w:rPr>
                <w:rFonts w:cs="Times New Roman"/>
              </w:rPr>
              <w:fldChar w:fldCharType="separate"/>
            </w:r>
            <w:r w:rsidRPr="00784545">
              <w:rPr>
                <w:rFonts w:cs="Times New Roman"/>
                <w:noProof/>
              </w:rPr>
              <w:t>[38]</w:t>
            </w:r>
            <w:r>
              <w:rPr>
                <w:rFonts w:cs="Times New Roman"/>
              </w:rPr>
              <w:fldChar w:fldCharType="end"/>
            </w:r>
          </w:p>
        </w:tc>
        <w:tc>
          <w:tcPr>
            <w:tcW w:w="1985" w:type="dxa"/>
          </w:tcPr>
          <w:p w14:paraId="5753DE4E" w14:textId="39CA408D" w:rsidR="003F04CF" w:rsidRPr="00784545" w:rsidRDefault="003F04CF" w:rsidP="00784545">
            <w:r w:rsidRPr="00784545">
              <w:lastRenderedPageBreak/>
              <w:t>Manajemen Proyek</w:t>
            </w:r>
          </w:p>
        </w:tc>
        <w:tc>
          <w:tcPr>
            <w:tcW w:w="1752" w:type="dxa"/>
          </w:tcPr>
          <w:p w14:paraId="4784327F" w14:textId="19654AC8" w:rsidR="003F04CF" w:rsidRDefault="003F04CF" w:rsidP="007F4B99">
            <w:pPr>
              <w:rPr>
                <w:rFonts w:cs="Times New Roman"/>
              </w:rPr>
            </w:pPr>
            <w:r w:rsidRPr="00784545">
              <w:t>Manajemen Proyek</w:t>
            </w:r>
          </w:p>
        </w:tc>
      </w:tr>
      <w:tr w:rsidR="003F04CF" w14:paraId="7832D126" w14:textId="77777777" w:rsidTr="003F04CF">
        <w:tc>
          <w:tcPr>
            <w:tcW w:w="1838" w:type="dxa"/>
            <w:vMerge/>
          </w:tcPr>
          <w:p w14:paraId="3D284864" w14:textId="77777777" w:rsidR="003F04CF" w:rsidRDefault="003F04CF" w:rsidP="00784545">
            <w:pPr>
              <w:rPr>
                <w:rFonts w:cs="Times New Roman"/>
              </w:rPr>
            </w:pPr>
          </w:p>
        </w:tc>
        <w:tc>
          <w:tcPr>
            <w:tcW w:w="1985" w:type="dxa"/>
          </w:tcPr>
          <w:p w14:paraId="0B069B03" w14:textId="77777777" w:rsidR="003F04CF" w:rsidRPr="00784545" w:rsidRDefault="003F04CF" w:rsidP="00784545">
            <w:r w:rsidRPr="00784545">
              <w:t>Manajemen Organisasi</w:t>
            </w:r>
          </w:p>
          <w:p w14:paraId="4D6E013D" w14:textId="77777777" w:rsidR="003F04CF" w:rsidRDefault="003F04CF" w:rsidP="00784545"/>
        </w:tc>
        <w:tc>
          <w:tcPr>
            <w:tcW w:w="1752" w:type="dxa"/>
          </w:tcPr>
          <w:p w14:paraId="618EBB8D" w14:textId="77777777" w:rsidR="003F04CF" w:rsidRPr="00784545" w:rsidRDefault="003F04CF" w:rsidP="00784545">
            <w:r w:rsidRPr="00784545">
              <w:t>Manajemen Organisasi</w:t>
            </w:r>
          </w:p>
          <w:p w14:paraId="103263FE" w14:textId="77777777" w:rsidR="003F04CF" w:rsidRDefault="003F04CF" w:rsidP="00784545">
            <w:pPr>
              <w:rPr>
                <w:rFonts w:cs="Times New Roman"/>
              </w:rPr>
            </w:pPr>
          </w:p>
        </w:tc>
      </w:tr>
      <w:tr w:rsidR="003F04CF" w14:paraId="7E1942B7" w14:textId="77777777" w:rsidTr="003F04CF">
        <w:tc>
          <w:tcPr>
            <w:tcW w:w="1838" w:type="dxa"/>
            <w:vMerge/>
          </w:tcPr>
          <w:p w14:paraId="29D268DC" w14:textId="77777777" w:rsidR="003F04CF" w:rsidRDefault="003F04CF" w:rsidP="00784545">
            <w:pPr>
              <w:rPr>
                <w:rFonts w:cs="Times New Roman"/>
              </w:rPr>
            </w:pPr>
          </w:p>
        </w:tc>
        <w:tc>
          <w:tcPr>
            <w:tcW w:w="1985" w:type="dxa"/>
          </w:tcPr>
          <w:p w14:paraId="0F03FAAC" w14:textId="77777777" w:rsidR="003F04CF" w:rsidRPr="00784545" w:rsidRDefault="003F04CF" w:rsidP="00784545">
            <w:r w:rsidRPr="00784545">
              <w:t>Sumber Daya Manusia</w:t>
            </w:r>
          </w:p>
          <w:p w14:paraId="080D8097" w14:textId="77777777" w:rsidR="003F04CF" w:rsidRDefault="003F04CF" w:rsidP="00784545"/>
        </w:tc>
        <w:tc>
          <w:tcPr>
            <w:tcW w:w="1752" w:type="dxa"/>
          </w:tcPr>
          <w:p w14:paraId="02EB3568" w14:textId="77777777" w:rsidR="003F04CF" w:rsidRPr="00784545" w:rsidRDefault="003F04CF" w:rsidP="00784545">
            <w:r w:rsidRPr="00784545">
              <w:t>Sumber Daya Manusia</w:t>
            </w:r>
          </w:p>
          <w:p w14:paraId="090ACAF8" w14:textId="77777777" w:rsidR="003F04CF" w:rsidRDefault="003F04CF" w:rsidP="00784545">
            <w:pPr>
              <w:rPr>
                <w:rFonts w:cs="Times New Roman"/>
              </w:rPr>
            </w:pPr>
          </w:p>
        </w:tc>
      </w:tr>
      <w:tr w:rsidR="003F04CF" w14:paraId="6190BEBD" w14:textId="77777777" w:rsidTr="003F04CF">
        <w:tc>
          <w:tcPr>
            <w:tcW w:w="1838" w:type="dxa"/>
            <w:vMerge/>
          </w:tcPr>
          <w:p w14:paraId="111D2802" w14:textId="77777777" w:rsidR="003F04CF" w:rsidRDefault="003F04CF" w:rsidP="00784545">
            <w:pPr>
              <w:rPr>
                <w:rFonts w:cs="Times New Roman"/>
              </w:rPr>
            </w:pPr>
          </w:p>
        </w:tc>
        <w:tc>
          <w:tcPr>
            <w:tcW w:w="1985" w:type="dxa"/>
          </w:tcPr>
          <w:p w14:paraId="269497F0" w14:textId="2D47702B" w:rsidR="003F04CF" w:rsidRPr="00784545" w:rsidRDefault="003F04CF" w:rsidP="00784545">
            <w:r w:rsidRPr="00784545">
              <w:t>Organisasi</w:t>
            </w:r>
          </w:p>
        </w:tc>
        <w:tc>
          <w:tcPr>
            <w:tcW w:w="1752" w:type="dxa"/>
          </w:tcPr>
          <w:p w14:paraId="2D95A968" w14:textId="5AC243B4" w:rsidR="003F04CF" w:rsidRDefault="003F04CF" w:rsidP="00784545">
            <w:pPr>
              <w:rPr>
                <w:rFonts w:cs="Times New Roman"/>
              </w:rPr>
            </w:pPr>
            <w:r>
              <w:rPr>
                <w:rFonts w:cs="Times New Roman"/>
              </w:rPr>
              <w:t>Pembagian Tugas Kerja dan Karakteristik Pengguna</w:t>
            </w:r>
          </w:p>
        </w:tc>
      </w:tr>
      <w:tr w:rsidR="003F04CF" w14:paraId="67655511" w14:textId="77777777" w:rsidTr="003F04CF">
        <w:tc>
          <w:tcPr>
            <w:tcW w:w="1838" w:type="dxa"/>
            <w:vMerge/>
          </w:tcPr>
          <w:p w14:paraId="00CD0393" w14:textId="77777777" w:rsidR="003F04CF" w:rsidRDefault="003F04CF" w:rsidP="00784545">
            <w:pPr>
              <w:rPr>
                <w:rFonts w:cs="Times New Roman"/>
              </w:rPr>
            </w:pPr>
          </w:p>
        </w:tc>
        <w:tc>
          <w:tcPr>
            <w:tcW w:w="1985" w:type="dxa"/>
          </w:tcPr>
          <w:p w14:paraId="540EDE2A" w14:textId="650B2FD8" w:rsidR="003F04CF" w:rsidRPr="00784545" w:rsidRDefault="003F04CF" w:rsidP="00784545">
            <w:r w:rsidRPr="00784545">
              <w:t>Teknis</w:t>
            </w:r>
          </w:p>
        </w:tc>
        <w:tc>
          <w:tcPr>
            <w:tcW w:w="1752" w:type="dxa"/>
          </w:tcPr>
          <w:p w14:paraId="596DE133" w14:textId="32F55E4F" w:rsidR="003F04CF" w:rsidRDefault="003F04CF" w:rsidP="00784545">
            <w:pPr>
              <w:rPr>
                <w:rFonts w:cs="Times New Roman"/>
              </w:rPr>
            </w:pPr>
            <w:r>
              <w:rPr>
                <w:rFonts w:cs="Times New Roman"/>
              </w:rPr>
              <w:t>Sumber Daya Teknologi dan Pengembang atau Vendor</w:t>
            </w:r>
          </w:p>
        </w:tc>
      </w:tr>
      <w:tr w:rsidR="003F04CF" w14:paraId="2F188067" w14:textId="77777777" w:rsidTr="003F04CF">
        <w:tc>
          <w:tcPr>
            <w:tcW w:w="1838" w:type="dxa"/>
            <w:vMerge w:val="restart"/>
          </w:tcPr>
          <w:p w14:paraId="2601265E" w14:textId="14892070" w:rsidR="003F04CF" w:rsidRDefault="003F04CF" w:rsidP="00784545">
            <w:pPr>
              <w:rPr>
                <w:rFonts w:cs="Times New Roman"/>
              </w:rPr>
            </w:pPr>
            <w:r>
              <w:t xml:space="preserve">Kegagalan proyek IS/IT </w:t>
            </w:r>
            <w:r>
              <w:fldChar w:fldCharType="begin" w:fldLock="1"/>
            </w:r>
            <w:r>
              <w:instrText>ADDIN CSL_CITATION {"citationItems":[{"id":"ITEM-1","itemData":{"DOI":"10.1007/978-3-319-23000-9","ISBN":"978-3-319-22999-7","ISSN":"2192-4929","abstract":"This book examines the link between change and project management and how creating a closer alignment between these two methodologies can yield greater benefits and mitigate elements of failure of information systems (IS) projects. This study explores the underlying challenges and practicalities of closer integration of the two disciplines and asserts that such a successful change goes beyond the simple training of project managers in the practitioner context. Instead, it requires organizations to conceptualize the necessary challenges to realize the potential benefits of this recommended integrated approach. The integration of both project and change management has been advocated in existing research, but the challenges of moving from a current position of separate methodologies, different standards bodies and in some cases totally separate organizational structures, is a step change for many organizations. Change initiatives where good change management practices are implemented, can increase the probability of successful organizational change. The tasks of leading and sustaining change can be complex and often entail the interplay of multiple factors involving action by people at every level of the business. This book offers a guide that identifies the barriers and major challenges that may arise in the development of the closer integration of change and project management. With a better understanding of these issues, organizations can avoid such pitfalls when establishing their own integrated approach.","author":[{"dropping-particle":"","family":"Hughes","given":"D. Laurie","non-dropping-particle":"","parse-names":false,"suffix":""},{"dropping-particle":"","family":"Dwivedi","given":"Yogesh K.","non-dropping-particle":"","parse-names":false,"suffix":""},{"dropping-particle":"","family":"Simintiras","given":"Antonis C.","non-dropping-particle":"","parse-names":false,"suffix":""},{"dropping-particle":"","family":"Rana","given":"Nripendra P.","non-dropping-particle":"","parse-names":false,"suffix":""}],"id":"ITEM-1","issued":{"date-parts":[["2016"]]},"page":"1-89","title":"Success and Failure of IS/IT Projects - a State of the Art Analysis and Future Directions","type":"article-journal"},"uris":["http://www.mendeley.com/documents/?uuid=ab30a94f-d35b-49b0-8a9b-b06f967ea2b4"]}],"mendeley":{"formattedCitation":"[5]","plainTextFormattedCitation":"[5]","previouslyFormattedCitation":"[5]"},"properties":{"noteIndex":0},"schema":"https://github.com/citation-style-language/schema/raw/master/csl-citation.json"}</w:instrText>
            </w:r>
            <w:r>
              <w:fldChar w:fldCharType="separate"/>
            </w:r>
            <w:r w:rsidRPr="00784545">
              <w:rPr>
                <w:noProof/>
              </w:rPr>
              <w:t>[5]</w:t>
            </w:r>
            <w:r>
              <w:fldChar w:fldCharType="end"/>
            </w:r>
          </w:p>
        </w:tc>
        <w:tc>
          <w:tcPr>
            <w:tcW w:w="1985" w:type="dxa"/>
          </w:tcPr>
          <w:p w14:paraId="74997A28" w14:textId="77777777" w:rsidR="003F04CF" w:rsidRPr="00784545" w:rsidRDefault="003F04CF" w:rsidP="00784545">
            <w:r w:rsidRPr="00784545">
              <w:t>Manajemen Persyaratan Buruk</w:t>
            </w:r>
          </w:p>
          <w:p w14:paraId="1529AFAE" w14:textId="77777777" w:rsidR="003F04CF" w:rsidRDefault="003F04CF" w:rsidP="00784545"/>
        </w:tc>
        <w:tc>
          <w:tcPr>
            <w:tcW w:w="1752" w:type="dxa"/>
          </w:tcPr>
          <w:p w14:paraId="7B455D48" w14:textId="39F1D5EB" w:rsidR="003F04CF" w:rsidRDefault="003F04CF" w:rsidP="00784545">
            <w:pPr>
              <w:rPr>
                <w:rFonts w:cs="Times New Roman"/>
              </w:rPr>
            </w:pPr>
            <w:r>
              <w:rPr>
                <w:rFonts w:cs="Times New Roman"/>
              </w:rPr>
              <w:t>Manajemen Proyek</w:t>
            </w:r>
          </w:p>
        </w:tc>
      </w:tr>
      <w:tr w:rsidR="003F04CF" w14:paraId="4437A2A4" w14:textId="77777777" w:rsidTr="003F04CF">
        <w:tc>
          <w:tcPr>
            <w:tcW w:w="1838" w:type="dxa"/>
            <w:vMerge/>
          </w:tcPr>
          <w:p w14:paraId="4CBCD899" w14:textId="77777777" w:rsidR="003F04CF" w:rsidRDefault="003F04CF" w:rsidP="00784545"/>
        </w:tc>
        <w:tc>
          <w:tcPr>
            <w:tcW w:w="1985" w:type="dxa"/>
          </w:tcPr>
          <w:p w14:paraId="03CE3E14" w14:textId="23B755F2" w:rsidR="003F04CF" w:rsidRPr="00784545" w:rsidRDefault="003F04CF" w:rsidP="00784545">
            <w:r w:rsidRPr="00784545">
              <w:t>Manajemen Proyek dan Perencanaan Proyek yang Buruk</w:t>
            </w:r>
          </w:p>
        </w:tc>
        <w:tc>
          <w:tcPr>
            <w:tcW w:w="1752" w:type="dxa"/>
          </w:tcPr>
          <w:p w14:paraId="1A30263D" w14:textId="107D66F3" w:rsidR="003F04CF" w:rsidRDefault="003F04CF" w:rsidP="00784545">
            <w:pPr>
              <w:rPr>
                <w:rFonts w:cs="Times New Roman"/>
              </w:rPr>
            </w:pPr>
            <w:r>
              <w:rPr>
                <w:rFonts w:cs="Times New Roman"/>
              </w:rPr>
              <w:t>Manajemen Proyek</w:t>
            </w:r>
          </w:p>
        </w:tc>
      </w:tr>
      <w:tr w:rsidR="003F04CF" w14:paraId="4B19B3A0" w14:textId="77777777" w:rsidTr="003F04CF">
        <w:tc>
          <w:tcPr>
            <w:tcW w:w="1838" w:type="dxa"/>
            <w:vMerge/>
          </w:tcPr>
          <w:p w14:paraId="061AD2B2" w14:textId="77777777" w:rsidR="003F04CF" w:rsidRDefault="003F04CF" w:rsidP="00784545"/>
        </w:tc>
        <w:tc>
          <w:tcPr>
            <w:tcW w:w="1985" w:type="dxa"/>
          </w:tcPr>
          <w:p w14:paraId="13CBBD44" w14:textId="77777777" w:rsidR="003F04CF" w:rsidRPr="00784545" w:rsidRDefault="003F04CF" w:rsidP="00784545">
            <w:r w:rsidRPr="00784545">
              <w:t>Skala dan Kompleksitas Proyek</w:t>
            </w:r>
          </w:p>
          <w:p w14:paraId="4E11B0A8" w14:textId="77777777" w:rsidR="003F04CF" w:rsidRPr="00784545" w:rsidRDefault="003F04CF" w:rsidP="00784545"/>
        </w:tc>
        <w:tc>
          <w:tcPr>
            <w:tcW w:w="1752" w:type="dxa"/>
          </w:tcPr>
          <w:p w14:paraId="17B30D80" w14:textId="35E337E4" w:rsidR="003F04CF" w:rsidRDefault="003F04CF" w:rsidP="00784545">
            <w:pPr>
              <w:rPr>
                <w:rFonts w:cs="Times New Roman"/>
              </w:rPr>
            </w:pPr>
            <w:r>
              <w:rPr>
                <w:rFonts w:cs="Times New Roman"/>
              </w:rPr>
              <w:t>Manajemen Proyek</w:t>
            </w:r>
          </w:p>
        </w:tc>
      </w:tr>
      <w:tr w:rsidR="003F04CF" w14:paraId="7A1C73D0" w14:textId="77777777" w:rsidTr="003F04CF">
        <w:tc>
          <w:tcPr>
            <w:tcW w:w="1838" w:type="dxa"/>
            <w:vMerge/>
          </w:tcPr>
          <w:p w14:paraId="7900CCD9" w14:textId="77777777" w:rsidR="003F04CF" w:rsidRDefault="003F04CF" w:rsidP="00784545"/>
        </w:tc>
        <w:tc>
          <w:tcPr>
            <w:tcW w:w="1985" w:type="dxa"/>
          </w:tcPr>
          <w:p w14:paraId="3A220D1D" w14:textId="77777777" w:rsidR="003F04CF" w:rsidRPr="00784545" w:rsidRDefault="003F04CF" w:rsidP="00784545">
            <w:r w:rsidRPr="00784545">
              <w:t>Risiko Buruk dan Manajemen Anggaran</w:t>
            </w:r>
          </w:p>
          <w:p w14:paraId="2EBFAAA0" w14:textId="77777777" w:rsidR="003F04CF" w:rsidRPr="00784545" w:rsidRDefault="003F04CF" w:rsidP="00784545"/>
        </w:tc>
        <w:tc>
          <w:tcPr>
            <w:tcW w:w="1752" w:type="dxa"/>
          </w:tcPr>
          <w:p w14:paraId="0A019777" w14:textId="206783EE" w:rsidR="003F04CF" w:rsidRDefault="003F04CF" w:rsidP="00784545">
            <w:pPr>
              <w:rPr>
                <w:rFonts w:cs="Times New Roman"/>
              </w:rPr>
            </w:pPr>
            <w:r>
              <w:rPr>
                <w:rFonts w:cs="Times New Roman"/>
              </w:rPr>
              <w:t>Manajemen Proyek dan Keuangan</w:t>
            </w:r>
          </w:p>
        </w:tc>
      </w:tr>
      <w:tr w:rsidR="003F04CF" w14:paraId="50B0CB98" w14:textId="77777777" w:rsidTr="003F04CF">
        <w:tc>
          <w:tcPr>
            <w:tcW w:w="1838" w:type="dxa"/>
            <w:vMerge/>
          </w:tcPr>
          <w:p w14:paraId="7A257702" w14:textId="77777777" w:rsidR="003F04CF" w:rsidRDefault="003F04CF" w:rsidP="00784545"/>
        </w:tc>
        <w:tc>
          <w:tcPr>
            <w:tcW w:w="1985" w:type="dxa"/>
          </w:tcPr>
          <w:p w14:paraId="3B8BF769" w14:textId="77777777" w:rsidR="003F04CF" w:rsidRPr="00784545" w:rsidRDefault="003F04CF" w:rsidP="00784545">
            <w:r w:rsidRPr="00784545">
              <w:t>Kasus Bisnis yang Buruk dan Proses Evaluasi</w:t>
            </w:r>
          </w:p>
          <w:p w14:paraId="0A538CA7" w14:textId="77777777" w:rsidR="003F04CF" w:rsidRPr="00784545" w:rsidRDefault="003F04CF" w:rsidP="00784545"/>
        </w:tc>
        <w:tc>
          <w:tcPr>
            <w:tcW w:w="1752" w:type="dxa"/>
          </w:tcPr>
          <w:p w14:paraId="42479F23" w14:textId="3E3D10E3" w:rsidR="003F04CF" w:rsidRDefault="003F04CF" w:rsidP="00784545">
            <w:pPr>
              <w:rPr>
                <w:rFonts w:cs="Times New Roman"/>
              </w:rPr>
            </w:pPr>
            <w:r>
              <w:rPr>
                <w:rFonts w:cs="Times New Roman"/>
              </w:rPr>
              <w:t>Manajemen Proyek</w:t>
            </w:r>
          </w:p>
        </w:tc>
      </w:tr>
      <w:tr w:rsidR="003F04CF" w14:paraId="1053A797" w14:textId="77777777" w:rsidTr="003F04CF">
        <w:tc>
          <w:tcPr>
            <w:tcW w:w="1838" w:type="dxa"/>
            <w:vMerge/>
          </w:tcPr>
          <w:p w14:paraId="4D75ABC1" w14:textId="77777777" w:rsidR="003F04CF" w:rsidRDefault="003F04CF" w:rsidP="00784545">
            <w:pPr>
              <w:rPr>
                <w:rFonts w:cs="Times New Roman"/>
              </w:rPr>
            </w:pPr>
          </w:p>
        </w:tc>
        <w:tc>
          <w:tcPr>
            <w:tcW w:w="1985" w:type="dxa"/>
          </w:tcPr>
          <w:p w14:paraId="6AE1292A" w14:textId="77777777" w:rsidR="003F04CF" w:rsidRPr="00784545" w:rsidRDefault="003F04CF" w:rsidP="00784545">
            <w:r w:rsidRPr="00784545">
              <w:t>Struktur dan Dukungan Manajemen yang Tidak Memadai</w:t>
            </w:r>
          </w:p>
          <w:p w14:paraId="364AF8BC" w14:textId="77777777" w:rsidR="003F04CF" w:rsidRDefault="003F04CF" w:rsidP="00784545"/>
        </w:tc>
        <w:tc>
          <w:tcPr>
            <w:tcW w:w="1752" w:type="dxa"/>
          </w:tcPr>
          <w:p w14:paraId="7535142B" w14:textId="069DDFA0" w:rsidR="003F04CF" w:rsidRDefault="003F04CF" w:rsidP="00784545">
            <w:pPr>
              <w:rPr>
                <w:rFonts w:cs="Times New Roman"/>
              </w:rPr>
            </w:pPr>
            <w:r>
              <w:rPr>
                <w:rFonts w:cs="Times New Roman"/>
              </w:rPr>
              <w:t>Manajemen Proyek dan Manajemen Organisasi</w:t>
            </w:r>
          </w:p>
        </w:tc>
      </w:tr>
      <w:tr w:rsidR="003F04CF" w14:paraId="2461A662" w14:textId="77777777" w:rsidTr="003F04CF">
        <w:tc>
          <w:tcPr>
            <w:tcW w:w="1838" w:type="dxa"/>
            <w:vMerge w:val="restart"/>
          </w:tcPr>
          <w:p w14:paraId="4BE9F85B" w14:textId="77777777" w:rsidR="003F04CF" w:rsidRDefault="003F04CF" w:rsidP="00784545">
            <w:pPr>
              <w:rPr>
                <w:rFonts w:cs="Times New Roman"/>
              </w:rPr>
            </w:pPr>
          </w:p>
        </w:tc>
        <w:tc>
          <w:tcPr>
            <w:tcW w:w="1985" w:type="dxa"/>
          </w:tcPr>
          <w:p w14:paraId="7AD501D9" w14:textId="77777777" w:rsidR="003F04CF" w:rsidRPr="00784545" w:rsidRDefault="003F04CF" w:rsidP="00784545">
            <w:r w:rsidRPr="00784545">
              <w:t>Proses Postmortem Tidak Memadai</w:t>
            </w:r>
          </w:p>
          <w:p w14:paraId="69E99186" w14:textId="77777777" w:rsidR="003F04CF" w:rsidRDefault="003F04CF" w:rsidP="00784545"/>
        </w:tc>
        <w:tc>
          <w:tcPr>
            <w:tcW w:w="1752" w:type="dxa"/>
          </w:tcPr>
          <w:p w14:paraId="4080B30C" w14:textId="7198B8C4" w:rsidR="003F04CF" w:rsidRDefault="003F04CF" w:rsidP="00784545">
            <w:pPr>
              <w:rPr>
                <w:rFonts w:cs="Times New Roman"/>
              </w:rPr>
            </w:pPr>
            <w:r>
              <w:rPr>
                <w:rFonts w:cs="Times New Roman"/>
              </w:rPr>
              <w:t>Manajemen Proyek</w:t>
            </w:r>
          </w:p>
        </w:tc>
      </w:tr>
      <w:tr w:rsidR="003F04CF" w14:paraId="31C68ADA" w14:textId="77777777" w:rsidTr="003F04CF">
        <w:tc>
          <w:tcPr>
            <w:tcW w:w="1838" w:type="dxa"/>
            <w:vMerge/>
          </w:tcPr>
          <w:p w14:paraId="1D5726BB" w14:textId="77777777" w:rsidR="003F04CF" w:rsidRDefault="003F04CF" w:rsidP="00784545">
            <w:pPr>
              <w:rPr>
                <w:rFonts w:cs="Times New Roman"/>
              </w:rPr>
            </w:pPr>
          </w:p>
        </w:tc>
        <w:tc>
          <w:tcPr>
            <w:tcW w:w="1985" w:type="dxa"/>
          </w:tcPr>
          <w:p w14:paraId="0F1AC58B" w14:textId="77777777" w:rsidR="003F04CF" w:rsidRPr="00B1677A" w:rsidRDefault="003F04CF" w:rsidP="00B1677A">
            <w:r w:rsidRPr="00B1677A">
              <w:t>Manajemen Perubahan yang Buruk dan Resistensi Pengguna</w:t>
            </w:r>
          </w:p>
          <w:p w14:paraId="33758FF4" w14:textId="77777777" w:rsidR="003F04CF" w:rsidRPr="00784545" w:rsidRDefault="003F04CF" w:rsidP="00784545"/>
        </w:tc>
        <w:tc>
          <w:tcPr>
            <w:tcW w:w="1752" w:type="dxa"/>
          </w:tcPr>
          <w:p w14:paraId="40204A13" w14:textId="36B5AE65" w:rsidR="003F04CF" w:rsidRDefault="003F04CF" w:rsidP="00784545">
            <w:pPr>
              <w:rPr>
                <w:rFonts w:cs="Times New Roman"/>
              </w:rPr>
            </w:pPr>
            <w:r>
              <w:rPr>
                <w:rFonts w:cs="Times New Roman"/>
              </w:rPr>
              <w:t>Manajemen Organisasi dan Karakteristik Pegguna</w:t>
            </w:r>
          </w:p>
        </w:tc>
      </w:tr>
      <w:tr w:rsidR="003F04CF" w14:paraId="500BD924" w14:textId="77777777" w:rsidTr="003F04CF">
        <w:tc>
          <w:tcPr>
            <w:tcW w:w="1838" w:type="dxa"/>
            <w:vMerge/>
          </w:tcPr>
          <w:p w14:paraId="051D231D" w14:textId="77777777" w:rsidR="003F04CF" w:rsidRDefault="003F04CF" w:rsidP="00784545">
            <w:pPr>
              <w:rPr>
                <w:rFonts w:cs="Times New Roman"/>
              </w:rPr>
            </w:pPr>
          </w:p>
        </w:tc>
        <w:tc>
          <w:tcPr>
            <w:tcW w:w="1985" w:type="dxa"/>
          </w:tcPr>
          <w:p w14:paraId="4FB199AF" w14:textId="77777777" w:rsidR="003F04CF" w:rsidRPr="00B1677A" w:rsidRDefault="003F04CF" w:rsidP="00B1677A">
            <w:r w:rsidRPr="00B1677A">
              <w:t>Dukungan Eksekutif yang Buruk dan Sponsor Proyek</w:t>
            </w:r>
          </w:p>
          <w:p w14:paraId="49D8B141" w14:textId="77777777" w:rsidR="003F04CF" w:rsidRPr="00784545" w:rsidRDefault="003F04CF" w:rsidP="00784545"/>
        </w:tc>
        <w:tc>
          <w:tcPr>
            <w:tcW w:w="1752" w:type="dxa"/>
          </w:tcPr>
          <w:p w14:paraId="1914DA6A" w14:textId="55A5075D" w:rsidR="003F04CF" w:rsidRDefault="003F04CF" w:rsidP="00784545">
            <w:pPr>
              <w:rPr>
                <w:rFonts w:cs="Times New Roman"/>
              </w:rPr>
            </w:pPr>
            <w:r>
              <w:rPr>
                <w:rFonts w:cs="Times New Roman"/>
              </w:rPr>
              <w:t>Manajemen Organisasi dan Keuangan</w:t>
            </w:r>
          </w:p>
        </w:tc>
      </w:tr>
      <w:tr w:rsidR="003F04CF" w14:paraId="07246C29" w14:textId="77777777" w:rsidTr="003F04CF">
        <w:tc>
          <w:tcPr>
            <w:tcW w:w="1838" w:type="dxa"/>
            <w:vMerge/>
          </w:tcPr>
          <w:p w14:paraId="124B136A" w14:textId="77777777" w:rsidR="003F04CF" w:rsidRDefault="003F04CF" w:rsidP="00784545">
            <w:pPr>
              <w:rPr>
                <w:rFonts w:cs="Times New Roman"/>
              </w:rPr>
            </w:pPr>
          </w:p>
        </w:tc>
        <w:tc>
          <w:tcPr>
            <w:tcW w:w="1985" w:type="dxa"/>
          </w:tcPr>
          <w:p w14:paraId="736F2C1E" w14:textId="77777777" w:rsidR="003F04CF" w:rsidRPr="00B1677A" w:rsidRDefault="003F04CF" w:rsidP="00B1677A">
            <w:r w:rsidRPr="00B1677A">
              <w:t>Hubungan Kontraktor dan Pemangku Kepentingan yang Buruk</w:t>
            </w:r>
          </w:p>
          <w:p w14:paraId="65347B4C" w14:textId="77777777" w:rsidR="003F04CF" w:rsidRPr="00784545" w:rsidRDefault="003F04CF" w:rsidP="00784545"/>
        </w:tc>
        <w:tc>
          <w:tcPr>
            <w:tcW w:w="1752" w:type="dxa"/>
          </w:tcPr>
          <w:p w14:paraId="296AF421" w14:textId="66A3AAE6" w:rsidR="003F04CF" w:rsidRDefault="003F04CF" w:rsidP="00784545">
            <w:pPr>
              <w:rPr>
                <w:rFonts w:cs="Times New Roman"/>
              </w:rPr>
            </w:pPr>
            <w:r>
              <w:rPr>
                <w:rFonts w:cs="Times New Roman"/>
              </w:rPr>
              <w:t>Manajemen Organisasi dan Pengembang atau Developer</w:t>
            </w:r>
          </w:p>
        </w:tc>
      </w:tr>
      <w:tr w:rsidR="003F04CF" w14:paraId="7D924D5D" w14:textId="77777777" w:rsidTr="003F04CF">
        <w:tc>
          <w:tcPr>
            <w:tcW w:w="1838" w:type="dxa"/>
            <w:vMerge/>
          </w:tcPr>
          <w:p w14:paraId="7E632136" w14:textId="77777777" w:rsidR="003F04CF" w:rsidRDefault="003F04CF" w:rsidP="00784545">
            <w:pPr>
              <w:rPr>
                <w:rFonts w:cs="Times New Roman"/>
              </w:rPr>
            </w:pPr>
          </w:p>
        </w:tc>
        <w:tc>
          <w:tcPr>
            <w:tcW w:w="1985" w:type="dxa"/>
          </w:tcPr>
          <w:p w14:paraId="50DA4B31" w14:textId="77777777" w:rsidR="003F04CF" w:rsidRPr="00B1677A" w:rsidRDefault="003F04CF" w:rsidP="00B1677A">
            <w:r w:rsidRPr="00B1677A">
              <w:t xml:space="preserve">Kurangnya Komitmen Staf, Kinerja, Motivasi, </w:t>
            </w:r>
            <w:r w:rsidRPr="00B1677A">
              <w:lastRenderedPageBreak/>
              <w:t>dan Masalah Turnover</w:t>
            </w:r>
          </w:p>
          <w:p w14:paraId="3BFE0071" w14:textId="77777777" w:rsidR="003F04CF" w:rsidRPr="00784545" w:rsidRDefault="003F04CF" w:rsidP="00784545"/>
        </w:tc>
        <w:tc>
          <w:tcPr>
            <w:tcW w:w="1752" w:type="dxa"/>
          </w:tcPr>
          <w:p w14:paraId="1A63B137" w14:textId="0DD1CADF" w:rsidR="003F04CF" w:rsidRDefault="003F04CF" w:rsidP="00784545">
            <w:pPr>
              <w:rPr>
                <w:rFonts w:cs="Times New Roman"/>
              </w:rPr>
            </w:pPr>
            <w:r>
              <w:rPr>
                <w:rFonts w:cs="Times New Roman"/>
              </w:rPr>
              <w:lastRenderedPageBreak/>
              <w:t xml:space="preserve">Sumber Daya Manusia dan </w:t>
            </w:r>
            <w:r>
              <w:rPr>
                <w:rFonts w:cs="Times New Roman"/>
              </w:rPr>
              <w:lastRenderedPageBreak/>
              <w:t>Karakteristik Pengguna</w:t>
            </w:r>
          </w:p>
        </w:tc>
      </w:tr>
      <w:tr w:rsidR="00B1677A" w14:paraId="4D51FEF8" w14:textId="77777777" w:rsidTr="003F04CF">
        <w:tc>
          <w:tcPr>
            <w:tcW w:w="1838" w:type="dxa"/>
          </w:tcPr>
          <w:p w14:paraId="71FE0DE9" w14:textId="176D5833" w:rsidR="00B1677A" w:rsidRDefault="00B1677A" w:rsidP="00784545">
            <w:pPr>
              <w:rPr>
                <w:rFonts w:cs="Times New Roman"/>
              </w:rPr>
            </w:pPr>
            <w:r>
              <w:rPr>
                <w:rFonts w:cs="Times New Roman"/>
              </w:rPr>
              <w:lastRenderedPageBreak/>
              <w:t>K</w:t>
            </w:r>
            <w:r w:rsidRPr="00B1677A">
              <w:rPr>
                <w:rFonts w:cs="Times New Roman"/>
              </w:rPr>
              <w:t>esuksesan implementasi ERP</w:t>
            </w:r>
            <w:r>
              <w:rPr>
                <w:rFonts w:cs="Times New Roman"/>
              </w:rPr>
              <w:t xml:space="preserve"> </w:t>
            </w:r>
            <w:r>
              <w:rPr>
                <w:rFonts w:cs="Times New Roman"/>
              </w:rPr>
              <w:fldChar w:fldCharType="begin" w:fldLock="1"/>
            </w:r>
            <w:r w:rsidR="00BB55E6">
              <w:rPr>
                <w:rFonts w:cs="Times New Roman"/>
              </w:rPr>
              <w:instrText>ADDIN CSL_CITATION {"citationItems":[{"id":"ITEM-1","itemData":{"DOI":"10.1504/ijiem.2006.008866","ISSN":"1476-1300","abstract":"This paper presents two cases of Enterprise Resource Planning (ERP) implementation in two middle-eastern companies. The objective of this case-based research is to investigate qualitatively the ERP implementation process, with a focus on the critical factors that contribute to its success. The ERP Critical Success Factor (CSF) model for medium-sized organisations in developing countries is explained and assessed. The discovery from the field study of the companies is analysed in the context of the literature and sample secondary cases. This analysis is expected to provide valuable guidelines and directions for organisations undertaking or planning similar initiatives.","author":[{"dropping-particle":"","family":"Al-Mashari","given":"Majed","non-dropping-particle":"","parse-names":false,"suffix":""},{"dropping-particle":"","family":"Ghani","given":"Shehzad K.","non-dropping-particle":"","parse-names":false,"suffix":""},{"dropping-particle":"","family":"Al-Rashid","given":"Waiel","non-dropping-particle":"","parse-names":false,"suffix":""}],"container-title":"International Journal of Internet and Enterprise Management","id":"ITEM-1","issue":"1","issued":{"date-parts":[["2006"]]},"page":"68","title":"A study of the Critical Success Factors of ERP implementation in developing countries","type":"article-journal","volume":"4"},"uris":["http://www.mendeley.com/documents/?uuid=90efb8fa-0356-4d03-8f11-8c4603c46ad8"]}],"mendeley":{"formattedCitation":"[8]","plainTextFormattedCitation":"[8]","previouslyFormattedCitation":"[8]"},"properties":{"noteIndex":0},"schema":"https://github.com/citation-style-language/schema/raw/master/csl-citation.json"}</w:instrText>
            </w:r>
            <w:r>
              <w:rPr>
                <w:rFonts w:cs="Times New Roman"/>
              </w:rPr>
              <w:fldChar w:fldCharType="separate"/>
            </w:r>
            <w:r w:rsidRPr="00B1677A">
              <w:rPr>
                <w:rFonts w:cs="Times New Roman"/>
                <w:noProof/>
              </w:rPr>
              <w:t>[8]</w:t>
            </w:r>
            <w:r>
              <w:rPr>
                <w:rFonts w:cs="Times New Roman"/>
              </w:rPr>
              <w:fldChar w:fldCharType="end"/>
            </w:r>
          </w:p>
        </w:tc>
        <w:tc>
          <w:tcPr>
            <w:tcW w:w="1985" w:type="dxa"/>
          </w:tcPr>
          <w:p w14:paraId="3A68A6B2" w14:textId="3369FF29" w:rsidR="00B1677A" w:rsidRPr="00784545" w:rsidRDefault="00B1677A" w:rsidP="00784545">
            <w:r>
              <w:t>Kerjasama tim dan komposisi anggota proyek dalam tim</w:t>
            </w:r>
          </w:p>
        </w:tc>
        <w:tc>
          <w:tcPr>
            <w:tcW w:w="1752" w:type="dxa"/>
          </w:tcPr>
          <w:p w14:paraId="5BCFC8AA" w14:textId="37F407E6" w:rsidR="00B1677A" w:rsidRDefault="00B1677A" w:rsidP="00784545">
            <w:pPr>
              <w:rPr>
                <w:rFonts w:cs="Times New Roman"/>
              </w:rPr>
            </w:pPr>
            <w:r>
              <w:rPr>
                <w:rFonts w:cs="Times New Roman"/>
              </w:rPr>
              <w:t>Pembagian Tugas Kerja dan Sumber Daya Manusia</w:t>
            </w:r>
          </w:p>
        </w:tc>
      </w:tr>
      <w:tr w:rsidR="003F04CF" w14:paraId="4F93F263" w14:textId="77777777" w:rsidTr="003F04CF">
        <w:tc>
          <w:tcPr>
            <w:tcW w:w="1838" w:type="dxa"/>
            <w:vMerge w:val="restart"/>
          </w:tcPr>
          <w:p w14:paraId="60A0C5FD" w14:textId="77777777" w:rsidR="003F04CF" w:rsidRDefault="003F04CF" w:rsidP="00784545">
            <w:pPr>
              <w:rPr>
                <w:rFonts w:cs="Times New Roman"/>
              </w:rPr>
            </w:pPr>
          </w:p>
        </w:tc>
        <w:tc>
          <w:tcPr>
            <w:tcW w:w="1985" w:type="dxa"/>
          </w:tcPr>
          <w:p w14:paraId="12D8543A" w14:textId="413BE3CC" w:rsidR="003F04CF" w:rsidRPr="00784545" w:rsidRDefault="003F04CF" w:rsidP="00784545">
            <w:r>
              <w:t>Dukungan manajemen puncak</w:t>
            </w:r>
          </w:p>
        </w:tc>
        <w:tc>
          <w:tcPr>
            <w:tcW w:w="1752" w:type="dxa"/>
          </w:tcPr>
          <w:p w14:paraId="1023FC55" w14:textId="0DB966A1" w:rsidR="003F04CF" w:rsidRDefault="003F04CF" w:rsidP="00784545">
            <w:pPr>
              <w:rPr>
                <w:rFonts w:cs="Times New Roman"/>
              </w:rPr>
            </w:pPr>
            <w:r>
              <w:rPr>
                <w:rFonts w:cs="Times New Roman"/>
              </w:rPr>
              <w:t>Manajemen Organisasi</w:t>
            </w:r>
          </w:p>
        </w:tc>
      </w:tr>
      <w:tr w:rsidR="003F04CF" w14:paraId="715BA6D1" w14:textId="77777777" w:rsidTr="003F04CF">
        <w:tc>
          <w:tcPr>
            <w:tcW w:w="1838" w:type="dxa"/>
            <w:vMerge/>
          </w:tcPr>
          <w:p w14:paraId="00B245CE" w14:textId="77777777" w:rsidR="003F04CF" w:rsidRDefault="003F04CF" w:rsidP="00784545">
            <w:pPr>
              <w:rPr>
                <w:rFonts w:cs="Times New Roman"/>
              </w:rPr>
            </w:pPr>
          </w:p>
        </w:tc>
        <w:tc>
          <w:tcPr>
            <w:tcW w:w="1985" w:type="dxa"/>
          </w:tcPr>
          <w:p w14:paraId="522C9EBE" w14:textId="4FC0587E" w:rsidR="003F04CF" w:rsidRPr="00784545" w:rsidRDefault="003F04CF" w:rsidP="00784545">
            <w:r>
              <w:t>Rencana bisnis dan visi</w:t>
            </w:r>
          </w:p>
        </w:tc>
        <w:tc>
          <w:tcPr>
            <w:tcW w:w="1752" w:type="dxa"/>
          </w:tcPr>
          <w:p w14:paraId="1C5C4CF6" w14:textId="77777777" w:rsidR="003F04CF" w:rsidRDefault="003F04CF" w:rsidP="00784545">
            <w:pPr>
              <w:rPr>
                <w:rFonts w:cs="Times New Roman"/>
              </w:rPr>
            </w:pPr>
            <w:r>
              <w:rPr>
                <w:rFonts w:cs="Times New Roman"/>
              </w:rPr>
              <w:t>Manajemen Organisasi</w:t>
            </w:r>
          </w:p>
          <w:p w14:paraId="14D2ADA1" w14:textId="1C845923" w:rsidR="003F04CF" w:rsidRDefault="003F04CF" w:rsidP="00784545">
            <w:pPr>
              <w:rPr>
                <w:rFonts w:cs="Times New Roman"/>
              </w:rPr>
            </w:pPr>
          </w:p>
        </w:tc>
      </w:tr>
      <w:tr w:rsidR="003F04CF" w14:paraId="0C0317D6" w14:textId="77777777" w:rsidTr="003F04CF">
        <w:tc>
          <w:tcPr>
            <w:tcW w:w="1838" w:type="dxa"/>
            <w:vMerge/>
          </w:tcPr>
          <w:p w14:paraId="5A8B4A75" w14:textId="77777777" w:rsidR="003F04CF" w:rsidRDefault="003F04CF" w:rsidP="00784545">
            <w:pPr>
              <w:rPr>
                <w:rFonts w:cs="Times New Roman"/>
              </w:rPr>
            </w:pPr>
          </w:p>
        </w:tc>
        <w:tc>
          <w:tcPr>
            <w:tcW w:w="1985" w:type="dxa"/>
          </w:tcPr>
          <w:p w14:paraId="2CB44CA9" w14:textId="64FC295D" w:rsidR="003F04CF" w:rsidRPr="00784545" w:rsidRDefault="003F04CF" w:rsidP="00784545">
            <w:r>
              <w:t>Komunikasi yang efektif antar semua pihak dalam proyek untuk mengurangi kebingungan dan kekacauan</w:t>
            </w:r>
          </w:p>
        </w:tc>
        <w:tc>
          <w:tcPr>
            <w:tcW w:w="1752" w:type="dxa"/>
          </w:tcPr>
          <w:p w14:paraId="1BEDC74A" w14:textId="7C419F29" w:rsidR="003F04CF" w:rsidRDefault="003F04CF" w:rsidP="00784545">
            <w:pPr>
              <w:rPr>
                <w:rFonts w:cs="Times New Roman"/>
              </w:rPr>
            </w:pPr>
            <w:r>
              <w:rPr>
                <w:rFonts w:cs="Times New Roman"/>
              </w:rPr>
              <w:t>Manajemen Organisasi dan Pembagian Tugas Kerja</w:t>
            </w:r>
          </w:p>
        </w:tc>
      </w:tr>
      <w:tr w:rsidR="003F04CF" w14:paraId="32532C2E" w14:textId="77777777" w:rsidTr="003F04CF">
        <w:tc>
          <w:tcPr>
            <w:tcW w:w="1838" w:type="dxa"/>
            <w:vMerge/>
          </w:tcPr>
          <w:p w14:paraId="6B2DDE24" w14:textId="77777777" w:rsidR="003F04CF" w:rsidRDefault="003F04CF" w:rsidP="00784545">
            <w:pPr>
              <w:rPr>
                <w:rFonts w:cs="Times New Roman"/>
              </w:rPr>
            </w:pPr>
          </w:p>
        </w:tc>
        <w:tc>
          <w:tcPr>
            <w:tcW w:w="1985" w:type="dxa"/>
          </w:tcPr>
          <w:p w14:paraId="59AFEBBC" w14:textId="35D8E6DB" w:rsidR="003F04CF" w:rsidRPr="00784545" w:rsidRDefault="003F04CF" w:rsidP="00784545">
            <w:r>
              <w:t>Manajemen proyek untuk menjaga proyek tetap pada jadwal yang sudah ditentukan terkait tenggat waktu, biaya, dan waktu pengerjaan proyek</w:t>
            </w:r>
          </w:p>
        </w:tc>
        <w:tc>
          <w:tcPr>
            <w:tcW w:w="1752" w:type="dxa"/>
          </w:tcPr>
          <w:p w14:paraId="4CF3716C" w14:textId="5E0E9FB0" w:rsidR="003F04CF" w:rsidRDefault="003F04CF" w:rsidP="00784545">
            <w:pPr>
              <w:rPr>
                <w:rFonts w:cs="Times New Roman"/>
              </w:rPr>
            </w:pPr>
            <w:r>
              <w:rPr>
                <w:rFonts w:cs="Times New Roman"/>
              </w:rPr>
              <w:t>Manajemen Proyek</w:t>
            </w:r>
          </w:p>
        </w:tc>
      </w:tr>
      <w:tr w:rsidR="003F04CF" w14:paraId="43E5FF65" w14:textId="77777777" w:rsidTr="003F04CF">
        <w:tc>
          <w:tcPr>
            <w:tcW w:w="1838" w:type="dxa"/>
            <w:vMerge/>
          </w:tcPr>
          <w:p w14:paraId="231696EA" w14:textId="77777777" w:rsidR="003F04CF" w:rsidRDefault="003F04CF" w:rsidP="00784545">
            <w:pPr>
              <w:rPr>
                <w:rFonts w:cs="Times New Roman"/>
              </w:rPr>
            </w:pPr>
          </w:p>
        </w:tc>
        <w:tc>
          <w:tcPr>
            <w:tcW w:w="1985" w:type="dxa"/>
          </w:tcPr>
          <w:p w14:paraId="34A84E06" w14:textId="096A2B84" w:rsidR="003F04CF" w:rsidRPr="00784545" w:rsidRDefault="003F04CF" w:rsidP="00784545">
            <w:r>
              <w:t xml:space="preserve">Bisnis yang tepat dan sistem warisan, jika ada </w:t>
            </w:r>
            <w:r>
              <w:lastRenderedPageBreak/>
              <w:t>dapat membantu dalam memetakan proses baru dan rekayasa ulang sistem</w:t>
            </w:r>
          </w:p>
        </w:tc>
        <w:tc>
          <w:tcPr>
            <w:tcW w:w="1752" w:type="dxa"/>
          </w:tcPr>
          <w:p w14:paraId="37C60CCE" w14:textId="7B452A96" w:rsidR="003F04CF" w:rsidRDefault="003F04CF" w:rsidP="00784545">
            <w:pPr>
              <w:rPr>
                <w:rFonts w:cs="Times New Roman"/>
              </w:rPr>
            </w:pPr>
            <w:r>
              <w:rPr>
                <w:rFonts w:cs="Times New Roman"/>
              </w:rPr>
              <w:lastRenderedPageBreak/>
              <w:t>Kemampuan Sistem</w:t>
            </w:r>
          </w:p>
        </w:tc>
      </w:tr>
      <w:tr w:rsidR="003F04CF" w14:paraId="5E47BF14" w14:textId="77777777" w:rsidTr="003F04CF">
        <w:tc>
          <w:tcPr>
            <w:tcW w:w="1838" w:type="dxa"/>
            <w:vMerge/>
          </w:tcPr>
          <w:p w14:paraId="2AA3D5A9" w14:textId="77777777" w:rsidR="003F04CF" w:rsidRDefault="003F04CF" w:rsidP="00784545">
            <w:pPr>
              <w:rPr>
                <w:rFonts w:cs="Times New Roman"/>
              </w:rPr>
            </w:pPr>
          </w:p>
        </w:tc>
        <w:tc>
          <w:tcPr>
            <w:tcW w:w="1985" w:type="dxa"/>
          </w:tcPr>
          <w:p w14:paraId="6A48762E" w14:textId="3F75C363" w:rsidR="003F04CF" w:rsidRPr="00784545" w:rsidRDefault="003F04CF" w:rsidP="00784545">
            <w:r>
              <w:t>Pengembangan perangkat lunak, pengujian, dan pemecahan masalah</w:t>
            </w:r>
          </w:p>
        </w:tc>
        <w:tc>
          <w:tcPr>
            <w:tcW w:w="1752" w:type="dxa"/>
          </w:tcPr>
          <w:p w14:paraId="78EAAEFB" w14:textId="5545B115" w:rsidR="003F04CF" w:rsidRDefault="003F04CF" w:rsidP="00784545">
            <w:pPr>
              <w:rPr>
                <w:rFonts w:cs="Times New Roman"/>
              </w:rPr>
            </w:pPr>
            <w:r>
              <w:rPr>
                <w:rFonts w:cs="Times New Roman"/>
              </w:rPr>
              <w:t>Manajemen Proyek</w:t>
            </w:r>
          </w:p>
        </w:tc>
      </w:tr>
      <w:tr w:rsidR="003F04CF" w14:paraId="22340863" w14:textId="77777777" w:rsidTr="003F04CF">
        <w:tc>
          <w:tcPr>
            <w:tcW w:w="1838" w:type="dxa"/>
            <w:vMerge/>
          </w:tcPr>
          <w:p w14:paraId="59E06696" w14:textId="77777777" w:rsidR="003F04CF" w:rsidRDefault="003F04CF" w:rsidP="00784545">
            <w:pPr>
              <w:rPr>
                <w:rFonts w:cs="Times New Roman"/>
              </w:rPr>
            </w:pPr>
          </w:p>
        </w:tc>
        <w:tc>
          <w:tcPr>
            <w:tcW w:w="1985" w:type="dxa"/>
          </w:tcPr>
          <w:p w14:paraId="10CC7032" w14:textId="3B61A0D6" w:rsidR="003F04CF" w:rsidRPr="00784545" w:rsidRDefault="003F04CF" w:rsidP="00784545">
            <w:r>
              <w:t>Pengambilan keputusan yang efektif</w:t>
            </w:r>
          </w:p>
        </w:tc>
        <w:tc>
          <w:tcPr>
            <w:tcW w:w="1752" w:type="dxa"/>
          </w:tcPr>
          <w:p w14:paraId="0DF8F0A1" w14:textId="7F78019A" w:rsidR="003F04CF" w:rsidRDefault="003F04CF" w:rsidP="00784545">
            <w:pPr>
              <w:rPr>
                <w:rFonts w:cs="Times New Roman"/>
              </w:rPr>
            </w:pPr>
            <w:r>
              <w:rPr>
                <w:rFonts w:cs="Times New Roman"/>
              </w:rPr>
              <w:t>Manajemen Proyek dan Manajemen Organisasi</w:t>
            </w:r>
          </w:p>
        </w:tc>
      </w:tr>
      <w:tr w:rsidR="003F04CF" w14:paraId="53C3CB1F" w14:textId="77777777" w:rsidTr="003F04CF">
        <w:tc>
          <w:tcPr>
            <w:tcW w:w="1838" w:type="dxa"/>
            <w:vMerge/>
          </w:tcPr>
          <w:p w14:paraId="39797196" w14:textId="77777777" w:rsidR="003F04CF" w:rsidRDefault="003F04CF" w:rsidP="00784545">
            <w:pPr>
              <w:rPr>
                <w:rFonts w:cs="Times New Roman"/>
              </w:rPr>
            </w:pPr>
          </w:p>
        </w:tc>
        <w:tc>
          <w:tcPr>
            <w:tcW w:w="1985" w:type="dxa"/>
          </w:tcPr>
          <w:p w14:paraId="0307513A" w14:textId="45132008" w:rsidR="003F04CF" w:rsidRPr="00784545" w:rsidRDefault="003F04CF" w:rsidP="00784545">
            <w:r>
              <w:t>Pelatihan yang efektif</w:t>
            </w:r>
          </w:p>
        </w:tc>
        <w:tc>
          <w:tcPr>
            <w:tcW w:w="1752" w:type="dxa"/>
          </w:tcPr>
          <w:p w14:paraId="4AC3C75B" w14:textId="5BEFA124" w:rsidR="003F04CF" w:rsidRDefault="003F04CF" w:rsidP="00784545">
            <w:pPr>
              <w:rPr>
                <w:rFonts w:cs="Times New Roman"/>
              </w:rPr>
            </w:pPr>
            <w:r>
              <w:rPr>
                <w:rFonts w:cs="Times New Roman"/>
              </w:rPr>
              <w:t>Peningkatan Kemampuan dan Keterampilan</w:t>
            </w:r>
          </w:p>
        </w:tc>
      </w:tr>
      <w:tr w:rsidR="003F04CF" w14:paraId="68C61FC5" w14:textId="77777777" w:rsidTr="003F04CF">
        <w:tc>
          <w:tcPr>
            <w:tcW w:w="1838" w:type="dxa"/>
            <w:vMerge/>
          </w:tcPr>
          <w:p w14:paraId="18D3162A" w14:textId="77777777" w:rsidR="003F04CF" w:rsidRDefault="003F04CF" w:rsidP="00784545">
            <w:pPr>
              <w:rPr>
                <w:rFonts w:cs="Times New Roman"/>
              </w:rPr>
            </w:pPr>
          </w:p>
        </w:tc>
        <w:tc>
          <w:tcPr>
            <w:tcW w:w="1985" w:type="dxa"/>
          </w:tcPr>
          <w:p w14:paraId="75060F17" w14:textId="6A735754" w:rsidR="003F04CF" w:rsidRDefault="003F04CF" w:rsidP="00784545">
            <w:r>
              <w:t>Pelajaran yang dipelajari</w:t>
            </w:r>
          </w:p>
        </w:tc>
        <w:tc>
          <w:tcPr>
            <w:tcW w:w="1752" w:type="dxa"/>
          </w:tcPr>
          <w:p w14:paraId="047DCA4A" w14:textId="1EB64835" w:rsidR="003F04CF" w:rsidRDefault="003F04CF" w:rsidP="00784545">
            <w:pPr>
              <w:rPr>
                <w:rFonts w:cs="Times New Roman"/>
              </w:rPr>
            </w:pPr>
            <w:r>
              <w:rPr>
                <w:rFonts w:cs="Times New Roman"/>
              </w:rPr>
              <w:t>Peningkatan Kemampuan dan Keterampilan</w:t>
            </w:r>
          </w:p>
        </w:tc>
      </w:tr>
    </w:tbl>
    <w:p w14:paraId="61CD1DDE" w14:textId="77777777" w:rsidR="006D1E04" w:rsidRDefault="006D1E04" w:rsidP="00352A88">
      <w:pPr>
        <w:rPr>
          <w:rFonts w:cs="Times New Roman"/>
          <w:lang w:val="en-US"/>
        </w:rPr>
      </w:pPr>
    </w:p>
    <w:p w14:paraId="4367248B" w14:textId="45E00230" w:rsidR="00800106" w:rsidRDefault="003F04CF" w:rsidP="00352A88">
      <w:pPr>
        <w:rPr>
          <w:rFonts w:cs="Times New Roman"/>
          <w:lang w:val="en-US"/>
        </w:rPr>
      </w:pPr>
      <w:r>
        <w:rPr>
          <w:rFonts w:cs="Times New Roman"/>
          <w:lang w:val="en-US"/>
        </w:rPr>
        <w:t xml:space="preserve">Sehingga dari Tabel 4.3 diatas peneliti dapat memastikan bahwa faktor </w:t>
      </w:r>
      <w:r w:rsidR="00C73E92">
        <w:rPr>
          <w:rFonts w:cs="Times New Roman"/>
          <w:lang w:val="en-US"/>
        </w:rPr>
        <w:t xml:space="preserve">pendorong </w:t>
      </w:r>
      <w:r>
        <w:rPr>
          <w:rFonts w:cs="Times New Roman"/>
          <w:lang w:val="en-US"/>
        </w:rPr>
        <w:t>yang</w:t>
      </w:r>
      <w:r w:rsidR="00C73E92">
        <w:rPr>
          <w:rFonts w:cs="Times New Roman"/>
          <w:lang w:val="en-US"/>
        </w:rPr>
        <w:t xml:space="preserve"> </w:t>
      </w:r>
      <w:r w:rsidR="00F5529F">
        <w:rPr>
          <w:rFonts w:cs="Times New Roman"/>
          <w:lang w:val="en-US"/>
        </w:rPr>
        <w:t xml:space="preserve">berpengaruh </w:t>
      </w:r>
      <w:r w:rsidR="00DC386B">
        <w:rPr>
          <w:rFonts w:cs="Times New Roman"/>
          <w:lang w:val="en-US"/>
        </w:rPr>
        <w:t>dalam</w:t>
      </w:r>
      <w:r w:rsidR="00F5529F">
        <w:rPr>
          <w:rFonts w:cs="Times New Roman"/>
          <w:lang w:val="en-US"/>
        </w:rPr>
        <w:t xml:space="preserve"> mendukung </w:t>
      </w:r>
      <w:r w:rsidR="00534806">
        <w:rPr>
          <w:rFonts w:cs="Times New Roman"/>
          <w:lang w:val="en-US"/>
        </w:rPr>
        <w:t xml:space="preserve">keberhasilan </w:t>
      </w:r>
      <w:r>
        <w:rPr>
          <w:rFonts w:cs="Times New Roman"/>
          <w:lang w:val="en-US"/>
        </w:rPr>
        <w:t>implementasi sistem informasi dibeberapa negara pada penelitian sebelumnya yang telah dilakukan pengelompokan dan pengkategorisasian telah tercover semua s</w:t>
      </w:r>
      <w:r w:rsidR="0079585C" w:rsidRPr="008A10EE">
        <w:rPr>
          <w:rFonts w:cs="Times New Roman"/>
          <w:lang w:val="en-US"/>
        </w:rPr>
        <w:t xml:space="preserve">eperti yang terlihat pada </w:t>
      </w:r>
      <w:r w:rsidR="000A3401" w:rsidRPr="008A10EE">
        <w:rPr>
          <w:rFonts w:cs="Times New Roman"/>
          <w:lang w:val="en-US"/>
        </w:rPr>
        <w:t>Tabel</w:t>
      </w:r>
      <w:r w:rsidR="0079585C" w:rsidRPr="008A10EE">
        <w:rPr>
          <w:rFonts w:cs="Times New Roman"/>
          <w:lang w:val="en-US"/>
        </w:rPr>
        <w:t xml:space="preserve"> 4.</w:t>
      </w:r>
      <w:r w:rsidR="006D1E04">
        <w:rPr>
          <w:rFonts w:cs="Times New Roman"/>
          <w:lang w:val="en-US"/>
        </w:rPr>
        <w:t>4</w:t>
      </w:r>
      <w:r w:rsidR="00C73E92">
        <w:rPr>
          <w:rFonts w:cs="Times New Roman"/>
          <w:lang w:val="en-US"/>
        </w:rPr>
        <w:t xml:space="preserve">. Pengkategorisasian </w:t>
      </w:r>
      <w:r w:rsidR="0079585C" w:rsidRPr="008A10EE">
        <w:rPr>
          <w:rFonts w:cs="Times New Roman"/>
          <w:lang w:val="en-US"/>
        </w:rPr>
        <w:t xml:space="preserve">dilakukan berdasarkan kedekatan </w:t>
      </w:r>
      <w:r w:rsidR="00885B89">
        <w:rPr>
          <w:rFonts w:cs="Times New Roman"/>
          <w:lang w:val="en-US"/>
        </w:rPr>
        <w:t xml:space="preserve">makna </w:t>
      </w:r>
      <w:r w:rsidR="0079585C" w:rsidRPr="008A10EE">
        <w:rPr>
          <w:rFonts w:cs="Times New Roman"/>
          <w:lang w:val="en-US"/>
        </w:rPr>
        <w:t>dari satu faktor ke faktor yang lain sesuai dengan penjelasannya.</w:t>
      </w:r>
      <w:r>
        <w:rPr>
          <w:rFonts w:cs="Times New Roman"/>
          <w:lang w:val="en-US"/>
        </w:rPr>
        <w:t xml:space="preserve"> </w:t>
      </w:r>
    </w:p>
    <w:p w14:paraId="65F96E04" w14:textId="77777777" w:rsidR="00800106" w:rsidRDefault="00800106" w:rsidP="00352A88">
      <w:pPr>
        <w:rPr>
          <w:rFonts w:cs="Times New Roman"/>
          <w:lang w:val="en-US"/>
        </w:rPr>
      </w:pPr>
    </w:p>
    <w:p w14:paraId="09FD54C5" w14:textId="04C5C30E" w:rsidR="0079585C" w:rsidRPr="003F04CF" w:rsidRDefault="00800106" w:rsidP="00352A88">
      <w:pPr>
        <w:rPr>
          <w:rFonts w:cs="Times New Roman"/>
          <w:lang w:val="en-US"/>
        </w:rPr>
      </w:pPr>
      <w:r>
        <w:rPr>
          <w:rFonts w:cs="Times New Roman"/>
          <w:lang w:val="en-US"/>
        </w:rPr>
        <w:t xml:space="preserve">Kemudian pembentukan kategorisasi dilakukan untuk mengelompokkan faktor </w:t>
      </w:r>
      <w:r w:rsidR="00C73E92">
        <w:rPr>
          <w:rFonts w:cs="Times New Roman"/>
          <w:lang w:val="en-US"/>
        </w:rPr>
        <w:t xml:space="preserve">yang </w:t>
      </w:r>
      <w:r>
        <w:rPr>
          <w:rFonts w:cs="Times New Roman"/>
          <w:lang w:val="en-US"/>
        </w:rPr>
        <w:t xml:space="preserve">dapat </w:t>
      </w:r>
      <w:r w:rsidR="00DC386B">
        <w:rPr>
          <w:rFonts w:cs="Times New Roman"/>
          <w:lang w:val="en-US"/>
        </w:rPr>
        <w:t>menjadi pendorong</w:t>
      </w:r>
      <w:r w:rsidR="00CB64EC">
        <w:rPr>
          <w:rFonts w:cs="Times New Roman"/>
          <w:lang w:val="en-US"/>
        </w:rPr>
        <w:t xml:space="preserve"> dalam </w:t>
      </w:r>
      <w:r w:rsidR="00DC386B">
        <w:rPr>
          <w:rFonts w:cs="Times New Roman"/>
          <w:lang w:val="en-US"/>
        </w:rPr>
        <w:t xml:space="preserve">mendukung </w:t>
      </w:r>
      <w:r w:rsidR="00CB64EC">
        <w:rPr>
          <w:rFonts w:cs="Times New Roman"/>
          <w:lang w:val="en-US"/>
        </w:rPr>
        <w:t xml:space="preserve">keberhasilan </w:t>
      </w:r>
      <w:r>
        <w:rPr>
          <w:rFonts w:cs="Times New Roman"/>
          <w:lang w:val="en-US"/>
        </w:rPr>
        <w:t>implementasi SI/TI yang ada</w:t>
      </w:r>
      <w:r w:rsidR="003F04CF">
        <w:rPr>
          <w:rFonts w:cs="Times New Roman"/>
          <w:lang w:val="en-US"/>
        </w:rPr>
        <w:t xml:space="preserve"> pada penelitian sebelumnya. Sehingga didapat susunan faktor </w:t>
      </w:r>
      <w:r>
        <w:rPr>
          <w:rFonts w:cs="Times New Roman"/>
          <w:lang w:val="en-US"/>
        </w:rPr>
        <w:lastRenderedPageBreak/>
        <w:t xml:space="preserve">pendorong </w:t>
      </w:r>
      <w:r w:rsidR="00CB64EC">
        <w:rPr>
          <w:rFonts w:cs="Times New Roman"/>
          <w:lang w:val="en-US"/>
        </w:rPr>
        <w:t xml:space="preserve">bagi keberhasilan </w:t>
      </w:r>
      <w:r w:rsidR="003F04CF">
        <w:rPr>
          <w:rFonts w:cs="Times New Roman"/>
          <w:lang w:val="en-US"/>
        </w:rPr>
        <w:t xml:space="preserve">implementasi sistem informasi </w:t>
      </w:r>
      <w:r w:rsidR="00CB64EC">
        <w:rPr>
          <w:rFonts w:cs="Times New Roman"/>
          <w:lang w:val="en-US"/>
        </w:rPr>
        <w:t xml:space="preserve">terintegrasi </w:t>
      </w:r>
      <w:r w:rsidR="003F04CF">
        <w:rPr>
          <w:rFonts w:cs="Times New Roman"/>
          <w:lang w:val="en-US"/>
        </w:rPr>
        <w:t xml:space="preserve">berdasarkan </w:t>
      </w:r>
      <w:r w:rsidR="00CB64EC">
        <w:rPr>
          <w:rFonts w:cs="Times New Roman"/>
          <w:lang w:val="en-US"/>
        </w:rPr>
        <w:t xml:space="preserve"> </w:t>
      </w:r>
      <w:r w:rsidR="003F04CF">
        <w:rPr>
          <w:rFonts w:cs="Times New Roman"/>
          <w:i/>
          <w:iCs/>
          <w:lang w:val="en-US"/>
        </w:rPr>
        <w:t>studi</w:t>
      </w:r>
      <w:r w:rsidR="00CB64EC">
        <w:rPr>
          <w:rFonts w:cs="Times New Roman"/>
          <w:i/>
          <w:iCs/>
          <w:lang w:val="en-US"/>
        </w:rPr>
        <w:t xml:space="preserve"> </w:t>
      </w:r>
      <w:r w:rsidR="003F04CF">
        <w:rPr>
          <w:rFonts w:cs="Times New Roman"/>
          <w:i/>
          <w:iCs/>
          <w:lang w:val="en-US"/>
        </w:rPr>
        <w:t>literature</w:t>
      </w:r>
      <w:r w:rsidR="00CB64EC">
        <w:rPr>
          <w:rFonts w:cs="Times New Roman"/>
          <w:i/>
          <w:iCs/>
          <w:lang w:val="en-US"/>
        </w:rPr>
        <w:t xml:space="preserve"> </w:t>
      </w:r>
      <w:r w:rsidR="003F04CF">
        <w:rPr>
          <w:rFonts w:cs="Times New Roman"/>
          <w:lang w:val="en-US"/>
        </w:rPr>
        <w:t xml:space="preserve"> seperti pada Tabel 4.4</w:t>
      </w:r>
    </w:p>
    <w:p w14:paraId="0667F2AB" w14:textId="77777777" w:rsidR="00901BC4" w:rsidRPr="008A10EE" w:rsidRDefault="00901BC4" w:rsidP="00352A88">
      <w:pPr>
        <w:rPr>
          <w:rFonts w:cs="Times New Roman"/>
          <w:lang w:val="en-US"/>
        </w:rPr>
      </w:pPr>
    </w:p>
    <w:p w14:paraId="1D4D2B73" w14:textId="529D0B82" w:rsidR="00901BC4" w:rsidRPr="008A10EE" w:rsidRDefault="00901BC4" w:rsidP="00901BC4">
      <w:pPr>
        <w:pStyle w:val="Caption"/>
        <w:keepNext/>
        <w:rPr>
          <w:rFonts w:cs="Times New Roman"/>
        </w:rPr>
      </w:pPr>
      <w:bookmarkStart w:id="737" w:name="_Toc4847160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4</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w:t>
      </w:r>
      <w:r w:rsidR="00182426">
        <w:rPr>
          <w:rFonts w:cs="Times New Roman"/>
        </w:rPr>
        <w:fldChar w:fldCharType="end"/>
      </w:r>
      <w:r w:rsidRPr="008A10EE">
        <w:rPr>
          <w:rFonts w:cs="Times New Roman"/>
        </w:rPr>
        <w:t xml:space="preserve"> </w:t>
      </w:r>
      <w:r w:rsidR="00B42F7D">
        <w:rPr>
          <w:rFonts w:cs="Times New Roman"/>
        </w:rPr>
        <w:t>F</w:t>
      </w:r>
      <w:r w:rsidRPr="008A10EE">
        <w:rPr>
          <w:rFonts w:cs="Times New Roman"/>
        </w:rPr>
        <w:t xml:space="preserve">aktor </w:t>
      </w:r>
      <w:r w:rsidR="00B42F7D">
        <w:rPr>
          <w:rFonts w:cs="Times New Roman"/>
        </w:rPr>
        <w:t>P</w:t>
      </w:r>
      <w:r w:rsidR="00A16F76">
        <w:rPr>
          <w:rFonts w:cs="Times New Roman"/>
        </w:rPr>
        <w:t>endorong</w:t>
      </w:r>
      <w:r w:rsidR="00CB64EC">
        <w:rPr>
          <w:rFonts w:cs="Times New Roman"/>
        </w:rPr>
        <w:t xml:space="preserve"> </w:t>
      </w:r>
      <w:r w:rsidR="00B42F7D">
        <w:rPr>
          <w:rFonts w:cs="Times New Roman"/>
        </w:rPr>
        <w:t>K</w:t>
      </w:r>
      <w:r w:rsidR="00CB64EC">
        <w:rPr>
          <w:rFonts w:cs="Times New Roman"/>
        </w:rPr>
        <w:t>eberhasilan</w:t>
      </w:r>
      <w:r w:rsidRPr="008A10EE">
        <w:rPr>
          <w:rFonts w:cs="Times New Roman"/>
        </w:rPr>
        <w:t xml:space="preserve"> </w:t>
      </w:r>
      <w:r w:rsidR="00B42F7D">
        <w:rPr>
          <w:rFonts w:cs="Times New Roman"/>
        </w:rPr>
        <w:t>I</w:t>
      </w:r>
      <w:r w:rsidRPr="008A10EE">
        <w:rPr>
          <w:rFonts w:cs="Times New Roman"/>
        </w:rPr>
        <w:t xml:space="preserve">mplementasi </w:t>
      </w:r>
      <w:r w:rsidR="00B42F7D">
        <w:rPr>
          <w:rFonts w:cs="Times New Roman"/>
        </w:rPr>
        <w:t>S</w:t>
      </w:r>
      <w:r w:rsidRPr="008A10EE">
        <w:rPr>
          <w:rFonts w:cs="Times New Roman"/>
        </w:rPr>
        <w:t xml:space="preserve">istem </w:t>
      </w:r>
      <w:r w:rsidR="00B42F7D">
        <w:rPr>
          <w:rFonts w:cs="Times New Roman"/>
        </w:rPr>
        <w:t>I</w:t>
      </w:r>
      <w:r w:rsidRPr="008A10EE">
        <w:rPr>
          <w:rFonts w:cs="Times New Roman"/>
        </w:rPr>
        <w:t>nformasi</w:t>
      </w:r>
      <w:bookmarkEnd w:id="737"/>
    </w:p>
    <w:tbl>
      <w:tblPr>
        <w:tblStyle w:val="TableGrid"/>
        <w:tblW w:w="0" w:type="auto"/>
        <w:tblLook w:val="04A0" w:firstRow="1" w:lastRow="0" w:firstColumn="1" w:lastColumn="0" w:noHBand="0" w:noVBand="1"/>
      </w:tblPr>
      <w:tblGrid>
        <w:gridCol w:w="491"/>
        <w:gridCol w:w="2207"/>
        <w:gridCol w:w="2877"/>
      </w:tblGrid>
      <w:tr w:rsidR="0079585C" w:rsidRPr="008A10EE" w14:paraId="78A71C62" w14:textId="77777777" w:rsidTr="00733841">
        <w:trPr>
          <w:tblHeader/>
        </w:trPr>
        <w:tc>
          <w:tcPr>
            <w:tcW w:w="491" w:type="dxa"/>
          </w:tcPr>
          <w:p w14:paraId="4B4ADDE1" w14:textId="7F6378E5" w:rsidR="0079585C" w:rsidRPr="00733841" w:rsidRDefault="0079585C" w:rsidP="00733841">
            <w:pPr>
              <w:jc w:val="center"/>
              <w:rPr>
                <w:rFonts w:cs="Times New Roman"/>
                <w:b/>
                <w:bCs/>
              </w:rPr>
            </w:pPr>
            <w:r w:rsidRPr="00733841">
              <w:rPr>
                <w:rFonts w:cs="Times New Roman"/>
                <w:b/>
                <w:bCs/>
              </w:rPr>
              <w:t>No</w:t>
            </w:r>
          </w:p>
        </w:tc>
        <w:tc>
          <w:tcPr>
            <w:tcW w:w="2207" w:type="dxa"/>
          </w:tcPr>
          <w:p w14:paraId="122EF0FC" w14:textId="0CEDAD9D" w:rsidR="0079585C" w:rsidRPr="00733841" w:rsidRDefault="00A16F76" w:rsidP="00733841">
            <w:pPr>
              <w:jc w:val="center"/>
              <w:rPr>
                <w:rFonts w:cs="Times New Roman"/>
                <w:b/>
                <w:bCs/>
              </w:rPr>
            </w:pPr>
            <w:r>
              <w:rPr>
                <w:rFonts w:cs="Times New Roman"/>
                <w:b/>
                <w:bCs/>
              </w:rPr>
              <w:t>Kategori</w:t>
            </w:r>
          </w:p>
        </w:tc>
        <w:tc>
          <w:tcPr>
            <w:tcW w:w="2877" w:type="dxa"/>
          </w:tcPr>
          <w:p w14:paraId="2DDFAAC5" w14:textId="01BDCD20" w:rsidR="0079585C" w:rsidRPr="00733841" w:rsidRDefault="00800106" w:rsidP="00733841">
            <w:pPr>
              <w:jc w:val="center"/>
              <w:rPr>
                <w:rFonts w:cs="Times New Roman"/>
                <w:b/>
                <w:bCs/>
              </w:rPr>
            </w:pPr>
            <w:r>
              <w:rPr>
                <w:rFonts w:cs="Times New Roman"/>
                <w:b/>
                <w:bCs/>
              </w:rPr>
              <w:t>Faktor Pendorong</w:t>
            </w:r>
          </w:p>
        </w:tc>
      </w:tr>
      <w:tr w:rsidR="000646D4" w:rsidRPr="008A10EE" w14:paraId="326578C6" w14:textId="77777777" w:rsidTr="005E1D4F">
        <w:tc>
          <w:tcPr>
            <w:tcW w:w="491" w:type="dxa"/>
            <w:vMerge w:val="restart"/>
          </w:tcPr>
          <w:p w14:paraId="3DF8CD1E" w14:textId="204DDEF3" w:rsidR="000646D4" w:rsidRPr="008A10EE" w:rsidRDefault="000646D4" w:rsidP="00352A88">
            <w:pPr>
              <w:rPr>
                <w:rFonts w:cs="Times New Roman"/>
              </w:rPr>
            </w:pPr>
            <w:r w:rsidRPr="008A10EE">
              <w:rPr>
                <w:rFonts w:cs="Times New Roman"/>
              </w:rPr>
              <w:t>1.</w:t>
            </w:r>
          </w:p>
        </w:tc>
        <w:tc>
          <w:tcPr>
            <w:tcW w:w="2207" w:type="dxa"/>
            <w:vMerge w:val="restart"/>
          </w:tcPr>
          <w:p w14:paraId="0CE1D8EF" w14:textId="441B480C" w:rsidR="000646D4" w:rsidRPr="008A10EE" w:rsidRDefault="000646D4" w:rsidP="00352A88">
            <w:pPr>
              <w:rPr>
                <w:rFonts w:cs="Times New Roman"/>
              </w:rPr>
            </w:pPr>
            <w:r w:rsidRPr="008A10EE">
              <w:rPr>
                <w:rFonts w:cs="Times New Roman"/>
              </w:rPr>
              <w:t>Sumber Daya Manusia</w:t>
            </w:r>
          </w:p>
        </w:tc>
        <w:tc>
          <w:tcPr>
            <w:tcW w:w="2877" w:type="dxa"/>
          </w:tcPr>
          <w:p w14:paraId="4F4C04EB" w14:textId="31207F79" w:rsidR="000646D4" w:rsidRPr="008A10EE" w:rsidRDefault="000646D4" w:rsidP="00770F3A">
            <w:pPr>
              <w:pStyle w:val="ListParagraph"/>
              <w:numPr>
                <w:ilvl w:val="0"/>
                <w:numId w:val="21"/>
              </w:numPr>
              <w:ind w:left="448"/>
              <w:jc w:val="both"/>
              <w:rPr>
                <w:rFonts w:cs="Times New Roman"/>
              </w:rPr>
            </w:pPr>
            <w:r w:rsidRPr="008A10EE">
              <w:rPr>
                <w:rFonts w:cs="Times New Roman"/>
              </w:rPr>
              <w:t>Ketersediaa Sumber daya manusia dalam membantu proses pengembangan dan implementasi.</w:t>
            </w:r>
          </w:p>
        </w:tc>
      </w:tr>
      <w:tr w:rsidR="000646D4" w:rsidRPr="008A10EE" w14:paraId="2EAA8FDE" w14:textId="77777777" w:rsidTr="005E1D4F">
        <w:tc>
          <w:tcPr>
            <w:tcW w:w="491" w:type="dxa"/>
            <w:vMerge/>
          </w:tcPr>
          <w:p w14:paraId="006818B1" w14:textId="77777777" w:rsidR="000646D4" w:rsidRPr="008A10EE" w:rsidRDefault="000646D4" w:rsidP="00352A88">
            <w:pPr>
              <w:rPr>
                <w:rFonts w:cs="Times New Roman"/>
              </w:rPr>
            </w:pPr>
          </w:p>
        </w:tc>
        <w:tc>
          <w:tcPr>
            <w:tcW w:w="2207" w:type="dxa"/>
            <w:vMerge/>
          </w:tcPr>
          <w:p w14:paraId="3487F2E7" w14:textId="77777777" w:rsidR="000646D4" w:rsidRPr="008A10EE" w:rsidRDefault="000646D4" w:rsidP="00352A88">
            <w:pPr>
              <w:rPr>
                <w:rFonts w:cs="Times New Roman"/>
              </w:rPr>
            </w:pPr>
          </w:p>
        </w:tc>
        <w:tc>
          <w:tcPr>
            <w:tcW w:w="2877" w:type="dxa"/>
          </w:tcPr>
          <w:p w14:paraId="5E7E4F06" w14:textId="46C71AD3" w:rsidR="000646D4" w:rsidRPr="008A10EE" w:rsidRDefault="000646D4" w:rsidP="00770F3A">
            <w:pPr>
              <w:pStyle w:val="ListParagraph"/>
              <w:numPr>
                <w:ilvl w:val="0"/>
                <w:numId w:val="21"/>
              </w:numPr>
              <w:ind w:left="448"/>
              <w:rPr>
                <w:rFonts w:cs="Times New Roman"/>
              </w:rPr>
            </w:pPr>
            <w:r w:rsidRPr="008A10EE">
              <w:rPr>
                <w:rFonts w:cs="Times New Roman"/>
              </w:rPr>
              <w:t>Ketersediaan bagian/departemen khusus yang bertanggungjawab terhadap implementasi sistem.</w:t>
            </w:r>
          </w:p>
        </w:tc>
      </w:tr>
      <w:tr w:rsidR="000646D4" w:rsidRPr="008A10EE" w14:paraId="3617F585" w14:textId="77777777" w:rsidTr="005E1D4F">
        <w:tc>
          <w:tcPr>
            <w:tcW w:w="491" w:type="dxa"/>
            <w:vMerge/>
          </w:tcPr>
          <w:p w14:paraId="54A54A0B" w14:textId="77777777" w:rsidR="000646D4" w:rsidRPr="008A10EE" w:rsidRDefault="000646D4" w:rsidP="00352A88">
            <w:pPr>
              <w:rPr>
                <w:rFonts w:cs="Times New Roman"/>
              </w:rPr>
            </w:pPr>
          </w:p>
        </w:tc>
        <w:tc>
          <w:tcPr>
            <w:tcW w:w="2207" w:type="dxa"/>
            <w:vMerge/>
          </w:tcPr>
          <w:p w14:paraId="64165B3D" w14:textId="77777777" w:rsidR="000646D4" w:rsidRPr="008A10EE" w:rsidRDefault="000646D4" w:rsidP="00352A88">
            <w:pPr>
              <w:rPr>
                <w:rFonts w:cs="Times New Roman"/>
              </w:rPr>
            </w:pPr>
          </w:p>
        </w:tc>
        <w:tc>
          <w:tcPr>
            <w:tcW w:w="2877" w:type="dxa"/>
          </w:tcPr>
          <w:p w14:paraId="48B72BCB" w14:textId="608FB944" w:rsidR="000646D4" w:rsidRPr="008A10EE" w:rsidRDefault="000646D4" w:rsidP="00770F3A">
            <w:pPr>
              <w:pStyle w:val="ListParagraph"/>
              <w:numPr>
                <w:ilvl w:val="0"/>
                <w:numId w:val="21"/>
              </w:numPr>
              <w:ind w:left="448"/>
              <w:rPr>
                <w:rFonts w:cs="Times New Roman"/>
              </w:rPr>
            </w:pPr>
            <w:r w:rsidRPr="008A10EE">
              <w:rPr>
                <w:rFonts w:cs="Times New Roman"/>
              </w:rPr>
              <w:t>Sumber daya manusia yang berkompeten</w:t>
            </w:r>
          </w:p>
        </w:tc>
      </w:tr>
      <w:tr w:rsidR="000646D4" w:rsidRPr="008A10EE" w14:paraId="7A4EFFE8" w14:textId="77777777" w:rsidTr="005E1D4F">
        <w:tc>
          <w:tcPr>
            <w:tcW w:w="491" w:type="dxa"/>
            <w:vMerge w:val="restart"/>
          </w:tcPr>
          <w:p w14:paraId="10671D2E" w14:textId="701E661F" w:rsidR="000646D4" w:rsidRPr="008A10EE" w:rsidRDefault="000646D4" w:rsidP="00352A88">
            <w:pPr>
              <w:rPr>
                <w:rFonts w:cs="Times New Roman"/>
              </w:rPr>
            </w:pPr>
            <w:r w:rsidRPr="008A10EE">
              <w:rPr>
                <w:rFonts w:cs="Times New Roman"/>
              </w:rPr>
              <w:t>2.</w:t>
            </w:r>
          </w:p>
        </w:tc>
        <w:tc>
          <w:tcPr>
            <w:tcW w:w="2207" w:type="dxa"/>
            <w:vMerge w:val="restart"/>
          </w:tcPr>
          <w:p w14:paraId="5ED7266E" w14:textId="548AFF76" w:rsidR="000646D4" w:rsidRPr="008A10EE" w:rsidRDefault="000646D4" w:rsidP="00352A88">
            <w:pPr>
              <w:rPr>
                <w:rFonts w:cs="Times New Roman"/>
              </w:rPr>
            </w:pPr>
            <w:r w:rsidRPr="008A10EE">
              <w:rPr>
                <w:rFonts w:cs="Times New Roman"/>
              </w:rPr>
              <w:t>Manajemen Organisasi</w:t>
            </w:r>
          </w:p>
        </w:tc>
        <w:tc>
          <w:tcPr>
            <w:tcW w:w="2877" w:type="dxa"/>
          </w:tcPr>
          <w:p w14:paraId="7EEA370E" w14:textId="174E7FD8" w:rsidR="000646D4" w:rsidRPr="008A10EE" w:rsidRDefault="000646D4" w:rsidP="00770F3A">
            <w:pPr>
              <w:pStyle w:val="ListParagraph"/>
              <w:numPr>
                <w:ilvl w:val="0"/>
                <w:numId w:val="21"/>
              </w:numPr>
              <w:ind w:left="448"/>
              <w:jc w:val="both"/>
              <w:rPr>
                <w:rFonts w:cs="Times New Roman"/>
              </w:rPr>
            </w:pPr>
            <w:r w:rsidRPr="008A10EE">
              <w:rPr>
                <w:rFonts w:cs="Times New Roman"/>
              </w:rPr>
              <w:t>Dukungan manajemen puncak (Pimpinan Organisasi)</w:t>
            </w:r>
          </w:p>
        </w:tc>
      </w:tr>
      <w:tr w:rsidR="000646D4" w:rsidRPr="008A10EE" w14:paraId="3285FB4B" w14:textId="77777777" w:rsidTr="005E1D4F">
        <w:tc>
          <w:tcPr>
            <w:tcW w:w="491" w:type="dxa"/>
            <w:vMerge/>
          </w:tcPr>
          <w:p w14:paraId="605388B5" w14:textId="77777777" w:rsidR="000646D4" w:rsidRPr="008A10EE" w:rsidRDefault="000646D4" w:rsidP="00352A88">
            <w:pPr>
              <w:rPr>
                <w:rFonts w:cs="Times New Roman"/>
              </w:rPr>
            </w:pPr>
          </w:p>
        </w:tc>
        <w:tc>
          <w:tcPr>
            <w:tcW w:w="2207" w:type="dxa"/>
            <w:vMerge/>
          </w:tcPr>
          <w:p w14:paraId="7FB0827C" w14:textId="77777777" w:rsidR="000646D4" w:rsidRPr="008A10EE" w:rsidRDefault="000646D4" w:rsidP="00352A88">
            <w:pPr>
              <w:rPr>
                <w:rFonts w:cs="Times New Roman"/>
              </w:rPr>
            </w:pPr>
          </w:p>
        </w:tc>
        <w:tc>
          <w:tcPr>
            <w:tcW w:w="2877" w:type="dxa"/>
          </w:tcPr>
          <w:p w14:paraId="318ABD1E" w14:textId="5C2DFCA6" w:rsidR="000646D4" w:rsidRPr="008A10EE" w:rsidRDefault="000646D4" w:rsidP="00770F3A">
            <w:pPr>
              <w:pStyle w:val="ListParagraph"/>
              <w:numPr>
                <w:ilvl w:val="0"/>
                <w:numId w:val="21"/>
              </w:numPr>
              <w:ind w:left="448"/>
              <w:jc w:val="both"/>
              <w:rPr>
                <w:rFonts w:cs="Times New Roman"/>
              </w:rPr>
            </w:pPr>
            <w:r w:rsidRPr="008A10EE">
              <w:rPr>
                <w:rFonts w:cs="Times New Roman"/>
              </w:rPr>
              <w:t>Visi dan Misi</w:t>
            </w:r>
          </w:p>
        </w:tc>
      </w:tr>
      <w:tr w:rsidR="000646D4" w:rsidRPr="008A10EE" w14:paraId="7CAF96CC" w14:textId="77777777" w:rsidTr="005E1D4F">
        <w:tc>
          <w:tcPr>
            <w:tcW w:w="491" w:type="dxa"/>
            <w:vMerge w:val="restart"/>
          </w:tcPr>
          <w:p w14:paraId="12000334" w14:textId="1D86CCC6" w:rsidR="000646D4" w:rsidRPr="008A10EE" w:rsidRDefault="000646D4" w:rsidP="00352A88">
            <w:pPr>
              <w:rPr>
                <w:rFonts w:cs="Times New Roman"/>
              </w:rPr>
            </w:pPr>
            <w:r w:rsidRPr="008A10EE">
              <w:rPr>
                <w:rFonts w:cs="Times New Roman"/>
              </w:rPr>
              <w:t>3.</w:t>
            </w:r>
          </w:p>
        </w:tc>
        <w:tc>
          <w:tcPr>
            <w:tcW w:w="2207" w:type="dxa"/>
            <w:vMerge w:val="restart"/>
          </w:tcPr>
          <w:p w14:paraId="25878C60" w14:textId="1433E65A" w:rsidR="000646D4" w:rsidRPr="008A10EE" w:rsidRDefault="000646D4" w:rsidP="00352A88">
            <w:pPr>
              <w:rPr>
                <w:rFonts w:cs="Times New Roman"/>
              </w:rPr>
            </w:pPr>
            <w:r w:rsidRPr="008A10EE">
              <w:rPr>
                <w:rFonts w:cs="Times New Roman"/>
              </w:rPr>
              <w:t>Manajemen Proyek</w:t>
            </w:r>
          </w:p>
        </w:tc>
        <w:tc>
          <w:tcPr>
            <w:tcW w:w="2877" w:type="dxa"/>
          </w:tcPr>
          <w:p w14:paraId="5C211857" w14:textId="756007F3" w:rsidR="000646D4" w:rsidRPr="008A10EE" w:rsidRDefault="000646D4" w:rsidP="00770F3A">
            <w:pPr>
              <w:pStyle w:val="ListParagraph"/>
              <w:numPr>
                <w:ilvl w:val="0"/>
                <w:numId w:val="21"/>
              </w:numPr>
              <w:ind w:left="448"/>
              <w:jc w:val="both"/>
              <w:rPr>
                <w:rFonts w:cs="Times New Roman"/>
              </w:rPr>
            </w:pPr>
            <w:r w:rsidRPr="008A10EE">
              <w:rPr>
                <w:rFonts w:cs="Times New Roman"/>
              </w:rPr>
              <w:t>Perencanaan pengembangan dan implementasi yang matang</w:t>
            </w:r>
          </w:p>
        </w:tc>
      </w:tr>
      <w:tr w:rsidR="000646D4" w:rsidRPr="008A10EE" w14:paraId="1DF8D704" w14:textId="77777777" w:rsidTr="005E1D4F">
        <w:tc>
          <w:tcPr>
            <w:tcW w:w="491" w:type="dxa"/>
            <w:vMerge/>
          </w:tcPr>
          <w:p w14:paraId="64ED4978" w14:textId="77777777" w:rsidR="000646D4" w:rsidRPr="008A10EE" w:rsidRDefault="000646D4" w:rsidP="00352A88">
            <w:pPr>
              <w:rPr>
                <w:rFonts w:cs="Times New Roman"/>
              </w:rPr>
            </w:pPr>
          </w:p>
        </w:tc>
        <w:tc>
          <w:tcPr>
            <w:tcW w:w="2207" w:type="dxa"/>
            <w:vMerge/>
          </w:tcPr>
          <w:p w14:paraId="7E287F72" w14:textId="77777777" w:rsidR="000646D4" w:rsidRPr="008A10EE" w:rsidRDefault="000646D4" w:rsidP="00352A88">
            <w:pPr>
              <w:rPr>
                <w:rFonts w:cs="Times New Roman"/>
              </w:rPr>
            </w:pPr>
          </w:p>
        </w:tc>
        <w:tc>
          <w:tcPr>
            <w:tcW w:w="2877" w:type="dxa"/>
          </w:tcPr>
          <w:p w14:paraId="72AE261B" w14:textId="56DB0294" w:rsidR="000646D4" w:rsidRPr="008A10EE" w:rsidRDefault="000646D4" w:rsidP="00770F3A">
            <w:pPr>
              <w:pStyle w:val="ListParagraph"/>
              <w:numPr>
                <w:ilvl w:val="0"/>
                <w:numId w:val="21"/>
              </w:numPr>
              <w:ind w:left="448"/>
              <w:jc w:val="both"/>
              <w:rPr>
                <w:rFonts w:cs="Times New Roman"/>
              </w:rPr>
            </w:pPr>
            <w:r w:rsidRPr="008A10EE">
              <w:rPr>
                <w:rFonts w:cs="Times New Roman"/>
              </w:rPr>
              <w:t>Proses evaluasi</w:t>
            </w:r>
          </w:p>
        </w:tc>
      </w:tr>
      <w:tr w:rsidR="000646D4" w:rsidRPr="008A10EE" w14:paraId="055DC815" w14:textId="77777777" w:rsidTr="005E1D4F">
        <w:tc>
          <w:tcPr>
            <w:tcW w:w="491" w:type="dxa"/>
            <w:vMerge/>
          </w:tcPr>
          <w:p w14:paraId="5AC59FBD" w14:textId="77777777" w:rsidR="000646D4" w:rsidRPr="008A10EE" w:rsidRDefault="000646D4" w:rsidP="00352A88">
            <w:pPr>
              <w:rPr>
                <w:rFonts w:cs="Times New Roman"/>
              </w:rPr>
            </w:pPr>
          </w:p>
        </w:tc>
        <w:tc>
          <w:tcPr>
            <w:tcW w:w="2207" w:type="dxa"/>
            <w:vMerge/>
          </w:tcPr>
          <w:p w14:paraId="6A8DF112" w14:textId="77777777" w:rsidR="000646D4" w:rsidRPr="008A10EE" w:rsidRDefault="000646D4" w:rsidP="00352A88">
            <w:pPr>
              <w:rPr>
                <w:rFonts w:cs="Times New Roman"/>
              </w:rPr>
            </w:pPr>
          </w:p>
        </w:tc>
        <w:tc>
          <w:tcPr>
            <w:tcW w:w="2877" w:type="dxa"/>
          </w:tcPr>
          <w:p w14:paraId="62663074" w14:textId="52FBB912" w:rsidR="000646D4" w:rsidRPr="008A10EE" w:rsidRDefault="000646D4" w:rsidP="00770F3A">
            <w:pPr>
              <w:pStyle w:val="ListParagraph"/>
              <w:numPr>
                <w:ilvl w:val="0"/>
                <w:numId w:val="21"/>
              </w:numPr>
              <w:ind w:left="448"/>
              <w:jc w:val="both"/>
              <w:rPr>
                <w:rFonts w:cs="Times New Roman"/>
              </w:rPr>
            </w:pPr>
            <w:r w:rsidRPr="008A10EE">
              <w:rPr>
                <w:rFonts w:cs="Times New Roman"/>
              </w:rPr>
              <w:t>Dilakukakannya postmortem secara memadai</w:t>
            </w:r>
          </w:p>
        </w:tc>
      </w:tr>
      <w:tr w:rsidR="000646D4" w:rsidRPr="008A10EE" w14:paraId="06C2AA1A" w14:textId="77777777" w:rsidTr="005E1D4F">
        <w:tc>
          <w:tcPr>
            <w:tcW w:w="491" w:type="dxa"/>
            <w:vMerge/>
          </w:tcPr>
          <w:p w14:paraId="4D5C7D7A" w14:textId="77777777" w:rsidR="000646D4" w:rsidRPr="008A10EE" w:rsidRDefault="000646D4" w:rsidP="00352A88">
            <w:pPr>
              <w:rPr>
                <w:rFonts w:cs="Times New Roman"/>
              </w:rPr>
            </w:pPr>
          </w:p>
        </w:tc>
        <w:tc>
          <w:tcPr>
            <w:tcW w:w="2207" w:type="dxa"/>
            <w:vMerge/>
          </w:tcPr>
          <w:p w14:paraId="70469DBD" w14:textId="77777777" w:rsidR="000646D4" w:rsidRPr="008A10EE" w:rsidRDefault="000646D4" w:rsidP="00352A88">
            <w:pPr>
              <w:rPr>
                <w:rFonts w:cs="Times New Roman"/>
              </w:rPr>
            </w:pPr>
          </w:p>
        </w:tc>
        <w:tc>
          <w:tcPr>
            <w:tcW w:w="2877" w:type="dxa"/>
          </w:tcPr>
          <w:p w14:paraId="601E557E" w14:textId="227E2287" w:rsidR="000646D4" w:rsidRPr="008A10EE" w:rsidRDefault="000646D4" w:rsidP="00770F3A">
            <w:pPr>
              <w:pStyle w:val="ListParagraph"/>
              <w:numPr>
                <w:ilvl w:val="0"/>
                <w:numId w:val="21"/>
              </w:numPr>
              <w:ind w:left="448"/>
              <w:jc w:val="both"/>
              <w:rPr>
                <w:rFonts w:cs="Times New Roman"/>
              </w:rPr>
            </w:pPr>
            <w:r w:rsidRPr="008A10EE">
              <w:rPr>
                <w:rFonts w:cs="Times New Roman"/>
              </w:rPr>
              <w:t>Manajemen resiko (pendefinisian resiko yang mungkin terjadi dan cara mengatasi)</w:t>
            </w:r>
          </w:p>
        </w:tc>
      </w:tr>
      <w:tr w:rsidR="000646D4" w:rsidRPr="008A10EE" w14:paraId="0E874D10" w14:textId="77777777" w:rsidTr="005E1D4F">
        <w:tc>
          <w:tcPr>
            <w:tcW w:w="491" w:type="dxa"/>
            <w:vMerge/>
          </w:tcPr>
          <w:p w14:paraId="51C6600D" w14:textId="77777777" w:rsidR="000646D4" w:rsidRPr="008A10EE" w:rsidRDefault="000646D4" w:rsidP="00352A88">
            <w:pPr>
              <w:rPr>
                <w:rFonts w:cs="Times New Roman"/>
              </w:rPr>
            </w:pPr>
          </w:p>
        </w:tc>
        <w:tc>
          <w:tcPr>
            <w:tcW w:w="2207" w:type="dxa"/>
            <w:vMerge/>
          </w:tcPr>
          <w:p w14:paraId="425FC477" w14:textId="77777777" w:rsidR="000646D4" w:rsidRPr="008A10EE" w:rsidRDefault="000646D4" w:rsidP="00352A88">
            <w:pPr>
              <w:rPr>
                <w:rFonts w:cs="Times New Roman"/>
              </w:rPr>
            </w:pPr>
          </w:p>
        </w:tc>
        <w:tc>
          <w:tcPr>
            <w:tcW w:w="2877" w:type="dxa"/>
          </w:tcPr>
          <w:p w14:paraId="6F00D8BA" w14:textId="21062E83" w:rsidR="000646D4" w:rsidRPr="008A10EE" w:rsidRDefault="000646D4" w:rsidP="00770F3A">
            <w:pPr>
              <w:pStyle w:val="ListParagraph"/>
              <w:numPr>
                <w:ilvl w:val="0"/>
                <w:numId w:val="21"/>
              </w:numPr>
              <w:ind w:left="448"/>
              <w:jc w:val="both"/>
              <w:rPr>
                <w:rFonts w:cs="Times New Roman"/>
              </w:rPr>
            </w:pPr>
            <w:r w:rsidRPr="008A10EE">
              <w:rPr>
                <w:rFonts w:cs="Times New Roman"/>
              </w:rPr>
              <w:t>Penentuan skala dan kompleksitas proyek</w:t>
            </w:r>
          </w:p>
        </w:tc>
      </w:tr>
      <w:tr w:rsidR="000646D4" w:rsidRPr="008A10EE" w14:paraId="404BFF59" w14:textId="77777777" w:rsidTr="005E1D4F">
        <w:tc>
          <w:tcPr>
            <w:tcW w:w="491" w:type="dxa"/>
            <w:vMerge w:val="restart"/>
          </w:tcPr>
          <w:p w14:paraId="69D023F2" w14:textId="2C632711" w:rsidR="000646D4" w:rsidRPr="008A10EE" w:rsidRDefault="000646D4" w:rsidP="00352A88">
            <w:pPr>
              <w:rPr>
                <w:rFonts w:cs="Times New Roman"/>
              </w:rPr>
            </w:pPr>
            <w:r w:rsidRPr="008A10EE">
              <w:rPr>
                <w:rFonts w:cs="Times New Roman"/>
              </w:rPr>
              <w:t>4.</w:t>
            </w:r>
          </w:p>
        </w:tc>
        <w:tc>
          <w:tcPr>
            <w:tcW w:w="2207" w:type="dxa"/>
            <w:vMerge w:val="restart"/>
          </w:tcPr>
          <w:p w14:paraId="70FFDD11" w14:textId="15982321" w:rsidR="000646D4" w:rsidRPr="008A10EE" w:rsidRDefault="000646D4" w:rsidP="00352A88">
            <w:pPr>
              <w:rPr>
                <w:rFonts w:cs="Times New Roman"/>
              </w:rPr>
            </w:pPr>
            <w:r w:rsidRPr="008A10EE">
              <w:rPr>
                <w:rFonts w:cs="Times New Roman"/>
              </w:rPr>
              <w:t>Keuangan</w:t>
            </w:r>
          </w:p>
        </w:tc>
        <w:tc>
          <w:tcPr>
            <w:tcW w:w="2877" w:type="dxa"/>
          </w:tcPr>
          <w:p w14:paraId="22D0D36F" w14:textId="4998E6F3" w:rsidR="000646D4" w:rsidRPr="008A10EE" w:rsidRDefault="000646D4" w:rsidP="00770F3A">
            <w:pPr>
              <w:pStyle w:val="ListParagraph"/>
              <w:numPr>
                <w:ilvl w:val="0"/>
                <w:numId w:val="21"/>
              </w:numPr>
              <w:ind w:left="448"/>
              <w:rPr>
                <w:rFonts w:cs="Times New Roman"/>
              </w:rPr>
            </w:pPr>
            <w:r w:rsidRPr="008A10EE">
              <w:rPr>
                <w:rFonts w:cs="Times New Roman"/>
              </w:rPr>
              <w:t>Biaya yang dianggarkan</w:t>
            </w:r>
          </w:p>
        </w:tc>
      </w:tr>
      <w:tr w:rsidR="000646D4" w:rsidRPr="008A10EE" w14:paraId="0B5E80BB" w14:textId="77777777" w:rsidTr="005E1D4F">
        <w:tc>
          <w:tcPr>
            <w:tcW w:w="491" w:type="dxa"/>
            <w:vMerge/>
          </w:tcPr>
          <w:p w14:paraId="15BB5069" w14:textId="77777777" w:rsidR="000646D4" w:rsidRPr="008A10EE" w:rsidRDefault="000646D4" w:rsidP="00352A88">
            <w:pPr>
              <w:rPr>
                <w:rFonts w:cs="Times New Roman"/>
              </w:rPr>
            </w:pPr>
          </w:p>
        </w:tc>
        <w:tc>
          <w:tcPr>
            <w:tcW w:w="2207" w:type="dxa"/>
            <w:vMerge/>
          </w:tcPr>
          <w:p w14:paraId="4E089799" w14:textId="77777777" w:rsidR="000646D4" w:rsidRPr="008A10EE" w:rsidRDefault="000646D4" w:rsidP="00352A88">
            <w:pPr>
              <w:rPr>
                <w:rFonts w:cs="Times New Roman"/>
              </w:rPr>
            </w:pPr>
          </w:p>
        </w:tc>
        <w:tc>
          <w:tcPr>
            <w:tcW w:w="2877" w:type="dxa"/>
          </w:tcPr>
          <w:p w14:paraId="3AAC9F0D" w14:textId="7ADF1FB8" w:rsidR="000646D4" w:rsidRPr="008A10EE" w:rsidRDefault="000646D4" w:rsidP="00770F3A">
            <w:pPr>
              <w:pStyle w:val="ListParagraph"/>
              <w:numPr>
                <w:ilvl w:val="0"/>
                <w:numId w:val="21"/>
              </w:numPr>
              <w:ind w:left="448"/>
              <w:rPr>
                <w:rFonts w:cs="Times New Roman"/>
              </w:rPr>
            </w:pPr>
            <w:r w:rsidRPr="008A10EE">
              <w:rPr>
                <w:rFonts w:cs="Times New Roman"/>
              </w:rPr>
              <w:t>Transparansi keuangan</w:t>
            </w:r>
          </w:p>
        </w:tc>
      </w:tr>
      <w:tr w:rsidR="000646D4" w:rsidRPr="008A10EE" w14:paraId="181EC601" w14:textId="77777777" w:rsidTr="005E1D4F">
        <w:tc>
          <w:tcPr>
            <w:tcW w:w="491" w:type="dxa"/>
            <w:vMerge/>
          </w:tcPr>
          <w:p w14:paraId="1F7A333A" w14:textId="77777777" w:rsidR="000646D4" w:rsidRPr="008A10EE" w:rsidRDefault="000646D4" w:rsidP="00352A88">
            <w:pPr>
              <w:rPr>
                <w:rFonts w:cs="Times New Roman"/>
              </w:rPr>
            </w:pPr>
          </w:p>
        </w:tc>
        <w:tc>
          <w:tcPr>
            <w:tcW w:w="2207" w:type="dxa"/>
            <w:vMerge/>
          </w:tcPr>
          <w:p w14:paraId="2E0BEF85" w14:textId="77777777" w:rsidR="000646D4" w:rsidRPr="008A10EE" w:rsidRDefault="000646D4" w:rsidP="00352A88">
            <w:pPr>
              <w:rPr>
                <w:rFonts w:cs="Times New Roman"/>
              </w:rPr>
            </w:pPr>
          </w:p>
        </w:tc>
        <w:tc>
          <w:tcPr>
            <w:tcW w:w="2877" w:type="dxa"/>
          </w:tcPr>
          <w:p w14:paraId="1AF084AE" w14:textId="3E90CD12" w:rsidR="000646D4" w:rsidRPr="008A10EE" w:rsidRDefault="000646D4" w:rsidP="00770F3A">
            <w:pPr>
              <w:pStyle w:val="ListParagraph"/>
              <w:numPr>
                <w:ilvl w:val="0"/>
                <w:numId w:val="21"/>
              </w:numPr>
              <w:ind w:left="448"/>
              <w:rPr>
                <w:rFonts w:cs="Times New Roman"/>
              </w:rPr>
            </w:pPr>
            <w:r w:rsidRPr="008A10EE">
              <w:rPr>
                <w:rFonts w:cs="Times New Roman"/>
              </w:rPr>
              <w:t>Perencanaan anggaran biaya</w:t>
            </w:r>
          </w:p>
        </w:tc>
      </w:tr>
      <w:tr w:rsidR="000646D4" w:rsidRPr="008A10EE" w14:paraId="395B471A" w14:textId="77777777" w:rsidTr="005E1D4F">
        <w:tc>
          <w:tcPr>
            <w:tcW w:w="491" w:type="dxa"/>
            <w:vMerge w:val="restart"/>
          </w:tcPr>
          <w:p w14:paraId="0EEED430" w14:textId="3F3D1261" w:rsidR="000646D4" w:rsidRPr="008A10EE" w:rsidRDefault="000646D4" w:rsidP="00352A88">
            <w:pPr>
              <w:rPr>
                <w:rFonts w:cs="Times New Roman"/>
              </w:rPr>
            </w:pPr>
            <w:r w:rsidRPr="008A10EE">
              <w:rPr>
                <w:rFonts w:cs="Times New Roman"/>
              </w:rPr>
              <w:t>5.</w:t>
            </w:r>
          </w:p>
        </w:tc>
        <w:tc>
          <w:tcPr>
            <w:tcW w:w="2207" w:type="dxa"/>
            <w:vMerge w:val="restart"/>
          </w:tcPr>
          <w:p w14:paraId="7B4EECBB" w14:textId="4C359271" w:rsidR="000646D4" w:rsidRPr="008A10EE" w:rsidRDefault="000646D4" w:rsidP="00352A88">
            <w:pPr>
              <w:rPr>
                <w:rFonts w:cs="Times New Roman"/>
              </w:rPr>
            </w:pPr>
            <w:r w:rsidRPr="008A10EE">
              <w:rPr>
                <w:rFonts w:cs="Times New Roman"/>
              </w:rPr>
              <w:t>Pembagian Tugas Kerja</w:t>
            </w:r>
          </w:p>
        </w:tc>
        <w:tc>
          <w:tcPr>
            <w:tcW w:w="2877" w:type="dxa"/>
          </w:tcPr>
          <w:p w14:paraId="1DDCC416" w14:textId="53FE48EA" w:rsidR="000646D4" w:rsidRPr="008A10EE" w:rsidRDefault="000646D4" w:rsidP="00770F3A">
            <w:pPr>
              <w:pStyle w:val="ListParagraph"/>
              <w:numPr>
                <w:ilvl w:val="0"/>
                <w:numId w:val="21"/>
              </w:numPr>
              <w:ind w:left="448"/>
              <w:rPr>
                <w:rFonts w:cs="Times New Roman"/>
              </w:rPr>
            </w:pPr>
            <w:r w:rsidRPr="008A10EE">
              <w:rPr>
                <w:rFonts w:cs="Times New Roman"/>
              </w:rPr>
              <w:t>Siswa / Mahasiswa</w:t>
            </w:r>
          </w:p>
        </w:tc>
      </w:tr>
      <w:tr w:rsidR="000646D4" w:rsidRPr="008A10EE" w14:paraId="7F915F38" w14:textId="77777777" w:rsidTr="005E1D4F">
        <w:tc>
          <w:tcPr>
            <w:tcW w:w="491" w:type="dxa"/>
            <w:vMerge/>
          </w:tcPr>
          <w:p w14:paraId="589B5B3B" w14:textId="77777777" w:rsidR="000646D4" w:rsidRPr="008A10EE" w:rsidRDefault="000646D4" w:rsidP="00352A88">
            <w:pPr>
              <w:rPr>
                <w:rFonts w:cs="Times New Roman"/>
              </w:rPr>
            </w:pPr>
          </w:p>
        </w:tc>
        <w:tc>
          <w:tcPr>
            <w:tcW w:w="2207" w:type="dxa"/>
            <w:vMerge/>
          </w:tcPr>
          <w:p w14:paraId="5B07BDF3" w14:textId="77777777" w:rsidR="000646D4" w:rsidRPr="008A10EE" w:rsidRDefault="000646D4" w:rsidP="00352A88">
            <w:pPr>
              <w:rPr>
                <w:rFonts w:cs="Times New Roman"/>
              </w:rPr>
            </w:pPr>
          </w:p>
        </w:tc>
        <w:tc>
          <w:tcPr>
            <w:tcW w:w="2877" w:type="dxa"/>
          </w:tcPr>
          <w:p w14:paraId="530EF31C" w14:textId="2ED0DE5C" w:rsidR="000646D4" w:rsidRPr="008A10EE" w:rsidRDefault="000646D4" w:rsidP="00770F3A">
            <w:pPr>
              <w:pStyle w:val="ListParagraph"/>
              <w:numPr>
                <w:ilvl w:val="0"/>
                <w:numId w:val="21"/>
              </w:numPr>
              <w:ind w:left="448"/>
              <w:rPr>
                <w:rFonts w:cs="Times New Roman"/>
              </w:rPr>
            </w:pPr>
            <w:r w:rsidRPr="008A10EE">
              <w:rPr>
                <w:rFonts w:cs="Times New Roman"/>
              </w:rPr>
              <w:t>Guru / Dosen</w:t>
            </w:r>
          </w:p>
        </w:tc>
      </w:tr>
      <w:tr w:rsidR="000646D4" w:rsidRPr="008A10EE" w14:paraId="1A000123" w14:textId="77777777" w:rsidTr="005E1D4F">
        <w:tc>
          <w:tcPr>
            <w:tcW w:w="491" w:type="dxa"/>
            <w:vMerge/>
          </w:tcPr>
          <w:p w14:paraId="75C01703" w14:textId="77777777" w:rsidR="000646D4" w:rsidRPr="008A10EE" w:rsidRDefault="000646D4" w:rsidP="00352A88">
            <w:pPr>
              <w:rPr>
                <w:rFonts w:cs="Times New Roman"/>
              </w:rPr>
            </w:pPr>
          </w:p>
        </w:tc>
        <w:tc>
          <w:tcPr>
            <w:tcW w:w="2207" w:type="dxa"/>
            <w:vMerge/>
          </w:tcPr>
          <w:p w14:paraId="653FD0B0" w14:textId="77777777" w:rsidR="000646D4" w:rsidRPr="008A10EE" w:rsidRDefault="000646D4" w:rsidP="00352A88">
            <w:pPr>
              <w:rPr>
                <w:rFonts w:cs="Times New Roman"/>
              </w:rPr>
            </w:pPr>
          </w:p>
        </w:tc>
        <w:tc>
          <w:tcPr>
            <w:tcW w:w="2877" w:type="dxa"/>
          </w:tcPr>
          <w:p w14:paraId="5C35E0DA" w14:textId="7146880C" w:rsidR="000646D4" w:rsidRPr="008A10EE" w:rsidRDefault="000646D4" w:rsidP="00770F3A">
            <w:pPr>
              <w:pStyle w:val="ListParagraph"/>
              <w:numPr>
                <w:ilvl w:val="0"/>
                <w:numId w:val="21"/>
              </w:numPr>
              <w:ind w:left="448"/>
              <w:rPr>
                <w:rFonts w:cs="Times New Roman"/>
              </w:rPr>
            </w:pPr>
            <w:r w:rsidRPr="008A10EE">
              <w:rPr>
                <w:rFonts w:cs="Times New Roman"/>
              </w:rPr>
              <w:t>Pimpinan (dalam ruang lingkup institusi pendidikan)</w:t>
            </w:r>
          </w:p>
        </w:tc>
      </w:tr>
      <w:tr w:rsidR="000646D4" w:rsidRPr="008A10EE" w14:paraId="0D1BC22D" w14:textId="77777777" w:rsidTr="005E1D4F">
        <w:tc>
          <w:tcPr>
            <w:tcW w:w="491" w:type="dxa"/>
            <w:vMerge/>
          </w:tcPr>
          <w:p w14:paraId="20292049" w14:textId="77777777" w:rsidR="000646D4" w:rsidRPr="008A10EE" w:rsidRDefault="000646D4" w:rsidP="00352A88">
            <w:pPr>
              <w:rPr>
                <w:rFonts w:cs="Times New Roman"/>
              </w:rPr>
            </w:pPr>
          </w:p>
        </w:tc>
        <w:tc>
          <w:tcPr>
            <w:tcW w:w="2207" w:type="dxa"/>
            <w:vMerge/>
          </w:tcPr>
          <w:p w14:paraId="64C850F5" w14:textId="77777777" w:rsidR="000646D4" w:rsidRPr="008A10EE" w:rsidRDefault="000646D4" w:rsidP="00352A88">
            <w:pPr>
              <w:rPr>
                <w:rFonts w:cs="Times New Roman"/>
              </w:rPr>
            </w:pPr>
          </w:p>
        </w:tc>
        <w:tc>
          <w:tcPr>
            <w:tcW w:w="2877" w:type="dxa"/>
          </w:tcPr>
          <w:p w14:paraId="73D6A8EF" w14:textId="51F0CE5E" w:rsidR="000646D4" w:rsidRPr="008A10EE" w:rsidRDefault="000646D4" w:rsidP="00770F3A">
            <w:pPr>
              <w:pStyle w:val="ListParagraph"/>
              <w:numPr>
                <w:ilvl w:val="0"/>
                <w:numId w:val="21"/>
              </w:numPr>
              <w:ind w:left="448"/>
              <w:rPr>
                <w:rFonts w:cs="Times New Roman"/>
              </w:rPr>
            </w:pPr>
            <w:r w:rsidRPr="008A10EE">
              <w:rPr>
                <w:rFonts w:cs="Times New Roman"/>
              </w:rPr>
              <w:t>Teknisi</w:t>
            </w:r>
          </w:p>
        </w:tc>
      </w:tr>
      <w:tr w:rsidR="000646D4" w:rsidRPr="008A10EE" w14:paraId="1470B884" w14:textId="77777777" w:rsidTr="005E1D4F">
        <w:tc>
          <w:tcPr>
            <w:tcW w:w="491" w:type="dxa"/>
            <w:vMerge/>
          </w:tcPr>
          <w:p w14:paraId="212DDE46" w14:textId="77777777" w:rsidR="000646D4" w:rsidRPr="008A10EE" w:rsidRDefault="000646D4" w:rsidP="00352A88">
            <w:pPr>
              <w:rPr>
                <w:rFonts w:cs="Times New Roman"/>
              </w:rPr>
            </w:pPr>
          </w:p>
        </w:tc>
        <w:tc>
          <w:tcPr>
            <w:tcW w:w="2207" w:type="dxa"/>
            <w:vMerge/>
          </w:tcPr>
          <w:p w14:paraId="77B4EFEE" w14:textId="77777777" w:rsidR="000646D4" w:rsidRPr="008A10EE" w:rsidRDefault="000646D4" w:rsidP="00352A88">
            <w:pPr>
              <w:rPr>
                <w:rFonts w:cs="Times New Roman"/>
              </w:rPr>
            </w:pPr>
          </w:p>
        </w:tc>
        <w:tc>
          <w:tcPr>
            <w:tcW w:w="2877" w:type="dxa"/>
          </w:tcPr>
          <w:p w14:paraId="736568C1" w14:textId="72BA8FC9" w:rsidR="000646D4" w:rsidRPr="008A10EE" w:rsidRDefault="000646D4" w:rsidP="00770F3A">
            <w:pPr>
              <w:pStyle w:val="ListParagraph"/>
              <w:numPr>
                <w:ilvl w:val="0"/>
                <w:numId w:val="21"/>
              </w:numPr>
              <w:ind w:left="448"/>
              <w:rPr>
                <w:rFonts w:cs="Times New Roman"/>
              </w:rPr>
            </w:pPr>
            <w:r w:rsidRPr="008A10EE">
              <w:rPr>
                <w:rFonts w:cs="Times New Roman"/>
              </w:rPr>
              <w:t>Koordinator TIK/ Admin IT</w:t>
            </w:r>
          </w:p>
        </w:tc>
      </w:tr>
      <w:tr w:rsidR="000646D4" w:rsidRPr="008A10EE" w14:paraId="7DC10B59" w14:textId="77777777" w:rsidTr="005E1D4F">
        <w:tc>
          <w:tcPr>
            <w:tcW w:w="491" w:type="dxa"/>
            <w:vMerge/>
          </w:tcPr>
          <w:p w14:paraId="28438E47" w14:textId="77777777" w:rsidR="000646D4" w:rsidRPr="008A10EE" w:rsidRDefault="000646D4" w:rsidP="00352A88">
            <w:pPr>
              <w:rPr>
                <w:rFonts w:cs="Times New Roman"/>
              </w:rPr>
            </w:pPr>
          </w:p>
        </w:tc>
        <w:tc>
          <w:tcPr>
            <w:tcW w:w="2207" w:type="dxa"/>
            <w:vMerge/>
          </w:tcPr>
          <w:p w14:paraId="42B5F549" w14:textId="77777777" w:rsidR="000646D4" w:rsidRPr="008A10EE" w:rsidRDefault="000646D4" w:rsidP="00352A88">
            <w:pPr>
              <w:rPr>
                <w:rFonts w:cs="Times New Roman"/>
              </w:rPr>
            </w:pPr>
          </w:p>
        </w:tc>
        <w:tc>
          <w:tcPr>
            <w:tcW w:w="2877" w:type="dxa"/>
          </w:tcPr>
          <w:p w14:paraId="598FD3E6" w14:textId="3F28D233" w:rsidR="000646D4" w:rsidRPr="008A10EE" w:rsidRDefault="000646D4" w:rsidP="00770F3A">
            <w:pPr>
              <w:pStyle w:val="ListParagraph"/>
              <w:numPr>
                <w:ilvl w:val="0"/>
                <w:numId w:val="21"/>
              </w:numPr>
              <w:ind w:left="448"/>
              <w:rPr>
                <w:rFonts w:cs="Times New Roman"/>
              </w:rPr>
            </w:pPr>
            <w:r w:rsidRPr="008A10EE">
              <w:rPr>
                <w:rFonts w:cs="Times New Roman"/>
              </w:rPr>
              <w:t>Orang tua siswa/Mahasiswa</w:t>
            </w:r>
          </w:p>
        </w:tc>
      </w:tr>
      <w:tr w:rsidR="000646D4" w:rsidRPr="008A10EE" w14:paraId="057C26F1" w14:textId="77777777" w:rsidTr="005E1D4F">
        <w:tc>
          <w:tcPr>
            <w:tcW w:w="491" w:type="dxa"/>
            <w:vMerge w:val="restart"/>
          </w:tcPr>
          <w:p w14:paraId="624933A5" w14:textId="2DB303CE" w:rsidR="000646D4" w:rsidRPr="008A10EE" w:rsidRDefault="000646D4" w:rsidP="002A7A11">
            <w:pPr>
              <w:rPr>
                <w:rFonts w:cs="Times New Roman"/>
              </w:rPr>
            </w:pPr>
            <w:r w:rsidRPr="008A10EE">
              <w:rPr>
                <w:rFonts w:cs="Times New Roman"/>
              </w:rPr>
              <w:t>6.</w:t>
            </w:r>
          </w:p>
        </w:tc>
        <w:tc>
          <w:tcPr>
            <w:tcW w:w="2207" w:type="dxa"/>
            <w:vMerge w:val="restart"/>
          </w:tcPr>
          <w:p w14:paraId="2D4F20ED" w14:textId="71DD0F1B" w:rsidR="000646D4" w:rsidRPr="008A10EE" w:rsidRDefault="000646D4" w:rsidP="002A7A11">
            <w:pPr>
              <w:rPr>
                <w:rFonts w:cs="Times New Roman"/>
              </w:rPr>
            </w:pPr>
            <w:r w:rsidRPr="008A10EE">
              <w:rPr>
                <w:rFonts w:cs="Times New Roman"/>
              </w:rPr>
              <w:t>Peningkatan pengetahuan dan keterampilan pengguna</w:t>
            </w:r>
          </w:p>
        </w:tc>
        <w:tc>
          <w:tcPr>
            <w:tcW w:w="2877" w:type="dxa"/>
          </w:tcPr>
          <w:p w14:paraId="4FAEF1B9" w14:textId="2ACE099F" w:rsidR="000646D4" w:rsidRPr="008A10EE" w:rsidRDefault="000646D4" w:rsidP="00770F3A">
            <w:pPr>
              <w:pStyle w:val="ListParagraph"/>
              <w:numPr>
                <w:ilvl w:val="0"/>
                <w:numId w:val="21"/>
              </w:numPr>
              <w:ind w:left="455"/>
              <w:rPr>
                <w:rFonts w:cs="Times New Roman"/>
              </w:rPr>
            </w:pPr>
            <w:r w:rsidRPr="008A10EE">
              <w:rPr>
                <w:rFonts w:cs="Times New Roman"/>
              </w:rPr>
              <w:t xml:space="preserve">Pelatihan </w:t>
            </w:r>
            <w:r w:rsidRPr="008A10EE">
              <w:rPr>
                <w:rFonts w:cs="Times New Roman"/>
                <w:i/>
                <w:iCs/>
              </w:rPr>
              <w:t>(training)</w:t>
            </w:r>
          </w:p>
        </w:tc>
      </w:tr>
      <w:tr w:rsidR="000646D4" w:rsidRPr="008A10EE" w14:paraId="3591F9BF" w14:textId="77777777" w:rsidTr="005E1D4F">
        <w:tc>
          <w:tcPr>
            <w:tcW w:w="491" w:type="dxa"/>
            <w:vMerge/>
          </w:tcPr>
          <w:p w14:paraId="0773C306" w14:textId="77777777" w:rsidR="000646D4" w:rsidRPr="008A10EE" w:rsidRDefault="000646D4" w:rsidP="002A7A11">
            <w:pPr>
              <w:rPr>
                <w:rFonts w:cs="Times New Roman"/>
              </w:rPr>
            </w:pPr>
          </w:p>
        </w:tc>
        <w:tc>
          <w:tcPr>
            <w:tcW w:w="2207" w:type="dxa"/>
            <w:vMerge/>
          </w:tcPr>
          <w:p w14:paraId="7F0D6BEE" w14:textId="77777777" w:rsidR="000646D4" w:rsidRPr="008A10EE" w:rsidRDefault="000646D4" w:rsidP="002A7A11">
            <w:pPr>
              <w:rPr>
                <w:rFonts w:cs="Times New Roman"/>
              </w:rPr>
            </w:pPr>
          </w:p>
        </w:tc>
        <w:tc>
          <w:tcPr>
            <w:tcW w:w="2877" w:type="dxa"/>
          </w:tcPr>
          <w:p w14:paraId="40F296DA" w14:textId="131528EF" w:rsidR="000646D4" w:rsidRPr="008A10EE" w:rsidRDefault="000646D4" w:rsidP="00770F3A">
            <w:pPr>
              <w:pStyle w:val="ListParagraph"/>
              <w:numPr>
                <w:ilvl w:val="0"/>
                <w:numId w:val="21"/>
              </w:numPr>
              <w:ind w:left="455"/>
              <w:rPr>
                <w:rFonts w:cs="Times New Roman"/>
              </w:rPr>
            </w:pPr>
            <w:r w:rsidRPr="008A10EE">
              <w:rPr>
                <w:rFonts w:cs="Times New Roman"/>
              </w:rPr>
              <w:t>Sosialisasi sistem</w:t>
            </w:r>
          </w:p>
        </w:tc>
      </w:tr>
      <w:tr w:rsidR="000646D4" w:rsidRPr="008A10EE" w14:paraId="734DD5C1" w14:textId="77777777" w:rsidTr="005E1D4F">
        <w:tc>
          <w:tcPr>
            <w:tcW w:w="491" w:type="dxa"/>
            <w:vMerge/>
          </w:tcPr>
          <w:p w14:paraId="2F3A1ACE" w14:textId="77777777" w:rsidR="000646D4" w:rsidRPr="008A10EE" w:rsidRDefault="000646D4" w:rsidP="002A7A11">
            <w:pPr>
              <w:rPr>
                <w:rFonts w:cs="Times New Roman"/>
              </w:rPr>
            </w:pPr>
          </w:p>
        </w:tc>
        <w:tc>
          <w:tcPr>
            <w:tcW w:w="2207" w:type="dxa"/>
            <w:vMerge/>
          </w:tcPr>
          <w:p w14:paraId="63231099" w14:textId="77777777" w:rsidR="000646D4" w:rsidRPr="008A10EE" w:rsidRDefault="000646D4" w:rsidP="002A7A11">
            <w:pPr>
              <w:rPr>
                <w:rFonts w:cs="Times New Roman"/>
              </w:rPr>
            </w:pPr>
          </w:p>
        </w:tc>
        <w:tc>
          <w:tcPr>
            <w:tcW w:w="2877" w:type="dxa"/>
          </w:tcPr>
          <w:p w14:paraId="5340AD86" w14:textId="629D0206" w:rsidR="000646D4" w:rsidRPr="008A10EE" w:rsidRDefault="000646D4" w:rsidP="00770F3A">
            <w:pPr>
              <w:pStyle w:val="ListParagraph"/>
              <w:numPr>
                <w:ilvl w:val="0"/>
                <w:numId w:val="21"/>
              </w:numPr>
              <w:ind w:left="455"/>
              <w:rPr>
                <w:rFonts w:cs="Times New Roman"/>
              </w:rPr>
            </w:pPr>
            <w:r w:rsidRPr="008A10EE">
              <w:rPr>
                <w:rFonts w:cs="Times New Roman"/>
              </w:rPr>
              <w:t xml:space="preserve">Pedoman pengguna </w:t>
            </w:r>
            <w:r w:rsidRPr="008A10EE">
              <w:rPr>
                <w:rFonts w:cs="Times New Roman"/>
                <w:i/>
                <w:iCs/>
              </w:rPr>
              <w:t>(User Guidline)</w:t>
            </w:r>
          </w:p>
        </w:tc>
      </w:tr>
      <w:tr w:rsidR="000646D4" w:rsidRPr="008A10EE" w14:paraId="23F183D3" w14:textId="77777777" w:rsidTr="005E1D4F">
        <w:tc>
          <w:tcPr>
            <w:tcW w:w="491" w:type="dxa"/>
            <w:vMerge w:val="restart"/>
          </w:tcPr>
          <w:p w14:paraId="45B2377A" w14:textId="3C14D470" w:rsidR="000646D4" w:rsidRPr="008A10EE" w:rsidRDefault="000646D4" w:rsidP="002A7A11">
            <w:pPr>
              <w:rPr>
                <w:rFonts w:cs="Times New Roman"/>
              </w:rPr>
            </w:pPr>
            <w:r w:rsidRPr="008A10EE">
              <w:rPr>
                <w:rFonts w:cs="Times New Roman"/>
              </w:rPr>
              <w:t>7.</w:t>
            </w:r>
          </w:p>
        </w:tc>
        <w:tc>
          <w:tcPr>
            <w:tcW w:w="2207" w:type="dxa"/>
            <w:vMerge w:val="restart"/>
          </w:tcPr>
          <w:p w14:paraId="61072A58" w14:textId="539BDD51" w:rsidR="000646D4" w:rsidRPr="008A10EE" w:rsidRDefault="000646D4" w:rsidP="002A7A11">
            <w:pPr>
              <w:rPr>
                <w:rFonts w:cs="Times New Roman"/>
                <w:i/>
                <w:iCs/>
              </w:rPr>
            </w:pPr>
            <w:r w:rsidRPr="008A10EE">
              <w:rPr>
                <w:rFonts w:cs="Times New Roman"/>
              </w:rPr>
              <w:t xml:space="preserve">Kemampuan Sistem </w:t>
            </w:r>
            <w:r w:rsidRPr="008A10EE">
              <w:rPr>
                <w:rFonts w:cs="Times New Roman"/>
                <w:i/>
                <w:iCs/>
              </w:rPr>
              <w:t>(System Capability)</w:t>
            </w:r>
          </w:p>
        </w:tc>
        <w:tc>
          <w:tcPr>
            <w:tcW w:w="2877" w:type="dxa"/>
          </w:tcPr>
          <w:p w14:paraId="6AF068CD" w14:textId="4A992918" w:rsidR="000646D4" w:rsidRPr="008A10EE" w:rsidRDefault="000646D4" w:rsidP="00770F3A">
            <w:pPr>
              <w:pStyle w:val="ListParagraph"/>
              <w:numPr>
                <w:ilvl w:val="0"/>
                <w:numId w:val="21"/>
              </w:numPr>
              <w:ind w:left="455"/>
              <w:rPr>
                <w:rFonts w:cs="Times New Roman"/>
              </w:rPr>
            </w:pPr>
            <w:r w:rsidRPr="008A10EE">
              <w:rPr>
                <w:rFonts w:cs="Times New Roman"/>
              </w:rPr>
              <w:t>Sistem sesuai dengan harapan klien dan pengguna</w:t>
            </w:r>
          </w:p>
        </w:tc>
      </w:tr>
      <w:tr w:rsidR="000646D4" w:rsidRPr="008A10EE" w14:paraId="1B153617" w14:textId="77777777" w:rsidTr="005E1D4F">
        <w:tc>
          <w:tcPr>
            <w:tcW w:w="491" w:type="dxa"/>
            <w:vMerge/>
          </w:tcPr>
          <w:p w14:paraId="25C933AF" w14:textId="77777777" w:rsidR="000646D4" w:rsidRPr="008A10EE" w:rsidRDefault="000646D4" w:rsidP="002A7A11">
            <w:pPr>
              <w:rPr>
                <w:rFonts w:cs="Times New Roman"/>
              </w:rPr>
            </w:pPr>
          </w:p>
        </w:tc>
        <w:tc>
          <w:tcPr>
            <w:tcW w:w="2207" w:type="dxa"/>
            <w:vMerge/>
          </w:tcPr>
          <w:p w14:paraId="32D07DA4" w14:textId="77777777" w:rsidR="000646D4" w:rsidRPr="008A10EE" w:rsidRDefault="000646D4" w:rsidP="002A7A11">
            <w:pPr>
              <w:rPr>
                <w:rFonts w:cs="Times New Roman"/>
              </w:rPr>
            </w:pPr>
          </w:p>
        </w:tc>
        <w:tc>
          <w:tcPr>
            <w:tcW w:w="2877" w:type="dxa"/>
          </w:tcPr>
          <w:p w14:paraId="0370D7D8" w14:textId="16AB0B24" w:rsidR="000646D4" w:rsidRPr="008A10EE" w:rsidRDefault="000646D4" w:rsidP="00770F3A">
            <w:pPr>
              <w:pStyle w:val="ListParagraph"/>
              <w:numPr>
                <w:ilvl w:val="0"/>
                <w:numId w:val="21"/>
              </w:numPr>
              <w:ind w:left="455"/>
              <w:rPr>
                <w:rFonts w:cs="Times New Roman"/>
              </w:rPr>
            </w:pPr>
            <w:r w:rsidRPr="008A10EE">
              <w:rPr>
                <w:rFonts w:cs="Times New Roman"/>
              </w:rPr>
              <w:t>Sistem dapat menjawab kebutuhan pengguna</w:t>
            </w:r>
          </w:p>
        </w:tc>
      </w:tr>
      <w:tr w:rsidR="000646D4" w:rsidRPr="008A10EE" w14:paraId="667D6951" w14:textId="77777777" w:rsidTr="005E1D4F">
        <w:tc>
          <w:tcPr>
            <w:tcW w:w="491" w:type="dxa"/>
            <w:vMerge w:val="restart"/>
          </w:tcPr>
          <w:p w14:paraId="749143DD" w14:textId="13C3DB3C" w:rsidR="000646D4" w:rsidRPr="008A10EE" w:rsidRDefault="000646D4" w:rsidP="002A7A11">
            <w:pPr>
              <w:rPr>
                <w:rFonts w:cs="Times New Roman"/>
              </w:rPr>
            </w:pPr>
            <w:r w:rsidRPr="008A10EE">
              <w:rPr>
                <w:rFonts w:cs="Times New Roman"/>
              </w:rPr>
              <w:t>8.</w:t>
            </w:r>
          </w:p>
        </w:tc>
        <w:tc>
          <w:tcPr>
            <w:tcW w:w="2207" w:type="dxa"/>
            <w:vMerge w:val="restart"/>
          </w:tcPr>
          <w:p w14:paraId="03E56203" w14:textId="4D3BD20A" w:rsidR="000646D4" w:rsidRPr="008A10EE" w:rsidRDefault="000646D4" w:rsidP="002A7A11">
            <w:pPr>
              <w:rPr>
                <w:rFonts w:cs="Times New Roman"/>
              </w:rPr>
            </w:pPr>
            <w:r w:rsidRPr="008A10EE">
              <w:rPr>
                <w:rFonts w:cs="Times New Roman"/>
              </w:rPr>
              <w:t>Pihak Ketiga (Vendor)</w:t>
            </w:r>
          </w:p>
        </w:tc>
        <w:tc>
          <w:tcPr>
            <w:tcW w:w="2877" w:type="dxa"/>
          </w:tcPr>
          <w:p w14:paraId="11EDAFC9" w14:textId="0C051D94" w:rsidR="000646D4" w:rsidRPr="008A10EE" w:rsidRDefault="000646D4" w:rsidP="00770F3A">
            <w:pPr>
              <w:pStyle w:val="ListParagraph"/>
              <w:numPr>
                <w:ilvl w:val="0"/>
                <w:numId w:val="21"/>
              </w:numPr>
              <w:ind w:left="448"/>
              <w:rPr>
                <w:rFonts w:cs="Times New Roman"/>
              </w:rPr>
            </w:pPr>
            <w:r w:rsidRPr="008A10EE">
              <w:rPr>
                <w:rFonts w:cs="Times New Roman"/>
              </w:rPr>
              <w:t>Pendefinisian peran dan tanggungjawab vendor</w:t>
            </w:r>
          </w:p>
        </w:tc>
      </w:tr>
      <w:tr w:rsidR="000646D4" w:rsidRPr="008A10EE" w14:paraId="46C903C9" w14:textId="77777777" w:rsidTr="005E1D4F">
        <w:tc>
          <w:tcPr>
            <w:tcW w:w="491" w:type="dxa"/>
            <w:vMerge/>
          </w:tcPr>
          <w:p w14:paraId="728932D9" w14:textId="77777777" w:rsidR="000646D4" w:rsidRPr="008A10EE" w:rsidRDefault="000646D4" w:rsidP="002A7A11">
            <w:pPr>
              <w:rPr>
                <w:rFonts w:cs="Times New Roman"/>
              </w:rPr>
            </w:pPr>
          </w:p>
        </w:tc>
        <w:tc>
          <w:tcPr>
            <w:tcW w:w="2207" w:type="dxa"/>
            <w:vMerge/>
          </w:tcPr>
          <w:p w14:paraId="1470A55F" w14:textId="77777777" w:rsidR="000646D4" w:rsidRPr="008A10EE" w:rsidRDefault="000646D4" w:rsidP="002A7A11">
            <w:pPr>
              <w:rPr>
                <w:rFonts w:cs="Times New Roman"/>
              </w:rPr>
            </w:pPr>
          </w:p>
        </w:tc>
        <w:tc>
          <w:tcPr>
            <w:tcW w:w="2877" w:type="dxa"/>
          </w:tcPr>
          <w:p w14:paraId="4084EEC6" w14:textId="1CC10229" w:rsidR="000646D4" w:rsidRPr="008A10EE" w:rsidRDefault="000646D4" w:rsidP="00770F3A">
            <w:pPr>
              <w:pStyle w:val="ListParagraph"/>
              <w:numPr>
                <w:ilvl w:val="0"/>
                <w:numId w:val="21"/>
              </w:numPr>
              <w:ind w:left="448"/>
              <w:rPr>
                <w:rFonts w:cs="Times New Roman"/>
              </w:rPr>
            </w:pPr>
            <w:r w:rsidRPr="008A10EE">
              <w:rPr>
                <w:rFonts w:cs="Times New Roman"/>
              </w:rPr>
              <w:t>Kredibilitas vendor</w:t>
            </w:r>
          </w:p>
        </w:tc>
      </w:tr>
      <w:tr w:rsidR="000646D4" w:rsidRPr="008A10EE" w14:paraId="4D3341F7" w14:textId="77777777" w:rsidTr="005E1D4F">
        <w:tc>
          <w:tcPr>
            <w:tcW w:w="491" w:type="dxa"/>
            <w:vMerge w:val="restart"/>
          </w:tcPr>
          <w:p w14:paraId="1F0CA873" w14:textId="2F1BB36D" w:rsidR="000646D4" w:rsidRPr="008A10EE" w:rsidRDefault="000646D4" w:rsidP="002A7A11">
            <w:pPr>
              <w:rPr>
                <w:rFonts w:cs="Times New Roman"/>
              </w:rPr>
            </w:pPr>
            <w:r w:rsidRPr="008A10EE">
              <w:rPr>
                <w:rFonts w:cs="Times New Roman"/>
              </w:rPr>
              <w:t>9.</w:t>
            </w:r>
          </w:p>
        </w:tc>
        <w:tc>
          <w:tcPr>
            <w:tcW w:w="2207" w:type="dxa"/>
            <w:vMerge w:val="restart"/>
          </w:tcPr>
          <w:p w14:paraId="43A707AA" w14:textId="32ECBB8F" w:rsidR="000646D4" w:rsidRPr="008A10EE" w:rsidRDefault="000646D4" w:rsidP="002A7A11">
            <w:pPr>
              <w:rPr>
                <w:rFonts w:cs="Times New Roman"/>
              </w:rPr>
            </w:pPr>
            <w:r w:rsidRPr="008A10EE">
              <w:rPr>
                <w:rFonts w:cs="Times New Roman"/>
              </w:rPr>
              <w:t>Sumber Daya Teknologi</w:t>
            </w:r>
          </w:p>
        </w:tc>
        <w:tc>
          <w:tcPr>
            <w:tcW w:w="2877" w:type="dxa"/>
          </w:tcPr>
          <w:p w14:paraId="79DDCDF6" w14:textId="2B36AB57" w:rsidR="000646D4" w:rsidRPr="008A10EE" w:rsidRDefault="000646D4" w:rsidP="00770F3A">
            <w:pPr>
              <w:pStyle w:val="ListParagraph"/>
              <w:numPr>
                <w:ilvl w:val="0"/>
                <w:numId w:val="21"/>
              </w:numPr>
              <w:ind w:left="448"/>
              <w:rPr>
                <w:rFonts w:cs="Times New Roman"/>
              </w:rPr>
            </w:pPr>
            <w:r w:rsidRPr="008A10EE">
              <w:rPr>
                <w:rFonts w:cs="Times New Roman"/>
              </w:rPr>
              <w:t>Internet</w:t>
            </w:r>
          </w:p>
        </w:tc>
      </w:tr>
      <w:tr w:rsidR="000646D4" w:rsidRPr="008A10EE" w14:paraId="4BE27482" w14:textId="77777777" w:rsidTr="005E1D4F">
        <w:tc>
          <w:tcPr>
            <w:tcW w:w="491" w:type="dxa"/>
            <w:vMerge/>
          </w:tcPr>
          <w:p w14:paraId="0D2088E6" w14:textId="77777777" w:rsidR="000646D4" w:rsidRPr="008A10EE" w:rsidRDefault="000646D4" w:rsidP="002A7A11">
            <w:pPr>
              <w:rPr>
                <w:rFonts w:cs="Times New Roman"/>
              </w:rPr>
            </w:pPr>
          </w:p>
        </w:tc>
        <w:tc>
          <w:tcPr>
            <w:tcW w:w="2207" w:type="dxa"/>
            <w:vMerge/>
          </w:tcPr>
          <w:p w14:paraId="34309462" w14:textId="77777777" w:rsidR="000646D4" w:rsidRPr="008A10EE" w:rsidRDefault="000646D4" w:rsidP="002A7A11">
            <w:pPr>
              <w:rPr>
                <w:rFonts w:cs="Times New Roman"/>
              </w:rPr>
            </w:pPr>
          </w:p>
        </w:tc>
        <w:tc>
          <w:tcPr>
            <w:tcW w:w="2877" w:type="dxa"/>
          </w:tcPr>
          <w:p w14:paraId="46B9403E" w14:textId="50D39FBD" w:rsidR="000646D4" w:rsidRPr="008A10EE" w:rsidRDefault="000646D4" w:rsidP="00770F3A">
            <w:pPr>
              <w:pStyle w:val="ListParagraph"/>
              <w:numPr>
                <w:ilvl w:val="0"/>
                <w:numId w:val="21"/>
              </w:numPr>
              <w:ind w:left="448"/>
              <w:rPr>
                <w:rFonts w:cs="Times New Roman"/>
              </w:rPr>
            </w:pPr>
            <w:r w:rsidRPr="008A10EE">
              <w:rPr>
                <w:rFonts w:cs="Times New Roman"/>
              </w:rPr>
              <w:t>Infrastruktur Jaringan</w:t>
            </w:r>
          </w:p>
        </w:tc>
      </w:tr>
      <w:tr w:rsidR="000646D4" w:rsidRPr="008A10EE" w14:paraId="191CAA04" w14:textId="77777777" w:rsidTr="005E1D4F">
        <w:tc>
          <w:tcPr>
            <w:tcW w:w="491" w:type="dxa"/>
            <w:vMerge/>
          </w:tcPr>
          <w:p w14:paraId="6DCC8E05" w14:textId="77777777" w:rsidR="000646D4" w:rsidRPr="008A10EE" w:rsidRDefault="000646D4" w:rsidP="002A7A11">
            <w:pPr>
              <w:rPr>
                <w:rFonts w:cs="Times New Roman"/>
              </w:rPr>
            </w:pPr>
          </w:p>
        </w:tc>
        <w:tc>
          <w:tcPr>
            <w:tcW w:w="2207" w:type="dxa"/>
            <w:vMerge/>
          </w:tcPr>
          <w:p w14:paraId="5B7151AC" w14:textId="77777777" w:rsidR="000646D4" w:rsidRPr="008A10EE" w:rsidRDefault="000646D4" w:rsidP="002A7A11">
            <w:pPr>
              <w:rPr>
                <w:rFonts w:cs="Times New Roman"/>
              </w:rPr>
            </w:pPr>
          </w:p>
        </w:tc>
        <w:tc>
          <w:tcPr>
            <w:tcW w:w="2877" w:type="dxa"/>
          </w:tcPr>
          <w:p w14:paraId="25571711" w14:textId="4595046D" w:rsidR="000646D4" w:rsidRPr="008A10EE" w:rsidRDefault="000646D4" w:rsidP="00770F3A">
            <w:pPr>
              <w:pStyle w:val="ListParagraph"/>
              <w:numPr>
                <w:ilvl w:val="0"/>
                <w:numId w:val="21"/>
              </w:numPr>
              <w:ind w:left="448"/>
              <w:rPr>
                <w:rFonts w:cs="Times New Roman"/>
              </w:rPr>
            </w:pPr>
            <w:r w:rsidRPr="008A10EE">
              <w:rPr>
                <w:rFonts w:cs="Times New Roman"/>
              </w:rPr>
              <w:t>Server dan perangkat penyimpanan data</w:t>
            </w:r>
          </w:p>
        </w:tc>
      </w:tr>
      <w:tr w:rsidR="000646D4" w:rsidRPr="008A10EE" w14:paraId="38DE0F53" w14:textId="77777777" w:rsidTr="005E1D4F">
        <w:tc>
          <w:tcPr>
            <w:tcW w:w="491" w:type="dxa"/>
            <w:vMerge/>
          </w:tcPr>
          <w:p w14:paraId="1BE906CA" w14:textId="77777777" w:rsidR="000646D4" w:rsidRPr="008A10EE" w:rsidRDefault="000646D4" w:rsidP="002A7A11">
            <w:pPr>
              <w:rPr>
                <w:rFonts w:cs="Times New Roman"/>
              </w:rPr>
            </w:pPr>
          </w:p>
        </w:tc>
        <w:tc>
          <w:tcPr>
            <w:tcW w:w="2207" w:type="dxa"/>
            <w:vMerge/>
          </w:tcPr>
          <w:p w14:paraId="55B63B9D" w14:textId="77777777" w:rsidR="000646D4" w:rsidRPr="008A10EE" w:rsidRDefault="000646D4" w:rsidP="002A7A11">
            <w:pPr>
              <w:rPr>
                <w:rFonts w:cs="Times New Roman"/>
              </w:rPr>
            </w:pPr>
          </w:p>
        </w:tc>
        <w:tc>
          <w:tcPr>
            <w:tcW w:w="2877" w:type="dxa"/>
          </w:tcPr>
          <w:p w14:paraId="4B19D3C5" w14:textId="0807AAEC" w:rsidR="000646D4" w:rsidRPr="008A10EE" w:rsidRDefault="000646D4" w:rsidP="00770F3A">
            <w:pPr>
              <w:pStyle w:val="ListParagraph"/>
              <w:numPr>
                <w:ilvl w:val="0"/>
                <w:numId w:val="21"/>
              </w:numPr>
              <w:ind w:left="448"/>
              <w:rPr>
                <w:rFonts w:cs="Times New Roman"/>
              </w:rPr>
            </w:pPr>
            <w:r w:rsidRPr="008A10EE">
              <w:rPr>
                <w:rFonts w:cs="Times New Roman"/>
              </w:rPr>
              <w:t>Perangkat Komputer dan Pendukungnya</w:t>
            </w:r>
          </w:p>
        </w:tc>
      </w:tr>
      <w:tr w:rsidR="000646D4" w:rsidRPr="008A10EE" w14:paraId="7D8E4E9A" w14:textId="77777777" w:rsidTr="005E1D4F">
        <w:tc>
          <w:tcPr>
            <w:tcW w:w="491" w:type="dxa"/>
            <w:vMerge/>
          </w:tcPr>
          <w:p w14:paraId="2A8327D1" w14:textId="77777777" w:rsidR="000646D4" w:rsidRPr="008A10EE" w:rsidRDefault="000646D4" w:rsidP="002A7A11">
            <w:pPr>
              <w:rPr>
                <w:rFonts w:cs="Times New Roman"/>
              </w:rPr>
            </w:pPr>
          </w:p>
        </w:tc>
        <w:tc>
          <w:tcPr>
            <w:tcW w:w="2207" w:type="dxa"/>
            <w:vMerge/>
          </w:tcPr>
          <w:p w14:paraId="049B519A" w14:textId="77777777" w:rsidR="000646D4" w:rsidRPr="008A10EE" w:rsidRDefault="000646D4" w:rsidP="002A7A11">
            <w:pPr>
              <w:rPr>
                <w:rFonts w:cs="Times New Roman"/>
              </w:rPr>
            </w:pPr>
          </w:p>
        </w:tc>
        <w:tc>
          <w:tcPr>
            <w:tcW w:w="2877" w:type="dxa"/>
          </w:tcPr>
          <w:p w14:paraId="55962ECD" w14:textId="678511C4" w:rsidR="000646D4" w:rsidRPr="008A10EE" w:rsidRDefault="000646D4" w:rsidP="00770F3A">
            <w:pPr>
              <w:pStyle w:val="ListParagraph"/>
              <w:numPr>
                <w:ilvl w:val="0"/>
                <w:numId w:val="21"/>
              </w:numPr>
              <w:ind w:left="448"/>
              <w:rPr>
                <w:rFonts w:cs="Times New Roman"/>
              </w:rPr>
            </w:pPr>
            <w:r w:rsidRPr="008A10EE">
              <w:rPr>
                <w:rFonts w:cs="Times New Roman"/>
              </w:rPr>
              <w:t>Keamanan Sistem Informasi</w:t>
            </w:r>
          </w:p>
        </w:tc>
      </w:tr>
      <w:tr w:rsidR="000646D4" w:rsidRPr="008A10EE" w14:paraId="7A389A6E" w14:textId="77777777" w:rsidTr="005E1D4F">
        <w:tc>
          <w:tcPr>
            <w:tcW w:w="491" w:type="dxa"/>
            <w:vMerge/>
          </w:tcPr>
          <w:p w14:paraId="38C25C5B" w14:textId="77777777" w:rsidR="000646D4" w:rsidRPr="008A10EE" w:rsidRDefault="000646D4" w:rsidP="002A7A11">
            <w:pPr>
              <w:rPr>
                <w:rFonts w:cs="Times New Roman"/>
              </w:rPr>
            </w:pPr>
          </w:p>
        </w:tc>
        <w:tc>
          <w:tcPr>
            <w:tcW w:w="2207" w:type="dxa"/>
            <w:vMerge/>
          </w:tcPr>
          <w:p w14:paraId="135DD50B" w14:textId="77777777" w:rsidR="000646D4" w:rsidRPr="008A10EE" w:rsidRDefault="000646D4" w:rsidP="002A7A11">
            <w:pPr>
              <w:rPr>
                <w:rFonts w:cs="Times New Roman"/>
              </w:rPr>
            </w:pPr>
          </w:p>
        </w:tc>
        <w:tc>
          <w:tcPr>
            <w:tcW w:w="2877" w:type="dxa"/>
          </w:tcPr>
          <w:p w14:paraId="11C2D380" w14:textId="43584835" w:rsidR="000646D4" w:rsidRPr="008A10EE" w:rsidRDefault="000646D4" w:rsidP="00770F3A">
            <w:pPr>
              <w:pStyle w:val="ListParagraph"/>
              <w:numPr>
                <w:ilvl w:val="0"/>
                <w:numId w:val="21"/>
              </w:numPr>
              <w:ind w:left="448"/>
              <w:rPr>
                <w:rFonts w:cs="Times New Roman"/>
              </w:rPr>
            </w:pPr>
            <w:r w:rsidRPr="008A10EE">
              <w:rPr>
                <w:rFonts w:cs="Times New Roman"/>
              </w:rPr>
              <w:t>Integrasi sistem</w:t>
            </w:r>
          </w:p>
        </w:tc>
      </w:tr>
      <w:tr w:rsidR="000646D4" w:rsidRPr="008A10EE" w14:paraId="6C55FEB3" w14:textId="77777777" w:rsidTr="005E1D4F">
        <w:tc>
          <w:tcPr>
            <w:tcW w:w="491" w:type="dxa"/>
            <w:vMerge/>
          </w:tcPr>
          <w:p w14:paraId="16703ABE" w14:textId="77777777" w:rsidR="000646D4" w:rsidRPr="008A10EE" w:rsidRDefault="000646D4" w:rsidP="002A7A11">
            <w:pPr>
              <w:rPr>
                <w:rFonts w:cs="Times New Roman"/>
              </w:rPr>
            </w:pPr>
          </w:p>
        </w:tc>
        <w:tc>
          <w:tcPr>
            <w:tcW w:w="2207" w:type="dxa"/>
            <w:vMerge/>
          </w:tcPr>
          <w:p w14:paraId="6A8A5A5F" w14:textId="77777777" w:rsidR="000646D4" w:rsidRPr="008A10EE" w:rsidRDefault="000646D4" w:rsidP="002A7A11">
            <w:pPr>
              <w:rPr>
                <w:rFonts w:cs="Times New Roman"/>
              </w:rPr>
            </w:pPr>
          </w:p>
        </w:tc>
        <w:tc>
          <w:tcPr>
            <w:tcW w:w="2877" w:type="dxa"/>
          </w:tcPr>
          <w:p w14:paraId="58B9D610" w14:textId="4A7B50F2" w:rsidR="000646D4" w:rsidRPr="008A10EE" w:rsidRDefault="000646D4" w:rsidP="00770F3A">
            <w:pPr>
              <w:pStyle w:val="ListParagraph"/>
              <w:numPr>
                <w:ilvl w:val="0"/>
                <w:numId w:val="21"/>
              </w:numPr>
              <w:ind w:left="448"/>
              <w:rPr>
                <w:rFonts w:cs="Times New Roman"/>
              </w:rPr>
            </w:pPr>
            <w:r w:rsidRPr="008A10EE">
              <w:rPr>
                <w:rFonts w:cs="Times New Roman"/>
              </w:rPr>
              <w:t>Ketersediaan sistem</w:t>
            </w:r>
          </w:p>
        </w:tc>
      </w:tr>
      <w:tr w:rsidR="000646D4" w:rsidRPr="008A10EE" w14:paraId="0CAEE8AB" w14:textId="77777777" w:rsidTr="005E1D4F">
        <w:tc>
          <w:tcPr>
            <w:tcW w:w="491" w:type="dxa"/>
            <w:vMerge/>
          </w:tcPr>
          <w:p w14:paraId="4CB6A14A" w14:textId="77777777" w:rsidR="000646D4" w:rsidRPr="008A10EE" w:rsidRDefault="000646D4" w:rsidP="002A7A11">
            <w:pPr>
              <w:rPr>
                <w:rFonts w:cs="Times New Roman"/>
              </w:rPr>
            </w:pPr>
          </w:p>
        </w:tc>
        <w:tc>
          <w:tcPr>
            <w:tcW w:w="2207" w:type="dxa"/>
            <w:vMerge/>
          </w:tcPr>
          <w:p w14:paraId="15567B10" w14:textId="77777777" w:rsidR="000646D4" w:rsidRPr="008A10EE" w:rsidRDefault="000646D4" w:rsidP="002A7A11">
            <w:pPr>
              <w:rPr>
                <w:rFonts w:cs="Times New Roman"/>
              </w:rPr>
            </w:pPr>
          </w:p>
        </w:tc>
        <w:tc>
          <w:tcPr>
            <w:tcW w:w="2877" w:type="dxa"/>
          </w:tcPr>
          <w:p w14:paraId="31BBCCDC" w14:textId="0BB8DD21" w:rsidR="000646D4" w:rsidRPr="008A10EE" w:rsidRDefault="000646D4" w:rsidP="00770F3A">
            <w:pPr>
              <w:pStyle w:val="ListParagraph"/>
              <w:numPr>
                <w:ilvl w:val="0"/>
                <w:numId w:val="21"/>
              </w:numPr>
              <w:ind w:left="448"/>
              <w:rPr>
                <w:rFonts w:cs="Times New Roman"/>
              </w:rPr>
            </w:pPr>
            <w:r w:rsidRPr="008A10EE">
              <w:rPr>
                <w:rFonts w:cs="Times New Roman"/>
              </w:rPr>
              <w:t>Pemeliharaan peralatan TIK dan sistem</w:t>
            </w:r>
          </w:p>
        </w:tc>
      </w:tr>
      <w:tr w:rsidR="000646D4" w:rsidRPr="008A10EE" w14:paraId="39DA7B9E" w14:textId="77777777" w:rsidTr="005E1D4F">
        <w:tc>
          <w:tcPr>
            <w:tcW w:w="491" w:type="dxa"/>
            <w:vMerge w:val="restart"/>
          </w:tcPr>
          <w:p w14:paraId="457F4143" w14:textId="58B6FACF" w:rsidR="000646D4" w:rsidRPr="008A10EE" w:rsidRDefault="000646D4" w:rsidP="002A7A11">
            <w:pPr>
              <w:rPr>
                <w:rFonts w:cs="Times New Roman"/>
              </w:rPr>
            </w:pPr>
            <w:r w:rsidRPr="008A10EE">
              <w:rPr>
                <w:rFonts w:cs="Times New Roman"/>
              </w:rPr>
              <w:t>10.</w:t>
            </w:r>
          </w:p>
        </w:tc>
        <w:tc>
          <w:tcPr>
            <w:tcW w:w="2207" w:type="dxa"/>
            <w:vMerge w:val="restart"/>
          </w:tcPr>
          <w:p w14:paraId="3DF7842D" w14:textId="1F5DED06" w:rsidR="000646D4" w:rsidRPr="008A10EE" w:rsidRDefault="000646D4" w:rsidP="002A7A11">
            <w:pPr>
              <w:rPr>
                <w:rFonts w:cs="Times New Roman"/>
              </w:rPr>
            </w:pPr>
            <w:r w:rsidRPr="008A10EE">
              <w:rPr>
                <w:rFonts w:cs="Times New Roman"/>
              </w:rPr>
              <w:t>Karakteristik Pengguna</w:t>
            </w:r>
          </w:p>
        </w:tc>
        <w:tc>
          <w:tcPr>
            <w:tcW w:w="2877" w:type="dxa"/>
          </w:tcPr>
          <w:p w14:paraId="5B968E35" w14:textId="3B02731C" w:rsidR="000646D4" w:rsidRPr="008A10EE" w:rsidRDefault="000646D4" w:rsidP="00770F3A">
            <w:pPr>
              <w:pStyle w:val="ListParagraph"/>
              <w:numPr>
                <w:ilvl w:val="0"/>
                <w:numId w:val="21"/>
              </w:numPr>
              <w:ind w:left="448"/>
              <w:rPr>
                <w:rFonts w:cs="Times New Roman"/>
              </w:rPr>
            </w:pPr>
            <w:r w:rsidRPr="008A10EE">
              <w:rPr>
                <w:rFonts w:cs="Times New Roman"/>
              </w:rPr>
              <w:t>Kepercayaan diri</w:t>
            </w:r>
          </w:p>
        </w:tc>
      </w:tr>
      <w:tr w:rsidR="000646D4" w:rsidRPr="008A10EE" w14:paraId="5F023158" w14:textId="77777777" w:rsidTr="005E1D4F">
        <w:tc>
          <w:tcPr>
            <w:tcW w:w="491" w:type="dxa"/>
            <w:vMerge/>
          </w:tcPr>
          <w:p w14:paraId="722E128F" w14:textId="77777777" w:rsidR="000646D4" w:rsidRPr="008A10EE" w:rsidRDefault="000646D4" w:rsidP="002A7A11">
            <w:pPr>
              <w:rPr>
                <w:rFonts w:cs="Times New Roman"/>
              </w:rPr>
            </w:pPr>
          </w:p>
        </w:tc>
        <w:tc>
          <w:tcPr>
            <w:tcW w:w="2207" w:type="dxa"/>
            <w:vMerge/>
          </w:tcPr>
          <w:p w14:paraId="6C8AF8E6" w14:textId="77777777" w:rsidR="000646D4" w:rsidRPr="008A10EE" w:rsidRDefault="000646D4" w:rsidP="002A7A11">
            <w:pPr>
              <w:rPr>
                <w:rFonts w:cs="Times New Roman"/>
              </w:rPr>
            </w:pPr>
          </w:p>
        </w:tc>
        <w:tc>
          <w:tcPr>
            <w:tcW w:w="2877" w:type="dxa"/>
          </w:tcPr>
          <w:p w14:paraId="2A7B80A0" w14:textId="0FF88714" w:rsidR="000646D4" w:rsidRPr="008A10EE" w:rsidRDefault="000646D4" w:rsidP="00770F3A">
            <w:pPr>
              <w:pStyle w:val="ListParagraph"/>
              <w:numPr>
                <w:ilvl w:val="0"/>
                <w:numId w:val="21"/>
              </w:numPr>
              <w:ind w:left="448"/>
              <w:rPr>
                <w:rFonts w:cs="Times New Roman"/>
              </w:rPr>
            </w:pPr>
            <w:r w:rsidRPr="008A10EE">
              <w:rPr>
                <w:rFonts w:cs="Times New Roman"/>
              </w:rPr>
              <w:t>Motivasi</w:t>
            </w:r>
          </w:p>
        </w:tc>
      </w:tr>
      <w:tr w:rsidR="000646D4" w:rsidRPr="008A10EE" w14:paraId="60212DB9" w14:textId="77777777" w:rsidTr="005E1D4F">
        <w:tc>
          <w:tcPr>
            <w:tcW w:w="491" w:type="dxa"/>
            <w:vMerge/>
          </w:tcPr>
          <w:p w14:paraId="0E5A4D36" w14:textId="77777777" w:rsidR="000646D4" w:rsidRPr="008A10EE" w:rsidRDefault="000646D4" w:rsidP="002A7A11">
            <w:pPr>
              <w:rPr>
                <w:rFonts w:cs="Times New Roman"/>
              </w:rPr>
            </w:pPr>
          </w:p>
        </w:tc>
        <w:tc>
          <w:tcPr>
            <w:tcW w:w="2207" w:type="dxa"/>
            <w:vMerge/>
          </w:tcPr>
          <w:p w14:paraId="3950CDAF" w14:textId="77777777" w:rsidR="000646D4" w:rsidRPr="008A10EE" w:rsidRDefault="000646D4" w:rsidP="002A7A11">
            <w:pPr>
              <w:rPr>
                <w:rFonts w:cs="Times New Roman"/>
              </w:rPr>
            </w:pPr>
          </w:p>
        </w:tc>
        <w:tc>
          <w:tcPr>
            <w:tcW w:w="2877" w:type="dxa"/>
          </w:tcPr>
          <w:p w14:paraId="6BEF8DD6" w14:textId="70C006D0" w:rsidR="000646D4" w:rsidRPr="008A10EE" w:rsidRDefault="000646D4" w:rsidP="00770F3A">
            <w:pPr>
              <w:pStyle w:val="ListParagraph"/>
              <w:numPr>
                <w:ilvl w:val="0"/>
                <w:numId w:val="21"/>
              </w:numPr>
              <w:ind w:left="448"/>
              <w:rPr>
                <w:rFonts w:cs="Times New Roman"/>
              </w:rPr>
            </w:pPr>
            <w:r w:rsidRPr="008A10EE">
              <w:rPr>
                <w:rFonts w:cs="Times New Roman"/>
              </w:rPr>
              <w:t>Komitmen</w:t>
            </w:r>
          </w:p>
        </w:tc>
      </w:tr>
      <w:tr w:rsidR="000646D4" w:rsidRPr="008A10EE" w14:paraId="1F98EF6D" w14:textId="77777777" w:rsidTr="005E1D4F">
        <w:tc>
          <w:tcPr>
            <w:tcW w:w="491" w:type="dxa"/>
            <w:vMerge/>
          </w:tcPr>
          <w:p w14:paraId="41A34A32" w14:textId="77777777" w:rsidR="000646D4" w:rsidRPr="008A10EE" w:rsidRDefault="000646D4" w:rsidP="002A7A11">
            <w:pPr>
              <w:rPr>
                <w:rFonts w:cs="Times New Roman"/>
              </w:rPr>
            </w:pPr>
          </w:p>
        </w:tc>
        <w:tc>
          <w:tcPr>
            <w:tcW w:w="2207" w:type="dxa"/>
            <w:vMerge/>
          </w:tcPr>
          <w:p w14:paraId="3062397B" w14:textId="77777777" w:rsidR="000646D4" w:rsidRPr="008A10EE" w:rsidRDefault="000646D4" w:rsidP="002A7A11">
            <w:pPr>
              <w:rPr>
                <w:rFonts w:cs="Times New Roman"/>
              </w:rPr>
            </w:pPr>
          </w:p>
        </w:tc>
        <w:tc>
          <w:tcPr>
            <w:tcW w:w="2877" w:type="dxa"/>
          </w:tcPr>
          <w:p w14:paraId="4343EAF1" w14:textId="31391569" w:rsidR="000646D4" w:rsidRPr="008A10EE" w:rsidRDefault="000646D4" w:rsidP="00770F3A">
            <w:pPr>
              <w:pStyle w:val="ListParagraph"/>
              <w:numPr>
                <w:ilvl w:val="0"/>
                <w:numId w:val="21"/>
              </w:numPr>
              <w:ind w:left="448"/>
              <w:rPr>
                <w:rFonts w:cs="Times New Roman"/>
              </w:rPr>
            </w:pPr>
            <w:r w:rsidRPr="008A10EE">
              <w:rPr>
                <w:rFonts w:cs="Times New Roman"/>
              </w:rPr>
              <w:t>Ketersediaan waktu</w:t>
            </w:r>
          </w:p>
        </w:tc>
      </w:tr>
      <w:tr w:rsidR="000646D4" w:rsidRPr="008A10EE" w14:paraId="6D313ADF" w14:textId="77777777" w:rsidTr="005E1D4F">
        <w:tc>
          <w:tcPr>
            <w:tcW w:w="491" w:type="dxa"/>
            <w:vMerge/>
          </w:tcPr>
          <w:p w14:paraId="4B9BC7F6" w14:textId="77777777" w:rsidR="000646D4" w:rsidRPr="008A10EE" w:rsidRDefault="000646D4" w:rsidP="002A7A11">
            <w:pPr>
              <w:rPr>
                <w:rFonts w:cs="Times New Roman"/>
              </w:rPr>
            </w:pPr>
          </w:p>
        </w:tc>
        <w:tc>
          <w:tcPr>
            <w:tcW w:w="2207" w:type="dxa"/>
            <w:vMerge/>
          </w:tcPr>
          <w:p w14:paraId="32531730" w14:textId="77777777" w:rsidR="000646D4" w:rsidRPr="008A10EE" w:rsidRDefault="000646D4" w:rsidP="002A7A11">
            <w:pPr>
              <w:rPr>
                <w:rFonts w:cs="Times New Roman"/>
              </w:rPr>
            </w:pPr>
          </w:p>
        </w:tc>
        <w:tc>
          <w:tcPr>
            <w:tcW w:w="2877" w:type="dxa"/>
          </w:tcPr>
          <w:p w14:paraId="38AD58B7" w14:textId="150D2254" w:rsidR="000646D4" w:rsidRPr="008A10EE" w:rsidRDefault="000646D4" w:rsidP="00770F3A">
            <w:pPr>
              <w:pStyle w:val="ListParagraph"/>
              <w:numPr>
                <w:ilvl w:val="0"/>
                <w:numId w:val="21"/>
              </w:numPr>
              <w:ind w:left="448"/>
              <w:rPr>
                <w:rFonts w:cs="Times New Roman"/>
              </w:rPr>
            </w:pPr>
            <w:r w:rsidRPr="008A10EE">
              <w:rPr>
                <w:rFonts w:cs="Times New Roman"/>
              </w:rPr>
              <w:t>Kepercayaan terhadap alat atau sistem</w:t>
            </w:r>
          </w:p>
        </w:tc>
      </w:tr>
    </w:tbl>
    <w:p w14:paraId="5D111112" w14:textId="77777777" w:rsidR="00800106" w:rsidRPr="008A10EE" w:rsidRDefault="00800106" w:rsidP="00407162">
      <w:pPr>
        <w:rPr>
          <w:rFonts w:cs="Times New Roman"/>
          <w:lang w:val="en-US"/>
        </w:rPr>
      </w:pPr>
    </w:p>
    <w:p w14:paraId="27213015" w14:textId="3319C708" w:rsidR="00407162" w:rsidRPr="008A10EE" w:rsidRDefault="00407162" w:rsidP="00407162">
      <w:pPr>
        <w:pStyle w:val="Heading2"/>
        <w:numPr>
          <w:ilvl w:val="1"/>
          <w:numId w:val="12"/>
        </w:numPr>
        <w:ind w:hanging="720"/>
        <w:rPr>
          <w:rFonts w:cs="Times New Roman"/>
          <w:lang w:val="en-US"/>
        </w:rPr>
      </w:pPr>
      <w:bookmarkStart w:id="738" w:name="_Toc48471546"/>
      <w:r w:rsidRPr="008A10EE">
        <w:rPr>
          <w:rFonts w:cs="Times New Roman"/>
          <w:lang w:val="en-US"/>
        </w:rPr>
        <w:t>Pedoman Wawancara</w:t>
      </w:r>
      <w:bookmarkEnd w:id="738"/>
    </w:p>
    <w:p w14:paraId="29011325" w14:textId="77777777" w:rsidR="00534806" w:rsidRDefault="00D82A17" w:rsidP="00DC386B">
      <w:pPr>
        <w:rPr>
          <w:rFonts w:cs="Times New Roman"/>
          <w:lang w:val="en-US"/>
        </w:rPr>
      </w:pPr>
      <w:r w:rsidRPr="008A10EE">
        <w:rPr>
          <w:rFonts w:cs="Times New Roman"/>
          <w:lang w:val="en-US"/>
        </w:rPr>
        <w:t xml:space="preserve">Saat melakukan wawancara, harapannya peneliti dapat menemukan data berupa situasi, peristiwa, ruang dan waktu, pengalaman dan tindakan, </w:t>
      </w:r>
      <w:r w:rsidRPr="008A10EE">
        <w:rPr>
          <w:rFonts w:cs="Times New Roman"/>
          <w:i/>
          <w:iCs/>
          <w:lang w:val="en-US"/>
        </w:rPr>
        <w:t xml:space="preserve">tacit knowledge, </w:t>
      </w:r>
      <w:r w:rsidRPr="008A10EE">
        <w:rPr>
          <w:rFonts w:cs="Times New Roman"/>
          <w:lang w:val="en-US"/>
        </w:rPr>
        <w:t>pendapat, persepsi, dan perasaan dari narasumber. Serta berbagai hal yang berkaitan dengan topik dari penelitian ini. Data-data tersebut oleh peneliti akan sangat sulit didapat jika menggunakan penelitian kuantitatif.</w:t>
      </w:r>
      <w:r w:rsidR="00534806">
        <w:rPr>
          <w:rFonts w:cs="Times New Roman"/>
          <w:lang w:val="en-US"/>
        </w:rPr>
        <w:t xml:space="preserve"> </w:t>
      </w:r>
    </w:p>
    <w:p w14:paraId="73BDDA89" w14:textId="77777777" w:rsidR="00534806" w:rsidRDefault="00534806" w:rsidP="00534806">
      <w:pPr>
        <w:rPr>
          <w:rFonts w:cs="Times New Roman"/>
          <w:lang w:val="en-US"/>
        </w:rPr>
      </w:pPr>
    </w:p>
    <w:p w14:paraId="01396455" w14:textId="14DDB8D7" w:rsidR="00DC386B" w:rsidRDefault="00D82A17" w:rsidP="00DC386B">
      <w:pPr>
        <w:rPr>
          <w:rFonts w:cs="Times New Roman"/>
          <w:lang w:val="en-US"/>
        </w:rPr>
      </w:pPr>
      <w:r w:rsidRPr="008A10EE">
        <w:rPr>
          <w:rFonts w:cs="Times New Roman"/>
          <w:lang w:val="en-US"/>
        </w:rPr>
        <w:t>Wawancara ini dilakukan dengan narasumber terpilih yang berkaitan erat dengan pengembangan serta implementasi sistem informasi pada perguruan tinggi mereka.</w:t>
      </w:r>
      <w:r w:rsidR="00534806">
        <w:rPr>
          <w:rFonts w:cs="Times New Roman"/>
          <w:lang w:val="en-US"/>
        </w:rPr>
        <w:t xml:space="preserve"> </w:t>
      </w:r>
      <w:r w:rsidR="00534806" w:rsidRPr="00534806">
        <w:rPr>
          <w:rFonts w:cs="Times New Roman"/>
          <w:lang w:val="en-US"/>
        </w:rPr>
        <w:t>Untuk narasumber yang akan diwawancarai mengenai teknis implementasi peneliti memilih narasumber seperti staff IT, admin IT, Operator, dan Mahasiswa dari perguruan tinggi tersebut.</w:t>
      </w:r>
      <w:r w:rsidR="00534806">
        <w:rPr>
          <w:rFonts w:cs="Times New Roman"/>
          <w:lang w:val="en-US"/>
        </w:rPr>
        <w:t xml:space="preserve"> </w:t>
      </w:r>
      <w:r w:rsidR="00534806" w:rsidRPr="00534806">
        <w:rPr>
          <w:rFonts w:cs="Times New Roman"/>
          <w:lang w:val="en-US"/>
        </w:rPr>
        <w:t>Untuk menggali informasi berupa non-teknis implementasi peneliti memilih narasumber seperti kepala divisi IT, Dosen, dan orang yang memiliki jabatan pada jajaran manajemen organisasi seperti Kepala Bagian atau Departemen.</w:t>
      </w:r>
      <w:r w:rsidR="00534806">
        <w:rPr>
          <w:rFonts w:cs="Times New Roman"/>
          <w:lang w:val="en-US"/>
        </w:rPr>
        <w:t xml:space="preserve"> </w:t>
      </w:r>
      <w:r w:rsidRPr="008A10EE">
        <w:rPr>
          <w:rFonts w:cs="Times New Roman"/>
          <w:lang w:val="en-US"/>
        </w:rPr>
        <w:t>Sehingga data yang didapat sesuai dengan kebutuhan dari topik penelitian ini.</w:t>
      </w:r>
      <w:r w:rsidR="00534806">
        <w:rPr>
          <w:rFonts w:cs="Times New Roman"/>
          <w:lang w:val="en-US"/>
        </w:rPr>
        <w:t xml:space="preserve"> </w:t>
      </w:r>
      <w:r w:rsidRPr="008A10EE">
        <w:rPr>
          <w:rFonts w:cs="Times New Roman"/>
          <w:lang w:val="en-US"/>
        </w:rPr>
        <w:t xml:space="preserve">Pertanyaan pada pedoman wawancara disusun berdasarkan temuan pada </w:t>
      </w:r>
      <w:r w:rsidRPr="008A10EE">
        <w:rPr>
          <w:rFonts w:cs="Times New Roman"/>
          <w:lang w:val="en-US"/>
        </w:rPr>
        <w:lastRenderedPageBreak/>
        <w:t>studi literatur yang telah dilakukan pada tahap sebelumnya. Pertanyaan-pertanyaan ini merupakan hasil dari perincian pada 2 rumusan masalah awal yang telah dikemukakan oleh peneliti pada bab sebelumnya. Dimana 2 rumusan pada penelitian ini adalah :</w:t>
      </w:r>
    </w:p>
    <w:p w14:paraId="1EAD03E0" w14:textId="415228D2" w:rsidR="00DC386B" w:rsidRPr="00DC386B" w:rsidRDefault="00DC386B" w:rsidP="000A7FCF">
      <w:pPr>
        <w:pStyle w:val="ListParagraph"/>
        <w:numPr>
          <w:ilvl w:val="0"/>
          <w:numId w:val="62"/>
        </w:numPr>
        <w:rPr>
          <w:rFonts w:cs="Times New Roman"/>
          <w:lang w:val="en-US"/>
        </w:rPr>
      </w:pPr>
      <w:r>
        <w:t>A</w:t>
      </w:r>
      <w:r w:rsidRPr="008A10EE">
        <w:t>pa sajakah faktor</w:t>
      </w:r>
      <w:r w:rsidRPr="00DC386B">
        <w:rPr>
          <w:lang w:val="en-US"/>
        </w:rPr>
        <w:t xml:space="preserve"> pendorong</w:t>
      </w:r>
      <w:r w:rsidRPr="008A10EE">
        <w:t xml:space="preserve"> yang </w:t>
      </w:r>
      <w:r w:rsidRPr="00DC386B">
        <w:rPr>
          <w:lang w:val="en-US"/>
        </w:rPr>
        <w:t>berpengaruh dalam</w:t>
      </w:r>
      <w:r w:rsidRPr="008A10EE">
        <w:t xml:space="preserve"> implementasi Sistem Informasi Terpadu di Perguruan Tinggi</w:t>
      </w:r>
      <w:r w:rsidRPr="00DC386B">
        <w:rPr>
          <w:lang w:val="en-US"/>
        </w:rPr>
        <w:t xml:space="preserve"> di Surabaya.</w:t>
      </w:r>
    </w:p>
    <w:p w14:paraId="3062E243" w14:textId="605A63D7" w:rsidR="00DC386B" w:rsidRPr="00CB64EC" w:rsidRDefault="00CB64EC" w:rsidP="000A7FCF">
      <w:pPr>
        <w:pStyle w:val="ListParagraph"/>
        <w:numPr>
          <w:ilvl w:val="0"/>
          <w:numId w:val="62"/>
        </w:numPr>
        <w:rPr>
          <w:lang w:val="en-US"/>
        </w:rPr>
      </w:pPr>
      <w:r w:rsidRPr="00CB64EC">
        <w:rPr>
          <w:lang w:val="en-US"/>
        </w:rPr>
        <w:t>Bagaimanakah pengaruh faktor pendorong satu dengan faktor pendorong lainnya dalam mendukung keberhasilan implementasi Sistem Informasi Terintegrasi pada Perguruan Tinggi di Surabaya?</w:t>
      </w:r>
    </w:p>
    <w:p w14:paraId="51902C62" w14:textId="77777777" w:rsidR="00D82A17" w:rsidRPr="008A10EE" w:rsidRDefault="00D82A17" w:rsidP="00D82A17">
      <w:pPr>
        <w:rPr>
          <w:rFonts w:cs="Times New Roman"/>
          <w:lang w:val="en-US"/>
        </w:rPr>
      </w:pPr>
    </w:p>
    <w:p w14:paraId="53454EBF" w14:textId="5E5FEBB2" w:rsidR="00352988" w:rsidRDefault="00D82A17" w:rsidP="00D82A17">
      <w:pPr>
        <w:rPr>
          <w:rFonts w:cs="Times New Roman"/>
          <w:lang w:val="en-US"/>
        </w:rPr>
      </w:pPr>
      <w:r w:rsidRPr="008A10EE">
        <w:rPr>
          <w:rFonts w:cs="Times New Roman"/>
          <w:lang w:val="en-US"/>
        </w:rPr>
        <w:t xml:space="preserve">Untuk memandu proses pelaksanaan wawancara, maka dibuat pedoman wawancara yang diambil dari kesimpulan umum dari proses identifikasi faktor </w:t>
      </w:r>
      <w:r w:rsidR="00DC386B">
        <w:rPr>
          <w:rFonts w:cs="Times New Roman"/>
          <w:lang w:val="en-US"/>
        </w:rPr>
        <w:t>pendoron</w:t>
      </w:r>
      <w:r w:rsidR="00534806">
        <w:rPr>
          <w:rFonts w:cs="Times New Roman"/>
          <w:lang w:val="en-US"/>
        </w:rPr>
        <w:t>g</w:t>
      </w:r>
      <w:r w:rsidR="00DC386B">
        <w:rPr>
          <w:rFonts w:cs="Times New Roman"/>
          <w:lang w:val="en-US"/>
        </w:rPr>
        <w:t xml:space="preserve"> bagi keberhasilan implementasi</w:t>
      </w:r>
      <w:r w:rsidRPr="008A10EE">
        <w:rPr>
          <w:rFonts w:cs="Times New Roman"/>
          <w:lang w:val="en-US"/>
        </w:rPr>
        <w:t xml:space="preserve"> pada penelitian sebelumnya yaitu tiap pertanyaan inti topik penelitian merujuk pada faktor </w:t>
      </w:r>
      <w:r w:rsidR="00C73E92">
        <w:rPr>
          <w:rFonts w:cs="Times New Roman"/>
          <w:lang w:val="en-US"/>
        </w:rPr>
        <w:t>pendorong</w:t>
      </w:r>
      <w:r w:rsidR="00752825">
        <w:rPr>
          <w:rFonts w:cs="Times New Roman"/>
          <w:lang w:val="en-US"/>
        </w:rPr>
        <w:t xml:space="preserve"> bagi keberhasilan</w:t>
      </w:r>
      <w:r w:rsidRPr="008A10EE">
        <w:rPr>
          <w:rFonts w:cs="Times New Roman"/>
          <w:lang w:val="en-US"/>
        </w:rPr>
        <w:t xml:space="preserve"> </w:t>
      </w:r>
      <w:r w:rsidR="00C73E92">
        <w:rPr>
          <w:rFonts w:cs="Times New Roman"/>
          <w:lang w:val="en-US"/>
        </w:rPr>
        <w:t xml:space="preserve">implementasi sistem informasi </w:t>
      </w:r>
      <w:r w:rsidRPr="008A10EE">
        <w:rPr>
          <w:rFonts w:cs="Times New Roman"/>
          <w:lang w:val="en-US"/>
        </w:rPr>
        <w:t>pada</w:t>
      </w:r>
      <w:r w:rsidR="006D1E04">
        <w:rPr>
          <w:rFonts w:cs="Times New Roman"/>
          <w:lang w:val="en-US"/>
        </w:rPr>
        <w:t xml:space="preserve"> Tabel 4</w:t>
      </w:r>
      <w:r w:rsidR="00534806">
        <w:rPr>
          <w:rFonts w:cs="Times New Roman"/>
          <w:lang w:val="en-US"/>
        </w:rPr>
        <w:t xml:space="preserve">.4 </w:t>
      </w:r>
      <w:r w:rsidR="00752825">
        <w:rPr>
          <w:rFonts w:cs="Times New Roman"/>
          <w:lang w:val="en-US"/>
        </w:rPr>
        <w:t>sebelumnya</w:t>
      </w:r>
      <w:r w:rsidR="00534806">
        <w:rPr>
          <w:rFonts w:cs="Times New Roman"/>
          <w:lang w:val="en-US"/>
        </w:rPr>
        <w:t xml:space="preserve"> yang m</w:t>
      </w:r>
      <w:r w:rsidRPr="008A10EE">
        <w:rPr>
          <w:rFonts w:cs="Times New Roman"/>
          <w:lang w:val="en-US"/>
        </w:rPr>
        <w:t xml:space="preserve">erupakan pertanyaan utama dari 10 </w:t>
      </w:r>
      <w:r w:rsidR="00C73E92">
        <w:rPr>
          <w:rFonts w:cs="Times New Roman"/>
          <w:lang w:val="en-US"/>
        </w:rPr>
        <w:t>kategori pada faktor</w:t>
      </w:r>
      <w:r w:rsidRPr="008A10EE">
        <w:rPr>
          <w:rFonts w:cs="Times New Roman"/>
          <w:lang w:val="en-US"/>
        </w:rPr>
        <w:t xml:space="preserve"> </w:t>
      </w:r>
      <w:r w:rsidR="00C73E92">
        <w:rPr>
          <w:rFonts w:cs="Times New Roman"/>
          <w:lang w:val="en-US"/>
        </w:rPr>
        <w:t xml:space="preserve">pendorong </w:t>
      </w:r>
      <w:r w:rsidR="00752825">
        <w:rPr>
          <w:rFonts w:cs="Times New Roman"/>
          <w:lang w:val="en-US"/>
        </w:rPr>
        <w:t>bagi keberhasilan</w:t>
      </w:r>
      <w:r w:rsidRPr="008A10EE">
        <w:rPr>
          <w:rFonts w:cs="Times New Roman"/>
          <w:lang w:val="en-US"/>
        </w:rPr>
        <w:t xml:space="preserve"> implementas</w:t>
      </w:r>
      <w:r w:rsidR="00752825">
        <w:rPr>
          <w:rFonts w:cs="Times New Roman"/>
          <w:lang w:val="en-US"/>
        </w:rPr>
        <w:t>i</w:t>
      </w:r>
      <w:r w:rsidRPr="008A10EE">
        <w:rPr>
          <w:rFonts w:cs="Times New Roman"/>
          <w:lang w:val="en-US"/>
        </w:rPr>
        <w:t xml:space="preserve"> sistem informasi pada perguruan tinggi.</w:t>
      </w:r>
    </w:p>
    <w:p w14:paraId="0AFF4DF8" w14:textId="77777777" w:rsidR="00752825" w:rsidRDefault="00752825" w:rsidP="00D82A17">
      <w:pPr>
        <w:rPr>
          <w:rFonts w:cs="Times New Roman"/>
          <w:lang w:val="en-US"/>
        </w:rPr>
      </w:pPr>
    </w:p>
    <w:p w14:paraId="07152111" w14:textId="32C35777" w:rsidR="00352988" w:rsidRDefault="00D82A17" w:rsidP="00D82A17">
      <w:pPr>
        <w:rPr>
          <w:rFonts w:cs="Times New Roman"/>
          <w:lang w:val="en-US"/>
        </w:rPr>
      </w:pPr>
      <w:r w:rsidRPr="008A10EE">
        <w:rPr>
          <w:rFonts w:cs="Times New Roman"/>
          <w:lang w:val="en-US"/>
        </w:rPr>
        <w:t>Saat proses wawancara berlangsung, narasumber berhak untuk menolak menjawab pertanyaan dari yang telah disusun pada pedoman wawancara, serta pada kondisi sebenarnya bisa saja terdapat pertanyaan yang memang tidak memiliki jawaban dan tidak bisa dijawab oleh narasumber karena alasan tertentu.</w:t>
      </w:r>
    </w:p>
    <w:p w14:paraId="7AF504B9" w14:textId="77777777" w:rsidR="00352988" w:rsidRDefault="00352988" w:rsidP="00D82A17">
      <w:pPr>
        <w:rPr>
          <w:rFonts w:cs="Times New Roman"/>
          <w:lang w:val="en-US"/>
        </w:rPr>
      </w:pPr>
    </w:p>
    <w:p w14:paraId="31F20A4E" w14:textId="525AD5AB" w:rsidR="006707D8" w:rsidRDefault="00D82A17" w:rsidP="00352988">
      <w:pPr>
        <w:rPr>
          <w:rFonts w:cs="Times New Roman"/>
          <w:lang w:val="en-US"/>
        </w:rPr>
      </w:pPr>
      <w:r w:rsidRPr="008A10EE">
        <w:rPr>
          <w:rFonts w:cs="Times New Roman"/>
          <w:lang w:val="en-US"/>
        </w:rPr>
        <w:t xml:space="preserve">Pada saat proses wawancara berlangsung, kemungkinan untuk mendapatkan faktor lain diluar faktor yang telah dirumuskan sebelumnya bisa saja terjadi. Tidak menutup kemungkinan juga terdapat pertanyaan-pertanyaan yang timbul diluar pertanyaan yang telah disusun sebelumnya oleh peneliti akibat dari jawaban narasumber yang menjadikan pertanyaan-pertanyaan lain muncul yang dapat memperkuat data dan argumen serta berguna bagi peneliti dalam menghasilkan kesimpulan dan </w:t>
      </w:r>
      <w:r w:rsidR="00A915CA">
        <w:rPr>
          <w:rFonts w:cs="Times New Roman"/>
          <w:lang w:val="en-US"/>
        </w:rPr>
        <w:t xml:space="preserve"> </w:t>
      </w:r>
      <w:r w:rsidRPr="008A10EE">
        <w:rPr>
          <w:rFonts w:cs="Times New Roman"/>
          <w:lang w:val="en-US"/>
        </w:rPr>
        <w:t xml:space="preserve">hasil </w:t>
      </w:r>
      <w:r w:rsidR="00A915CA">
        <w:rPr>
          <w:rFonts w:cs="Times New Roman"/>
          <w:lang w:val="en-US"/>
        </w:rPr>
        <w:t xml:space="preserve"> </w:t>
      </w:r>
      <w:r w:rsidRPr="008A10EE">
        <w:rPr>
          <w:rFonts w:cs="Times New Roman"/>
          <w:lang w:val="en-US"/>
        </w:rPr>
        <w:t xml:space="preserve">akhir </w:t>
      </w:r>
      <w:r w:rsidR="00A915CA">
        <w:rPr>
          <w:rFonts w:cs="Times New Roman"/>
          <w:lang w:val="en-US"/>
        </w:rPr>
        <w:t xml:space="preserve"> </w:t>
      </w:r>
      <w:r w:rsidR="00352988">
        <w:rPr>
          <w:rFonts w:cs="Times New Roman"/>
          <w:lang w:val="en-US"/>
        </w:rPr>
        <w:lastRenderedPageBreak/>
        <w:t xml:space="preserve">dari penelitian faktor </w:t>
      </w:r>
      <w:r w:rsidR="00C73E92">
        <w:rPr>
          <w:rFonts w:cs="Times New Roman"/>
          <w:lang w:val="en-US"/>
        </w:rPr>
        <w:t>pendorong</w:t>
      </w:r>
      <w:r w:rsidR="00534806">
        <w:rPr>
          <w:rFonts w:cs="Times New Roman"/>
          <w:lang w:val="en-US"/>
        </w:rPr>
        <w:t xml:space="preserve"> keberhasilan</w:t>
      </w:r>
      <w:r w:rsidR="00C73E92">
        <w:rPr>
          <w:rFonts w:cs="Times New Roman"/>
          <w:lang w:val="en-US"/>
        </w:rPr>
        <w:t xml:space="preserve"> implementasi sistem informasi</w:t>
      </w:r>
      <w:r w:rsidR="00352988">
        <w:rPr>
          <w:rFonts w:cs="Times New Roman"/>
          <w:lang w:val="en-US"/>
        </w:rPr>
        <w:t xml:space="preserve"> pada perguruan tinggi di Surabaya.</w:t>
      </w:r>
    </w:p>
    <w:p w14:paraId="257BA487" w14:textId="77777777" w:rsidR="00752825" w:rsidRDefault="00752825" w:rsidP="00352988">
      <w:pPr>
        <w:rPr>
          <w:rFonts w:cs="Times New Roman"/>
          <w:lang w:val="en-US"/>
        </w:rPr>
      </w:pPr>
    </w:p>
    <w:p w14:paraId="2F24E75F" w14:textId="6238A630" w:rsidR="00D82A17" w:rsidRPr="008A10EE" w:rsidRDefault="0077050C" w:rsidP="00D82A17">
      <w:pPr>
        <w:pStyle w:val="Heading2"/>
        <w:numPr>
          <w:ilvl w:val="1"/>
          <w:numId w:val="12"/>
        </w:numPr>
        <w:ind w:left="709" w:hanging="709"/>
        <w:rPr>
          <w:rFonts w:cs="Times New Roman"/>
          <w:lang w:val="en-US"/>
        </w:rPr>
      </w:pPr>
      <w:bookmarkStart w:id="739" w:name="_Toc503887017"/>
      <w:bookmarkStart w:id="740" w:name="_Toc24484843"/>
      <w:bookmarkStart w:id="741" w:name="_Toc48471547"/>
      <w:r w:rsidRPr="008A10EE">
        <w:rPr>
          <w:rFonts w:cs="Times New Roman"/>
          <w:lang w:val="en-US"/>
        </w:rPr>
        <w:t xml:space="preserve">Penentuan </w:t>
      </w:r>
      <w:r w:rsidRPr="008A10EE">
        <w:rPr>
          <w:rFonts w:cs="Times New Roman"/>
          <w:i/>
          <w:iCs/>
          <w:lang w:val="en-US"/>
        </w:rPr>
        <w:t xml:space="preserve">Expert </w:t>
      </w:r>
      <w:r w:rsidR="0051139D" w:rsidRPr="008A10EE">
        <w:rPr>
          <w:rFonts w:cs="Times New Roman"/>
          <w:lang w:val="en-US"/>
        </w:rPr>
        <w:t xml:space="preserve">untuk </w:t>
      </w:r>
      <w:r w:rsidRPr="008A10EE">
        <w:rPr>
          <w:rFonts w:cs="Times New Roman"/>
          <w:lang w:val="en-US"/>
        </w:rPr>
        <w:t>Pendalaman Hasil Akhir</w:t>
      </w:r>
      <w:bookmarkEnd w:id="741"/>
    </w:p>
    <w:p w14:paraId="7EF8E69A" w14:textId="3AF66405" w:rsidR="0077050C" w:rsidRPr="008A10EE" w:rsidRDefault="0077050C" w:rsidP="0077050C">
      <w:pPr>
        <w:rPr>
          <w:rFonts w:cs="Times New Roman"/>
          <w:lang w:val="en-US"/>
        </w:rPr>
      </w:pPr>
      <w:r w:rsidRPr="008A10EE">
        <w:rPr>
          <w:rFonts w:cs="Times New Roman"/>
          <w:lang w:val="en-US"/>
        </w:rPr>
        <w:t xml:space="preserve">Setelah Wawancara dilakukan dan data telah terkumpul, kemudian dilakukan pengolahan data dan analisis akan dihasilkan hasil akhir tahap awal. Agar hasil akhir semakin meyakinkan dan argumen dari penelitian semakin kuat maka pendalaman hasil akhir dengan memakai </w:t>
      </w:r>
      <w:r w:rsidRPr="008A10EE">
        <w:rPr>
          <w:rFonts w:cs="Times New Roman"/>
          <w:i/>
          <w:iCs/>
          <w:lang w:val="en-US"/>
        </w:rPr>
        <w:t>expert</w:t>
      </w:r>
      <w:r w:rsidRPr="008A10EE">
        <w:rPr>
          <w:rFonts w:cs="Times New Roman"/>
          <w:lang w:val="en-US"/>
        </w:rPr>
        <w:t xml:space="preserve"> pada penelitian ini dilakukan. Pakar atau ahli adalah seseorang yang memiliki pengetahuan ataupun kemampuan luas dalam bidang studi tertentu. Para pakar dimin</w:t>
      </w:r>
      <w:r w:rsidR="00122205">
        <w:rPr>
          <w:rFonts w:cs="Times New Roman"/>
          <w:lang w:val="en-US"/>
        </w:rPr>
        <w:t xml:space="preserve">ta untuk memberikan nasihat </w:t>
      </w:r>
      <w:r w:rsidRPr="008A10EE">
        <w:rPr>
          <w:rFonts w:cs="Times New Roman"/>
          <w:lang w:val="en-US"/>
        </w:rPr>
        <w:t>dalam bidang terkait mereka, namun mereka tidak selalu setuju dalam kekhususan bidang studi. Melalui pelatihan, pendidikan, profesi, publikasi, maupun pengalaman, seoran</w:t>
      </w:r>
      <w:r w:rsidR="00122205">
        <w:rPr>
          <w:rFonts w:cs="Times New Roman"/>
          <w:lang w:val="en-US"/>
        </w:rPr>
        <w:t>g</w:t>
      </w:r>
      <w:r w:rsidRPr="008A10EE">
        <w:rPr>
          <w:rFonts w:cs="Times New Roman"/>
          <w:lang w:val="en-US"/>
        </w:rPr>
        <w:t xml:space="preserve"> pakar dipercaya memiliki pengetahuan khusus dalam bidangnya di atas rata-rata orang, di mana orang lain bisa secara resmi (dan sah) mengandalkan pendapat pribadi </w:t>
      </w:r>
      <w:r w:rsidR="001C7E9A" w:rsidRPr="008A10EE">
        <w:rPr>
          <w:rFonts w:cs="Times New Roman"/>
          <w:lang w:val="en-US"/>
        </w:rPr>
        <w:fldChar w:fldCharType="begin" w:fldLock="1"/>
      </w:r>
      <w:r w:rsidR="005C536C">
        <w:rPr>
          <w:rFonts w:cs="Times New Roman"/>
          <w:lang w:val="en-US"/>
        </w:rPr>
        <w:instrText>ADDIN CSL_CITATION {"citationItems":[{"id":"ITEM-1","itemData":{"URL":"http://www.monsoonacademy.com/article/2971/10-Kriteria-yang-Menunjukkan-Bahwa-Anda-Adalah-Seorang-Ahli-Dalam-SAP-(SAP-Expert).html","accessed":{"date-parts":[["2020","7","15"]]},"id":"ITEM-1","issued":{"date-parts":[["0"]]},"title":"Monsoon Academy","type":"webpage"},"uris":["http://www.mendeley.com/documents/?uuid=46d9d07e-0823-3656-a2c9-c1ca501549b3"]}],"mendeley":{"formattedCitation":"[39]","plainTextFormattedCitation":"[39]","previouslyFormattedCitation":"[39]"},"properties":{"noteIndex":0},"schema":"https://github.com/citation-style-language/schema/raw/master/csl-citation.json"}</w:instrText>
      </w:r>
      <w:r w:rsidR="001C7E9A" w:rsidRPr="008A10EE">
        <w:rPr>
          <w:rFonts w:cs="Times New Roman"/>
          <w:lang w:val="en-US"/>
        </w:rPr>
        <w:fldChar w:fldCharType="separate"/>
      </w:r>
      <w:r w:rsidR="001C7E9A" w:rsidRPr="008A10EE">
        <w:rPr>
          <w:rFonts w:cs="Times New Roman"/>
          <w:noProof/>
          <w:lang w:val="en-US"/>
        </w:rPr>
        <w:t>[39]</w:t>
      </w:r>
      <w:r w:rsidR="001C7E9A" w:rsidRPr="008A10EE">
        <w:rPr>
          <w:rFonts w:cs="Times New Roman"/>
          <w:lang w:val="en-US"/>
        </w:rPr>
        <w:fldChar w:fldCharType="end"/>
      </w:r>
      <w:r w:rsidRPr="008A10EE">
        <w:rPr>
          <w:rFonts w:cs="Times New Roman"/>
          <w:lang w:val="en-US"/>
        </w:rPr>
        <w:t>.</w:t>
      </w:r>
    </w:p>
    <w:p w14:paraId="159A0F1A" w14:textId="77777777" w:rsidR="0077050C" w:rsidRPr="008A10EE" w:rsidRDefault="0077050C" w:rsidP="0077050C">
      <w:pPr>
        <w:rPr>
          <w:rFonts w:cs="Times New Roman"/>
          <w:lang w:val="en-US"/>
        </w:rPr>
      </w:pPr>
    </w:p>
    <w:p w14:paraId="1E14941A" w14:textId="1A1EB41A" w:rsidR="0077050C" w:rsidRPr="008A10EE" w:rsidRDefault="0077050C" w:rsidP="0077050C">
      <w:pPr>
        <w:rPr>
          <w:rFonts w:cs="Times New Roman"/>
          <w:lang w:val="en-US"/>
        </w:rPr>
      </w:pPr>
      <w:r w:rsidRPr="008A10EE">
        <w:rPr>
          <w:rFonts w:cs="Times New Roman"/>
          <w:lang w:val="en-US"/>
        </w:rPr>
        <w:t xml:space="preserve">Berikut adalah kategori yang ditetapkan pada penelitian ini agar orang yang ditunjuk pada tahap pendalaman hasil akhir nantinya benar-benar seorang </w:t>
      </w:r>
      <w:r w:rsidRPr="008A10EE">
        <w:rPr>
          <w:rFonts w:cs="Times New Roman"/>
          <w:i/>
          <w:iCs/>
          <w:lang w:val="en-US"/>
        </w:rPr>
        <w:t>expert</w:t>
      </w:r>
      <w:r w:rsidRPr="008A10EE">
        <w:rPr>
          <w:rFonts w:cs="Times New Roman"/>
          <w:lang w:val="en-US"/>
        </w:rPr>
        <w:t xml:space="preserve"> :</w:t>
      </w:r>
    </w:p>
    <w:p w14:paraId="26F01A25" w14:textId="502E94D3" w:rsidR="0077050C" w:rsidRPr="008A10EE" w:rsidRDefault="0077050C" w:rsidP="000A7FCF">
      <w:pPr>
        <w:pStyle w:val="ListParagraph"/>
        <w:numPr>
          <w:ilvl w:val="0"/>
          <w:numId w:val="49"/>
        </w:numPr>
        <w:rPr>
          <w:rFonts w:cs="Times New Roman"/>
          <w:lang w:val="en-US"/>
        </w:rPr>
      </w:pPr>
      <w:r w:rsidRPr="008A10EE">
        <w:rPr>
          <w:rFonts w:cs="Times New Roman"/>
          <w:lang w:val="en-US"/>
        </w:rPr>
        <w:t xml:space="preserve">Berpengalaman dibidang pengembangan dan implementasi </w:t>
      </w:r>
      <w:r w:rsidR="001C7E9A" w:rsidRPr="008A10EE">
        <w:rPr>
          <w:rFonts w:cs="Times New Roman"/>
          <w:lang w:val="en-US"/>
        </w:rPr>
        <w:t xml:space="preserve">IS/IT </w:t>
      </w:r>
      <w:r w:rsidRPr="008A10EE">
        <w:rPr>
          <w:rFonts w:cs="Times New Roman"/>
          <w:lang w:val="en-US"/>
        </w:rPr>
        <w:t xml:space="preserve"> minimal 10 tahun</w:t>
      </w:r>
      <w:r w:rsidR="001C7E9A" w:rsidRPr="008A10EE">
        <w:rPr>
          <w:rFonts w:cs="Times New Roman"/>
          <w:lang w:val="en-US"/>
        </w:rPr>
        <w:t>.</w:t>
      </w:r>
    </w:p>
    <w:p w14:paraId="5D5F5F79" w14:textId="65982B32" w:rsidR="0077050C" w:rsidRPr="008A10EE" w:rsidRDefault="0077050C" w:rsidP="000A7FCF">
      <w:pPr>
        <w:pStyle w:val="ListParagraph"/>
        <w:numPr>
          <w:ilvl w:val="0"/>
          <w:numId w:val="49"/>
        </w:numPr>
        <w:rPr>
          <w:rFonts w:cs="Times New Roman"/>
          <w:lang w:val="en-US"/>
        </w:rPr>
      </w:pPr>
      <w:r w:rsidRPr="008A10EE">
        <w:rPr>
          <w:rFonts w:cs="Times New Roman"/>
          <w:lang w:val="en-US"/>
        </w:rPr>
        <w:t xml:space="preserve">Pernah menjadi </w:t>
      </w:r>
      <w:r w:rsidRPr="008A10EE">
        <w:rPr>
          <w:rFonts w:cs="Times New Roman"/>
          <w:i/>
          <w:iCs/>
          <w:lang w:val="en-US"/>
        </w:rPr>
        <w:t>leader</w:t>
      </w:r>
      <w:r w:rsidRPr="008A10EE">
        <w:rPr>
          <w:rFonts w:cs="Times New Roman"/>
          <w:lang w:val="en-US"/>
        </w:rPr>
        <w:t xml:space="preserve"> atau </w:t>
      </w:r>
      <w:r w:rsidRPr="008A10EE">
        <w:rPr>
          <w:rFonts w:cs="Times New Roman"/>
          <w:i/>
          <w:iCs/>
          <w:lang w:val="en-US"/>
        </w:rPr>
        <w:t xml:space="preserve">Project Manager </w:t>
      </w:r>
      <w:r w:rsidRPr="008A10EE">
        <w:rPr>
          <w:rFonts w:cs="Times New Roman"/>
          <w:lang w:val="en-US"/>
        </w:rPr>
        <w:t>sebuah proyek pengembangan SI/TI</w:t>
      </w:r>
      <w:r w:rsidR="001C7E9A" w:rsidRPr="008A10EE">
        <w:rPr>
          <w:rFonts w:cs="Times New Roman"/>
          <w:lang w:val="en-US"/>
        </w:rPr>
        <w:t>.</w:t>
      </w:r>
    </w:p>
    <w:p w14:paraId="45A0513A" w14:textId="5A5D8EC9" w:rsidR="0077050C" w:rsidRPr="008A10EE" w:rsidRDefault="001C7E9A" w:rsidP="000A7FCF">
      <w:pPr>
        <w:pStyle w:val="ListParagraph"/>
        <w:numPr>
          <w:ilvl w:val="0"/>
          <w:numId w:val="49"/>
        </w:numPr>
        <w:rPr>
          <w:rFonts w:cs="Times New Roman"/>
          <w:lang w:val="en-US"/>
        </w:rPr>
      </w:pPr>
      <w:r w:rsidRPr="008A10EE">
        <w:rPr>
          <w:rFonts w:cs="Times New Roman"/>
          <w:lang w:val="en-US"/>
        </w:rPr>
        <w:t xml:space="preserve">Terlibat aktif dalam publikasi terkait bidang IS/IT </w:t>
      </w:r>
      <w:r w:rsidRPr="008A10EE">
        <w:rPr>
          <w:rFonts w:cs="Times New Roman"/>
          <w:i/>
          <w:iCs/>
          <w:lang w:val="en-US"/>
        </w:rPr>
        <w:t>Project</w:t>
      </w:r>
      <w:r w:rsidRPr="008A10EE">
        <w:rPr>
          <w:rFonts w:cs="Times New Roman"/>
          <w:lang w:val="en-US"/>
        </w:rPr>
        <w:t xml:space="preserve"> baik sebagai penulis maupun editor teknis.</w:t>
      </w:r>
    </w:p>
    <w:p w14:paraId="67879389" w14:textId="26104C87" w:rsidR="001C7E9A" w:rsidRPr="008A10EE" w:rsidRDefault="001C7E9A" w:rsidP="000A7FCF">
      <w:pPr>
        <w:pStyle w:val="ListParagraph"/>
        <w:numPr>
          <w:ilvl w:val="0"/>
          <w:numId w:val="49"/>
        </w:numPr>
        <w:rPr>
          <w:rFonts w:cs="Times New Roman"/>
          <w:lang w:val="en-US"/>
        </w:rPr>
      </w:pPr>
      <w:r w:rsidRPr="008A10EE">
        <w:rPr>
          <w:rFonts w:cs="Times New Roman"/>
          <w:lang w:val="en-US"/>
        </w:rPr>
        <w:t>Dikenal oleh rekan-rekan dan masyarakat atau lingkungan organisasinya karena keahliannya dalam bidang pengembangan dan implementasi IS/IT.</w:t>
      </w:r>
    </w:p>
    <w:p w14:paraId="62072713" w14:textId="2A199EB1" w:rsidR="001C7E9A" w:rsidRPr="008A10EE" w:rsidRDefault="001C7E9A" w:rsidP="000A7FCF">
      <w:pPr>
        <w:pStyle w:val="ListParagraph"/>
        <w:numPr>
          <w:ilvl w:val="0"/>
          <w:numId w:val="49"/>
        </w:numPr>
        <w:rPr>
          <w:rFonts w:cs="Times New Roman"/>
          <w:lang w:val="en-US"/>
        </w:rPr>
      </w:pPr>
      <w:r w:rsidRPr="008A10EE">
        <w:rPr>
          <w:rFonts w:cs="Times New Roman"/>
          <w:lang w:val="en-US"/>
        </w:rPr>
        <w:t xml:space="preserve">Aktif di komunitas atau platform sebagai narasumber, moderator atau pembicara pada seminar-seminar terkait IS/IT </w:t>
      </w:r>
      <w:r w:rsidRPr="008A10EE">
        <w:rPr>
          <w:rFonts w:cs="Times New Roman"/>
          <w:i/>
          <w:iCs/>
          <w:lang w:val="en-US"/>
        </w:rPr>
        <w:t>Project</w:t>
      </w:r>
      <w:r w:rsidRPr="008A10EE">
        <w:rPr>
          <w:rFonts w:cs="Times New Roman"/>
          <w:lang w:val="en-US"/>
        </w:rPr>
        <w:t>.</w:t>
      </w:r>
    </w:p>
    <w:p w14:paraId="33E9B881" w14:textId="20B66D42" w:rsidR="001C7E9A" w:rsidRPr="008A10EE" w:rsidRDefault="001C7E9A" w:rsidP="000A7FCF">
      <w:pPr>
        <w:pStyle w:val="ListParagraph"/>
        <w:numPr>
          <w:ilvl w:val="0"/>
          <w:numId w:val="49"/>
        </w:numPr>
        <w:rPr>
          <w:rFonts w:cs="Times New Roman"/>
          <w:lang w:val="en-US"/>
        </w:rPr>
      </w:pPr>
      <w:r w:rsidRPr="008A10EE">
        <w:rPr>
          <w:rFonts w:cs="Times New Roman"/>
          <w:lang w:val="en-US"/>
        </w:rPr>
        <w:t xml:space="preserve">Pernah melakukan presentasi di bidang IS/IT </w:t>
      </w:r>
      <w:r w:rsidRPr="008A10EE">
        <w:rPr>
          <w:rFonts w:cs="Times New Roman"/>
          <w:i/>
          <w:iCs/>
          <w:lang w:val="en-US"/>
        </w:rPr>
        <w:t xml:space="preserve">Project </w:t>
      </w:r>
      <w:r w:rsidRPr="008A10EE">
        <w:rPr>
          <w:rFonts w:cs="Times New Roman"/>
          <w:lang w:val="en-US"/>
        </w:rPr>
        <w:t xml:space="preserve">pada </w:t>
      </w:r>
      <w:r w:rsidR="00A915CA">
        <w:rPr>
          <w:rFonts w:cs="Times New Roman"/>
          <w:lang w:val="en-US"/>
        </w:rPr>
        <w:t xml:space="preserve"> </w:t>
      </w:r>
      <w:r w:rsidRPr="008A10EE">
        <w:rPr>
          <w:rFonts w:cs="Times New Roman"/>
          <w:lang w:val="en-US"/>
        </w:rPr>
        <w:t xml:space="preserve">konferensi </w:t>
      </w:r>
      <w:r w:rsidR="00A915CA">
        <w:rPr>
          <w:rFonts w:cs="Times New Roman"/>
          <w:lang w:val="en-US"/>
        </w:rPr>
        <w:t xml:space="preserve"> </w:t>
      </w:r>
      <w:r w:rsidRPr="008A10EE">
        <w:rPr>
          <w:rFonts w:cs="Times New Roman"/>
          <w:lang w:val="en-US"/>
        </w:rPr>
        <w:t xml:space="preserve">baik </w:t>
      </w:r>
      <w:r w:rsidR="00A915CA">
        <w:rPr>
          <w:rFonts w:cs="Times New Roman"/>
          <w:lang w:val="en-US"/>
        </w:rPr>
        <w:t xml:space="preserve"> </w:t>
      </w:r>
      <w:r w:rsidRPr="008A10EE">
        <w:rPr>
          <w:rFonts w:cs="Times New Roman"/>
          <w:lang w:val="en-US"/>
        </w:rPr>
        <w:t xml:space="preserve">nasional </w:t>
      </w:r>
      <w:r w:rsidR="00A915CA">
        <w:rPr>
          <w:rFonts w:cs="Times New Roman"/>
          <w:lang w:val="en-US"/>
        </w:rPr>
        <w:t xml:space="preserve"> </w:t>
      </w:r>
      <w:r w:rsidRPr="008A10EE">
        <w:rPr>
          <w:rFonts w:cs="Times New Roman"/>
          <w:lang w:val="en-US"/>
        </w:rPr>
        <w:t>maupun</w:t>
      </w:r>
      <w:r w:rsidR="00A915CA">
        <w:rPr>
          <w:rFonts w:cs="Times New Roman"/>
          <w:lang w:val="en-US"/>
        </w:rPr>
        <w:t xml:space="preserve"> </w:t>
      </w:r>
      <w:r w:rsidRPr="008A10EE">
        <w:rPr>
          <w:rFonts w:cs="Times New Roman"/>
          <w:lang w:val="en-US"/>
        </w:rPr>
        <w:t xml:space="preserve"> internasional.</w:t>
      </w:r>
    </w:p>
    <w:p w14:paraId="28D0867E" w14:textId="50854842" w:rsidR="001C7E9A" w:rsidRPr="008A10EE" w:rsidRDefault="001C7E9A" w:rsidP="000A7FCF">
      <w:pPr>
        <w:pStyle w:val="ListParagraph"/>
        <w:numPr>
          <w:ilvl w:val="0"/>
          <w:numId w:val="49"/>
        </w:numPr>
        <w:rPr>
          <w:rFonts w:cs="Times New Roman"/>
          <w:lang w:val="en-US"/>
        </w:rPr>
      </w:pPr>
      <w:r w:rsidRPr="008A10EE">
        <w:rPr>
          <w:rFonts w:cs="Times New Roman"/>
          <w:lang w:val="en-US"/>
        </w:rPr>
        <w:lastRenderedPageBreak/>
        <w:t xml:space="preserve">Sampai saat ini masih terlibat aktif dalam pengembangan </w:t>
      </w:r>
      <w:r w:rsidR="00A915CA">
        <w:rPr>
          <w:rFonts w:cs="Times New Roman"/>
          <w:lang w:val="en-US"/>
        </w:rPr>
        <w:t xml:space="preserve">sistem informasi dan </w:t>
      </w:r>
      <w:r w:rsidRPr="008A10EE">
        <w:rPr>
          <w:rFonts w:cs="Times New Roman"/>
          <w:lang w:val="en-US"/>
        </w:rPr>
        <w:t xml:space="preserve">teknologi terbaru serta </w:t>
      </w:r>
      <w:r w:rsidR="00A915CA">
        <w:rPr>
          <w:rFonts w:cs="Times New Roman"/>
          <w:lang w:val="en-US"/>
        </w:rPr>
        <w:t xml:space="preserve">    </w:t>
      </w:r>
      <w:r w:rsidRPr="008A10EE">
        <w:rPr>
          <w:rFonts w:cs="Times New Roman"/>
          <w:lang w:val="en-US"/>
        </w:rPr>
        <w:t>pengembangan</w:t>
      </w:r>
      <w:r w:rsidR="00A915CA">
        <w:rPr>
          <w:rFonts w:cs="Times New Roman"/>
          <w:lang w:val="en-US"/>
        </w:rPr>
        <w:t xml:space="preserve">    </w:t>
      </w:r>
      <w:r w:rsidRPr="008A10EE">
        <w:rPr>
          <w:rFonts w:cs="Times New Roman"/>
          <w:lang w:val="en-US"/>
        </w:rPr>
        <w:t xml:space="preserve"> teknologi </w:t>
      </w:r>
      <w:r w:rsidR="00A915CA">
        <w:rPr>
          <w:rFonts w:cs="Times New Roman"/>
          <w:lang w:val="en-US"/>
        </w:rPr>
        <w:t xml:space="preserve">    </w:t>
      </w:r>
      <w:r w:rsidRPr="008A10EE">
        <w:rPr>
          <w:rFonts w:cs="Times New Roman"/>
          <w:lang w:val="en-US"/>
        </w:rPr>
        <w:t xml:space="preserve">dimasa </w:t>
      </w:r>
      <w:r w:rsidR="00A915CA">
        <w:rPr>
          <w:rFonts w:cs="Times New Roman"/>
          <w:lang w:val="en-US"/>
        </w:rPr>
        <w:t xml:space="preserve">     </w:t>
      </w:r>
      <w:r w:rsidRPr="008A10EE">
        <w:rPr>
          <w:rFonts w:cs="Times New Roman"/>
          <w:lang w:val="en-US"/>
        </w:rPr>
        <w:t>depan.</w:t>
      </w:r>
    </w:p>
    <w:p w14:paraId="1345E272" w14:textId="7B0CFB9D" w:rsidR="0077050C" w:rsidRPr="008A10EE" w:rsidRDefault="0077050C" w:rsidP="0077050C">
      <w:pPr>
        <w:rPr>
          <w:rFonts w:cs="Times New Roman"/>
          <w:lang w:val="en-US"/>
        </w:rPr>
      </w:pPr>
    </w:p>
    <w:p w14:paraId="3C1DABD3" w14:textId="77777777" w:rsidR="0077050C" w:rsidRPr="008A10EE" w:rsidRDefault="0077050C" w:rsidP="0077050C">
      <w:pPr>
        <w:rPr>
          <w:rFonts w:cs="Times New Roman"/>
          <w:lang w:val="en-US"/>
        </w:rPr>
      </w:pPr>
    </w:p>
    <w:p w14:paraId="5D3E014B" w14:textId="1922B966" w:rsidR="00D82A17" w:rsidRPr="008A10EE" w:rsidRDefault="00D82A17">
      <w:pPr>
        <w:spacing w:line="360" w:lineRule="auto"/>
        <w:rPr>
          <w:rFonts w:cs="Times New Roman"/>
        </w:rPr>
      </w:pPr>
      <w:r w:rsidRPr="008A10EE">
        <w:rPr>
          <w:rFonts w:cs="Times New Roman"/>
        </w:rPr>
        <w:br w:type="page"/>
      </w:r>
    </w:p>
    <w:p w14:paraId="321F94D5" w14:textId="7053E325" w:rsidR="00FF2ADA" w:rsidRPr="008A10EE" w:rsidRDefault="00C97191" w:rsidP="00D82A17">
      <w:pPr>
        <w:jc w:val="center"/>
        <w:rPr>
          <w:rFonts w:cs="Times New Roman"/>
          <w:i/>
          <w:iCs/>
          <w:lang w:val="en-US"/>
        </w:rPr>
        <w:sectPr w:rsidR="00FF2ADA" w:rsidRPr="008A10EE" w:rsidSect="00AC26FE">
          <w:pgSz w:w="8420" w:h="11907"/>
          <w:pgMar w:top="1134" w:right="1134" w:bottom="1134" w:left="1701" w:header="720" w:footer="720" w:gutter="0"/>
          <w:cols w:space="720"/>
          <w:titlePg/>
          <w:docGrid w:linePitch="360"/>
        </w:sectPr>
      </w:pPr>
      <w:r w:rsidRPr="008A10EE">
        <w:rPr>
          <w:rFonts w:cs="Times New Roman"/>
          <w:i/>
          <w:iCs/>
        </w:rPr>
        <w:lastRenderedPageBreak/>
        <w:t>Halaman ini sengaja dikosongkan</w:t>
      </w:r>
    </w:p>
    <w:p w14:paraId="2624A24F" w14:textId="129409EC" w:rsidR="008C1C59" w:rsidRPr="008A10EE" w:rsidRDefault="00F85752" w:rsidP="0091399A">
      <w:pPr>
        <w:pStyle w:val="Heading1"/>
        <w:spacing w:before="0" w:after="0"/>
        <w:rPr>
          <w:rFonts w:cs="Times New Roman"/>
          <w:noProof/>
          <w:lang w:val="id-ID"/>
        </w:rPr>
      </w:pPr>
      <w:bookmarkStart w:id="742" w:name="_Toc48471548"/>
      <w:r w:rsidRPr="008A10EE">
        <w:rPr>
          <w:rFonts w:cs="Times New Roman"/>
          <w:noProof/>
          <w:lang w:val="id-ID"/>
        </w:rPr>
        <w:lastRenderedPageBreak/>
        <w:t>BAB V</w:t>
      </w:r>
      <w:r w:rsidRPr="008A10EE">
        <w:rPr>
          <w:rFonts w:cs="Times New Roman"/>
          <w:noProof/>
          <w:lang w:val="id-ID"/>
        </w:rPr>
        <w:br/>
        <w:t>IMPLEMENTASI</w:t>
      </w:r>
      <w:bookmarkStart w:id="743" w:name="_Toc26209312"/>
      <w:bookmarkStart w:id="744" w:name="_Toc26211716"/>
      <w:bookmarkStart w:id="745" w:name="_Toc26521582"/>
      <w:bookmarkStart w:id="746" w:name="_Toc27063100"/>
      <w:bookmarkStart w:id="747" w:name="_Toc27235997"/>
      <w:bookmarkStart w:id="748" w:name="_Toc30367134"/>
      <w:bookmarkStart w:id="749" w:name="_Toc31289425"/>
      <w:bookmarkEnd w:id="739"/>
      <w:bookmarkEnd w:id="740"/>
      <w:bookmarkEnd w:id="742"/>
      <w:bookmarkEnd w:id="743"/>
      <w:bookmarkEnd w:id="744"/>
      <w:bookmarkEnd w:id="745"/>
      <w:bookmarkEnd w:id="746"/>
      <w:bookmarkEnd w:id="747"/>
      <w:bookmarkEnd w:id="748"/>
      <w:bookmarkEnd w:id="749"/>
    </w:p>
    <w:p w14:paraId="2D3EAD25" w14:textId="3A213DFE" w:rsidR="0091399A" w:rsidRPr="008A10EE" w:rsidRDefault="0091399A" w:rsidP="007A5824">
      <w:pPr>
        <w:pStyle w:val="Heading1"/>
        <w:numPr>
          <w:ilvl w:val="0"/>
          <w:numId w:val="12"/>
        </w:numPr>
        <w:rPr>
          <w:rFonts w:cs="Times New Roman"/>
          <w:lang w:val="en-US"/>
        </w:rPr>
      </w:pPr>
      <w:bookmarkStart w:id="750" w:name="_Toc48157286"/>
      <w:bookmarkStart w:id="751" w:name="_Toc48471549"/>
      <w:bookmarkEnd w:id="750"/>
      <w:bookmarkEnd w:id="751"/>
    </w:p>
    <w:p w14:paraId="38A903E9" w14:textId="7C7A5CB8" w:rsidR="0091397C" w:rsidRPr="008A10EE" w:rsidRDefault="0091397C" w:rsidP="0091397C">
      <w:pPr>
        <w:pStyle w:val="isi"/>
        <w:spacing w:before="0" w:after="0"/>
        <w:rPr>
          <w:lang w:val="en-US"/>
        </w:rPr>
      </w:pPr>
      <w:r w:rsidRPr="008A10EE">
        <w:t>Pada bab ini</w:t>
      </w:r>
      <w:r w:rsidR="00CB2ECD" w:rsidRPr="008A10EE">
        <w:rPr>
          <w:lang w:val="en-US"/>
        </w:rPr>
        <w:t xml:space="preserve"> akan menjelaskan proses </w:t>
      </w:r>
      <w:r w:rsidR="00F550F2" w:rsidRPr="008A10EE">
        <w:rPr>
          <w:lang w:val="en-US"/>
        </w:rPr>
        <w:t xml:space="preserve">pengumpulan data primer, pengolahan data, dan </w:t>
      </w:r>
      <w:r w:rsidR="00CB2ECD" w:rsidRPr="008A10EE">
        <w:rPr>
          <w:lang w:val="en-US"/>
        </w:rPr>
        <w:t>analisis data. Proses ini menggunakan data primer yang telah didapatkan berdasarkan hasil wawancara mengenai faktor kesuksesan implementasi sistem informasi terpadu pada universitas di Surabaya.</w:t>
      </w:r>
    </w:p>
    <w:p w14:paraId="1113749C" w14:textId="77777777" w:rsidR="00CB2ECD" w:rsidRPr="008A10EE" w:rsidRDefault="00CB2ECD" w:rsidP="0091397C">
      <w:pPr>
        <w:pStyle w:val="isi"/>
        <w:spacing w:before="0" w:after="0"/>
        <w:rPr>
          <w:lang w:val="en-US"/>
        </w:rPr>
      </w:pPr>
    </w:p>
    <w:p w14:paraId="4707CE39" w14:textId="77777777" w:rsidR="0091397C" w:rsidRPr="008A10EE" w:rsidRDefault="0091397C" w:rsidP="004D73BC">
      <w:pPr>
        <w:pStyle w:val="ListParagraph"/>
        <w:keepNext/>
        <w:keepLines/>
        <w:numPr>
          <w:ilvl w:val="0"/>
          <w:numId w:val="14"/>
        </w:numPr>
        <w:spacing w:before="120" w:after="120"/>
        <w:outlineLvl w:val="1"/>
        <w:rPr>
          <w:rFonts w:eastAsiaTheme="majorEastAsia" w:cs="Times New Roman"/>
          <w:b/>
          <w:vanish/>
          <w:color w:val="000000" w:themeColor="text1"/>
          <w:szCs w:val="26"/>
          <w:lang w:val="id-ID"/>
        </w:rPr>
      </w:pPr>
      <w:bookmarkStart w:id="752" w:name="_Toc517955749"/>
      <w:bookmarkStart w:id="753" w:name="_Toc517956154"/>
      <w:bookmarkStart w:id="754" w:name="_Toc517956734"/>
      <w:bookmarkStart w:id="755" w:name="_Toc518562365"/>
      <w:bookmarkStart w:id="756" w:name="_Toc24484844"/>
      <w:bookmarkStart w:id="757" w:name="_Toc25852751"/>
      <w:bookmarkStart w:id="758" w:name="_Toc26177605"/>
      <w:bookmarkStart w:id="759" w:name="_Toc26209313"/>
      <w:bookmarkStart w:id="760" w:name="_Toc26211596"/>
      <w:bookmarkStart w:id="761" w:name="_Toc26211717"/>
      <w:bookmarkStart w:id="762" w:name="_Toc26252470"/>
      <w:bookmarkStart w:id="763" w:name="_Toc26475773"/>
      <w:bookmarkStart w:id="764" w:name="_Toc26485071"/>
      <w:bookmarkStart w:id="765" w:name="_Toc26521263"/>
      <w:bookmarkStart w:id="766" w:name="_Toc26521583"/>
      <w:bookmarkStart w:id="767" w:name="_Toc26902746"/>
      <w:bookmarkStart w:id="768" w:name="_Toc27033161"/>
      <w:bookmarkStart w:id="769" w:name="_Toc27063101"/>
      <w:bookmarkStart w:id="770" w:name="_Toc27235998"/>
      <w:bookmarkStart w:id="771" w:name="_Toc29815669"/>
      <w:bookmarkStart w:id="772" w:name="_Toc29820551"/>
      <w:bookmarkStart w:id="773" w:name="_Toc30017214"/>
      <w:bookmarkStart w:id="774" w:name="_Toc30367135"/>
      <w:bookmarkStart w:id="775" w:name="_Toc31289426"/>
      <w:bookmarkStart w:id="776" w:name="_Toc42950591"/>
      <w:bookmarkStart w:id="777" w:name="_Toc42955264"/>
      <w:bookmarkStart w:id="778" w:name="_Toc43147611"/>
      <w:bookmarkStart w:id="779" w:name="_Toc44009981"/>
      <w:bookmarkStart w:id="780" w:name="_Toc44314549"/>
      <w:bookmarkStart w:id="781" w:name="_Toc44314674"/>
      <w:bookmarkStart w:id="782" w:name="_Toc44314799"/>
      <w:bookmarkStart w:id="783" w:name="_Toc44314924"/>
      <w:bookmarkStart w:id="784" w:name="_Toc44346586"/>
      <w:bookmarkStart w:id="785" w:name="_Toc45104535"/>
      <w:bookmarkStart w:id="786" w:name="_Toc45106918"/>
      <w:bookmarkStart w:id="787" w:name="_Toc45107035"/>
      <w:bookmarkStart w:id="788" w:name="_Toc45107158"/>
      <w:bookmarkStart w:id="789" w:name="_Toc45107275"/>
      <w:bookmarkStart w:id="790" w:name="_Toc45107392"/>
      <w:bookmarkStart w:id="791" w:name="_Toc45107509"/>
      <w:bookmarkStart w:id="792" w:name="_Toc45107626"/>
      <w:bookmarkStart w:id="793" w:name="_Toc45107743"/>
      <w:bookmarkStart w:id="794" w:name="_Toc45107860"/>
      <w:bookmarkStart w:id="795" w:name="_Toc45107977"/>
      <w:bookmarkStart w:id="796" w:name="_Toc45108094"/>
      <w:bookmarkStart w:id="797" w:name="_Toc45108211"/>
      <w:bookmarkStart w:id="798" w:name="_Toc45128277"/>
      <w:bookmarkStart w:id="799" w:name="_Toc45129664"/>
      <w:bookmarkStart w:id="800" w:name="_Toc45129784"/>
      <w:bookmarkStart w:id="801" w:name="_Toc45129971"/>
      <w:bookmarkStart w:id="802" w:name="_Toc45492867"/>
      <w:bookmarkStart w:id="803" w:name="_Toc45541361"/>
      <w:bookmarkStart w:id="804" w:name="_Toc45746411"/>
      <w:bookmarkStart w:id="805" w:name="_Toc45911335"/>
      <w:bookmarkStart w:id="806" w:name="_Toc45964603"/>
      <w:bookmarkStart w:id="807" w:name="_Toc45964744"/>
      <w:bookmarkStart w:id="808" w:name="_Toc46103518"/>
      <w:bookmarkStart w:id="809" w:name="_Toc47792125"/>
      <w:bookmarkStart w:id="810" w:name="_Toc48039318"/>
      <w:bookmarkStart w:id="811" w:name="_Toc48119812"/>
      <w:bookmarkStart w:id="812" w:name="_Toc48123829"/>
      <w:bookmarkStart w:id="813" w:name="_Toc48123934"/>
      <w:bookmarkStart w:id="814" w:name="_Toc48157287"/>
      <w:bookmarkStart w:id="815" w:name="_Toc48158218"/>
      <w:bookmarkStart w:id="816" w:name="_Toc48160600"/>
      <w:bookmarkStart w:id="817" w:name="_Toc48163449"/>
      <w:bookmarkStart w:id="818" w:name="_Toc48256515"/>
      <w:bookmarkStart w:id="819" w:name="_Toc48259477"/>
      <w:bookmarkStart w:id="820" w:name="_Toc48471550"/>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p>
    <w:p w14:paraId="117F2C9D" w14:textId="77777777" w:rsidR="0091397C" w:rsidRPr="008A10EE" w:rsidRDefault="0091397C" w:rsidP="004D73BC">
      <w:pPr>
        <w:pStyle w:val="ListParagraph"/>
        <w:keepNext/>
        <w:keepLines/>
        <w:numPr>
          <w:ilvl w:val="0"/>
          <w:numId w:val="14"/>
        </w:numPr>
        <w:spacing w:before="120" w:after="120"/>
        <w:outlineLvl w:val="1"/>
        <w:rPr>
          <w:rFonts w:eastAsiaTheme="majorEastAsia" w:cs="Times New Roman"/>
          <w:b/>
          <w:vanish/>
          <w:color w:val="000000" w:themeColor="text1"/>
          <w:szCs w:val="26"/>
          <w:lang w:val="id-ID"/>
        </w:rPr>
      </w:pPr>
      <w:bookmarkStart w:id="821" w:name="_Toc517955750"/>
      <w:bookmarkStart w:id="822" w:name="_Toc517956155"/>
      <w:bookmarkStart w:id="823" w:name="_Toc517956735"/>
      <w:bookmarkStart w:id="824" w:name="_Toc518562366"/>
      <w:bookmarkStart w:id="825" w:name="_Toc24484845"/>
      <w:bookmarkStart w:id="826" w:name="_Toc25852752"/>
      <w:bookmarkStart w:id="827" w:name="_Toc26177606"/>
      <w:bookmarkStart w:id="828" w:name="_Toc26209314"/>
      <w:bookmarkStart w:id="829" w:name="_Toc26211597"/>
      <w:bookmarkStart w:id="830" w:name="_Toc26211718"/>
      <w:bookmarkStart w:id="831" w:name="_Toc26252471"/>
      <w:bookmarkStart w:id="832" w:name="_Toc26475774"/>
      <w:bookmarkStart w:id="833" w:name="_Toc26485072"/>
      <w:bookmarkStart w:id="834" w:name="_Toc26521264"/>
      <w:bookmarkStart w:id="835" w:name="_Toc26521584"/>
      <w:bookmarkStart w:id="836" w:name="_Toc26902747"/>
      <w:bookmarkStart w:id="837" w:name="_Toc27033162"/>
      <w:bookmarkStart w:id="838" w:name="_Toc27063102"/>
      <w:bookmarkStart w:id="839" w:name="_Toc27235999"/>
      <w:bookmarkStart w:id="840" w:name="_Toc29815670"/>
      <w:bookmarkStart w:id="841" w:name="_Toc29820552"/>
      <w:bookmarkStart w:id="842" w:name="_Toc30017215"/>
      <w:bookmarkStart w:id="843" w:name="_Toc30367136"/>
      <w:bookmarkStart w:id="844" w:name="_Toc31289427"/>
      <w:bookmarkStart w:id="845" w:name="_Toc42950592"/>
      <w:bookmarkStart w:id="846" w:name="_Toc42955265"/>
      <w:bookmarkStart w:id="847" w:name="_Toc43147612"/>
      <w:bookmarkStart w:id="848" w:name="_Toc44009982"/>
      <w:bookmarkStart w:id="849" w:name="_Toc44314550"/>
      <w:bookmarkStart w:id="850" w:name="_Toc44314675"/>
      <w:bookmarkStart w:id="851" w:name="_Toc44314800"/>
      <w:bookmarkStart w:id="852" w:name="_Toc44314925"/>
      <w:bookmarkStart w:id="853" w:name="_Toc44346587"/>
      <w:bookmarkStart w:id="854" w:name="_Toc45104536"/>
      <w:bookmarkStart w:id="855" w:name="_Toc45106919"/>
      <w:bookmarkStart w:id="856" w:name="_Toc45107036"/>
      <w:bookmarkStart w:id="857" w:name="_Toc45107159"/>
      <w:bookmarkStart w:id="858" w:name="_Toc45107276"/>
      <w:bookmarkStart w:id="859" w:name="_Toc45107393"/>
      <w:bookmarkStart w:id="860" w:name="_Toc45107510"/>
      <w:bookmarkStart w:id="861" w:name="_Toc45107627"/>
      <w:bookmarkStart w:id="862" w:name="_Toc45107744"/>
      <w:bookmarkStart w:id="863" w:name="_Toc45107861"/>
      <w:bookmarkStart w:id="864" w:name="_Toc45107978"/>
      <w:bookmarkStart w:id="865" w:name="_Toc45108095"/>
      <w:bookmarkStart w:id="866" w:name="_Toc45108212"/>
      <w:bookmarkStart w:id="867" w:name="_Toc45128278"/>
      <w:bookmarkStart w:id="868" w:name="_Toc45129665"/>
      <w:bookmarkStart w:id="869" w:name="_Toc45129785"/>
      <w:bookmarkStart w:id="870" w:name="_Toc45129972"/>
      <w:bookmarkStart w:id="871" w:name="_Toc45492868"/>
      <w:bookmarkStart w:id="872" w:name="_Toc45541362"/>
      <w:bookmarkStart w:id="873" w:name="_Toc45746412"/>
      <w:bookmarkStart w:id="874" w:name="_Toc45911336"/>
      <w:bookmarkStart w:id="875" w:name="_Toc45964604"/>
      <w:bookmarkStart w:id="876" w:name="_Toc45964745"/>
      <w:bookmarkStart w:id="877" w:name="_Toc46103519"/>
      <w:bookmarkStart w:id="878" w:name="_Toc47792126"/>
      <w:bookmarkStart w:id="879" w:name="_Toc48039319"/>
      <w:bookmarkStart w:id="880" w:name="_Toc48119813"/>
      <w:bookmarkStart w:id="881" w:name="_Toc48123830"/>
      <w:bookmarkStart w:id="882" w:name="_Toc48123935"/>
      <w:bookmarkStart w:id="883" w:name="_Toc48157288"/>
      <w:bookmarkStart w:id="884" w:name="_Toc48158219"/>
      <w:bookmarkStart w:id="885" w:name="_Toc48160601"/>
      <w:bookmarkStart w:id="886" w:name="_Toc48163450"/>
      <w:bookmarkStart w:id="887" w:name="_Toc48256516"/>
      <w:bookmarkStart w:id="888" w:name="_Toc48259478"/>
      <w:bookmarkStart w:id="889" w:name="_Toc48471551"/>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p>
    <w:p w14:paraId="56DF3696" w14:textId="77777777" w:rsidR="0091397C" w:rsidRPr="008A10EE" w:rsidRDefault="0091397C" w:rsidP="004D73BC">
      <w:pPr>
        <w:pStyle w:val="ListParagraph"/>
        <w:keepNext/>
        <w:keepLines/>
        <w:numPr>
          <w:ilvl w:val="0"/>
          <w:numId w:val="14"/>
        </w:numPr>
        <w:spacing w:before="120" w:after="120"/>
        <w:outlineLvl w:val="1"/>
        <w:rPr>
          <w:rFonts w:eastAsiaTheme="majorEastAsia" w:cs="Times New Roman"/>
          <w:b/>
          <w:vanish/>
          <w:color w:val="000000" w:themeColor="text1"/>
          <w:szCs w:val="26"/>
          <w:lang w:val="id-ID"/>
        </w:rPr>
      </w:pPr>
      <w:bookmarkStart w:id="890" w:name="_Toc517955751"/>
      <w:bookmarkStart w:id="891" w:name="_Toc517956156"/>
      <w:bookmarkStart w:id="892" w:name="_Toc517956736"/>
      <w:bookmarkStart w:id="893" w:name="_Toc518562367"/>
      <w:bookmarkStart w:id="894" w:name="_Toc24484846"/>
      <w:bookmarkStart w:id="895" w:name="_Toc25852753"/>
      <w:bookmarkStart w:id="896" w:name="_Toc26177607"/>
      <w:bookmarkStart w:id="897" w:name="_Toc26209315"/>
      <w:bookmarkStart w:id="898" w:name="_Toc26211598"/>
      <w:bookmarkStart w:id="899" w:name="_Toc26211719"/>
      <w:bookmarkStart w:id="900" w:name="_Toc26252472"/>
      <w:bookmarkStart w:id="901" w:name="_Toc26475775"/>
      <w:bookmarkStart w:id="902" w:name="_Toc26485073"/>
      <w:bookmarkStart w:id="903" w:name="_Toc26521265"/>
      <w:bookmarkStart w:id="904" w:name="_Toc26521585"/>
      <w:bookmarkStart w:id="905" w:name="_Toc26902748"/>
      <w:bookmarkStart w:id="906" w:name="_Toc27033163"/>
      <w:bookmarkStart w:id="907" w:name="_Toc27063103"/>
      <w:bookmarkStart w:id="908" w:name="_Toc27236000"/>
      <w:bookmarkStart w:id="909" w:name="_Toc29815671"/>
      <w:bookmarkStart w:id="910" w:name="_Toc29820553"/>
      <w:bookmarkStart w:id="911" w:name="_Toc30017216"/>
      <w:bookmarkStart w:id="912" w:name="_Toc30367137"/>
      <w:bookmarkStart w:id="913" w:name="_Toc31289428"/>
      <w:bookmarkStart w:id="914" w:name="_Toc42950593"/>
      <w:bookmarkStart w:id="915" w:name="_Toc42955266"/>
      <w:bookmarkStart w:id="916" w:name="_Toc43147613"/>
      <w:bookmarkStart w:id="917" w:name="_Toc44009983"/>
      <w:bookmarkStart w:id="918" w:name="_Toc44314551"/>
      <w:bookmarkStart w:id="919" w:name="_Toc44314676"/>
      <w:bookmarkStart w:id="920" w:name="_Toc44314801"/>
      <w:bookmarkStart w:id="921" w:name="_Toc44314926"/>
      <w:bookmarkStart w:id="922" w:name="_Toc44346588"/>
      <w:bookmarkStart w:id="923" w:name="_Toc45104537"/>
      <w:bookmarkStart w:id="924" w:name="_Toc45106920"/>
      <w:bookmarkStart w:id="925" w:name="_Toc45107037"/>
      <w:bookmarkStart w:id="926" w:name="_Toc45107160"/>
      <w:bookmarkStart w:id="927" w:name="_Toc45107277"/>
      <w:bookmarkStart w:id="928" w:name="_Toc45107394"/>
      <w:bookmarkStart w:id="929" w:name="_Toc45107511"/>
      <w:bookmarkStart w:id="930" w:name="_Toc45107628"/>
      <w:bookmarkStart w:id="931" w:name="_Toc45107745"/>
      <w:bookmarkStart w:id="932" w:name="_Toc45107862"/>
      <w:bookmarkStart w:id="933" w:name="_Toc45107979"/>
      <w:bookmarkStart w:id="934" w:name="_Toc45108096"/>
      <w:bookmarkStart w:id="935" w:name="_Toc45108213"/>
      <w:bookmarkStart w:id="936" w:name="_Toc45128279"/>
      <w:bookmarkStart w:id="937" w:name="_Toc45129666"/>
      <w:bookmarkStart w:id="938" w:name="_Toc45129786"/>
      <w:bookmarkStart w:id="939" w:name="_Toc45129973"/>
      <w:bookmarkStart w:id="940" w:name="_Toc45492869"/>
      <w:bookmarkStart w:id="941" w:name="_Toc45541363"/>
      <w:bookmarkStart w:id="942" w:name="_Toc45746413"/>
      <w:bookmarkStart w:id="943" w:name="_Toc45911337"/>
      <w:bookmarkStart w:id="944" w:name="_Toc45964605"/>
      <w:bookmarkStart w:id="945" w:name="_Toc45964746"/>
      <w:bookmarkStart w:id="946" w:name="_Toc46103520"/>
      <w:bookmarkStart w:id="947" w:name="_Toc47792127"/>
      <w:bookmarkStart w:id="948" w:name="_Toc48039320"/>
      <w:bookmarkStart w:id="949" w:name="_Toc48119814"/>
      <w:bookmarkStart w:id="950" w:name="_Toc48123831"/>
      <w:bookmarkStart w:id="951" w:name="_Toc48123936"/>
      <w:bookmarkStart w:id="952" w:name="_Toc48157289"/>
      <w:bookmarkStart w:id="953" w:name="_Toc48158220"/>
      <w:bookmarkStart w:id="954" w:name="_Toc48160602"/>
      <w:bookmarkStart w:id="955" w:name="_Toc48163451"/>
      <w:bookmarkStart w:id="956" w:name="_Toc48256517"/>
      <w:bookmarkStart w:id="957" w:name="_Toc48259479"/>
      <w:bookmarkStart w:id="958" w:name="_Toc48471552"/>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p>
    <w:p w14:paraId="4C3DF122" w14:textId="77777777" w:rsidR="0091397C" w:rsidRPr="008A10EE" w:rsidRDefault="0091397C" w:rsidP="004D73BC">
      <w:pPr>
        <w:pStyle w:val="ListParagraph"/>
        <w:keepNext/>
        <w:keepLines/>
        <w:numPr>
          <w:ilvl w:val="0"/>
          <w:numId w:val="14"/>
        </w:numPr>
        <w:spacing w:before="120" w:after="120"/>
        <w:outlineLvl w:val="1"/>
        <w:rPr>
          <w:rFonts w:eastAsiaTheme="majorEastAsia" w:cs="Times New Roman"/>
          <w:b/>
          <w:vanish/>
          <w:color w:val="000000" w:themeColor="text1"/>
          <w:szCs w:val="26"/>
          <w:lang w:val="id-ID"/>
        </w:rPr>
      </w:pPr>
      <w:bookmarkStart w:id="959" w:name="_Toc517955752"/>
      <w:bookmarkStart w:id="960" w:name="_Toc517956157"/>
      <w:bookmarkStart w:id="961" w:name="_Toc517956737"/>
      <w:bookmarkStart w:id="962" w:name="_Toc518562368"/>
      <w:bookmarkStart w:id="963" w:name="_Toc24484847"/>
      <w:bookmarkStart w:id="964" w:name="_Toc25852754"/>
      <w:bookmarkStart w:id="965" w:name="_Toc26177608"/>
      <w:bookmarkStart w:id="966" w:name="_Toc26209316"/>
      <w:bookmarkStart w:id="967" w:name="_Toc26211599"/>
      <w:bookmarkStart w:id="968" w:name="_Toc26211720"/>
      <w:bookmarkStart w:id="969" w:name="_Toc26252473"/>
      <w:bookmarkStart w:id="970" w:name="_Toc26475776"/>
      <w:bookmarkStart w:id="971" w:name="_Toc26485074"/>
      <w:bookmarkStart w:id="972" w:name="_Toc26521266"/>
      <w:bookmarkStart w:id="973" w:name="_Toc26521586"/>
      <w:bookmarkStart w:id="974" w:name="_Toc26902749"/>
      <w:bookmarkStart w:id="975" w:name="_Toc27033164"/>
      <w:bookmarkStart w:id="976" w:name="_Toc27063104"/>
      <w:bookmarkStart w:id="977" w:name="_Toc27236001"/>
      <w:bookmarkStart w:id="978" w:name="_Toc29815672"/>
      <w:bookmarkStart w:id="979" w:name="_Toc29820554"/>
      <w:bookmarkStart w:id="980" w:name="_Toc30017217"/>
      <w:bookmarkStart w:id="981" w:name="_Toc30367138"/>
      <w:bookmarkStart w:id="982" w:name="_Toc31289429"/>
      <w:bookmarkStart w:id="983" w:name="_Toc42950594"/>
      <w:bookmarkStart w:id="984" w:name="_Toc42955267"/>
      <w:bookmarkStart w:id="985" w:name="_Toc43147614"/>
      <w:bookmarkStart w:id="986" w:name="_Toc44009984"/>
      <w:bookmarkStart w:id="987" w:name="_Toc44314552"/>
      <w:bookmarkStart w:id="988" w:name="_Toc44314677"/>
      <w:bookmarkStart w:id="989" w:name="_Toc44314802"/>
      <w:bookmarkStart w:id="990" w:name="_Toc44314927"/>
      <w:bookmarkStart w:id="991" w:name="_Toc44346589"/>
      <w:bookmarkStart w:id="992" w:name="_Toc45104538"/>
      <w:bookmarkStart w:id="993" w:name="_Toc45106921"/>
      <w:bookmarkStart w:id="994" w:name="_Toc45107038"/>
      <w:bookmarkStart w:id="995" w:name="_Toc45107161"/>
      <w:bookmarkStart w:id="996" w:name="_Toc45107278"/>
      <w:bookmarkStart w:id="997" w:name="_Toc45107395"/>
      <w:bookmarkStart w:id="998" w:name="_Toc45107512"/>
      <w:bookmarkStart w:id="999" w:name="_Toc45107629"/>
      <w:bookmarkStart w:id="1000" w:name="_Toc45107746"/>
      <w:bookmarkStart w:id="1001" w:name="_Toc45107863"/>
      <w:bookmarkStart w:id="1002" w:name="_Toc45107980"/>
      <w:bookmarkStart w:id="1003" w:name="_Toc45108097"/>
      <w:bookmarkStart w:id="1004" w:name="_Toc45108214"/>
      <w:bookmarkStart w:id="1005" w:name="_Toc45128280"/>
      <w:bookmarkStart w:id="1006" w:name="_Toc45129667"/>
      <w:bookmarkStart w:id="1007" w:name="_Toc45129787"/>
      <w:bookmarkStart w:id="1008" w:name="_Toc45129974"/>
      <w:bookmarkStart w:id="1009" w:name="_Toc45492870"/>
      <w:bookmarkStart w:id="1010" w:name="_Toc45541364"/>
      <w:bookmarkStart w:id="1011" w:name="_Toc45746414"/>
      <w:bookmarkStart w:id="1012" w:name="_Toc45911338"/>
      <w:bookmarkStart w:id="1013" w:name="_Toc45964606"/>
      <w:bookmarkStart w:id="1014" w:name="_Toc45964747"/>
      <w:bookmarkStart w:id="1015" w:name="_Toc46103521"/>
      <w:bookmarkStart w:id="1016" w:name="_Toc47792128"/>
      <w:bookmarkStart w:id="1017" w:name="_Toc48039321"/>
      <w:bookmarkStart w:id="1018" w:name="_Toc48119815"/>
      <w:bookmarkStart w:id="1019" w:name="_Toc48123832"/>
      <w:bookmarkStart w:id="1020" w:name="_Toc48123937"/>
      <w:bookmarkStart w:id="1021" w:name="_Toc48157290"/>
      <w:bookmarkStart w:id="1022" w:name="_Toc48158221"/>
      <w:bookmarkStart w:id="1023" w:name="_Toc48160603"/>
      <w:bookmarkStart w:id="1024" w:name="_Toc48163452"/>
      <w:bookmarkStart w:id="1025" w:name="_Toc48256518"/>
      <w:bookmarkStart w:id="1026" w:name="_Toc48259480"/>
      <w:bookmarkStart w:id="1027" w:name="_Toc48471553"/>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p>
    <w:p w14:paraId="7F587A9E" w14:textId="77777777" w:rsidR="0091397C" w:rsidRPr="008A10EE" w:rsidRDefault="0091397C" w:rsidP="004D73BC">
      <w:pPr>
        <w:pStyle w:val="ListParagraph"/>
        <w:keepNext/>
        <w:keepLines/>
        <w:numPr>
          <w:ilvl w:val="0"/>
          <w:numId w:val="14"/>
        </w:numPr>
        <w:spacing w:before="120" w:after="120"/>
        <w:outlineLvl w:val="1"/>
        <w:rPr>
          <w:rFonts w:eastAsiaTheme="majorEastAsia" w:cs="Times New Roman"/>
          <w:b/>
          <w:vanish/>
          <w:color w:val="000000" w:themeColor="text1"/>
          <w:szCs w:val="26"/>
          <w:lang w:val="id-ID"/>
        </w:rPr>
      </w:pPr>
      <w:bookmarkStart w:id="1028" w:name="_Toc517955753"/>
      <w:bookmarkStart w:id="1029" w:name="_Toc517956158"/>
      <w:bookmarkStart w:id="1030" w:name="_Toc517956738"/>
      <w:bookmarkStart w:id="1031" w:name="_Toc518562369"/>
      <w:bookmarkStart w:id="1032" w:name="_Toc24484848"/>
      <w:bookmarkStart w:id="1033" w:name="_Toc25852755"/>
      <w:bookmarkStart w:id="1034" w:name="_Toc26177609"/>
      <w:bookmarkStart w:id="1035" w:name="_Toc26209317"/>
      <w:bookmarkStart w:id="1036" w:name="_Toc26211600"/>
      <w:bookmarkStart w:id="1037" w:name="_Toc26211721"/>
      <w:bookmarkStart w:id="1038" w:name="_Toc26252474"/>
      <w:bookmarkStart w:id="1039" w:name="_Toc26475777"/>
      <w:bookmarkStart w:id="1040" w:name="_Toc26485075"/>
      <w:bookmarkStart w:id="1041" w:name="_Toc26521267"/>
      <w:bookmarkStart w:id="1042" w:name="_Toc26521587"/>
      <w:bookmarkStart w:id="1043" w:name="_Toc26902750"/>
      <w:bookmarkStart w:id="1044" w:name="_Toc27033165"/>
      <w:bookmarkStart w:id="1045" w:name="_Toc27063105"/>
      <w:bookmarkStart w:id="1046" w:name="_Toc27236002"/>
      <w:bookmarkStart w:id="1047" w:name="_Toc29815673"/>
      <w:bookmarkStart w:id="1048" w:name="_Toc29820555"/>
      <w:bookmarkStart w:id="1049" w:name="_Toc30017218"/>
      <w:bookmarkStart w:id="1050" w:name="_Toc30367139"/>
      <w:bookmarkStart w:id="1051" w:name="_Toc31289430"/>
      <w:bookmarkStart w:id="1052" w:name="_Toc42950595"/>
      <w:bookmarkStart w:id="1053" w:name="_Toc42955268"/>
      <w:bookmarkStart w:id="1054" w:name="_Toc43147615"/>
      <w:bookmarkStart w:id="1055" w:name="_Toc44009985"/>
      <w:bookmarkStart w:id="1056" w:name="_Toc44314553"/>
      <w:bookmarkStart w:id="1057" w:name="_Toc44314678"/>
      <w:bookmarkStart w:id="1058" w:name="_Toc44314803"/>
      <w:bookmarkStart w:id="1059" w:name="_Toc44314928"/>
      <w:bookmarkStart w:id="1060" w:name="_Toc44346590"/>
      <w:bookmarkStart w:id="1061" w:name="_Toc45104539"/>
      <w:bookmarkStart w:id="1062" w:name="_Toc45106922"/>
      <w:bookmarkStart w:id="1063" w:name="_Toc45107039"/>
      <w:bookmarkStart w:id="1064" w:name="_Toc45107162"/>
      <w:bookmarkStart w:id="1065" w:name="_Toc45107279"/>
      <w:bookmarkStart w:id="1066" w:name="_Toc45107396"/>
      <w:bookmarkStart w:id="1067" w:name="_Toc45107513"/>
      <w:bookmarkStart w:id="1068" w:name="_Toc45107630"/>
      <w:bookmarkStart w:id="1069" w:name="_Toc45107747"/>
      <w:bookmarkStart w:id="1070" w:name="_Toc45107864"/>
      <w:bookmarkStart w:id="1071" w:name="_Toc45107981"/>
      <w:bookmarkStart w:id="1072" w:name="_Toc45108098"/>
      <w:bookmarkStart w:id="1073" w:name="_Toc45108215"/>
      <w:bookmarkStart w:id="1074" w:name="_Toc45128281"/>
      <w:bookmarkStart w:id="1075" w:name="_Toc45129668"/>
      <w:bookmarkStart w:id="1076" w:name="_Toc45129788"/>
      <w:bookmarkStart w:id="1077" w:name="_Toc45129975"/>
      <w:bookmarkStart w:id="1078" w:name="_Toc45492871"/>
      <w:bookmarkStart w:id="1079" w:name="_Toc45541365"/>
      <w:bookmarkStart w:id="1080" w:name="_Toc45746415"/>
      <w:bookmarkStart w:id="1081" w:name="_Toc45911339"/>
      <w:bookmarkStart w:id="1082" w:name="_Toc45964607"/>
      <w:bookmarkStart w:id="1083" w:name="_Toc45964748"/>
      <w:bookmarkStart w:id="1084" w:name="_Toc46103522"/>
      <w:bookmarkStart w:id="1085" w:name="_Toc47792129"/>
      <w:bookmarkStart w:id="1086" w:name="_Toc48039322"/>
      <w:bookmarkStart w:id="1087" w:name="_Toc48119816"/>
      <w:bookmarkStart w:id="1088" w:name="_Toc48123833"/>
      <w:bookmarkStart w:id="1089" w:name="_Toc48123938"/>
      <w:bookmarkStart w:id="1090" w:name="_Toc48157291"/>
      <w:bookmarkStart w:id="1091" w:name="_Toc48158222"/>
      <w:bookmarkStart w:id="1092" w:name="_Toc48160604"/>
      <w:bookmarkStart w:id="1093" w:name="_Toc48163453"/>
      <w:bookmarkStart w:id="1094" w:name="_Toc48256519"/>
      <w:bookmarkStart w:id="1095" w:name="_Toc48259481"/>
      <w:bookmarkStart w:id="1096" w:name="_Toc48471554"/>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p>
    <w:p w14:paraId="0064F45E" w14:textId="6276CD66" w:rsidR="0091397C" w:rsidRPr="008A10EE" w:rsidRDefault="00F32A8D" w:rsidP="00F32A8D">
      <w:pPr>
        <w:pStyle w:val="Heading2"/>
        <w:numPr>
          <w:ilvl w:val="1"/>
          <w:numId w:val="12"/>
        </w:numPr>
        <w:ind w:left="426" w:hanging="426"/>
        <w:rPr>
          <w:rFonts w:cs="Times New Roman"/>
          <w:lang w:val="id-ID"/>
        </w:rPr>
      </w:pPr>
      <w:r w:rsidRPr="008A10EE">
        <w:rPr>
          <w:rFonts w:cs="Times New Roman"/>
          <w:lang w:val="en-US"/>
        </w:rPr>
        <w:t xml:space="preserve"> </w:t>
      </w:r>
      <w:bookmarkStart w:id="1097" w:name="_Toc48471555"/>
      <w:r w:rsidR="00B62E3F" w:rsidRPr="008A10EE">
        <w:rPr>
          <w:rFonts w:cs="Times New Roman"/>
          <w:lang w:val="en-US"/>
        </w:rPr>
        <w:t>Observasi Awal</w:t>
      </w:r>
      <w:bookmarkEnd w:id="1097"/>
    </w:p>
    <w:p w14:paraId="45F0572F" w14:textId="41AA1B49" w:rsidR="0091397C" w:rsidRPr="008A10EE" w:rsidRDefault="00717D82" w:rsidP="00717D82">
      <w:pPr>
        <w:pStyle w:val="isi"/>
        <w:rPr>
          <w:lang w:val="en-US"/>
        </w:rPr>
      </w:pPr>
      <w:r w:rsidRPr="008A10EE">
        <w:rPr>
          <w:lang w:val="en-US"/>
        </w:rPr>
        <w:t xml:space="preserve">Perguruan Tinggi yang digunakan sebagai studi kasus pada penelitian </w:t>
      </w:r>
      <w:r w:rsidR="00AB2D8B" w:rsidRPr="008A10EE">
        <w:rPr>
          <w:lang w:val="en-US"/>
        </w:rPr>
        <w:t>ini yaitu baik yang bers</w:t>
      </w:r>
      <w:r w:rsidR="00AF2CAF">
        <w:rPr>
          <w:lang w:val="en-US"/>
        </w:rPr>
        <w:t>tatus Perguruan Tinggi Negeri maupun Perguruan Tinggi Swasta</w:t>
      </w:r>
      <w:r w:rsidR="00AB2D8B" w:rsidRPr="008A10EE">
        <w:rPr>
          <w:lang w:val="en-US"/>
        </w:rPr>
        <w:t>. Dan kami mengambil perguruan tinggi berdasarkan badan penyelenggaranya yang berada di Surabaya yaitu Institut, Politeknik, Sekolah Tinggi, dan Universitas baik yang berstatus negeri maupun swasta.</w:t>
      </w:r>
      <w:r w:rsidR="00DC386B">
        <w:rPr>
          <w:lang w:val="en-US"/>
        </w:rPr>
        <w:t xml:space="preserve"> Perguruan tinggi yang menjadi objek penelitian ini yaitu perguruan tinggi dengan skala besar maupun kecil.</w:t>
      </w:r>
      <w:r w:rsidR="00AB2D8B" w:rsidRPr="008A10EE">
        <w:rPr>
          <w:lang w:val="en-US"/>
        </w:rPr>
        <w:t xml:space="preserve"> Sebelum melakukan wawancara peneliti terlebih dahulu </w:t>
      </w:r>
      <w:r w:rsidR="00CD5890" w:rsidRPr="008A10EE">
        <w:rPr>
          <w:lang w:val="en-US"/>
        </w:rPr>
        <w:t xml:space="preserve">melakukan observasi awal berupa penggalian informasi baik </w:t>
      </w:r>
      <w:r w:rsidR="00DC386B">
        <w:rPr>
          <w:lang w:val="en-US"/>
        </w:rPr>
        <w:t xml:space="preserve">berupa </w:t>
      </w:r>
      <w:r w:rsidR="00DC386B" w:rsidRPr="00DC386B">
        <w:rPr>
          <w:lang w:val="en-US"/>
        </w:rPr>
        <w:t>profil, proses bisnis, struktur organisasi, student body, skala atau ukuran kampus, ketersediaan divisi IT, dan implementasi perangkat lunak sistem informasi apa saja yang sudah digunakan dan diterapkan dilingkungan kampus yang menjadi subjek pada penelitian ini.</w:t>
      </w:r>
    </w:p>
    <w:p w14:paraId="304D822A" w14:textId="34151ECB" w:rsidR="0091397C" w:rsidRPr="008A10EE" w:rsidRDefault="00F32A8D" w:rsidP="00F32A8D">
      <w:pPr>
        <w:pStyle w:val="Heading2"/>
        <w:numPr>
          <w:ilvl w:val="1"/>
          <w:numId w:val="12"/>
        </w:numPr>
        <w:ind w:left="426" w:hanging="426"/>
        <w:rPr>
          <w:rFonts w:cs="Times New Roman"/>
          <w:lang w:val="en-US"/>
        </w:rPr>
      </w:pPr>
      <w:r w:rsidRPr="008A10EE">
        <w:rPr>
          <w:rFonts w:cs="Times New Roman"/>
          <w:lang w:val="en-US"/>
        </w:rPr>
        <w:t xml:space="preserve"> </w:t>
      </w:r>
      <w:bookmarkStart w:id="1098" w:name="_Toc48471556"/>
      <w:r w:rsidR="008831F0" w:rsidRPr="008A10EE">
        <w:rPr>
          <w:rFonts w:cs="Times New Roman"/>
          <w:lang w:val="en-US"/>
        </w:rPr>
        <w:t>Pengumpulan Data Penelitian</w:t>
      </w:r>
      <w:bookmarkEnd w:id="1098"/>
    </w:p>
    <w:p w14:paraId="437D6352" w14:textId="10ECDC5A" w:rsidR="000957A7" w:rsidRPr="008A10EE" w:rsidRDefault="008831F0" w:rsidP="00CC227C">
      <w:pPr>
        <w:pStyle w:val="isi"/>
        <w:rPr>
          <w:lang w:val="en-US"/>
        </w:rPr>
      </w:pPr>
      <w:r w:rsidRPr="008A10EE">
        <w:rPr>
          <w:lang w:val="en-US"/>
        </w:rPr>
        <w:t xml:space="preserve">Pada tahap pengumpulan data ini dilakukan dengan wawancara secara mendalam terhadap masing-masing narasumber. Wawancara dilakukan </w:t>
      </w:r>
      <w:r w:rsidR="0096793B" w:rsidRPr="008A10EE">
        <w:rPr>
          <w:lang w:val="en-US"/>
        </w:rPr>
        <w:t>terhadap narasumber di</w:t>
      </w:r>
      <w:r w:rsidRPr="008A10EE">
        <w:rPr>
          <w:lang w:val="en-US"/>
        </w:rPr>
        <w:t xml:space="preserve"> </w:t>
      </w:r>
      <w:r w:rsidR="00037FA5" w:rsidRPr="008A10EE">
        <w:rPr>
          <w:lang w:val="en-US"/>
        </w:rPr>
        <w:t>38</w:t>
      </w:r>
      <w:r w:rsidRPr="008A10EE">
        <w:rPr>
          <w:lang w:val="en-US"/>
        </w:rPr>
        <w:t xml:space="preserve"> </w:t>
      </w:r>
      <w:r w:rsidR="0096793B" w:rsidRPr="008A10EE">
        <w:rPr>
          <w:lang w:val="en-US"/>
        </w:rPr>
        <w:t>P</w:t>
      </w:r>
      <w:r w:rsidRPr="008A10EE">
        <w:rPr>
          <w:lang w:val="en-US"/>
        </w:rPr>
        <w:t xml:space="preserve">erguruan </w:t>
      </w:r>
      <w:r w:rsidR="0096793B" w:rsidRPr="008A10EE">
        <w:rPr>
          <w:lang w:val="en-US"/>
        </w:rPr>
        <w:t>T</w:t>
      </w:r>
      <w:r w:rsidRPr="008A10EE">
        <w:rPr>
          <w:lang w:val="en-US"/>
        </w:rPr>
        <w:t>ingi di Surabaya</w:t>
      </w:r>
      <w:r w:rsidR="0096793B" w:rsidRPr="008A10EE">
        <w:rPr>
          <w:lang w:val="en-US"/>
        </w:rPr>
        <w:t xml:space="preserve"> yang terbagi berdasarkan satuan penyelenggranya yaitu 2 Institut, </w:t>
      </w:r>
      <w:r w:rsidR="007947A3" w:rsidRPr="008A10EE">
        <w:rPr>
          <w:lang w:val="en-US"/>
        </w:rPr>
        <w:t>4</w:t>
      </w:r>
      <w:r w:rsidR="0096793B" w:rsidRPr="008A10EE">
        <w:rPr>
          <w:lang w:val="en-US"/>
        </w:rPr>
        <w:t xml:space="preserve"> Politeknik, </w:t>
      </w:r>
      <w:r w:rsidR="000957A7" w:rsidRPr="008A10EE">
        <w:rPr>
          <w:lang w:val="en-US"/>
        </w:rPr>
        <w:t>9</w:t>
      </w:r>
      <w:r w:rsidR="0096793B" w:rsidRPr="008A10EE">
        <w:rPr>
          <w:lang w:val="en-US"/>
        </w:rPr>
        <w:t xml:space="preserve"> Sekolah Tinggi, dan 2</w:t>
      </w:r>
      <w:r w:rsidR="00037FA5" w:rsidRPr="008A10EE">
        <w:rPr>
          <w:lang w:val="en-US"/>
        </w:rPr>
        <w:t>3</w:t>
      </w:r>
      <w:r w:rsidR="0096793B" w:rsidRPr="008A10EE">
        <w:rPr>
          <w:lang w:val="en-US"/>
        </w:rPr>
        <w:t xml:space="preserve"> Universitas</w:t>
      </w:r>
      <w:r w:rsidRPr="008A10EE">
        <w:rPr>
          <w:lang w:val="en-US"/>
        </w:rPr>
        <w:t xml:space="preserve"> yang menjadi studi kasus pada penelitian ini.</w:t>
      </w:r>
      <w:r w:rsidR="009F0EF1" w:rsidRPr="008A10EE">
        <w:rPr>
          <w:lang w:val="en-US"/>
        </w:rPr>
        <w:t xml:space="preserve"> Data wawancara ini didapat dari data hasil wawancara </w:t>
      </w:r>
      <w:r w:rsidR="009F0EF1" w:rsidRPr="008A10EE">
        <w:rPr>
          <w:i/>
          <w:iCs/>
          <w:lang w:val="en-US"/>
        </w:rPr>
        <w:t>Final Project</w:t>
      </w:r>
      <w:r w:rsidR="009F0EF1" w:rsidRPr="008A10EE">
        <w:rPr>
          <w:lang w:val="en-US"/>
        </w:rPr>
        <w:t xml:space="preserve"> mahasiswa semester 5 Matakuliah </w:t>
      </w:r>
      <w:r w:rsidR="009F0EF1" w:rsidRPr="008A10EE">
        <w:rPr>
          <w:lang w:val="en-US"/>
        </w:rPr>
        <w:lastRenderedPageBreak/>
        <w:t>Implementasi Perangkat Lunak tahun ajaran 2018 Genap. Berikut akan ditampilkan visualisasi tren data dari 38 perguruan tinggi yang dijadikan sebagai tempat pengambilan data pada penelitian ini.</w:t>
      </w:r>
      <w:r w:rsidR="00CC227C" w:rsidRPr="008A10EE">
        <w:t xml:space="preserve"> </w:t>
      </w:r>
      <w:r w:rsidRPr="008A10EE">
        <w:t>Latar Belakang Studi Kasus</w:t>
      </w:r>
      <w:r w:rsidR="00CC227C">
        <w:rPr>
          <w:lang w:val="en-US"/>
        </w:rPr>
        <w:t>.</w:t>
      </w:r>
    </w:p>
    <w:p w14:paraId="3A6441A0" w14:textId="0D120651" w:rsidR="00CC227C" w:rsidRDefault="00CC227C" w:rsidP="00F32A8D">
      <w:pPr>
        <w:pStyle w:val="Heading3"/>
        <w:numPr>
          <w:ilvl w:val="2"/>
          <w:numId w:val="12"/>
        </w:numPr>
        <w:ind w:left="709"/>
        <w:rPr>
          <w:rFonts w:cs="Times New Roman"/>
        </w:rPr>
      </w:pPr>
      <w:bookmarkStart w:id="1099" w:name="_Toc30017223"/>
      <w:bookmarkStart w:id="1100" w:name="_Toc48471557"/>
      <w:r>
        <w:rPr>
          <w:rFonts w:cs="Times New Roman"/>
        </w:rPr>
        <w:t>Profil Perguruan Tinggi Studi Kasus</w:t>
      </w:r>
      <w:bookmarkEnd w:id="1100"/>
    </w:p>
    <w:p w14:paraId="5535462B" w14:textId="5153D249" w:rsidR="00CC227C" w:rsidRPr="00CC227C" w:rsidRDefault="00CC227C" w:rsidP="00CC227C">
      <w:pPr>
        <w:rPr>
          <w:lang w:val="en-US"/>
        </w:rPr>
      </w:pPr>
      <w:r w:rsidRPr="00CC227C">
        <w:rPr>
          <w:rFonts w:cs="Times New Roman"/>
          <w:bCs/>
          <w:lang w:val="en-US"/>
        </w:rPr>
        <w:t xml:space="preserve">Perguruan Tinggi pada studi kasus ini adalah beberapa Perguruan Tinggi baik negeri maupun swasta di Surabaya. Peneliti mengambil sampel perguruan tinggi tersebut berdasarkan perangkat lunak sistem informasi apa saja yang sekiranya telah mereka implementasikan pada perguruan tinggi mereka guna menunjang dan membantu proses bisnis mereka. Latar belakang dan profil perguruan tinggi pada penelitian ini dapat dilihat pada </w:t>
      </w:r>
      <w:r w:rsidRPr="00CC227C">
        <w:rPr>
          <w:rFonts w:cs="Times New Roman"/>
          <w:b/>
          <w:lang w:val="en-US"/>
        </w:rPr>
        <w:t>Lampiran B Transkrip Wawancara</w:t>
      </w:r>
      <w:r w:rsidRPr="00CC227C">
        <w:rPr>
          <w:rFonts w:cs="Times New Roman"/>
          <w:bCs/>
          <w:lang w:val="en-US"/>
        </w:rPr>
        <w:t>.</w:t>
      </w:r>
    </w:p>
    <w:p w14:paraId="07890B20" w14:textId="77777777" w:rsidR="00CC227C" w:rsidRPr="00CC227C" w:rsidRDefault="00CC227C" w:rsidP="00CC227C"/>
    <w:p w14:paraId="4E4E3E05" w14:textId="0E219BD7" w:rsidR="0091397C" w:rsidRPr="008A10EE" w:rsidRDefault="0091397C" w:rsidP="00F32A8D">
      <w:pPr>
        <w:pStyle w:val="Heading3"/>
        <w:numPr>
          <w:ilvl w:val="2"/>
          <w:numId w:val="12"/>
        </w:numPr>
        <w:ind w:left="709"/>
        <w:rPr>
          <w:rFonts w:cs="Times New Roman"/>
        </w:rPr>
      </w:pPr>
      <w:bookmarkStart w:id="1101" w:name="_Toc48471558"/>
      <w:r w:rsidRPr="008A10EE">
        <w:rPr>
          <w:rFonts w:cs="Times New Roman"/>
        </w:rPr>
        <w:t>P</w:t>
      </w:r>
      <w:bookmarkEnd w:id="1099"/>
      <w:r w:rsidR="008831F0" w:rsidRPr="008A10EE">
        <w:rPr>
          <w:rFonts w:cs="Times New Roman"/>
        </w:rPr>
        <w:t>rofil Responden</w:t>
      </w:r>
      <w:bookmarkEnd w:id="1101"/>
    </w:p>
    <w:p w14:paraId="04D6A619" w14:textId="77777777" w:rsidR="00DC386B" w:rsidRDefault="007653CF" w:rsidP="000526A0">
      <w:pPr>
        <w:rPr>
          <w:rFonts w:cs="Times New Roman"/>
        </w:rPr>
      </w:pPr>
      <w:r w:rsidRPr="008A10EE">
        <w:rPr>
          <w:rFonts w:cs="Times New Roman"/>
        </w:rPr>
        <w:t xml:space="preserve">Wawancara pada penelitian ini dilakukan kepada 38 narasumber atau responden dari 38 perguruan tinggi yang sudah dijelaskan sebelumnya. </w:t>
      </w:r>
      <w:r w:rsidR="00DC386B">
        <w:rPr>
          <w:rFonts w:cs="Times New Roman"/>
        </w:rPr>
        <w:t>P</w:t>
      </w:r>
      <w:r w:rsidR="00DC386B" w:rsidRPr="00DC386B">
        <w:rPr>
          <w:rFonts w:cs="Times New Roman"/>
        </w:rPr>
        <w:t>eneliti melakukan wawancara secara langsung dan terbuka dengan para narasumber dimana narasumber tersebut adalah orang yang berkaitan erat atau yang bertanggungjawab dengan implementasi sistem informasi pada perguruan tinggi tersebut.</w:t>
      </w:r>
    </w:p>
    <w:p w14:paraId="7FB68446" w14:textId="77777777" w:rsidR="00DC386B" w:rsidRDefault="00DC386B" w:rsidP="000526A0">
      <w:pPr>
        <w:rPr>
          <w:rFonts w:cs="Times New Roman"/>
        </w:rPr>
      </w:pPr>
    </w:p>
    <w:p w14:paraId="09708E46" w14:textId="5534DDE0" w:rsidR="000526A0" w:rsidRPr="008A10EE" w:rsidRDefault="00AD11E9" w:rsidP="00AD11E9">
      <w:pPr>
        <w:rPr>
          <w:rFonts w:cs="Times New Roman"/>
        </w:rPr>
      </w:pPr>
      <w:r w:rsidRPr="00AD11E9">
        <w:rPr>
          <w:rFonts w:cs="Times New Roman"/>
        </w:rPr>
        <w:t>Untuk narasumber yang akan diwawancarai mengenai teknis implementasi peneliti memilih narasumber seperti staff IT, admin IT, Operator, dan Mahasiswa dari perguruan tinggi tersebut.</w:t>
      </w:r>
      <w:r>
        <w:rPr>
          <w:rFonts w:cs="Times New Roman"/>
        </w:rPr>
        <w:t xml:space="preserve"> </w:t>
      </w:r>
      <w:r w:rsidRPr="00AD11E9">
        <w:rPr>
          <w:rFonts w:cs="Times New Roman"/>
        </w:rPr>
        <w:t>Untuk menggali informasi berupa non-teknis implementasi peneliti memilih narasumber seperti kepala divisi IT, Dosen, dan orang yang memiliki jabatan pada jajaran manajemen organisasi seperti Kepala Bagian atau Departemen.</w:t>
      </w:r>
      <w:r w:rsidR="007653CF" w:rsidRPr="008A10EE">
        <w:rPr>
          <w:rFonts w:cs="Times New Roman"/>
        </w:rPr>
        <w:t xml:space="preserve"> </w:t>
      </w:r>
      <w:r>
        <w:rPr>
          <w:rFonts w:cs="Times New Roman"/>
        </w:rPr>
        <w:t xml:space="preserve">Sehingga data yang diperlukan pada penelitian ini dapat diperoleh sesuai dengan tujuan penelitian. </w:t>
      </w:r>
      <w:r w:rsidR="007653CF" w:rsidRPr="008A10EE">
        <w:rPr>
          <w:rFonts w:cs="Times New Roman"/>
        </w:rPr>
        <w:t>Profil responden</w:t>
      </w:r>
      <w:r>
        <w:rPr>
          <w:rFonts w:cs="Times New Roman"/>
        </w:rPr>
        <w:t xml:space="preserve"> </w:t>
      </w:r>
      <w:r>
        <w:rPr>
          <w:rFonts w:cs="Times New Roman"/>
          <w:bCs/>
          <w:lang w:val="en-US"/>
        </w:rPr>
        <w:t xml:space="preserve">dapat   dilihat   pada   </w:t>
      </w:r>
      <w:r w:rsidR="00F32A8D" w:rsidRPr="008A10EE">
        <w:rPr>
          <w:rFonts w:cs="Times New Roman"/>
          <w:b/>
          <w:lang w:val="en-US"/>
        </w:rPr>
        <w:t>Lampiran</w:t>
      </w:r>
      <w:r>
        <w:rPr>
          <w:rFonts w:cs="Times New Roman"/>
          <w:b/>
          <w:lang w:val="en-US"/>
        </w:rPr>
        <w:t xml:space="preserve">  </w:t>
      </w:r>
      <w:r w:rsidR="00F32A8D" w:rsidRPr="008A10EE">
        <w:rPr>
          <w:rFonts w:cs="Times New Roman"/>
          <w:b/>
          <w:lang w:val="en-US"/>
        </w:rPr>
        <w:t xml:space="preserve"> B </w:t>
      </w:r>
      <w:r>
        <w:rPr>
          <w:rFonts w:cs="Times New Roman"/>
          <w:b/>
          <w:lang w:val="en-US"/>
        </w:rPr>
        <w:t xml:space="preserve">  </w:t>
      </w:r>
      <w:r w:rsidR="00F32A8D" w:rsidRPr="008A10EE">
        <w:rPr>
          <w:rFonts w:cs="Times New Roman"/>
          <w:b/>
          <w:lang w:val="en-US"/>
        </w:rPr>
        <w:t>Transkrip</w:t>
      </w:r>
      <w:r>
        <w:rPr>
          <w:rFonts w:cs="Times New Roman"/>
          <w:b/>
          <w:lang w:val="en-US"/>
        </w:rPr>
        <w:t xml:space="preserve">  </w:t>
      </w:r>
      <w:r w:rsidR="00F32A8D" w:rsidRPr="008A10EE">
        <w:rPr>
          <w:rFonts w:cs="Times New Roman"/>
          <w:b/>
          <w:lang w:val="en-US"/>
        </w:rPr>
        <w:t xml:space="preserve"> Wawancara</w:t>
      </w:r>
      <w:r w:rsidR="00F32A8D" w:rsidRPr="008A10EE">
        <w:rPr>
          <w:rFonts w:cs="Times New Roman"/>
          <w:bCs/>
          <w:lang w:val="en-US"/>
        </w:rPr>
        <w:t>.</w:t>
      </w:r>
    </w:p>
    <w:p w14:paraId="45A1AE34" w14:textId="0DFFCE89" w:rsidR="00C73E92" w:rsidRDefault="00C73E92" w:rsidP="00F32A8D">
      <w:pPr>
        <w:pStyle w:val="Heading3"/>
        <w:numPr>
          <w:ilvl w:val="2"/>
          <w:numId w:val="12"/>
        </w:numPr>
        <w:ind w:left="709"/>
        <w:rPr>
          <w:rFonts w:cs="Times New Roman"/>
        </w:rPr>
      </w:pPr>
      <w:bookmarkStart w:id="1102" w:name="_Toc48471559"/>
      <w:r>
        <w:rPr>
          <w:rFonts w:cs="Times New Roman"/>
        </w:rPr>
        <w:lastRenderedPageBreak/>
        <w:t>Waktu dan Situasi Wawancara</w:t>
      </w:r>
      <w:bookmarkEnd w:id="1102"/>
    </w:p>
    <w:p w14:paraId="29A327CD" w14:textId="263D2FE7" w:rsidR="00C73E92" w:rsidRDefault="00C73E92" w:rsidP="00C73E92">
      <w:pPr>
        <w:rPr>
          <w:rFonts w:cs="Times New Roman"/>
          <w:bCs/>
          <w:lang w:val="en-US"/>
        </w:rPr>
      </w:pPr>
      <w:r w:rsidRPr="008A10EE">
        <w:rPr>
          <w:rFonts w:cs="Times New Roman"/>
        </w:rPr>
        <w:t xml:space="preserve">Wawancara dilakukan setelah membuat janji terlebih dahulu dengan narasumber dengan menentukan waktu yang telah disepakati. Sebelum melakukan wawancara peneliti juga menanyakan ketersediaan waktu narasumber agar peneliti dapat memaksimalkan kegiatan wawancara. Sehingga peneliti mendapatkan data yang dibutuhkan dan tidak menjadikan narasumber merasa terganggu atau merasa tidak nyaman jika wawancara dilakukan terlalu lama, yang nantinya akan mempengaruhi data dari hasil wawancara. Sehingga wawancara dilakukan sekitar 60-120 menit saja. Waktu dan latar wawancara </w:t>
      </w:r>
      <w:r w:rsidRPr="008A10EE">
        <w:rPr>
          <w:rFonts w:cs="Times New Roman"/>
          <w:bCs/>
          <w:lang w:val="en-US"/>
        </w:rPr>
        <w:t xml:space="preserve">pada penelitian ini dapat dilihat pada </w:t>
      </w:r>
      <w:r w:rsidRPr="008A10EE">
        <w:rPr>
          <w:rFonts w:cs="Times New Roman"/>
          <w:b/>
          <w:lang w:val="en-US"/>
        </w:rPr>
        <w:t>Lampiran B Transkrip Wawancara</w:t>
      </w:r>
      <w:r w:rsidRPr="008A10EE">
        <w:rPr>
          <w:rFonts w:cs="Times New Roman"/>
          <w:bCs/>
          <w:lang w:val="en-US"/>
        </w:rPr>
        <w:t>.</w:t>
      </w:r>
    </w:p>
    <w:p w14:paraId="14637003" w14:textId="77777777" w:rsidR="00980351" w:rsidRPr="00C73E92" w:rsidRDefault="00980351" w:rsidP="00C73E92"/>
    <w:p w14:paraId="3DBB52A5" w14:textId="389B48AB" w:rsidR="00C73E92" w:rsidRDefault="00C73E92" w:rsidP="00F32A8D">
      <w:pPr>
        <w:pStyle w:val="Heading3"/>
        <w:numPr>
          <w:ilvl w:val="2"/>
          <w:numId w:val="12"/>
        </w:numPr>
        <w:ind w:left="709"/>
        <w:rPr>
          <w:rFonts w:cs="Times New Roman"/>
        </w:rPr>
      </w:pPr>
      <w:bookmarkStart w:id="1103" w:name="_Toc48471560"/>
      <w:r>
        <w:rPr>
          <w:rFonts w:cs="Times New Roman"/>
        </w:rPr>
        <w:t>Data Tren Perguruan Tinggi Studi Kasus</w:t>
      </w:r>
      <w:bookmarkEnd w:id="1103"/>
    </w:p>
    <w:p w14:paraId="5DCEAA48" w14:textId="45CCD451" w:rsidR="00CC227C" w:rsidRDefault="00C73E92" w:rsidP="00980351">
      <w:pPr>
        <w:rPr>
          <w:lang w:val="en-US"/>
        </w:rPr>
      </w:pPr>
      <w:r w:rsidRPr="008A10EE">
        <w:rPr>
          <w:lang w:val="en-US"/>
        </w:rPr>
        <w:t>Berikut akan ditampilkan visualisasi tren data dari 38 perguruan tinggi yang dijadikan sebagai tempat pengambilan data pada penelitian ini.</w:t>
      </w:r>
    </w:p>
    <w:p w14:paraId="32FCC5CE" w14:textId="77777777" w:rsidR="00980351" w:rsidRPr="008A10EE" w:rsidRDefault="00980351" w:rsidP="00CC227C">
      <w:pPr>
        <w:pStyle w:val="isi"/>
        <w:rPr>
          <w:lang w:val="en-US"/>
        </w:rPr>
      </w:pPr>
    </w:p>
    <w:p w14:paraId="5C676BD7" w14:textId="77777777" w:rsidR="00CC227C" w:rsidRPr="008A10EE" w:rsidRDefault="00CC227C" w:rsidP="00CC227C">
      <w:pPr>
        <w:pStyle w:val="isi"/>
        <w:keepNext/>
      </w:pPr>
      <w:r w:rsidRPr="008A10EE">
        <w:rPr>
          <w:noProof/>
        </w:rPr>
        <w:drawing>
          <wp:inline distT="0" distB="0" distL="0" distR="0" wp14:anchorId="492D0C38" wp14:editId="603AAD37">
            <wp:extent cx="3546475" cy="20078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546475" cy="2007870"/>
                    </a:xfrm>
                    <a:prstGeom prst="rect">
                      <a:avLst/>
                    </a:prstGeom>
                  </pic:spPr>
                </pic:pic>
              </a:graphicData>
            </a:graphic>
          </wp:inline>
        </w:drawing>
      </w:r>
    </w:p>
    <w:p w14:paraId="06A0EF3A" w14:textId="57D0550C" w:rsidR="00CC227C" w:rsidRPr="008A10EE" w:rsidRDefault="00CC227C" w:rsidP="00CC227C">
      <w:pPr>
        <w:pStyle w:val="Caption"/>
        <w:rPr>
          <w:rFonts w:cs="Times New Roman"/>
          <w:lang w:val="en-US"/>
        </w:rPr>
      </w:pPr>
      <w:bookmarkStart w:id="1104" w:name="_Toc48471598"/>
      <w:r w:rsidRPr="008A10EE">
        <w:rPr>
          <w:rFonts w:cs="Times New Roman"/>
        </w:rPr>
        <w:t xml:space="preserve">Gambar </w:t>
      </w:r>
      <w:r w:rsidR="00455A55">
        <w:rPr>
          <w:rFonts w:cs="Times New Roman"/>
        </w:rPr>
        <w:fldChar w:fldCharType="begin"/>
      </w:r>
      <w:r w:rsidR="00455A55">
        <w:rPr>
          <w:rFonts w:cs="Times New Roman"/>
        </w:rPr>
        <w:instrText xml:space="preserve"> STYLEREF 2 \s </w:instrText>
      </w:r>
      <w:r w:rsidR="00455A55">
        <w:rPr>
          <w:rFonts w:cs="Times New Roman"/>
        </w:rPr>
        <w:fldChar w:fldCharType="separate"/>
      </w:r>
      <w:r w:rsidR="00441E18">
        <w:rPr>
          <w:rFonts w:cs="Times New Roman"/>
          <w:noProof/>
        </w:rPr>
        <w:t>5.2</w:t>
      </w:r>
      <w:r w:rsidR="00455A55">
        <w:rPr>
          <w:rFonts w:cs="Times New Roman"/>
        </w:rPr>
        <w:fldChar w:fldCharType="end"/>
      </w:r>
      <w:r w:rsidR="00455A55">
        <w:rPr>
          <w:rFonts w:cs="Times New Roman"/>
        </w:rPr>
        <w:t>.</w:t>
      </w:r>
      <w:r w:rsidR="00455A55">
        <w:rPr>
          <w:rFonts w:cs="Times New Roman"/>
        </w:rPr>
        <w:fldChar w:fldCharType="begin"/>
      </w:r>
      <w:r w:rsidR="00455A55">
        <w:rPr>
          <w:rFonts w:cs="Times New Roman"/>
        </w:rPr>
        <w:instrText xml:space="preserve"> SEQ Gambar \* ARABIC \s 2 </w:instrText>
      </w:r>
      <w:r w:rsidR="00455A55">
        <w:rPr>
          <w:rFonts w:cs="Times New Roman"/>
        </w:rPr>
        <w:fldChar w:fldCharType="separate"/>
      </w:r>
      <w:r w:rsidR="00441E18">
        <w:rPr>
          <w:rFonts w:cs="Times New Roman"/>
          <w:noProof/>
        </w:rPr>
        <w:t>1</w:t>
      </w:r>
      <w:r w:rsidR="00455A55">
        <w:rPr>
          <w:rFonts w:cs="Times New Roman"/>
        </w:rPr>
        <w:fldChar w:fldCharType="end"/>
      </w:r>
      <w:r w:rsidRPr="008A10EE">
        <w:rPr>
          <w:rFonts w:cs="Times New Roman"/>
        </w:rPr>
        <w:t xml:space="preserve"> </w:t>
      </w:r>
      <w:r w:rsidRPr="008A10EE">
        <w:rPr>
          <w:rFonts w:cs="Times New Roman"/>
          <w:i/>
          <w:iCs w:val="0"/>
        </w:rPr>
        <w:t>Datatrend</w:t>
      </w:r>
      <w:r w:rsidRPr="008A10EE">
        <w:rPr>
          <w:rFonts w:cs="Times New Roman"/>
        </w:rPr>
        <w:t xml:space="preserve"> Perguruan Tinggi pada Penelitian</w:t>
      </w:r>
      <w:bookmarkEnd w:id="1104"/>
    </w:p>
    <w:p w14:paraId="6706288F" w14:textId="77777777" w:rsidR="00CC227C" w:rsidRPr="008A10EE" w:rsidRDefault="00CC227C" w:rsidP="00CC227C">
      <w:pPr>
        <w:pStyle w:val="isi"/>
        <w:rPr>
          <w:rFonts w:eastAsiaTheme="minorEastAsia"/>
          <w:lang w:val="en-US"/>
        </w:rPr>
      </w:pPr>
      <w:r w:rsidRPr="008A10EE">
        <w:rPr>
          <w:rFonts w:eastAsiaTheme="minorEastAsia"/>
          <w:lang w:val="en-US"/>
        </w:rPr>
        <w:lastRenderedPageBreak/>
        <w:t>Dari Gambar 5.1 dapat diketahui bahwa penelitian ini dilakukan pada :</w:t>
      </w:r>
    </w:p>
    <w:p w14:paraId="724EE165" w14:textId="77777777" w:rsidR="00CC227C" w:rsidRPr="008A10EE" w:rsidRDefault="00CC227C" w:rsidP="000A7FCF">
      <w:pPr>
        <w:pStyle w:val="isi"/>
        <w:numPr>
          <w:ilvl w:val="0"/>
          <w:numId w:val="50"/>
        </w:numPr>
        <w:ind w:left="426"/>
        <w:rPr>
          <w:rFonts w:eastAsiaTheme="minorEastAsia"/>
          <w:lang w:val="en-US"/>
        </w:rPr>
      </w:pPr>
      <w:r w:rsidRPr="008A10EE">
        <w:rPr>
          <w:rFonts w:eastAsiaTheme="minorEastAsia"/>
          <w:lang w:val="en-US"/>
        </w:rPr>
        <w:t>1 Universitas berstatus PTN-BH</w:t>
      </w:r>
    </w:p>
    <w:p w14:paraId="5729CBA9" w14:textId="77777777" w:rsidR="00CC227C" w:rsidRPr="008A10EE" w:rsidRDefault="00CC227C" w:rsidP="000A7FCF">
      <w:pPr>
        <w:pStyle w:val="isi"/>
        <w:numPr>
          <w:ilvl w:val="0"/>
          <w:numId w:val="50"/>
        </w:numPr>
        <w:ind w:left="426"/>
        <w:rPr>
          <w:rFonts w:eastAsiaTheme="minorEastAsia"/>
          <w:lang w:val="en-US"/>
        </w:rPr>
      </w:pPr>
      <w:r w:rsidRPr="008A10EE">
        <w:rPr>
          <w:rFonts w:eastAsiaTheme="minorEastAsia"/>
          <w:lang w:val="en-US"/>
        </w:rPr>
        <w:t>2 Politeknik dan 1 Univers</w:t>
      </w:r>
      <w:r>
        <w:rPr>
          <w:rFonts w:eastAsiaTheme="minorEastAsia"/>
          <w:lang w:val="en-US"/>
        </w:rPr>
        <w:t>i</w:t>
      </w:r>
      <w:r w:rsidRPr="008A10EE">
        <w:rPr>
          <w:rFonts w:eastAsiaTheme="minorEastAsia"/>
          <w:lang w:val="en-US"/>
        </w:rPr>
        <w:t>tas berstatus PTN</w:t>
      </w:r>
    </w:p>
    <w:p w14:paraId="797708DA" w14:textId="77777777" w:rsidR="00CC227C" w:rsidRPr="008A10EE" w:rsidRDefault="00CC227C" w:rsidP="000A7FCF">
      <w:pPr>
        <w:pStyle w:val="isi"/>
        <w:numPr>
          <w:ilvl w:val="0"/>
          <w:numId w:val="50"/>
        </w:numPr>
        <w:ind w:left="426"/>
        <w:rPr>
          <w:rFonts w:eastAsiaTheme="minorEastAsia"/>
          <w:lang w:val="en-US"/>
        </w:rPr>
      </w:pPr>
      <w:r w:rsidRPr="008A10EE">
        <w:rPr>
          <w:rFonts w:eastAsiaTheme="minorEastAsia"/>
          <w:lang w:val="en-US"/>
        </w:rPr>
        <w:t>21 Universitas, 9 Sekolah Tinggi, 2 Politeknik, dan 2 Institut berstatus PT</w:t>
      </w:r>
      <w:r>
        <w:rPr>
          <w:rFonts w:eastAsiaTheme="minorEastAsia"/>
          <w:lang w:val="en-US"/>
        </w:rPr>
        <w:t>S</w:t>
      </w:r>
    </w:p>
    <w:p w14:paraId="669B9A10" w14:textId="5752A185" w:rsidR="00CC227C" w:rsidRDefault="00B226EE" w:rsidP="00CC227C">
      <w:pPr>
        <w:pStyle w:val="isi"/>
        <w:rPr>
          <w:rFonts w:eastAsiaTheme="minorEastAsia"/>
          <w:lang w:val="en-US"/>
        </w:rPr>
      </w:pPr>
      <w:r>
        <w:rPr>
          <w:rFonts w:eastAsiaTheme="minorEastAsia"/>
          <w:lang w:val="en-US"/>
        </w:rPr>
        <w:t>D</w:t>
      </w:r>
      <w:r w:rsidR="00CC227C" w:rsidRPr="008A10EE">
        <w:rPr>
          <w:rFonts w:eastAsiaTheme="minorEastAsia"/>
          <w:lang w:val="en-US"/>
        </w:rPr>
        <w:t>iketahui pula dari 38 Perguruan Tinggi, hanya 22 perguruan tinggi yang memiliki Divisi atau Departemen IT, dan 16 perguruan tinggi sisanya belum memiliki Divisi atau Departemen khusus dibidang IT</w:t>
      </w:r>
      <w:r w:rsidR="00CC227C">
        <w:rPr>
          <w:rFonts w:eastAsiaTheme="minorEastAsia"/>
          <w:lang w:val="en-US"/>
        </w:rPr>
        <w:t xml:space="preserve">. Mereka hanya memiliki staff yang ditugaskan untuk mengurus terkait sistem baik </w:t>
      </w:r>
      <w:r w:rsidR="00CC227C" w:rsidRPr="00701370">
        <w:rPr>
          <w:rFonts w:eastAsiaTheme="minorEastAsia"/>
          <w:i/>
          <w:iCs/>
          <w:lang w:val="en-US"/>
        </w:rPr>
        <w:t>hardware</w:t>
      </w:r>
      <w:r w:rsidR="00CC227C">
        <w:rPr>
          <w:rFonts w:eastAsiaTheme="minorEastAsia"/>
          <w:lang w:val="en-US"/>
        </w:rPr>
        <w:t xml:space="preserve"> maupun </w:t>
      </w:r>
      <w:r w:rsidR="00CC227C" w:rsidRPr="00701370">
        <w:rPr>
          <w:rFonts w:eastAsiaTheme="minorEastAsia"/>
          <w:i/>
          <w:iCs/>
          <w:lang w:val="en-US"/>
        </w:rPr>
        <w:t>software</w:t>
      </w:r>
      <w:r w:rsidR="00CC227C">
        <w:rPr>
          <w:rFonts w:eastAsiaTheme="minorEastAsia"/>
          <w:lang w:val="en-US"/>
        </w:rPr>
        <w:t>, sehingga mereka dapat dikatakan sebagai staff IT</w:t>
      </w:r>
      <w:r w:rsidR="00CC227C" w:rsidRPr="008A10EE">
        <w:rPr>
          <w:rFonts w:eastAsiaTheme="minorEastAsia"/>
          <w:lang w:val="en-US"/>
        </w:rPr>
        <w:t>.</w:t>
      </w:r>
    </w:p>
    <w:p w14:paraId="07CCCEA4" w14:textId="5ED99E7F" w:rsidR="00B226EE" w:rsidRDefault="0062375E" w:rsidP="00CC227C">
      <w:pPr>
        <w:pStyle w:val="isi"/>
        <w:rPr>
          <w:rFonts w:eastAsiaTheme="minorEastAsia"/>
          <w:lang w:val="en-US"/>
        </w:rPr>
      </w:pPr>
      <w:r>
        <w:rPr>
          <w:rFonts w:eastAsiaTheme="minorEastAsia"/>
          <w:lang w:val="en-US"/>
        </w:rPr>
        <w:t>Peneliti melakukan penggalian informasi pada beberapa sumber seperti</w:t>
      </w:r>
      <w:r w:rsidR="009D3960">
        <w:rPr>
          <w:rFonts w:eastAsiaTheme="minorEastAsia"/>
          <w:lang w:val="en-US"/>
        </w:rPr>
        <w:t xml:space="preserve"> dari internet dan website kampus serta observasi langsung dengan bertanya kepada narasumber terkait informasi perguruan tinggi tersebut seperti jenis perguruan tinggi, satuan penyelenggara, ketersediaan divisi IT, jumlah aplikasi sistem informasi yang telah terimplementasi, serta aplikasi sistem informasi yang telah terimplementasi tersebut apakah sudah saling terintegrasi atau belum.</w:t>
      </w:r>
    </w:p>
    <w:p w14:paraId="201F070A" w14:textId="4675EE2A" w:rsidR="00B226EE" w:rsidRDefault="009D3960" w:rsidP="00CC227C">
      <w:pPr>
        <w:pStyle w:val="isi"/>
        <w:rPr>
          <w:rFonts w:eastAsiaTheme="minorEastAsia"/>
          <w:lang w:val="en-US"/>
        </w:rPr>
      </w:pPr>
      <w:r>
        <w:rPr>
          <w:rFonts w:eastAsiaTheme="minorEastAsia"/>
          <w:lang w:val="en-US"/>
        </w:rPr>
        <w:t>Penggalian data atau informasi ini dapat menjadi data pendukung bagi analisis nantinya karena kondisi masing-masing perguruan tinggi dengan kasus seperti perguruan tinggi yang sudah memiliki divisi IT dan sistem informasi sudah saling terintegrasi akan memiliki kondisi yang berbeda dengan kondisi perguruan tingg yang belum memiliki divisi IT dan sistem informasi yang terimplementasi belum saling terintegrasi. Sehingga penggalian data dan informasi ini sangat dibutuhkan oleh peneliti bagi informasi saat tahapan atau proses analisis nantinya.</w:t>
      </w:r>
    </w:p>
    <w:p w14:paraId="0F62663B" w14:textId="615DDB67" w:rsidR="00CC227C" w:rsidRDefault="00CC227C" w:rsidP="00B226EE">
      <w:pPr>
        <w:pStyle w:val="isi"/>
        <w:rPr>
          <w:rFonts w:eastAsiaTheme="minorEastAsia"/>
          <w:lang w:val="en-US"/>
        </w:rPr>
      </w:pPr>
      <w:r>
        <w:rPr>
          <w:rFonts w:eastAsiaTheme="minorEastAsia"/>
          <w:lang w:val="en-US"/>
        </w:rPr>
        <w:t>Rincian informasi terkait studi kasus pada perguruan tinggi di Surabaya  tersebut  dapat  dilihat  pada  Tabel 5.1 dibawah  ini.</w:t>
      </w:r>
      <w:r>
        <w:rPr>
          <w:rFonts w:eastAsiaTheme="minorEastAsia"/>
          <w:lang w:val="en-US"/>
        </w:rPr>
        <w:br w:type="page"/>
      </w:r>
    </w:p>
    <w:p w14:paraId="4CF8AECA" w14:textId="77777777" w:rsidR="00CC227C" w:rsidRDefault="00CC227C" w:rsidP="00CC227C">
      <w:pPr>
        <w:pStyle w:val="isi"/>
        <w:rPr>
          <w:rFonts w:eastAsiaTheme="minorEastAsia"/>
          <w:lang w:val="en-US"/>
        </w:rPr>
        <w:sectPr w:rsidR="00CC227C" w:rsidSect="00C74379">
          <w:pgSz w:w="8420" w:h="11907"/>
          <w:pgMar w:top="1134" w:right="1134" w:bottom="1134" w:left="1701" w:header="720" w:footer="720" w:gutter="0"/>
          <w:cols w:space="720"/>
          <w:titlePg/>
          <w:docGrid w:linePitch="360"/>
        </w:sectPr>
      </w:pPr>
    </w:p>
    <w:p w14:paraId="7B564E8D" w14:textId="77777777" w:rsidR="00CC227C" w:rsidRDefault="00CC227C" w:rsidP="00CC227C">
      <w:pPr>
        <w:pStyle w:val="isi"/>
        <w:rPr>
          <w:rFonts w:eastAsiaTheme="minorEastAsia"/>
          <w:lang w:val="en-US"/>
        </w:rPr>
      </w:pPr>
    </w:p>
    <w:p w14:paraId="391068E4" w14:textId="7AB3541A" w:rsidR="00CC227C" w:rsidRDefault="00CC227C" w:rsidP="00CC227C">
      <w:pPr>
        <w:pStyle w:val="Caption"/>
        <w:keepNext/>
      </w:pPr>
      <w:bookmarkStart w:id="1105" w:name="_Toc48471608"/>
      <w:r>
        <w:t xml:space="preserve">Tabel </w:t>
      </w:r>
      <w:r w:rsidR="002A14F8">
        <w:fldChar w:fldCharType="begin"/>
      </w:r>
      <w:r w:rsidR="002A14F8">
        <w:instrText xml:space="preserve"> STYLEREF 1 \s </w:instrText>
      </w:r>
      <w:r w:rsidR="002A14F8">
        <w:fldChar w:fldCharType="separate"/>
      </w:r>
      <w:r w:rsidR="00441E18">
        <w:rPr>
          <w:noProof/>
        </w:rPr>
        <w:t>5</w:t>
      </w:r>
      <w:r w:rsidR="002A14F8">
        <w:rPr>
          <w:noProof/>
        </w:rPr>
        <w:fldChar w:fldCharType="end"/>
      </w:r>
      <w:r w:rsidR="00182426">
        <w:t>.</w:t>
      </w:r>
      <w:r w:rsidR="002A14F8">
        <w:fldChar w:fldCharType="begin"/>
      </w:r>
      <w:r w:rsidR="002A14F8">
        <w:instrText xml:space="preserve"> SEQ Tabel \* ARABIC \s 1 </w:instrText>
      </w:r>
      <w:r w:rsidR="002A14F8">
        <w:fldChar w:fldCharType="separate"/>
      </w:r>
      <w:r w:rsidR="00441E18">
        <w:rPr>
          <w:noProof/>
        </w:rPr>
        <w:t>1</w:t>
      </w:r>
      <w:r w:rsidR="002A14F8">
        <w:rPr>
          <w:noProof/>
        </w:rPr>
        <w:fldChar w:fldCharType="end"/>
      </w:r>
      <w:r>
        <w:t xml:space="preserve"> Informasi </w:t>
      </w:r>
      <w:r w:rsidR="002E67DC">
        <w:t>S</w:t>
      </w:r>
      <w:r>
        <w:t xml:space="preserve">tudi </w:t>
      </w:r>
      <w:r w:rsidR="002E67DC">
        <w:t>K</w:t>
      </w:r>
      <w:r>
        <w:t xml:space="preserve">asus </w:t>
      </w:r>
      <w:r w:rsidR="002E67DC">
        <w:t>P</w:t>
      </w:r>
      <w:r>
        <w:t xml:space="preserve">erguruan </w:t>
      </w:r>
      <w:r w:rsidR="002E67DC">
        <w:t>T</w:t>
      </w:r>
      <w:r>
        <w:t>inggi</w:t>
      </w:r>
      <w:bookmarkEnd w:id="1105"/>
    </w:p>
    <w:tbl>
      <w:tblPr>
        <w:tblStyle w:val="TableGrid"/>
        <w:tblW w:w="10207" w:type="dxa"/>
        <w:tblInd w:w="-289" w:type="dxa"/>
        <w:tblLayout w:type="fixed"/>
        <w:tblLook w:val="04A0" w:firstRow="1" w:lastRow="0" w:firstColumn="1" w:lastColumn="0" w:noHBand="0" w:noVBand="1"/>
      </w:tblPr>
      <w:tblGrid>
        <w:gridCol w:w="568"/>
        <w:gridCol w:w="1843"/>
        <w:gridCol w:w="850"/>
        <w:gridCol w:w="1843"/>
        <w:gridCol w:w="1766"/>
        <w:gridCol w:w="1919"/>
        <w:gridCol w:w="1418"/>
      </w:tblGrid>
      <w:tr w:rsidR="00CC227C" w:rsidRPr="00FF7479" w14:paraId="4959377D" w14:textId="77777777" w:rsidTr="00752825">
        <w:trPr>
          <w:tblHeader/>
        </w:trPr>
        <w:tc>
          <w:tcPr>
            <w:tcW w:w="568" w:type="dxa"/>
          </w:tcPr>
          <w:p w14:paraId="4594BB6F" w14:textId="77777777"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No</w:t>
            </w:r>
          </w:p>
        </w:tc>
        <w:tc>
          <w:tcPr>
            <w:tcW w:w="1843" w:type="dxa"/>
          </w:tcPr>
          <w:p w14:paraId="75E76B89" w14:textId="77777777"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Nama Perguruan Tinggi</w:t>
            </w:r>
          </w:p>
        </w:tc>
        <w:tc>
          <w:tcPr>
            <w:tcW w:w="850" w:type="dxa"/>
          </w:tcPr>
          <w:p w14:paraId="4A155B48" w14:textId="77777777"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Jenis</w:t>
            </w:r>
          </w:p>
        </w:tc>
        <w:tc>
          <w:tcPr>
            <w:tcW w:w="1843" w:type="dxa"/>
          </w:tcPr>
          <w:p w14:paraId="305BC461" w14:textId="77777777"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Satuan Penyelenggara</w:t>
            </w:r>
          </w:p>
        </w:tc>
        <w:tc>
          <w:tcPr>
            <w:tcW w:w="1766" w:type="dxa"/>
          </w:tcPr>
          <w:p w14:paraId="4B89944E" w14:textId="77777777"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Ketersediaan Divisi IT</w:t>
            </w:r>
          </w:p>
        </w:tc>
        <w:tc>
          <w:tcPr>
            <w:tcW w:w="1919" w:type="dxa"/>
          </w:tcPr>
          <w:p w14:paraId="780B50B8" w14:textId="6378D9AF"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 xml:space="preserve">Jumlah SI yang </w:t>
            </w:r>
            <w:r w:rsidR="00DF4A8C">
              <w:rPr>
                <w:rFonts w:eastAsiaTheme="minorEastAsia"/>
                <w:b/>
                <w:bCs/>
                <w:szCs w:val="22"/>
                <w:lang w:val="en-US"/>
              </w:rPr>
              <w:t>T</w:t>
            </w:r>
            <w:r w:rsidRPr="00FF7479">
              <w:rPr>
                <w:rFonts w:eastAsiaTheme="minorEastAsia"/>
                <w:b/>
                <w:bCs/>
                <w:szCs w:val="22"/>
                <w:lang w:val="en-US"/>
              </w:rPr>
              <w:t>erimplementasi</w:t>
            </w:r>
          </w:p>
        </w:tc>
        <w:tc>
          <w:tcPr>
            <w:tcW w:w="1418" w:type="dxa"/>
          </w:tcPr>
          <w:p w14:paraId="6524A19F" w14:textId="39EFBBEC" w:rsidR="00CC227C" w:rsidRPr="00FF7479" w:rsidRDefault="00CC227C" w:rsidP="009C01B4">
            <w:pPr>
              <w:pStyle w:val="isi"/>
              <w:jc w:val="center"/>
              <w:rPr>
                <w:rFonts w:eastAsiaTheme="minorEastAsia"/>
                <w:b/>
                <w:bCs/>
                <w:szCs w:val="22"/>
                <w:lang w:val="en-US"/>
              </w:rPr>
            </w:pPr>
            <w:r w:rsidRPr="00FF7479">
              <w:rPr>
                <w:rFonts w:eastAsiaTheme="minorEastAsia"/>
                <w:b/>
                <w:bCs/>
                <w:szCs w:val="22"/>
                <w:lang w:val="en-US"/>
              </w:rPr>
              <w:t xml:space="preserve">SI </w:t>
            </w:r>
            <w:r w:rsidR="00DF4A8C">
              <w:rPr>
                <w:rFonts w:eastAsiaTheme="minorEastAsia"/>
                <w:b/>
                <w:bCs/>
                <w:szCs w:val="22"/>
                <w:lang w:val="en-US"/>
              </w:rPr>
              <w:t>S</w:t>
            </w:r>
            <w:r w:rsidRPr="00FF7479">
              <w:rPr>
                <w:rFonts w:eastAsiaTheme="minorEastAsia"/>
                <w:b/>
                <w:bCs/>
                <w:szCs w:val="22"/>
                <w:lang w:val="en-US"/>
              </w:rPr>
              <w:t xml:space="preserve">udah </w:t>
            </w:r>
            <w:r w:rsidR="00DF4A8C">
              <w:rPr>
                <w:rFonts w:eastAsiaTheme="minorEastAsia"/>
                <w:b/>
                <w:bCs/>
                <w:szCs w:val="22"/>
                <w:lang w:val="en-US"/>
              </w:rPr>
              <w:t>T</w:t>
            </w:r>
            <w:r w:rsidRPr="00FF7479">
              <w:rPr>
                <w:rFonts w:eastAsiaTheme="minorEastAsia"/>
                <w:b/>
                <w:bCs/>
                <w:szCs w:val="22"/>
                <w:lang w:val="en-US"/>
              </w:rPr>
              <w:t>erintegrasi</w:t>
            </w:r>
          </w:p>
        </w:tc>
      </w:tr>
      <w:tr w:rsidR="00CC227C" w:rsidRPr="00FF7479" w14:paraId="676B2768" w14:textId="77777777" w:rsidTr="00752825">
        <w:tc>
          <w:tcPr>
            <w:tcW w:w="568" w:type="dxa"/>
          </w:tcPr>
          <w:p w14:paraId="7EB2915F"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w:t>
            </w:r>
          </w:p>
        </w:tc>
        <w:tc>
          <w:tcPr>
            <w:tcW w:w="1843" w:type="dxa"/>
          </w:tcPr>
          <w:p w14:paraId="237FD6FC" w14:textId="77777777" w:rsidR="00CC227C" w:rsidRPr="00FF7479" w:rsidRDefault="00CC227C" w:rsidP="009C01B4">
            <w:pPr>
              <w:rPr>
                <w:rFonts w:cs="Times New Roman"/>
                <w:color w:val="000000"/>
              </w:rPr>
            </w:pPr>
            <w:r w:rsidRPr="00FF7479">
              <w:rPr>
                <w:rFonts w:cs="Times New Roman"/>
                <w:color w:val="000000"/>
              </w:rPr>
              <w:t>Institut Informatika Indonesia (IKADO)</w:t>
            </w:r>
          </w:p>
        </w:tc>
        <w:tc>
          <w:tcPr>
            <w:tcW w:w="850" w:type="dxa"/>
          </w:tcPr>
          <w:p w14:paraId="7A67438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6979FC3" w14:textId="77777777" w:rsidR="00CC227C" w:rsidRPr="00FF7479" w:rsidRDefault="00CC227C" w:rsidP="009C01B4">
            <w:pPr>
              <w:pStyle w:val="isi"/>
              <w:jc w:val="center"/>
              <w:rPr>
                <w:rFonts w:eastAsiaTheme="minorEastAsia"/>
                <w:szCs w:val="22"/>
                <w:lang w:val="en-US"/>
              </w:rPr>
            </w:pPr>
            <w:r w:rsidRPr="00FF7479">
              <w:rPr>
                <w:color w:val="000000"/>
                <w:szCs w:val="22"/>
              </w:rPr>
              <w:t>Institut</w:t>
            </w:r>
          </w:p>
        </w:tc>
        <w:tc>
          <w:tcPr>
            <w:tcW w:w="1766" w:type="dxa"/>
          </w:tcPr>
          <w:p w14:paraId="61D8DB5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5764BC0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4E8F382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2715FA9B" w14:textId="77777777" w:rsidTr="00752825">
        <w:tc>
          <w:tcPr>
            <w:tcW w:w="568" w:type="dxa"/>
          </w:tcPr>
          <w:p w14:paraId="14D3B3CD"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w:t>
            </w:r>
          </w:p>
        </w:tc>
        <w:tc>
          <w:tcPr>
            <w:tcW w:w="1843" w:type="dxa"/>
          </w:tcPr>
          <w:p w14:paraId="18A56BFC" w14:textId="77777777" w:rsidR="00CC227C" w:rsidRPr="00FF7479" w:rsidRDefault="00CC227C" w:rsidP="009C01B4">
            <w:pPr>
              <w:rPr>
                <w:rFonts w:cs="Times New Roman"/>
                <w:color w:val="000000"/>
              </w:rPr>
            </w:pPr>
            <w:r w:rsidRPr="00FF7479">
              <w:rPr>
                <w:rFonts w:cs="Times New Roman"/>
                <w:color w:val="000000"/>
              </w:rPr>
              <w:t>Institut Teknologi Adhi Tama Surabaya (ITATS)</w:t>
            </w:r>
          </w:p>
        </w:tc>
        <w:tc>
          <w:tcPr>
            <w:tcW w:w="850" w:type="dxa"/>
          </w:tcPr>
          <w:p w14:paraId="1D2C51F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4851BCD6" w14:textId="77777777" w:rsidR="00CC227C" w:rsidRPr="00FF7479" w:rsidRDefault="00CC227C" w:rsidP="009C01B4">
            <w:pPr>
              <w:pStyle w:val="isi"/>
              <w:jc w:val="center"/>
              <w:rPr>
                <w:rFonts w:eastAsiaTheme="minorEastAsia"/>
                <w:szCs w:val="22"/>
                <w:lang w:val="en-US"/>
              </w:rPr>
            </w:pPr>
            <w:r w:rsidRPr="00FF7479">
              <w:rPr>
                <w:color w:val="000000"/>
                <w:szCs w:val="22"/>
              </w:rPr>
              <w:t>Institut</w:t>
            </w:r>
          </w:p>
        </w:tc>
        <w:tc>
          <w:tcPr>
            <w:tcW w:w="1766" w:type="dxa"/>
          </w:tcPr>
          <w:p w14:paraId="02C62F7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0818AEC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35F585A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371E62FC" w14:textId="77777777" w:rsidTr="00752825">
        <w:tc>
          <w:tcPr>
            <w:tcW w:w="568" w:type="dxa"/>
          </w:tcPr>
          <w:p w14:paraId="113BE2C7"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w:t>
            </w:r>
          </w:p>
        </w:tc>
        <w:tc>
          <w:tcPr>
            <w:tcW w:w="1843" w:type="dxa"/>
          </w:tcPr>
          <w:p w14:paraId="4177B74C" w14:textId="77777777" w:rsidR="00CC227C" w:rsidRPr="00FF7479" w:rsidRDefault="00CC227C" w:rsidP="009C01B4">
            <w:pPr>
              <w:rPr>
                <w:rFonts w:cs="Times New Roman"/>
                <w:color w:val="000000"/>
              </w:rPr>
            </w:pPr>
            <w:r w:rsidRPr="00FF7479">
              <w:rPr>
                <w:rFonts w:cs="Times New Roman"/>
                <w:color w:val="000000"/>
              </w:rPr>
              <w:t>Politeknik Sakti Surabaya (POLSAS)</w:t>
            </w:r>
          </w:p>
        </w:tc>
        <w:tc>
          <w:tcPr>
            <w:tcW w:w="850" w:type="dxa"/>
          </w:tcPr>
          <w:p w14:paraId="28BFB1A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5D0E5137" w14:textId="77777777" w:rsidR="00CC227C" w:rsidRPr="00FF7479" w:rsidRDefault="00CC227C" w:rsidP="009C01B4">
            <w:pPr>
              <w:pStyle w:val="isi"/>
              <w:jc w:val="center"/>
              <w:rPr>
                <w:rFonts w:eastAsiaTheme="minorEastAsia"/>
                <w:szCs w:val="22"/>
                <w:lang w:val="en-US"/>
              </w:rPr>
            </w:pPr>
            <w:r w:rsidRPr="00FF7479">
              <w:rPr>
                <w:color w:val="000000"/>
                <w:szCs w:val="22"/>
              </w:rPr>
              <w:t>Politeknik</w:t>
            </w:r>
          </w:p>
        </w:tc>
        <w:tc>
          <w:tcPr>
            <w:tcW w:w="1766" w:type="dxa"/>
          </w:tcPr>
          <w:p w14:paraId="094EA21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28AE2B6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3CC39B02" w14:textId="7398C1D2" w:rsidR="00CC227C" w:rsidRPr="00FF7479" w:rsidRDefault="00DC386B"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1FCF6EC2" w14:textId="77777777" w:rsidTr="00752825">
        <w:tc>
          <w:tcPr>
            <w:tcW w:w="568" w:type="dxa"/>
          </w:tcPr>
          <w:p w14:paraId="23C82D6C"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4.</w:t>
            </w:r>
          </w:p>
        </w:tc>
        <w:tc>
          <w:tcPr>
            <w:tcW w:w="1843" w:type="dxa"/>
          </w:tcPr>
          <w:p w14:paraId="518353D6" w14:textId="77777777" w:rsidR="00CC227C" w:rsidRPr="00FF7479" w:rsidRDefault="00CC227C" w:rsidP="009C01B4">
            <w:pPr>
              <w:rPr>
                <w:rFonts w:cs="Times New Roman"/>
                <w:color w:val="000000"/>
              </w:rPr>
            </w:pPr>
            <w:r w:rsidRPr="00FF7479">
              <w:rPr>
                <w:rFonts w:cs="Times New Roman"/>
                <w:color w:val="000000"/>
              </w:rPr>
              <w:t xml:space="preserve">Politeknik Perkapalan </w:t>
            </w:r>
            <w:r w:rsidRPr="00FF7479">
              <w:rPr>
                <w:rFonts w:cs="Times New Roman"/>
                <w:color w:val="000000"/>
              </w:rPr>
              <w:lastRenderedPageBreak/>
              <w:t>Negeri Surabaya (PPNS)</w:t>
            </w:r>
          </w:p>
        </w:tc>
        <w:tc>
          <w:tcPr>
            <w:tcW w:w="850" w:type="dxa"/>
          </w:tcPr>
          <w:p w14:paraId="36341D2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lastRenderedPageBreak/>
              <w:t>PTN</w:t>
            </w:r>
          </w:p>
        </w:tc>
        <w:tc>
          <w:tcPr>
            <w:tcW w:w="1843" w:type="dxa"/>
          </w:tcPr>
          <w:p w14:paraId="084EFD92" w14:textId="77777777" w:rsidR="00CC227C" w:rsidRPr="00FF7479" w:rsidRDefault="00CC227C" w:rsidP="009C01B4">
            <w:pPr>
              <w:pStyle w:val="isi"/>
              <w:jc w:val="center"/>
              <w:rPr>
                <w:rFonts w:eastAsiaTheme="minorEastAsia"/>
                <w:szCs w:val="22"/>
                <w:lang w:val="en-US"/>
              </w:rPr>
            </w:pPr>
            <w:r w:rsidRPr="00FF7479">
              <w:rPr>
                <w:color w:val="000000"/>
                <w:szCs w:val="22"/>
              </w:rPr>
              <w:t>Politeknik</w:t>
            </w:r>
          </w:p>
        </w:tc>
        <w:tc>
          <w:tcPr>
            <w:tcW w:w="1766" w:type="dxa"/>
          </w:tcPr>
          <w:p w14:paraId="5962777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318D2D1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10080C6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642CBA3" w14:textId="77777777" w:rsidTr="00752825">
        <w:tc>
          <w:tcPr>
            <w:tcW w:w="568" w:type="dxa"/>
          </w:tcPr>
          <w:p w14:paraId="73D8BE92"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5.</w:t>
            </w:r>
          </w:p>
        </w:tc>
        <w:tc>
          <w:tcPr>
            <w:tcW w:w="1843" w:type="dxa"/>
          </w:tcPr>
          <w:p w14:paraId="5D13ECC9" w14:textId="77777777" w:rsidR="00CC227C" w:rsidRPr="00FF7479" w:rsidRDefault="00CC227C" w:rsidP="009C01B4">
            <w:pPr>
              <w:rPr>
                <w:rFonts w:cs="Times New Roman"/>
                <w:color w:val="000000"/>
              </w:rPr>
            </w:pPr>
            <w:r w:rsidRPr="00FF7479">
              <w:rPr>
                <w:rFonts w:cs="Times New Roman"/>
                <w:color w:val="000000"/>
              </w:rPr>
              <w:t>Politeknik Elektronika Negeri Surabaya (PENS)</w:t>
            </w:r>
          </w:p>
        </w:tc>
        <w:tc>
          <w:tcPr>
            <w:tcW w:w="850" w:type="dxa"/>
          </w:tcPr>
          <w:p w14:paraId="606FBDB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N</w:t>
            </w:r>
          </w:p>
        </w:tc>
        <w:tc>
          <w:tcPr>
            <w:tcW w:w="1843" w:type="dxa"/>
          </w:tcPr>
          <w:p w14:paraId="39CD5E55" w14:textId="77777777" w:rsidR="00CC227C" w:rsidRPr="00FF7479" w:rsidRDefault="00CC227C" w:rsidP="009C01B4">
            <w:pPr>
              <w:pStyle w:val="isi"/>
              <w:jc w:val="center"/>
              <w:rPr>
                <w:rFonts w:eastAsiaTheme="minorEastAsia"/>
                <w:szCs w:val="22"/>
                <w:lang w:val="en-US"/>
              </w:rPr>
            </w:pPr>
            <w:r w:rsidRPr="00FF7479">
              <w:rPr>
                <w:color w:val="000000"/>
                <w:szCs w:val="22"/>
              </w:rPr>
              <w:t>Politeknik</w:t>
            </w:r>
          </w:p>
        </w:tc>
        <w:tc>
          <w:tcPr>
            <w:tcW w:w="1766" w:type="dxa"/>
          </w:tcPr>
          <w:p w14:paraId="16A8C8B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4289BD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04EEBFD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91FEC13" w14:textId="77777777" w:rsidTr="00752825">
        <w:tc>
          <w:tcPr>
            <w:tcW w:w="568" w:type="dxa"/>
          </w:tcPr>
          <w:p w14:paraId="5B8B03F4"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6.</w:t>
            </w:r>
          </w:p>
        </w:tc>
        <w:tc>
          <w:tcPr>
            <w:tcW w:w="1843" w:type="dxa"/>
          </w:tcPr>
          <w:p w14:paraId="7F239C60" w14:textId="77777777" w:rsidR="00CC227C" w:rsidRPr="00FF7479" w:rsidRDefault="00CC227C" w:rsidP="009C01B4">
            <w:pPr>
              <w:rPr>
                <w:rFonts w:cs="Times New Roman"/>
                <w:color w:val="000000"/>
              </w:rPr>
            </w:pPr>
            <w:r w:rsidRPr="00FF7479">
              <w:rPr>
                <w:rFonts w:cs="Times New Roman"/>
                <w:color w:val="000000"/>
              </w:rPr>
              <w:t>Politeknik UBAYA</w:t>
            </w:r>
          </w:p>
        </w:tc>
        <w:tc>
          <w:tcPr>
            <w:tcW w:w="850" w:type="dxa"/>
          </w:tcPr>
          <w:p w14:paraId="14330EE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05D08446" w14:textId="77777777" w:rsidR="00CC227C" w:rsidRPr="00FF7479" w:rsidRDefault="00CC227C" w:rsidP="009C01B4">
            <w:pPr>
              <w:pStyle w:val="isi"/>
              <w:jc w:val="center"/>
              <w:rPr>
                <w:rFonts w:eastAsiaTheme="minorEastAsia"/>
                <w:szCs w:val="22"/>
                <w:lang w:val="en-US"/>
              </w:rPr>
            </w:pPr>
            <w:r w:rsidRPr="00FF7479">
              <w:rPr>
                <w:color w:val="000000"/>
                <w:szCs w:val="22"/>
              </w:rPr>
              <w:t>Politeknik</w:t>
            </w:r>
          </w:p>
        </w:tc>
        <w:tc>
          <w:tcPr>
            <w:tcW w:w="1766" w:type="dxa"/>
          </w:tcPr>
          <w:p w14:paraId="2B6F33A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41DF079"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6B9F4B7D"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6EDA614E" w14:textId="77777777" w:rsidTr="00752825">
        <w:tc>
          <w:tcPr>
            <w:tcW w:w="568" w:type="dxa"/>
          </w:tcPr>
          <w:p w14:paraId="38B083DF"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7.</w:t>
            </w:r>
          </w:p>
        </w:tc>
        <w:tc>
          <w:tcPr>
            <w:tcW w:w="1843" w:type="dxa"/>
          </w:tcPr>
          <w:p w14:paraId="66BFDC39" w14:textId="77777777" w:rsidR="00CC227C" w:rsidRPr="00FF7479" w:rsidRDefault="00CC227C" w:rsidP="009C01B4">
            <w:pPr>
              <w:rPr>
                <w:rFonts w:cs="Times New Roman"/>
                <w:color w:val="000000"/>
              </w:rPr>
            </w:pPr>
            <w:r w:rsidRPr="00FF7479">
              <w:rPr>
                <w:rFonts w:cs="Times New Roman"/>
                <w:color w:val="000000"/>
              </w:rPr>
              <w:t>Sekolah Tinggi Ilmu Kesehatan (STIKES) Surabaya</w:t>
            </w:r>
          </w:p>
        </w:tc>
        <w:tc>
          <w:tcPr>
            <w:tcW w:w="850" w:type="dxa"/>
          </w:tcPr>
          <w:p w14:paraId="69706B3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18CE2E7E"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38DA67D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2DCFB68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1499E45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261D0AF5" w14:textId="77777777" w:rsidTr="00752825">
        <w:tc>
          <w:tcPr>
            <w:tcW w:w="568" w:type="dxa"/>
          </w:tcPr>
          <w:p w14:paraId="4AD3DCE7"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8.</w:t>
            </w:r>
          </w:p>
        </w:tc>
        <w:tc>
          <w:tcPr>
            <w:tcW w:w="1843" w:type="dxa"/>
          </w:tcPr>
          <w:p w14:paraId="3CCE7597" w14:textId="77777777" w:rsidR="00CC227C" w:rsidRPr="00FF7479" w:rsidRDefault="00CC227C" w:rsidP="009C01B4">
            <w:pPr>
              <w:rPr>
                <w:rFonts w:cs="Times New Roman"/>
                <w:color w:val="000000"/>
              </w:rPr>
            </w:pPr>
            <w:r w:rsidRPr="00FF7479">
              <w:rPr>
                <w:rFonts w:cs="Times New Roman"/>
                <w:color w:val="000000"/>
              </w:rPr>
              <w:t>Sekolah Tinggi  Ilmu Ekonomi Indonesia (STIESIA) Surabaya</w:t>
            </w:r>
          </w:p>
        </w:tc>
        <w:tc>
          <w:tcPr>
            <w:tcW w:w="850" w:type="dxa"/>
          </w:tcPr>
          <w:p w14:paraId="5781FC5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30BB8C2C"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25FD4EA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01BF07E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189EFB5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250829BB" w14:textId="77777777" w:rsidTr="00752825">
        <w:tc>
          <w:tcPr>
            <w:tcW w:w="568" w:type="dxa"/>
          </w:tcPr>
          <w:p w14:paraId="433A1506"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lastRenderedPageBreak/>
              <w:t>9.</w:t>
            </w:r>
          </w:p>
        </w:tc>
        <w:tc>
          <w:tcPr>
            <w:tcW w:w="1843" w:type="dxa"/>
          </w:tcPr>
          <w:p w14:paraId="26454D9D" w14:textId="77777777" w:rsidR="00CC227C" w:rsidRPr="00FF7479" w:rsidRDefault="00CC227C" w:rsidP="009C01B4">
            <w:pPr>
              <w:rPr>
                <w:rFonts w:cs="Times New Roman"/>
                <w:color w:val="000000"/>
              </w:rPr>
            </w:pPr>
            <w:r w:rsidRPr="00FF7479">
              <w:rPr>
                <w:rFonts w:cs="Times New Roman"/>
                <w:color w:val="000000"/>
              </w:rPr>
              <w:t>Sekolah Tinggi Teknik Surabaya (STTS) Surabaya</w:t>
            </w:r>
          </w:p>
        </w:tc>
        <w:tc>
          <w:tcPr>
            <w:tcW w:w="850" w:type="dxa"/>
          </w:tcPr>
          <w:p w14:paraId="4BBF4FF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056C491F"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263DE42F" w14:textId="1A4FE160" w:rsidR="00CC227C" w:rsidRPr="00FF7479" w:rsidRDefault="00A556B3"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2F67A236" w14:textId="731C930B" w:rsidR="00CC227C" w:rsidRPr="00FF7479" w:rsidRDefault="00A556B3"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35C6C1D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C2451D7" w14:textId="77777777" w:rsidTr="00752825">
        <w:tc>
          <w:tcPr>
            <w:tcW w:w="568" w:type="dxa"/>
          </w:tcPr>
          <w:p w14:paraId="4535BABB"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0.</w:t>
            </w:r>
          </w:p>
        </w:tc>
        <w:tc>
          <w:tcPr>
            <w:tcW w:w="1843" w:type="dxa"/>
          </w:tcPr>
          <w:p w14:paraId="394982EF" w14:textId="77777777" w:rsidR="00CC227C" w:rsidRPr="00FF7479" w:rsidRDefault="00CC227C" w:rsidP="009C01B4">
            <w:pPr>
              <w:rPr>
                <w:rFonts w:cs="Times New Roman"/>
                <w:color w:val="000000"/>
              </w:rPr>
            </w:pPr>
            <w:r w:rsidRPr="00FF7479">
              <w:rPr>
                <w:rFonts w:cs="Times New Roman"/>
                <w:color w:val="000000"/>
              </w:rPr>
              <w:t>Sekolah Tinggi Ilmu Komunikasi – Almamater Wartawan Surabaya (STIKOSA-AWS) Surabaya</w:t>
            </w:r>
          </w:p>
        </w:tc>
        <w:tc>
          <w:tcPr>
            <w:tcW w:w="850" w:type="dxa"/>
          </w:tcPr>
          <w:p w14:paraId="5430CCF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F34C84B"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56F4E2E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0BB182ED"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33F86AC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65B864E9" w14:textId="77777777" w:rsidTr="00752825">
        <w:tc>
          <w:tcPr>
            <w:tcW w:w="568" w:type="dxa"/>
          </w:tcPr>
          <w:p w14:paraId="78649C3D"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1.</w:t>
            </w:r>
          </w:p>
        </w:tc>
        <w:tc>
          <w:tcPr>
            <w:tcW w:w="1843" w:type="dxa"/>
          </w:tcPr>
          <w:p w14:paraId="46CAC905" w14:textId="77777777" w:rsidR="00CC227C" w:rsidRPr="00FF7479" w:rsidRDefault="00CC227C" w:rsidP="009C01B4">
            <w:pPr>
              <w:rPr>
                <w:rFonts w:cs="Times New Roman"/>
                <w:color w:val="000000"/>
              </w:rPr>
            </w:pPr>
            <w:r w:rsidRPr="00FF7479">
              <w:rPr>
                <w:rFonts w:cs="Times New Roman"/>
                <w:color w:val="000000"/>
              </w:rPr>
              <w:t>Sekolah Tinggi Ilmu Ekonomi (STIE) Mahardhika</w:t>
            </w:r>
          </w:p>
        </w:tc>
        <w:tc>
          <w:tcPr>
            <w:tcW w:w="850" w:type="dxa"/>
          </w:tcPr>
          <w:p w14:paraId="6C8E9E34"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3658257B"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6EA2AB6F" w14:textId="4A2C7B9F"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7197B3A9" w14:textId="44C3F3C5" w:rsidR="00CC227C" w:rsidRPr="00FF7479" w:rsidRDefault="00A556B3"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63D461C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3E1C3FBA" w14:textId="77777777" w:rsidTr="00752825">
        <w:tc>
          <w:tcPr>
            <w:tcW w:w="568" w:type="dxa"/>
          </w:tcPr>
          <w:p w14:paraId="6E043960"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2.</w:t>
            </w:r>
          </w:p>
        </w:tc>
        <w:tc>
          <w:tcPr>
            <w:tcW w:w="1843" w:type="dxa"/>
          </w:tcPr>
          <w:p w14:paraId="331A05F2" w14:textId="77777777" w:rsidR="00CC227C" w:rsidRPr="00FF7479" w:rsidRDefault="00CC227C" w:rsidP="009C01B4">
            <w:pPr>
              <w:rPr>
                <w:rFonts w:cs="Times New Roman"/>
                <w:color w:val="000000"/>
              </w:rPr>
            </w:pPr>
            <w:r w:rsidRPr="00FF7479">
              <w:rPr>
                <w:rFonts w:cs="Times New Roman"/>
                <w:color w:val="000000"/>
              </w:rPr>
              <w:t xml:space="preserve">Sekolah Tinggi Ilmu Kesenian Wilwatikta </w:t>
            </w:r>
            <w:r w:rsidRPr="00FF7479">
              <w:rPr>
                <w:rFonts w:cs="Times New Roman"/>
                <w:color w:val="000000"/>
              </w:rPr>
              <w:lastRenderedPageBreak/>
              <w:t>(STKW) Surabaya</w:t>
            </w:r>
          </w:p>
        </w:tc>
        <w:tc>
          <w:tcPr>
            <w:tcW w:w="850" w:type="dxa"/>
          </w:tcPr>
          <w:p w14:paraId="0862E85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lastRenderedPageBreak/>
              <w:t>PTS</w:t>
            </w:r>
          </w:p>
        </w:tc>
        <w:tc>
          <w:tcPr>
            <w:tcW w:w="1843" w:type="dxa"/>
          </w:tcPr>
          <w:p w14:paraId="5576FEE8"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511DECD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0412BBF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5DC08787"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1E6D01A3" w14:textId="77777777" w:rsidTr="00752825">
        <w:tc>
          <w:tcPr>
            <w:tcW w:w="568" w:type="dxa"/>
          </w:tcPr>
          <w:p w14:paraId="5CC59BCF"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3.</w:t>
            </w:r>
          </w:p>
        </w:tc>
        <w:tc>
          <w:tcPr>
            <w:tcW w:w="1843" w:type="dxa"/>
          </w:tcPr>
          <w:p w14:paraId="23F73ADA" w14:textId="77777777" w:rsidR="00CC227C" w:rsidRPr="00FF7479" w:rsidRDefault="00CC227C" w:rsidP="009C01B4">
            <w:pPr>
              <w:rPr>
                <w:rFonts w:cs="Times New Roman"/>
                <w:color w:val="000000"/>
              </w:rPr>
            </w:pPr>
            <w:r w:rsidRPr="00FF7479">
              <w:rPr>
                <w:rFonts w:cs="Times New Roman"/>
                <w:color w:val="000000"/>
              </w:rPr>
              <w:t>Sekolah Tinggi  Ilmu Ekonomi Perbanas Surabaya</w:t>
            </w:r>
          </w:p>
        </w:tc>
        <w:tc>
          <w:tcPr>
            <w:tcW w:w="850" w:type="dxa"/>
          </w:tcPr>
          <w:p w14:paraId="5E99913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4463D007"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4430847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1456C6F7"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601B9D4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7AB9CD28" w14:textId="77777777" w:rsidTr="00752825">
        <w:tc>
          <w:tcPr>
            <w:tcW w:w="568" w:type="dxa"/>
          </w:tcPr>
          <w:p w14:paraId="56E48C13"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4.</w:t>
            </w:r>
          </w:p>
        </w:tc>
        <w:tc>
          <w:tcPr>
            <w:tcW w:w="1843" w:type="dxa"/>
          </w:tcPr>
          <w:p w14:paraId="18DEA825" w14:textId="77777777" w:rsidR="00CC227C" w:rsidRPr="00FF7479" w:rsidRDefault="00CC227C" w:rsidP="009C01B4">
            <w:pPr>
              <w:rPr>
                <w:rFonts w:cs="Times New Roman"/>
                <w:color w:val="000000"/>
              </w:rPr>
            </w:pPr>
            <w:r w:rsidRPr="00FF7479">
              <w:rPr>
                <w:rFonts w:cs="Times New Roman"/>
                <w:color w:val="000000"/>
              </w:rPr>
              <w:t>Sekolah Tinggi Ilmu Komunikasi (STIKOM) Surabaya</w:t>
            </w:r>
          </w:p>
        </w:tc>
        <w:tc>
          <w:tcPr>
            <w:tcW w:w="850" w:type="dxa"/>
          </w:tcPr>
          <w:p w14:paraId="30E554D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8F51EFC"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1EB2AA0D"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47327BE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76C83C2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00A1F1BB" w14:textId="77777777" w:rsidTr="00752825">
        <w:tc>
          <w:tcPr>
            <w:tcW w:w="568" w:type="dxa"/>
          </w:tcPr>
          <w:p w14:paraId="450081EC"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5.</w:t>
            </w:r>
          </w:p>
        </w:tc>
        <w:tc>
          <w:tcPr>
            <w:tcW w:w="1843" w:type="dxa"/>
          </w:tcPr>
          <w:p w14:paraId="3F852775" w14:textId="77777777" w:rsidR="00CC227C" w:rsidRPr="00FF7479" w:rsidRDefault="00CC227C" w:rsidP="009C01B4">
            <w:pPr>
              <w:rPr>
                <w:rFonts w:cs="Times New Roman"/>
                <w:color w:val="000000"/>
              </w:rPr>
            </w:pPr>
            <w:r w:rsidRPr="00FF7479">
              <w:rPr>
                <w:rFonts w:cs="Times New Roman"/>
                <w:color w:val="000000"/>
              </w:rPr>
              <w:t>Sekolah Tinggi Ilmu Ekonomi Urip Sumoharjo Surabaya</w:t>
            </w:r>
          </w:p>
        </w:tc>
        <w:tc>
          <w:tcPr>
            <w:tcW w:w="850" w:type="dxa"/>
          </w:tcPr>
          <w:p w14:paraId="72477C7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3B7F77BD" w14:textId="77777777" w:rsidR="00CC227C" w:rsidRPr="00FF7479" w:rsidRDefault="00CC227C" w:rsidP="009C01B4">
            <w:pPr>
              <w:pStyle w:val="isi"/>
              <w:jc w:val="center"/>
              <w:rPr>
                <w:rFonts w:eastAsiaTheme="minorEastAsia"/>
                <w:szCs w:val="22"/>
                <w:lang w:val="en-US"/>
              </w:rPr>
            </w:pPr>
            <w:r w:rsidRPr="00FF7479">
              <w:rPr>
                <w:color w:val="000000"/>
                <w:szCs w:val="22"/>
              </w:rPr>
              <w:t>Sekolah Tinggi</w:t>
            </w:r>
          </w:p>
        </w:tc>
        <w:tc>
          <w:tcPr>
            <w:tcW w:w="1766" w:type="dxa"/>
          </w:tcPr>
          <w:p w14:paraId="24216DA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31782091"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68863B68" w14:textId="53628914" w:rsidR="00CC227C" w:rsidRPr="00FF7479" w:rsidRDefault="00814C7E"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7428A555" w14:textId="77777777" w:rsidTr="00752825">
        <w:tc>
          <w:tcPr>
            <w:tcW w:w="568" w:type="dxa"/>
          </w:tcPr>
          <w:p w14:paraId="5FC34A74"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6.</w:t>
            </w:r>
          </w:p>
        </w:tc>
        <w:tc>
          <w:tcPr>
            <w:tcW w:w="1843" w:type="dxa"/>
          </w:tcPr>
          <w:p w14:paraId="620C34D5" w14:textId="77777777" w:rsidR="00CC227C" w:rsidRPr="00FF7479" w:rsidRDefault="00CC227C" w:rsidP="009C01B4">
            <w:pPr>
              <w:rPr>
                <w:rFonts w:cs="Times New Roman"/>
                <w:color w:val="000000"/>
              </w:rPr>
            </w:pPr>
            <w:r w:rsidRPr="00FF7479">
              <w:rPr>
                <w:rFonts w:cs="Times New Roman"/>
                <w:color w:val="000000"/>
              </w:rPr>
              <w:t>Universitas Yos Sudarso</w:t>
            </w:r>
          </w:p>
        </w:tc>
        <w:tc>
          <w:tcPr>
            <w:tcW w:w="850" w:type="dxa"/>
          </w:tcPr>
          <w:p w14:paraId="0953BBE1"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C5B5AD0"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07B7C09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2F654C5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5C2E3809"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40A80E46" w14:textId="77777777" w:rsidTr="00752825">
        <w:tc>
          <w:tcPr>
            <w:tcW w:w="568" w:type="dxa"/>
          </w:tcPr>
          <w:p w14:paraId="565B9594"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lastRenderedPageBreak/>
              <w:t>17.</w:t>
            </w:r>
          </w:p>
        </w:tc>
        <w:tc>
          <w:tcPr>
            <w:tcW w:w="1843" w:type="dxa"/>
          </w:tcPr>
          <w:p w14:paraId="12863798" w14:textId="77777777" w:rsidR="00CC227C" w:rsidRPr="00FF7479" w:rsidRDefault="00CC227C" w:rsidP="009C01B4">
            <w:pPr>
              <w:rPr>
                <w:rFonts w:cs="Times New Roman"/>
                <w:color w:val="000000"/>
              </w:rPr>
            </w:pPr>
            <w:r w:rsidRPr="00FF7479">
              <w:rPr>
                <w:rFonts w:cs="Times New Roman"/>
                <w:color w:val="000000"/>
              </w:rPr>
              <w:t>Universitas Adi Buana Surabaya</w:t>
            </w:r>
          </w:p>
        </w:tc>
        <w:tc>
          <w:tcPr>
            <w:tcW w:w="850" w:type="dxa"/>
          </w:tcPr>
          <w:p w14:paraId="420F7A1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6CC97B4"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51E4C72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50BA140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0D9FA5C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76CEB986" w14:textId="77777777" w:rsidTr="00752825">
        <w:tc>
          <w:tcPr>
            <w:tcW w:w="568" w:type="dxa"/>
          </w:tcPr>
          <w:p w14:paraId="0A386FBF"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8.</w:t>
            </w:r>
          </w:p>
        </w:tc>
        <w:tc>
          <w:tcPr>
            <w:tcW w:w="1843" w:type="dxa"/>
          </w:tcPr>
          <w:p w14:paraId="32239D79" w14:textId="77777777" w:rsidR="00CC227C" w:rsidRPr="00FF7479" w:rsidRDefault="00CC227C" w:rsidP="009C01B4">
            <w:pPr>
              <w:rPr>
                <w:rFonts w:cs="Times New Roman"/>
                <w:color w:val="000000"/>
              </w:rPr>
            </w:pPr>
            <w:r w:rsidRPr="00FF7479">
              <w:rPr>
                <w:rFonts w:cs="Times New Roman"/>
                <w:color w:val="000000"/>
              </w:rPr>
              <w:t>Universitas Ciputra Surabaya</w:t>
            </w:r>
          </w:p>
        </w:tc>
        <w:tc>
          <w:tcPr>
            <w:tcW w:w="850" w:type="dxa"/>
          </w:tcPr>
          <w:p w14:paraId="1B5CEF7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575A9CA3"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4A380A3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2EC69C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22A3891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4FCC851" w14:textId="77777777" w:rsidTr="00752825">
        <w:tc>
          <w:tcPr>
            <w:tcW w:w="568" w:type="dxa"/>
          </w:tcPr>
          <w:p w14:paraId="73B05425"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19.</w:t>
            </w:r>
          </w:p>
        </w:tc>
        <w:tc>
          <w:tcPr>
            <w:tcW w:w="1843" w:type="dxa"/>
          </w:tcPr>
          <w:p w14:paraId="4E99030E" w14:textId="77777777" w:rsidR="00CC227C" w:rsidRPr="00FF7479" w:rsidRDefault="00CC227C" w:rsidP="009C01B4">
            <w:pPr>
              <w:rPr>
                <w:rFonts w:cs="Times New Roman"/>
                <w:color w:val="000000"/>
              </w:rPr>
            </w:pPr>
            <w:r w:rsidRPr="00FF7479">
              <w:rPr>
                <w:rFonts w:cs="Times New Roman"/>
                <w:color w:val="000000"/>
              </w:rPr>
              <w:t>Universitas Wijaya Kusuma Surabaya</w:t>
            </w:r>
          </w:p>
        </w:tc>
        <w:tc>
          <w:tcPr>
            <w:tcW w:w="850" w:type="dxa"/>
          </w:tcPr>
          <w:p w14:paraId="5F17146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137708AB"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589439A6" w14:textId="71985909" w:rsidR="00CC227C" w:rsidRPr="00FF7479" w:rsidRDefault="00814C7E"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4974719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13378BD9"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779F108A" w14:textId="77777777" w:rsidTr="00752825">
        <w:tc>
          <w:tcPr>
            <w:tcW w:w="568" w:type="dxa"/>
          </w:tcPr>
          <w:p w14:paraId="009DA605"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0.</w:t>
            </w:r>
          </w:p>
        </w:tc>
        <w:tc>
          <w:tcPr>
            <w:tcW w:w="1843" w:type="dxa"/>
          </w:tcPr>
          <w:p w14:paraId="3AF6B215" w14:textId="77777777" w:rsidR="00CC227C" w:rsidRPr="00FF7479" w:rsidRDefault="00CC227C" w:rsidP="009C01B4">
            <w:pPr>
              <w:rPr>
                <w:rFonts w:cs="Times New Roman"/>
                <w:color w:val="000000"/>
              </w:rPr>
            </w:pPr>
            <w:r w:rsidRPr="00FF7479">
              <w:rPr>
                <w:rFonts w:cs="Times New Roman"/>
                <w:color w:val="000000"/>
              </w:rPr>
              <w:t>Universitas Katolik Widya Mandala Surabaya</w:t>
            </w:r>
          </w:p>
        </w:tc>
        <w:tc>
          <w:tcPr>
            <w:tcW w:w="850" w:type="dxa"/>
          </w:tcPr>
          <w:p w14:paraId="251AA62D"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0A65C36C"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7D06CD1D"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08F7CB4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253EDC8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D4A3E54" w14:textId="77777777" w:rsidTr="00752825">
        <w:tc>
          <w:tcPr>
            <w:tcW w:w="568" w:type="dxa"/>
          </w:tcPr>
          <w:p w14:paraId="2C4A74BF"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1.</w:t>
            </w:r>
          </w:p>
        </w:tc>
        <w:tc>
          <w:tcPr>
            <w:tcW w:w="1843" w:type="dxa"/>
          </w:tcPr>
          <w:p w14:paraId="3F6D8B8B" w14:textId="77777777" w:rsidR="00CC227C" w:rsidRPr="00FF7479" w:rsidRDefault="00CC227C" w:rsidP="009C01B4">
            <w:pPr>
              <w:rPr>
                <w:rFonts w:cs="Times New Roman"/>
                <w:color w:val="000000"/>
              </w:rPr>
            </w:pPr>
            <w:r w:rsidRPr="00FF7479">
              <w:rPr>
                <w:rFonts w:cs="Times New Roman"/>
                <w:color w:val="000000"/>
              </w:rPr>
              <w:t>Universitas 17 Agustus 1945 Surabaya</w:t>
            </w:r>
          </w:p>
        </w:tc>
        <w:tc>
          <w:tcPr>
            <w:tcW w:w="850" w:type="dxa"/>
          </w:tcPr>
          <w:p w14:paraId="688F2A4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57553337"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7A9AADE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1B0D75F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6E736DD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45A67CCB" w14:textId="77777777" w:rsidTr="00752825">
        <w:tc>
          <w:tcPr>
            <w:tcW w:w="568" w:type="dxa"/>
          </w:tcPr>
          <w:p w14:paraId="0445F95B"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2.</w:t>
            </w:r>
          </w:p>
        </w:tc>
        <w:tc>
          <w:tcPr>
            <w:tcW w:w="1843" w:type="dxa"/>
          </w:tcPr>
          <w:p w14:paraId="0B7BCD90" w14:textId="77777777" w:rsidR="00CC227C" w:rsidRPr="00FF7479" w:rsidRDefault="00CC227C" w:rsidP="009C01B4">
            <w:pPr>
              <w:rPr>
                <w:rFonts w:cs="Times New Roman"/>
                <w:color w:val="000000"/>
              </w:rPr>
            </w:pPr>
            <w:r w:rsidRPr="00FF7479">
              <w:rPr>
                <w:rFonts w:cs="Times New Roman"/>
                <w:color w:val="000000"/>
              </w:rPr>
              <w:t>Universitas Surabaya (UBAYA)</w:t>
            </w:r>
          </w:p>
        </w:tc>
        <w:tc>
          <w:tcPr>
            <w:tcW w:w="850" w:type="dxa"/>
          </w:tcPr>
          <w:p w14:paraId="2789B4F4"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8EFAB7C"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4D92B2C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0FE04F8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2B570D5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6F42C723" w14:textId="77777777" w:rsidTr="00752825">
        <w:tc>
          <w:tcPr>
            <w:tcW w:w="568" w:type="dxa"/>
          </w:tcPr>
          <w:p w14:paraId="1F0E6392"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lastRenderedPageBreak/>
              <w:t>23.</w:t>
            </w:r>
          </w:p>
        </w:tc>
        <w:tc>
          <w:tcPr>
            <w:tcW w:w="1843" w:type="dxa"/>
          </w:tcPr>
          <w:p w14:paraId="060E9A21" w14:textId="77777777" w:rsidR="00CC227C" w:rsidRPr="00FF7479" w:rsidRDefault="00CC227C" w:rsidP="009C01B4">
            <w:pPr>
              <w:rPr>
                <w:rFonts w:cs="Times New Roman"/>
                <w:color w:val="000000"/>
              </w:rPr>
            </w:pPr>
            <w:r w:rsidRPr="00FF7479">
              <w:rPr>
                <w:rFonts w:cs="Times New Roman"/>
                <w:color w:val="000000"/>
              </w:rPr>
              <w:t>Universitas Airlangga Surabaya</w:t>
            </w:r>
          </w:p>
        </w:tc>
        <w:tc>
          <w:tcPr>
            <w:tcW w:w="850" w:type="dxa"/>
          </w:tcPr>
          <w:p w14:paraId="793B9F67"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N-BH</w:t>
            </w:r>
          </w:p>
        </w:tc>
        <w:tc>
          <w:tcPr>
            <w:tcW w:w="1843" w:type="dxa"/>
          </w:tcPr>
          <w:p w14:paraId="7F5F3431"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02622CB9"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0B5A5E7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24E7E4D7"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7659EA9" w14:textId="77777777" w:rsidTr="00752825">
        <w:tc>
          <w:tcPr>
            <w:tcW w:w="568" w:type="dxa"/>
          </w:tcPr>
          <w:p w14:paraId="6FDE7FC3"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4.</w:t>
            </w:r>
          </w:p>
        </w:tc>
        <w:tc>
          <w:tcPr>
            <w:tcW w:w="1843" w:type="dxa"/>
          </w:tcPr>
          <w:p w14:paraId="45D84F9B" w14:textId="77777777" w:rsidR="00CC227C" w:rsidRPr="00FF7479" w:rsidRDefault="00CC227C" w:rsidP="009C01B4">
            <w:pPr>
              <w:rPr>
                <w:rFonts w:cs="Times New Roman"/>
                <w:color w:val="000000"/>
              </w:rPr>
            </w:pPr>
            <w:r w:rsidRPr="00FF7479">
              <w:rPr>
                <w:rFonts w:cs="Times New Roman"/>
                <w:color w:val="000000"/>
              </w:rPr>
              <w:t>Universitas 45 Surabaya</w:t>
            </w:r>
          </w:p>
        </w:tc>
        <w:tc>
          <w:tcPr>
            <w:tcW w:w="850" w:type="dxa"/>
          </w:tcPr>
          <w:p w14:paraId="1672B937"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4A382688"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672B080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78E089A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590CB41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4934E626" w14:textId="77777777" w:rsidTr="00752825">
        <w:trPr>
          <w:trHeight w:val="731"/>
        </w:trPr>
        <w:tc>
          <w:tcPr>
            <w:tcW w:w="568" w:type="dxa"/>
          </w:tcPr>
          <w:p w14:paraId="70849E18"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5.</w:t>
            </w:r>
          </w:p>
          <w:p w14:paraId="2AB203B8" w14:textId="77777777" w:rsidR="00CC227C" w:rsidRPr="00FF7479" w:rsidRDefault="00CC227C" w:rsidP="009C01B4">
            <w:pPr>
              <w:pStyle w:val="isi"/>
              <w:rPr>
                <w:rFonts w:eastAsiaTheme="minorEastAsia"/>
                <w:szCs w:val="22"/>
                <w:lang w:val="en-US"/>
              </w:rPr>
            </w:pPr>
          </w:p>
        </w:tc>
        <w:tc>
          <w:tcPr>
            <w:tcW w:w="1843" w:type="dxa"/>
          </w:tcPr>
          <w:p w14:paraId="0A456D35" w14:textId="77777777" w:rsidR="00CC227C" w:rsidRPr="00FF7479" w:rsidRDefault="00CC227C" w:rsidP="009C01B4">
            <w:pPr>
              <w:rPr>
                <w:rFonts w:cs="Times New Roman"/>
                <w:color w:val="000000"/>
              </w:rPr>
            </w:pPr>
            <w:r w:rsidRPr="00FF7479">
              <w:rPr>
                <w:rFonts w:cs="Times New Roman"/>
                <w:color w:val="000000"/>
              </w:rPr>
              <w:t>Universitas Hang Tuah Surabaya</w:t>
            </w:r>
          </w:p>
        </w:tc>
        <w:tc>
          <w:tcPr>
            <w:tcW w:w="850" w:type="dxa"/>
          </w:tcPr>
          <w:p w14:paraId="247B490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28AE0D14"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3838893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BF3D6D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0486FA17"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046C54E1" w14:textId="77777777" w:rsidTr="00752825">
        <w:tc>
          <w:tcPr>
            <w:tcW w:w="568" w:type="dxa"/>
          </w:tcPr>
          <w:p w14:paraId="0D6E1693"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6.</w:t>
            </w:r>
          </w:p>
        </w:tc>
        <w:tc>
          <w:tcPr>
            <w:tcW w:w="1843" w:type="dxa"/>
          </w:tcPr>
          <w:p w14:paraId="5364C5EA" w14:textId="77777777" w:rsidR="00CC227C" w:rsidRPr="00FF7479" w:rsidRDefault="00CC227C" w:rsidP="009C01B4">
            <w:pPr>
              <w:rPr>
                <w:rFonts w:cs="Times New Roman"/>
                <w:color w:val="000000"/>
              </w:rPr>
            </w:pPr>
            <w:r w:rsidRPr="00FF7479">
              <w:rPr>
                <w:rFonts w:cs="Times New Roman"/>
                <w:color w:val="000000"/>
              </w:rPr>
              <w:t>Universitas Kartini Surabaya</w:t>
            </w:r>
          </w:p>
        </w:tc>
        <w:tc>
          <w:tcPr>
            <w:tcW w:w="850" w:type="dxa"/>
          </w:tcPr>
          <w:p w14:paraId="5C098AE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7522CB82"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52E6234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61E427BE"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08D592C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662488F6" w14:textId="77777777" w:rsidTr="00752825">
        <w:tc>
          <w:tcPr>
            <w:tcW w:w="568" w:type="dxa"/>
          </w:tcPr>
          <w:p w14:paraId="4B00EFE3"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7.</w:t>
            </w:r>
          </w:p>
        </w:tc>
        <w:tc>
          <w:tcPr>
            <w:tcW w:w="1843" w:type="dxa"/>
          </w:tcPr>
          <w:p w14:paraId="7DFFC17C" w14:textId="77777777" w:rsidR="00CC227C" w:rsidRPr="00FF7479" w:rsidRDefault="00CC227C" w:rsidP="009C01B4">
            <w:pPr>
              <w:rPr>
                <w:rFonts w:cs="Times New Roman"/>
                <w:color w:val="000000"/>
              </w:rPr>
            </w:pPr>
            <w:r w:rsidRPr="00FF7479">
              <w:rPr>
                <w:rFonts w:cs="Times New Roman"/>
                <w:color w:val="000000"/>
              </w:rPr>
              <w:t>Universitas W.R Supratman</w:t>
            </w:r>
          </w:p>
        </w:tc>
        <w:tc>
          <w:tcPr>
            <w:tcW w:w="850" w:type="dxa"/>
          </w:tcPr>
          <w:p w14:paraId="57AEB31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6418B1A6"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22640DA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736CFCD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372D766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690BAD4C" w14:textId="77777777" w:rsidTr="00752825">
        <w:tc>
          <w:tcPr>
            <w:tcW w:w="568" w:type="dxa"/>
          </w:tcPr>
          <w:p w14:paraId="22A73802"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28.</w:t>
            </w:r>
          </w:p>
        </w:tc>
        <w:tc>
          <w:tcPr>
            <w:tcW w:w="1843" w:type="dxa"/>
          </w:tcPr>
          <w:p w14:paraId="041C7B1F" w14:textId="77777777" w:rsidR="00CC227C" w:rsidRPr="00FF7479" w:rsidRDefault="00CC227C" w:rsidP="009C01B4">
            <w:pPr>
              <w:rPr>
                <w:rFonts w:cs="Times New Roman"/>
                <w:color w:val="000000"/>
              </w:rPr>
            </w:pPr>
            <w:r w:rsidRPr="00FF7479">
              <w:rPr>
                <w:rFonts w:cs="Times New Roman"/>
                <w:color w:val="000000"/>
              </w:rPr>
              <w:t>Universitas Nahdlatul Ulama Surabaya</w:t>
            </w:r>
          </w:p>
        </w:tc>
        <w:tc>
          <w:tcPr>
            <w:tcW w:w="850" w:type="dxa"/>
          </w:tcPr>
          <w:p w14:paraId="53AC184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0C2CF2C1"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3369931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743D471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6DDD978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268CE2CF" w14:textId="77777777" w:rsidTr="00752825">
        <w:tc>
          <w:tcPr>
            <w:tcW w:w="568" w:type="dxa"/>
          </w:tcPr>
          <w:p w14:paraId="00043BEB"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lastRenderedPageBreak/>
              <w:t>29.</w:t>
            </w:r>
          </w:p>
        </w:tc>
        <w:tc>
          <w:tcPr>
            <w:tcW w:w="1843" w:type="dxa"/>
          </w:tcPr>
          <w:p w14:paraId="3D7B4AC9" w14:textId="77777777" w:rsidR="00CC227C" w:rsidRPr="00FF7479" w:rsidRDefault="00CC227C" w:rsidP="009C01B4">
            <w:pPr>
              <w:rPr>
                <w:rFonts w:cs="Times New Roman"/>
                <w:color w:val="000000"/>
              </w:rPr>
            </w:pPr>
            <w:r w:rsidRPr="00FF7479">
              <w:rPr>
                <w:rFonts w:cs="Times New Roman"/>
                <w:color w:val="000000"/>
              </w:rPr>
              <w:t>Universitas Widya Kartika Surabaya</w:t>
            </w:r>
          </w:p>
        </w:tc>
        <w:tc>
          <w:tcPr>
            <w:tcW w:w="850" w:type="dxa"/>
          </w:tcPr>
          <w:p w14:paraId="3DF0E58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5DA13717"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0CCB5429" w14:textId="1B48CD36" w:rsidR="00CC227C" w:rsidRPr="00FF7479" w:rsidRDefault="00CD1502"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6F686476" w14:textId="792E2A7A" w:rsidR="00CC227C" w:rsidRPr="00FF7479" w:rsidRDefault="00CD1502"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12E2EC38" w14:textId="01E4D8B1" w:rsidR="00CC227C" w:rsidRPr="00FF7479" w:rsidRDefault="00CD1502" w:rsidP="009C01B4">
            <w:pPr>
              <w:pStyle w:val="isi"/>
              <w:jc w:val="center"/>
              <w:rPr>
                <w:rFonts w:eastAsiaTheme="minorEastAsia"/>
                <w:szCs w:val="22"/>
                <w:lang w:val="en-US"/>
              </w:rPr>
            </w:pPr>
            <w:r w:rsidRPr="00FF7479">
              <w:rPr>
                <w:rFonts w:eastAsiaTheme="minorEastAsia"/>
                <w:szCs w:val="22"/>
                <w:lang w:val="en-US"/>
              </w:rPr>
              <w:t>Belum</w:t>
            </w:r>
          </w:p>
        </w:tc>
      </w:tr>
      <w:tr w:rsidR="00CC227C" w:rsidRPr="00FF7479" w14:paraId="19EAB310" w14:textId="77777777" w:rsidTr="00752825">
        <w:tc>
          <w:tcPr>
            <w:tcW w:w="568" w:type="dxa"/>
          </w:tcPr>
          <w:p w14:paraId="05E5D719"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0.</w:t>
            </w:r>
          </w:p>
        </w:tc>
        <w:tc>
          <w:tcPr>
            <w:tcW w:w="1843" w:type="dxa"/>
          </w:tcPr>
          <w:p w14:paraId="5D79A0E3" w14:textId="77777777" w:rsidR="00CC227C" w:rsidRPr="00FF7479" w:rsidRDefault="00CC227C" w:rsidP="009C01B4">
            <w:pPr>
              <w:rPr>
                <w:rFonts w:cs="Times New Roman"/>
                <w:color w:val="000000"/>
              </w:rPr>
            </w:pPr>
            <w:r w:rsidRPr="00FF7479">
              <w:rPr>
                <w:rFonts w:cs="Times New Roman"/>
                <w:color w:val="000000"/>
              </w:rPr>
              <w:t>Universitas PGRI Adi Buana Surabaya</w:t>
            </w:r>
          </w:p>
        </w:tc>
        <w:tc>
          <w:tcPr>
            <w:tcW w:w="850" w:type="dxa"/>
          </w:tcPr>
          <w:p w14:paraId="1E1E174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036EFCF2"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53EA8BB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7FE76A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281A7441"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5786DEE4" w14:textId="77777777" w:rsidTr="00752825">
        <w:tc>
          <w:tcPr>
            <w:tcW w:w="568" w:type="dxa"/>
          </w:tcPr>
          <w:p w14:paraId="5BE4314C"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1.</w:t>
            </w:r>
          </w:p>
        </w:tc>
        <w:tc>
          <w:tcPr>
            <w:tcW w:w="1843" w:type="dxa"/>
          </w:tcPr>
          <w:p w14:paraId="5C440B32" w14:textId="77777777" w:rsidR="00CC227C" w:rsidRPr="00FF7479" w:rsidRDefault="00CC227C" w:rsidP="009C01B4">
            <w:pPr>
              <w:rPr>
                <w:rFonts w:cs="Times New Roman"/>
                <w:color w:val="000000"/>
              </w:rPr>
            </w:pPr>
            <w:r w:rsidRPr="00FF7479">
              <w:rPr>
                <w:rFonts w:cs="Times New Roman"/>
                <w:color w:val="000000"/>
              </w:rPr>
              <w:t>Universitas Pembangunan Nasional “Veteran” Surabaya</w:t>
            </w:r>
          </w:p>
        </w:tc>
        <w:tc>
          <w:tcPr>
            <w:tcW w:w="850" w:type="dxa"/>
          </w:tcPr>
          <w:p w14:paraId="396E6E2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N</w:t>
            </w:r>
          </w:p>
        </w:tc>
        <w:tc>
          <w:tcPr>
            <w:tcW w:w="1843" w:type="dxa"/>
          </w:tcPr>
          <w:p w14:paraId="5C84CB12"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6D6F69DF"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63D854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612EB29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0D67D632" w14:textId="77777777" w:rsidTr="00752825">
        <w:tc>
          <w:tcPr>
            <w:tcW w:w="568" w:type="dxa"/>
          </w:tcPr>
          <w:p w14:paraId="6C21B0F5"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2.</w:t>
            </w:r>
          </w:p>
        </w:tc>
        <w:tc>
          <w:tcPr>
            <w:tcW w:w="1843" w:type="dxa"/>
          </w:tcPr>
          <w:p w14:paraId="638EA8ED" w14:textId="77777777" w:rsidR="00CC227C" w:rsidRPr="00FF7479" w:rsidRDefault="00CC227C" w:rsidP="009C01B4">
            <w:pPr>
              <w:rPr>
                <w:rFonts w:cs="Times New Roman"/>
                <w:color w:val="000000"/>
              </w:rPr>
            </w:pPr>
            <w:r w:rsidRPr="00FF7479">
              <w:rPr>
                <w:rFonts w:cs="Times New Roman"/>
                <w:color w:val="000000"/>
              </w:rPr>
              <w:t>Universitas Bhayangkara Surabaya (UBHARA)</w:t>
            </w:r>
          </w:p>
        </w:tc>
        <w:tc>
          <w:tcPr>
            <w:tcW w:w="850" w:type="dxa"/>
          </w:tcPr>
          <w:p w14:paraId="72F38B19"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042C39B8"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2FAEF03B" w14:textId="3E955BEC" w:rsidR="00CC227C" w:rsidRPr="00FF7479" w:rsidRDefault="00D01002"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542DD99" w14:textId="39F589E4" w:rsidR="00CC227C" w:rsidRPr="00FF7479" w:rsidRDefault="00D01002"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513C327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2BA31940" w14:textId="77777777" w:rsidTr="00752825">
        <w:tc>
          <w:tcPr>
            <w:tcW w:w="568" w:type="dxa"/>
          </w:tcPr>
          <w:p w14:paraId="6390F808"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lastRenderedPageBreak/>
              <w:t>33.</w:t>
            </w:r>
          </w:p>
        </w:tc>
        <w:tc>
          <w:tcPr>
            <w:tcW w:w="1843" w:type="dxa"/>
          </w:tcPr>
          <w:p w14:paraId="4B8829C4" w14:textId="77777777" w:rsidR="00CC227C" w:rsidRPr="00FF7479" w:rsidRDefault="00CC227C" w:rsidP="009C01B4">
            <w:pPr>
              <w:rPr>
                <w:rFonts w:cs="Times New Roman"/>
                <w:color w:val="000000"/>
              </w:rPr>
            </w:pPr>
            <w:r w:rsidRPr="00FF7479">
              <w:rPr>
                <w:rFonts w:cs="Times New Roman"/>
                <w:color w:val="000000"/>
              </w:rPr>
              <w:t>Universitas Katolik Darma Cendika Surabaya</w:t>
            </w:r>
          </w:p>
        </w:tc>
        <w:tc>
          <w:tcPr>
            <w:tcW w:w="850" w:type="dxa"/>
          </w:tcPr>
          <w:p w14:paraId="41B71C6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28C92084"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46F128EA" w14:textId="3735778C" w:rsidR="00CC227C" w:rsidRPr="00FF7479" w:rsidRDefault="00146C25" w:rsidP="009C01B4">
            <w:pPr>
              <w:pStyle w:val="isi"/>
              <w:jc w:val="center"/>
              <w:rPr>
                <w:rFonts w:eastAsiaTheme="minorEastAsia"/>
                <w:szCs w:val="22"/>
                <w:lang w:val="en-US"/>
              </w:rPr>
            </w:pPr>
            <w:r w:rsidRPr="00FF7479">
              <w:rPr>
                <w:rFonts w:eastAsiaTheme="minorEastAsia"/>
                <w:szCs w:val="22"/>
                <w:lang w:val="en-US"/>
              </w:rPr>
              <w:t xml:space="preserve">Tidak </w:t>
            </w:r>
            <w:r w:rsidR="00CC227C" w:rsidRPr="00FF7479">
              <w:rPr>
                <w:rFonts w:eastAsiaTheme="minorEastAsia"/>
                <w:szCs w:val="22"/>
                <w:lang w:val="en-US"/>
              </w:rPr>
              <w:t>Ada</w:t>
            </w:r>
          </w:p>
        </w:tc>
        <w:tc>
          <w:tcPr>
            <w:tcW w:w="1919" w:type="dxa"/>
          </w:tcPr>
          <w:p w14:paraId="2CBB855B" w14:textId="2685466B" w:rsidR="00CC227C" w:rsidRPr="00FF7479" w:rsidRDefault="00146C25"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30F7C09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45F2012C" w14:textId="77777777" w:rsidTr="00752825">
        <w:tc>
          <w:tcPr>
            <w:tcW w:w="568" w:type="dxa"/>
          </w:tcPr>
          <w:p w14:paraId="2B0C63EC"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4.</w:t>
            </w:r>
          </w:p>
        </w:tc>
        <w:tc>
          <w:tcPr>
            <w:tcW w:w="1843" w:type="dxa"/>
          </w:tcPr>
          <w:p w14:paraId="15622D01" w14:textId="77777777" w:rsidR="00CC227C" w:rsidRPr="00FF7479" w:rsidRDefault="00CC227C" w:rsidP="009C01B4">
            <w:pPr>
              <w:rPr>
                <w:rFonts w:cs="Times New Roman"/>
                <w:color w:val="000000"/>
              </w:rPr>
            </w:pPr>
            <w:r w:rsidRPr="00FF7479">
              <w:rPr>
                <w:rFonts w:cs="Times New Roman"/>
                <w:color w:val="000000"/>
              </w:rPr>
              <w:t>Universitas Kristen Petra Surabaya</w:t>
            </w:r>
          </w:p>
        </w:tc>
        <w:tc>
          <w:tcPr>
            <w:tcW w:w="850" w:type="dxa"/>
          </w:tcPr>
          <w:p w14:paraId="726531CA"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2F33F597"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77616836"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6EE7CEF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4DFB8A3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18825F23" w14:textId="77777777" w:rsidTr="00752825">
        <w:tc>
          <w:tcPr>
            <w:tcW w:w="568" w:type="dxa"/>
          </w:tcPr>
          <w:p w14:paraId="7023E0BB"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5.</w:t>
            </w:r>
          </w:p>
        </w:tc>
        <w:tc>
          <w:tcPr>
            <w:tcW w:w="1843" w:type="dxa"/>
          </w:tcPr>
          <w:p w14:paraId="2B71476B" w14:textId="77777777" w:rsidR="00CC227C" w:rsidRPr="00FF7479" w:rsidRDefault="00CC227C" w:rsidP="009C01B4">
            <w:pPr>
              <w:rPr>
                <w:rFonts w:cs="Times New Roman"/>
                <w:color w:val="000000"/>
              </w:rPr>
            </w:pPr>
            <w:r w:rsidRPr="00FF7479">
              <w:rPr>
                <w:rFonts w:cs="Times New Roman"/>
                <w:color w:val="000000"/>
              </w:rPr>
              <w:t>Universitas Wijaya Putra Surabaya</w:t>
            </w:r>
          </w:p>
        </w:tc>
        <w:tc>
          <w:tcPr>
            <w:tcW w:w="850" w:type="dxa"/>
          </w:tcPr>
          <w:p w14:paraId="33CD937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709FDE0D"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4016890A" w14:textId="6123C5F6"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3B942943" w14:textId="6E6C125E" w:rsidR="00CC227C" w:rsidRPr="00FF7479" w:rsidRDefault="00A556B3"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3DFFC70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1998B54B" w14:textId="77777777" w:rsidTr="00752825">
        <w:tc>
          <w:tcPr>
            <w:tcW w:w="568" w:type="dxa"/>
          </w:tcPr>
          <w:p w14:paraId="5C887929"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6.</w:t>
            </w:r>
          </w:p>
        </w:tc>
        <w:tc>
          <w:tcPr>
            <w:tcW w:w="1843" w:type="dxa"/>
          </w:tcPr>
          <w:p w14:paraId="7A9D039D" w14:textId="77777777" w:rsidR="00CC227C" w:rsidRPr="00FF7479" w:rsidRDefault="00CC227C" w:rsidP="009C01B4">
            <w:pPr>
              <w:rPr>
                <w:rFonts w:cs="Times New Roman"/>
                <w:color w:val="000000"/>
              </w:rPr>
            </w:pPr>
            <w:r w:rsidRPr="00FF7479">
              <w:rPr>
                <w:rFonts w:cs="Times New Roman"/>
                <w:color w:val="000000"/>
              </w:rPr>
              <w:t>Universitas Narotama Surabaya</w:t>
            </w:r>
          </w:p>
        </w:tc>
        <w:tc>
          <w:tcPr>
            <w:tcW w:w="850" w:type="dxa"/>
          </w:tcPr>
          <w:p w14:paraId="74A0A98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52956874"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48D5091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2FC9FD1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72FE1C8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76B0F133" w14:textId="77777777" w:rsidTr="00752825">
        <w:tc>
          <w:tcPr>
            <w:tcW w:w="568" w:type="dxa"/>
          </w:tcPr>
          <w:p w14:paraId="126FC0B6"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7.</w:t>
            </w:r>
          </w:p>
        </w:tc>
        <w:tc>
          <w:tcPr>
            <w:tcW w:w="1843" w:type="dxa"/>
          </w:tcPr>
          <w:p w14:paraId="6440BE03" w14:textId="77777777" w:rsidR="00CC227C" w:rsidRPr="00FF7479" w:rsidRDefault="00CC227C" w:rsidP="009C01B4">
            <w:pPr>
              <w:rPr>
                <w:rFonts w:cs="Times New Roman"/>
                <w:color w:val="000000"/>
              </w:rPr>
            </w:pPr>
            <w:r w:rsidRPr="00FF7479">
              <w:rPr>
                <w:rFonts w:cs="Times New Roman"/>
                <w:color w:val="000000"/>
              </w:rPr>
              <w:t>Universitas Dr. Soetomo</w:t>
            </w:r>
          </w:p>
        </w:tc>
        <w:tc>
          <w:tcPr>
            <w:tcW w:w="850" w:type="dxa"/>
          </w:tcPr>
          <w:p w14:paraId="22C6664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304DE4C5"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374E1788"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Ada</w:t>
            </w:r>
          </w:p>
        </w:tc>
        <w:tc>
          <w:tcPr>
            <w:tcW w:w="1919" w:type="dxa"/>
          </w:tcPr>
          <w:p w14:paraId="49E99E90"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8</w:t>
            </w:r>
          </w:p>
        </w:tc>
        <w:tc>
          <w:tcPr>
            <w:tcW w:w="1418" w:type="dxa"/>
          </w:tcPr>
          <w:p w14:paraId="2274D235"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Sudah</w:t>
            </w:r>
          </w:p>
        </w:tc>
      </w:tr>
      <w:tr w:rsidR="00CC227C" w:rsidRPr="00FF7479" w14:paraId="6836527E" w14:textId="77777777" w:rsidTr="00752825">
        <w:tc>
          <w:tcPr>
            <w:tcW w:w="568" w:type="dxa"/>
          </w:tcPr>
          <w:p w14:paraId="7D222956" w14:textId="77777777" w:rsidR="00CC227C" w:rsidRPr="00FF7479" w:rsidRDefault="00CC227C" w:rsidP="009C01B4">
            <w:pPr>
              <w:pStyle w:val="isi"/>
              <w:rPr>
                <w:rFonts w:eastAsiaTheme="minorEastAsia"/>
                <w:szCs w:val="22"/>
                <w:lang w:val="en-US"/>
              </w:rPr>
            </w:pPr>
            <w:r w:rsidRPr="00FF7479">
              <w:rPr>
                <w:rFonts w:eastAsiaTheme="minorEastAsia"/>
                <w:szCs w:val="22"/>
                <w:lang w:val="en-US"/>
              </w:rPr>
              <w:t>38.</w:t>
            </w:r>
          </w:p>
        </w:tc>
        <w:tc>
          <w:tcPr>
            <w:tcW w:w="1843" w:type="dxa"/>
          </w:tcPr>
          <w:p w14:paraId="2298B32B" w14:textId="77777777" w:rsidR="00CC227C" w:rsidRPr="00FF7479" w:rsidRDefault="00CC227C" w:rsidP="009C01B4">
            <w:pPr>
              <w:rPr>
                <w:rFonts w:cs="Times New Roman"/>
                <w:color w:val="000000"/>
              </w:rPr>
            </w:pPr>
            <w:r w:rsidRPr="00FF7479">
              <w:rPr>
                <w:rFonts w:cs="Times New Roman"/>
                <w:color w:val="000000"/>
              </w:rPr>
              <w:t>Universitas Merdeka Surabaya</w:t>
            </w:r>
          </w:p>
        </w:tc>
        <w:tc>
          <w:tcPr>
            <w:tcW w:w="850" w:type="dxa"/>
          </w:tcPr>
          <w:p w14:paraId="571E33E3"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PTS</w:t>
            </w:r>
          </w:p>
        </w:tc>
        <w:tc>
          <w:tcPr>
            <w:tcW w:w="1843" w:type="dxa"/>
          </w:tcPr>
          <w:p w14:paraId="3CB97F4E" w14:textId="77777777" w:rsidR="00CC227C" w:rsidRPr="00FF7479" w:rsidRDefault="00CC227C" w:rsidP="009C01B4">
            <w:pPr>
              <w:pStyle w:val="isi"/>
              <w:jc w:val="center"/>
              <w:rPr>
                <w:rFonts w:eastAsiaTheme="minorEastAsia"/>
                <w:szCs w:val="22"/>
                <w:lang w:val="en-US"/>
              </w:rPr>
            </w:pPr>
            <w:r w:rsidRPr="00FF7479">
              <w:rPr>
                <w:color w:val="000000"/>
                <w:szCs w:val="22"/>
              </w:rPr>
              <w:t>Universitas</w:t>
            </w:r>
          </w:p>
        </w:tc>
        <w:tc>
          <w:tcPr>
            <w:tcW w:w="1766" w:type="dxa"/>
          </w:tcPr>
          <w:p w14:paraId="3355A622"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Tidak Ada</w:t>
            </w:r>
          </w:p>
        </w:tc>
        <w:tc>
          <w:tcPr>
            <w:tcW w:w="1919" w:type="dxa"/>
          </w:tcPr>
          <w:p w14:paraId="77D3352C"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lt;8</w:t>
            </w:r>
          </w:p>
        </w:tc>
        <w:tc>
          <w:tcPr>
            <w:tcW w:w="1418" w:type="dxa"/>
          </w:tcPr>
          <w:p w14:paraId="7CABDC7B" w14:textId="77777777" w:rsidR="00CC227C" w:rsidRPr="00FF7479" w:rsidRDefault="00CC227C" w:rsidP="009C01B4">
            <w:pPr>
              <w:pStyle w:val="isi"/>
              <w:jc w:val="center"/>
              <w:rPr>
                <w:rFonts w:eastAsiaTheme="minorEastAsia"/>
                <w:szCs w:val="22"/>
                <w:lang w:val="en-US"/>
              </w:rPr>
            </w:pPr>
            <w:r w:rsidRPr="00FF7479">
              <w:rPr>
                <w:rFonts w:eastAsiaTheme="minorEastAsia"/>
                <w:szCs w:val="22"/>
                <w:lang w:val="en-US"/>
              </w:rPr>
              <w:t>Belum</w:t>
            </w:r>
          </w:p>
        </w:tc>
      </w:tr>
    </w:tbl>
    <w:p w14:paraId="070796B3" w14:textId="77777777" w:rsidR="00CC227C" w:rsidRPr="00FF7479" w:rsidRDefault="00CC227C" w:rsidP="00CC227C">
      <w:pPr>
        <w:pStyle w:val="isi"/>
        <w:rPr>
          <w:rFonts w:eastAsiaTheme="minorEastAsia"/>
          <w:szCs w:val="22"/>
          <w:lang w:val="en-US"/>
        </w:rPr>
        <w:sectPr w:rsidR="00CC227C" w:rsidRPr="00FF7479" w:rsidSect="003F5E9B">
          <w:pgSz w:w="11907" w:h="8420" w:orient="landscape"/>
          <w:pgMar w:top="1134" w:right="1134" w:bottom="1701" w:left="1134" w:header="720" w:footer="720" w:gutter="0"/>
          <w:cols w:space="720"/>
          <w:docGrid w:linePitch="360"/>
        </w:sectPr>
      </w:pPr>
    </w:p>
    <w:p w14:paraId="7246330B" w14:textId="74A208E5" w:rsidR="00C73E92" w:rsidRPr="00FF7479" w:rsidRDefault="000307E9" w:rsidP="00F32A8D">
      <w:pPr>
        <w:pStyle w:val="Heading3"/>
        <w:numPr>
          <w:ilvl w:val="2"/>
          <w:numId w:val="12"/>
        </w:numPr>
        <w:ind w:left="709"/>
        <w:rPr>
          <w:rFonts w:cs="Times New Roman"/>
          <w:szCs w:val="22"/>
        </w:rPr>
      </w:pPr>
      <w:bookmarkStart w:id="1106" w:name="_Toc48471561"/>
      <w:r w:rsidRPr="00FF7479">
        <w:rPr>
          <w:rFonts w:cs="Times New Roman"/>
          <w:szCs w:val="22"/>
        </w:rPr>
        <w:lastRenderedPageBreak/>
        <w:t>Skala Perguruan Tinggi</w:t>
      </w:r>
      <w:bookmarkEnd w:id="1106"/>
    </w:p>
    <w:p w14:paraId="1E8E7280" w14:textId="0FD5E8D7" w:rsidR="000307E9" w:rsidRPr="00FF7479" w:rsidRDefault="000307E9" w:rsidP="000307E9">
      <w:pPr>
        <w:rPr>
          <w:rFonts w:cs="Times New Roman"/>
        </w:rPr>
      </w:pPr>
      <w:r w:rsidRPr="00FF7479">
        <w:rPr>
          <w:rFonts w:cs="Times New Roman"/>
        </w:rPr>
        <w:t xml:space="preserve">Dari data perguruan tinggi yang telah didapat dan dijadikan sebagai studi kasus atau objek pada penelitian ini. Peneliti melakukan penggolongan perguruan tinggi berdasarkan skala atau besar kecilnya perguruan tinggi tersebut. Hal ini dimaksudkan pada tahap kodifikasi nantinya, peneliti dapat menemukan faktor pendorong yang berbeda dan menjadi ciri atau sesuatu yang khas dari perguruan tinggi yang sudah berskala besar dan perguruan tinggi yang masih berskala kecil atau </w:t>
      </w:r>
      <w:r w:rsidR="00FF7479">
        <w:rPr>
          <w:rFonts w:cs="Times New Roman"/>
        </w:rPr>
        <w:t xml:space="preserve">masih </w:t>
      </w:r>
      <w:r w:rsidRPr="00FF7479">
        <w:rPr>
          <w:rFonts w:cs="Times New Roman"/>
        </w:rPr>
        <w:t>dalam tahap berkembang</w:t>
      </w:r>
      <w:r w:rsidR="00182426">
        <w:rPr>
          <w:rFonts w:cs="Times New Roman"/>
        </w:rPr>
        <w:t xml:space="preserve"> bagi keberhasilan implementasi sistem informasi pada perguruan tinggi mereka</w:t>
      </w:r>
      <w:r w:rsidRPr="00FF7479">
        <w:rPr>
          <w:rFonts w:cs="Times New Roman"/>
        </w:rPr>
        <w:t>.</w:t>
      </w:r>
    </w:p>
    <w:p w14:paraId="180D72C1" w14:textId="77777777" w:rsidR="00182426" w:rsidRDefault="00182426" w:rsidP="000307E9">
      <w:pPr>
        <w:rPr>
          <w:rFonts w:cs="Times New Roman"/>
        </w:rPr>
      </w:pPr>
    </w:p>
    <w:p w14:paraId="667DA978" w14:textId="5C5C4CD1" w:rsidR="009D3960" w:rsidRDefault="000307E9" w:rsidP="009D3960">
      <w:pPr>
        <w:rPr>
          <w:rFonts w:cs="Times New Roman"/>
        </w:rPr>
      </w:pPr>
      <w:r w:rsidRPr="00FF7479">
        <w:rPr>
          <w:rFonts w:cs="Times New Roman"/>
        </w:rPr>
        <w:t xml:space="preserve">Sehingga nantinya dapat diketahui faktor pendorong </w:t>
      </w:r>
      <w:r w:rsidR="00FF7479">
        <w:rPr>
          <w:rFonts w:cs="Times New Roman"/>
        </w:rPr>
        <w:t>bagi keberhasilan</w:t>
      </w:r>
      <w:r w:rsidRPr="00FF7479">
        <w:rPr>
          <w:rFonts w:cs="Times New Roman"/>
        </w:rPr>
        <w:t xml:space="preserve"> implementasi sistem informasi pada masing-masing perguruan tinggi</w:t>
      </w:r>
      <w:r w:rsidR="00FF7479">
        <w:rPr>
          <w:rFonts w:cs="Times New Roman"/>
        </w:rPr>
        <w:t xml:space="preserve"> yang</w:t>
      </w:r>
      <w:r w:rsidRPr="00FF7479">
        <w:rPr>
          <w:rFonts w:cs="Times New Roman"/>
        </w:rPr>
        <w:t xml:space="preserve"> memiliki perbedaan karena penyebab</w:t>
      </w:r>
      <w:r w:rsidR="00182426">
        <w:rPr>
          <w:rFonts w:cs="Times New Roman"/>
        </w:rPr>
        <w:t xml:space="preserve">  </w:t>
      </w:r>
      <w:r w:rsidRPr="00FF7479">
        <w:rPr>
          <w:rFonts w:cs="Times New Roman"/>
        </w:rPr>
        <w:t xml:space="preserve"> tertentu.</w:t>
      </w:r>
      <w:r w:rsidR="00FF7479">
        <w:rPr>
          <w:rFonts w:cs="Times New Roman"/>
        </w:rPr>
        <w:t xml:space="preserve"> </w:t>
      </w:r>
      <w:r w:rsidR="00182426">
        <w:rPr>
          <w:rFonts w:cs="Times New Roman"/>
        </w:rPr>
        <w:t xml:space="preserve"> </w:t>
      </w:r>
      <w:r w:rsidRPr="00FF7479">
        <w:rPr>
          <w:rFonts w:cs="Times New Roman"/>
        </w:rPr>
        <w:t xml:space="preserve">Berikut </w:t>
      </w:r>
      <w:r w:rsidR="00182426">
        <w:rPr>
          <w:rFonts w:cs="Times New Roman"/>
        </w:rPr>
        <w:t xml:space="preserve">  </w:t>
      </w:r>
      <w:r w:rsidRPr="00FF7479">
        <w:rPr>
          <w:rFonts w:cs="Times New Roman"/>
        </w:rPr>
        <w:t>adalah</w:t>
      </w:r>
      <w:r w:rsidR="00182426">
        <w:rPr>
          <w:rFonts w:cs="Times New Roman"/>
        </w:rPr>
        <w:t xml:space="preserve">  </w:t>
      </w:r>
      <w:r w:rsidRPr="00FF7479">
        <w:rPr>
          <w:rFonts w:cs="Times New Roman"/>
        </w:rPr>
        <w:t xml:space="preserve"> tabel </w:t>
      </w:r>
      <w:r w:rsidR="00182426">
        <w:rPr>
          <w:rFonts w:cs="Times New Roman"/>
        </w:rPr>
        <w:t xml:space="preserve">  </w:t>
      </w:r>
      <w:r w:rsidRPr="00FF7479">
        <w:rPr>
          <w:rFonts w:cs="Times New Roman"/>
        </w:rPr>
        <w:t>penggolongan</w:t>
      </w:r>
      <w:r w:rsidR="00FF7479">
        <w:rPr>
          <w:rFonts w:cs="Times New Roman"/>
        </w:rPr>
        <w:t>nya.</w:t>
      </w:r>
    </w:p>
    <w:p w14:paraId="7DDB5FD2" w14:textId="3A9A0663" w:rsidR="009D3960" w:rsidRDefault="009D3960" w:rsidP="009D3960">
      <w:pPr>
        <w:pStyle w:val="isi"/>
        <w:rPr>
          <w:rFonts w:eastAsiaTheme="minorEastAsia"/>
          <w:lang w:val="en-US"/>
        </w:rPr>
      </w:pPr>
      <w:r>
        <w:rPr>
          <w:rFonts w:eastAsiaTheme="minorEastAsia"/>
          <w:lang w:val="en-US"/>
        </w:rPr>
        <w:t>Peneliti melakukan penggalian informasi pada beberapa sumber seperti dari internet dan website kampus serta observasi langsung dengan bertanya kepada narasumber terkait informasi perguruan tinggi tersebut seperti jenis perguruan tinggi, ketersediaan divisi IT, jumlah prodi, jumlah mahasiswa, lama berdirinya perguruan tinggi tersebut, akreditasi yang telah didapat oleh perguruan tinggi serta sistem informasi yang telah terimplementasi apakah sudah saling terintegrasi atau belum.</w:t>
      </w:r>
    </w:p>
    <w:p w14:paraId="694D4C48" w14:textId="6FCB3DA8" w:rsidR="009D3960" w:rsidRDefault="009D3960" w:rsidP="009D3960">
      <w:pPr>
        <w:pStyle w:val="isi"/>
        <w:rPr>
          <w:rFonts w:eastAsiaTheme="minorEastAsia"/>
          <w:lang w:val="en-US"/>
        </w:rPr>
      </w:pPr>
      <w:r>
        <w:rPr>
          <w:rFonts w:eastAsiaTheme="minorEastAsia"/>
          <w:lang w:val="en-US"/>
        </w:rPr>
        <w:t xml:space="preserve">Penggalian data atau informasi ini dapat menjadi data pendukung bagi analisis nantinya karena pengumpulan informasi ini oleh peneliti digunakan sebagai pedoman bahwa perguruan tinggi yang menjadi objek penelitian ini dapat dikategorikan sebuah perguruan tinggi besar atau kecil berdasarkan data yang telah didapat oleh peneliti. Sehingga nantinya peneliti dapat mengetahui kondisi terkait faktor pendorong bagi keberhasilan implementasi sistem informasi pada perguruan tinggi besar dan kecil </w:t>
      </w:r>
      <w:r w:rsidR="00FF2D4D">
        <w:rPr>
          <w:rFonts w:eastAsiaTheme="minorEastAsia"/>
          <w:lang w:val="en-US"/>
        </w:rPr>
        <w:t xml:space="preserve">ini </w:t>
      </w:r>
      <w:r>
        <w:rPr>
          <w:rFonts w:eastAsiaTheme="minorEastAsia"/>
          <w:lang w:val="en-US"/>
        </w:rPr>
        <w:t>memiliki perbedaan.</w:t>
      </w:r>
    </w:p>
    <w:p w14:paraId="1D98FF31" w14:textId="1C202790" w:rsidR="000027BE" w:rsidRPr="009D3960" w:rsidRDefault="00FF2D4D" w:rsidP="009D3960">
      <w:pPr>
        <w:pStyle w:val="isi"/>
        <w:rPr>
          <w:rFonts w:eastAsiaTheme="minorEastAsia"/>
          <w:lang w:val="en-US"/>
        </w:rPr>
      </w:pPr>
      <w:r>
        <w:rPr>
          <w:rFonts w:eastAsiaTheme="minorEastAsia"/>
          <w:lang w:val="en-US"/>
        </w:rPr>
        <w:t>P</w:t>
      </w:r>
      <w:r w:rsidR="009D3960">
        <w:rPr>
          <w:rFonts w:eastAsiaTheme="minorEastAsia"/>
          <w:lang w:val="en-US"/>
        </w:rPr>
        <w:t xml:space="preserve">enggalian data dan informasi </w:t>
      </w:r>
      <w:r>
        <w:rPr>
          <w:rFonts w:eastAsiaTheme="minorEastAsia"/>
          <w:lang w:val="en-US"/>
        </w:rPr>
        <w:t xml:space="preserve">ini </w:t>
      </w:r>
      <w:r w:rsidR="009D3960">
        <w:rPr>
          <w:rFonts w:eastAsiaTheme="minorEastAsia"/>
          <w:lang w:val="en-US"/>
        </w:rPr>
        <w:t>sangat dibutuhkan oleh peneliti bagi informasi saat tahap</w:t>
      </w:r>
      <w:r>
        <w:rPr>
          <w:rFonts w:eastAsiaTheme="minorEastAsia"/>
          <w:lang w:val="en-US"/>
        </w:rPr>
        <w:t xml:space="preserve"> atau </w:t>
      </w:r>
      <w:r w:rsidR="009D3960">
        <w:rPr>
          <w:rFonts w:eastAsiaTheme="minorEastAsia"/>
          <w:lang w:val="en-US"/>
        </w:rPr>
        <w:t>pro</w:t>
      </w:r>
      <w:r>
        <w:rPr>
          <w:rFonts w:eastAsiaTheme="minorEastAsia"/>
          <w:lang w:val="en-US"/>
        </w:rPr>
        <w:t>ses analisis nantinya.</w:t>
      </w:r>
      <w:r w:rsidR="000027BE" w:rsidRPr="00FF7479">
        <w:br w:type="page"/>
      </w:r>
    </w:p>
    <w:p w14:paraId="73F1F828" w14:textId="77777777" w:rsidR="000027BE" w:rsidRPr="00FF7479" w:rsidRDefault="000027BE" w:rsidP="000307E9">
      <w:pPr>
        <w:rPr>
          <w:rFonts w:cs="Times New Roman"/>
        </w:rPr>
        <w:sectPr w:rsidR="000027BE" w:rsidRPr="00FF7479" w:rsidSect="003F5E9B">
          <w:pgSz w:w="8420" w:h="11907"/>
          <w:pgMar w:top="1134" w:right="1134" w:bottom="1134" w:left="1701" w:header="720" w:footer="720" w:gutter="0"/>
          <w:cols w:space="720"/>
          <w:docGrid w:linePitch="360"/>
        </w:sectPr>
      </w:pPr>
    </w:p>
    <w:p w14:paraId="41AC4D5C" w14:textId="7D35F2A6" w:rsidR="00182426" w:rsidRDefault="00182426" w:rsidP="00182426">
      <w:pPr>
        <w:pStyle w:val="Caption"/>
        <w:keepNext/>
      </w:pPr>
      <w:bookmarkStart w:id="1107" w:name="_Toc48471609"/>
      <w:r>
        <w:lastRenderedPageBreak/>
        <w:t xml:space="preserve">Tabel </w:t>
      </w:r>
      <w:r w:rsidR="002A14F8">
        <w:fldChar w:fldCharType="begin"/>
      </w:r>
      <w:r w:rsidR="002A14F8">
        <w:instrText xml:space="preserve"> STYLEREF 1 \s </w:instrText>
      </w:r>
      <w:r w:rsidR="002A14F8">
        <w:fldChar w:fldCharType="separate"/>
      </w:r>
      <w:r w:rsidR="00441E18">
        <w:rPr>
          <w:noProof/>
        </w:rPr>
        <w:t>5</w:t>
      </w:r>
      <w:r w:rsidR="002A14F8">
        <w:rPr>
          <w:noProof/>
        </w:rPr>
        <w:fldChar w:fldCharType="end"/>
      </w:r>
      <w:r>
        <w:t>.</w:t>
      </w:r>
      <w:r w:rsidR="002A14F8">
        <w:fldChar w:fldCharType="begin"/>
      </w:r>
      <w:r w:rsidR="002A14F8">
        <w:instrText xml:space="preserve"> SEQ Tabel \* ARABIC \s 1 </w:instrText>
      </w:r>
      <w:r w:rsidR="002A14F8">
        <w:fldChar w:fldCharType="separate"/>
      </w:r>
      <w:r w:rsidR="00441E18">
        <w:rPr>
          <w:noProof/>
        </w:rPr>
        <w:t>2</w:t>
      </w:r>
      <w:r w:rsidR="002A14F8">
        <w:rPr>
          <w:noProof/>
        </w:rPr>
        <w:fldChar w:fldCharType="end"/>
      </w:r>
      <w:r>
        <w:t xml:space="preserve"> Penggolongan </w:t>
      </w:r>
      <w:r w:rsidR="002E67DC">
        <w:t>S</w:t>
      </w:r>
      <w:r>
        <w:t xml:space="preserve">kala atau </w:t>
      </w:r>
      <w:r w:rsidR="002E67DC">
        <w:t>U</w:t>
      </w:r>
      <w:r>
        <w:t xml:space="preserve">kuran </w:t>
      </w:r>
      <w:r w:rsidR="002E67DC">
        <w:t>P</w:t>
      </w:r>
      <w:r>
        <w:t xml:space="preserve">erguruan </w:t>
      </w:r>
      <w:r w:rsidR="002E67DC">
        <w:t>T</w:t>
      </w:r>
      <w:r>
        <w:t>inggi</w:t>
      </w:r>
      <w:bookmarkEnd w:id="1107"/>
    </w:p>
    <w:tbl>
      <w:tblPr>
        <w:tblStyle w:val="TableGrid"/>
        <w:tblW w:w="10207" w:type="dxa"/>
        <w:tblInd w:w="-147" w:type="dxa"/>
        <w:tblLayout w:type="fixed"/>
        <w:tblLook w:val="04A0" w:firstRow="1" w:lastRow="0" w:firstColumn="1" w:lastColumn="0" w:noHBand="0" w:noVBand="1"/>
      </w:tblPr>
      <w:tblGrid>
        <w:gridCol w:w="491"/>
        <w:gridCol w:w="1511"/>
        <w:gridCol w:w="706"/>
        <w:gridCol w:w="756"/>
        <w:gridCol w:w="926"/>
        <w:gridCol w:w="1281"/>
        <w:gridCol w:w="992"/>
        <w:gridCol w:w="992"/>
        <w:gridCol w:w="1418"/>
        <w:gridCol w:w="1134"/>
      </w:tblGrid>
      <w:tr w:rsidR="00CD1A9E" w:rsidRPr="00FF7479" w14:paraId="3C8E2F0D" w14:textId="164038E1" w:rsidTr="00DF4A8C">
        <w:trPr>
          <w:tblHeader/>
        </w:trPr>
        <w:tc>
          <w:tcPr>
            <w:tcW w:w="491" w:type="dxa"/>
          </w:tcPr>
          <w:p w14:paraId="3A160EA5" w14:textId="77777777"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No</w:t>
            </w:r>
          </w:p>
        </w:tc>
        <w:tc>
          <w:tcPr>
            <w:tcW w:w="1511" w:type="dxa"/>
          </w:tcPr>
          <w:p w14:paraId="7B3CA74E" w14:textId="77777777"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Nama Perguruan Tinggi</w:t>
            </w:r>
          </w:p>
        </w:tc>
        <w:tc>
          <w:tcPr>
            <w:tcW w:w="706" w:type="dxa"/>
          </w:tcPr>
          <w:p w14:paraId="60EB5398" w14:textId="77777777"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Jenis</w:t>
            </w:r>
          </w:p>
        </w:tc>
        <w:tc>
          <w:tcPr>
            <w:tcW w:w="756" w:type="dxa"/>
          </w:tcPr>
          <w:p w14:paraId="060555B1" w14:textId="01A635A1"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Divisi IT</w:t>
            </w:r>
          </w:p>
        </w:tc>
        <w:tc>
          <w:tcPr>
            <w:tcW w:w="926" w:type="dxa"/>
          </w:tcPr>
          <w:p w14:paraId="0C4CDF14" w14:textId="53D9F3FD"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 xml:space="preserve">Jumlah </w:t>
            </w:r>
            <w:r w:rsidR="00DF4A8C">
              <w:rPr>
                <w:rFonts w:eastAsiaTheme="minorEastAsia"/>
                <w:b/>
                <w:bCs/>
                <w:szCs w:val="22"/>
                <w:lang w:val="en-US"/>
              </w:rPr>
              <w:t>P</w:t>
            </w:r>
            <w:r w:rsidRPr="00FF7479">
              <w:rPr>
                <w:rFonts w:eastAsiaTheme="minorEastAsia"/>
                <w:b/>
                <w:bCs/>
                <w:szCs w:val="22"/>
                <w:lang w:val="en-US"/>
              </w:rPr>
              <w:t>rodi</w:t>
            </w:r>
          </w:p>
        </w:tc>
        <w:tc>
          <w:tcPr>
            <w:tcW w:w="1281" w:type="dxa"/>
          </w:tcPr>
          <w:p w14:paraId="2CE34E90" w14:textId="1E774BA3"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 xml:space="preserve">Jumlah </w:t>
            </w:r>
            <w:r w:rsidR="00DF4A8C">
              <w:rPr>
                <w:rFonts w:eastAsiaTheme="minorEastAsia"/>
                <w:b/>
                <w:bCs/>
                <w:szCs w:val="22"/>
                <w:lang w:val="en-US"/>
              </w:rPr>
              <w:t>M</w:t>
            </w:r>
            <w:r w:rsidRPr="00FF7479">
              <w:rPr>
                <w:rFonts w:eastAsiaTheme="minorEastAsia"/>
                <w:b/>
                <w:bCs/>
                <w:szCs w:val="22"/>
                <w:lang w:val="en-US"/>
              </w:rPr>
              <w:t>ahasiswa</w:t>
            </w:r>
          </w:p>
        </w:tc>
        <w:tc>
          <w:tcPr>
            <w:tcW w:w="992" w:type="dxa"/>
          </w:tcPr>
          <w:p w14:paraId="0AD763BB" w14:textId="723B239E"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L</w:t>
            </w:r>
            <w:r w:rsidR="008F548A" w:rsidRPr="00FF7479">
              <w:rPr>
                <w:rFonts w:eastAsiaTheme="minorEastAsia"/>
                <w:b/>
                <w:bCs/>
                <w:szCs w:val="22"/>
                <w:lang w:val="en-US"/>
              </w:rPr>
              <w:t xml:space="preserve">ama </w:t>
            </w:r>
            <w:r w:rsidR="00DF4A8C">
              <w:rPr>
                <w:rFonts w:eastAsiaTheme="minorEastAsia"/>
                <w:b/>
                <w:bCs/>
                <w:szCs w:val="22"/>
                <w:lang w:val="en-US"/>
              </w:rPr>
              <w:t>B</w:t>
            </w:r>
            <w:r w:rsidR="008F548A" w:rsidRPr="00FF7479">
              <w:rPr>
                <w:rFonts w:eastAsiaTheme="minorEastAsia"/>
                <w:b/>
                <w:bCs/>
                <w:szCs w:val="22"/>
                <w:lang w:val="en-US"/>
              </w:rPr>
              <w:t>erdiri</w:t>
            </w:r>
          </w:p>
        </w:tc>
        <w:tc>
          <w:tcPr>
            <w:tcW w:w="992" w:type="dxa"/>
          </w:tcPr>
          <w:p w14:paraId="6A8A21F1" w14:textId="77777777" w:rsidR="008F548A"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Akre</w:t>
            </w:r>
            <w:r w:rsidR="008F548A" w:rsidRPr="00FF7479">
              <w:rPr>
                <w:rFonts w:eastAsiaTheme="minorEastAsia"/>
                <w:b/>
                <w:bCs/>
                <w:szCs w:val="22"/>
                <w:lang w:val="en-US"/>
              </w:rPr>
              <w:t>-</w:t>
            </w:r>
          </w:p>
          <w:p w14:paraId="0FC7339B" w14:textId="6C0DDAA7"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ditasi</w:t>
            </w:r>
          </w:p>
        </w:tc>
        <w:tc>
          <w:tcPr>
            <w:tcW w:w="1418" w:type="dxa"/>
          </w:tcPr>
          <w:p w14:paraId="5D41B373" w14:textId="381C8160"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 xml:space="preserve">SI </w:t>
            </w:r>
            <w:r w:rsidR="00DF4A8C">
              <w:rPr>
                <w:rFonts w:eastAsiaTheme="minorEastAsia"/>
                <w:b/>
                <w:bCs/>
                <w:szCs w:val="22"/>
                <w:lang w:val="en-US"/>
              </w:rPr>
              <w:t>S</w:t>
            </w:r>
            <w:r w:rsidRPr="00FF7479">
              <w:rPr>
                <w:rFonts w:eastAsiaTheme="minorEastAsia"/>
                <w:b/>
                <w:bCs/>
                <w:szCs w:val="22"/>
                <w:lang w:val="en-US"/>
              </w:rPr>
              <w:t xml:space="preserve">udah </w:t>
            </w:r>
            <w:r w:rsidR="00DF4A8C">
              <w:rPr>
                <w:rFonts w:eastAsiaTheme="minorEastAsia"/>
                <w:b/>
                <w:bCs/>
                <w:szCs w:val="22"/>
                <w:lang w:val="en-US"/>
              </w:rPr>
              <w:t>T</w:t>
            </w:r>
            <w:r w:rsidRPr="00FF7479">
              <w:rPr>
                <w:rFonts w:eastAsiaTheme="minorEastAsia"/>
                <w:b/>
                <w:bCs/>
                <w:szCs w:val="22"/>
                <w:lang w:val="en-US"/>
              </w:rPr>
              <w:t>erintegrasi</w:t>
            </w:r>
          </w:p>
        </w:tc>
        <w:tc>
          <w:tcPr>
            <w:tcW w:w="1134" w:type="dxa"/>
          </w:tcPr>
          <w:p w14:paraId="38D2BE45" w14:textId="42E2958B" w:rsidR="00CD1A9E" w:rsidRPr="00FF7479" w:rsidRDefault="00CD1A9E" w:rsidP="00CD1A9E">
            <w:pPr>
              <w:pStyle w:val="isi"/>
              <w:jc w:val="center"/>
              <w:rPr>
                <w:rFonts w:eastAsiaTheme="minorEastAsia"/>
                <w:b/>
                <w:bCs/>
                <w:szCs w:val="22"/>
                <w:lang w:val="en-US"/>
              </w:rPr>
            </w:pPr>
            <w:r w:rsidRPr="00FF7479">
              <w:rPr>
                <w:rFonts w:eastAsiaTheme="minorEastAsia"/>
                <w:b/>
                <w:bCs/>
                <w:szCs w:val="22"/>
                <w:lang w:val="en-US"/>
              </w:rPr>
              <w:t>Kategori</w:t>
            </w:r>
            <w:r w:rsidR="008F548A" w:rsidRPr="00FF7479">
              <w:rPr>
                <w:rFonts w:eastAsiaTheme="minorEastAsia"/>
                <w:b/>
                <w:bCs/>
                <w:szCs w:val="22"/>
                <w:lang w:val="en-US"/>
              </w:rPr>
              <w:t xml:space="preserve"> Skala</w:t>
            </w:r>
            <w:r w:rsidRPr="00FF7479">
              <w:rPr>
                <w:rFonts w:eastAsiaTheme="minorEastAsia"/>
                <w:b/>
                <w:bCs/>
                <w:szCs w:val="22"/>
                <w:lang w:val="en-US"/>
              </w:rPr>
              <w:t xml:space="preserve"> PT</w:t>
            </w:r>
          </w:p>
        </w:tc>
      </w:tr>
      <w:tr w:rsidR="00CD1A9E" w:rsidRPr="00FF7479" w14:paraId="69C5C5ED" w14:textId="07DA2F31" w:rsidTr="00DF4A8C">
        <w:tc>
          <w:tcPr>
            <w:tcW w:w="491" w:type="dxa"/>
          </w:tcPr>
          <w:p w14:paraId="35AFCB42"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w:t>
            </w:r>
          </w:p>
        </w:tc>
        <w:tc>
          <w:tcPr>
            <w:tcW w:w="1511" w:type="dxa"/>
          </w:tcPr>
          <w:p w14:paraId="34156C08" w14:textId="77777777" w:rsidR="00CD1A9E" w:rsidRPr="00FF7479" w:rsidRDefault="00CD1A9E" w:rsidP="00CD1A9E">
            <w:pPr>
              <w:rPr>
                <w:rFonts w:cs="Times New Roman"/>
                <w:color w:val="000000"/>
              </w:rPr>
            </w:pPr>
            <w:r w:rsidRPr="00FF7479">
              <w:rPr>
                <w:rFonts w:cs="Times New Roman"/>
                <w:color w:val="000000"/>
              </w:rPr>
              <w:t>Institut Informatika Indonesia (IKADO)</w:t>
            </w:r>
          </w:p>
        </w:tc>
        <w:tc>
          <w:tcPr>
            <w:tcW w:w="706" w:type="dxa"/>
          </w:tcPr>
          <w:p w14:paraId="34DE4C91"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6D98C64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0F2FE139" w14:textId="19EB182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6</w:t>
            </w:r>
          </w:p>
        </w:tc>
        <w:tc>
          <w:tcPr>
            <w:tcW w:w="1281" w:type="dxa"/>
          </w:tcPr>
          <w:p w14:paraId="50704673" w14:textId="4C52E6A4"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250 mahasiswa</w:t>
            </w:r>
          </w:p>
        </w:tc>
        <w:tc>
          <w:tcPr>
            <w:tcW w:w="992" w:type="dxa"/>
          </w:tcPr>
          <w:p w14:paraId="699881FB" w14:textId="229EF1D6" w:rsidR="00CD1A9E" w:rsidRPr="00FF7479" w:rsidRDefault="008F548A" w:rsidP="00CD1A9E">
            <w:pPr>
              <w:pStyle w:val="isi"/>
              <w:jc w:val="center"/>
              <w:rPr>
                <w:rFonts w:eastAsiaTheme="minorEastAsia"/>
                <w:szCs w:val="22"/>
                <w:lang w:val="en-US"/>
              </w:rPr>
            </w:pPr>
            <w:r w:rsidRPr="00FF7479">
              <w:rPr>
                <w:rFonts w:eastAsiaTheme="minorEastAsia"/>
                <w:szCs w:val="22"/>
                <w:lang w:val="en-US"/>
              </w:rPr>
              <w:t>18 Tahun</w:t>
            </w:r>
          </w:p>
        </w:tc>
        <w:tc>
          <w:tcPr>
            <w:tcW w:w="992" w:type="dxa"/>
          </w:tcPr>
          <w:p w14:paraId="4F2EC0C6" w14:textId="6D02B63B" w:rsidR="00CD1A9E" w:rsidRPr="00FF7479" w:rsidRDefault="000028F4" w:rsidP="00030043">
            <w:pPr>
              <w:pStyle w:val="isi"/>
              <w:jc w:val="center"/>
              <w:rPr>
                <w:rFonts w:eastAsiaTheme="minorEastAsia"/>
                <w:szCs w:val="22"/>
                <w:lang w:val="en-US"/>
              </w:rPr>
            </w:pPr>
            <w:r w:rsidRPr="00FF7479">
              <w:rPr>
                <w:rFonts w:eastAsiaTheme="minorEastAsia"/>
                <w:szCs w:val="22"/>
                <w:lang w:val="en-US"/>
              </w:rPr>
              <w:t xml:space="preserve">Ristek Dikti </w:t>
            </w:r>
            <w:r w:rsidR="001A01D2" w:rsidRPr="00FF7479">
              <w:rPr>
                <w:rFonts w:eastAsiaTheme="minorEastAsia"/>
                <w:szCs w:val="22"/>
                <w:lang w:val="en-US"/>
              </w:rPr>
              <w:t>(C)</w:t>
            </w:r>
          </w:p>
        </w:tc>
        <w:tc>
          <w:tcPr>
            <w:tcW w:w="1418" w:type="dxa"/>
          </w:tcPr>
          <w:p w14:paraId="6A7D7386" w14:textId="6813805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58512146" w14:textId="4E444347" w:rsidR="00CD1A9E" w:rsidRPr="00FF7479" w:rsidRDefault="008F548A" w:rsidP="00CD1A9E">
            <w:pPr>
              <w:pStyle w:val="isi"/>
              <w:jc w:val="center"/>
              <w:rPr>
                <w:rFonts w:eastAsiaTheme="minorEastAsia"/>
                <w:szCs w:val="22"/>
                <w:lang w:val="en-US"/>
              </w:rPr>
            </w:pPr>
            <w:r w:rsidRPr="00FF7479">
              <w:rPr>
                <w:rFonts w:eastAsiaTheme="minorEastAsia"/>
                <w:szCs w:val="22"/>
                <w:lang w:val="en-US"/>
              </w:rPr>
              <w:t xml:space="preserve">PT Berskala </w:t>
            </w:r>
            <w:r w:rsidR="001A01D2" w:rsidRPr="00FF7479">
              <w:rPr>
                <w:rFonts w:eastAsiaTheme="minorEastAsia"/>
                <w:szCs w:val="22"/>
                <w:lang w:val="en-US"/>
              </w:rPr>
              <w:t>Kecil</w:t>
            </w:r>
          </w:p>
        </w:tc>
      </w:tr>
      <w:tr w:rsidR="00CD1A9E" w:rsidRPr="00FF7479" w14:paraId="523FBACB" w14:textId="3B76564B" w:rsidTr="00DF4A8C">
        <w:tc>
          <w:tcPr>
            <w:tcW w:w="491" w:type="dxa"/>
          </w:tcPr>
          <w:p w14:paraId="634704AA"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w:t>
            </w:r>
          </w:p>
        </w:tc>
        <w:tc>
          <w:tcPr>
            <w:tcW w:w="1511" w:type="dxa"/>
          </w:tcPr>
          <w:p w14:paraId="368AD95B" w14:textId="77777777" w:rsidR="00CD1A9E" w:rsidRPr="00FF7479" w:rsidRDefault="00CD1A9E" w:rsidP="00CD1A9E">
            <w:pPr>
              <w:rPr>
                <w:rFonts w:cs="Times New Roman"/>
                <w:color w:val="000000"/>
              </w:rPr>
            </w:pPr>
            <w:r w:rsidRPr="00FF7479">
              <w:rPr>
                <w:rFonts w:cs="Times New Roman"/>
                <w:color w:val="000000"/>
              </w:rPr>
              <w:t>Institut Teknologi Adhi Tama Surabaya (ITATS)</w:t>
            </w:r>
          </w:p>
        </w:tc>
        <w:tc>
          <w:tcPr>
            <w:tcW w:w="706" w:type="dxa"/>
          </w:tcPr>
          <w:p w14:paraId="07C14B9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0F93E9A6"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3F5D789B" w14:textId="158EA203"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14</w:t>
            </w:r>
          </w:p>
        </w:tc>
        <w:tc>
          <w:tcPr>
            <w:tcW w:w="1281" w:type="dxa"/>
          </w:tcPr>
          <w:p w14:paraId="306728B2" w14:textId="50D36302"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5600 mahasiswa</w:t>
            </w:r>
          </w:p>
        </w:tc>
        <w:tc>
          <w:tcPr>
            <w:tcW w:w="992" w:type="dxa"/>
          </w:tcPr>
          <w:p w14:paraId="3CD1603E" w14:textId="7D9D9321"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57 Tahun</w:t>
            </w:r>
          </w:p>
        </w:tc>
        <w:tc>
          <w:tcPr>
            <w:tcW w:w="992" w:type="dxa"/>
          </w:tcPr>
          <w:p w14:paraId="3B5ECAC1" w14:textId="4202A42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1A01D2" w:rsidRPr="00FF7479">
              <w:rPr>
                <w:rFonts w:eastAsiaTheme="minorEastAsia"/>
                <w:szCs w:val="22"/>
                <w:lang w:val="en-US"/>
              </w:rPr>
              <w:t xml:space="preserve"> (B)</w:t>
            </w:r>
          </w:p>
        </w:tc>
        <w:tc>
          <w:tcPr>
            <w:tcW w:w="1418" w:type="dxa"/>
          </w:tcPr>
          <w:p w14:paraId="50150A7A" w14:textId="4FA656DA"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45D9493F" w14:textId="7736A457"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398C858E" w14:textId="3BDBD319" w:rsidTr="00DF4A8C">
        <w:tc>
          <w:tcPr>
            <w:tcW w:w="491" w:type="dxa"/>
          </w:tcPr>
          <w:p w14:paraId="71EDDABB"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w:t>
            </w:r>
          </w:p>
        </w:tc>
        <w:tc>
          <w:tcPr>
            <w:tcW w:w="1511" w:type="dxa"/>
          </w:tcPr>
          <w:p w14:paraId="4CED21BB" w14:textId="77777777" w:rsidR="00CD1A9E" w:rsidRPr="00FF7479" w:rsidRDefault="00CD1A9E" w:rsidP="00CD1A9E">
            <w:pPr>
              <w:rPr>
                <w:rFonts w:cs="Times New Roman"/>
                <w:color w:val="000000"/>
              </w:rPr>
            </w:pPr>
            <w:r w:rsidRPr="00FF7479">
              <w:rPr>
                <w:rFonts w:cs="Times New Roman"/>
                <w:color w:val="000000"/>
              </w:rPr>
              <w:t>Politeknik Sakti Surabaya (POLSAS)</w:t>
            </w:r>
          </w:p>
        </w:tc>
        <w:tc>
          <w:tcPr>
            <w:tcW w:w="706" w:type="dxa"/>
          </w:tcPr>
          <w:p w14:paraId="4033EF0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3961FFA8"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1CA53988" w14:textId="30FEDB3C" w:rsidR="00CD1A9E" w:rsidRPr="00FF7479" w:rsidRDefault="00EB7C3E" w:rsidP="00CD1A9E">
            <w:pPr>
              <w:pStyle w:val="isi"/>
              <w:jc w:val="center"/>
              <w:rPr>
                <w:rFonts w:eastAsiaTheme="minorEastAsia"/>
                <w:szCs w:val="22"/>
                <w:lang w:val="en-US"/>
              </w:rPr>
            </w:pPr>
            <w:r w:rsidRPr="00FF7479">
              <w:rPr>
                <w:rFonts w:eastAsiaTheme="minorEastAsia"/>
                <w:szCs w:val="22"/>
                <w:lang w:val="en-US"/>
              </w:rPr>
              <w:t>5</w:t>
            </w:r>
          </w:p>
        </w:tc>
        <w:tc>
          <w:tcPr>
            <w:tcW w:w="1281" w:type="dxa"/>
          </w:tcPr>
          <w:p w14:paraId="54CCE03A" w14:textId="65A80815"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300 mahasiswa</w:t>
            </w:r>
          </w:p>
        </w:tc>
        <w:tc>
          <w:tcPr>
            <w:tcW w:w="992" w:type="dxa"/>
          </w:tcPr>
          <w:p w14:paraId="2EBF8119" w14:textId="2EC386D8" w:rsidR="00CD1A9E" w:rsidRPr="00FF7479" w:rsidRDefault="001A01D2" w:rsidP="00CD1A9E">
            <w:pPr>
              <w:pStyle w:val="isi"/>
              <w:jc w:val="center"/>
              <w:rPr>
                <w:rFonts w:eastAsiaTheme="minorEastAsia"/>
                <w:szCs w:val="22"/>
                <w:lang w:val="en-US"/>
              </w:rPr>
            </w:pPr>
            <w:r w:rsidRPr="00FF7479">
              <w:rPr>
                <w:rFonts w:eastAsiaTheme="minorEastAsia"/>
                <w:szCs w:val="22"/>
                <w:lang w:val="en-US"/>
              </w:rPr>
              <w:t>18 Tahun</w:t>
            </w:r>
          </w:p>
        </w:tc>
        <w:tc>
          <w:tcPr>
            <w:tcW w:w="992" w:type="dxa"/>
          </w:tcPr>
          <w:p w14:paraId="7844EEAD" w14:textId="129C917D" w:rsidR="00CD1A9E" w:rsidRPr="00FF7479" w:rsidRDefault="001A01D2" w:rsidP="000028F4">
            <w:pPr>
              <w:pStyle w:val="isi"/>
              <w:jc w:val="center"/>
              <w:rPr>
                <w:rFonts w:eastAsiaTheme="minorEastAsia"/>
                <w:szCs w:val="22"/>
                <w:lang w:val="en-US"/>
              </w:rPr>
            </w:pPr>
            <w:r w:rsidRPr="00FF7479">
              <w:rPr>
                <w:rFonts w:eastAsiaTheme="minorEastAsia"/>
                <w:szCs w:val="22"/>
                <w:lang w:val="en-US"/>
              </w:rPr>
              <w:t xml:space="preserve">Belum </w:t>
            </w:r>
            <w:r w:rsidR="000028F4" w:rsidRPr="00FF7479">
              <w:rPr>
                <w:rFonts w:eastAsiaTheme="minorEastAsia"/>
                <w:szCs w:val="22"/>
                <w:lang w:val="en-US"/>
              </w:rPr>
              <w:t>Ter-akre-ditasi</w:t>
            </w:r>
          </w:p>
        </w:tc>
        <w:tc>
          <w:tcPr>
            <w:tcW w:w="1418" w:type="dxa"/>
          </w:tcPr>
          <w:p w14:paraId="458C7C62" w14:textId="7354272D" w:rsidR="00CD1A9E" w:rsidRPr="00FF7479" w:rsidRDefault="00DC386B"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7B3E3E6B" w14:textId="7544A502" w:rsidR="00CD1A9E" w:rsidRPr="00FF7479" w:rsidRDefault="00EB7C3E"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33E6CB5A" w14:textId="1DED94FF" w:rsidTr="00DF4A8C">
        <w:tc>
          <w:tcPr>
            <w:tcW w:w="491" w:type="dxa"/>
          </w:tcPr>
          <w:p w14:paraId="5EEC7D23"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4.</w:t>
            </w:r>
          </w:p>
        </w:tc>
        <w:tc>
          <w:tcPr>
            <w:tcW w:w="1511" w:type="dxa"/>
          </w:tcPr>
          <w:p w14:paraId="31899EC7" w14:textId="77777777" w:rsidR="00CD1A9E" w:rsidRPr="00FF7479" w:rsidRDefault="00CD1A9E" w:rsidP="00CD1A9E">
            <w:pPr>
              <w:rPr>
                <w:rFonts w:cs="Times New Roman"/>
                <w:color w:val="000000"/>
              </w:rPr>
            </w:pPr>
            <w:r w:rsidRPr="00FF7479">
              <w:rPr>
                <w:rFonts w:cs="Times New Roman"/>
                <w:color w:val="000000"/>
              </w:rPr>
              <w:t>Politeknik Perkapalan Negeri Surabaya (PPNS)</w:t>
            </w:r>
          </w:p>
        </w:tc>
        <w:tc>
          <w:tcPr>
            <w:tcW w:w="706" w:type="dxa"/>
          </w:tcPr>
          <w:p w14:paraId="079D03D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N</w:t>
            </w:r>
          </w:p>
        </w:tc>
        <w:tc>
          <w:tcPr>
            <w:tcW w:w="756" w:type="dxa"/>
          </w:tcPr>
          <w:p w14:paraId="315FE274"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F3EB1AB" w14:textId="45FF64B8" w:rsidR="00CD1A9E" w:rsidRPr="00FF7479" w:rsidRDefault="00184CB8" w:rsidP="00CD1A9E">
            <w:pPr>
              <w:pStyle w:val="isi"/>
              <w:jc w:val="center"/>
              <w:rPr>
                <w:rFonts w:eastAsiaTheme="minorEastAsia"/>
                <w:szCs w:val="22"/>
                <w:lang w:val="en-US"/>
              </w:rPr>
            </w:pPr>
            <w:r w:rsidRPr="00FF7479">
              <w:rPr>
                <w:rFonts w:eastAsiaTheme="minorEastAsia"/>
                <w:szCs w:val="22"/>
                <w:lang w:val="en-US"/>
              </w:rPr>
              <w:t>14</w:t>
            </w:r>
          </w:p>
        </w:tc>
        <w:tc>
          <w:tcPr>
            <w:tcW w:w="1281" w:type="dxa"/>
          </w:tcPr>
          <w:p w14:paraId="1E63DF9F" w14:textId="75358C55" w:rsidR="00CD1A9E" w:rsidRPr="00FF7479" w:rsidRDefault="00184CB8" w:rsidP="00CD1A9E">
            <w:pPr>
              <w:pStyle w:val="isi"/>
              <w:jc w:val="center"/>
              <w:rPr>
                <w:rFonts w:eastAsiaTheme="minorEastAsia"/>
                <w:szCs w:val="22"/>
                <w:lang w:val="en-US"/>
              </w:rPr>
            </w:pPr>
            <w:r w:rsidRPr="00FF7479">
              <w:rPr>
                <w:rFonts w:eastAsiaTheme="minorEastAsia"/>
                <w:szCs w:val="22"/>
                <w:lang w:val="en-US"/>
              </w:rPr>
              <w:t>±3000 mahasiswa</w:t>
            </w:r>
          </w:p>
        </w:tc>
        <w:tc>
          <w:tcPr>
            <w:tcW w:w="992" w:type="dxa"/>
          </w:tcPr>
          <w:p w14:paraId="3A66C72B" w14:textId="1B3A7948" w:rsidR="00CD1A9E" w:rsidRPr="00FF7479" w:rsidRDefault="00184CB8" w:rsidP="00CD1A9E">
            <w:pPr>
              <w:pStyle w:val="isi"/>
              <w:jc w:val="center"/>
              <w:rPr>
                <w:rFonts w:eastAsiaTheme="minorEastAsia"/>
                <w:szCs w:val="22"/>
                <w:lang w:val="en-US"/>
              </w:rPr>
            </w:pPr>
            <w:r w:rsidRPr="00FF7479">
              <w:rPr>
                <w:rFonts w:eastAsiaTheme="minorEastAsia"/>
                <w:szCs w:val="22"/>
                <w:lang w:val="en-US"/>
              </w:rPr>
              <w:t>33 Tahun</w:t>
            </w:r>
          </w:p>
        </w:tc>
        <w:tc>
          <w:tcPr>
            <w:tcW w:w="992" w:type="dxa"/>
          </w:tcPr>
          <w:p w14:paraId="2180CF21" w14:textId="35B62FFD"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184CB8" w:rsidRPr="00FF7479">
              <w:rPr>
                <w:rFonts w:eastAsiaTheme="minorEastAsia"/>
                <w:szCs w:val="22"/>
                <w:lang w:val="en-US"/>
              </w:rPr>
              <w:t xml:space="preserve"> (A)</w:t>
            </w:r>
          </w:p>
        </w:tc>
        <w:tc>
          <w:tcPr>
            <w:tcW w:w="1418" w:type="dxa"/>
          </w:tcPr>
          <w:p w14:paraId="1D1B1AFB" w14:textId="078557AA"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3E79B382" w14:textId="47071B75" w:rsidR="00CD1A9E" w:rsidRPr="00FF7479" w:rsidRDefault="00184CB8"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778F3975" w14:textId="5DE856E5" w:rsidTr="00DF4A8C">
        <w:tc>
          <w:tcPr>
            <w:tcW w:w="491" w:type="dxa"/>
          </w:tcPr>
          <w:p w14:paraId="38141011"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5.</w:t>
            </w:r>
          </w:p>
        </w:tc>
        <w:tc>
          <w:tcPr>
            <w:tcW w:w="1511" w:type="dxa"/>
          </w:tcPr>
          <w:p w14:paraId="74B923E1" w14:textId="77777777" w:rsidR="00CD1A9E" w:rsidRPr="00FF7479" w:rsidRDefault="00CD1A9E" w:rsidP="00CD1A9E">
            <w:pPr>
              <w:rPr>
                <w:rFonts w:cs="Times New Roman"/>
                <w:color w:val="000000"/>
              </w:rPr>
            </w:pPr>
            <w:r w:rsidRPr="00FF7479">
              <w:rPr>
                <w:rFonts w:cs="Times New Roman"/>
                <w:color w:val="000000"/>
              </w:rPr>
              <w:t>Politeknik Elektronika Negeri Surabaya (PENS)</w:t>
            </w:r>
          </w:p>
        </w:tc>
        <w:tc>
          <w:tcPr>
            <w:tcW w:w="706" w:type="dxa"/>
          </w:tcPr>
          <w:p w14:paraId="7DA2686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N</w:t>
            </w:r>
          </w:p>
        </w:tc>
        <w:tc>
          <w:tcPr>
            <w:tcW w:w="756" w:type="dxa"/>
          </w:tcPr>
          <w:p w14:paraId="672698AF"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06341E1" w14:textId="4073A5AE"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35</w:t>
            </w:r>
          </w:p>
        </w:tc>
        <w:tc>
          <w:tcPr>
            <w:tcW w:w="1281" w:type="dxa"/>
          </w:tcPr>
          <w:p w14:paraId="60D04586" w14:textId="036C6E44"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44</w:t>
            </w:r>
            <w:r w:rsidR="00030043" w:rsidRPr="00FF7479">
              <w:rPr>
                <w:rFonts w:eastAsiaTheme="minorEastAsia"/>
                <w:szCs w:val="22"/>
                <w:lang w:val="en-US"/>
              </w:rPr>
              <w:t>.</w:t>
            </w:r>
            <w:r w:rsidRPr="00FF7479">
              <w:rPr>
                <w:rFonts w:eastAsiaTheme="minorEastAsia"/>
                <w:szCs w:val="22"/>
                <w:lang w:val="en-US"/>
              </w:rPr>
              <w:t>600 mahasiswa</w:t>
            </w:r>
          </w:p>
        </w:tc>
        <w:tc>
          <w:tcPr>
            <w:tcW w:w="992" w:type="dxa"/>
          </w:tcPr>
          <w:p w14:paraId="0244C587" w14:textId="152645B6"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34 Tahun</w:t>
            </w:r>
          </w:p>
        </w:tc>
        <w:tc>
          <w:tcPr>
            <w:tcW w:w="992" w:type="dxa"/>
          </w:tcPr>
          <w:p w14:paraId="69D81DEC" w14:textId="57E87CA4"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E38D4" w:rsidRPr="00FF7479">
              <w:rPr>
                <w:rFonts w:eastAsiaTheme="minorEastAsia"/>
                <w:szCs w:val="22"/>
                <w:lang w:val="en-US"/>
              </w:rPr>
              <w:t>(A)</w:t>
            </w:r>
          </w:p>
        </w:tc>
        <w:tc>
          <w:tcPr>
            <w:tcW w:w="1418" w:type="dxa"/>
          </w:tcPr>
          <w:p w14:paraId="28D1113E" w14:textId="6596EB9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355A72C6" w14:textId="63005C9A"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3AC735C4" w14:textId="69F1D8C3" w:rsidTr="00DF4A8C">
        <w:tc>
          <w:tcPr>
            <w:tcW w:w="491" w:type="dxa"/>
          </w:tcPr>
          <w:p w14:paraId="4C9C37B6"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6.</w:t>
            </w:r>
          </w:p>
        </w:tc>
        <w:tc>
          <w:tcPr>
            <w:tcW w:w="1511" w:type="dxa"/>
          </w:tcPr>
          <w:p w14:paraId="201224D9" w14:textId="77777777" w:rsidR="00CD1A9E" w:rsidRPr="00FF7479" w:rsidRDefault="00CD1A9E" w:rsidP="00CD1A9E">
            <w:pPr>
              <w:rPr>
                <w:rFonts w:cs="Times New Roman"/>
                <w:color w:val="000000"/>
              </w:rPr>
            </w:pPr>
            <w:r w:rsidRPr="00FF7479">
              <w:rPr>
                <w:rFonts w:cs="Times New Roman"/>
                <w:color w:val="000000"/>
              </w:rPr>
              <w:t>Politeknik UBAYA</w:t>
            </w:r>
          </w:p>
        </w:tc>
        <w:tc>
          <w:tcPr>
            <w:tcW w:w="706" w:type="dxa"/>
          </w:tcPr>
          <w:p w14:paraId="731C699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02DF853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4AF72FFD" w14:textId="3D7A81AF"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5</w:t>
            </w:r>
          </w:p>
        </w:tc>
        <w:tc>
          <w:tcPr>
            <w:tcW w:w="1281" w:type="dxa"/>
          </w:tcPr>
          <w:p w14:paraId="1C0D558A" w14:textId="6669ADDA"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w:t>
            </w:r>
            <w:r w:rsidR="00A556B3" w:rsidRPr="00FF7479">
              <w:rPr>
                <w:rFonts w:eastAsiaTheme="minorEastAsia"/>
                <w:szCs w:val="22"/>
                <w:lang w:val="en-US"/>
              </w:rPr>
              <w:t>1000</w:t>
            </w:r>
          </w:p>
        </w:tc>
        <w:tc>
          <w:tcPr>
            <w:tcW w:w="992" w:type="dxa"/>
          </w:tcPr>
          <w:p w14:paraId="60A470F5" w14:textId="77E26805"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22 Tahun</w:t>
            </w:r>
          </w:p>
        </w:tc>
        <w:tc>
          <w:tcPr>
            <w:tcW w:w="992" w:type="dxa"/>
          </w:tcPr>
          <w:p w14:paraId="725551A1" w14:textId="15867EED"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w:t>
            </w:r>
            <w:r w:rsidR="008E38D4" w:rsidRPr="00FF7479">
              <w:rPr>
                <w:rFonts w:eastAsiaTheme="minorEastAsia"/>
                <w:szCs w:val="22"/>
                <w:lang w:val="en-US"/>
              </w:rPr>
              <w:t>(B)</w:t>
            </w:r>
          </w:p>
        </w:tc>
        <w:tc>
          <w:tcPr>
            <w:tcW w:w="1418" w:type="dxa"/>
          </w:tcPr>
          <w:p w14:paraId="2471BF5E" w14:textId="2300D76E"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7E15B1F0" w14:textId="117D5EF8"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720EFED0" w14:textId="2158431E" w:rsidTr="00DF4A8C">
        <w:tc>
          <w:tcPr>
            <w:tcW w:w="491" w:type="dxa"/>
          </w:tcPr>
          <w:p w14:paraId="07667806"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7.</w:t>
            </w:r>
          </w:p>
        </w:tc>
        <w:tc>
          <w:tcPr>
            <w:tcW w:w="1511" w:type="dxa"/>
          </w:tcPr>
          <w:p w14:paraId="01172D2A" w14:textId="77777777" w:rsidR="00CD1A9E" w:rsidRPr="00FF7479" w:rsidRDefault="00CD1A9E" w:rsidP="00CD1A9E">
            <w:pPr>
              <w:rPr>
                <w:rFonts w:cs="Times New Roman"/>
                <w:color w:val="000000"/>
              </w:rPr>
            </w:pPr>
            <w:r w:rsidRPr="00FF7479">
              <w:rPr>
                <w:rFonts w:cs="Times New Roman"/>
                <w:color w:val="000000"/>
              </w:rPr>
              <w:t>Sekolah Tinggi Ilmu Kesehatan (STIKES) Surabaya</w:t>
            </w:r>
          </w:p>
        </w:tc>
        <w:tc>
          <w:tcPr>
            <w:tcW w:w="706" w:type="dxa"/>
          </w:tcPr>
          <w:p w14:paraId="712C5376"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0201B355"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7102AD88" w14:textId="4BD952E7"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4</w:t>
            </w:r>
          </w:p>
        </w:tc>
        <w:tc>
          <w:tcPr>
            <w:tcW w:w="1281" w:type="dxa"/>
          </w:tcPr>
          <w:p w14:paraId="3894B649" w14:textId="74E1761E"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550</w:t>
            </w:r>
          </w:p>
        </w:tc>
        <w:tc>
          <w:tcPr>
            <w:tcW w:w="992" w:type="dxa"/>
          </w:tcPr>
          <w:p w14:paraId="30714399" w14:textId="73DEF7E7"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14 Tahun</w:t>
            </w:r>
          </w:p>
        </w:tc>
        <w:tc>
          <w:tcPr>
            <w:tcW w:w="992" w:type="dxa"/>
          </w:tcPr>
          <w:p w14:paraId="26B86477" w14:textId="541253A8"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w:t>
            </w:r>
            <w:r w:rsidR="008E38D4" w:rsidRPr="00FF7479">
              <w:rPr>
                <w:rFonts w:eastAsiaTheme="minorEastAsia"/>
                <w:szCs w:val="22"/>
                <w:lang w:val="en-US"/>
              </w:rPr>
              <w:t>(C)</w:t>
            </w:r>
          </w:p>
        </w:tc>
        <w:tc>
          <w:tcPr>
            <w:tcW w:w="1418" w:type="dxa"/>
          </w:tcPr>
          <w:p w14:paraId="1D26BC35" w14:textId="4E296FF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5213A459" w14:textId="2A5F8B60" w:rsidR="00CD1A9E" w:rsidRPr="00FF7479" w:rsidRDefault="008E38D4"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74F3347A" w14:textId="5694CAFD" w:rsidTr="00DF4A8C">
        <w:tc>
          <w:tcPr>
            <w:tcW w:w="491" w:type="dxa"/>
          </w:tcPr>
          <w:p w14:paraId="44526F4B"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8.</w:t>
            </w:r>
          </w:p>
        </w:tc>
        <w:tc>
          <w:tcPr>
            <w:tcW w:w="1511" w:type="dxa"/>
          </w:tcPr>
          <w:p w14:paraId="2984624B" w14:textId="77777777" w:rsidR="00CD1A9E" w:rsidRPr="00FF7479" w:rsidRDefault="00CD1A9E" w:rsidP="00CD1A9E">
            <w:pPr>
              <w:rPr>
                <w:rFonts w:cs="Times New Roman"/>
                <w:color w:val="000000"/>
              </w:rPr>
            </w:pPr>
            <w:r w:rsidRPr="00FF7479">
              <w:rPr>
                <w:rFonts w:cs="Times New Roman"/>
                <w:color w:val="000000"/>
              </w:rPr>
              <w:t>Sekolah Tinggi  Ilmu Ekonomi Indonesia (STIESIA) Surabaya</w:t>
            </w:r>
          </w:p>
        </w:tc>
        <w:tc>
          <w:tcPr>
            <w:tcW w:w="706" w:type="dxa"/>
          </w:tcPr>
          <w:p w14:paraId="56BBAD1D"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39C5E8F1"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2F3E89DF" w14:textId="35D41582"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8</w:t>
            </w:r>
          </w:p>
        </w:tc>
        <w:tc>
          <w:tcPr>
            <w:tcW w:w="1281" w:type="dxa"/>
          </w:tcPr>
          <w:p w14:paraId="7C5A5D66" w14:textId="301F24D0"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5500</w:t>
            </w:r>
          </w:p>
        </w:tc>
        <w:tc>
          <w:tcPr>
            <w:tcW w:w="992" w:type="dxa"/>
          </w:tcPr>
          <w:p w14:paraId="688FA37C" w14:textId="725E95FA"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49 Tahun</w:t>
            </w:r>
          </w:p>
        </w:tc>
        <w:tc>
          <w:tcPr>
            <w:tcW w:w="992" w:type="dxa"/>
          </w:tcPr>
          <w:p w14:paraId="27C6BB58" w14:textId="4F7B3C68"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600CF" w:rsidRPr="00FF7479">
              <w:rPr>
                <w:rFonts w:eastAsiaTheme="minorEastAsia"/>
                <w:szCs w:val="22"/>
                <w:lang w:val="en-US"/>
              </w:rPr>
              <w:t>(B)</w:t>
            </w:r>
          </w:p>
        </w:tc>
        <w:tc>
          <w:tcPr>
            <w:tcW w:w="1418" w:type="dxa"/>
          </w:tcPr>
          <w:p w14:paraId="5243251A" w14:textId="0AF30300"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53C31E4" w14:textId="103E533A"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16995F32" w14:textId="1152B379" w:rsidTr="00DF4A8C">
        <w:tc>
          <w:tcPr>
            <w:tcW w:w="491" w:type="dxa"/>
          </w:tcPr>
          <w:p w14:paraId="31312AF3"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9.</w:t>
            </w:r>
          </w:p>
        </w:tc>
        <w:tc>
          <w:tcPr>
            <w:tcW w:w="1511" w:type="dxa"/>
          </w:tcPr>
          <w:p w14:paraId="46498538" w14:textId="77777777" w:rsidR="00CD1A9E" w:rsidRPr="00FF7479" w:rsidRDefault="00CD1A9E" w:rsidP="00CD1A9E">
            <w:pPr>
              <w:rPr>
                <w:rFonts w:cs="Times New Roman"/>
                <w:color w:val="000000"/>
              </w:rPr>
            </w:pPr>
            <w:r w:rsidRPr="00FF7479">
              <w:rPr>
                <w:rFonts w:cs="Times New Roman"/>
                <w:color w:val="000000"/>
              </w:rPr>
              <w:t>Sekolah Tinggi Teknik Surabaya (STTS) Surabaya</w:t>
            </w:r>
          </w:p>
        </w:tc>
        <w:tc>
          <w:tcPr>
            <w:tcW w:w="706" w:type="dxa"/>
          </w:tcPr>
          <w:p w14:paraId="0D888020"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718A87C0" w14:textId="31F25869" w:rsidR="00CD1A9E" w:rsidRPr="00FF7479" w:rsidRDefault="00A556B3"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4FDA89D4" w14:textId="54594552"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8</w:t>
            </w:r>
          </w:p>
        </w:tc>
        <w:tc>
          <w:tcPr>
            <w:tcW w:w="1281" w:type="dxa"/>
          </w:tcPr>
          <w:p w14:paraId="65506E64" w14:textId="2B00AF7E"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1500</w:t>
            </w:r>
          </w:p>
        </w:tc>
        <w:tc>
          <w:tcPr>
            <w:tcW w:w="992" w:type="dxa"/>
          </w:tcPr>
          <w:p w14:paraId="653BF6E5" w14:textId="77DFBE91"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42 Tahun</w:t>
            </w:r>
          </w:p>
        </w:tc>
        <w:tc>
          <w:tcPr>
            <w:tcW w:w="992" w:type="dxa"/>
          </w:tcPr>
          <w:p w14:paraId="43DC0AC0" w14:textId="0C064EA5"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600CF" w:rsidRPr="00FF7479">
              <w:rPr>
                <w:rFonts w:eastAsiaTheme="minorEastAsia"/>
                <w:szCs w:val="22"/>
                <w:lang w:val="en-US"/>
              </w:rPr>
              <w:t>(B)</w:t>
            </w:r>
          </w:p>
        </w:tc>
        <w:tc>
          <w:tcPr>
            <w:tcW w:w="1418" w:type="dxa"/>
          </w:tcPr>
          <w:p w14:paraId="4F8403FA" w14:textId="0E0DD61F"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CBBF2EA" w14:textId="4FC69399"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5572EAC4" w14:textId="4162B933" w:rsidTr="00DF4A8C">
        <w:tc>
          <w:tcPr>
            <w:tcW w:w="491" w:type="dxa"/>
          </w:tcPr>
          <w:p w14:paraId="14E5BEAF"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10.</w:t>
            </w:r>
          </w:p>
        </w:tc>
        <w:tc>
          <w:tcPr>
            <w:tcW w:w="1511" w:type="dxa"/>
          </w:tcPr>
          <w:p w14:paraId="4CD0F7EB" w14:textId="77777777" w:rsidR="00CD1A9E" w:rsidRPr="00FF7479" w:rsidRDefault="00CD1A9E" w:rsidP="00CD1A9E">
            <w:pPr>
              <w:rPr>
                <w:rFonts w:cs="Times New Roman"/>
                <w:color w:val="000000"/>
              </w:rPr>
            </w:pPr>
            <w:r w:rsidRPr="00FF7479">
              <w:rPr>
                <w:rFonts w:cs="Times New Roman"/>
                <w:color w:val="000000"/>
              </w:rPr>
              <w:t>Sekolah Tinggi Ilmu Komunikasi – Almamater Wartawan Surabaya (STIKOSA-AWS) Surabaya</w:t>
            </w:r>
          </w:p>
        </w:tc>
        <w:tc>
          <w:tcPr>
            <w:tcW w:w="706" w:type="dxa"/>
          </w:tcPr>
          <w:p w14:paraId="07C3E2F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5A3B8008"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5B9CEE34" w14:textId="7D0450D9" w:rsidR="00CD1A9E" w:rsidRPr="00FF7479" w:rsidRDefault="00DC386B" w:rsidP="00CD1A9E">
            <w:pPr>
              <w:pStyle w:val="isi"/>
              <w:jc w:val="center"/>
              <w:rPr>
                <w:rFonts w:eastAsiaTheme="minorEastAsia"/>
                <w:szCs w:val="22"/>
                <w:lang w:val="en-US"/>
              </w:rPr>
            </w:pPr>
            <w:r w:rsidRPr="00FF7479">
              <w:rPr>
                <w:rFonts w:eastAsiaTheme="minorEastAsia"/>
                <w:szCs w:val="22"/>
                <w:lang w:val="en-US"/>
              </w:rPr>
              <w:t>3</w:t>
            </w:r>
          </w:p>
        </w:tc>
        <w:tc>
          <w:tcPr>
            <w:tcW w:w="1281" w:type="dxa"/>
          </w:tcPr>
          <w:p w14:paraId="19C58BF4" w14:textId="5B86A30A"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500</w:t>
            </w:r>
          </w:p>
        </w:tc>
        <w:tc>
          <w:tcPr>
            <w:tcW w:w="992" w:type="dxa"/>
          </w:tcPr>
          <w:p w14:paraId="4B8EACAA" w14:textId="3DACD268"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35 Tahun</w:t>
            </w:r>
          </w:p>
        </w:tc>
        <w:tc>
          <w:tcPr>
            <w:tcW w:w="992" w:type="dxa"/>
          </w:tcPr>
          <w:p w14:paraId="566CC1C3" w14:textId="49A9816F"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w:t>
            </w:r>
            <w:r w:rsidR="008600CF" w:rsidRPr="00FF7479">
              <w:rPr>
                <w:rFonts w:eastAsiaTheme="minorEastAsia"/>
                <w:szCs w:val="22"/>
                <w:lang w:val="en-US"/>
              </w:rPr>
              <w:t>(B)</w:t>
            </w:r>
          </w:p>
        </w:tc>
        <w:tc>
          <w:tcPr>
            <w:tcW w:w="1418" w:type="dxa"/>
          </w:tcPr>
          <w:p w14:paraId="4F178C6C" w14:textId="6B953706"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0367AA3B" w14:textId="22405C47"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4C106636" w14:textId="3AFA3E99" w:rsidTr="00DF4A8C">
        <w:tc>
          <w:tcPr>
            <w:tcW w:w="491" w:type="dxa"/>
          </w:tcPr>
          <w:p w14:paraId="34A551BF"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1.</w:t>
            </w:r>
          </w:p>
        </w:tc>
        <w:tc>
          <w:tcPr>
            <w:tcW w:w="1511" w:type="dxa"/>
          </w:tcPr>
          <w:p w14:paraId="453DDF7B" w14:textId="77777777" w:rsidR="00CD1A9E" w:rsidRPr="00FF7479" w:rsidRDefault="00CD1A9E" w:rsidP="00CD1A9E">
            <w:pPr>
              <w:rPr>
                <w:rFonts w:cs="Times New Roman"/>
                <w:color w:val="000000"/>
              </w:rPr>
            </w:pPr>
            <w:r w:rsidRPr="00FF7479">
              <w:rPr>
                <w:rFonts w:cs="Times New Roman"/>
                <w:color w:val="000000"/>
              </w:rPr>
              <w:t>Sekolah Tinggi Ilmu Ekonomi (STIE) Mahardhika</w:t>
            </w:r>
          </w:p>
        </w:tc>
        <w:tc>
          <w:tcPr>
            <w:tcW w:w="706" w:type="dxa"/>
          </w:tcPr>
          <w:p w14:paraId="71B35C61"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5D39D88F" w14:textId="45CBBC4E" w:rsidR="00CD1A9E" w:rsidRPr="00FF7479" w:rsidRDefault="00A556B3"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DEA69BC" w14:textId="65CA5A40"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3</w:t>
            </w:r>
          </w:p>
        </w:tc>
        <w:tc>
          <w:tcPr>
            <w:tcW w:w="1281" w:type="dxa"/>
          </w:tcPr>
          <w:p w14:paraId="16BF30F1" w14:textId="395929C1"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7000</w:t>
            </w:r>
          </w:p>
        </w:tc>
        <w:tc>
          <w:tcPr>
            <w:tcW w:w="992" w:type="dxa"/>
          </w:tcPr>
          <w:p w14:paraId="26A4B843" w14:textId="7B040F42"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34 Tahun</w:t>
            </w:r>
          </w:p>
        </w:tc>
        <w:tc>
          <w:tcPr>
            <w:tcW w:w="992" w:type="dxa"/>
          </w:tcPr>
          <w:p w14:paraId="5DC52ED4" w14:textId="2E9365A5"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600CF" w:rsidRPr="00FF7479">
              <w:rPr>
                <w:rFonts w:eastAsiaTheme="minorEastAsia"/>
                <w:szCs w:val="22"/>
                <w:lang w:val="en-US"/>
              </w:rPr>
              <w:t>(B)</w:t>
            </w:r>
          </w:p>
        </w:tc>
        <w:tc>
          <w:tcPr>
            <w:tcW w:w="1418" w:type="dxa"/>
          </w:tcPr>
          <w:p w14:paraId="1C7B9503" w14:textId="255234ED"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D405105" w14:textId="70E6F746"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641F194B" w14:textId="1770F3B4" w:rsidTr="00DF4A8C">
        <w:tc>
          <w:tcPr>
            <w:tcW w:w="491" w:type="dxa"/>
          </w:tcPr>
          <w:p w14:paraId="2C2E0274"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12.</w:t>
            </w:r>
          </w:p>
        </w:tc>
        <w:tc>
          <w:tcPr>
            <w:tcW w:w="1511" w:type="dxa"/>
          </w:tcPr>
          <w:p w14:paraId="7C20F800" w14:textId="77777777" w:rsidR="00CD1A9E" w:rsidRPr="00FF7479" w:rsidRDefault="00CD1A9E" w:rsidP="00CD1A9E">
            <w:pPr>
              <w:rPr>
                <w:rFonts w:cs="Times New Roman"/>
                <w:color w:val="000000"/>
              </w:rPr>
            </w:pPr>
            <w:r w:rsidRPr="00FF7479">
              <w:rPr>
                <w:rFonts w:cs="Times New Roman"/>
                <w:color w:val="000000"/>
              </w:rPr>
              <w:t>Sekolah Tinggi Ilmu Kesenian Wilwatikta (STKW) Surabaya</w:t>
            </w:r>
          </w:p>
        </w:tc>
        <w:tc>
          <w:tcPr>
            <w:tcW w:w="706" w:type="dxa"/>
          </w:tcPr>
          <w:p w14:paraId="17D70C5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5DEE76D9"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33FB890D" w14:textId="0B5548EE"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4</w:t>
            </w:r>
          </w:p>
        </w:tc>
        <w:tc>
          <w:tcPr>
            <w:tcW w:w="1281" w:type="dxa"/>
          </w:tcPr>
          <w:p w14:paraId="0E734EAC" w14:textId="2AA1ECCB"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500</w:t>
            </w:r>
          </w:p>
        </w:tc>
        <w:tc>
          <w:tcPr>
            <w:tcW w:w="992" w:type="dxa"/>
          </w:tcPr>
          <w:p w14:paraId="0FF0CA59" w14:textId="6E0C1BD9" w:rsidR="00CD1A9E" w:rsidRPr="00FF7479" w:rsidRDefault="008600CF" w:rsidP="00CD1A9E">
            <w:pPr>
              <w:pStyle w:val="isi"/>
              <w:jc w:val="center"/>
              <w:rPr>
                <w:rFonts w:eastAsiaTheme="minorEastAsia"/>
                <w:szCs w:val="22"/>
                <w:lang w:val="en-US"/>
              </w:rPr>
            </w:pPr>
            <w:r w:rsidRPr="00FF7479">
              <w:rPr>
                <w:rFonts w:eastAsiaTheme="minorEastAsia"/>
                <w:szCs w:val="22"/>
                <w:lang w:val="en-US"/>
              </w:rPr>
              <w:t xml:space="preserve">40 Tahun </w:t>
            </w:r>
          </w:p>
        </w:tc>
        <w:tc>
          <w:tcPr>
            <w:tcW w:w="992" w:type="dxa"/>
          </w:tcPr>
          <w:p w14:paraId="21500832" w14:textId="03FD749F"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600CF" w:rsidRPr="00FF7479">
              <w:rPr>
                <w:rFonts w:eastAsiaTheme="minorEastAsia"/>
                <w:szCs w:val="22"/>
                <w:lang w:val="en-US"/>
              </w:rPr>
              <w:t>(C)</w:t>
            </w:r>
          </w:p>
        </w:tc>
        <w:tc>
          <w:tcPr>
            <w:tcW w:w="1418" w:type="dxa"/>
          </w:tcPr>
          <w:p w14:paraId="0E33610E" w14:textId="70A266D6"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6341ED6C" w14:textId="32F63963"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54E5C988" w14:textId="733E2871" w:rsidTr="00DF4A8C">
        <w:tc>
          <w:tcPr>
            <w:tcW w:w="491" w:type="dxa"/>
          </w:tcPr>
          <w:p w14:paraId="181A4FD4"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3.</w:t>
            </w:r>
          </w:p>
        </w:tc>
        <w:tc>
          <w:tcPr>
            <w:tcW w:w="1511" w:type="dxa"/>
          </w:tcPr>
          <w:p w14:paraId="44753BFA" w14:textId="77777777" w:rsidR="00CD1A9E" w:rsidRPr="00FF7479" w:rsidRDefault="00CD1A9E" w:rsidP="00CD1A9E">
            <w:pPr>
              <w:rPr>
                <w:rFonts w:cs="Times New Roman"/>
                <w:color w:val="000000"/>
              </w:rPr>
            </w:pPr>
            <w:r w:rsidRPr="00FF7479">
              <w:rPr>
                <w:rFonts w:cs="Times New Roman"/>
                <w:color w:val="000000"/>
              </w:rPr>
              <w:t>Sekolah Tinggi  Ilmu Ekonomi Perbanas Surabaya</w:t>
            </w:r>
          </w:p>
        </w:tc>
        <w:tc>
          <w:tcPr>
            <w:tcW w:w="706" w:type="dxa"/>
          </w:tcPr>
          <w:p w14:paraId="608AB5F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4CE071A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BD8C538" w14:textId="431DF4B2"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6</w:t>
            </w:r>
          </w:p>
        </w:tc>
        <w:tc>
          <w:tcPr>
            <w:tcW w:w="1281" w:type="dxa"/>
          </w:tcPr>
          <w:p w14:paraId="5C845C67" w14:textId="41B475F4"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3000</w:t>
            </w:r>
          </w:p>
        </w:tc>
        <w:tc>
          <w:tcPr>
            <w:tcW w:w="992" w:type="dxa"/>
          </w:tcPr>
          <w:p w14:paraId="513309D8" w14:textId="3EA04509"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43 Tahun</w:t>
            </w:r>
          </w:p>
        </w:tc>
        <w:tc>
          <w:tcPr>
            <w:tcW w:w="992" w:type="dxa"/>
          </w:tcPr>
          <w:p w14:paraId="27B5EC49" w14:textId="23FD815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931E06" w:rsidRPr="00FF7479">
              <w:rPr>
                <w:rFonts w:eastAsiaTheme="minorEastAsia"/>
                <w:szCs w:val="22"/>
                <w:lang w:val="en-US"/>
              </w:rPr>
              <w:t>(A)</w:t>
            </w:r>
          </w:p>
        </w:tc>
        <w:tc>
          <w:tcPr>
            <w:tcW w:w="1418" w:type="dxa"/>
          </w:tcPr>
          <w:p w14:paraId="0F4B4013" w14:textId="165721BC"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32A25995" w14:textId="71AB7D62"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65F1091C" w14:textId="19537D93" w:rsidTr="00DF4A8C">
        <w:tc>
          <w:tcPr>
            <w:tcW w:w="491" w:type="dxa"/>
          </w:tcPr>
          <w:p w14:paraId="0E713BD4"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4.</w:t>
            </w:r>
          </w:p>
        </w:tc>
        <w:tc>
          <w:tcPr>
            <w:tcW w:w="1511" w:type="dxa"/>
          </w:tcPr>
          <w:p w14:paraId="2910EA31" w14:textId="77777777" w:rsidR="00CD1A9E" w:rsidRPr="00FF7479" w:rsidRDefault="00CD1A9E" w:rsidP="00CD1A9E">
            <w:pPr>
              <w:rPr>
                <w:rFonts w:cs="Times New Roman"/>
                <w:color w:val="000000"/>
              </w:rPr>
            </w:pPr>
            <w:r w:rsidRPr="00FF7479">
              <w:rPr>
                <w:rFonts w:cs="Times New Roman"/>
                <w:color w:val="000000"/>
              </w:rPr>
              <w:t>Sekolah Tinggi Ilmu Komunikasi (STIKOM) Surabaya</w:t>
            </w:r>
          </w:p>
        </w:tc>
        <w:tc>
          <w:tcPr>
            <w:tcW w:w="706" w:type="dxa"/>
          </w:tcPr>
          <w:p w14:paraId="08F519C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03F1785D"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3B6966D3" w14:textId="2BB2AFD8"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12</w:t>
            </w:r>
          </w:p>
        </w:tc>
        <w:tc>
          <w:tcPr>
            <w:tcW w:w="1281" w:type="dxa"/>
          </w:tcPr>
          <w:p w14:paraId="2B3E8648" w14:textId="708A8EB2"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2000</w:t>
            </w:r>
          </w:p>
        </w:tc>
        <w:tc>
          <w:tcPr>
            <w:tcW w:w="992" w:type="dxa"/>
          </w:tcPr>
          <w:p w14:paraId="568A3180" w14:textId="7AB70E56"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37 Tahun</w:t>
            </w:r>
          </w:p>
        </w:tc>
        <w:tc>
          <w:tcPr>
            <w:tcW w:w="992" w:type="dxa"/>
          </w:tcPr>
          <w:p w14:paraId="0846B1B5" w14:textId="44BC7834"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931E06" w:rsidRPr="00FF7479">
              <w:rPr>
                <w:rFonts w:eastAsiaTheme="minorEastAsia"/>
                <w:szCs w:val="22"/>
                <w:lang w:val="en-US"/>
              </w:rPr>
              <w:t>(B)</w:t>
            </w:r>
          </w:p>
        </w:tc>
        <w:tc>
          <w:tcPr>
            <w:tcW w:w="1418" w:type="dxa"/>
          </w:tcPr>
          <w:p w14:paraId="50083549" w14:textId="09366ED6"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33053F14" w14:textId="3AEB5BE0" w:rsidR="00CD1A9E" w:rsidRPr="00FF7479" w:rsidRDefault="00931E06"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77507EA8" w14:textId="6B51B176" w:rsidTr="00DF4A8C">
        <w:tc>
          <w:tcPr>
            <w:tcW w:w="491" w:type="dxa"/>
          </w:tcPr>
          <w:p w14:paraId="6AF75DF9"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15.</w:t>
            </w:r>
          </w:p>
        </w:tc>
        <w:tc>
          <w:tcPr>
            <w:tcW w:w="1511" w:type="dxa"/>
          </w:tcPr>
          <w:p w14:paraId="2EDCFB64" w14:textId="77777777" w:rsidR="00CD1A9E" w:rsidRPr="00FF7479" w:rsidRDefault="00CD1A9E" w:rsidP="00CD1A9E">
            <w:pPr>
              <w:rPr>
                <w:rFonts w:cs="Times New Roman"/>
                <w:color w:val="000000"/>
              </w:rPr>
            </w:pPr>
            <w:r w:rsidRPr="00FF7479">
              <w:rPr>
                <w:rFonts w:cs="Times New Roman"/>
                <w:color w:val="000000"/>
              </w:rPr>
              <w:t>Sekolah Tinggi Ilmu Ekonomi Urip Sumoharjo Surabaya</w:t>
            </w:r>
          </w:p>
        </w:tc>
        <w:tc>
          <w:tcPr>
            <w:tcW w:w="706" w:type="dxa"/>
          </w:tcPr>
          <w:p w14:paraId="6EA4EE6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48AD9C06"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21B69D83" w14:textId="4E01F58B" w:rsidR="00CD1A9E" w:rsidRPr="00FF7479" w:rsidRDefault="00CF69FB" w:rsidP="00CD1A9E">
            <w:pPr>
              <w:pStyle w:val="isi"/>
              <w:jc w:val="center"/>
              <w:rPr>
                <w:rFonts w:eastAsiaTheme="minorEastAsia"/>
                <w:szCs w:val="22"/>
                <w:lang w:val="en-US"/>
              </w:rPr>
            </w:pPr>
            <w:r w:rsidRPr="00FF7479">
              <w:rPr>
                <w:rFonts w:eastAsiaTheme="minorEastAsia"/>
                <w:szCs w:val="22"/>
                <w:lang w:val="en-US"/>
              </w:rPr>
              <w:t>3</w:t>
            </w:r>
          </w:p>
        </w:tc>
        <w:tc>
          <w:tcPr>
            <w:tcW w:w="1281" w:type="dxa"/>
          </w:tcPr>
          <w:p w14:paraId="0AEC81BA" w14:textId="6975A62E" w:rsidR="00CD1A9E" w:rsidRPr="00FF7479" w:rsidRDefault="00CF69FB" w:rsidP="00CD1A9E">
            <w:pPr>
              <w:pStyle w:val="isi"/>
              <w:jc w:val="center"/>
              <w:rPr>
                <w:rFonts w:eastAsiaTheme="minorEastAsia"/>
                <w:szCs w:val="22"/>
                <w:lang w:val="en-US"/>
              </w:rPr>
            </w:pPr>
            <w:r w:rsidRPr="00FF7479">
              <w:rPr>
                <w:rFonts w:eastAsiaTheme="minorEastAsia"/>
                <w:szCs w:val="22"/>
                <w:lang w:val="en-US"/>
              </w:rPr>
              <w:t>±350</w:t>
            </w:r>
          </w:p>
        </w:tc>
        <w:tc>
          <w:tcPr>
            <w:tcW w:w="992" w:type="dxa"/>
          </w:tcPr>
          <w:p w14:paraId="3F2715F1" w14:textId="203795B1" w:rsidR="00CD1A9E" w:rsidRPr="00FF7479" w:rsidRDefault="00CF69FB" w:rsidP="00CD1A9E">
            <w:pPr>
              <w:pStyle w:val="isi"/>
              <w:jc w:val="center"/>
              <w:rPr>
                <w:rFonts w:eastAsiaTheme="minorEastAsia"/>
                <w:szCs w:val="22"/>
                <w:lang w:val="en-US"/>
              </w:rPr>
            </w:pPr>
            <w:r w:rsidRPr="00FF7479">
              <w:rPr>
                <w:rFonts w:eastAsiaTheme="minorEastAsia"/>
                <w:szCs w:val="22"/>
                <w:lang w:val="en-US"/>
              </w:rPr>
              <w:t>53 Tahun</w:t>
            </w:r>
          </w:p>
        </w:tc>
        <w:tc>
          <w:tcPr>
            <w:tcW w:w="992" w:type="dxa"/>
          </w:tcPr>
          <w:p w14:paraId="1F6F5BBB" w14:textId="01A6927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CF69FB" w:rsidRPr="00FF7479">
              <w:rPr>
                <w:rFonts w:eastAsiaTheme="minorEastAsia"/>
                <w:szCs w:val="22"/>
                <w:lang w:val="en-US"/>
              </w:rPr>
              <w:t>(C)</w:t>
            </w:r>
          </w:p>
        </w:tc>
        <w:tc>
          <w:tcPr>
            <w:tcW w:w="1418" w:type="dxa"/>
          </w:tcPr>
          <w:p w14:paraId="1A8EE76A" w14:textId="38D8D595" w:rsidR="00CD1A9E" w:rsidRPr="00FF7479" w:rsidRDefault="00A556B3" w:rsidP="00CD1A9E">
            <w:pPr>
              <w:pStyle w:val="isi"/>
              <w:jc w:val="center"/>
              <w:rPr>
                <w:rFonts w:eastAsiaTheme="minorEastAsia"/>
                <w:szCs w:val="22"/>
                <w:lang w:val="en-US"/>
              </w:rPr>
            </w:pPr>
            <w:r w:rsidRPr="00FF7479">
              <w:rPr>
                <w:rFonts w:eastAsiaTheme="minorEastAsia"/>
                <w:szCs w:val="22"/>
                <w:lang w:val="en-US"/>
              </w:rPr>
              <w:t>B</w:t>
            </w:r>
            <w:r w:rsidR="00814C7E" w:rsidRPr="00FF7479">
              <w:rPr>
                <w:rFonts w:eastAsiaTheme="minorEastAsia"/>
                <w:szCs w:val="22"/>
                <w:lang w:val="en-US"/>
              </w:rPr>
              <w:t>elum</w:t>
            </w:r>
          </w:p>
        </w:tc>
        <w:tc>
          <w:tcPr>
            <w:tcW w:w="1134" w:type="dxa"/>
          </w:tcPr>
          <w:p w14:paraId="3811FBD8" w14:textId="0D893538"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w:t>
            </w:r>
            <w:r w:rsidR="00814C7E" w:rsidRPr="00FF7479">
              <w:rPr>
                <w:rFonts w:eastAsiaTheme="minorEastAsia"/>
                <w:szCs w:val="22"/>
                <w:lang w:val="en-US"/>
              </w:rPr>
              <w:t xml:space="preserve"> Berskala Kecil</w:t>
            </w:r>
          </w:p>
        </w:tc>
      </w:tr>
      <w:tr w:rsidR="00CD1A9E" w:rsidRPr="00FF7479" w14:paraId="47F16F55" w14:textId="24F7709A" w:rsidTr="00DF4A8C">
        <w:tc>
          <w:tcPr>
            <w:tcW w:w="491" w:type="dxa"/>
          </w:tcPr>
          <w:p w14:paraId="6617F93A"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6.</w:t>
            </w:r>
          </w:p>
        </w:tc>
        <w:tc>
          <w:tcPr>
            <w:tcW w:w="1511" w:type="dxa"/>
          </w:tcPr>
          <w:p w14:paraId="40C10C33" w14:textId="77777777" w:rsidR="00CD1A9E" w:rsidRPr="00FF7479" w:rsidRDefault="00CD1A9E" w:rsidP="00CD1A9E">
            <w:pPr>
              <w:rPr>
                <w:rFonts w:cs="Times New Roman"/>
                <w:color w:val="000000"/>
              </w:rPr>
            </w:pPr>
            <w:r w:rsidRPr="00FF7479">
              <w:rPr>
                <w:rFonts w:cs="Times New Roman"/>
                <w:color w:val="000000"/>
              </w:rPr>
              <w:t>Universitas Yos Sudarso</w:t>
            </w:r>
          </w:p>
        </w:tc>
        <w:tc>
          <w:tcPr>
            <w:tcW w:w="706" w:type="dxa"/>
          </w:tcPr>
          <w:p w14:paraId="48FDCA1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57CEA467"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316E5010" w14:textId="041C0708" w:rsidR="00CD1A9E" w:rsidRPr="00FF7479" w:rsidRDefault="00CF69FB" w:rsidP="00CD1A9E">
            <w:pPr>
              <w:pStyle w:val="isi"/>
              <w:jc w:val="center"/>
              <w:rPr>
                <w:rFonts w:eastAsiaTheme="minorEastAsia"/>
                <w:szCs w:val="22"/>
                <w:lang w:val="en-US"/>
              </w:rPr>
            </w:pPr>
            <w:r w:rsidRPr="00FF7479">
              <w:rPr>
                <w:rFonts w:eastAsiaTheme="minorEastAsia"/>
                <w:szCs w:val="22"/>
                <w:lang w:val="en-US"/>
              </w:rPr>
              <w:t>5</w:t>
            </w:r>
          </w:p>
        </w:tc>
        <w:tc>
          <w:tcPr>
            <w:tcW w:w="1281" w:type="dxa"/>
          </w:tcPr>
          <w:p w14:paraId="6E46FA1D" w14:textId="649F96AB" w:rsidR="00CD1A9E" w:rsidRPr="00FF7479" w:rsidRDefault="00CF69FB" w:rsidP="00CD1A9E">
            <w:pPr>
              <w:pStyle w:val="isi"/>
              <w:jc w:val="center"/>
              <w:rPr>
                <w:rFonts w:eastAsiaTheme="minorEastAsia"/>
                <w:szCs w:val="22"/>
                <w:lang w:val="en-US"/>
              </w:rPr>
            </w:pPr>
            <w:r w:rsidRPr="00FF7479">
              <w:rPr>
                <w:rFonts w:eastAsiaTheme="minorEastAsia"/>
                <w:szCs w:val="22"/>
                <w:lang w:val="en-US"/>
              </w:rPr>
              <w:t>±500</w:t>
            </w:r>
          </w:p>
        </w:tc>
        <w:tc>
          <w:tcPr>
            <w:tcW w:w="992" w:type="dxa"/>
          </w:tcPr>
          <w:p w14:paraId="5A2AB83C" w14:textId="78332890" w:rsidR="00CD1A9E" w:rsidRPr="00FF7479" w:rsidRDefault="00CF69FB" w:rsidP="00CD1A9E">
            <w:pPr>
              <w:pStyle w:val="isi"/>
              <w:jc w:val="center"/>
              <w:rPr>
                <w:rFonts w:eastAsiaTheme="minorEastAsia"/>
                <w:szCs w:val="22"/>
                <w:lang w:val="en-US"/>
              </w:rPr>
            </w:pPr>
            <w:r w:rsidRPr="00FF7479">
              <w:rPr>
                <w:rFonts w:eastAsiaTheme="minorEastAsia"/>
                <w:szCs w:val="22"/>
                <w:lang w:val="en-US"/>
              </w:rPr>
              <w:t>39 Tahun</w:t>
            </w:r>
          </w:p>
        </w:tc>
        <w:tc>
          <w:tcPr>
            <w:tcW w:w="992" w:type="dxa"/>
          </w:tcPr>
          <w:p w14:paraId="509BD78E" w14:textId="262F76F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CF69FB" w:rsidRPr="00FF7479">
              <w:rPr>
                <w:rFonts w:eastAsiaTheme="minorEastAsia"/>
                <w:szCs w:val="22"/>
                <w:lang w:val="en-US"/>
              </w:rPr>
              <w:t>(C)</w:t>
            </w:r>
          </w:p>
        </w:tc>
        <w:tc>
          <w:tcPr>
            <w:tcW w:w="1418" w:type="dxa"/>
          </w:tcPr>
          <w:p w14:paraId="06D8D85F" w14:textId="0E1ED9F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43A78356" w14:textId="0BA81BA1"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w:t>
            </w:r>
            <w:r w:rsidR="00CF69FB" w:rsidRPr="00FF7479">
              <w:rPr>
                <w:rFonts w:eastAsiaTheme="minorEastAsia"/>
                <w:szCs w:val="22"/>
                <w:lang w:val="en-US"/>
              </w:rPr>
              <w:t xml:space="preserve"> Berskala Kecil</w:t>
            </w:r>
          </w:p>
        </w:tc>
      </w:tr>
      <w:tr w:rsidR="00CD1A9E" w:rsidRPr="00FF7479" w14:paraId="7A1F9AB9" w14:textId="0C664759" w:rsidTr="00DF4A8C">
        <w:tc>
          <w:tcPr>
            <w:tcW w:w="491" w:type="dxa"/>
          </w:tcPr>
          <w:p w14:paraId="1448D9E9"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7.</w:t>
            </w:r>
          </w:p>
        </w:tc>
        <w:tc>
          <w:tcPr>
            <w:tcW w:w="1511" w:type="dxa"/>
          </w:tcPr>
          <w:p w14:paraId="49DC84CE" w14:textId="77777777" w:rsidR="00CD1A9E" w:rsidRPr="00FF7479" w:rsidRDefault="00CD1A9E" w:rsidP="00CD1A9E">
            <w:pPr>
              <w:rPr>
                <w:rFonts w:cs="Times New Roman"/>
                <w:color w:val="000000"/>
              </w:rPr>
            </w:pPr>
            <w:r w:rsidRPr="00FF7479">
              <w:rPr>
                <w:rFonts w:cs="Times New Roman"/>
                <w:color w:val="000000"/>
              </w:rPr>
              <w:t>Universitas Adi Buana Surabaya</w:t>
            </w:r>
          </w:p>
        </w:tc>
        <w:tc>
          <w:tcPr>
            <w:tcW w:w="706" w:type="dxa"/>
          </w:tcPr>
          <w:p w14:paraId="2BDF9F6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6252A30F"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212728D4" w14:textId="59106757"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40</w:t>
            </w:r>
          </w:p>
        </w:tc>
        <w:tc>
          <w:tcPr>
            <w:tcW w:w="1281" w:type="dxa"/>
          </w:tcPr>
          <w:p w14:paraId="02A20B24" w14:textId="18847E73"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9000</w:t>
            </w:r>
          </w:p>
        </w:tc>
        <w:tc>
          <w:tcPr>
            <w:tcW w:w="992" w:type="dxa"/>
          </w:tcPr>
          <w:p w14:paraId="4E2728F6" w14:textId="518B8442"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52 Tahun</w:t>
            </w:r>
          </w:p>
        </w:tc>
        <w:tc>
          <w:tcPr>
            <w:tcW w:w="992" w:type="dxa"/>
          </w:tcPr>
          <w:p w14:paraId="47A57D19" w14:textId="4D504048"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w:t>
            </w:r>
            <w:r w:rsidR="00814C7E" w:rsidRPr="00FF7479">
              <w:rPr>
                <w:rFonts w:eastAsiaTheme="minorEastAsia"/>
                <w:szCs w:val="22"/>
                <w:lang w:val="en-US"/>
              </w:rPr>
              <w:t>(B)</w:t>
            </w:r>
          </w:p>
        </w:tc>
        <w:tc>
          <w:tcPr>
            <w:tcW w:w="1418" w:type="dxa"/>
          </w:tcPr>
          <w:p w14:paraId="7F54FA9F" w14:textId="05A936BC"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4ACBD149" w14:textId="621D8939"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 xml:space="preserve">PT </w:t>
            </w:r>
            <w:r w:rsidR="00814C7E" w:rsidRPr="00FF7479">
              <w:rPr>
                <w:rFonts w:eastAsiaTheme="minorEastAsia"/>
                <w:szCs w:val="22"/>
                <w:lang w:val="en-US"/>
              </w:rPr>
              <w:t>Berskala Besar</w:t>
            </w:r>
          </w:p>
        </w:tc>
      </w:tr>
      <w:tr w:rsidR="00CD1A9E" w:rsidRPr="00FF7479" w14:paraId="0D472062" w14:textId="0828C0F4" w:rsidTr="00DF4A8C">
        <w:tc>
          <w:tcPr>
            <w:tcW w:w="491" w:type="dxa"/>
          </w:tcPr>
          <w:p w14:paraId="297F99E1"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18.</w:t>
            </w:r>
          </w:p>
        </w:tc>
        <w:tc>
          <w:tcPr>
            <w:tcW w:w="1511" w:type="dxa"/>
          </w:tcPr>
          <w:p w14:paraId="1F3F0B28" w14:textId="77777777" w:rsidR="00CD1A9E" w:rsidRPr="00FF7479" w:rsidRDefault="00CD1A9E" w:rsidP="00CD1A9E">
            <w:pPr>
              <w:rPr>
                <w:rFonts w:cs="Times New Roman"/>
                <w:color w:val="000000"/>
              </w:rPr>
            </w:pPr>
            <w:r w:rsidRPr="00FF7479">
              <w:rPr>
                <w:rFonts w:cs="Times New Roman"/>
                <w:color w:val="000000"/>
              </w:rPr>
              <w:t>Universitas Ciputra Surabaya</w:t>
            </w:r>
          </w:p>
        </w:tc>
        <w:tc>
          <w:tcPr>
            <w:tcW w:w="706" w:type="dxa"/>
          </w:tcPr>
          <w:p w14:paraId="509BBCC5"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4D6DF247"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F26935F" w14:textId="568212DF"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16</w:t>
            </w:r>
          </w:p>
        </w:tc>
        <w:tc>
          <w:tcPr>
            <w:tcW w:w="1281" w:type="dxa"/>
          </w:tcPr>
          <w:p w14:paraId="06C4299A" w14:textId="691AB54C"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6000</w:t>
            </w:r>
          </w:p>
        </w:tc>
        <w:tc>
          <w:tcPr>
            <w:tcW w:w="992" w:type="dxa"/>
          </w:tcPr>
          <w:p w14:paraId="7DE49FC5" w14:textId="1C61AD9E"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14 Tahun</w:t>
            </w:r>
          </w:p>
        </w:tc>
        <w:tc>
          <w:tcPr>
            <w:tcW w:w="992" w:type="dxa"/>
          </w:tcPr>
          <w:p w14:paraId="18DFC252" w14:textId="68883339"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14C7E" w:rsidRPr="00FF7479">
              <w:rPr>
                <w:rFonts w:eastAsiaTheme="minorEastAsia"/>
                <w:szCs w:val="22"/>
                <w:lang w:val="en-US"/>
              </w:rPr>
              <w:t>(A)</w:t>
            </w:r>
          </w:p>
        </w:tc>
        <w:tc>
          <w:tcPr>
            <w:tcW w:w="1418" w:type="dxa"/>
          </w:tcPr>
          <w:p w14:paraId="758BBFB9" w14:textId="32BD07C4"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1E7F058B" w14:textId="33075DDE"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 xml:space="preserve">PT </w:t>
            </w:r>
            <w:r w:rsidR="00814C7E" w:rsidRPr="00FF7479">
              <w:rPr>
                <w:rFonts w:eastAsiaTheme="minorEastAsia"/>
                <w:szCs w:val="22"/>
                <w:lang w:val="en-US"/>
              </w:rPr>
              <w:t>Berskala Besar</w:t>
            </w:r>
          </w:p>
        </w:tc>
      </w:tr>
      <w:tr w:rsidR="00CD1A9E" w:rsidRPr="00FF7479" w14:paraId="7B45538E" w14:textId="0A04621E" w:rsidTr="00DF4A8C">
        <w:tc>
          <w:tcPr>
            <w:tcW w:w="491" w:type="dxa"/>
          </w:tcPr>
          <w:p w14:paraId="7CB212F5"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19.</w:t>
            </w:r>
          </w:p>
        </w:tc>
        <w:tc>
          <w:tcPr>
            <w:tcW w:w="1511" w:type="dxa"/>
          </w:tcPr>
          <w:p w14:paraId="568E4C85" w14:textId="77777777" w:rsidR="00CD1A9E" w:rsidRPr="00FF7479" w:rsidRDefault="00CD1A9E" w:rsidP="00CD1A9E">
            <w:pPr>
              <w:rPr>
                <w:rFonts w:cs="Times New Roman"/>
                <w:color w:val="000000"/>
              </w:rPr>
            </w:pPr>
            <w:r w:rsidRPr="00FF7479">
              <w:rPr>
                <w:rFonts w:cs="Times New Roman"/>
                <w:color w:val="000000"/>
              </w:rPr>
              <w:t>Universitas Wijaya Kusuma Surabaya</w:t>
            </w:r>
          </w:p>
        </w:tc>
        <w:tc>
          <w:tcPr>
            <w:tcW w:w="706" w:type="dxa"/>
          </w:tcPr>
          <w:p w14:paraId="2C1A6C8D"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33250C09" w14:textId="645B688A"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80B2016" w14:textId="23AA295C"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36</w:t>
            </w:r>
          </w:p>
        </w:tc>
        <w:tc>
          <w:tcPr>
            <w:tcW w:w="1281" w:type="dxa"/>
          </w:tcPr>
          <w:p w14:paraId="01BB6838" w14:textId="78103269"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7000</w:t>
            </w:r>
          </w:p>
        </w:tc>
        <w:tc>
          <w:tcPr>
            <w:tcW w:w="992" w:type="dxa"/>
          </w:tcPr>
          <w:p w14:paraId="0DF64B74" w14:textId="5765133D" w:rsidR="00CD1A9E" w:rsidRPr="00FF7479" w:rsidRDefault="00814C7E" w:rsidP="00CD1A9E">
            <w:pPr>
              <w:pStyle w:val="isi"/>
              <w:jc w:val="center"/>
              <w:rPr>
                <w:rFonts w:eastAsiaTheme="minorEastAsia"/>
                <w:szCs w:val="22"/>
                <w:lang w:val="en-US"/>
              </w:rPr>
            </w:pPr>
            <w:r w:rsidRPr="00FF7479">
              <w:rPr>
                <w:rFonts w:eastAsiaTheme="minorEastAsia"/>
                <w:szCs w:val="22"/>
                <w:lang w:val="en-US"/>
              </w:rPr>
              <w:t>27 Tahun</w:t>
            </w:r>
          </w:p>
        </w:tc>
        <w:tc>
          <w:tcPr>
            <w:tcW w:w="992" w:type="dxa"/>
          </w:tcPr>
          <w:p w14:paraId="24231507" w14:textId="166965D7"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814C7E" w:rsidRPr="00FF7479">
              <w:rPr>
                <w:rFonts w:eastAsiaTheme="minorEastAsia"/>
                <w:szCs w:val="22"/>
                <w:lang w:val="en-US"/>
              </w:rPr>
              <w:t>(B)</w:t>
            </w:r>
          </w:p>
        </w:tc>
        <w:tc>
          <w:tcPr>
            <w:tcW w:w="1418" w:type="dxa"/>
          </w:tcPr>
          <w:p w14:paraId="7F8A64AE" w14:textId="5B2E8EA4"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6534CA59" w14:textId="32BD8683"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w:t>
            </w:r>
            <w:r w:rsidR="00814C7E" w:rsidRPr="00FF7479">
              <w:rPr>
                <w:rFonts w:eastAsiaTheme="minorEastAsia"/>
                <w:szCs w:val="22"/>
                <w:lang w:val="en-US"/>
              </w:rPr>
              <w:t xml:space="preserve"> Berskala Besar</w:t>
            </w:r>
          </w:p>
        </w:tc>
      </w:tr>
      <w:tr w:rsidR="00CD1A9E" w:rsidRPr="00FF7479" w14:paraId="34182667" w14:textId="3543B40A" w:rsidTr="00DF4A8C">
        <w:tc>
          <w:tcPr>
            <w:tcW w:w="491" w:type="dxa"/>
          </w:tcPr>
          <w:p w14:paraId="2DA3619A"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0.</w:t>
            </w:r>
          </w:p>
        </w:tc>
        <w:tc>
          <w:tcPr>
            <w:tcW w:w="1511" w:type="dxa"/>
          </w:tcPr>
          <w:p w14:paraId="6FE423E3" w14:textId="77777777" w:rsidR="00CD1A9E" w:rsidRPr="00FF7479" w:rsidRDefault="00CD1A9E" w:rsidP="00CD1A9E">
            <w:pPr>
              <w:rPr>
                <w:rFonts w:cs="Times New Roman"/>
                <w:color w:val="000000"/>
              </w:rPr>
            </w:pPr>
            <w:r w:rsidRPr="00FF7479">
              <w:rPr>
                <w:rFonts w:cs="Times New Roman"/>
                <w:color w:val="000000"/>
              </w:rPr>
              <w:t>Universitas Katolik Widya Mandala Surabaya</w:t>
            </w:r>
          </w:p>
        </w:tc>
        <w:tc>
          <w:tcPr>
            <w:tcW w:w="706" w:type="dxa"/>
          </w:tcPr>
          <w:p w14:paraId="1E41BE97"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4753069D"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10A462DC" w14:textId="7A95823E"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37</w:t>
            </w:r>
          </w:p>
        </w:tc>
        <w:tc>
          <w:tcPr>
            <w:tcW w:w="1281" w:type="dxa"/>
          </w:tcPr>
          <w:p w14:paraId="62071A27" w14:textId="6E851B12"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6500</w:t>
            </w:r>
          </w:p>
        </w:tc>
        <w:tc>
          <w:tcPr>
            <w:tcW w:w="992" w:type="dxa"/>
          </w:tcPr>
          <w:p w14:paraId="301D7E79" w14:textId="083768FE"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26 Tahun</w:t>
            </w:r>
          </w:p>
        </w:tc>
        <w:tc>
          <w:tcPr>
            <w:tcW w:w="992" w:type="dxa"/>
          </w:tcPr>
          <w:p w14:paraId="6D506F30" w14:textId="3958E6C8"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A)</w:t>
            </w:r>
          </w:p>
        </w:tc>
        <w:tc>
          <w:tcPr>
            <w:tcW w:w="1418" w:type="dxa"/>
          </w:tcPr>
          <w:p w14:paraId="2279C21A" w14:textId="70EA7326"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015EB934" w14:textId="0255F041"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678B2E48" w14:textId="29F3C401" w:rsidTr="00DF4A8C">
        <w:tc>
          <w:tcPr>
            <w:tcW w:w="491" w:type="dxa"/>
          </w:tcPr>
          <w:p w14:paraId="1D8617C9"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1.</w:t>
            </w:r>
          </w:p>
        </w:tc>
        <w:tc>
          <w:tcPr>
            <w:tcW w:w="1511" w:type="dxa"/>
          </w:tcPr>
          <w:p w14:paraId="3C4B2FBE" w14:textId="77777777" w:rsidR="00CD1A9E" w:rsidRPr="00FF7479" w:rsidRDefault="00CD1A9E" w:rsidP="00CD1A9E">
            <w:pPr>
              <w:rPr>
                <w:rFonts w:cs="Times New Roman"/>
                <w:color w:val="000000"/>
              </w:rPr>
            </w:pPr>
            <w:r w:rsidRPr="00FF7479">
              <w:rPr>
                <w:rFonts w:cs="Times New Roman"/>
                <w:color w:val="000000"/>
              </w:rPr>
              <w:t>Universitas 17 Agustus 1945 Surabaya</w:t>
            </w:r>
          </w:p>
        </w:tc>
        <w:tc>
          <w:tcPr>
            <w:tcW w:w="706" w:type="dxa"/>
          </w:tcPr>
          <w:p w14:paraId="2B736EE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15CEBD2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4E21247C" w14:textId="54019034" w:rsidR="00CD1A9E" w:rsidRPr="00FF7479" w:rsidRDefault="009809C5" w:rsidP="00CD1A9E">
            <w:pPr>
              <w:pStyle w:val="isi"/>
              <w:jc w:val="center"/>
              <w:rPr>
                <w:rFonts w:eastAsiaTheme="minorEastAsia"/>
                <w:szCs w:val="22"/>
                <w:lang w:val="en-US"/>
              </w:rPr>
            </w:pPr>
            <w:r w:rsidRPr="00FF7479">
              <w:rPr>
                <w:rFonts w:eastAsiaTheme="minorEastAsia"/>
                <w:szCs w:val="22"/>
                <w:lang w:val="en-US"/>
              </w:rPr>
              <w:t>29</w:t>
            </w:r>
          </w:p>
        </w:tc>
        <w:tc>
          <w:tcPr>
            <w:tcW w:w="1281" w:type="dxa"/>
          </w:tcPr>
          <w:p w14:paraId="562B2E51" w14:textId="531C19AF" w:rsidR="00CD1A9E" w:rsidRPr="00FF7479" w:rsidRDefault="009809C5" w:rsidP="00CD1A9E">
            <w:pPr>
              <w:pStyle w:val="isi"/>
              <w:jc w:val="center"/>
              <w:rPr>
                <w:rFonts w:eastAsiaTheme="minorEastAsia"/>
                <w:szCs w:val="22"/>
                <w:lang w:val="en-US"/>
              </w:rPr>
            </w:pPr>
            <w:r w:rsidRPr="00FF7479">
              <w:rPr>
                <w:rFonts w:eastAsiaTheme="minorEastAsia"/>
                <w:szCs w:val="22"/>
                <w:lang w:val="en-US"/>
              </w:rPr>
              <w:t>±15</w:t>
            </w:r>
            <w:r w:rsidR="00030043" w:rsidRPr="00FF7479">
              <w:rPr>
                <w:rFonts w:eastAsiaTheme="minorEastAsia"/>
                <w:szCs w:val="22"/>
                <w:lang w:val="en-US"/>
              </w:rPr>
              <w:t>.</w:t>
            </w:r>
            <w:r w:rsidRPr="00FF7479">
              <w:rPr>
                <w:rFonts w:eastAsiaTheme="minorEastAsia"/>
                <w:szCs w:val="22"/>
                <w:lang w:val="en-US"/>
              </w:rPr>
              <w:t>000</w:t>
            </w:r>
          </w:p>
        </w:tc>
        <w:tc>
          <w:tcPr>
            <w:tcW w:w="992" w:type="dxa"/>
          </w:tcPr>
          <w:p w14:paraId="1B7DFC12" w14:textId="547B2CC3" w:rsidR="00CD1A9E" w:rsidRPr="00FF7479" w:rsidRDefault="009809C5" w:rsidP="00CD1A9E">
            <w:pPr>
              <w:pStyle w:val="isi"/>
              <w:jc w:val="center"/>
              <w:rPr>
                <w:rFonts w:eastAsiaTheme="minorEastAsia"/>
                <w:szCs w:val="22"/>
                <w:lang w:val="en-US"/>
              </w:rPr>
            </w:pPr>
            <w:r w:rsidRPr="00FF7479">
              <w:rPr>
                <w:rFonts w:eastAsiaTheme="minorEastAsia"/>
                <w:szCs w:val="22"/>
                <w:lang w:val="en-US"/>
              </w:rPr>
              <w:t>27 Tahun</w:t>
            </w:r>
          </w:p>
        </w:tc>
        <w:tc>
          <w:tcPr>
            <w:tcW w:w="992" w:type="dxa"/>
          </w:tcPr>
          <w:p w14:paraId="77CFD9D7" w14:textId="6E1CA14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w:t>
            </w:r>
            <w:r w:rsidR="00814C7E" w:rsidRPr="00FF7479">
              <w:rPr>
                <w:rFonts w:eastAsiaTheme="minorEastAsia"/>
                <w:szCs w:val="22"/>
                <w:lang w:val="en-US"/>
              </w:rPr>
              <w:t>(A)</w:t>
            </w:r>
          </w:p>
        </w:tc>
        <w:tc>
          <w:tcPr>
            <w:tcW w:w="1418" w:type="dxa"/>
          </w:tcPr>
          <w:p w14:paraId="0BAC2EC7" w14:textId="41C6845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07B3121D" w14:textId="1C483C52"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w:t>
            </w:r>
            <w:r w:rsidR="009809C5" w:rsidRPr="00FF7479">
              <w:rPr>
                <w:rFonts w:eastAsiaTheme="minorEastAsia"/>
                <w:szCs w:val="22"/>
                <w:lang w:val="en-US"/>
              </w:rPr>
              <w:t xml:space="preserve"> Berskala Besar</w:t>
            </w:r>
          </w:p>
        </w:tc>
      </w:tr>
      <w:tr w:rsidR="00CD1A9E" w:rsidRPr="00FF7479" w14:paraId="0834FFB7" w14:textId="7BCAA6E7" w:rsidTr="00DF4A8C">
        <w:tc>
          <w:tcPr>
            <w:tcW w:w="491" w:type="dxa"/>
          </w:tcPr>
          <w:p w14:paraId="617B5D84"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2.</w:t>
            </w:r>
          </w:p>
        </w:tc>
        <w:tc>
          <w:tcPr>
            <w:tcW w:w="1511" w:type="dxa"/>
          </w:tcPr>
          <w:p w14:paraId="54BF773B" w14:textId="77777777" w:rsidR="00CD1A9E" w:rsidRPr="00FF7479" w:rsidRDefault="00CD1A9E" w:rsidP="00CD1A9E">
            <w:pPr>
              <w:rPr>
                <w:rFonts w:cs="Times New Roman"/>
                <w:color w:val="000000"/>
              </w:rPr>
            </w:pPr>
            <w:r w:rsidRPr="00FF7479">
              <w:rPr>
                <w:rFonts w:cs="Times New Roman"/>
                <w:color w:val="000000"/>
              </w:rPr>
              <w:t>Universitas Surabaya (UBAYA)</w:t>
            </w:r>
          </w:p>
        </w:tc>
        <w:tc>
          <w:tcPr>
            <w:tcW w:w="706" w:type="dxa"/>
          </w:tcPr>
          <w:p w14:paraId="504DE9F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3625EB3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4B5ED1F2" w14:textId="2511055B"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27</w:t>
            </w:r>
          </w:p>
        </w:tc>
        <w:tc>
          <w:tcPr>
            <w:tcW w:w="1281" w:type="dxa"/>
          </w:tcPr>
          <w:p w14:paraId="03AFE837" w14:textId="45A5F37B"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11.500</w:t>
            </w:r>
          </w:p>
        </w:tc>
        <w:tc>
          <w:tcPr>
            <w:tcW w:w="992" w:type="dxa"/>
          </w:tcPr>
          <w:p w14:paraId="598629AC" w14:textId="7B7B3159"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52 Tahun</w:t>
            </w:r>
          </w:p>
        </w:tc>
        <w:tc>
          <w:tcPr>
            <w:tcW w:w="992" w:type="dxa"/>
          </w:tcPr>
          <w:p w14:paraId="1AEF1C09" w14:textId="764368AC"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A)</w:t>
            </w:r>
          </w:p>
        </w:tc>
        <w:tc>
          <w:tcPr>
            <w:tcW w:w="1418" w:type="dxa"/>
          </w:tcPr>
          <w:p w14:paraId="78484967" w14:textId="7BE4FDF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871F59A" w14:textId="49358D0D"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0396D13D" w14:textId="36E7D29D" w:rsidTr="00DF4A8C">
        <w:tc>
          <w:tcPr>
            <w:tcW w:w="491" w:type="dxa"/>
          </w:tcPr>
          <w:p w14:paraId="7442B65E"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23.</w:t>
            </w:r>
          </w:p>
        </w:tc>
        <w:tc>
          <w:tcPr>
            <w:tcW w:w="1511" w:type="dxa"/>
          </w:tcPr>
          <w:p w14:paraId="3E5B1867" w14:textId="77777777" w:rsidR="00CD1A9E" w:rsidRPr="00FF7479" w:rsidRDefault="00CD1A9E" w:rsidP="00CD1A9E">
            <w:pPr>
              <w:rPr>
                <w:rFonts w:cs="Times New Roman"/>
                <w:color w:val="000000"/>
              </w:rPr>
            </w:pPr>
            <w:r w:rsidRPr="00FF7479">
              <w:rPr>
                <w:rFonts w:cs="Times New Roman"/>
                <w:color w:val="000000"/>
              </w:rPr>
              <w:t>Universitas Airlangga Surabaya</w:t>
            </w:r>
          </w:p>
        </w:tc>
        <w:tc>
          <w:tcPr>
            <w:tcW w:w="706" w:type="dxa"/>
          </w:tcPr>
          <w:p w14:paraId="47C402C1"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N-BH</w:t>
            </w:r>
          </w:p>
        </w:tc>
        <w:tc>
          <w:tcPr>
            <w:tcW w:w="756" w:type="dxa"/>
          </w:tcPr>
          <w:p w14:paraId="3B658982"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65E2BF31" w14:textId="7A9D8CD6"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183</w:t>
            </w:r>
          </w:p>
        </w:tc>
        <w:tc>
          <w:tcPr>
            <w:tcW w:w="1281" w:type="dxa"/>
          </w:tcPr>
          <w:p w14:paraId="6904ADC0" w14:textId="32D8D5C6"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36.000</w:t>
            </w:r>
          </w:p>
        </w:tc>
        <w:tc>
          <w:tcPr>
            <w:tcW w:w="992" w:type="dxa"/>
          </w:tcPr>
          <w:p w14:paraId="20E159CF" w14:textId="6A842C8B"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66 Tahun</w:t>
            </w:r>
          </w:p>
        </w:tc>
        <w:tc>
          <w:tcPr>
            <w:tcW w:w="992" w:type="dxa"/>
          </w:tcPr>
          <w:p w14:paraId="189CB03B" w14:textId="65DA7693"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w:t>
            </w:r>
            <w:r w:rsidR="00030043" w:rsidRPr="00FF7479">
              <w:rPr>
                <w:rFonts w:eastAsiaTheme="minorEastAsia"/>
                <w:szCs w:val="22"/>
                <w:lang w:val="en-US"/>
              </w:rPr>
              <w:t xml:space="preserve"> (A)</w:t>
            </w:r>
          </w:p>
        </w:tc>
        <w:tc>
          <w:tcPr>
            <w:tcW w:w="1418" w:type="dxa"/>
          </w:tcPr>
          <w:p w14:paraId="11ABB6F7" w14:textId="62134721"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76879751" w14:textId="07B69CB1"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72FCFF78" w14:textId="4AC4E6CD" w:rsidTr="00DF4A8C">
        <w:tc>
          <w:tcPr>
            <w:tcW w:w="491" w:type="dxa"/>
          </w:tcPr>
          <w:p w14:paraId="4BE5CAC8"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4.</w:t>
            </w:r>
          </w:p>
        </w:tc>
        <w:tc>
          <w:tcPr>
            <w:tcW w:w="1511" w:type="dxa"/>
          </w:tcPr>
          <w:p w14:paraId="49A12848" w14:textId="77777777" w:rsidR="00CD1A9E" w:rsidRPr="00FF7479" w:rsidRDefault="00CD1A9E" w:rsidP="00CD1A9E">
            <w:pPr>
              <w:rPr>
                <w:rFonts w:cs="Times New Roman"/>
                <w:color w:val="000000"/>
              </w:rPr>
            </w:pPr>
            <w:r w:rsidRPr="00FF7479">
              <w:rPr>
                <w:rFonts w:cs="Times New Roman"/>
                <w:color w:val="000000"/>
              </w:rPr>
              <w:t>Universitas 45 Surabaya</w:t>
            </w:r>
          </w:p>
        </w:tc>
        <w:tc>
          <w:tcPr>
            <w:tcW w:w="706" w:type="dxa"/>
          </w:tcPr>
          <w:p w14:paraId="469332E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566C6907"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5D132C77" w14:textId="3A635627"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9</w:t>
            </w:r>
          </w:p>
        </w:tc>
        <w:tc>
          <w:tcPr>
            <w:tcW w:w="1281" w:type="dxa"/>
          </w:tcPr>
          <w:p w14:paraId="26E4351E" w14:textId="0B06DA68"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1000</w:t>
            </w:r>
          </w:p>
        </w:tc>
        <w:tc>
          <w:tcPr>
            <w:tcW w:w="992" w:type="dxa"/>
          </w:tcPr>
          <w:p w14:paraId="1285C346" w14:textId="5258F95D"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34 Tahun</w:t>
            </w:r>
          </w:p>
        </w:tc>
        <w:tc>
          <w:tcPr>
            <w:tcW w:w="992" w:type="dxa"/>
          </w:tcPr>
          <w:p w14:paraId="778BB642" w14:textId="03BC8F93"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 xml:space="preserve">Ristek Dikti </w:t>
            </w:r>
            <w:r w:rsidR="00030043" w:rsidRPr="00FF7479">
              <w:rPr>
                <w:rFonts w:eastAsiaTheme="minorEastAsia"/>
                <w:szCs w:val="22"/>
                <w:lang w:val="en-US"/>
              </w:rPr>
              <w:t>(C)</w:t>
            </w:r>
          </w:p>
        </w:tc>
        <w:tc>
          <w:tcPr>
            <w:tcW w:w="1418" w:type="dxa"/>
          </w:tcPr>
          <w:p w14:paraId="3E5C38D4" w14:textId="4E2188D8"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7ED7215B" w14:textId="5B32F43F" w:rsidR="00CD1A9E" w:rsidRPr="00FF7479" w:rsidRDefault="00030043"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411AE086" w14:textId="1E27ACED" w:rsidTr="00DF4A8C">
        <w:trPr>
          <w:trHeight w:val="731"/>
        </w:trPr>
        <w:tc>
          <w:tcPr>
            <w:tcW w:w="491" w:type="dxa"/>
          </w:tcPr>
          <w:p w14:paraId="6EE1925B"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5.</w:t>
            </w:r>
          </w:p>
          <w:p w14:paraId="5EB89F53" w14:textId="77777777" w:rsidR="00CD1A9E" w:rsidRPr="00FF7479" w:rsidRDefault="00CD1A9E" w:rsidP="00CD1A9E">
            <w:pPr>
              <w:pStyle w:val="isi"/>
              <w:rPr>
                <w:rFonts w:eastAsiaTheme="minorEastAsia"/>
                <w:szCs w:val="22"/>
                <w:lang w:val="en-US"/>
              </w:rPr>
            </w:pPr>
          </w:p>
        </w:tc>
        <w:tc>
          <w:tcPr>
            <w:tcW w:w="1511" w:type="dxa"/>
          </w:tcPr>
          <w:p w14:paraId="6BC50D24" w14:textId="77777777" w:rsidR="00CD1A9E" w:rsidRPr="00FF7479" w:rsidRDefault="00CD1A9E" w:rsidP="00CD1A9E">
            <w:pPr>
              <w:rPr>
                <w:rFonts w:cs="Times New Roman"/>
                <w:color w:val="000000"/>
              </w:rPr>
            </w:pPr>
            <w:r w:rsidRPr="00FF7479">
              <w:rPr>
                <w:rFonts w:cs="Times New Roman"/>
                <w:color w:val="000000"/>
              </w:rPr>
              <w:t>Universitas Hang Tuah Surabaya</w:t>
            </w:r>
          </w:p>
        </w:tc>
        <w:tc>
          <w:tcPr>
            <w:tcW w:w="706" w:type="dxa"/>
          </w:tcPr>
          <w:p w14:paraId="0195FDB1"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071F8CF9"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1598821B" w14:textId="585C0695"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27</w:t>
            </w:r>
          </w:p>
        </w:tc>
        <w:tc>
          <w:tcPr>
            <w:tcW w:w="1281" w:type="dxa"/>
          </w:tcPr>
          <w:p w14:paraId="10ACD22A" w14:textId="100E1AFA"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8300</w:t>
            </w:r>
          </w:p>
        </w:tc>
        <w:tc>
          <w:tcPr>
            <w:tcW w:w="992" w:type="dxa"/>
          </w:tcPr>
          <w:p w14:paraId="301D4844" w14:textId="340DBEE6"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33 Tahun</w:t>
            </w:r>
          </w:p>
        </w:tc>
        <w:tc>
          <w:tcPr>
            <w:tcW w:w="992" w:type="dxa"/>
          </w:tcPr>
          <w:p w14:paraId="2457EFF1" w14:textId="270B0E3F"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DIKTI</w:t>
            </w:r>
          </w:p>
        </w:tc>
        <w:tc>
          <w:tcPr>
            <w:tcW w:w="1418" w:type="dxa"/>
          </w:tcPr>
          <w:p w14:paraId="3D7EB60D" w14:textId="45DC027B"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7321C627" w14:textId="6730FE9D"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61E53ED5" w14:textId="71BBC000" w:rsidTr="00DF4A8C">
        <w:tc>
          <w:tcPr>
            <w:tcW w:w="491" w:type="dxa"/>
          </w:tcPr>
          <w:p w14:paraId="3F243950"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6.</w:t>
            </w:r>
          </w:p>
        </w:tc>
        <w:tc>
          <w:tcPr>
            <w:tcW w:w="1511" w:type="dxa"/>
          </w:tcPr>
          <w:p w14:paraId="6BB79A96" w14:textId="77777777" w:rsidR="00CD1A9E" w:rsidRPr="00FF7479" w:rsidRDefault="00CD1A9E" w:rsidP="00CD1A9E">
            <w:pPr>
              <w:rPr>
                <w:rFonts w:cs="Times New Roman"/>
                <w:color w:val="000000"/>
              </w:rPr>
            </w:pPr>
            <w:r w:rsidRPr="00FF7479">
              <w:rPr>
                <w:rFonts w:cs="Times New Roman"/>
                <w:color w:val="000000"/>
              </w:rPr>
              <w:t>Universitas Kartini Surabaya</w:t>
            </w:r>
          </w:p>
        </w:tc>
        <w:tc>
          <w:tcPr>
            <w:tcW w:w="706" w:type="dxa"/>
          </w:tcPr>
          <w:p w14:paraId="7DB2553D"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7FE796AB"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7A0DD6DB" w14:textId="34F42E93"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6</w:t>
            </w:r>
          </w:p>
        </w:tc>
        <w:tc>
          <w:tcPr>
            <w:tcW w:w="1281" w:type="dxa"/>
          </w:tcPr>
          <w:p w14:paraId="2304BD5D" w14:textId="4C5DC76C"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250</w:t>
            </w:r>
          </w:p>
        </w:tc>
        <w:tc>
          <w:tcPr>
            <w:tcW w:w="992" w:type="dxa"/>
          </w:tcPr>
          <w:p w14:paraId="78FCC8DE" w14:textId="5B24FC69"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38 Tahun</w:t>
            </w:r>
          </w:p>
        </w:tc>
        <w:tc>
          <w:tcPr>
            <w:tcW w:w="992" w:type="dxa"/>
          </w:tcPr>
          <w:p w14:paraId="048EE134" w14:textId="19D05753"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Belum Ter- akre-ditasi</w:t>
            </w:r>
          </w:p>
        </w:tc>
        <w:tc>
          <w:tcPr>
            <w:tcW w:w="1418" w:type="dxa"/>
          </w:tcPr>
          <w:p w14:paraId="023261F9" w14:textId="5C9CC06C"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4AC1A753" w14:textId="24BD3629"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5A6E7ED5" w14:textId="023D0794" w:rsidTr="00DF4A8C">
        <w:tc>
          <w:tcPr>
            <w:tcW w:w="491" w:type="dxa"/>
          </w:tcPr>
          <w:p w14:paraId="32A8661F"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27.</w:t>
            </w:r>
          </w:p>
        </w:tc>
        <w:tc>
          <w:tcPr>
            <w:tcW w:w="1511" w:type="dxa"/>
          </w:tcPr>
          <w:p w14:paraId="01627D98" w14:textId="77777777" w:rsidR="00CD1A9E" w:rsidRPr="00FF7479" w:rsidRDefault="00CD1A9E" w:rsidP="00CD1A9E">
            <w:pPr>
              <w:rPr>
                <w:rFonts w:cs="Times New Roman"/>
                <w:color w:val="000000"/>
              </w:rPr>
            </w:pPr>
            <w:r w:rsidRPr="00FF7479">
              <w:rPr>
                <w:rFonts w:cs="Times New Roman"/>
                <w:color w:val="000000"/>
              </w:rPr>
              <w:t>Universitas W.R Supratman</w:t>
            </w:r>
          </w:p>
        </w:tc>
        <w:tc>
          <w:tcPr>
            <w:tcW w:w="706" w:type="dxa"/>
          </w:tcPr>
          <w:p w14:paraId="3A78EAE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350F7E9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7E7374CA" w14:textId="41C18434"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12</w:t>
            </w:r>
          </w:p>
        </w:tc>
        <w:tc>
          <w:tcPr>
            <w:tcW w:w="1281" w:type="dxa"/>
          </w:tcPr>
          <w:p w14:paraId="6AB2E6F0" w14:textId="7B25BF2C"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2</w:t>
            </w:r>
            <w:r w:rsidR="00CD1502" w:rsidRPr="00FF7479">
              <w:rPr>
                <w:rFonts w:eastAsiaTheme="minorEastAsia"/>
                <w:szCs w:val="22"/>
                <w:lang w:val="en-US"/>
              </w:rPr>
              <w:t>000</w:t>
            </w:r>
          </w:p>
        </w:tc>
        <w:tc>
          <w:tcPr>
            <w:tcW w:w="992" w:type="dxa"/>
          </w:tcPr>
          <w:p w14:paraId="2C60D989" w14:textId="251F31CB"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36 Tahun</w:t>
            </w:r>
          </w:p>
        </w:tc>
        <w:tc>
          <w:tcPr>
            <w:tcW w:w="992" w:type="dxa"/>
          </w:tcPr>
          <w:p w14:paraId="6D21A495" w14:textId="190AE4C6" w:rsidR="00CD1A9E" w:rsidRPr="00FF7479" w:rsidRDefault="000028F4" w:rsidP="00CD1A9E">
            <w:pPr>
              <w:pStyle w:val="isi"/>
              <w:jc w:val="center"/>
              <w:rPr>
                <w:rFonts w:eastAsiaTheme="minorEastAsia"/>
                <w:szCs w:val="22"/>
                <w:lang w:val="en-US"/>
              </w:rPr>
            </w:pPr>
            <w:r w:rsidRPr="00FF7479">
              <w:rPr>
                <w:rFonts w:eastAsiaTheme="minorEastAsia"/>
                <w:szCs w:val="22"/>
                <w:lang w:val="en-US"/>
              </w:rPr>
              <w:t>Ristek Dikti (C)</w:t>
            </w:r>
          </w:p>
        </w:tc>
        <w:tc>
          <w:tcPr>
            <w:tcW w:w="1418" w:type="dxa"/>
          </w:tcPr>
          <w:p w14:paraId="6448DDB6" w14:textId="786245EE"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7A5865DF" w14:textId="73DBF0C9"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69E467AF" w14:textId="2C490331" w:rsidTr="00DF4A8C">
        <w:tc>
          <w:tcPr>
            <w:tcW w:w="491" w:type="dxa"/>
          </w:tcPr>
          <w:p w14:paraId="5C04AAE9"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8.</w:t>
            </w:r>
          </w:p>
        </w:tc>
        <w:tc>
          <w:tcPr>
            <w:tcW w:w="1511" w:type="dxa"/>
          </w:tcPr>
          <w:p w14:paraId="3A1D9E50" w14:textId="77777777" w:rsidR="00CD1A9E" w:rsidRPr="00FF7479" w:rsidRDefault="00CD1A9E" w:rsidP="00CD1A9E">
            <w:pPr>
              <w:rPr>
                <w:rFonts w:cs="Times New Roman"/>
                <w:color w:val="000000"/>
              </w:rPr>
            </w:pPr>
            <w:r w:rsidRPr="00FF7479">
              <w:rPr>
                <w:rFonts w:cs="Times New Roman"/>
                <w:color w:val="000000"/>
              </w:rPr>
              <w:t>Universitas Nahdlatul Ulama Surabaya</w:t>
            </w:r>
          </w:p>
        </w:tc>
        <w:tc>
          <w:tcPr>
            <w:tcW w:w="706" w:type="dxa"/>
          </w:tcPr>
          <w:p w14:paraId="1D4F2B98"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4AD15C80"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769FFA08" w14:textId="3967BD6D"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21</w:t>
            </w:r>
          </w:p>
        </w:tc>
        <w:tc>
          <w:tcPr>
            <w:tcW w:w="1281" w:type="dxa"/>
          </w:tcPr>
          <w:p w14:paraId="33BA6BAD" w14:textId="4A126785"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4600</w:t>
            </w:r>
          </w:p>
        </w:tc>
        <w:tc>
          <w:tcPr>
            <w:tcW w:w="992" w:type="dxa"/>
          </w:tcPr>
          <w:p w14:paraId="258BA2A7" w14:textId="765FAD63"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7 Tahun</w:t>
            </w:r>
          </w:p>
        </w:tc>
        <w:tc>
          <w:tcPr>
            <w:tcW w:w="992" w:type="dxa"/>
          </w:tcPr>
          <w:p w14:paraId="15FEE0FA" w14:textId="629CEEFF"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2CC3AD84" w14:textId="3EB3E256"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080C3DDB" w14:textId="2FB56FFA"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602DE575" w14:textId="58AD9FDF" w:rsidTr="00DF4A8C">
        <w:tc>
          <w:tcPr>
            <w:tcW w:w="491" w:type="dxa"/>
          </w:tcPr>
          <w:p w14:paraId="7A6A9065"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29.</w:t>
            </w:r>
          </w:p>
        </w:tc>
        <w:tc>
          <w:tcPr>
            <w:tcW w:w="1511" w:type="dxa"/>
          </w:tcPr>
          <w:p w14:paraId="65325B24" w14:textId="77777777" w:rsidR="00CD1A9E" w:rsidRPr="00FF7479" w:rsidRDefault="00CD1A9E" w:rsidP="00CD1A9E">
            <w:pPr>
              <w:rPr>
                <w:rFonts w:cs="Times New Roman"/>
                <w:color w:val="000000"/>
              </w:rPr>
            </w:pPr>
            <w:r w:rsidRPr="00FF7479">
              <w:rPr>
                <w:rFonts w:cs="Times New Roman"/>
                <w:color w:val="000000"/>
              </w:rPr>
              <w:t>Universitas Widya Kartika Surabaya</w:t>
            </w:r>
          </w:p>
        </w:tc>
        <w:tc>
          <w:tcPr>
            <w:tcW w:w="706" w:type="dxa"/>
          </w:tcPr>
          <w:p w14:paraId="57DF5602"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6FB8E593" w14:textId="29DB8C68"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4CF397C8" w14:textId="1EB430F6"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11</w:t>
            </w:r>
          </w:p>
        </w:tc>
        <w:tc>
          <w:tcPr>
            <w:tcW w:w="1281" w:type="dxa"/>
          </w:tcPr>
          <w:p w14:paraId="4A3542AF" w14:textId="1D300DEC"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650</w:t>
            </w:r>
          </w:p>
        </w:tc>
        <w:tc>
          <w:tcPr>
            <w:tcW w:w="992" w:type="dxa"/>
          </w:tcPr>
          <w:p w14:paraId="05144DC6" w14:textId="6DA905CF"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34 Tahun</w:t>
            </w:r>
          </w:p>
        </w:tc>
        <w:tc>
          <w:tcPr>
            <w:tcW w:w="992" w:type="dxa"/>
          </w:tcPr>
          <w:p w14:paraId="7DAF86ED" w14:textId="053BBA51"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Ristek Dikti (C)</w:t>
            </w:r>
          </w:p>
        </w:tc>
        <w:tc>
          <w:tcPr>
            <w:tcW w:w="1418" w:type="dxa"/>
          </w:tcPr>
          <w:p w14:paraId="3CB75468" w14:textId="6B35C199"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17DB1963" w14:textId="618410FE"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2DC91C0A" w14:textId="4B69A99B" w:rsidTr="00DF4A8C">
        <w:tc>
          <w:tcPr>
            <w:tcW w:w="491" w:type="dxa"/>
          </w:tcPr>
          <w:p w14:paraId="5BC8A4E0"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0.</w:t>
            </w:r>
          </w:p>
        </w:tc>
        <w:tc>
          <w:tcPr>
            <w:tcW w:w="1511" w:type="dxa"/>
          </w:tcPr>
          <w:p w14:paraId="3B6A0A61" w14:textId="77777777" w:rsidR="00CD1A9E" w:rsidRPr="00FF7479" w:rsidRDefault="00CD1A9E" w:rsidP="00CD1A9E">
            <w:pPr>
              <w:rPr>
                <w:rFonts w:cs="Times New Roman"/>
                <w:color w:val="000000"/>
              </w:rPr>
            </w:pPr>
            <w:r w:rsidRPr="00FF7479">
              <w:rPr>
                <w:rFonts w:cs="Times New Roman"/>
                <w:color w:val="000000"/>
              </w:rPr>
              <w:t>Universitas PGRI Adi Buana Surabaya</w:t>
            </w:r>
          </w:p>
        </w:tc>
        <w:tc>
          <w:tcPr>
            <w:tcW w:w="706" w:type="dxa"/>
          </w:tcPr>
          <w:p w14:paraId="6E1CFF61"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2861DE0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4106A241" w14:textId="68AAA077"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40</w:t>
            </w:r>
          </w:p>
        </w:tc>
        <w:tc>
          <w:tcPr>
            <w:tcW w:w="1281" w:type="dxa"/>
          </w:tcPr>
          <w:p w14:paraId="168945C1" w14:textId="06285F35"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8800</w:t>
            </w:r>
          </w:p>
        </w:tc>
        <w:tc>
          <w:tcPr>
            <w:tcW w:w="992" w:type="dxa"/>
          </w:tcPr>
          <w:p w14:paraId="325E48B1" w14:textId="23685C73"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20 Tahun</w:t>
            </w:r>
          </w:p>
        </w:tc>
        <w:tc>
          <w:tcPr>
            <w:tcW w:w="992" w:type="dxa"/>
          </w:tcPr>
          <w:p w14:paraId="6DFD467E" w14:textId="74FB8B6E"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245D63C4" w14:textId="51D831DA"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F9C7374" w14:textId="1DABCC7A"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1A105724" w14:textId="2006024F" w:rsidTr="00DF4A8C">
        <w:tc>
          <w:tcPr>
            <w:tcW w:w="491" w:type="dxa"/>
          </w:tcPr>
          <w:p w14:paraId="17456A33"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31.</w:t>
            </w:r>
          </w:p>
        </w:tc>
        <w:tc>
          <w:tcPr>
            <w:tcW w:w="1511" w:type="dxa"/>
          </w:tcPr>
          <w:p w14:paraId="5D07F3B4" w14:textId="77777777" w:rsidR="00CD1A9E" w:rsidRPr="00FF7479" w:rsidRDefault="00CD1A9E" w:rsidP="00CD1A9E">
            <w:pPr>
              <w:rPr>
                <w:rFonts w:cs="Times New Roman"/>
                <w:color w:val="000000"/>
              </w:rPr>
            </w:pPr>
            <w:r w:rsidRPr="00FF7479">
              <w:rPr>
                <w:rFonts w:cs="Times New Roman"/>
                <w:color w:val="000000"/>
              </w:rPr>
              <w:t>Universitas Pembangunan Nasional “Veteran” Surabaya</w:t>
            </w:r>
          </w:p>
        </w:tc>
        <w:tc>
          <w:tcPr>
            <w:tcW w:w="706" w:type="dxa"/>
          </w:tcPr>
          <w:p w14:paraId="151D1DA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N</w:t>
            </w:r>
          </w:p>
        </w:tc>
        <w:tc>
          <w:tcPr>
            <w:tcW w:w="756" w:type="dxa"/>
          </w:tcPr>
          <w:p w14:paraId="6FB7BB2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1FEAF109" w14:textId="6FD2482D"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30</w:t>
            </w:r>
          </w:p>
        </w:tc>
        <w:tc>
          <w:tcPr>
            <w:tcW w:w="1281" w:type="dxa"/>
          </w:tcPr>
          <w:p w14:paraId="2DDEC825" w14:textId="63A17F9C"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16.000</w:t>
            </w:r>
          </w:p>
        </w:tc>
        <w:tc>
          <w:tcPr>
            <w:tcW w:w="992" w:type="dxa"/>
          </w:tcPr>
          <w:p w14:paraId="304D1910" w14:textId="7AF0A3E9"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55 Tahun</w:t>
            </w:r>
          </w:p>
        </w:tc>
        <w:tc>
          <w:tcPr>
            <w:tcW w:w="992" w:type="dxa"/>
          </w:tcPr>
          <w:p w14:paraId="42A5E7C7" w14:textId="642278F4"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Ristek Dikti (A)</w:t>
            </w:r>
          </w:p>
        </w:tc>
        <w:tc>
          <w:tcPr>
            <w:tcW w:w="1418" w:type="dxa"/>
          </w:tcPr>
          <w:p w14:paraId="306B28FE" w14:textId="288648DC"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1934A06" w14:textId="23C871F3"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67831C59" w14:textId="2A8B79EF" w:rsidTr="00DF4A8C">
        <w:tc>
          <w:tcPr>
            <w:tcW w:w="491" w:type="dxa"/>
          </w:tcPr>
          <w:p w14:paraId="7FEBC2C3"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2.</w:t>
            </w:r>
          </w:p>
        </w:tc>
        <w:tc>
          <w:tcPr>
            <w:tcW w:w="1511" w:type="dxa"/>
          </w:tcPr>
          <w:p w14:paraId="129BA602" w14:textId="77777777" w:rsidR="00CD1A9E" w:rsidRPr="00FF7479" w:rsidRDefault="00CD1A9E" w:rsidP="00CD1A9E">
            <w:pPr>
              <w:rPr>
                <w:rFonts w:cs="Times New Roman"/>
                <w:color w:val="000000"/>
              </w:rPr>
            </w:pPr>
            <w:r w:rsidRPr="00FF7479">
              <w:rPr>
                <w:rFonts w:cs="Times New Roman"/>
                <w:color w:val="000000"/>
              </w:rPr>
              <w:t>Universitas Bhayangkara Surabaya (UBHARA)</w:t>
            </w:r>
          </w:p>
        </w:tc>
        <w:tc>
          <w:tcPr>
            <w:tcW w:w="706" w:type="dxa"/>
          </w:tcPr>
          <w:p w14:paraId="783C553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1D91396D" w14:textId="3F4D24DD"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5C834B9A" w14:textId="0AE967AD"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12</w:t>
            </w:r>
          </w:p>
        </w:tc>
        <w:tc>
          <w:tcPr>
            <w:tcW w:w="1281" w:type="dxa"/>
          </w:tcPr>
          <w:p w14:paraId="61C48FE9" w14:textId="014FB1EE"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6500</w:t>
            </w:r>
          </w:p>
        </w:tc>
        <w:tc>
          <w:tcPr>
            <w:tcW w:w="992" w:type="dxa"/>
          </w:tcPr>
          <w:p w14:paraId="2DC8CD3A" w14:textId="484CEE40"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38 Tahun</w:t>
            </w:r>
          </w:p>
        </w:tc>
        <w:tc>
          <w:tcPr>
            <w:tcW w:w="992" w:type="dxa"/>
          </w:tcPr>
          <w:p w14:paraId="79045838" w14:textId="5BAA7F04"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3C9627D6" w14:textId="71B99E8C"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43D190AD" w14:textId="34FF2B0D" w:rsidR="00CD1A9E" w:rsidRPr="00FF7479" w:rsidRDefault="00CD15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49911853" w14:textId="59A8284B" w:rsidTr="00DF4A8C">
        <w:tc>
          <w:tcPr>
            <w:tcW w:w="491" w:type="dxa"/>
          </w:tcPr>
          <w:p w14:paraId="2BE379D8"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3.</w:t>
            </w:r>
          </w:p>
        </w:tc>
        <w:tc>
          <w:tcPr>
            <w:tcW w:w="1511" w:type="dxa"/>
          </w:tcPr>
          <w:p w14:paraId="50C62271" w14:textId="77777777" w:rsidR="00CD1A9E" w:rsidRPr="00FF7479" w:rsidRDefault="00CD1A9E" w:rsidP="00CD1A9E">
            <w:pPr>
              <w:rPr>
                <w:rFonts w:cs="Times New Roman"/>
                <w:color w:val="000000"/>
              </w:rPr>
            </w:pPr>
            <w:r w:rsidRPr="00FF7479">
              <w:rPr>
                <w:rFonts w:cs="Times New Roman"/>
                <w:color w:val="000000"/>
              </w:rPr>
              <w:t>Universitas Katolik Darma Cendika Surabaya</w:t>
            </w:r>
          </w:p>
        </w:tc>
        <w:tc>
          <w:tcPr>
            <w:tcW w:w="706" w:type="dxa"/>
          </w:tcPr>
          <w:p w14:paraId="5C24341F"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6B5568BD" w14:textId="1557C7DE"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 xml:space="preserve">Tidak </w:t>
            </w:r>
            <w:r w:rsidR="00146C25" w:rsidRPr="00FF7479">
              <w:rPr>
                <w:rFonts w:eastAsiaTheme="minorEastAsia"/>
                <w:szCs w:val="22"/>
                <w:lang w:val="en-US"/>
              </w:rPr>
              <w:t>A</w:t>
            </w:r>
            <w:r w:rsidRPr="00FF7479">
              <w:rPr>
                <w:rFonts w:eastAsiaTheme="minorEastAsia"/>
                <w:szCs w:val="22"/>
                <w:lang w:val="en-US"/>
              </w:rPr>
              <w:t>da</w:t>
            </w:r>
          </w:p>
        </w:tc>
        <w:tc>
          <w:tcPr>
            <w:tcW w:w="926" w:type="dxa"/>
          </w:tcPr>
          <w:p w14:paraId="55590FFB" w14:textId="073EC136"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7</w:t>
            </w:r>
          </w:p>
        </w:tc>
        <w:tc>
          <w:tcPr>
            <w:tcW w:w="1281" w:type="dxa"/>
          </w:tcPr>
          <w:p w14:paraId="29AEA5B7" w14:textId="7750544E"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750</w:t>
            </w:r>
          </w:p>
        </w:tc>
        <w:tc>
          <w:tcPr>
            <w:tcW w:w="992" w:type="dxa"/>
          </w:tcPr>
          <w:p w14:paraId="472AEE37" w14:textId="1C4F27DC"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34 Tahun</w:t>
            </w:r>
          </w:p>
        </w:tc>
        <w:tc>
          <w:tcPr>
            <w:tcW w:w="992" w:type="dxa"/>
          </w:tcPr>
          <w:p w14:paraId="7C6BA348" w14:textId="6F10AE89"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06E2E5A8" w14:textId="36B943D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31EB138" w14:textId="40F44AE4"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PT Berskala Kecil</w:t>
            </w:r>
          </w:p>
        </w:tc>
      </w:tr>
      <w:tr w:rsidR="00CD1A9E" w:rsidRPr="00FF7479" w14:paraId="1CE4FE28" w14:textId="6B81815D" w:rsidTr="00DF4A8C">
        <w:tc>
          <w:tcPr>
            <w:tcW w:w="491" w:type="dxa"/>
          </w:tcPr>
          <w:p w14:paraId="5E5F0E21"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34.</w:t>
            </w:r>
          </w:p>
        </w:tc>
        <w:tc>
          <w:tcPr>
            <w:tcW w:w="1511" w:type="dxa"/>
          </w:tcPr>
          <w:p w14:paraId="7FADE9FE" w14:textId="77777777" w:rsidR="00CD1A9E" w:rsidRPr="00FF7479" w:rsidRDefault="00CD1A9E" w:rsidP="00CD1A9E">
            <w:pPr>
              <w:rPr>
                <w:rFonts w:cs="Times New Roman"/>
                <w:color w:val="000000"/>
              </w:rPr>
            </w:pPr>
            <w:r w:rsidRPr="00FF7479">
              <w:rPr>
                <w:rFonts w:cs="Times New Roman"/>
                <w:color w:val="000000"/>
              </w:rPr>
              <w:t>Universitas Kristen Petra Surabaya</w:t>
            </w:r>
          </w:p>
        </w:tc>
        <w:tc>
          <w:tcPr>
            <w:tcW w:w="706" w:type="dxa"/>
          </w:tcPr>
          <w:p w14:paraId="4DF6A597"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263D4AB7"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6EDBB08A" w14:textId="6871F491"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22</w:t>
            </w:r>
          </w:p>
        </w:tc>
        <w:tc>
          <w:tcPr>
            <w:tcW w:w="1281" w:type="dxa"/>
          </w:tcPr>
          <w:p w14:paraId="33240F1B" w14:textId="59926EFF"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8500</w:t>
            </w:r>
          </w:p>
        </w:tc>
        <w:tc>
          <w:tcPr>
            <w:tcW w:w="992" w:type="dxa"/>
          </w:tcPr>
          <w:p w14:paraId="39932CFA" w14:textId="52F61CEE"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59 Tahun</w:t>
            </w:r>
          </w:p>
        </w:tc>
        <w:tc>
          <w:tcPr>
            <w:tcW w:w="992" w:type="dxa"/>
          </w:tcPr>
          <w:p w14:paraId="3D647150" w14:textId="189996BA"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Ristek Dikti (A)</w:t>
            </w:r>
          </w:p>
        </w:tc>
        <w:tc>
          <w:tcPr>
            <w:tcW w:w="1418" w:type="dxa"/>
          </w:tcPr>
          <w:p w14:paraId="6C1C8346" w14:textId="4863F2BF"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624CCCB0" w14:textId="33194861"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72AAA73F" w14:textId="3755582D" w:rsidTr="00DF4A8C">
        <w:tc>
          <w:tcPr>
            <w:tcW w:w="491" w:type="dxa"/>
          </w:tcPr>
          <w:p w14:paraId="17F70366"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5.</w:t>
            </w:r>
          </w:p>
        </w:tc>
        <w:tc>
          <w:tcPr>
            <w:tcW w:w="1511" w:type="dxa"/>
          </w:tcPr>
          <w:p w14:paraId="7A4A22BD" w14:textId="77777777" w:rsidR="00CD1A9E" w:rsidRPr="00FF7479" w:rsidRDefault="00CD1A9E" w:rsidP="00CD1A9E">
            <w:pPr>
              <w:rPr>
                <w:rFonts w:cs="Times New Roman"/>
                <w:color w:val="000000"/>
              </w:rPr>
            </w:pPr>
            <w:r w:rsidRPr="00FF7479">
              <w:rPr>
                <w:rFonts w:cs="Times New Roman"/>
                <w:color w:val="000000"/>
              </w:rPr>
              <w:t>Universitas Wijaya Putra Surabaya</w:t>
            </w:r>
          </w:p>
        </w:tc>
        <w:tc>
          <w:tcPr>
            <w:tcW w:w="706" w:type="dxa"/>
          </w:tcPr>
          <w:p w14:paraId="09239FD4"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2F80564A" w14:textId="40C4724A" w:rsidR="00CD1A9E" w:rsidRPr="00FF7479" w:rsidRDefault="00CD1A9E" w:rsidP="00A556B3">
            <w:pPr>
              <w:pStyle w:val="isi"/>
              <w:jc w:val="both"/>
              <w:rPr>
                <w:rFonts w:eastAsiaTheme="minorEastAsia"/>
                <w:szCs w:val="22"/>
                <w:lang w:val="en-US"/>
              </w:rPr>
            </w:pPr>
            <w:r w:rsidRPr="00FF7479">
              <w:rPr>
                <w:rFonts w:eastAsiaTheme="minorEastAsia"/>
                <w:szCs w:val="22"/>
                <w:lang w:val="en-US"/>
              </w:rPr>
              <w:t xml:space="preserve"> Ada</w:t>
            </w:r>
          </w:p>
        </w:tc>
        <w:tc>
          <w:tcPr>
            <w:tcW w:w="926" w:type="dxa"/>
          </w:tcPr>
          <w:p w14:paraId="7D4D0C63" w14:textId="4CFF9D9A"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14</w:t>
            </w:r>
          </w:p>
        </w:tc>
        <w:tc>
          <w:tcPr>
            <w:tcW w:w="1281" w:type="dxa"/>
          </w:tcPr>
          <w:p w14:paraId="69E32763" w14:textId="6AB7988F"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4500</w:t>
            </w:r>
          </w:p>
        </w:tc>
        <w:tc>
          <w:tcPr>
            <w:tcW w:w="992" w:type="dxa"/>
          </w:tcPr>
          <w:p w14:paraId="22C4532D" w14:textId="25323327"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39 Tahun</w:t>
            </w:r>
          </w:p>
        </w:tc>
        <w:tc>
          <w:tcPr>
            <w:tcW w:w="992" w:type="dxa"/>
          </w:tcPr>
          <w:p w14:paraId="4CE40ADB" w14:textId="6D20393E"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351B481F" w14:textId="515BE16E"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602480D3" w14:textId="0243FDCC"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771F975E" w14:textId="736F0D9E" w:rsidTr="00DF4A8C">
        <w:tc>
          <w:tcPr>
            <w:tcW w:w="491" w:type="dxa"/>
          </w:tcPr>
          <w:p w14:paraId="17DF21DC"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6.</w:t>
            </w:r>
          </w:p>
        </w:tc>
        <w:tc>
          <w:tcPr>
            <w:tcW w:w="1511" w:type="dxa"/>
          </w:tcPr>
          <w:p w14:paraId="6622C611" w14:textId="77777777" w:rsidR="00CD1A9E" w:rsidRPr="00FF7479" w:rsidRDefault="00CD1A9E" w:rsidP="00CD1A9E">
            <w:pPr>
              <w:rPr>
                <w:rFonts w:cs="Times New Roman"/>
                <w:color w:val="000000"/>
              </w:rPr>
            </w:pPr>
            <w:r w:rsidRPr="00FF7479">
              <w:rPr>
                <w:rFonts w:cs="Times New Roman"/>
                <w:color w:val="000000"/>
              </w:rPr>
              <w:t>Universitas Narotama Surabaya</w:t>
            </w:r>
          </w:p>
        </w:tc>
        <w:tc>
          <w:tcPr>
            <w:tcW w:w="706" w:type="dxa"/>
          </w:tcPr>
          <w:p w14:paraId="5F156F83"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168845E4"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4E7F1FA9" w14:textId="6E43D77F"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12</w:t>
            </w:r>
          </w:p>
        </w:tc>
        <w:tc>
          <w:tcPr>
            <w:tcW w:w="1281" w:type="dxa"/>
          </w:tcPr>
          <w:p w14:paraId="052CEAE7" w14:textId="4A4245D9"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4000</w:t>
            </w:r>
          </w:p>
        </w:tc>
        <w:tc>
          <w:tcPr>
            <w:tcW w:w="992" w:type="dxa"/>
          </w:tcPr>
          <w:p w14:paraId="7E96E683" w14:textId="331DD170"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39 Tahun</w:t>
            </w:r>
          </w:p>
        </w:tc>
        <w:tc>
          <w:tcPr>
            <w:tcW w:w="992" w:type="dxa"/>
          </w:tcPr>
          <w:p w14:paraId="7593D06B" w14:textId="4616B10D"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38A04263" w14:textId="638161DA"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066A66FB" w14:textId="790B41DB"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2ED53B74" w14:textId="3AFD52F9" w:rsidTr="00DF4A8C">
        <w:tc>
          <w:tcPr>
            <w:tcW w:w="491" w:type="dxa"/>
          </w:tcPr>
          <w:p w14:paraId="11FEF553"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t>37.</w:t>
            </w:r>
          </w:p>
        </w:tc>
        <w:tc>
          <w:tcPr>
            <w:tcW w:w="1511" w:type="dxa"/>
          </w:tcPr>
          <w:p w14:paraId="7D163482" w14:textId="77777777" w:rsidR="00CD1A9E" w:rsidRPr="00FF7479" w:rsidRDefault="00CD1A9E" w:rsidP="00CD1A9E">
            <w:pPr>
              <w:rPr>
                <w:rFonts w:cs="Times New Roman"/>
                <w:color w:val="000000"/>
              </w:rPr>
            </w:pPr>
            <w:r w:rsidRPr="00FF7479">
              <w:rPr>
                <w:rFonts w:cs="Times New Roman"/>
                <w:color w:val="000000"/>
              </w:rPr>
              <w:t>Universitas Dr. Soetomo</w:t>
            </w:r>
          </w:p>
        </w:tc>
        <w:tc>
          <w:tcPr>
            <w:tcW w:w="706" w:type="dxa"/>
          </w:tcPr>
          <w:p w14:paraId="57E96ABE"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0C24E57A"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Ada</w:t>
            </w:r>
          </w:p>
        </w:tc>
        <w:tc>
          <w:tcPr>
            <w:tcW w:w="926" w:type="dxa"/>
          </w:tcPr>
          <w:p w14:paraId="3E156DD3" w14:textId="769E2CA1"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27</w:t>
            </w:r>
          </w:p>
        </w:tc>
        <w:tc>
          <w:tcPr>
            <w:tcW w:w="1281" w:type="dxa"/>
          </w:tcPr>
          <w:p w14:paraId="4F2D28D0" w14:textId="0C716C88"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6000</w:t>
            </w:r>
          </w:p>
        </w:tc>
        <w:tc>
          <w:tcPr>
            <w:tcW w:w="992" w:type="dxa"/>
          </w:tcPr>
          <w:p w14:paraId="313D72A3" w14:textId="02868536"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39 Tahun</w:t>
            </w:r>
          </w:p>
        </w:tc>
        <w:tc>
          <w:tcPr>
            <w:tcW w:w="992" w:type="dxa"/>
          </w:tcPr>
          <w:p w14:paraId="639EF618" w14:textId="3A8453E1"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Ristek Dikti (B)</w:t>
            </w:r>
          </w:p>
        </w:tc>
        <w:tc>
          <w:tcPr>
            <w:tcW w:w="1418" w:type="dxa"/>
          </w:tcPr>
          <w:p w14:paraId="2F7822A1" w14:textId="42AF8C1C"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Sudah</w:t>
            </w:r>
          </w:p>
        </w:tc>
        <w:tc>
          <w:tcPr>
            <w:tcW w:w="1134" w:type="dxa"/>
          </w:tcPr>
          <w:p w14:paraId="2364DF3E" w14:textId="3CDA7B78"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PT Berskala Besar</w:t>
            </w:r>
          </w:p>
        </w:tc>
      </w:tr>
      <w:tr w:rsidR="00CD1A9E" w:rsidRPr="00FF7479" w14:paraId="4615A860" w14:textId="6FD51D9F" w:rsidTr="00DF4A8C">
        <w:tc>
          <w:tcPr>
            <w:tcW w:w="491" w:type="dxa"/>
          </w:tcPr>
          <w:p w14:paraId="45569720" w14:textId="77777777" w:rsidR="00CD1A9E" w:rsidRPr="00FF7479" w:rsidRDefault="00CD1A9E" w:rsidP="00CD1A9E">
            <w:pPr>
              <w:pStyle w:val="isi"/>
              <w:rPr>
                <w:rFonts w:eastAsiaTheme="minorEastAsia"/>
                <w:szCs w:val="22"/>
                <w:lang w:val="en-US"/>
              </w:rPr>
            </w:pPr>
            <w:r w:rsidRPr="00FF7479">
              <w:rPr>
                <w:rFonts w:eastAsiaTheme="minorEastAsia"/>
                <w:szCs w:val="22"/>
                <w:lang w:val="en-US"/>
              </w:rPr>
              <w:lastRenderedPageBreak/>
              <w:t>38.</w:t>
            </w:r>
          </w:p>
        </w:tc>
        <w:tc>
          <w:tcPr>
            <w:tcW w:w="1511" w:type="dxa"/>
          </w:tcPr>
          <w:p w14:paraId="25F07321" w14:textId="77777777" w:rsidR="00CD1A9E" w:rsidRPr="00FF7479" w:rsidRDefault="00CD1A9E" w:rsidP="00CD1A9E">
            <w:pPr>
              <w:rPr>
                <w:rFonts w:cs="Times New Roman"/>
                <w:color w:val="000000"/>
              </w:rPr>
            </w:pPr>
            <w:r w:rsidRPr="00FF7479">
              <w:rPr>
                <w:rFonts w:cs="Times New Roman"/>
                <w:color w:val="000000"/>
              </w:rPr>
              <w:t>Universitas Merdeka Surabaya</w:t>
            </w:r>
          </w:p>
        </w:tc>
        <w:tc>
          <w:tcPr>
            <w:tcW w:w="706" w:type="dxa"/>
          </w:tcPr>
          <w:p w14:paraId="147D7DED"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PTS</w:t>
            </w:r>
          </w:p>
        </w:tc>
        <w:tc>
          <w:tcPr>
            <w:tcW w:w="756" w:type="dxa"/>
          </w:tcPr>
          <w:p w14:paraId="2341F1D6" w14:textId="77777777"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Tidak Ada</w:t>
            </w:r>
          </w:p>
        </w:tc>
        <w:tc>
          <w:tcPr>
            <w:tcW w:w="926" w:type="dxa"/>
          </w:tcPr>
          <w:p w14:paraId="76E46622" w14:textId="2A77A258"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7</w:t>
            </w:r>
          </w:p>
        </w:tc>
        <w:tc>
          <w:tcPr>
            <w:tcW w:w="1281" w:type="dxa"/>
          </w:tcPr>
          <w:p w14:paraId="5CC02F7C" w14:textId="3076A0F8"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700</w:t>
            </w:r>
          </w:p>
        </w:tc>
        <w:tc>
          <w:tcPr>
            <w:tcW w:w="992" w:type="dxa"/>
          </w:tcPr>
          <w:p w14:paraId="11DA56CD" w14:textId="36B99980"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17 Tahun</w:t>
            </w:r>
          </w:p>
        </w:tc>
        <w:tc>
          <w:tcPr>
            <w:tcW w:w="992" w:type="dxa"/>
          </w:tcPr>
          <w:p w14:paraId="03D5B1AE" w14:textId="0B622AC4"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Ristek Dikti (C)</w:t>
            </w:r>
          </w:p>
        </w:tc>
        <w:tc>
          <w:tcPr>
            <w:tcW w:w="1418" w:type="dxa"/>
          </w:tcPr>
          <w:p w14:paraId="4C21C1D3" w14:textId="6453F472" w:rsidR="00CD1A9E" w:rsidRPr="00FF7479" w:rsidRDefault="00CD1A9E" w:rsidP="00CD1A9E">
            <w:pPr>
              <w:pStyle w:val="isi"/>
              <w:jc w:val="center"/>
              <w:rPr>
                <w:rFonts w:eastAsiaTheme="minorEastAsia"/>
                <w:szCs w:val="22"/>
                <w:lang w:val="en-US"/>
              </w:rPr>
            </w:pPr>
            <w:r w:rsidRPr="00FF7479">
              <w:rPr>
                <w:rFonts w:eastAsiaTheme="minorEastAsia"/>
                <w:szCs w:val="22"/>
                <w:lang w:val="en-US"/>
              </w:rPr>
              <w:t>Belum</w:t>
            </w:r>
          </w:p>
        </w:tc>
        <w:tc>
          <w:tcPr>
            <w:tcW w:w="1134" w:type="dxa"/>
          </w:tcPr>
          <w:p w14:paraId="5DDE3D45" w14:textId="766A7322" w:rsidR="00CD1A9E" w:rsidRPr="00FF7479" w:rsidRDefault="00D01002" w:rsidP="00CD1A9E">
            <w:pPr>
              <w:pStyle w:val="isi"/>
              <w:jc w:val="center"/>
              <w:rPr>
                <w:rFonts w:eastAsiaTheme="minorEastAsia"/>
                <w:szCs w:val="22"/>
                <w:lang w:val="en-US"/>
              </w:rPr>
            </w:pPr>
            <w:r w:rsidRPr="00FF7479">
              <w:rPr>
                <w:rFonts w:eastAsiaTheme="minorEastAsia"/>
                <w:szCs w:val="22"/>
                <w:lang w:val="en-US"/>
              </w:rPr>
              <w:t>PT Berskala Kecil</w:t>
            </w:r>
          </w:p>
        </w:tc>
      </w:tr>
    </w:tbl>
    <w:p w14:paraId="0AE1F9DC" w14:textId="4293EFBC" w:rsidR="000307E9" w:rsidRDefault="000307E9" w:rsidP="000307E9"/>
    <w:p w14:paraId="5291C241" w14:textId="77777777" w:rsidR="000027BE" w:rsidRDefault="000027BE">
      <w:pPr>
        <w:spacing w:line="360" w:lineRule="auto"/>
      </w:pPr>
      <w:r>
        <w:br w:type="page"/>
      </w:r>
    </w:p>
    <w:p w14:paraId="7797BEE3" w14:textId="77777777" w:rsidR="000027BE" w:rsidRDefault="000027BE" w:rsidP="000307E9">
      <w:pPr>
        <w:sectPr w:rsidR="000027BE" w:rsidSect="003F5E9B">
          <w:pgSz w:w="11907" w:h="8420" w:orient="landscape"/>
          <w:pgMar w:top="1134" w:right="1134" w:bottom="1701" w:left="1134" w:header="720" w:footer="720" w:gutter="0"/>
          <w:cols w:space="720"/>
          <w:docGrid w:linePitch="360"/>
        </w:sectPr>
      </w:pPr>
    </w:p>
    <w:p w14:paraId="6998D7C0" w14:textId="75A5E748" w:rsidR="000307E9" w:rsidRPr="000307E9" w:rsidRDefault="00B226EE" w:rsidP="000307E9">
      <w:r>
        <w:lastRenderedPageBreak/>
        <w:t>Pada p</w:t>
      </w:r>
      <w:r w:rsidR="00146C25">
        <w:t>engkategorian diatas dapat diketahui bahwa terdapat 25 perguruan tinggi dengan skala atau berukuran besar dan 13 perguruan tinggi dengan skala atau berukuran kecil yang akan menjadi studi kasus pada penelitian ini.</w:t>
      </w:r>
    </w:p>
    <w:p w14:paraId="4E9728BF" w14:textId="2E06DCEA" w:rsidR="00F550F2" w:rsidRPr="008A10EE" w:rsidRDefault="006C0A42" w:rsidP="000A7FCF">
      <w:pPr>
        <w:pStyle w:val="Heading2"/>
        <w:numPr>
          <w:ilvl w:val="1"/>
          <w:numId w:val="33"/>
        </w:numPr>
        <w:rPr>
          <w:rFonts w:cs="Times New Roman"/>
        </w:rPr>
      </w:pPr>
      <w:bookmarkStart w:id="1108" w:name="_Toc48471562"/>
      <w:r w:rsidRPr="008A10EE">
        <w:rPr>
          <w:rFonts w:cs="Times New Roman"/>
        </w:rPr>
        <w:t>Keabsahan Data</w:t>
      </w:r>
      <w:bookmarkEnd w:id="1108"/>
    </w:p>
    <w:p w14:paraId="2FC09893" w14:textId="4152D012" w:rsidR="006C0A42" w:rsidRPr="008A10EE" w:rsidRDefault="006C0A42" w:rsidP="006C0A42">
      <w:pPr>
        <w:rPr>
          <w:rFonts w:cs="Times New Roman"/>
        </w:rPr>
      </w:pPr>
      <w:r w:rsidRPr="008A10EE">
        <w:rPr>
          <w:rFonts w:cs="Times New Roman"/>
        </w:rPr>
        <w:t>Keabsahan data pada penelitian ini diperlukan untuk meningkatkan kepercayaan penelitian pada tugas akhir ini, yaitu bahwa penelitian benar-benar dilakukan, hasil pe</w:t>
      </w:r>
      <w:r w:rsidR="00C94105" w:rsidRPr="008A10EE">
        <w:rPr>
          <w:rFonts w:cs="Times New Roman"/>
        </w:rPr>
        <w:t xml:space="preserve">ngumpulan datanya yang akurat dan apa adanya sesuai kondisi sebenarnya dilapangan sehingga </w:t>
      </w:r>
      <w:r w:rsidR="00A915CA">
        <w:rPr>
          <w:rFonts w:cs="Times New Roman"/>
        </w:rPr>
        <w:t xml:space="preserve"> </w:t>
      </w:r>
      <w:r w:rsidR="00C94105" w:rsidRPr="008A10EE">
        <w:rPr>
          <w:rFonts w:cs="Times New Roman"/>
        </w:rPr>
        <w:t>data</w:t>
      </w:r>
      <w:r w:rsidR="00A915CA">
        <w:rPr>
          <w:rFonts w:cs="Times New Roman"/>
        </w:rPr>
        <w:t xml:space="preserve"> </w:t>
      </w:r>
      <w:r w:rsidR="00C94105" w:rsidRPr="008A10EE">
        <w:rPr>
          <w:rFonts w:cs="Times New Roman"/>
        </w:rPr>
        <w:t xml:space="preserve"> pada </w:t>
      </w:r>
      <w:r w:rsidR="00A915CA">
        <w:rPr>
          <w:rFonts w:cs="Times New Roman"/>
        </w:rPr>
        <w:t xml:space="preserve"> </w:t>
      </w:r>
      <w:r w:rsidR="00C94105" w:rsidRPr="008A10EE">
        <w:rPr>
          <w:rFonts w:cs="Times New Roman"/>
        </w:rPr>
        <w:t>penelitian</w:t>
      </w:r>
      <w:r w:rsidR="00A915CA">
        <w:rPr>
          <w:rFonts w:cs="Times New Roman"/>
        </w:rPr>
        <w:t xml:space="preserve"> </w:t>
      </w:r>
      <w:r w:rsidR="00C94105" w:rsidRPr="008A10EE">
        <w:rPr>
          <w:rFonts w:cs="Times New Roman"/>
        </w:rPr>
        <w:t xml:space="preserve"> ini</w:t>
      </w:r>
      <w:r w:rsidR="00A915CA">
        <w:rPr>
          <w:rFonts w:cs="Times New Roman"/>
        </w:rPr>
        <w:t xml:space="preserve"> </w:t>
      </w:r>
      <w:r w:rsidR="00C94105" w:rsidRPr="008A10EE">
        <w:rPr>
          <w:rFonts w:cs="Times New Roman"/>
        </w:rPr>
        <w:t xml:space="preserve"> dapat </w:t>
      </w:r>
      <w:r w:rsidR="00A915CA">
        <w:rPr>
          <w:rFonts w:cs="Times New Roman"/>
        </w:rPr>
        <w:t xml:space="preserve"> </w:t>
      </w:r>
      <w:r w:rsidR="00C94105" w:rsidRPr="008A10EE">
        <w:rPr>
          <w:rFonts w:cs="Times New Roman"/>
        </w:rPr>
        <w:t>dipercaya.</w:t>
      </w:r>
    </w:p>
    <w:p w14:paraId="1F98FA1C" w14:textId="57D0D96A" w:rsidR="006C0A42" w:rsidRPr="008A10EE" w:rsidRDefault="006C0A42" w:rsidP="000A7FCF">
      <w:pPr>
        <w:pStyle w:val="Heading3"/>
        <w:numPr>
          <w:ilvl w:val="2"/>
          <w:numId w:val="33"/>
        </w:numPr>
        <w:rPr>
          <w:rFonts w:cs="Times New Roman"/>
        </w:rPr>
      </w:pPr>
      <w:bookmarkStart w:id="1109" w:name="_Toc48471563"/>
      <w:r w:rsidRPr="008A10EE">
        <w:rPr>
          <w:rFonts w:cs="Times New Roman"/>
        </w:rPr>
        <w:t>Member Checking</w:t>
      </w:r>
      <w:bookmarkEnd w:id="1109"/>
    </w:p>
    <w:p w14:paraId="7388E60C" w14:textId="2F6B4EB7" w:rsidR="0091397C" w:rsidRPr="008A10EE" w:rsidRDefault="00C94105" w:rsidP="0091397C">
      <w:pPr>
        <w:spacing w:before="120" w:after="120"/>
        <w:rPr>
          <w:rFonts w:cs="Times New Roman"/>
        </w:rPr>
      </w:pPr>
      <w:r w:rsidRPr="008A10EE">
        <w:rPr>
          <w:rFonts w:cs="Times New Roman"/>
        </w:rPr>
        <w:t>Member Checking ini dilakukan sebagai validasi data dalam penelitian kualitatif yang bertujuan untuk mengetahui akurasi hasil penelitian. Proses ini dilakukan dengan cara menyimpulkan poin-poin pertanyaan dan jawabannya didepan narasumber untuk mengecek apakah hasil dari wawancara atau informasi yang disampaikan narasumber sudah benar dan akurat. Member checking adalah proses pengecekan data yang diperoleh peneliti kepada pemberi data. Proses ini bertujuan untuk mengetahui seberapa jauh data yang diperoleh sesuai dengan apa yang disampaikan oleh informan.</w:t>
      </w:r>
    </w:p>
    <w:p w14:paraId="42B78C96" w14:textId="43254AE6" w:rsidR="00C94105" w:rsidRPr="008A10EE" w:rsidRDefault="00C94105" w:rsidP="0091397C">
      <w:pPr>
        <w:spacing w:before="120" w:after="120"/>
        <w:rPr>
          <w:rFonts w:cs="Times New Roman"/>
        </w:rPr>
      </w:pPr>
      <w:r w:rsidRPr="008A10EE">
        <w:rPr>
          <w:rFonts w:cs="Times New Roman"/>
        </w:rPr>
        <w:t>Proses ini juga dapat terwakili pada saat wawancara pengambilan data dilakukan, dimana posisi peneliti sebagai pewawancara dan narasumber bersama-sama melihat dan mengisi isian pertanyaan dan catatan wawancara. Pada saat wawancara, peneliti selalu meminta narasumber untuk mengkonfirmasi jawabannya kembali, mengulangi pertanyaan jika kurang jelas, dan diminta menjelaskan kembali jawabannya lebih jauh dengan beberapa pertanyaan pancingan jika diperlukan.</w:t>
      </w:r>
    </w:p>
    <w:p w14:paraId="2CDAEF36" w14:textId="60AF226D" w:rsidR="001C7E9A" w:rsidRPr="008A10EE" w:rsidRDefault="00883DB6" w:rsidP="000A7FCF">
      <w:pPr>
        <w:pStyle w:val="Heading2"/>
        <w:numPr>
          <w:ilvl w:val="1"/>
          <w:numId w:val="33"/>
        </w:numPr>
        <w:rPr>
          <w:rFonts w:cs="Times New Roman"/>
          <w:i/>
          <w:iCs/>
          <w:lang w:val="en-US"/>
        </w:rPr>
      </w:pPr>
      <w:bookmarkStart w:id="1110" w:name="_Toc48471564"/>
      <w:r w:rsidRPr="008A10EE">
        <w:rPr>
          <w:rFonts w:cs="Times New Roman"/>
          <w:lang w:val="en-US"/>
        </w:rPr>
        <w:t>Data</w:t>
      </w:r>
      <w:r w:rsidR="001C7E9A" w:rsidRPr="008A10EE">
        <w:rPr>
          <w:rFonts w:cs="Times New Roman"/>
          <w:lang w:val="en-US"/>
        </w:rPr>
        <w:t xml:space="preserve"> </w:t>
      </w:r>
      <w:r w:rsidR="001C7E9A" w:rsidRPr="008A10EE">
        <w:rPr>
          <w:rFonts w:cs="Times New Roman"/>
          <w:i/>
          <w:iCs/>
          <w:lang w:val="en-US"/>
        </w:rPr>
        <w:t>Expert</w:t>
      </w:r>
      <w:r w:rsidRPr="008A10EE">
        <w:rPr>
          <w:rFonts w:cs="Times New Roman"/>
          <w:i/>
          <w:iCs/>
          <w:lang w:val="en-US"/>
        </w:rPr>
        <w:t xml:space="preserve"> </w:t>
      </w:r>
      <w:r w:rsidRPr="008A10EE">
        <w:rPr>
          <w:rFonts w:cs="Times New Roman"/>
          <w:lang w:val="en-US"/>
        </w:rPr>
        <w:t>untuk Tahap Pendalaman Hasil Akhir</w:t>
      </w:r>
      <w:bookmarkEnd w:id="1110"/>
    </w:p>
    <w:p w14:paraId="6E93F8FE" w14:textId="77777777" w:rsidR="007A676D" w:rsidRPr="008A10EE" w:rsidRDefault="00883DB6" w:rsidP="007A676D">
      <w:pPr>
        <w:rPr>
          <w:rFonts w:cs="Times New Roman"/>
          <w:lang w:val="en-US"/>
        </w:rPr>
      </w:pPr>
      <w:r w:rsidRPr="008A10EE">
        <w:rPr>
          <w:rFonts w:cs="Times New Roman"/>
          <w:lang w:val="en-US"/>
        </w:rPr>
        <w:t xml:space="preserve">Setelah menentukan siapakah yang dapat dikategorikan sebagai seorang </w:t>
      </w:r>
      <w:r w:rsidRPr="008A10EE">
        <w:rPr>
          <w:rFonts w:cs="Times New Roman"/>
          <w:i/>
          <w:iCs/>
          <w:lang w:val="en-US"/>
        </w:rPr>
        <w:t>expert</w:t>
      </w:r>
      <w:r w:rsidRPr="008A10EE">
        <w:rPr>
          <w:rFonts w:cs="Times New Roman"/>
          <w:lang w:val="en-US"/>
        </w:rPr>
        <w:t xml:space="preserve"> pada Bab 4 sebelumnya. Maka peneliti memutuskan untuk menjadikan Bapak Radityo Prasetyo </w:t>
      </w:r>
      <w:r w:rsidRPr="008A10EE">
        <w:rPr>
          <w:rFonts w:cs="Times New Roman"/>
          <w:lang w:val="en-US"/>
        </w:rPr>
        <w:lastRenderedPageBreak/>
        <w:t xml:space="preserve">Wibowo, S.Kom., M.Kom. sebagai seorang </w:t>
      </w:r>
      <w:r w:rsidRPr="008A10EE">
        <w:rPr>
          <w:rFonts w:cs="Times New Roman"/>
          <w:i/>
          <w:iCs/>
          <w:lang w:val="en-US"/>
        </w:rPr>
        <w:t>expert</w:t>
      </w:r>
      <w:r w:rsidRPr="008A10EE">
        <w:rPr>
          <w:rFonts w:cs="Times New Roman"/>
          <w:lang w:val="en-US"/>
        </w:rPr>
        <w:t xml:space="preserve"> dalam penelitian ini. Untuk meyakinkan bahwa Bapak Radit adalah </w:t>
      </w:r>
      <w:r w:rsidRPr="008A10EE">
        <w:rPr>
          <w:rFonts w:cs="Times New Roman"/>
          <w:i/>
          <w:iCs/>
          <w:lang w:val="en-US"/>
        </w:rPr>
        <w:t xml:space="preserve">expert </w:t>
      </w:r>
      <w:r w:rsidRPr="008A10EE">
        <w:rPr>
          <w:rFonts w:cs="Times New Roman"/>
          <w:lang w:val="en-US"/>
        </w:rPr>
        <w:t xml:space="preserve">yang tepat maka kategori dari seorang </w:t>
      </w:r>
      <w:r w:rsidRPr="008A10EE">
        <w:rPr>
          <w:rFonts w:cs="Times New Roman"/>
          <w:i/>
          <w:iCs/>
          <w:lang w:val="en-US"/>
        </w:rPr>
        <w:t>expert</w:t>
      </w:r>
      <w:r w:rsidRPr="008A10EE">
        <w:rPr>
          <w:rFonts w:cs="Times New Roman"/>
          <w:lang w:val="en-US"/>
        </w:rPr>
        <w:t xml:space="preserve"> yang telah disusun pada Bab 4 akan menjadi jawaban apakah Bapak Radit dapat dikatakan sebagai seorang </w:t>
      </w:r>
      <w:r w:rsidRPr="008A10EE">
        <w:rPr>
          <w:rFonts w:cs="Times New Roman"/>
          <w:i/>
          <w:iCs/>
          <w:lang w:val="en-US"/>
        </w:rPr>
        <w:t>expert</w:t>
      </w:r>
      <w:r w:rsidRPr="008A10EE">
        <w:rPr>
          <w:rFonts w:cs="Times New Roman"/>
          <w:lang w:val="en-US"/>
        </w:rPr>
        <w:t xml:space="preserve"> dibidang pengembangan dan implementasi IS/IT.</w:t>
      </w:r>
    </w:p>
    <w:p w14:paraId="277E871F" w14:textId="77777777" w:rsidR="007A676D" w:rsidRPr="008A10EE" w:rsidRDefault="007A676D" w:rsidP="007A676D">
      <w:pPr>
        <w:rPr>
          <w:rFonts w:cs="Times New Roman"/>
          <w:lang w:val="en-US"/>
        </w:rPr>
      </w:pPr>
    </w:p>
    <w:p w14:paraId="6FDB7218" w14:textId="77777777" w:rsidR="003C25EB" w:rsidRDefault="00883DB6" w:rsidP="007A676D">
      <w:pPr>
        <w:rPr>
          <w:rFonts w:cs="Times New Roman"/>
          <w:lang w:val="en-US"/>
        </w:rPr>
      </w:pPr>
      <w:r w:rsidRPr="008A10EE">
        <w:rPr>
          <w:rFonts w:cs="Times New Roman"/>
          <w:lang w:val="en-US"/>
        </w:rPr>
        <w:t xml:space="preserve">Bapak Radityo Prasetyo Wibowo, S.Kom., M.Kom. </w:t>
      </w:r>
      <w:r w:rsidR="007A676D" w:rsidRPr="008A10EE">
        <w:rPr>
          <w:rFonts w:cs="Times New Roman"/>
          <w:lang w:val="en-US"/>
        </w:rPr>
        <w:t>telah</w:t>
      </w:r>
      <w:r w:rsidRPr="008A10EE">
        <w:rPr>
          <w:rFonts w:cs="Times New Roman"/>
          <w:lang w:val="en-US"/>
        </w:rPr>
        <w:t xml:space="preserve"> berpengalaman dalam dunia pengembangan dan implementasi IS/IT sejak tahun 2004. Mulai tahun kedua saat menjadi mahasiswa S1</w:t>
      </w:r>
      <w:r w:rsidR="007A676D" w:rsidRPr="008A10EE">
        <w:rPr>
          <w:rFonts w:cs="Times New Roman"/>
          <w:lang w:val="en-US"/>
        </w:rPr>
        <w:t xml:space="preserve">, </w:t>
      </w:r>
      <w:r w:rsidRPr="008A10EE">
        <w:rPr>
          <w:rFonts w:cs="Times New Roman"/>
          <w:lang w:val="en-US"/>
        </w:rPr>
        <w:t xml:space="preserve">Pak Radit sudah sering ikut dalam </w:t>
      </w:r>
      <w:r w:rsidRPr="008A10EE">
        <w:rPr>
          <w:rFonts w:cs="Times New Roman"/>
          <w:i/>
          <w:iCs/>
          <w:lang w:val="en-US"/>
        </w:rPr>
        <w:t>Project</w:t>
      </w:r>
      <w:r w:rsidRPr="008A10EE">
        <w:rPr>
          <w:rFonts w:cs="Times New Roman"/>
          <w:lang w:val="en-US"/>
        </w:rPr>
        <w:t xml:space="preserve"> pengembangan IS/IT bersama para dosen beliau.</w:t>
      </w:r>
    </w:p>
    <w:p w14:paraId="4A9A10ED" w14:textId="77777777" w:rsidR="003C25EB" w:rsidRDefault="003C25EB" w:rsidP="007A676D">
      <w:pPr>
        <w:rPr>
          <w:rFonts w:cs="Times New Roman"/>
          <w:lang w:val="en-US"/>
        </w:rPr>
      </w:pPr>
    </w:p>
    <w:p w14:paraId="7CEF2F15" w14:textId="76CB4DC6" w:rsidR="003C25EB" w:rsidRDefault="00B226EE" w:rsidP="007A676D">
      <w:pPr>
        <w:rPr>
          <w:rFonts w:cs="Times New Roman"/>
          <w:lang w:val="en-US"/>
        </w:rPr>
      </w:pPr>
      <w:r>
        <w:rPr>
          <w:rFonts w:cs="Times New Roman"/>
          <w:lang w:val="en-US"/>
        </w:rPr>
        <w:t>S</w:t>
      </w:r>
      <w:r w:rsidR="003C25EB">
        <w:rPr>
          <w:rFonts w:cs="Times New Roman"/>
          <w:lang w:val="en-US"/>
        </w:rPr>
        <w:t xml:space="preserve">ejak </w:t>
      </w:r>
      <w:r w:rsidR="00883DB6" w:rsidRPr="008A10EE">
        <w:rPr>
          <w:rFonts w:cs="Times New Roman"/>
          <w:lang w:val="en-US"/>
        </w:rPr>
        <w:t>2008</w:t>
      </w:r>
      <w:r w:rsidR="003C25EB">
        <w:rPr>
          <w:rFonts w:cs="Times New Roman"/>
          <w:lang w:val="en-US"/>
        </w:rPr>
        <w:t xml:space="preserve"> beliau</w:t>
      </w:r>
      <w:r w:rsidR="00883DB6" w:rsidRPr="008A10EE">
        <w:rPr>
          <w:rFonts w:cs="Times New Roman"/>
          <w:lang w:val="en-US"/>
        </w:rPr>
        <w:t xml:space="preserve"> sudah mulai aktif sebagai </w:t>
      </w:r>
      <w:r w:rsidR="00883DB6" w:rsidRPr="008A10EE">
        <w:rPr>
          <w:rFonts w:cs="Times New Roman"/>
          <w:i/>
          <w:iCs/>
          <w:lang w:val="en-US"/>
        </w:rPr>
        <w:t>Project Manager</w:t>
      </w:r>
      <w:r w:rsidR="00883DB6" w:rsidRPr="008A10EE">
        <w:rPr>
          <w:rFonts w:cs="Times New Roman"/>
          <w:lang w:val="en-US"/>
        </w:rPr>
        <w:t xml:space="preserve"> pada sebuah perusahaan </w:t>
      </w:r>
      <w:r w:rsidR="00883DB6" w:rsidRPr="008A10EE">
        <w:rPr>
          <w:rFonts w:cs="Times New Roman"/>
          <w:i/>
          <w:iCs/>
          <w:lang w:val="en-US"/>
        </w:rPr>
        <w:t>Software House</w:t>
      </w:r>
      <w:r w:rsidR="00883DB6" w:rsidRPr="008A10EE">
        <w:rPr>
          <w:rFonts w:cs="Times New Roman"/>
          <w:lang w:val="en-US"/>
        </w:rPr>
        <w:t xml:space="preserve">, dan sampai saat ini Pak Radit masih aktif dalam bidang pengembangan dan Implementasi IS/IT dan berkedudukan sebagai </w:t>
      </w:r>
      <w:bookmarkStart w:id="1111" w:name="_Hlk45912811"/>
      <w:r w:rsidR="00883DB6" w:rsidRPr="008A10EE">
        <w:rPr>
          <w:rFonts w:cs="Times New Roman"/>
          <w:lang w:val="en-US"/>
        </w:rPr>
        <w:t>Kepala Sub-Direktorat Teknologi Pengembangan Big Data pada Direktorat Pengembangan Teknologi dan Sistem Informasi (DPTSI) ITS</w:t>
      </w:r>
      <w:bookmarkEnd w:id="1111"/>
      <w:r w:rsidR="007A676D" w:rsidRPr="008A10EE">
        <w:rPr>
          <w:rFonts w:cs="Times New Roman"/>
          <w:lang w:val="en-US"/>
        </w:rPr>
        <w:t xml:space="preserve">. </w:t>
      </w:r>
    </w:p>
    <w:p w14:paraId="138E5A8F" w14:textId="77777777" w:rsidR="003C25EB" w:rsidRDefault="003C25EB" w:rsidP="007A676D">
      <w:pPr>
        <w:rPr>
          <w:rFonts w:cs="Times New Roman"/>
          <w:lang w:val="en-US"/>
        </w:rPr>
      </w:pPr>
    </w:p>
    <w:p w14:paraId="71FDCC2F" w14:textId="77777777" w:rsidR="003C25EB" w:rsidRDefault="007A676D" w:rsidP="007A676D">
      <w:pPr>
        <w:rPr>
          <w:rFonts w:cs="Times New Roman"/>
          <w:lang w:val="en-US"/>
        </w:rPr>
      </w:pPr>
      <w:r w:rsidRPr="008A10EE">
        <w:rPr>
          <w:rFonts w:cs="Times New Roman"/>
          <w:lang w:val="en-US"/>
        </w:rPr>
        <w:t>Bapak Radit juga aktif sebagai salah satu Dosen Sistem Informasi ITS sehingga masih aktif t</w:t>
      </w:r>
      <w:r w:rsidR="00883DB6" w:rsidRPr="008A10EE">
        <w:rPr>
          <w:rFonts w:cs="Times New Roman"/>
          <w:lang w:val="en-US"/>
        </w:rPr>
        <w:t xml:space="preserve">erlibat dalam publikasi terkait bidang IS/IT </w:t>
      </w:r>
      <w:r w:rsidR="00883DB6" w:rsidRPr="008A10EE">
        <w:rPr>
          <w:rFonts w:cs="Times New Roman"/>
          <w:i/>
          <w:iCs/>
          <w:lang w:val="en-US"/>
        </w:rPr>
        <w:t>Project</w:t>
      </w:r>
      <w:r w:rsidR="00883DB6" w:rsidRPr="008A10EE">
        <w:rPr>
          <w:rFonts w:cs="Times New Roman"/>
          <w:lang w:val="en-US"/>
        </w:rPr>
        <w:t xml:space="preserve"> baik sebagai penulis maupun editor teknis.</w:t>
      </w:r>
      <w:r w:rsidRPr="008A10EE">
        <w:rPr>
          <w:rFonts w:cs="Times New Roman"/>
          <w:lang w:val="en-US"/>
        </w:rPr>
        <w:t xml:space="preserve"> Selain itu Pak Radit juga d</w:t>
      </w:r>
      <w:r w:rsidR="00883DB6" w:rsidRPr="008A10EE">
        <w:rPr>
          <w:rFonts w:cs="Times New Roman"/>
          <w:lang w:val="en-US"/>
        </w:rPr>
        <w:t xml:space="preserve">ikenal oleh rekan-rekan </w:t>
      </w:r>
      <w:r w:rsidRPr="008A10EE">
        <w:rPr>
          <w:rFonts w:cs="Times New Roman"/>
          <w:lang w:val="en-US"/>
        </w:rPr>
        <w:t xml:space="preserve">Dosen </w:t>
      </w:r>
      <w:r w:rsidR="00883DB6" w:rsidRPr="008A10EE">
        <w:rPr>
          <w:rFonts w:cs="Times New Roman"/>
          <w:lang w:val="en-US"/>
        </w:rPr>
        <w:t>dan lingkungan organisasinya</w:t>
      </w:r>
      <w:r w:rsidRPr="008A10EE">
        <w:rPr>
          <w:rFonts w:cs="Times New Roman"/>
          <w:lang w:val="en-US"/>
        </w:rPr>
        <w:t xml:space="preserve"> di DPTSI dan ITS</w:t>
      </w:r>
      <w:r w:rsidR="00883DB6" w:rsidRPr="008A10EE">
        <w:rPr>
          <w:rFonts w:cs="Times New Roman"/>
          <w:lang w:val="en-US"/>
        </w:rPr>
        <w:t xml:space="preserve"> karena keahliannya dalam bidang pengembangan dan implementasi IS/IT.</w:t>
      </w:r>
    </w:p>
    <w:p w14:paraId="7F8C38FB" w14:textId="77777777" w:rsidR="003C25EB" w:rsidRDefault="003C25EB" w:rsidP="007A676D">
      <w:pPr>
        <w:rPr>
          <w:rFonts w:cs="Times New Roman"/>
          <w:lang w:val="en-US"/>
        </w:rPr>
      </w:pPr>
    </w:p>
    <w:p w14:paraId="21DBD38D" w14:textId="75FBE7A3" w:rsidR="00D71283" w:rsidRPr="00182426" w:rsidRDefault="007A676D" w:rsidP="00D71283">
      <w:pPr>
        <w:rPr>
          <w:rFonts w:cs="Times New Roman"/>
          <w:lang w:val="en-US"/>
        </w:rPr>
      </w:pPr>
      <w:r w:rsidRPr="008A10EE">
        <w:rPr>
          <w:rFonts w:cs="Times New Roman"/>
          <w:lang w:val="en-US"/>
        </w:rPr>
        <w:t>Pak Radit juga aktif</w:t>
      </w:r>
      <w:r w:rsidR="00883DB6" w:rsidRPr="008A10EE">
        <w:rPr>
          <w:rFonts w:cs="Times New Roman"/>
          <w:lang w:val="en-US"/>
        </w:rPr>
        <w:t xml:space="preserve"> </w:t>
      </w:r>
      <w:r w:rsidRPr="008A10EE">
        <w:rPr>
          <w:rFonts w:cs="Times New Roman"/>
          <w:lang w:val="en-US"/>
        </w:rPr>
        <w:t xml:space="preserve">mengisi acara </w:t>
      </w:r>
      <w:r w:rsidR="00883DB6" w:rsidRPr="008A10EE">
        <w:rPr>
          <w:rFonts w:cs="Times New Roman"/>
          <w:lang w:val="en-US"/>
        </w:rPr>
        <w:t xml:space="preserve">di komunitas atau platform sebagai narasumber, moderator atau pembicara pada seminar-seminar terkait IS/IT </w:t>
      </w:r>
      <w:r w:rsidR="00883DB6" w:rsidRPr="008A10EE">
        <w:rPr>
          <w:rFonts w:cs="Times New Roman"/>
          <w:i/>
          <w:iCs/>
          <w:lang w:val="en-US"/>
        </w:rPr>
        <w:t>Project</w:t>
      </w:r>
      <w:r w:rsidRPr="008A10EE">
        <w:rPr>
          <w:rFonts w:cs="Times New Roman"/>
          <w:lang w:val="en-US"/>
        </w:rPr>
        <w:t xml:space="preserve"> dan p</w:t>
      </w:r>
      <w:r w:rsidR="00883DB6" w:rsidRPr="008A10EE">
        <w:rPr>
          <w:rFonts w:cs="Times New Roman"/>
          <w:lang w:val="en-US"/>
        </w:rPr>
        <w:t xml:space="preserve">ernah melakukan presentasi di bidang IS/IT </w:t>
      </w:r>
      <w:r w:rsidR="00883DB6" w:rsidRPr="008A10EE">
        <w:rPr>
          <w:rFonts w:cs="Times New Roman"/>
          <w:i/>
          <w:iCs/>
          <w:lang w:val="en-US"/>
        </w:rPr>
        <w:t xml:space="preserve">Project </w:t>
      </w:r>
      <w:r w:rsidR="00883DB6" w:rsidRPr="008A10EE">
        <w:rPr>
          <w:rFonts w:cs="Times New Roman"/>
          <w:lang w:val="en-US"/>
        </w:rPr>
        <w:t>pada konferensi baik nasional maupun internasional</w:t>
      </w:r>
      <w:r w:rsidRPr="008A10EE">
        <w:rPr>
          <w:rFonts w:cs="Times New Roman"/>
          <w:lang w:val="en-US"/>
        </w:rPr>
        <w:t xml:space="preserve"> terkait masalah Big Data. </w:t>
      </w:r>
      <w:r w:rsidR="00883DB6" w:rsidRPr="008A10EE">
        <w:rPr>
          <w:rFonts w:cs="Times New Roman"/>
          <w:lang w:val="en-US"/>
        </w:rPr>
        <w:t>Sampai saat ini masih terlibat aktif dalam pengembangan teknologi terbaru serta pengembangan teknologi dimasa depan</w:t>
      </w:r>
      <w:r w:rsidRPr="008A10EE">
        <w:rPr>
          <w:rFonts w:cs="Times New Roman"/>
          <w:lang w:val="en-US"/>
        </w:rPr>
        <w:t xml:space="preserve"> sebagai Kepala Sub-Direktorat Teknologi Pengembangan Big Data pada Direktorat Pengembangan</w:t>
      </w:r>
      <w:r w:rsidR="003C25EB">
        <w:rPr>
          <w:rFonts w:cs="Times New Roman"/>
          <w:lang w:val="en-US"/>
        </w:rPr>
        <w:t xml:space="preserve"> </w:t>
      </w:r>
      <w:r w:rsidRPr="008A10EE">
        <w:rPr>
          <w:rFonts w:cs="Times New Roman"/>
          <w:lang w:val="en-US"/>
        </w:rPr>
        <w:t xml:space="preserve"> Teknologi dan Sistem</w:t>
      </w:r>
      <w:r w:rsidR="003C25EB">
        <w:rPr>
          <w:rFonts w:cs="Times New Roman"/>
          <w:lang w:val="en-US"/>
        </w:rPr>
        <w:t xml:space="preserve"> </w:t>
      </w:r>
      <w:r w:rsidRPr="008A10EE">
        <w:rPr>
          <w:rFonts w:cs="Times New Roman"/>
          <w:lang w:val="en-US"/>
        </w:rPr>
        <w:t xml:space="preserve"> Informasi </w:t>
      </w:r>
      <w:r w:rsidR="003C25EB">
        <w:rPr>
          <w:rFonts w:cs="Times New Roman"/>
          <w:lang w:val="en-US"/>
        </w:rPr>
        <w:t xml:space="preserve"> </w:t>
      </w:r>
      <w:r w:rsidRPr="008A10EE">
        <w:rPr>
          <w:rFonts w:cs="Times New Roman"/>
          <w:lang w:val="en-US"/>
        </w:rPr>
        <w:t>(DPTSI) ITS.</w:t>
      </w:r>
    </w:p>
    <w:p w14:paraId="65EE5324" w14:textId="1D856762" w:rsidR="0091397C" w:rsidRPr="008A10EE" w:rsidRDefault="00F550F2" w:rsidP="000A7FCF">
      <w:pPr>
        <w:pStyle w:val="Heading2"/>
        <w:numPr>
          <w:ilvl w:val="1"/>
          <w:numId w:val="33"/>
        </w:numPr>
        <w:rPr>
          <w:lang w:val="id-ID"/>
        </w:rPr>
      </w:pPr>
      <w:bookmarkStart w:id="1112" w:name="_Toc48471565"/>
      <w:r w:rsidRPr="008A10EE">
        <w:rPr>
          <w:lang w:val="en-US"/>
        </w:rPr>
        <w:lastRenderedPageBreak/>
        <w:t xml:space="preserve">Pengolahan Data </w:t>
      </w:r>
      <w:r w:rsidR="00BF0D80" w:rsidRPr="008A10EE">
        <w:rPr>
          <w:lang w:val="en-US"/>
        </w:rPr>
        <w:t xml:space="preserve">dan Analisis </w:t>
      </w:r>
      <w:r w:rsidRPr="008A10EE">
        <w:rPr>
          <w:lang w:val="en-US"/>
        </w:rPr>
        <w:t>Menggunakan Atlas.ti</w:t>
      </w:r>
      <w:bookmarkEnd w:id="1112"/>
    </w:p>
    <w:p w14:paraId="76BC01C2" w14:textId="00AF9036" w:rsidR="004274B8" w:rsidRPr="008A10EE" w:rsidRDefault="00F550F2" w:rsidP="004274B8">
      <w:pPr>
        <w:pStyle w:val="isi"/>
        <w:rPr>
          <w:lang w:val="en-GB"/>
        </w:rPr>
      </w:pPr>
      <w:r w:rsidRPr="008A10EE">
        <w:rPr>
          <w:lang w:val="en-GB"/>
        </w:rPr>
        <w:t>Setelah data primer berupa hasil wawancara dengan para narasumber telah terkumpul. Maka tahap selanjutnya yaitu mulai mengolah data penelitian</w:t>
      </w:r>
      <w:r w:rsidR="00BF0D80" w:rsidRPr="008A10EE">
        <w:rPr>
          <w:lang w:val="en-GB"/>
        </w:rPr>
        <w:t xml:space="preserve"> setelah data selesai diolah kemudian data siap untuk dianalisis</w:t>
      </w:r>
      <w:r w:rsidRPr="008A10EE">
        <w:rPr>
          <w:lang w:val="en-GB"/>
        </w:rPr>
        <w:t xml:space="preserve">. Disini peneliti melakukan pengolahan data </w:t>
      </w:r>
      <w:r w:rsidR="00DE3F35">
        <w:rPr>
          <w:lang w:val="en-GB"/>
        </w:rPr>
        <w:t xml:space="preserve">dengan </w:t>
      </w:r>
      <w:r w:rsidRPr="008A10EE">
        <w:rPr>
          <w:lang w:val="en-GB"/>
        </w:rPr>
        <w:t xml:space="preserve">menggunakan bantuan </w:t>
      </w:r>
      <w:r w:rsidRPr="008A10EE">
        <w:rPr>
          <w:i/>
          <w:iCs/>
          <w:lang w:val="en-GB"/>
        </w:rPr>
        <w:t xml:space="preserve">software </w:t>
      </w:r>
      <w:r w:rsidRPr="008A10EE">
        <w:rPr>
          <w:lang w:val="en-GB"/>
        </w:rPr>
        <w:t>ATLAS.ti</w:t>
      </w:r>
      <w:r w:rsidR="004274B8">
        <w:rPr>
          <w:lang w:val="en-GB"/>
        </w:rPr>
        <w:t>.</w:t>
      </w:r>
    </w:p>
    <w:p w14:paraId="63A27803" w14:textId="67A59784" w:rsidR="00F550F2" w:rsidRPr="008A10EE" w:rsidRDefault="00605D98" w:rsidP="000A7FCF">
      <w:pPr>
        <w:pStyle w:val="Heading3"/>
        <w:numPr>
          <w:ilvl w:val="2"/>
          <w:numId w:val="33"/>
        </w:numPr>
        <w:rPr>
          <w:lang w:val="en-US"/>
        </w:rPr>
      </w:pPr>
      <w:bookmarkStart w:id="1113" w:name="_Toc48471566"/>
      <w:r w:rsidRPr="008A10EE">
        <w:rPr>
          <w:lang w:val="en-US"/>
        </w:rPr>
        <w:t>Proses Pengkodean</w:t>
      </w:r>
      <w:r w:rsidR="004E50E8">
        <w:rPr>
          <w:lang w:val="en-US"/>
        </w:rPr>
        <w:t xml:space="preserve"> (Kodifikasi)</w:t>
      </w:r>
      <w:bookmarkEnd w:id="1113"/>
    </w:p>
    <w:p w14:paraId="6EA514E1" w14:textId="72847166" w:rsidR="00605D98" w:rsidRPr="008A10EE" w:rsidRDefault="00605D98" w:rsidP="00605D98">
      <w:pPr>
        <w:rPr>
          <w:rFonts w:cs="Times New Roman"/>
          <w:lang w:val="en-US"/>
        </w:rPr>
      </w:pPr>
      <w:r w:rsidRPr="008A10EE">
        <w:rPr>
          <w:rFonts w:cs="Times New Roman"/>
          <w:lang w:val="en-US"/>
        </w:rPr>
        <w:t xml:space="preserve">Pada proses pengkodean ini, akan dilakukan terhadap </w:t>
      </w:r>
      <w:r w:rsidR="00B2612E" w:rsidRPr="008A10EE">
        <w:rPr>
          <w:rFonts w:cs="Times New Roman"/>
          <w:lang w:val="en-US"/>
        </w:rPr>
        <w:t>38 dokumen utama hasil wawancara. Pengkodean ini dilakukan pada beberapa kata, frase, kalimat, bagian kalimat, atau paragraf yang memiliki maksud tertentu. Jika terdapat kata, frase, kalimat, bagian kalimat, atau paragraf yang memiliki makna sama pada pada tempat berbeda baik dalam satu dokumen maupun dokumen yang berbeda akan memiliki kode yang sama. Pada ATLAS.ti ini bagian yang diberi kode tersebut dinamakan kutipan.</w:t>
      </w:r>
    </w:p>
    <w:p w14:paraId="5D32EF4F" w14:textId="77777777" w:rsidR="00182426" w:rsidRDefault="00182426" w:rsidP="00B2612E">
      <w:pPr>
        <w:rPr>
          <w:rFonts w:cs="Times New Roman"/>
          <w:lang w:val="en-US"/>
        </w:rPr>
      </w:pPr>
    </w:p>
    <w:p w14:paraId="346732D7" w14:textId="77777777" w:rsidR="00A805A1" w:rsidRDefault="00B2612E" w:rsidP="00B2612E">
      <w:pPr>
        <w:rPr>
          <w:rFonts w:cs="Times New Roman"/>
          <w:lang w:val="en-US"/>
        </w:rPr>
      </w:pPr>
      <w:r w:rsidRPr="008A10EE">
        <w:rPr>
          <w:rFonts w:cs="Times New Roman"/>
          <w:lang w:val="en-US"/>
        </w:rPr>
        <w:t xml:space="preserve">Sebelum melakukan analisis dan untuk mempermudah saat proses analisis nantinya, maka penulis membuat </w:t>
      </w:r>
      <w:r w:rsidRPr="008A10EE">
        <w:rPr>
          <w:rFonts w:cs="Times New Roman"/>
          <w:i/>
          <w:iCs/>
          <w:lang w:val="en-US"/>
        </w:rPr>
        <w:t>Code Group</w:t>
      </w:r>
      <w:r w:rsidRPr="008A10EE">
        <w:rPr>
          <w:rFonts w:cs="Times New Roman"/>
          <w:lang w:val="en-US"/>
        </w:rPr>
        <w:t xml:space="preserve"> atau pengelompokan yang berisi </w:t>
      </w:r>
      <w:r w:rsidR="00B336AF">
        <w:rPr>
          <w:rFonts w:cs="Times New Roman"/>
          <w:lang w:val="en-US"/>
        </w:rPr>
        <w:t>pertanyaan yang merujuk pada</w:t>
      </w:r>
      <w:r w:rsidR="00182426">
        <w:rPr>
          <w:rFonts w:cs="Times New Roman"/>
          <w:lang w:val="en-US"/>
        </w:rPr>
        <w:t xml:space="preserve"> </w:t>
      </w:r>
      <w:r w:rsidRPr="008A10EE">
        <w:rPr>
          <w:rFonts w:cs="Times New Roman"/>
          <w:lang w:val="en-US"/>
        </w:rPr>
        <w:t xml:space="preserve">faktor yang menjadi pertanyaan pada saat wawancara. Peneliti membuat sebanyak 11 </w:t>
      </w:r>
      <w:r w:rsidRPr="008A10EE">
        <w:rPr>
          <w:rFonts w:cs="Times New Roman"/>
          <w:i/>
          <w:iCs/>
          <w:lang w:val="en-US"/>
        </w:rPr>
        <w:t>Code Group</w:t>
      </w:r>
      <w:r w:rsidRPr="008A10EE">
        <w:rPr>
          <w:rFonts w:cs="Times New Roman"/>
          <w:lang w:val="en-US"/>
        </w:rPr>
        <w:t xml:space="preserve"> yang merupakan penjabaran dari 10  </w:t>
      </w:r>
      <w:r w:rsidR="00A805A1">
        <w:rPr>
          <w:rFonts w:cs="Times New Roman"/>
          <w:lang w:val="en-US"/>
        </w:rPr>
        <w:t xml:space="preserve">kategori pendorong keberhasilan implementasi </w:t>
      </w:r>
      <w:r w:rsidRPr="008A10EE">
        <w:rPr>
          <w:rFonts w:cs="Times New Roman"/>
          <w:lang w:val="en-US"/>
        </w:rPr>
        <w:t xml:space="preserve">sistem informasi dan 1 </w:t>
      </w:r>
      <w:r w:rsidR="007F421D" w:rsidRPr="008A10EE">
        <w:rPr>
          <w:rFonts w:cs="Times New Roman"/>
          <w:i/>
          <w:iCs/>
          <w:lang w:val="en-US"/>
        </w:rPr>
        <w:t>Code Group</w:t>
      </w:r>
      <w:r w:rsidR="007F421D" w:rsidRPr="008A10EE">
        <w:rPr>
          <w:rFonts w:cs="Times New Roman"/>
          <w:lang w:val="en-US"/>
        </w:rPr>
        <w:t xml:space="preserve"> yang berisi</w:t>
      </w:r>
      <w:r w:rsidR="00B336AF">
        <w:rPr>
          <w:rFonts w:cs="Times New Roman"/>
          <w:lang w:val="en-US"/>
        </w:rPr>
        <w:t xml:space="preserve"> </w:t>
      </w:r>
      <w:r w:rsidR="007F421D" w:rsidRPr="008A10EE">
        <w:rPr>
          <w:rFonts w:cs="Times New Roman"/>
          <w:lang w:val="en-US"/>
        </w:rPr>
        <w:t>informasi</w:t>
      </w:r>
      <w:r w:rsidR="00B336AF">
        <w:rPr>
          <w:rFonts w:cs="Times New Roman"/>
          <w:lang w:val="en-US"/>
        </w:rPr>
        <w:t xml:space="preserve"> atau faktor lain yang diutarakan narasumber </w:t>
      </w:r>
      <w:r w:rsidR="007F421D" w:rsidRPr="008A10EE">
        <w:rPr>
          <w:rFonts w:cs="Times New Roman"/>
          <w:lang w:val="en-US"/>
        </w:rPr>
        <w:t xml:space="preserve">diluar dari faktor yang telah dirumuskan </w:t>
      </w:r>
      <w:r w:rsidR="00B336AF">
        <w:rPr>
          <w:rFonts w:cs="Times New Roman"/>
          <w:lang w:val="en-US"/>
        </w:rPr>
        <w:t xml:space="preserve">sebelumnya </w:t>
      </w:r>
      <w:r w:rsidR="007F421D" w:rsidRPr="008A10EE">
        <w:rPr>
          <w:rFonts w:cs="Times New Roman"/>
          <w:lang w:val="en-US"/>
        </w:rPr>
        <w:t xml:space="preserve">oleh peneliti </w:t>
      </w:r>
      <w:r w:rsidR="00B336AF">
        <w:rPr>
          <w:rFonts w:cs="Times New Roman"/>
          <w:lang w:val="en-US"/>
        </w:rPr>
        <w:t>pada bab-bab</w:t>
      </w:r>
      <w:r w:rsidR="000866C3" w:rsidRPr="008A10EE">
        <w:rPr>
          <w:rFonts w:cs="Times New Roman"/>
          <w:lang w:val="en-US"/>
        </w:rPr>
        <w:t xml:space="preserve"> </w:t>
      </w:r>
      <w:r w:rsidR="007F421D" w:rsidRPr="008A10EE">
        <w:rPr>
          <w:rFonts w:cs="Times New Roman"/>
          <w:lang w:val="en-US"/>
        </w:rPr>
        <w:t>sebelumnya</w:t>
      </w:r>
      <w:r w:rsidR="00A805A1">
        <w:rPr>
          <w:rFonts w:cs="Times New Roman"/>
          <w:lang w:val="en-US"/>
        </w:rPr>
        <w:t>.</w:t>
      </w:r>
    </w:p>
    <w:p w14:paraId="4CAAB43C" w14:textId="77777777" w:rsidR="00A805A1" w:rsidRDefault="00A805A1" w:rsidP="00B2612E">
      <w:pPr>
        <w:rPr>
          <w:rFonts w:cs="Times New Roman"/>
          <w:lang w:val="en-US"/>
        </w:rPr>
      </w:pPr>
    </w:p>
    <w:p w14:paraId="546F4A9B" w14:textId="59F16A79" w:rsidR="008653A7" w:rsidRPr="008A10EE" w:rsidRDefault="00A805A1" w:rsidP="00B2612E">
      <w:pPr>
        <w:rPr>
          <w:rFonts w:cs="Times New Roman"/>
          <w:lang w:val="en-US"/>
        </w:rPr>
      </w:pPr>
      <w:r w:rsidRPr="00A805A1">
        <w:rPr>
          <w:rFonts w:cs="Times New Roman"/>
          <w:i/>
          <w:iCs/>
          <w:lang w:val="en-US"/>
        </w:rPr>
        <w:t>Code Group</w:t>
      </w:r>
      <w:r>
        <w:rPr>
          <w:rFonts w:cs="Times New Roman"/>
          <w:lang w:val="en-US"/>
        </w:rPr>
        <w:t xml:space="preserve"> ini berisi faktor-faktor pendorong bagi keberhasilan implementasi sistem informasi terintegrasi pada perguruan tinggi yang telah disusun berdasarkan penelitian terdahulu </w:t>
      </w:r>
      <w:r>
        <w:rPr>
          <w:rFonts w:cs="Times New Roman"/>
          <w:i/>
          <w:iCs/>
          <w:lang w:val="en-US"/>
        </w:rPr>
        <w:t xml:space="preserve">(study literature) </w:t>
      </w:r>
      <w:r>
        <w:rPr>
          <w:rFonts w:cs="Times New Roman"/>
          <w:lang w:val="en-US"/>
        </w:rPr>
        <w:t xml:space="preserve">pada tahap sebelumnya. </w:t>
      </w:r>
      <w:r w:rsidR="007F421D" w:rsidRPr="008A10EE">
        <w:rPr>
          <w:rFonts w:cs="Times New Roman"/>
          <w:i/>
          <w:iCs/>
          <w:lang w:val="en-US"/>
        </w:rPr>
        <w:t>Code</w:t>
      </w:r>
      <w:r w:rsidR="00B336AF">
        <w:rPr>
          <w:rFonts w:cs="Times New Roman"/>
          <w:i/>
          <w:iCs/>
          <w:lang w:val="en-US"/>
        </w:rPr>
        <w:t xml:space="preserve"> </w:t>
      </w:r>
      <w:r w:rsidR="007F421D" w:rsidRPr="008A10EE">
        <w:rPr>
          <w:rFonts w:cs="Times New Roman"/>
          <w:i/>
          <w:iCs/>
          <w:lang w:val="en-US"/>
        </w:rPr>
        <w:t>Group</w:t>
      </w:r>
      <w:r>
        <w:rPr>
          <w:rFonts w:cs="Times New Roman"/>
          <w:i/>
          <w:iCs/>
          <w:lang w:val="en-US"/>
        </w:rPr>
        <w:t xml:space="preserve"> </w:t>
      </w:r>
      <w:r w:rsidR="00B336AF">
        <w:rPr>
          <w:rFonts w:cs="Times New Roman"/>
          <w:i/>
          <w:iCs/>
          <w:lang w:val="en-US"/>
        </w:rPr>
        <w:t xml:space="preserve"> </w:t>
      </w:r>
      <w:r>
        <w:rPr>
          <w:rFonts w:cs="Times New Roman"/>
          <w:lang w:val="en-US"/>
        </w:rPr>
        <w:t xml:space="preserve">pada  ATLAS.ti </w:t>
      </w:r>
      <w:r w:rsidR="00B336AF">
        <w:rPr>
          <w:rFonts w:cs="Times New Roman"/>
          <w:i/>
          <w:iCs/>
          <w:lang w:val="en-US"/>
        </w:rPr>
        <w:t xml:space="preserve"> </w:t>
      </w:r>
      <w:r w:rsidR="007F421D" w:rsidRPr="008A10EE">
        <w:rPr>
          <w:rFonts w:cs="Times New Roman"/>
          <w:lang w:val="en-US"/>
        </w:rPr>
        <w:t>tersebut</w:t>
      </w:r>
      <w:r w:rsidR="00B336AF">
        <w:rPr>
          <w:rFonts w:cs="Times New Roman"/>
          <w:lang w:val="en-US"/>
        </w:rPr>
        <w:t xml:space="preserve">  </w:t>
      </w:r>
      <w:r w:rsidR="007F421D" w:rsidRPr="008A10EE">
        <w:rPr>
          <w:rFonts w:cs="Times New Roman"/>
          <w:lang w:val="en-US"/>
        </w:rPr>
        <w:t>dapat</w:t>
      </w:r>
      <w:r w:rsidR="00B336AF">
        <w:rPr>
          <w:rFonts w:cs="Times New Roman"/>
          <w:lang w:val="en-US"/>
        </w:rPr>
        <w:t xml:space="preserve">  dilihat di </w:t>
      </w:r>
      <w:r w:rsidR="007F421D" w:rsidRPr="008A10EE">
        <w:rPr>
          <w:rFonts w:cs="Times New Roman"/>
          <w:lang w:val="en-US"/>
        </w:rPr>
        <w:t>Gambar</w:t>
      </w:r>
      <w:r>
        <w:rPr>
          <w:rFonts w:cs="Times New Roman"/>
          <w:lang w:val="en-US"/>
        </w:rPr>
        <w:t xml:space="preserve"> </w:t>
      </w:r>
      <w:r w:rsidR="007F421D" w:rsidRPr="008A10EE">
        <w:rPr>
          <w:rFonts w:cs="Times New Roman"/>
          <w:lang w:val="en-US"/>
        </w:rPr>
        <w:t xml:space="preserve"> 5.</w:t>
      </w:r>
      <w:r w:rsidR="001E190A">
        <w:rPr>
          <w:rFonts w:cs="Times New Roman"/>
          <w:lang w:val="en-US"/>
        </w:rPr>
        <w:t>2</w:t>
      </w:r>
    </w:p>
    <w:p w14:paraId="434556EC" w14:textId="77777777" w:rsidR="009D57FD" w:rsidRPr="008A10EE" w:rsidRDefault="009D57FD" w:rsidP="00B2612E">
      <w:pPr>
        <w:rPr>
          <w:rFonts w:cs="Times New Roman"/>
          <w:lang w:val="en-US"/>
        </w:rPr>
      </w:pPr>
    </w:p>
    <w:p w14:paraId="03F98E1D" w14:textId="77777777" w:rsidR="004E50E8" w:rsidRDefault="004E58B6" w:rsidP="00701370">
      <w:pPr>
        <w:keepNext/>
        <w:jc w:val="center"/>
      </w:pPr>
      <w:r w:rsidRPr="008A10EE">
        <w:rPr>
          <w:rFonts w:cs="Times New Roman"/>
          <w:noProof/>
        </w:rPr>
        <w:lastRenderedPageBreak/>
        <w:drawing>
          <wp:inline distT="0" distB="0" distL="0" distR="0" wp14:anchorId="6618F57E" wp14:editId="50662730">
            <wp:extent cx="2981325" cy="19852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94746" cy="1994174"/>
                    </a:xfrm>
                    <a:prstGeom prst="rect">
                      <a:avLst/>
                    </a:prstGeom>
                  </pic:spPr>
                </pic:pic>
              </a:graphicData>
            </a:graphic>
          </wp:inline>
        </w:drawing>
      </w:r>
    </w:p>
    <w:p w14:paraId="380F82FE" w14:textId="7F73B71F" w:rsidR="007F421D" w:rsidRPr="008A10EE" w:rsidRDefault="004E50E8" w:rsidP="004E50E8">
      <w:pPr>
        <w:pStyle w:val="Caption"/>
        <w:rPr>
          <w:rFonts w:cs="Times New Roman"/>
          <w:lang w:val="en-US"/>
        </w:rPr>
      </w:pPr>
      <w:bookmarkStart w:id="1114" w:name="_Toc48471599"/>
      <w:r>
        <w:t xml:space="preserve">Gambar </w:t>
      </w:r>
      <w:r w:rsidR="002A14F8">
        <w:fldChar w:fldCharType="begin"/>
      </w:r>
      <w:r w:rsidR="002A14F8">
        <w:instrText xml:space="preserve"> STYLEREF 2 \s </w:instrText>
      </w:r>
      <w:r w:rsidR="002A14F8">
        <w:fldChar w:fldCharType="separate"/>
      </w:r>
      <w:r w:rsidR="00441E18">
        <w:rPr>
          <w:noProof/>
        </w:rPr>
        <w:t>5.5</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1</w:t>
      </w:r>
      <w:r w:rsidR="002A14F8">
        <w:rPr>
          <w:noProof/>
        </w:rPr>
        <w:fldChar w:fldCharType="end"/>
      </w:r>
      <w:r>
        <w:t xml:space="preserve"> </w:t>
      </w:r>
      <w:r w:rsidR="00DF4A8C">
        <w:rPr>
          <w:rFonts w:cs="Times New Roman"/>
          <w:i/>
          <w:iCs w:val="0"/>
          <w:lang w:val="en-US"/>
        </w:rPr>
        <w:t>C</w:t>
      </w:r>
      <w:r w:rsidRPr="008A10EE">
        <w:rPr>
          <w:rFonts w:cs="Times New Roman"/>
          <w:i/>
          <w:iCs w:val="0"/>
          <w:lang w:val="en-US"/>
        </w:rPr>
        <w:t xml:space="preserve">ode </w:t>
      </w:r>
      <w:r w:rsidR="00DF4A8C">
        <w:rPr>
          <w:rFonts w:cs="Times New Roman"/>
          <w:i/>
          <w:iCs w:val="0"/>
          <w:lang w:val="en-US"/>
        </w:rPr>
        <w:t>M</w:t>
      </w:r>
      <w:r w:rsidRPr="008A10EE">
        <w:rPr>
          <w:rFonts w:cs="Times New Roman"/>
          <w:i/>
          <w:iCs w:val="0"/>
          <w:lang w:val="en-US"/>
        </w:rPr>
        <w:t xml:space="preserve">anager </w:t>
      </w:r>
      <w:r w:rsidRPr="008A10EE">
        <w:rPr>
          <w:rFonts w:cs="Times New Roman"/>
          <w:lang w:val="en-US"/>
        </w:rPr>
        <w:t>pada ATLAS.ti</w:t>
      </w:r>
      <w:bookmarkEnd w:id="1114"/>
    </w:p>
    <w:p w14:paraId="45658DE3" w14:textId="2E2B05B7" w:rsidR="000866C3" w:rsidRPr="008A10EE" w:rsidRDefault="005E1D4F" w:rsidP="000866C3">
      <w:pPr>
        <w:rPr>
          <w:rFonts w:cs="Times New Roman"/>
          <w:lang w:val="en-US"/>
        </w:rPr>
      </w:pPr>
      <w:r w:rsidRPr="008A10EE">
        <w:rPr>
          <w:rFonts w:cs="Times New Roman"/>
          <w:lang w:val="en-US"/>
        </w:rPr>
        <w:t>Pada gamb</w:t>
      </w:r>
      <w:r w:rsidR="00550D59" w:rsidRPr="008A10EE">
        <w:rPr>
          <w:rFonts w:cs="Times New Roman"/>
          <w:lang w:val="en-US"/>
        </w:rPr>
        <w:t>a</w:t>
      </w:r>
      <w:r w:rsidRPr="008A10EE">
        <w:rPr>
          <w:rFonts w:cs="Times New Roman"/>
          <w:lang w:val="en-US"/>
        </w:rPr>
        <w:t>r 5.</w:t>
      </w:r>
      <w:r w:rsidR="004E50E8">
        <w:rPr>
          <w:rFonts w:cs="Times New Roman"/>
          <w:lang w:val="en-US"/>
        </w:rPr>
        <w:t>2</w:t>
      </w:r>
      <w:r w:rsidRPr="008A10EE">
        <w:rPr>
          <w:rFonts w:cs="Times New Roman"/>
          <w:lang w:val="en-US"/>
        </w:rPr>
        <w:t xml:space="preserve"> dapat dilihat terdapat 11 </w:t>
      </w:r>
      <w:r w:rsidRPr="008A10EE">
        <w:rPr>
          <w:rFonts w:cs="Times New Roman"/>
          <w:i/>
          <w:iCs/>
          <w:lang w:val="en-US"/>
        </w:rPr>
        <w:t>Code Group</w:t>
      </w:r>
      <w:r w:rsidRPr="008A10EE">
        <w:rPr>
          <w:rFonts w:cs="Times New Roman"/>
          <w:lang w:val="en-US"/>
        </w:rPr>
        <w:t xml:space="preserve"> yaitu Faktor lain, Faktor pada wawancara awal, Karakteristik pengguna, Kemampuan sistem, </w:t>
      </w:r>
      <w:r w:rsidR="004E58B6" w:rsidRPr="008A10EE">
        <w:rPr>
          <w:rFonts w:cs="Times New Roman"/>
          <w:lang w:val="en-US"/>
        </w:rPr>
        <w:t>Sumber daya manusia</w:t>
      </w:r>
      <w:r w:rsidRPr="008A10EE">
        <w:rPr>
          <w:rFonts w:cs="Times New Roman"/>
          <w:lang w:val="en-US"/>
        </w:rPr>
        <w:t>,</w:t>
      </w:r>
      <w:r w:rsidR="004E58B6" w:rsidRPr="008A10EE">
        <w:rPr>
          <w:rFonts w:cs="Times New Roman"/>
          <w:lang w:val="en-US"/>
        </w:rPr>
        <w:t xml:space="preserve"> Keuangan, Manajemen organisasi, Manajemen proyek, Pembagian tugas kerja, Peningkatan pengetahuan dan keterampilan, Pihak ketiga/vendor, dan Sumber daya teknologi.</w:t>
      </w:r>
      <w:r w:rsidRPr="008A10EE">
        <w:rPr>
          <w:rFonts w:cs="Times New Roman"/>
          <w:lang w:val="en-US"/>
        </w:rPr>
        <w:t xml:space="preserve"> </w:t>
      </w:r>
    </w:p>
    <w:p w14:paraId="7345D9DD" w14:textId="59C3E420" w:rsidR="004E58B6" w:rsidRPr="008A10EE" w:rsidRDefault="004E58B6" w:rsidP="000866C3">
      <w:pPr>
        <w:rPr>
          <w:rFonts w:cs="Times New Roman"/>
          <w:lang w:val="en-US"/>
        </w:rPr>
      </w:pPr>
    </w:p>
    <w:p w14:paraId="056E7EE8" w14:textId="77777777" w:rsidR="00980351" w:rsidRDefault="004E58B6" w:rsidP="000866C3">
      <w:pPr>
        <w:rPr>
          <w:rFonts w:cs="Times New Roman"/>
          <w:lang w:val="en-US"/>
        </w:rPr>
      </w:pPr>
      <w:r w:rsidRPr="008A10EE">
        <w:rPr>
          <w:rFonts w:cs="Times New Roman"/>
          <w:lang w:val="en-US"/>
        </w:rPr>
        <w:t xml:space="preserve">Setelah membuat </w:t>
      </w:r>
      <w:r w:rsidRPr="008A10EE">
        <w:rPr>
          <w:rFonts w:cs="Times New Roman"/>
          <w:i/>
          <w:iCs/>
          <w:lang w:val="en-US"/>
        </w:rPr>
        <w:t>Code Group</w:t>
      </w:r>
      <w:r w:rsidRPr="008A10EE">
        <w:rPr>
          <w:rFonts w:cs="Times New Roman"/>
          <w:lang w:val="en-US"/>
        </w:rPr>
        <w:t>, peneliti lalu melakukan proses pengkodean dari teks wawancara. Proses pemberian ma</w:t>
      </w:r>
      <w:r w:rsidR="00835AFD" w:rsidRPr="008A10EE">
        <w:rPr>
          <w:rFonts w:cs="Times New Roman"/>
          <w:lang w:val="en-US"/>
        </w:rPr>
        <w:t>kna atau pengkodean dikelompokkan berdasarkan pertanyaan tempat kutipan tersebut ditemukan. Cara penulisan kode tersebut adalah [tempat ditemukannya kutipan tersebut pada pertanyaan yang merujuk pada faktor apa]-[</w:t>
      </w:r>
      <w:r w:rsidR="00EF56F6">
        <w:rPr>
          <w:rFonts w:cs="Times New Roman"/>
          <w:lang w:val="en-US"/>
        </w:rPr>
        <w:t>sub-faktor</w:t>
      </w:r>
      <w:r w:rsidR="00835AFD" w:rsidRPr="008A10EE">
        <w:rPr>
          <w:rFonts w:cs="Times New Roman"/>
          <w:lang w:val="en-US"/>
        </w:rPr>
        <w:t xml:space="preserve"> atau maksud dari kutipan tersebut]. </w:t>
      </w:r>
    </w:p>
    <w:p w14:paraId="5E691DB3" w14:textId="77777777" w:rsidR="00980351" w:rsidRDefault="00980351" w:rsidP="000866C3">
      <w:pPr>
        <w:rPr>
          <w:rFonts w:cs="Times New Roman"/>
          <w:lang w:val="en-US"/>
        </w:rPr>
      </w:pPr>
    </w:p>
    <w:p w14:paraId="4B138EBE" w14:textId="74E2AA25" w:rsidR="004E58B6" w:rsidRDefault="00980351" w:rsidP="000866C3">
      <w:pPr>
        <w:rPr>
          <w:rFonts w:cs="Times New Roman"/>
          <w:lang w:val="en-US"/>
        </w:rPr>
      </w:pPr>
      <w:r>
        <w:rPr>
          <w:rFonts w:cs="Times New Roman"/>
          <w:lang w:val="en-US"/>
        </w:rPr>
        <w:t xml:space="preserve">Pemberian </w:t>
      </w:r>
      <w:r>
        <w:rPr>
          <w:rFonts w:cs="Times New Roman"/>
          <w:i/>
          <w:iCs/>
          <w:lang w:val="en-US"/>
        </w:rPr>
        <w:t xml:space="preserve">Code </w:t>
      </w:r>
      <w:r>
        <w:rPr>
          <w:rFonts w:cs="Times New Roman"/>
          <w:lang w:val="en-US"/>
        </w:rPr>
        <w:t xml:space="preserve">ini dilakukan pada semua dokumen dan </w:t>
      </w:r>
      <w:r w:rsidRPr="008A10EE">
        <w:rPr>
          <w:rFonts w:cs="Times New Roman"/>
          <w:lang w:val="en-US"/>
        </w:rPr>
        <w:t xml:space="preserve">seluruh teks yang dianggap memiliki makna. Pemberian makna ini tidak hanya didasarkan pada kutipan secara parsial saja, namun juga peneliti tetap mempertimbangkan keseluruhan dokumen yang ada. Setelah satu dokumen selesai dikodekan, maka peneliti melanjutkan pengkodean pada dokumen utama hasil wawancara yang lainnya sehingga makna-makna yang </w:t>
      </w:r>
      <w:r w:rsidRPr="008A10EE">
        <w:rPr>
          <w:rFonts w:cs="Times New Roman"/>
          <w:lang w:val="en-US"/>
        </w:rPr>
        <w:lastRenderedPageBreak/>
        <w:t>terkandung di dalam teks bisa didapatkan.</w:t>
      </w:r>
      <w:r>
        <w:rPr>
          <w:rFonts w:cs="Times New Roman"/>
          <w:lang w:val="en-US"/>
        </w:rPr>
        <w:t xml:space="preserve"> </w:t>
      </w:r>
      <w:r w:rsidR="00835AFD" w:rsidRPr="008A10EE">
        <w:rPr>
          <w:rFonts w:cs="Times New Roman"/>
          <w:lang w:val="en-US"/>
        </w:rPr>
        <w:t xml:space="preserve">Contoh </w:t>
      </w:r>
      <w:r w:rsidR="00B336AF">
        <w:rPr>
          <w:rFonts w:cs="Times New Roman"/>
          <w:lang w:val="en-US"/>
        </w:rPr>
        <w:t xml:space="preserve"> </w:t>
      </w:r>
      <w:r w:rsidR="00835AFD" w:rsidRPr="008A10EE">
        <w:rPr>
          <w:rFonts w:cs="Times New Roman"/>
          <w:lang w:val="en-US"/>
        </w:rPr>
        <w:t xml:space="preserve">pemberian </w:t>
      </w:r>
      <w:r w:rsidR="00B336AF">
        <w:rPr>
          <w:rFonts w:cs="Times New Roman"/>
          <w:lang w:val="en-US"/>
        </w:rPr>
        <w:t xml:space="preserve"> </w:t>
      </w:r>
      <w:r w:rsidR="00835AFD" w:rsidRPr="008A10EE">
        <w:rPr>
          <w:rFonts w:cs="Times New Roman"/>
          <w:lang w:val="en-US"/>
        </w:rPr>
        <w:t xml:space="preserve">kode </w:t>
      </w:r>
      <w:r w:rsidR="00B336AF">
        <w:rPr>
          <w:rFonts w:cs="Times New Roman"/>
          <w:lang w:val="en-US"/>
        </w:rPr>
        <w:t xml:space="preserve"> pada </w:t>
      </w:r>
      <w:r w:rsidR="00835AFD" w:rsidRPr="008A10EE">
        <w:rPr>
          <w:rFonts w:cs="Times New Roman"/>
          <w:lang w:val="en-US"/>
        </w:rPr>
        <w:t xml:space="preserve"> Gambar</w:t>
      </w:r>
      <w:r w:rsidR="00B336AF">
        <w:rPr>
          <w:rFonts w:cs="Times New Roman"/>
          <w:lang w:val="en-US"/>
        </w:rPr>
        <w:t xml:space="preserve"> </w:t>
      </w:r>
      <w:r w:rsidR="00835AFD" w:rsidRPr="008A10EE">
        <w:rPr>
          <w:rFonts w:cs="Times New Roman"/>
          <w:lang w:val="en-US"/>
        </w:rPr>
        <w:t xml:space="preserve"> 5.</w:t>
      </w:r>
      <w:r w:rsidR="001E190A">
        <w:rPr>
          <w:rFonts w:cs="Times New Roman"/>
          <w:lang w:val="en-US"/>
        </w:rPr>
        <w:t>6</w:t>
      </w:r>
    </w:p>
    <w:p w14:paraId="36A6378A" w14:textId="77777777" w:rsidR="00980351" w:rsidRPr="008A10EE" w:rsidRDefault="00980351" w:rsidP="000866C3">
      <w:pPr>
        <w:rPr>
          <w:rFonts w:cs="Times New Roman"/>
          <w:lang w:val="en-US"/>
        </w:rPr>
      </w:pPr>
    </w:p>
    <w:p w14:paraId="083775F6" w14:textId="67796FD3" w:rsidR="008E5226" w:rsidRPr="008A10EE" w:rsidRDefault="00BA3CFB" w:rsidP="000866C3">
      <w:pPr>
        <w:rPr>
          <w:rFonts w:cs="Times New Roman"/>
          <w:lang w:val="en-US"/>
        </w:rPr>
      </w:pPr>
      <w:r w:rsidRPr="008A10EE">
        <w:rPr>
          <w:rFonts w:cs="Times New Roman"/>
          <w:noProof/>
        </w:rPr>
        <w:drawing>
          <wp:inline distT="0" distB="0" distL="0" distR="0" wp14:anchorId="12A9450E" wp14:editId="5250A9DA">
            <wp:extent cx="3488338" cy="2095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10316" cy="2108702"/>
                    </a:xfrm>
                    <a:prstGeom prst="rect">
                      <a:avLst/>
                    </a:prstGeom>
                  </pic:spPr>
                </pic:pic>
              </a:graphicData>
            </a:graphic>
          </wp:inline>
        </w:drawing>
      </w:r>
    </w:p>
    <w:p w14:paraId="5C268F5B" w14:textId="7BA5BA5B" w:rsidR="008E5226" w:rsidRPr="008A10EE" w:rsidRDefault="00550D59" w:rsidP="00550D59">
      <w:pPr>
        <w:pStyle w:val="Caption"/>
        <w:rPr>
          <w:rFonts w:cs="Times New Roman"/>
          <w:lang w:val="en-US"/>
        </w:rPr>
      </w:pPr>
      <w:r w:rsidRPr="008A10EE">
        <w:rPr>
          <w:rFonts w:cs="Times New Roman"/>
          <w:lang w:val="en-US"/>
        </w:rPr>
        <w:t xml:space="preserve">Gambar 5.6 </w:t>
      </w:r>
      <w:r w:rsidR="00DF4A8C">
        <w:rPr>
          <w:rFonts w:cs="Times New Roman"/>
          <w:lang w:val="en-US"/>
        </w:rPr>
        <w:t>P</w:t>
      </w:r>
      <w:r w:rsidRPr="008A10EE">
        <w:rPr>
          <w:rFonts w:cs="Times New Roman"/>
          <w:lang w:val="en-US"/>
        </w:rPr>
        <w:t xml:space="preserve">roses </w:t>
      </w:r>
      <w:r w:rsidR="00DF4A8C">
        <w:rPr>
          <w:rFonts w:cs="Times New Roman"/>
          <w:lang w:val="en-US"/>
        </w:rPr>
        <w:t>K</w:t>
      </w:r>
      <w:r w:rsidRPr="008A10EE">
        <w:rPr>
          <w:rFonts w:cs="Times New Roman"/>
          <w:lang w:val="en-US"/>
        </w:rPr>
        <w:t xml:space="preserve">odifikasi </w:t>
      </w:r>
      <w:r w:rsidR="00DF4A8C">
        <w:rPr>
          <w:rFonts w:cs="Times New Roman"/>
          <w:lang w:val="en-US"/>
        </w:rPr>
        <w:t>K</w:t>
      </w:r>
      <w:r w:rsidRPr="008A10EE">
        <w:rPr>
          <w:rFonts w:cs="Times New Roman"/>
          <w:lang w:val="en-US"/>
        </w:rPr>
        <w:t>utipan</w:t>
      </w:r>
    </w:p>
    <w:p w14:paraId="13D2982F" w14:textId="7064784C" w:rsidR="008E0CD6" w:rsidRDefault="008E5226" w:rsidP="000866C3">
      <w:pPr>
        <w:rPr>
          <w:rFonts w:cs="Times New Roman"/>
          <w:lang w:val="en-US"/>
        </w:rPr>
      </w:pPr>
      <w:r w:rsidRPr="008A10EE">
        <w:rPr>
          <w:rFonts w:cs="Times New Roman"/>
          <w:lang w:val="en-US"/>
        </w:rPr>
        <w:t>Pada gambar diatas, terdapat kutipan dari jawaban narasumber y</w:t>
      </w:r>
      <w:r w:rsidR="008E0CD6">
        <w:rPr>
          <w:rFonts w:cs="Times New Roman"/>
          <w:lang w:val="en-US"/>
        </w:rPr>
        <w:t>akni</w:t>
      </w:r>
      <w:r w:rsidRPr="008A10EE">
        <w:rPr>
          <w:rFonts w:cs="Times New Roman"/>
          <w:lang w:val="en-US"/>
        </w:rPr>
        <w:t xml:space="preserve"> “ </w:t>
      </w:r>
      <w:r w:rsidR="00BA3CFB" w:rsidRPr="00A556B3">
        <w:rPr>
          <w:rFonts w:cs="Times New Roman"/>
          <w:i/>
          <w:iCs/>
          <w:lang w:val="en-US"/>
        </w:rPr>
        <w:t>Untuk FiKampus dan SIDU mereka memiliki system analis sebanyak</w:t>
      </w:r>
      <w:r w:rsidR="00BA3CFB" w:rsidRPr="00A556B3">
        <w:rPr>
          <w:rFonts w:cs="Times New Roman"/>
          <w:i/>
          <w:iCs/>
          <w:lang w:val="en-US"/>
        </w:rPr>
        <w:tab/>
        <w:t>2 orang. Untuk analisis tidak merangkap sebagai programmer. Mereka memiliki tugasnya masing-masing</w:t>
      </w:r>
      <w:r w:rsidR="00BA3CFB" w:rsidRPr="008A10EE">
        <w:rPr>
          <w:rFonts w:cs="Times New Roman"/>
          <w:lang w:val="en-US"/>
        </w:rPr>
        <w:t xml:space="preserve">”. Kutipan dari pernyataan narasumber diatas terdapat pada pertanyaan terkait faktor Sumber Daya Manusia. Sehingga penulis memberi kode [SDM] untuk pernyataan pertama dan kode [PembagianTugasKerja] untuk pernyataan kedua. </w:t>
      </w:r>
    </w:p>
    <w:p w14:paraId="52B449A7" w14:textId="77777777" w:rsidR="008E0CD6" w:rsidRDefault="008E0CD6" w:rsidP="000866C3">
      <w:pPr>
        <w:rPr>
          <w:rFonts w:cs="Times New Roman"/>
          <w:lang w:val="en-US"/>
        </w:rPr>
      </w:pPr>
    </w:p>
    <w:p w14:paraId="27F6DABA" w14:textId="54136BDD" w:rsidR="008E5226" w:rsidRPr="008A10EE" w:rsidRDefault="008E0CD6" w:rsidP="000866C3">
      <w:pPr>
        <w:rPr>
          <w:rFonts w:cs="Times New Roman"/>
          <w:lang w:val="en-US"/>
        </w:rPr>
      </w:pPr>
      <w:r>
        <w:rPr>
          <w:rFonts w:cs="Times New Roman"/>
          <w:lang w:val="en-US"/>
        </w:rPr>
        <w:t>K</w:t>
      </w:r>
      <w:r w:rsidR="00BA3CFB" w:rsidRPr="008A10EE">
        <w:rPr>
          <w:rFonts w:cs="Times New Roman"/>
          <w:lang w:val="en-US"/>
        </w:rPr>
        <w:t xml:space="preserve">ategori atau maksud </w:t>
      </w:r>
      <w:r w:rsidR="00452970">
        <w:rPr>
          <w:rFonts w:cs="Times New Roman"/>
          <w:lang w:val="en-US"/>
        </w:rPr>
        <w:t>dari</w:t>
      </w:r>
      <w:r w:rsidR="00BA3CFB" w:rsidRPr="008A10EE">
        <w:rPr>
          <w:rFonts w:cs="Times New Roman"/>
          <w:lang w:val="en-US"/>
        </w:rPr>
        <w:t xml:space="preserve"> kutipan pada pernyataan pertama</w:t>
      </w:r>
      <w:r>
        <w:rPr>
          <w:rFonts w:cs="Times New Roman"/>
          <w:lang w:val="en-US"/>
        </w:rPr>
        <w:t xml:space="preserve"> yakni</w:t>
      </w:r>
      <w:r w:rsidR="00BA3CFB" w:rsidRPr="008A10EE">
        <w:rPr>
          <w:rFonts w:cs="Times New Roman"/>
          <w:lang w:val="en-US"/>
        </w:rPr>
        <w:t xml:space="preserve"> merujuk kepada kategori Staff IT dimana programmer termasuk dalam Staff IT</w:t>
      </w:r>
      <w:r>
        <w:rPr>
          <w:rFonts w:cs="Times New Roman"/>
          <w:lang w:val="en-US"/>
        </w:rPr>
        <w:t>.</w:t>
      </w:r>
      <w:r w:rsidR="00BA3CFB" w:rsidRPr="008A10EE">
        <w:rPr>
          <w:rFonts w:cs="Times New Roman"/>
          <w:lang w:val="en-US"/>
        </w:rPr>
        <w:t xml:space="preserve"> </w:t>
      </w:r>
      <w:r>
        <w:rPr>
          <w:rFonts w:cs="Times New Roman"/>
          <w:lang w:val="en-US"/>
        </w:rPr>
        <w:t>Sedangkan, p</w:t>
      </w:r>
      <w:r w:rsidR="00452970">
        <w:rPr>
          <w:rFonts w:cs="Times New Roman"/>
          <w:lang w:val="en-US"/>
        </w:rPr>
        <w:t>ada</w:t>
      </w:r>
      <w:r w:rsidR="00BA3CFB" w:rsidRPr="008A10EE">
        <w:rPr>
          <w:rFonts w:cs="Times New Roman"/>
          <w:lang w:val="en-US"/>
        </w:rPr>
        <w:t xml:space="preserve"> pernyataan kedua terkait pertanyaan</w:t>
      </w:r>
      <w:r w:rsidR="00452970">
        <w:rPr>
          <w:rFonts w:cs="Times New Roman"/>
          <w:lang w:val="en-US"/>
        </w:rPr>
        <w:t>, “</w:t>
      </w:r>
      <w:r>
        <w:rPr>
          <w:rFonts w:cs="Times New Roman"/>
          <w:lang w:val="en-US"/>
        </w:rPr>
        <w:t>a</w:t>
      </w:r>
      <w:r w:rsidR="00BA3CFB" w:rsidRPr="008A10EE">
        <w:rPr>
          <w:rFonts w:cs="Times New Roman"/>
          <w:lang w:val="en-US"/>
        </w:rPr>
        <w:t>pakah programmer juga merangkap sebagai sistem analis</w:t>
      </w:r>
      <w:r w:rsidR="00452970">
        <w:rPr>
          <w:rFonts w:cs="Times New Roman"/>
          <w:lang w:val="en-US"/>
        </w:rPr>
        <w:t>?”, narasumber</w:t>
      </w:r>
      <w:r w:rsidR="00BA3CFB" w:rsidRPr="008A10EE">
        <w:rPr>
          <w:rFonts w:cs="Times New Roman"/>
          <w:lang w:val="en-US"/>
        </w:rPr>
        <w:t xml:space="preserve"> menjawab </w:t>
      </w:r>
      <w:r w:rsidR="00452970">
        <w:rPr>
          <w:rFonts w:cs="Times New Roman"/>
          <w:lang w:val="en-US"/>
        </w:rPr>
        <w:t>“</w:t>
      </w:r>
      <w:r w:rsidR="00BA3CFB" w:rsidRPr="008A10EE">
        <w:rPr>
          <w:rFonts w:cs="Times New Roman"/>
          <w:lang w:val="en-US"/>
        </w:rPr>
        <w:t>tidak</w:t>
      </w:r>
      <w:r w:rsidR="00452970">
        <w:rPr>
          <w:rFonts w:cs="Times New Roman"/>
          <w:lang w:val="en-US"/>
        </w:rPr>
        <w:t>"</w:t>
      </w:r>
      <w:r w:rsidR="00BA3CFB" w:rsidRPr="008A10EE">
        <w:rPr>
          <w:rFonts w:cs="Times New Roman"/>
          <w:lang w:val="en-US"/>
        </w:rPr>
        <w:t xml:space="preserve">, sehingga peneliti mendefinisikan tidak adanya </w:t>
      </w:r>
      <w:r w:rsidR="00BA3CFB" w:rsidRPr="008A10EE">
        <w:rPr>
          <w:rFonts w:cs="Times New Roman"/>
          <w:i/>
          <w:iCs/>
          <w:lang w:val="en-US"/>
        </w:rPr>
        <w:t>do</w:t>
      </w:r>
      <w:r w:rsidR="00EF56F6">
        <w:rPr>
          <w:rFonts w:cs="Times New Roman"/>
          <w:i/>
          <w:iCs/>
          <w:lang w:val="en-US"/>
        </w:rPr>
        <w:t>uble</w:t>
      </w:r>
      <w:r w:rsidR="00BA3CFB" w:rsidRPr="008A10EE">
        <w:rPr>
          <w:rFonts w:cs="Times New Roman"/>
          <w:i/>
          <w:iCs/>
          <w:lang w:val="en-US"/>
        </w:rPr>
        <w:t xml:space="preserve"> job </w:t>
      </w:r>
      <w:r w:rsidR="00BA3CFB" w:rsidRPr="008A10EE">
        <w:rPr>
          <w:rFonts w:cs="Times New Roman"/>
          <w:lang w:val="en-US"/>
        </w:rPr>
        <w:t xml:space="preserve">atau tugas ganda dalam masing-masing posisi. Pemberian kode pernyataan pertama yaitu SDM-Staff IT, dan kode pernyataan kedua </w:t>
      </w:r>
      <w:r w:rsidR="00452970">
        <w:rPr>
          <w:rFonts w:cs="Times New Roman"/>
          <w:lang w:val="en-US"/>
        </w:rPr>
        <w:t xml:space="preserve"> diatas  </w:t>
      </w:r>
      <w:r w:rsidR="00BA3CFB" w:rsidRPr="008A10EE">
        <w:rPr>
          <w:rFonts w:cs="Times New Roman"/>
          <w:lang w:val="en-US"/>
        </w:rPr>
        <w:t xml:space="preserve">yaitu </w:t>
      </w:r>
      <w:r w:rsidR="00452970">
        <w:rPr>
          <w:rFonts w:cs="Times New Roman"/>
          <w:lang w:val="en-US"/>
        </w:rPr>
        <w:t xml:space="preserve"> </w:t>
      </w:r>
      <w:r w:rsidR="00BA3CFB" w:rsidRPr="008A10EE">
        <w:rPr>
          <w:rFonts w:cs="Times New Roman"/>
          <w:lang w:val="en-US"/>
        </w:rPr>
        <w:t>PembagianTugasKerja-tidak ada dobe</w:t>
      </w:r>
      <w:r w:rsidR="006B4FC8" w:rsidRPr="008A10EE">
        <w:rPr>
          <w:rFonts w:cs="Times New Roman"/>
          <w:lang w:val="en-US"/>
        </w:rPr>
        <w:t>l</w:t>
      </w:r>
      <w:r w:rsidR="00BA3CFB" w:rsidRPr="008A10EE">
        <w:rPr>
          <w:rFonts w:cs="Times New Roman"/>
          <w:lang w:val="en-US"/>
        </w:rPr>
        <w:t xml:space="preserve"> job.</w:t>
      </w:r>
    </w:p>
    <w:p w14:paraId="26CA30E7" w14:textId="2D60FE82" w:rsidR="00A556B3" w:rsidRDefault="008E0CD6" w:rsidP="000866C3">
      <w:pPr>
        <w:rPr>
          <w:rFonts w:cs="Times New Roman"/>
          <w:lang w:val="en-US"/>
        </w:rPr>
      </w:pPr>
      <w:r>
        <w:rPr>
          <w:rFonts w:cs="Times New Roman"/>
          <w:lang w:val="en-US"/>
        </w:rPr>
        <w:lastRenderedPageBreak/>
        <w:t>P</w:t>
      </w:r>
      <w:r w:rsidR="00556CE0" w:rsidRPr="008A10EE">
        <w:rPr>
          <w:rFonts w:cs="Times New Roman"/>
          <w:lang w:val="en-US"/>
        </w:rPr>
        <w:t>ada contoh kutipan “</w:t>
      </w:r>
      <w:r w:rsidR="00556CE0" w:rsidRPr="00A556B3">
        <w:rPr>
          <w:rFonts w:cs="Times New Roman"/>
          <w:i/>
          <w:iCs/>
          <w:lang w:val="en-US"/>
        </w:rPr>
        <w:t>Tidak semua stakeholder ikut dalam diskusi proyek ini, hanya orang-orang  manajemen saja yang ikut dalam diskusi proyek ini. Seperti contoh  mahasiswa tidak ikut dalam diskusi untuk proyek ini, mungkin mereka  hanya setelah di implementasikan saja</w:t>
      </w:r>
      <w:r w:rsidR="00556CE0" w:rsidRPr="008A10EE">
        <w:rPr>
          <w:rFonts w:cs="Times New Roman"/>
          <w:lang w:val="en-US"/>
        </w:rPr>
        <w:t xml:space="preserve">”. Kutipan ini didapat peneliti pada pertanyaan </w:t>
      </w:r>
      <w:r w:rsidR="00A556B3">
        <w:rPr>
          <w:rFonts w:cs="Times New Roman"/>
          <w:lang w:val="en-US"/>
        </w:rPr>
        <w:t>di kategori</w:t>
      </w:r>
      <w:r w:rsidR="00556CE0" w:rsidRPr="008A10EE">
        <w:rPr>
          <w:rFonts w:cs="Times New Roman"/>
          <w:lang w:val="en-US"/>
        </w:rPr>
        <w:t xml:space="preserve"> Pembagian Tugas Kerja. Dijelaskan bahwa hanya manajemen saya yang ikut dalam pengembangan proyek sistem informasi, sehingga peneliti memberikan kode PembagianTugasKerja-kontribusi pengembangan sistem. </w:t>
      </w:r>
    </w:p>
    <w:p w14:paraId="0CF7C08E" w14:textId="77777777" w:rsidR="00A556B3" w:rsidRDefault="00A556B3" w:rsidP="000866C3">
      <w:pPr>
        <w:rPr>
          <w:rFonts w:cs="Times New Roman"/>
          <w:lang w:val="en-US"/>
        </w:rPr>
      </w:pPr>
    </w:p>
    <w:p w14:paraId="2730A93E" w14:textId="0EFC660D" w:rsidR="006B4FC8" w:rsidRPr="008A10EE" w:rsidRDefault="00556CE0" w:rsidP="000866C3">
      <w:pPr>
        <w:rPr>
          <w:rFonts w:cs="Times New Roman"/>
          <w:lang w:val="en-US"/>
        </w:rPr>
      </w:pPr>
      <w:r w:rsidRPr="008A10EE">
        <w:rPr>
          <w:rFonts w:cs="Times New Roman"/>
          <w:lang w:val="en-US"/>
        </w:rPr>
        <w:t>Berbeda dengan kutipan “</w:t>
      </w:r>
      <w:r w:rsidRPr="00A556B3">
        <w:rPr>
          <w:rFonts w:cs="Times New Roman"/>
          <w:i/>
          <w:iCs/>
          <w:lang w:val="en-US"/>
        </w:rPr>
        <w:t>mahasiswa tidak ikut dalam diskusi untuk proyek ini, mungkin mereka  hanya setelah di implementasikan saja</w:t>
      </w:r>
      <w:r w:rsidRPr="008A10EE">
        <w:rPr>
          <w:rFonts w:cs="Times New Roman"/>
          <w:lang w:val="en-US"/>
        </w:rPr>
        <w:t xml:space="preserve">”, disini narasumber menuturkan bahwa keikutsertaan mahasiswa hanya ketika sistem sudah siap untuk diimplementasikan, sehingga peneliti memberi kode pada kutipan tersebut PembagianTugasKerja-kontribusi implementasi. Sehingga dari kutipan diatas dapat diketahui terdapat dua hal yang dapat </w:t>
      </w:r>
      <w:r w:rsidR="00A556B3">
        <w:rPr>
          <w:rFonts w:cs="Times New Roman"/>
          <w:lang w:val="en-US"/>
        </w:rPr>
        <w:t>menjadi pen</w:t>
      </w:r>
      <w:r w:rsidRPr="008A10EE">
        <w:rPr>
          <w:rFonts w:cs="Times New Roman"/>
          <w:lang w:val="en-US"/>
        </w:rPr>
        <w:t>dorong yaitu</w:t>
      </w:r>
      <w:r w:rsidR="00A556B3">
        <w:rPr>
          <w:rFonts w:cs="Times New Roman"/>
          <w:lang w:val="en-US"/>
        </w:rPr>
        <w:t xml:space="preserve"> faktor</w:t>
      </w:r>
      <w:r w:rsidRPr="008A10EE">
        <w:rPr>
          <w:rFonts w:cs="Times New Roman"/>
          <w:lang w:val="en-US"/>
        </w:rPr>
        <w:t xml:space="preserve"> kontribusi pihak manajemen dalam pengembangan sistem dan </w:t>
      </w:r>
      <w:r w:rsidR="00A556B3">
        <w:rPr>
          <w:rFonts w:cs="Times New Roman"/>
          <w:lang w:val="en-US"/>
        </w:rPr>
        <w:t xml:space="preserve">faktor </w:t>
      </w:r>
      <w:r w:rsidRPr="008A10EE">
        <w:rPr>
          <w:rFonts w:cs="Times New Roman"/>
          <w:lang w:val="en-US"/>
        </w:rPr>
        <w:t>peran mahasiswa dalam membantu sistem saat siap untuk diimplementasikan.</w:t>
      </w:r>
    </w:p>
    <w:p w14:paraId="3A3E5BD6" w14:textId="6DB4E73C" w:rsidR="00901BC4" w:rsidRDefault="00556CE0" w:rsidP="00901BC4">
      <w:pPr>
        <w:rPr>
          <w:rFonts w:cs="Times New Roman"/>
          <w:lang w:val="en-US"/>
        </w:rPr>
      </w:pPr>
      <w:r w:rsidRPr="008A10EE">
        <w:rPr>
          <w:rFonts w:cs="Times New Roman"/>
          <w:lang w:val="en-US"/>
        </w:rPr>
        <w:t>Begitu seterusnya dilakukan pengkodean kepada seluruh teks yang dianggap memiliki makna. Pemberian makna ini tidak hanya didasarkan pada kutipan secara parsial saja, namun juga peneliti tetap mempertimbangkan keseluruhan dokumen yang ada. Setelah satu dokumen selesai dikodekan, maka peneliti melanjutkan pengkodean pada dokumen utama hasil wawancara yang lainnya sehingga makna-makna yang terkandung di dalam teks bisa didapatkan.</w:t>
      </w:r>
      <w:r w:rsidR="00A556B3">
        <w:rPr>
          <w:rFonts w:cs="Times New Roman"/>
          <w:lang w:val="en-US"/>
        </w:rPr>
        <w:t xml:space="preserve"> </w:t>
      </w:r>
      <w:r w:rsidRPr="008A10EE">
        <w:rPr>
          <w:rFonts w:cs="Times New Roman"/>
          <w:lang w:val="en-US"/>
        </w:rPr>
        <w:t>Hasil dari proses pengkodean ini didapatkan</w:t>
      </w:r>
      <w:r w:rsidR="00A94713" w:rsidRPr="008A10EE">
        <w:rPr>
          <w:rFonts w:cs="Times New Roman"/>
          <w:lang w:val="en-US"/>
        </w:rPr>
        <w:t xml:space="preserve"> </w:t>
      </w:r>
      <w:r w:rsidR="00735238" w:rsidRPr="008A10EE">
        <w:rPr>
          <w:rFonts w:cs="Times New Roman"/>
          <w:lang w:val="en-US"/>
        </w:rPr>
        <w:t xml:space="preserve">rincian </w:t>
      </w:r>
      <w:r w:rsidR="00A94713" w:rsidRPr="008A10EE">
        <w:rPr>
          <w:rFonts w:cs="Times New Roman"/>
          <w:lang w:val="en-US"/>
        </w:rPr>
        <w:t xml:space="preserve">kode </w:t>
      </w:r>
      <w:r w:rsidR="00735238" w:rsidRPr="008A10EE">
        <w:rPr>
          <w:rFonts w:cs="Times New Roman"/>
          <w:lang w:val="en-US"/>
        </w:rPr>
        <w:t xml:space="preserve">sebagai berikut. </w:t>
      </w:r>
      <w:r w:rsidR="00980351">
        <w:rPr>
          <w:rFonts w:cs="Times New Roman"/>
          <w:lang w:val="en-US"/>
        </w:rPr>
        <w:t>Dapat dil</w:t>
      </w:r>
      <w:r w:rsidR="00735238" w:rsidRPr="008A10EE">
        <w:rPr>
          <w:rFonts w:cs="Times New Roman"/>
          <w:lang w:val="en-US"/>
        </w:rPr>
        <w:t xml:space="preserve">ihat tabel </w:t>
      </w:r>
      <w:r w:rsidR="009E4C5B" w:rsidRPr="008A10EE">
        <w:rPr>
          <w:rFonts w:cs="Times New Roman"/>
          <w:lang w:val="en-US"/>
        </w:rPr>
        <w:t>5.2</w:t>
      </w:r>
    </w:p>
    <w:p w14:paraId="5017CDF3" w14:textId="77777777" w:rsidR="00DF4A8C" w:rsidRPr="008A10EE" w:rsidRDefault="00DF4A8C" w:rsidP="00901BC4">
      <w:pPr>
        <w:rPr>
          <w:rFonts w:cs="Times New Roman"/>
          <w:lang w:val="en-US"/>
        </w:rPr>
      </w:pPr>
    </w:p>
    <w:p w14:paraId="02C887C9" w14:textId="16718480" w:rsidR="00901BC4" w:rsidRPr="008A10EE" w:rsidRDefault="00901BC4" w:rsidP="00901BC4">
      <w:pPr>
        <w:pStyle w:val="Caption"/>
        <w:keepNext/>
        <w:rPr>
          <w:rFonts w:cs="Times New Roman"/>
        </w:rPr>
      </w:pPr>
      <w:bookmarkStart w:id="1115" w:name="_Toc4847161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5</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w:t>
      </w:r>
      <w:r w:rsidR="00182426">
        <w:rPr>
          <w:rFonts w:cs="Times New Roman"/>
        </w:rPr>
        <w:fldChar w:fldCharType="end"/>
      </w:r>
      <w:r w:rsidRPr="008A10EE">
        <w:rPr>
          <w:rFonts w:cs="Times New Roman"/>
        </w:rPr>
        <w:t xml:space="preserve"> </w:t>
      </w:r>
      <w:r w:rsidRPr="008A10EE">
        <w:rPr>
          <w:rFonts w:cs="Times New Roman"/>
          <w:i/>
          <w:iCs w:val="0"/>
          <w:lang w:val="en-US"/>
        </w:rPr>
        <w:t>Code Group</w:t>
      </w:r>
      <w:bookmarkEnd w:id="1115"/>
    </w:p>
    <w:tbl>
      <w:tblPr>
        <w:tblStyle w:val="TableGrid"/>
        <w:tblW w:w="0" w:type="auto"/>
        <w:tblLook w:val="04A0" w:firstRow="1" w:lastRow="0" w:firstColumn="1" w:lastColumn="0" w:noHBand="0" w:noVBand="1"/>
      </w:tblPr>
      <w:tblGrid>
        <w:gridCol w:w="1696"/>
        <w:gridCol w:w="1276"/>
        <w:gridCol w:w="2603"/>
      </w:tblGrid>
      <w:tr w:rsidR="00735238" w:rsidRPr="008A10EE" w14:paraId="26ECCE3B" w14:textId="77777777" w:rsidTr="00733841">
        <w:trPr>
          <w:tblHeader/>
        </w:trPr>
        <w:tc>
          <w:tcPr>
            <w:tcW w:w="1696" w:type="dxa"/>
          </w:tcPr>
          <w:p w14:paraId="10B89B66" w14:textId="3941F7EC" w:rsidR="00735238" w:rsidRPr="00733841" w:rsidRDefault="00735238" w:rsidP="00735238">
            <w:pPr>
              <w:jc w:val="center"/>
              <w:rPr>
                <w:rFonts w:cs="Times New Roman"/>
                <w:b/>
                <w:bCs/>
                <w:i/>
                <w:iCs/>
              </w:rPr>
            </w:pPr>
            <w:r w:rsidRPr="00733841">
              <w:rPr>
                <w:rFonts w:cs="Times New Roman"/>
                <w:b/>
                <w:bCs/>
                <w:i/>
                <w:iCs/>
              </w:rPr>
              <w:t>Code Group</w:t>
            </w:r>
          </w:p>
        </w:tc>
        <w:tc>
          <w:tcPr>
            <w:tcW w:w="1276" w:type="dxa"/>
          </w:tcPr>
          <w:p w14:paraId="152E5F04" w14:textId="6BCF0CD9" w:rsidR="00735238" w:rsidRPr="00733841" w:rsidRDefault="00735238" w:rsidP="00735238">
            <w:pPr>
              <w:jc w:val="center"/>
              <w:rPr>
                <w:rFonts w:cs="Times New Roman"/>
                <w:b/>
                <w:bCs/>
              </w:rPr>
            </w:pPr>
            <w:r w:rsidRPr="00733841">
              <w:rPr>
                <w:rFonts w:cs="Times New Roman"/>
                <w:b/>
                <w:bCs/>
              </w:rPr>
              <w:t>Jumlah Kode</w:t>
            </w:r>
          </w:p>
        </w:tc>
        <w:tc>
          <w:tcPr>
            <w:tcW w:w="2603" w:type="dxa"/>
          </w:tcPr>
          <w:p w14:paraId="2EFFD074" w14:textId="5053B951" w:rsidR="00735238" w:rsidRPr="00733841" w:rsidRDefault="00735238" w:rsidP="00735238">
            <w:pPr>
              <w:jc w:val="center"/>
              <w:rPr>
                <w:rFonts w:cs="Times New Roman"/>
                <w:b/>
                <w:bCs/>
              </w:rPr>
            </w:pPr>
            <w:r w:rsidRPr="00733841">
              <w:rPr>
                <w:rFonts w:cs="Times New Roman"/>
                <w:b/>
                <w:bCs/>
              </w:rPr>
              <w:t>Keterangan</w:t>
            </w:r>
          </w:p>
        </w:tc>
      </w:tr>
      <w:tr w:rsidR="00735238" w:rsidRPr="008A10EE" w14:paraId="797210AF" w14:textId="77777777" w:rsidTr="00735238">
        <w:tc>
          <w:tcPr>
            <w:tcW w:w="1696" w:type="dxa"/>
          </w:tcPr>
          <w:p w14:paraId="65B069F9" w14:textId="07210503" w:rsidR="00735238" w:rsidRPr="008A10EE" w:rsidRDefault="00735238" w:rsidP="00735238">
            <w:pPr>
              <w:rPr>
                <w:rFonts w:cs="Times New Roman"/>
              </w:rPr>
            </w:pPr>
            <w:r w:rsidRPr="008A10EE">
              <w:rPr>
                <w:rFonts w:cs="Times New Roman"/>
              </w:rPr>
              <w:t>Faktor pada wawancara awal</w:t>
            </w:r>
          </w:p>
        </w:tc>
        <w:tc>
          <w:tcPr>
            <w:tcW w:w="1276" w:type="dxa"/>
          </w:tcPr>
          <w:p w14:paraId="3BDE6CAB" w14:textId="203F776D" w:rsidR="00735238" w:rsidRPr="008A10EE" w:rsidRDefault="00735238" w:rsidP="00735238">
            <w:pPr>
              <w:jc w:val="center"/>
              <w:rPr>
                <w:rFonts w:cs="Times New Roman"/>
              </w:rPr>
            </w:pPr>
            <w:r w:rsidRPr="008A10EE">
              <w:rPr>
                <w:rFonts w:cs="Times New Roman"/>
              </w:rPr>
              <w:t>1</w:t>
            </w:r>
            <w:r w:rsidR="00DC688B" w:rsidRPr="008A10EE">
              <w:rPr>
                <w:rFonts w:cs="Times New Roman"/>
              </w:rPr>
              <w:t>1</w:t>
            </w:r>
          </w:p>
        </w:tc>
        <w:tc>
          <w:tcPr>
            <w:tcW w:w="2603" w:type="dxa"/>
          </w:tcPr>
          <w:p w14:paraId="5EFBB595" w14:textId="3C98924C" w:rsidR="00735238" w:rsidRPr="008A10EE" w:rsidRDefault="00735238" w:rsidP="00FC5C04">
            <w:pPr>
              <w:jc w:val="both"/>
              <w:rPr>
                <w:rFonts w:cs="Times New Roman"/>
              </w:rPr>
            </w:pPr>
            <w:r w:rsidRPr="008A10EE">
              <w:rPr>
                <w:rFonts w:cs="Times New Roman"/>
              </w:rPr>
              <w:t xml:space="preserve">Kode awal yang disesuaikan dengan 10 </w:t>
            </w:r>
            <w:r w:rsidRPr="008A10EE">
              <w:rPr>
                <w:rFonts w:cs="Times New Roman"/>
              </w:rPr>
              <w:lastRenderedPageBreak/>
              <w:t>faktor kesuksesan yang disusun peneliti menjadi pertanyaan kepada narasumber</w:t>
            </w:r>
            <w:r w:rsidR="00DC688B" w:rsidRPr="008A10EE">
              <w:rPr>
                <w:rFonts w:cs="Times New Roman"/>
              </w:rPr>
              <w:t xml:space="preserve"> dan 1 kode untuk faktor lain yang ditemukan dalam wawancara.</w:t>
            </w:r>
          </w:p>
        </w:tc>
      </w:tr>
      <w:tr w:rsidR="00735238" w:rsidRPr="008A10EE" w14:paraId="5F38C337" w14:textId="77777777" w:rsidTr="00735238">
        <w:tc>
          <w:tcPr>
            <w:tcW w:w="1696" w:type="dxa"/>
          </w:tcPr>
          <w:p w14:paraId="27F6F792" w14:textId="2069503A" w:rsidR="00735238" w:rsidRPr="008A10EE" w:rsidRDefault="00735238" w:rsidP="00735238">
            <w:pPr>
              <w:rPr>
                <w:rFonts w:cs="Times New Roman"/>
              </w:rPr>
            </w:pPr>
            <w:r w:rsidRPr="008A10EE">
              <w:rPr>
                <w:rFonts w:cs="Times New Roman"/>
              </w:rPr>
              <w:lastRenderedPageBreak/>
              <w:t>Karakteristik pengguna</w:t>
            </w:r>
          </w:p>
        </w:tc>
        <w:tc>
          <w:tcPr>
            <w:tcW w:w="1276" w:type="dxa"/>
          </w:tcPr>
          <w:p w14:paraId="48846864" w14:textId="24E4B396" w:rsidR="00735238" w:rsidRPr="008A10EE" w:rsidRDefault="00DC688B" w:rsidP="00735238">
            <w:pPr>
              <w:jc w:val="center"/>
              <w:rPr>
                <w:rFonts w:cs="Times New Roman"/>
              </w:rPr>
            </w:pPr>
            <w:r w:rsidRPr="008A10EE">
              <w:rPr>
                <w:rFonts w:cs="Times New Roman"/>
              </w:rPr>
              <w:t>7</w:t>
            </w:r>
          </w:p>
        </w:tc>
        <w:tc>
          <w:tcPr>
            <w:tcW w:w="2603" w:type="dxa"/>
          </w:tcPr>
          <w:p w14:paraId="1AA5A1B1" w14:textId="3E5295A1" w:rsidR="00735238" w:rsidRPr="008A10EE" w:rsidRDefault="00735238" w:rsidP="00FC5C04">
            <w:pPr>
              <w:jc w:val="both"/>
              <w:rPr>
                <w:rFonts w:cs="Times New Roman"/>
              </w:rPr>
            </w:pPr>
            <w:r w:rsidRPr="008A10EE">
              <w:rPr>
                <w:rFonts w:cs="Times New Roman"/>
              </w:rPr>
              <w:t>Kode yang didapatkan dari pertanyaan terkait karakteristik pengguna</w:t>
            </w:r>
            <w:r w:rsidR="00FC5C04" w:rsidRPr="008A10EE">
              <w:rPr>
                <w:rFonts w:cs="Times New Roman"/>
              </w:rPr>
              <w:t xml:space="preserve"> saat implementasi </w:t>
            </w:r>
            <w:r w:rsidRPr="008A10EE">
              <w:rPr>
                <w:rFonts w:cs="Times New Roman"/>
              </w:rPr>
              <w:t>sistem informasi pada perguruan tinggi di Surabaya</w:t>
            </w:r>
          </w:p>
        </w:tc>
      </w:tr>
      <w:tr w:rsidR="00735238" w:rsidRPr="008A10EE" w14:paraId="36D97FBA" w14:textId="77777777" w:rsidTr="00735238">
        <w:tc>
          <w:tcPr>
            <w:tcW w:w="1696" w:type="dxa"/>
          </w:tcPr>
          <w:p w14:paraId="326970AD" w14:textId="0200C3FD" w:rsidR="00735238" w:rsidRPr="008A10EE" w:rsidRDefault="00735238" w:rsidP="00735238">
            <w:pPr>
              <w:rPr>
                <w:rFonts w:cs="Times New Roman"/>
              </w:rPr>
            </w:pPr>
            <w:r w:rsidRPr="008A10EE">
              <w:rPr>
                <w:rFonts w:cs="Times New Roman"/>
              </w:rPr>
              <w:t>Kemampuan Sistem</w:t>
            </w:r>
          </w:p>
        </w:tc>
        <w:tc>
          <w:tcPr>
            <w:tcW w:w="1276" w:type="dxa"/>
          </w:tcPr>
          <w:p w14:paraId="12146887" w14:textId="74CA593B" w:rsidR="00735238" w:rsidRPr="008A10EE" w:rsidRDefault="00DC688B" w:rsidP="00735238">
            <w:pPr>
              <w:jc w:val="center"/>
              <w:rPr>
                <w:rFonts w:cs="Times New Roman"/>
              </w:rPr>
            </w:pPr>
            <w:r w:rsidRPr="008A10EE">
              <w:rPr>
                <w:rFonts w:cs="Times New Roman"/>
              </w:rPr>
              <w:t>6</w:t>
            </w:r>
          </w:p>
        </w:tc>
        <w:tc>
          <w:tcPr>
            <w:tcW w:w="2603" w:type="dxa"/>
          </w:tcPr>
          <w:p w14:paraId="33FAC80E" w14:textId="79960FBE" w:rsidR="00735238" w:rsidRPr="008A10EE" w:rsidRDefault="00735238" w:rsidP="00FC5C04">
            <w:pPr>
              <w:jc w:val="both"/>
              <w:rPr>
                <w:rFonts w:cs="Times New Roman"/>
              </w:rPr>
            </w:pPr>
            <w:r w:rsidRPr="008A10EE">
              <w:rPr>
                <w:rFonts w:cs="Times New Roman"/>
              </w:rPr>
              <w:t xml:space="preserve">Kode yang didapatkan dari pertanyaan terkait kemampuan sistem informasi </w:t>
            </w:r>
            <w:r w:rsidR="00FC5C04" w:rsidRPr="008A10EE">
              <w:rPr>
                <w:rFonts w:cs="Times New Roman"/>
              </w:rPr>
              <w:t xml:space="preserve">setelah terimplementasi </w:t>
            </w:r>
            <w:r w:rsidRPr="008A10EE">
              <w:rPr>
                <w:rFonts w:cs="Times New Roman"/>
              </w:rPr>
              <w:t>pada perguruan tinggi di Surabaya</w:t>
            </w:r>
          </w:p>
        </w:tc>
      </w:tr>
      <w:tr w:rsidR="00735238" w:rsidRPr="008A10EE" w14:paraId="693DBC8C" w14:textId="77777777" w:rsidTr="00735238">
        <w:tc>
          <w:tcPr>
            <w:tcW w:w="1696" w:type="dxa"/>
          </w:tcPr>
          <w:p w14:paraId="33AE7970" w14:textId="605AFC0A" w:rsidR="00735238" w:rsidRPr="008A10EE" w:rsidRDefault="00735238" w:rsidP="00735238">
            <w:pPr>
              <w:rPr>
                <w:rFonts w:cs="Times New Roman"/>
              </w:rPr>
            </w:pPr>
            <w:r w:rsidRPr="008A10EE">
              <w:rPr>
                <w:rFonts w:cs="Times New Roman"/>
              </w:rPr>
              <w:t>Keuangan</w:t>
            </w:r>
          </w:p>
        </w:tc>
        <w:tc>
          <w:tcPr>
            <w:tcW w:w="1276" w:type="dxa"/>
          </w:tcPr>
          <w:p w14:paraId="47758A0A" w14:textId="11CE212D" w:rsidR="00735238" w:rsidRPr="008A10EE" w:rsidRDefault="00DC688B" w:rsidP="00735238">
            <w:pPr>
              <w:jc w:val="center"/>
              <w:rPr>
                <w:rFonts w:cs="Times New Roman"/>
              </w:rPr>
            </w:pPr>
            <w:r w:rsidRPr="008A10EE">
              <w:rPr>
                <w:rFonts w:cs="Times New Roman"/>
              </w:rPr>
              <w:t>7</w:t>
            </w:r>
          </w:p>
        </w:tc>
        <w:tc>
          <w:tcPr>
            <w:tcW w:w="2603" w:type="dxa"/>
          </w:tcPr>
          <w:p w14:paraId="033D7EFF" w14:textId="7E772F73" w:rsidR="00735238" w:rsidRPr="008A10EE" w:rsidRDefault="00735238" w:rsidP="00FC5C04">
            <w:pPr>
              <w:jc w:val="both"/>
              <w:rPr>
                <w:rFonts w:cs="Times New Roman"/>
              </w:rPr>
            </w:pPr>
            <w:r w:rsidRPr="008A10EE">
              <w:rPr>
                <w:rFonts w:cs="Times New Roman"/>
              </w:rPr>
              <w:t xml:space="preserve">Kode yang didapatkan dari pertanyaan terkait keuangan </w:t>
            </w:r>
            <w:r w:rsidR="00FC5C04" w:rsidRPr="008A10EE">
              <w:rPr>
                <w:rFonts w:cs="Times New Roman"/>
              </w:rPr>
              <w:t xml:space="preserve">saat proses pengembangan dan implementasi </w:t>
            </w:r>
            <w:r w:rsidRPr="008A10EE">
              <w:rPr>
                <w:rFonts w:cs="Times New Roman"/>
              </w:rPr>
              <w:t>sistem informasi pada perguruan tinggi di Surabaya</w:t>
            </w:r>
          </w:p>
        </w:tc>
      </w:tr>
      <w:tr w:rsidR="00735238" w:rsidRPr="008A10EE" w14:paraId="5FD73F6A" w14:textId="77777777" w:rsidTr="00735238">
        <w:tc>
          <w:tcPr>
            <w:tcW w:w="1696" w:type="dxa"/>
          </w:tcPr>
          <w:p w14:paraId="1FA5EC80" w14:textId="37098C9A" w:rsidR="00735238" w:rsidRPr="008A10EE" w:rsidRDefault="00735238" w:rsidP="00735238">
            <w:pPr>
              <w:rPr>
                <w:rFonts w:cs="Times New Roman"/>
              </w:rPr>
            </w:pPr>
            <w:r w:rsidRPr="008A10EE">
              <w:rPr>
                <w:rFonts w:cs="Times New Roman"/>
              </w:rPr>
              <w:t>Manajemen Organisasi</w:t>
            </w:r>
          </w:p>
        </w:tc>
        <w:tc>
          <w:tcPr>
            <w:tcW w:w="1276" w:type="dxa"/>
          </w:tcPr>
          <w:p w14:paraId="3B6EA3F8" w14:textId="2BDB6ED3" w:rsidR="00735238" w:rsidRPr="008A10EE" w:rsidRDefault="00DC688B" w:rsidP="00735238">
            <w:pPr>
              <w:jc w:val="center"/>
              <w:rPr>
                <w:rFonts w:cs="Times New Roman"/>
              </w:rPr>
            </w:pPr>
            <w:r w:rsidRPr="008A10EE">
              <w:rPr>
                <w:rFonts w:cs="Times New Roman"/>
              </w:rPr>
              <w:t>4</w:t>
            </w:r>
          </w:p>
        </w:tc>
        <w:tc>
          <w:tcPr>
            <w:tcW w:w="2603" w:type="dxa"/>
          </w:tcPr>
          <w:p w14:paraId="1E954726" w14:textId="0706978F" w:rsidR="00735238" w:rsidRPr="008A10EE" w:rsidRDefault="00FC5C04" w:rsidP="00FC5C04">
            <w:pPr>
              <w:jc w:val="both"/>
              <w:rPr>
                <w:rFonts w:cs="Times New Roman"/>
              </w:rPr>
            </w:pPr>
            <w:r w:rsidRPr="008A10EE">
              <w:rPr>
                <w:rFonts w:cs="Times New Roman"/>
              </w:rPr>
              <w:t>Kode yang didapatkan dari pertanyaan terkait manajemen organisasi saat proses pengembangan dan implementasi sistem informasi pada perguruan tinggi di Surabaya</w:t>
            </w:r>
          </w:p>
        </w:tc>
      </w:tr>
      <w:tr w:rsidR="00735238" w:rsidRPr="008A10EE" w14:paraId="1B59A205" w14:textId="77777777" w:rsidTr="00735238">
        <w:tc>
          <w:tcPr>
            <w:tcW w:w="1696" w:type="dxa"/>
          </w:tcPr>
          <w:p w14:paraId="5FA8B1B4" w14:textId="57AA3598" w:rsidR="00735238" w:rsidRPr="008A10EE" w:rsidRDefault="00735238" w:rsidP="00735238">
            <w:pPr>
              <w:rPr>
                <w:rFonts w:cs="Times New Roman"/>
              </w:rPr>
            </w:pPr>
            <w:r w:rsidRPr="008A10EE">
              <w:rPr>
                <w:rFonts w:cs="Times New Roman"/>
              </w:rPr>
              <w:lastRenderedPageBreak/>
              <w:t>Manajemen Proyek</w:t>
            </w:r>
          </w:p>
        </w:tc>
        <w:tc>
          <w:tcPr>
            <w:tcW w:w="1276" w:type="dxa"/>
          </w:tcPr>
          <w:p w14:paraId="65B62B51" w14:textId="145D578B" w:rsidR="00735238" w:rsidRPr="008A10EE" w:rsidRDefault="00DC688B" w:rsidP="00735238">
            <w:pPr>
              <w:jc w:val="center"/>
              <w:rPr>
                <w:rFonts w:cs="Times New Roman"/>
              </w:rPr>
            </w:pPr>
            <w:r w:rsidRPr="008A10EE">
              <w:rPr>
                <w:rFonts w:cs="Times New Roman"/>
              </w:rPr>
              <w:t>18</w:t>
            </w:r>
          </w:p>
        </w:tc>
        <w:tc>
          <w:tcPr>
            <w:tcW w:w="2603" w:type="dxa"/>
          </w:tcPr>
          <w:p w14:paraId="18A8B5F8" w14:textId="7A87A5AB" w:rsidR="00735238" w:rsidRPr="008A10EE" w:rsidRDefault="00FC5C04" w:rsidP="00FC5C04">
            <w:pPr>
              <w:jc w:val="both"/>
              <w:rPr>
                <w:rFonts w:cs="Times New Roman"/>
              </w:rPr>
            </w:pPr>
            <w:r w:rsidRPr="008A10EE">
              <w:rPr>
                <w:rFonts w:cs="Times New Roman"/>
              </w:rPr>
              <w:t>Kode yang didapatkan dari pertanyaan terkait manajemen proyek saat proses pengembangan dan implementasi sistem informasi pada perguruan tinggi di Surabaya</w:t>
            </w:r>
          </w:p>
        </w:tc>
      </w:tr>
      <w:tr w:rsidR="00735238" w:rsidRPr="008A10EE" w14:paraId="7B93F2A5" w14:textId="77777777" w:rsidTr="00735238">
        <w:tc>
          <w:tcPr>
            <w:tcW w:w="1696" w:type="dxa"/>
          </w:tcPr>
          <w:p w14:paraId="04BB3DAF" w14:textId="16FA97CE" w:rsidR="00735238" w:rsidRPr="008A10EE" w:rsidRDefault="00735238" w:rsidP="00735238">
            <w:pPr>
              <w:rPr>
                <w:rFonts w:cs="Times New Roman"/>
              </w:rPr>
            </w:pPr>
            <w:r w:rsidRPr="008A10EE">
              <w:rPr>
                <w:rFonts w:cs="Times New Roman"/>
              </w:rPr>
              <w:t>Pembagian Tugas Kerja</w:t>
            </w:r>
          </w:p>
        </w:tc>
        <w:tc>
          <w:tcPr>
            <w:tcW w:w="1276" w:type="dxa"/>
          </w:tcPr>
          <w:p w14:paraId="1E3A03D8" w14:textId="5BF43DB8" w:rsidR="00735238" w:rsidRPr="008A10EE" w:rsidRDefault="00DC688B" w:rsidP="00735238">
            <w:pPr>
              <w:jc w:val="center"/>
              <w:rPr>
                <w:rFonts w:cs="Times New Roman"/>
              </w:rPr>
            </w:pPr>
            <w:r w:rsidRPr="008A10EE">
              <w:rPr>
                <w:rFonts w:cs="Times New Roman"/>
              </w:rPr>
              <w:t>6</w:t>
            </w:r>
          </w:p>
        </w:tc>
        <w:tc>
          <w:tcPr>
            <w:tcW w:w="2603" w:type="dxa"/>
          </w:tcPr>
          <w:p w14:paraId="32B241D2" w14:textId="4CF83CCC" w:rsidR="00735238" w:rsidRPr="008A10EE" w:rsidRDefault="00FC5C04" w:rsidP="00FC5C04">
            <w:pPr>
              <w:jc w:val="both"/>
              <w:rPr>
                <w:rFonts w:cs="Times New Roman"/>
              </w:rPr>
            </w:pPr>
            <w:r w:rsidRPr="008A10EE">
              <w:rPr>
                <w:rFonts w:cs="Times New Roman"/>
              </w:rPr>
              <w:t>Kode yang didapatkan dari pertanyaan terkait pembagian tugas kerja saat proses pengembangan dan implementasi sistem informasi pada perguruan tinggi di Surabaya</w:t>
            </w:r>
          </w:p>
        </w:tc>
      </w:tr>
      <w:tr w:rsidR="00735238" w:rsidRPr="008A10EE" w14:paraId="7C24C8D7" w14:textId="77777777" w:rsidTr="00735238">
        <w:tc>
          <w:tcPr>
            <w:tcW w:w="1696" w:type="dxa"/>
          </w:tcPr>
          <w:p w14:paraId="148B43EC" w14:textId="518B686D" w:rsidR="00735238" w:rsidRPr="008A10EE" w:rsidRDefault="00735238" w:rsidP="00735238">
            <w:pPr>
              <w:rPr>
                <w:rFonts w:cs="Times New Roman"/>
              </w:rPr>
            </w:pPr>
            <w:r w:rsidRPr="008A10EE">
              <w:rPr>
                <w:rFonts w:cs="Times New Roman"/>
              </w:rPr>
              <w:t>Peningkatan Pengetahuan dan Keterampilan</w:t>
            </w:r>
          </w:p>
        </w:tc>
        <w:tc>
          <w:tcPr>
            <w:tcW w:w="1276" w:type="dxa"/>
          </w:tcPr>
          <w:p w14:paraId="3DB97BB1" w14:textId="43F0ADF6" w:rsidR="00735238" w:rsidRPr="008A10EE" w:rsidRDefault="00DC688B" w:rsidP="00735238">
            <w:pPr>
              <w:jc w:val="center"/>
              <w:rPr>
                <w:rFonts w:cs="Times New Roman"/>
              </w:rPr>
            </w:pPr>
            <w:r w:rsidRPr="008A10EE">
              <w:rPr>
                <w:rFonts w:cs="Times New Roman"/>
              </w:rPr>
              <w:t>6</w:t>
            </w:r>
          </w:p>
        </w:tc>
        <w:tc>
          <w:tcPr>
            <w:tcW w:w="2603" w:type="dxa"/>
          </w:tcPr>
          <w:p w14:paraId="0FCB0FAB" w14:textId="0E691975" w:rsidR="00735238" w:rsidRPr="008A10EE" w:rsidRDefault="00FC5C04" w:rsidP="00FC5C04">
            <w:pPr>
              <w:jc w:val="both"/>
              <w:rPr>
                <w:rFonts w:cs="Times New Roman"/>
              </w:rPr>
            </w:pPr>
            <w:r w:rsidRPr="008A10EE">
              <w:rPr>
                <w:rFonts w:cs="Times New Roman"/>
              </w:rPr>
              <w:t>Kode yang didapatkan dari pertanyaan terkait peningkatan pengetahuan dan keterampilan pengguna saat implementasi sistem informasi pada perguruan tinggi di Surabaya</w:t>
            </w:r>
          </w:p>
        </w:tc>
      </w:tr>
      <w:tr w:rsidR="00735238" w:rsidRPr="008A10EE" w14:paraId="54245A45" w14:textId="77777777" w:rsidTr="00735238">
        <w:tc>
          <w:tcPr>
            <w:tcW w:w="1696" w:type="dxa"/>
          </w:tcPr>
          <w:p w14:paraId="53992FFF" w14:textId="1404AAED" w:rsidR="00735238" w:rsidRPr="008A10EE" w:rsidRDefault="00DC688B" w:rsidP="00735238">
            <w:pPr>
              <w:rPr>
                <w:rFonts w:cs="Times New Roman"/>
              </w:rPr>
            </w:pPr>
            <w:r w:rsidRPr="008A10EE">
              <w:rPr>
                <w:rFonts w:cs="Times New Roman"/>
              </w:rPr>
              <w:t>Pengembang/ Developer</w:t>
            </w:r>
          </w:p>
        </w:tc>
        <w:tc>
          <w:tcPr>
            <w:tcW w:w="1276" w:type="dxa"/>
          </w:tcPr>
          <w:p w14:paraId="36D31C35" w14:textId="46FFAFFF" w:rsidR="00735238" w:rsidRPr="008A10EE" w:rsidRDefault="00DC688B" w:rsidP="00735238">
            <w:pPr>
              <w:jc w:val="center"/>
              <w:rPr>
                <w:rFonts w:cs="Times New Roman"/>
              </w:rPr>
            </w:pPr>
            <w:r w:rsidRPr="008A10EE">
              <w:rPr>
                <w:rFonts w:cs="Times New Roman"/>
              </w:rPr>
              <w:t>5</w:t>
            </w:r>
          </w:p>
        </w:tc>
        <w:tc>
          <w:tcPr>
            <w:tcW w:w="2603" w:type="dxa"/>
          </w:tcPr>
          <w:p w14:paraId="5BEDFD89" w14:textId="6BEEE623" w:rsidR="00735238" w:rsidRPr="008A10EE" w:rsidRDefault="00FC5C04" w:rsidP="00FC5C04">
            <w:pPr>
              <w:jc w:val="both"/>
              <w:rPr>
                <w:rFonts w:cs="Times New Roman"/>
              </w:rPr>
            </w:pPr>
            <w:r w:rsidRPr="008A10EE">
              <w:rPr>
                <w:rFonts w:cs="Times New Roman"/>
              </w:rPr>
              <w:t xml:space="preserve">Kode yang didapatkan dari pertanyaan terkait </w:t>
            </w:r>
            <w:r w:rsidR="00DC688B" w:rsidRPr="008A10EE">
              <w:rPr>
                <w:rFonts w:cs="Times New Roman"/>
              </w:rPr>
              <w:t>pengembang/developer</w:t>
            </w:r>
            <w:r w:rsidRPr="008A10EE">
              <w:rPr>
                <w:rFonts w:cs="Times New Roman"/>
              </w:rPr>
              <w:t xml:space="preserve"> saat proses pengembangan dan implementasi sistem informasi pada perguruan tinggi di Surabaya</w:t>
            </w:r>
          </w:p>
        </w:tc>
      </w:tr>
      <w:tr w:rsidR="00735238" w:rsidRPr="008A10EE" w14:paraId="5788BD80" w14:textId="77777777" w:rsidTr="00735238">
        <w:tc>
          <w:tcPr>
            <w:tcW w:w="1696" w:type="dxa"/>
          </w:tcPr>
          <w:p w14:paraId="66890211" w14:textId="72C769EF" w:rsidR="00735238" w:rsidRPr="008A10EE" w:rsidRDefault="00735238" w:rsidP="00735238">
            <w:pPr>
              <w:rPr>
                <w:rFonts w:cs="Times New Roman"/>
              </w:rPr>
            </w:pPr>
            <w:r w:rsidRPr="008A10EE">
              <w:rPr>
                <w:rFonts w:cs="Times New Roman"/>
              </w:rPr>
              <w:t>Sumber Daya Manusia</w:t>
            </w:r>
          </w:p>
        </w:tc>
        <w:tc>
          <w:tcPr>
            <w:tcW w:w="1276" w:type="dxa"/>
          </w:tcPr>
          <w:p w14:paraId="312142A2" w14:textId="5A0F9709" w:rsidR="00735238" w:rsidRPr="008A10EE" w:rsidRDefault="00DC688B" w:rsidP="00735238">
            <w:pPr>
              <w:jc w:val="center"/>
              <w:rPr>
                <w:rFonts w:cs="Times New Roman"/>
              </w:rPr>
            </w:pPr>
            <w:r w:rsidRPr="008A10EE">
              <w:rPr>
                <w:rFonts w:cs="Times New Roman"/>
              </w:rPr>
              <w:t>7</w:t>
            </w:r>
          </w:p>
        </w:tc>
        <w:tc>
          <w:tcPr>
            <w:tcW w:w="2603" w:type="dxa"/>
          </w:tcPr>
          <w:p w14:paraId="64060F60" w14:textId="66F703AD" w:rsidR="00735238" w:rsidRPr="008A10EE" w:rsidRDefault="00FC5C04" w:rsidP="00FC5C04">
            <w:pPr>
              <w:jc w:val="both"/>
              <w:rPr>
                <w:rFonts w:cs="Times New Roman"/>
              </w:rPr>
            </w:pPr>
            <w:r w:rsidRPr="008A10EE">
              <w:rPr>
                <w:rFonts w:cs="Times New Roman"/>
              </w:rPr>
              <w:t xml:space="preserve">Kode yang didapatkan dari pertanyaan terkait sumber daya manusia saat proses pengembangan dan implementasi sistem </w:t>
            </w:r>
            <w:r w:rsidRPr="008A10EE">
              <w:rPr>
                <w:rFonts w:cs="Times New Roman"/>
              </w:rPr>
              <w:lastRenderedPageBreak/>
              <w:t>informasi pada perguruan tinggi di Surabaya</w:t>
            </w:r>
          </w:p>
        </w:tc>
      </w:tr>
      <w:tr w:rsidR="00735238" w:rsidRPr="008A10EE" w14:paraId="4DB8C417" w14:textId="77777777" w:rsidTr="00735238">
        <w:tc>
          <w:tcPr>
            <w:tcW w:w="1696" w:type="dxa"/>
          </w:tcPr>
          <w:p w14:paraId="7C1EE23C" w14:textId="6250E440" w:rsidR="00735238" w:rsidRPr="008A10EE" w:rsidRDefault="00735238" w:rsidP="00735238">
            <w:pPr>
              <w:rPr>
                <w:rFonts w:cs="Times New Roman"/>
              </w:rPr>
            </w:pPr>
            <w:r w:rsidRPr="008A10EE">
              <w:rPr>
                <w:rFonts w:cs="Times New Roman"/>
              </w:rPr>
              <w:lastRenderedPageBreak/>
              <w:t>Sumber Daya Teknologi</w:t>
            </w:r>
          </w:p>
        </w:tc>
        <w:tc>
          <w:tcPr>
            <w:tcW w:w="1276" w:type="dxa"/>
          </w:tcPr>
          <w:p w14:paraId="47DA068A" w14:textId="702A4FCF" w:rsidR="00735238" w:rsidRPr="008A10EE" w:rsidRDefault="00DC688B" w:rsidP="00735238">
            <w:pPr>
              <w:jc w:val="center"/>
              <w:rPr>
                <w:rFonts w:cs="Times New Roman"/>
              </w:rPr>
            </w:pPr>
            <w:r w:rsidRPr="008A10EE">
              <w:rPr>
                <w:rFonts w:cs="Times New Roman"/>
              </w:rPr>
              <w:t>17</w:t>
            </w:r>
          </w:p>
        </w:tc>
        <w:tc>
          <w:tcPr>
            <w:tcW w:w="2603" w:type="dxa"/>
          </w:tcPr>
          <w:p w14:paraId="1239C7F5" w14:textId="3C8E95BC" w:rsidR="00735238" w:rsidRPr="008A10EE" w:rsidRDefault="00FC5C04" w:rsidP="00FC5C04">
            <w:pPr>
              <w:jc w:val="both"/>
              <w:rPr>
                <w:rFonts w:cs="Times New Roman"/>
              </w:rPr>
            </w:pPr>
            <w:r w:rsidRPr="008A10EE">
              <w:rPr>
                <w:rFonts w:cs="Times New Roman"/>
              </w:rPr>
              <w:t>Kode yang didapatkan dari pertanyaan terkait sumber daya teknologi saat implementasi sistem informasi pada perguruan tinggi di Surabaya</w:t>
            </w:r>
          </w:p>
        </w:tc>
      </w:tr>
      <w:tr w:rsidR="00735238" w:rsidRPr="008A10EE" w14:paraId="3C6945E1" w14:textId="77777777" w:rsidTr="00735238">
        <w:tc>
          <w:tcPr>
            <w:tcW w:w="1696" w:type="dxa"/>
          </w:tcPr>
          <w:p w14:paraId="21B5EB3B" w14:textId="6960E54B" w:rsidR="00735238" w:rsidRPr="008A10EE" w:rsidRDefault="00735238" w:rsidP="00735238">
            <w:pPr>
              <w:rPr>
                <w:rFonts w:cs="Times New Roman"/>
              </w:rPr>
            </w:pPr>
            <w:r w:rsidRPr="008A10EE">
              <w:rPr>
                <w:rFonts w:cs="Times New Roman"/>
              </w:rPr>
              <w:t>Faktor Lain</w:t>
            </w:r>
          </w:p>
        </w:tc>
        <w:tc>
          <w:tcPr>
            <w:tcW w:w="1276" w:type="dxa"/>
          </w:tcPr>
          <w:p w14:paraId="5B0DEE2E" w14:textId="2244BB53" w:rsidR="00735238" w:rsidRPr="008A10EE" w:rsidRDefault="00DC688B" w:rsidP="00735238">
            <w:pPr>
              <w:jc w:val="center"/>
              <w:rPr>
                <w:rFonts w:cs="Times New Roman"/>
              </w:rPr>
            </w:pPr>
            <w:r w:rsidRPr="008A10EE">
              <w:rPr>
                <w:rFonts w:cs="Times New Roman"/>
              </w:rPr>
              <w:t>4</w:t>
            </w:r>
          </w:p>
        </w:tc>
        <w:tc>
          <w:tcPr>
            <w:tcW w:w="2603" w:type="dxa"/>
          </w:tcPr>
          <w:p w14:paraId="407750F3" w14:textId="6445C440" w:rsidR="00735238" w:rsidRPr="008A10EE" w:rsidRDefault="00FC5C04" w:rsidP="00FC5C04">
            <w:pPr>
              <w:jc w:val="both"/>
              <w:rPr>
                <w:rFonts w:cs="Times New Roman"/>
              </w:rPr>
            </w:pPr>
            <w:r w:rsidRPr="008A10EE">
              <w:rPr>
                <w:rFonts w:cs="Times New Roman"/>
              </w:rPr>
              <w:t>Kode yang didapatkan dari pertanyaan diluar 10 pertanyaan utama dan muncul akibat dari jawaban narasumber sehingga memancing pertanyaan lain dan menghasilkan faktor lainnya, bisa juga didapatkan saat narasumber memberikan faktor lain yang berpengaruh pada saat implementasi sistem informasi pada perguruan tinggi di Surabaya.</w:t>
            </w:r>
          </w:p>
        </w:tc>
      </w:tr>
    </w:tbl>
    <w:p w14:paraId="311862A9" w14:textId="48520972" w:rsidR="00AF51A5" w:rsidRPr="008A10EE" w:rsidRDefault="00AF51A5" w:rsidP="00D67649">
      <w:pPr>
        <w:rPr>
          <w:rFonts w:cs="Times New Roman"/>
          <w:lang w:val="en-US"/>
        </w:rPr>
      </w:pPr>
    </w:p>
    <w:p w14:paraId="0E412366" w14:textId="34770F03" w:rsidR="00D67649" w:rsidRPr="008A10EE" w:rsidRDefault="00D67649" w:rsidP="000A7FCF">
      <w:pPr>
        <w:pStyle w:val="Heading3"/>
        <w:numPr>
          <w:ilvl w:val="2"/>
          <w:numId w:val="33"/>
        </w:numPr>
        <w:rPr>
          <w:rFonts w:cs="Times New Roman"/>
          <w:lang w:val="en-US"/>
        </w:rPr>
      </w:pPr>
      <w:bookmarkStart w:id="1116" w:name="_Toc48471567"/>
      <w:r w:rsidRPr="008A10EE">
        <w:rPr>
          <w:rFonts w:cs="Times New Roman"/>
          <w:lang w:val="en-US"/>
        </w:rPr>
        <w:t xml:space="preserve">Proses Open Network Hubungan </w:t>
      </w:r>
      <w:r w:rsidR="00D71283">
        <w:rPr>
          <w:rFonts w:cs="Times New Roman"/>
          <w:lang w:val="en-US"/>
        </w:rPr>
        <w:t xml:space="preserve">Faktor </w:t>
      </w:r>
      <w:r w:rsidR="00A556B3">
        <w:rPr>
          <w:rFonts w:cs="Times New Roman"/>
          <w:lang w:val="en-US"/>
        </w:rPr>
        <w:t xml:space="preserve">Pendorong </w:t>
      </w:r>
      <w:r w:rsidR="00D71283">
        <w:rPr>
          <w:rFonts w:cs="Times New Roman"/>
          <w:lang w:val="en-US"/>
        </w:rPr>
        <w:t>dengan Faktor</w:t>
      </w:r>
      <w:r w:rsidR="00A556B3">
        <w:rPr>
          <w:rFonts w:cs="Times New Roman"/>
          <w:lang w:val="en-US"/>
        </w:rPr>
        <w:t xml:space="preserve"> Pendorong Lainnya.</w:t>
      </w:r>
      <w:bookmarkEnd w:id="1116"/>
    </w:p>
    <w:p w14:paraId="6DEB06B8" w14:textId="4C858185" w:rsidR="0001790C" w:rsidRDefault="00902B6C" w:rsidP="00AF51A5">
      <w:pPr>
        <w:rPr>
          <w:rFonts w:cs="Times New Roman"/>
          <w:lang w:val="en-US"/>
        </w:rPr>
      </w:pPr>
      <w:r w:rsidRPr="008A10EE">
        <w:rPr>
          <w:rFonts w:cs="Times New Roman"/>
          <w:lang w:val="en-US"/>
        </w:rPr>
        <w:t xml:space="preserve">Pada proses ini penulis membaca seluruh kutipan yang ada pada dokumen hasil wawancara. </w:t>
      </w:r>
      <w:r w:rsidR="00A556B3">
        <w:rPr>
          <w:rFonts w:cs="Times New Roman"/>
          <w:lang w:val="en-US"/>
        </w:rPr>
        <w:t>P</w:t>
      </w:r>
      <w:r w:rsidRPr="008A10EE">
        <w:rPr>
          <w:rFonts w:cs="Times New Roman"/>
          <w:lang w:val="en-US"/>
        </w:rPr>
        <w:t>enulis melihat keterkaitan antar kutipan dari kode</w:t>
      </w:r>
      <w:r w:rsidR="00D71283">
        <w:rPr>
          <w:rFonts w:cs="Times New Roman"/>
          <w:lang w:val="en-US"/>
        </w:rPr>
        <w:t xml:space="preserve"> atau faktor</w:t>
      </w:r>
      <w:r w:rsidR="0001790C">
        <w:rPr>
          <w:rFonts w:cs="Times New Roman"/>
          <w:lang w:val="en-US"/>
        </w:rPr>
        <w:t xml:space="preserve"> yang saling mempengaruhi dan menjadi pendorong</w:t>
      </w:r>
      <w:r w:rsidRPr="008A10EE">
        <w:rPr>
          <w:rFonts w:cs="Times New Roman"/>
          <w:lang w:val="en-US"/>
        </w:rPr>
        <w:t>. Kemudian, penulis memperhatikan keterkaitan antar kode</w:t>
      </w:r>
      <w:r w:rsidR="00D71283">
        <w:rPr>
          <w:rFonts w:cs="Times New Roman"/>
          <w:lang w:val="en-US"/>
        </w:rPr>
        <w:t xml:space="preserve"> atau faktor</w:t>
      </w:r>
      <w:r w:rsidRPr="008A10EE">
        <w:rPr>
          <w:rFonts w:cs="Times New Roman"/>
          <w:lang w:val="en-US"/>
        </w:rPr>
        <w:t xml:space="preserve"> yang berada </w:t>
      </w:r>
      <w:r w:rsidR="0001790C">
        <w:rPr>
          <w:rFonts w:cs="Times New Roman"/>
          <w:lang w:val="en-US"/>
        </w:rPr>
        <w:t>dalam</w:t>
      </w:r>
      <w:r w:rsidRPr="008A10EE">
        <w:rPr>
          <w:rFonts w:cs="Times New Roman"/>
          <w:lang w:val="en-US"/>
        </w:rPr>
        <w:t xml:space="preserve"> </w:t>
      </w:r>
      <w:r w:rsidRPr="008A10EE">
        <w:rPr>
          <w:rFonts w:cs="Times New Roman"/>
          <w:i/>
          <w:iCs/>
          <w:lang w:val="en-US"/>
        </w:rPr>
        <w:t>Code Group</w:t>
      </w:r>
      <w:r w:rsidR="00A529B4">
        <w:rPr>
          <w:rFonts w:cs="Times New Roman"/>
          <w:i/>
          <w:iCs/>
          <w:lang w:val="en-US"/>
        </w:rPr>
        <w:t xml:space="preserve"> </w:t>
      </w:r>
      <w:r w:rsidR="0001790C">
        <w:rPr>
          <w:rFonts w:cs="Times New Roman"/>
          <w:i/>
          <w:iCs/>
          <w:lang w:val="en-US"/>
        </w:rPr>
        <w:t xml:space="preserve"> </w:t>
      </w:r>
      <w:r w:rsidR="0001790C">
        <w:rPr>
          <w:rFonts w:cs="Times New Roman"/>
          <w:lang w:val="en-US"/>
        </w:rPr>
        <w:t xml:space="preserve">yang </w:t>
      </w:r>
      <w:r w:rsidR="00A529B4">
        <w:rPr>
          <w:rFonts w:cs="Times New Roman"/>
          <w:lang w:val="en-US"/>
        </w:rPr>
        <w:t xml:space="preserve"> </w:t>
      </w:r>
      <w:r w:rsidR="0001790C">
        <w:rPr>
          <w:rFonts w:cs="Times New Roman"/>
          <w:lang w:val="en-US"/>
        </w:rPr>
        <w:t xml:space="preserve">sama </w:t>
      </w:r>
      <w:r w:rsidR="00A529B4">
        <w:rPr>
          <w:rFonts w:cs="Times New Roman"/>
          <w:lang w:val="en-US"/>
        </w:rPr>
        <w:t xml:space="preserve"> </w:t>
      </w:r>
      <w:r w:rsidR="0001790C">
        <w:rPr>
          <w:rFonts w:cs="Times New Roman"/>
          <w:lang w:val="en-US"/>
        </w:rPr>
        <w:t>maupun</w:t>
      </w:r>
      <w:r w:rsidR="00A529B4">
        <w:rPr>
          <w:rFonts w:cs="Times New Roman"/>
          <w:lang w:val="en-US"/>
        </w:rPr>
        <w:t xml:space="preserve"> </w:t>
      </w:r>
      <w:r w:rsidR="0001790C">
        <w:rPr>
          <w:rFonts w:cs="Times New Roman"/>
          <w:lang w:val="en-US"/>
        </w:rPr>
        <w:t xml:space="preserve"> diluar </w:t>
      </w:r>
      <w:r w:rsidR="00A529B4">
        <w:rPr>
          <w:rFonts w:cs="Times New Roman"/>
          <w:lang w:val="en-US"/>
        </w:rPr>
        <w:t xml:space="preserve"> </w:t>
      </w:r>
      <w:r w:rsidR="0001790C">
        <w:rPr>
          <w:rFonts w:cs="Times New Roman"/>
          <w:i/>
          <w:iCs/>
          <w:lang w:val="en-US"/>
        </w:rPr>
        <w:t>Code Group</w:t>
      </w:r>
      <w:r w:rsidR="0001790C">
        <w:rPr>
          <w:rFonts w:cs="Times New Roman"/>
          <w:lang w:val="en-US"/>
        </w:rPr>
        <w:t xml:space="preserve"> </w:t>
      </w:r>
      <w:r w:rsidR="00A529B4">
        <w:rPr>
          <w:rFonts w:cs="Times New Roman"/>
          <w:lang w:val="en-US"/>
        </w:rPr>
        <w:t xml:space="preserve"> </w:t>
      </w:r>
      <w:r w:rsidR="0001790C">
        <w:rPr>
          <w:rFonts w:cs="Times New Roman"/>
          <w:lang w:val="en-US"/>
        </w:rPr>
        <w:t xml:space="preserve">yang </w:t>
      </w:r>
      <w:r w:rsidR="00A529B4">
        <w:rPr>
          <w:rFonts w:cs="Times New Roman"/>
          <w:lang w:val="en-US"/>
        </w:rPr>
        <w:t xml:space="preserve"> </w:t>
      </w:r>
      <w:r w:rsidR="0001790C">
        <w:rPr>
          <w:rFonts w:cs="Times New Roman"/>
          <w:lang w:val="en-US"/>
        </w:rPr>
        <w:t>berbeda</w:t>
      </w:r>
      <w:r w:rsidRPr="008A10EE">
        <w:rPr>
          <w:rFonts w:cs="Times New Roman"/>
          <w:lang w:val="en-US"/>
        </w:rPr>
        <w:t xml:space="preserve">. </w:t>
      </w:r>
    </w:p>
    <w:p w14:paraId="5341C7CA" w14:textId="77777777" w:rsidR="00B226EE" w:rsidRDefault="00B226EE" w:rsidP="00AF51A5">
      <w:pPr>
        <w:rPr>
          <w:rFonts w:cs="Times New Roman"/>
          <w:lang w:val="en-US"/>
        </w:rPr>
      </w:pPr>
    </w:p>
    <w:p w14:paraId="6E1E204A" w14:textId="1D9A831A" w:rsidR="00902B6C" w:rsidRPr="008A10EE" w:rsidRDefault="00B226EE" w:rsidP="00AF51A5">
      <w:pPr>
        <w:rPr>
          <w:rFonts w:cs="Times New Roman"/>
          <w:b/>
          <w:lang w:val="en-US"/>
        </w:rPr>
      </w:pPr>
      <w:r>
        <w:rPr>
          <w:rFonts w:cs="Times New Roman"/>
          <w:lang w:val="en-US"/>
        </w:rPr>
        <w:lastRenderedPageBreak/>
        <w:t>P</w:t>
      </w:r>
      <w:r w:rsidR="00902B6C" w:rsidRPr="008A10EE">
        <w:rPr>
          <w:rFonts w:cs="Times New Roman"/>
          <w:lang w:val="en-US"/>
        </w:rPr>
        <w:t xml:space="preserve">ada tahap akhir, peneliti membuat kesimpulan berdasarkan faktor </w:t>
      </w:r>
      <w:r w:rsidR="0001790C">
        <w:rPr>
          <w:rFonts w:cs="Times New Roman"/>
          <w:lang w:val="en-US"/>
        </w:rPr>
        <w:t xml:space="preserve">pendorong yang dapat mendukung </w:t>
      </w:r>
      <w:r w:rsidR="001F0D37">
        <w:rPr>
          <w:rFonts w:cs="Times New Roman"/>
          <w:lang w:val="en-US"/>
        </w:rPr>
        <w:t>bagi keberhasilan</w:t>
      </w:r>
      <w:r w:rsidR="00902B6C" w:rsidRPr="008A10EE">
        <w:rPr>
          <w:rFonts w:cs="Times New Roman"/>
          <w:lang w:val="en-US"/>
        </w:rPr>
        <w:t xml:space="preserve"> implementasi sistem informasi yang telah disusun oleh peneliti pada tahap sebelumnya dengan cara melihat keterkaitan dari faktor-faktor</w:t>
      </w:r>
      <w:r w:rsidR="0001790C">
        <w:rPr>
          <w:rFonts w:cs="Times New Roman"/>
          <w:lang w:val="en-US"/>
        </w:rPr>
        <w:t xml:space="preserve"> pendorong yang ada</w:t>
      </w:r>
      <w:r w:rsidR="00902B6C" w:rsidRPr="008A10EE">
        <w:rPr>
          <w:rFonts w:cs="Times New Roman"/>
          <w:lang w:val="en-US"/>
        </w:rPr>
        <w:t xml:space="preserve"> dan mencari faktor lain apabila ditemukan.</w:t>
      </w:r>
    </w:p>
    <w:p w14:paraId="1A08B2BD" w14:textId="77777777" w:rsidR="00902B6C" w:rsidRPr="008A10EE" w:rsidRDefault="00902B6C" w:rsidP="00902B6C">
      <w:pPr>
        <w:rPr>
          <w:rFonts w:cs="Times New Roman"/>
          <w:lang w:val="en-US"/>
        </w:rPr>
      </w:pPr>
    </w:p>
    <w:p w14:paraId="362C8FEF" w14:textId="17054DED" w:rsidR="00D71283" w:rsidRDefault="00B226EE" w:rsidP="00902B6C">
      <w:pPr>
        <w:rPr>
          <w:rFonts w:cs="Times New Roman"/>
        </w:rPr>
      </w:pPr>
      <w:r>
        <w:rPr>
          <w:rFonts w:cs="Times New Roman"/>
          <w:lang w:val="en-US"/>
        </w:rPr>
        <w:t>P</w:t>
      </w:r>
      <w:r w:rsidR="00902B6C" w:rsidRPr="008A10EE">
        <w:rPr>
          <w:rFonts w:cs="Times New Roman"/>
          <w:lang w:val="en-US"/>
        </w:rPr>
        <w:t>ada tahap selanjutnya, penulis akan membahas hasil dari pengolahan data dan analisis berdasarkan pertanyaan terkait</w:t>
      </w:r>
      <w:r w:rsidR="0001790C">
        <w:rPr>
          <w:rFonts w:cs="Times New Roman"/>
          <w:lang w:val="en-US"/>
        </w:rPr>
        <w:t xml:space="preserve"> </w:t>
      </w:r>
      <w:r w:rsidR="00902B6C" w:rsidRPr="008A10EE">
        <w:rPr>
          <w:rFonts w:cs="Times New Roman"/>
          <w:lang w:val="en-US"/>
        </w:rPr>
        <w:t xml:space="preserve">faktor </w:t>
      </w:r>
      <w:r w:rsidR="00A556B3">
        <w:rPr>
          <w:rFonts w:cs="Times New Roman"/>
          <w:lang w:val="en-US"/>
        </w:rPr>
        <w:t>pendorong pada kategori</w:t>
      </w:r>
      <w:r w:rsidR="00902B6C" w:rsidRPr="008A10EE">
        <w:rPr>
          <w:rFonts w:cs="Times New Roman"/>
          <w:lang w:val="en-US"/>
        </w:rPr>
        <w:t xml:space="preserve"> </w:t>
      </w:r>
      <w:r w:rsidR="0001790C">
        <w:rPr>
          <w:rFonts w:cs="Times New Roman"/>
          <w:lang w:val="en-US"/>
        </w:rPr>
        <w:t xml:space="preserve">yang sudah disusun </w:t>
      </w:r>
      <w:r w:rsidR="009718B4">
        <w:rPr>
          <w:rFonts w:cs="Times New Roman"/>
          <w:lang w:val="en-US"/>
        </w:rPr>
        <w:t>bagi keberhasilan</w:t>
      </w:r>
      <w:r w:rsidR="0001790C">
        <w:rPr>
          <w:rFonts w:cs="Times New Roman"/>
          <w:lang w:val="en-US"/>
        </w:rPr>
        <w:t xml:space="preserve"> </w:t>
      </w:r>
      <w:r w:rsidR="00902B6C" w:rsidRPr="008A10EE">
        <w:rPr>
          <w:rFonts w:cs="Times New Roman"/>
          <w:lang w:val="en-US"/>
        </w:rPr>
        <w:t xml:space="preserve">implementasi sistem informasi pada perguruan tinggi di Surabaya dan faktor lain yang didapat dari pertanyaan-pertanyaan yang </w:t>
      </w:r>
      <w:r w:rsidR="00902B6C" w:rsidRPr="008A10EE">
        <w:rPr>
          <w:rFonts w:cs="Times New Roman"/>
        </w:rPr>
        <w:t>muncul akibat dari jawaban narasumber sehingga memancing pertanyaan lain dan menghasilkan faktor lainnya.</w:t>
      </w:r>
    </w:p>
    <w:p w14:paraId="523B0FFA" w14:textId="77777777" w:rsidR="00D71283" w:rsidRDefault="00D71283" w:rsidP="00902B6C">
      <w:pPr>
        <w:rPr>
          <w:rFonts w:cs="Times New Roman"/>
        </w:rPr>
      </w:pPr>
    </w:p>
    <w:p w14:paraId="7FACD9C3" w14:textId="77777777" w:rsidR="00D71283" w:rsidRDefault="00D71283" w:rsidP="000A7FCF">
      <w:pPr>
        <w:pStyle w:val="Heading2"/>
        <w:numPr>
          <w:ilvl w:val="1"/>
          <w:numId w:val="33"/>
        </w:numPr>
      </w:pPr>
      <w:bookmarkStart w:id="1117" w:name="_Toc48471568"/>
      <w:r>
        <w:t>Data Mentah Hasil Wawancara Narasumber</w:t>
      </w:r>
      <w:bookmarkEnd w:id="1117"/>
    </w:p>
    <w:p w14:paraId="3A1E0D73" w14:textId="77777777" w:rsidR="007D146C" w:rsidRDefault="00D71283" w:rsidP="00D71283">
      <w:pPr>
        <w:rPr>
          <w:lang w:val="en-US"/>
        </w:rPr>
      </w:pPr>
      <w:r w:rsidRPr="00D71283">
        <w:rPr>
          <w:lang w:val="en-US"/>
        </w:rPr>
        <w:t>Setelah dilakukan kegiatan wawancara dengan narasumber pada 38 perguruan tinggi di Surabaya. Didapatkan data mentah hasil wawancara dengan para narasumber tersebut.  Data mentah ini adalah data hasi</w:t>
      </w:r>
      <w:r>
        <w:rPr>
          <w:lang w:val="en-US"/>
        </w:rPr>
        <w:t>l kodifikasi awal sebelum masuk pada tahap selanjutnya yaitu analisis data.</w:t>
      </w:r>
    </w:p>
    <w:p w14:paraId="6D02FBDE" w14:textId="77777777" w:rsidR="007D146C" w:rsidRDefault="007D146C" w:rsidP="00D71283">
      <w:pPr>
        <w:rPr>
          <w:lang w:val="en-US"/>
        </w:rPr>
      </w:pPr>
    </w:p>
    <w:p w14:paraId="4561C5E8" w14:textId="3C44C582" w:rsidR="00A473DA" w:rsidRDefault="00A473DA" w:rsidP="00D71283">
      <w:pPr>
        <w:rPr>
          <w:lang w:val="en-US"/>
        </w:rPr>
      </w:pPr>
      <w:r>
        <w:rPr>
          <w:lang w:val="en-US"/>
        </w:rPr>
        <w:t xml:space="preserve">Data mentah yang didapat oleh peneliti ini berupa </w:t>
      </w:r>
      <w:r w:rsidR="0001790C">
        <w:rPr>
          <w:lang w:val="en-US"/>
        </w:rPr>
        <w:t>faktor</w:t>
      </w:r>
      <w:r w:rsidR="009718B4">
        <w:rPr>
          <w:lang w:val="en-US"/>
        </w:rPr>
        <w:t>-</w:t>
      </w:r>
      <w:r w:rsidR="0001790C">
        <w:rPr>
          <w:lang w:val="en-US"/>
        </w:rPr>
        <w:t xml:space="preserve">faktor pendorong </w:t>
      </w:r>
      <w:r>
        <w:rPr>
          <w:lang w:val="en-US"/>
        </w:rPr>
        <w:t>yang</w:t>
      </w:r>
      <w:r w:rsidR="0001790C">
        <w:rPr>
          <w:lang w:val="en-US"/>
        </w:rPr>
        <w:t xml:space="preserve"> </w:t>
      </w:r>
      <w:r w:rsidR="007D146C">
        <w:rPr>
          <w:lang w:val="en-US"/>
        </w:rPr>
        <w:t>telah dilakukan peng</w:t>
      </w:r>
      <w:r w:rsidR="0001790C">
        <w:rPr>
          <w:lang w:val="en-US"/>
        </w:rPr>
        <w:t xml:space="preserve">elompokkan dan </w:t>
      </w:r>
      <w:r w:rsidR="007D146C">
        <w:rPr>
          <w:lang w:val="en-US"/>
        </w:rPr>
        <w:t>peng</w:t>
      </w:r>
      <w:r w:rsidR="0001790C">
        <w:rPr>
          <w:lang w:val="en-US"/>
        </w:rPr>
        <w:t>kategori</w:t>
      </w:r>
      <w:r w:rsidR="007D146C">
        <w:rPr>
          <w:lang w:val="en-US"/>
        </w:rPr>
        <w:t>sasian</w:t>
      </w:r>
      <w:r>
        <w:rPr>
          <w:lang w:val="en-US"/>
        </w:rPr>
        <w:t xml:space="preserve"> </w:t>
      </w:r>
      <w:r w:rsidR="007D146C">
        <w:rPr>
          <w:lang w:val="en-US"/>
        </w:rPr>
        <w:t xml:space="preserve">pada tahap sebelumnya terkait faktor pendorong yang dapat </w:t>
      </w:r>
      <w:r>
        <w:rPr>
          <w:lang w:val="en-US"/>
        </w:rPr>
        <w:t xml:space="preserve"> </w:t>
      </w:r>
      <w:r w:rsidR="0001790C">
        <w:rPr>
          <w:lang w:val="en-US"/>
        </w:rPr>
        <w:t>mendukung</w:t>
      </w:r>
      <w:r w:rsidR="002F4851">
        <w:rPr>
          <w:lang w:val="en-US"/>
        </w:rPr>
        <w:t xml:space="preserve"> </w:t>
      </w:r>
      <w:r w:rsidR="007D146C">
        <w:rPr>
          <w:lang w:val="en-US"/>
        </w:rPr>
        <w:t xml:space="preserve">bagi </w:t>
      </w:r>
      <w:r w:rsidR="002F4851">
        <w:rPr>
          <w:lang w:val="en-US"/>
        </w:rPr>
        <w:t>keberhasilan</w:t>
      </w:r>
      <w:r>
        <w:rPr>
          <w:lang w:val="en-US"/>
        </w:rPr>
        <w:t xml:space="preserve"> pengembangan dan implementasi sistem informasi pada 38 perguruan tinggi </w:t>
      </w:r>
      <w:r w:rsidR="00B226EE">
        <w:rPr>
          <w:lang w:val="en-US"/>
        </w:rPr>
        <w:t>khususnya di</w:t>
      </w:r>
      <w:r>
        <w:rPr>
          <w:lang w:val="en-US"/>
        </w:rPr>
        <w:t xml:space="preserve"> Surabaya tempat dilakukannya pengambilan data penelitian. Data mentah </w:t>
      </w:r>
      <w:r w:rsidR="00B226EE">
        <w:rPr>
          <w:lang w:val="en-US"/>
        </w:rPr>
        <w:t>yang</w:t>
      </w:r>
      <w:r w:rsidR="007D146C">
        <w:rPr>
          <w:lang w:val="en-US"/>
        </w:rPr>
        <w:t xml:space="preserve"> didapat tersebut disajikan sebagai berikut. D</w:t>
      </w:r>
      <w:r>
        <w:rPr>
          <w:lang w:val="en-US"/>
        </w:rPr>
        <w:t>apat</w:t>
      </w:r>
      <w:r w:rsidR="007D146C">
        <w:rPr>
          <w:lang w:val="en-US"/>
        </w:rPr>
        <w:t xml:space="preserve"> </w:t>
      </w:r>
      <w:r>
        <w:rPr>
          <w:lang w:val="en-US"/>
        </w:rPr>
        <w:t>diliha</w:t>
      </w:r>
      <w:r w:rsidR="007D146C">
        <w:rPr>
          <w:lang w:val="en-US"/>
        </w:rPr>
        <w:t xml:space="preserve">t </w:t>
      </w:r>
      <w:r>
        <w:rPr>
          <w:lang w:val="en-US"/>
        </w:rPr>
        <w:t>pada</w:t>
      </w:r>
      <w:r w:rsidR="007D146C">
        <w:rPr>
          <w:lang w:val="en-US"/>
        </w:rPr>
        <w:t xml:space="preserve"> </w:t>
      </w:r>
      <w:r>
        <w:rPr>
          <w:lang w:val="en-US"/>
        </w:rPr>
        <w:t>Tabel  5.</w:t>
      </w:r>
      <w:r w:rsidR="001E190A">
        <w:rPr>
          <w:lang w:val="en-US"/>
        </w:rPr>
        <w:t>3</w:t>
      </w:r>
      <w:r w:rsidR="007D146C">
        <w:rPr>
          <w:lang w:val="en-US"/>
        </w:rPr>
        <w:t xml:space="preserve"> dibawah.</w:t>
      </w:r>
    </w:p>
    <w:p w14:paraId="0DE9FFCE" w14:textId="034FFC81" w:rsidR="00A473DA" w:rsidRDefault="00A473DA" w:rsidP="00A473DA">
      <w:pPr>
        <w:pStyle w:val="Caption"/>
        <w:keepNext/>
      </w:pPr>
      <w:bookmarkStart w:id="1118" w:name="_Toc48471611"/>
      <w:r>
        <w:lastRenderedPageBreak/>
        <w:t xml:space="preserve">Tabel </w:t>
      </w:r>
      <w:r w:rsidR="002A14F8">
        <w:fldChar w:fldCharType="begin"/>
      </w:r>
      <w:r w:rsidR="002A14F8">
        <w:instrText xml:space="preserve"> STYLEREF 1 \s </w:instrText>
      </w:r>
      <w:r w:rsidR="002A14F8">
        <w:fldChar w:fldCharType="separate"/>
      </w:r>
      <w:r w:rsidR="00441E18">
        <w:rPr>
          <w:noProof/>
        </w:rPr>
        <w:t>5</w:t>
      </w:r>
      <w:r w:rsidR="002A14F8">
        <w:rPr>
          <w:noProof/>
        </w:rPr>
        <w:fldChar w:fldCharType="end"/>
      </w:r>
      <w:r w:rsidR="00182426">
        <w:t>.</w:t>
      </w:r>
      <w:r w:rsidR="002A14F8">
        <w:fldChar w:fldCharType="begin"/>
      </w:r>
      <w:r w:rsidR="002A14F8">
        <w:instrText xml:space="preserve"> SEQ Tabel \* ARABIC \s 1 </w:instrText>
      </w:r>
      <w:r w:rsidR="002A14F8">
        <w:fldChar w:fldCharType="separate"/>
      </w:r>
      <w:r w:rsidR="00441E18">
        <w:rPr>
          <w:noProof/>
        </w:rPr>
        <w:t>4</w:t>
      </w:r>
      <w:r w:rsidR="002A14F8">
        <w:rPr>
          <w:noProof/>
        </w:rPr>
        <w:fldChar w:fldCharType="end"/>
      </w:r>
      <w:r>
        <w:t xml:space="preserve"> Data</w:t>
      </w:r>
      <w:r w:rsidR="0001790C">
        <w:t xml:space="preserve"> </w:t>
      </w:r>
      <w:r w:rsidR="007D146C">
        <w:t>M</w:t>
      </w:r>
      <w:r w:rsidR="0001790C">
        <w:t xml:space="preserve">entah </w:t>
      </w:r>
      <w:r w:rsidR="007D146C">
        <w:t>K</w:t>
      </w:r>
      <w:r w:rsidR="0001790C">
        <w:t xml:space="preserve">ategori dan </w:t>
      </w:r>
      <w:r w:rsidR="007D146C">
        <w:t>F</w:t>
      </w:r>
      <w:r w:rsidR="0001790C">
        <w:t xml:space="preserve">aktor </w:t>
      </w:r>
      <w:r w:rsidR="007D146C">
        <w:t>P</w:t>
      </w:r>
      <w:r w:rsidR="0001790C">
        <w:t>endorong</w:t>
      </w:r>
      <w:r w:rsidR="00F63A29">
        <w:t xml:space="preserve"> </w:t>
      </w:r>
      <w:r w:rsidR="007D146C">
        <w:t>K</w:t>
      </w:r>
      <w:r w:rsidR="00F63A29">
        <w:t>eberhasilan</w:t>
      </w:r>
      <w:r w:rsidR="0001790C">
        <w:t xml:space="preserve"> </w:t>
      </w:r>
      <w:r w:rsidR="007D146C">
        <w:t>I</w:t>
      </w:r>
      <w:r>
        <w:t xml:space="preserve">mplementasi </w:t>
      </w:r>
      <w:r w:rsidR="007D146C">
        <w:t>S</w:t>
      </w:r>
      <w:r>
        <w:t xml:space="preserve">istem </w:t>
      </w:r>
      <w:r w:rsidR="007D146C">
        <w:t>I</w:t>
      </w:r>
      <w:r>
        <w:t xml:space="preserve">nformasi </w:t>
      </w:r>
      <w:r w:rsidR="007D146C">
        <w:t>T</w:t>
      </w:r>
      <w:r w:rsidR="00F63A29">
        <w:t>erintegrasi</w:t>
      </w:r>
      <w:bookmarkEnd w:id="1118"/>
    </w:p>
    <w:tbl>
      <w:tblPr>
        <w:tblStyle w:val="TableGrid"/>
        <w:tblW w:w="0" w:type="auto"/>
        <w:tblLook w:val="04A0" w:firstRow="1" w:lastRow="0" w:firstColumn="1" w:lastColumn="0" w:noHBand="0" w:noVBand="1"/>
      </w:tblPr>
      <w:tblGrid>
        <w:gridCol w:w="1838"/>
        <w:gridCol w:w="3686"/>
      </w:tblGrid>
      <w:tr w:rsidR="0001790C" w14:paraId="253AE381" w14:textId="77777777" w:rsidTr="0001790C">
        <w:trPr>
          <w:tblHeader/>
        </w:trPr>
        <w:tc>
          <w:tcPr>
            <w:tcW w:w="1838" w:type="dxa"/>
          </w:tcPr>
          <w:p w14:paraId="129E81E8" w14:textId="0988B1C9" w:rsidR="0001790C" w:rsidRPr="00A473DA" w:rsidRDefault="0001790C" w:rsidP="00A473DA">
            <w:pPr>
              <w:jc w:val="center"/>
              <w:rPr>
                <w:b/>
                <w:bCs/>
              </w:rPr>
            </w:pPr>
            <w:r>
              <w:rPr>
                <w:b/>
                <w:bCs/>
              </w:rPr>
              <w:t>Kategori</w:t>
            </w:r>
          </w:p>
        </w:tc>
        <w:tc>
          <w:tcPr>
            <w:tcW w:w="3686" w:type="dxa"/>
          </w:tcPr>
          <w:p w14:paraId="65EA4F0F" w14:textId="6C12042D" w:rsidR="0001790C" w:rsidRPr="00A473DA" w:rsidRDefault="0001790C" w:rsidP="00A473DA">
            <w:pPr>
              <w:jc w:val="center"/>
              <w:rPr>
                <w:b/>
                <w:bCs/>
              </w:rPr>
            </w:pPr>
            <w:r w:rsidRPr="00A473DA">
              <w:rPr>
                <w:b/>
                <w:bCs/>
              </w:rPr>
              <w:t>Faktor Pendorong</w:t>
            </w:r>
          </w:p>
        </w:tc>
      </w:tr>
      <w:tr w:rsidR="0001790C" w14:paraId="1B33E374" w14:textId="77777777" w:rsidTr="0001790C">
        <w:tc>
          <w:tcPr>
            <w:tcW w:w="1838" w:type="dxa"/>
            <w:vMerge w:val="restart"/>
          </w:tcPr>
          <w:p w14:paraId="5F36A3FA" w14:textId="383803C6" w:rsidR="0001790C" w:rsidRDefault="0001790C" w:rsidP="00A473DA">
            <w:r w:rsidRPr="008A10EE">
              <w:rPr>
                <w:rFonts w:cs="Times New Roman"/>
              </w:rPr>
              <w:t>Karakteristik Pengguna</w:t>
            </w:r>
          </w:p>
        </w:tc>
        <w:tc>
          <w:tcPr>
            <w:tcW w:w="3686" w:type="dxa"/>
          </w:tcPr>
          <w:p w14:paraId="4E3D9F09" w14:textId="5DD25037" w:rsidR="0001790C" w:rsidRDefault="0001790C" w:rsidP="0001790C">
            <w:pPr>
              <w:jc w:val="both"/>
            </w:pPr>
            <w:r>
              <w:rPr>
                <w:rFonts w:cs="Times New Roman"/>
              </w:rPr>
              <w:t>Adanya m</w:t>
            </w:r>
            <w:r w:rsidRPr="008A10EE">
              <w:rPr>
                <w:rFonts w:cs="Times New Roman"/>
              </w:rPr>
              <w:t xml:space="preserve">otivasi, komitmen, dan kesadaran </w:t>
            </w:r>
            <w:r>
              <w:rPr>
                <w:rFonts w:cs="Times New Roman"/>
              </w:rPr>
              <w:t xml:space="preserve">dari </w:t>
            </w:r>
            <w:r w:rsidRPr="008A10EE">
              <w:rPr>
                <w:rFonts w:cs="Times New Roman"/>
              </w:rPr>
              <w:t>pengguna</w:t>
            </w:r>
          </w:p>
        </w:tc>
      </w:tr>
      <w:tr w:rsidR="0001790C" w14:paraId="7625C816" w14:textId="77777777" w:rsidTr="0001790C">
        <w:tc>
          <w:tcPr>
            <w:tcW w:w="1838" w:type="dxa"/>
            <w:vMerge/>
          </w:tcPr>
          <w:p w14:paraId="30A9A92A" w14:textId="77777777" w:rsidR="0001790C" w:rsidRDefault="0001790C" w:rsidP="00A473DA"/>
        </w:tc>
        <w:tc>
          <w:tcPr>
            <w:tcW w:w="3686" w:type="dxa"/>
          </w:tcPr>
          <w:p w14:paraId="77CB89CB" w14:textId="68A5EFEB" w:rsidR="0001790C" w:rsidRDefault="0001790C" w:rsidP="0001790C">
            <w:pPr>
              <w:jc w:val="both"/>
            </w:pPr>
            <w:r w:rsidRPr="008A10EE">
              <w:rPr>
                <w:rFonts w:cs="Times New Roman"/>
              </w:rPr>
              <w:t xml:space="preserve">Pengguna </w:t>
            </w:r>
            <w:r>
              <w:rPr>
                <w:rFonts w:cs="Times New Roman"/>
              </w:rPr>
              <w:t xml:space="preserve">mau </w:t>
            </w:r>
            <w:r w:rsidRPr="008A10EE">
              <w:rPr>
                <w:rFonts w:cs="Times New Roman"/>
              </w:rPr>
              <w:t>meluangkan waktu untuk mempelajari sistem</w:t>
            </w:r>
          </w:p>
        </w:tc>
      </w:tr>
      <w:tr w:rsidR="0001790C" w14:paraId="67605696" w14:textId="77777777" w:rsidTr="0001790C">
        <w:tc>
          <w:tcPr>
            <w:tcW w:w="1838" w:type="dxa"/>
            <w:vMerge/>
          </w:tcPr>
          <w:p w14:paraId="2279F505" w14:textId="77777777" w:rsidR="0001790C" w:rsidRDefault="0001790C" w:rsidP="00A473DA"/>
        </w:tc>
        <w:tc>
          <w:tcPr>
            <w:tcW w:w="3686" w:type="dxa"/>
          </w:tcPr>
          <w:p w14:paraId="3BB99290" w14:textId="24D5189A" w:rsidR="0001790C" w:rsidRDefault="0001790C" w:rsidP="0001790C">
            <w:pPr>
              <w:jc w:val="both"/>
            </w:pPr>
            <w:r>
              <w:rPr>
                <w:rFonts w:cs="Times New Roman"/>
              </w:rPr>
              <w:t>Adanya k</w:t>
            </w:r>
            <w:r w:rsidRPr="008A10EE">
              <w:rPr>
                <w:rFonts w:cs="Times New Roman"/>
              </w:rPr>
              <w:t>epercayaan user terhadap sistem</w:t>
            </w:r>
            <w:r>
              <w:rPr>
                <w:rFonts w:cs="Times New Roman"/>
              </w:rPr>
              <w:t xml:space="preserve"> yang terimplementasi</w:t>
            </w:r>
          </w:p>
        </w:tc>
      </w:tr>
      <w:tr w:rsidR="0001790C" w14:paraId="1B2571D8" w14:textId="77777777" w:rsidTr="0001790C">
        <w:tc>
          <w:tcPr>
            <w:tcW w:w="1838" w:type="dxa"/>
            <w:vMerge/>
          </w:tcPr>
          <w:p w14:paraId="75E6AAFB" w14:textId="77777777" w:rsidR="0001790C" w:rsidRDefault="0001790C" w:rsidP="00A473DA"/>
        </w:tc>
        <w:tc>
          <w:tcPr>
            <w:tcW w:w="3686" w:type="dxa"/>
          </w:tcPr>
          <w:p w14:paraId="2D3A4E01" w14:textId="56DEC90A" w:rsidR="0001790C" w:rsidRDefault="0001790C" w:rsidP="0001790C">
            <w:pPr>
              <w:jc w:val="both"/>
            </w:pPr>
            <w:r w:rsidRPr="008A10EE">
              <w:rPr>
                <w:rFonts w:cs="Times New Roman"/>
              </w:rPr>
              <w:t>User memakai sistem dalam keseharian</w:t>
            </w:r>
          </w:p>
        </w:tc>
      </w:tr>
      <w:tr w:rsidR="0001790C" w14:paraId="340DE810" w14:textId="77777777" w:rsidTr="0001790C">
        <w:tc>
          <w:tcPr>
            <w:tcW w:w="1838" w:type="dxa"/>
            <w:vMerge w:val="restart"/>
          </w:tcPr>
          <w:p w14:paraId="068D2B63" w14:textId="3BD37A32" w:rsidR="0001790C" w:rsidRDefault="0001790C" w:rsidP="00A473DA">
            <w:r w:rsidRPr="008A10EE">
              <w:rPr>
                <w:rFonts w:cs="Times New Roman"/>
              </w:rPr>
              <w:t>Kemampuan Sistem</w:t>
            </w:r>
          </w:p>
        </w:tc>
        <w:tc>
          <w:tcPr>
            <w:tcW w:w="3686" w:type="dxa"/>
          </w:tcPr>
          <w:p w14:paraId="70C6261D" w14:textId="75AEAC0D" w:rsidR="0001790C" w:rsidRDefault="0001790C" w:rsidP="0001790C">
            <w:pPr>
              <w:jc w:val="both"/>
            </w:pPr>
            <w:r w:rsidRPr="008A10EE">
              <w:rPr>
                <w:rFonts w:cs="Times New Roman"/>
              </w:rPr>
              <w:t xml:space="preserve">Sistem </w:t>
            </w:r>
            <w:r>
              <w:rPr>
                <w:rFonts w:cs="Times New Roman"/>
              </w:rPr>
              <w:t xml:space="preserve">yang terimplementasi telah </w:t>
            </w:r>
            <w:r w:rsidRPr="008A10EE">
              <w:rPr>
                <w:rFonts w:cs="Times New Roman"/>
              </w:rPr>
              <w:t>sesuai dengan proses bisnis</w:t>
            </w:r>
          </w:p>
        </w:tc>
      </w:tr>
      <w:tr w:rsidR="0001790C" w14:paraId="6127AE23" w14:textId="77777777" w:rsidTr="0001790C">
        <w:tc>
          <w:tcPr>
            <w:tcW w:w="1838" w:type="dxa"/>
            <w:vMerge/>
          </w:tcPr>
          <w:p w14:paraId="148C7778" w14:textId="77777777" w:rsidR="0001790C" w:rsidRDefault="0001790C" w:rsidP="00A473DA"/>
        </w:tc>
        <w:tc>
          <w:tcPr>
            <w:tcW w:w="3686" w:type="dxa"/>
          </w:tcPr>
          <w:p w14:paraId="6BCFFF46" w14:textId="05EFBB7A" w:rsidR="0001790C" w:rsidRDefault="0001790C" w:rsidP="0001790C">
            <w:pPr>
              <w:jc w:val="both"/>
            </w:pPr>
            <w:r w:rsidRPr="008A10EE">
              <w:rPr>
                <w:rFonts w:cs="Times New Roman"/>
              </w:rPr>
              <w:t>Sistem</w:t>
            </w:r>
            <w:r>
              <w:rPr>
                <w:rFonts w:cs="Times New Roman"/>
              </w:rPr>
              <w:t xml:space="preserve"> yang terimplementasi telah</w:t>
            </w:r>
            <w:r w:rsidRPr="008A10EE">
              <w:rPr>
                <w:rFonts w:cs="Times New Roman"/>
              </w:rPr>
              <w:t xml:space="preserve"> sesuai dengan harapan </w:t>
            </w:r>
            <w:r w:rsidRPr="008A10EE">
              <w:rPr>
                <w:rFonts w:cs="Times New Roman"/>
                <w:i/>
                <w:iCs/>
              </w:rPr>
              <w:t>top management</w:t>
            </w:r>
            <w:r w:rsidRPr="008A10EE">
              <w:rPr>
                <w:rFonts w:cs="Times New Roman"/>
              </w:rPr>
              <w:t>/ klien</w:t>
            </w:r>
          </w:p>
        </w:tc>
      </w:tr>
      <w:tr w:rsidR="0001790C" w14:paraId="00FBF04B" w14:textId="77777777" w:rsidTr="0001790C">
        <w:tc>
          <w:tcPr>
            <w:tcW w:w="1838" w:type="dxa"/>
            <w:vMerge/>
          </w:tcPr>
          <w:p w14:paraId="0C9721D1" w14:textId="77777777" w:rsidR="0001790C" w:rsidRDefault="0001790C" w:rsidP="00A473DA"/>
        </w:tc>
        <w:tc>
          <w:tcPr>
            <w:tcW w:w="3686" w:type="dxa"/>
          </w:tcPr>
          <w:p w14:paraId="1CF8FD3C" w14:textId="470BCAAA" w:rsidR="0001790C" w:rsidRPr="008A10EE" w:rsidRDefault="0001790C" w:rsidP="0001790C">
            <w:pPr>
              <w:jc w:val="both"/>
              <w:rPr>
                <w:rFonts w:cs="Times New Roman"/>
              </w:rPr>
            </w:pPr>
            <w:r w:rsidRPr="008A10EE">
              <w:rPr>
                <w:rFonts w:cs="Times New Roman"/>
              </w:rPr>
              <w:t xml:space="preserve">Sistem </w:t>
            </w:r>
            <w:r>
              <w:rPr>
                <w:rFonts w:cs="Times New Roman"/>
              </w:rPr>
              <w:t xml:space="preserve">terimplementasi telah </w:t>
            </w:r>
            <w:r w:rsidRPr="008A10EE">
              <w:rPr>
                <w:rFonts w:cs="Times New Roman"/>
              </w:rPr>
              <w:t xml:space="preserve">sesuai dengan kebutuhan </w:t>
            </w:r>
            <w:r w:rsidRPr="008A10EE">
              <w:rPr>
                <w:rFonts w:cs="Times New Roman"/>
                <w:i/>
                <w:iCs/>
              </w:rPr>
              <w:t>user</w:t>
            </w:r>
          </w:p>
        </w:tc>
      </w:tr>
      <w:tr w:rsidR="0001790C" w14:paraId="5E7EEB4A" w14:textId="77777777" w:rsidTr="0001790C">
        <w:tc>
          <w:tcPr>
            <w:tcW w:w="1838" w:type="dxa"/>
            <w:vMerge/>
          </w:tcPr>
          <w:p w14:paraId="7176D66E" w14:textId="77777777" w:rsidR="0001790C" w:rsidRDefault="0001790C" w:rsidP="00A473DA"/>
        </w:tc>
        <w:tc>
          <w:tcPr>
            <w:tcW w:w="3686" w:type="dxa"/>
          </w:tcPr>
          <w:p w14:paraId="770D2E2C" w14:textId="127CFC0A" w:rsidR="0001790C" w:rsidRPr="008A10EE" w:rsidRDefault="0001790C" w:rsidP="0001790C">
            <w:pPr>
              <w:jc w:val="both"/>
              <w:rPr>
                <w:rFonts w:cs="Times New Roman"/>
              </w:rPr>
            </w:pPr>
            <w:r w:rsidRPr="008A10EE">
              <w:rPr>
                <w:rFonts w:cs="Times New Roman"/>
              </w:rPr>
              <w:t xml:space="preserve">Sistem </w:t>
            </w:r>
            <w:r>
              <w:rPr>
                <w:rFonts w:cs="Times New Roman"/>
              </w:rPr>
              <w:t xml:space="preserve">yang terimplementasi dapat </w:t>
            </w:r>
            <w:r w:rsidRPr="008A10EE">
              <w:rPr>
                <w:rFonts w:cs="Times New Roman"/>
              </w:rPr>
              <w:t xml:space="preserve">membantu pekerjaan </w:t>
            </w:r>
            <w:r w:rsidRPr="008A10EE">
              <w:rPr>
                <w:rFonts w:cs="Times New Roman"/>
                <w:i/>
                <w:iCs/>
              </w:rPr>
              <w:t xml:space="preserve">user </w:t>
            </w:r>
            <w:r w:rsidRPr="008A10EE">
              <w:rPr>
                <w:rFonts w:cs="Times New Roman"/>
              </w:rPr>
              <w:t>menjadi lebih sederhana</w:t>
            </w:r>
          </w:p>
        </w:tc>
      </w:tr>
      <w:tr w:rsidR="0001790C" w14:paraId="0A57155B" w14:textId="77777777" w:rsidTr="0001790C">
        <w:tc>
          <w:tcPr>
            <w:tcW w:w="1838" w:type="dxa"/>
            <w:vMerge w:val="restart"/>
          </w:tcPr>
          <w:p w14:paraId="5BA7D837" w14:textId="49DB0C24" w:rsidR="0001790C" w:rsidRDefault="0001790C" w:rsidP="00A473DA">
            <w:r w:rsidRPr="008A10EE">
              <w:rPr>
                <w:rFonts w:cs="Times New Roman"/>
              </w:rPr>
              <w:t>Keuangan</w:t>
            </w:r>
          </w:p>
        </w:tc>
        <w:tc>
          <w:tcPr>
            <w:tcW w:w="3686" w:type="dxa"/>
          </w:tcPr>
          <w:p w14:paraId="511E9643" w14:textId="07D17DFA" w:rsidR="0001790C" w:rsidRPr="008A10EE" w:rsidRDefault="0001790C" w:rsidP="0001790C">
            <w:pPr>
              <w:jc w:val="both"/>
              <w:rPr>
                <w:rFonts w:cs="Times New Roman"/>
              </w:rPr>
            </w:pPr>
            <w:r>
              <w:rPr>
                <w:rFonts w:cs="Times New Roman"/>
              </w:rPr>
              <w:t>Dilakukannya p</w:t>
            </w:r>
            <w:r w:rsidRPr="008A10EE">
              <w:rPr>
                <w:rFonts w:cs="Times New Roman"/>
              </w:rPr>
              <w:t>erencanaan kebutuhan biaya secara matang</w:t>
            </w:r>
          </w:p>
        </w:tc>
      </w:tr>
      <w:tr w:rsidR="0001790C" w14:paraId="10C23150" w14:textId="77777777" w:rsidTr="0001790C">
        <w:tc>
          <w:tcPr>
            <w:tcW w:w="1838" w:type="dxa"/>
            <w:vMerge/>
          </w:tcPr>
          <w:p w14:paraId="48CBEF1A" w14:textId="77777777" w:rsidR="0001790C" w:rsidRPr="008A10EE" w:rsidRDefault="0001790C" w:rsidP="00A473DA">
            <w:pPr>
              <w:rPr>
                <w:rFonts w:cs="Times New Roman"/>
              </w:rPr>
            </w:pPr>
          </w:p>
        </w:tc>
        <w:tc>
          <w:tcPr>
            <w:tcW w:w="3686" w:type="dxa"/>
          </w:tcPr>
          <w:p w14:paraId="52A0847F" w14:textId="325EAC86" w:rsidR="0001790C" w:rsidRPr="008A10EE" w:rsidRDefault="0001790C" w:rsidP="0001790C">
            <w:pPr>
              <w:jc w:val="both"/>
              <w:rPr>
                <w:rFonts w:cs="Times New Roman"/>
              </w:rPr>
            </w:pPr>
            <w:r>
              <w:rPr>
                <w:rFonts w:cs="Times New Roman"/>
              </w:rPr>
              <w:t>Adanya p</w:t>
            </w:r>
            <w:r w:rsidRPr="008A10EE">
              <w:rPr>
                <w:rFonts w:cs="Times New Roman"/>
              </w:rPr>
              <w:t xml:space="preserve">elaporan biaya kepada </w:t>
            </w:r>
            <w:r w:rsidRPr="008A10EE">
              <w:rPr>
                <w:rFonts w:cs="Times New Roman"/>
                <w:i/>
                <w:iCs/>
              </w:rPr>
              <w:t>top management</w:t>
            </w:r>
            <w:r w:rsidRPr="008A10EE">
              <w:rPr>
                <w:rFonts w:cs="Times New Roman"/>
              </w:rPr>
              <w:t>/Klien</w:t>
            </w:r>
          </w:p>
        </w:tc>
      </w:tr>
      <w:tr w:rsidR="0001790C" w14:paraId="7B919685" w14:textId="77777777" w:rsidTr="0001790C">
        <w:tc>
          <w:tcPr>
            <w:tcW w:w="1838" w:type="dxa"/>
            <w:vMerge/>
          </w:tcPr>
          <w:p w14:paraId="58767484" w14:textId="77777777" w:rsidR="0001790C" w:rsidRPr="008A10EE" w:rsidRDefault="0001790C" w:rsidP="00A473DA">
            <w:pPr>
              <w:rPr>
                <w:rFonts w:cs="Times New Roman"/>
              </w:rPr>
            </w:pPr>
          </w:p>
        </w:tc>
        <w:tc>
          <w:tcPr>
            <w:tcW w:w="3686" w:type="dxa"/>
          </w:tcPr>
          <w:p w14:paraId="5360C2DE" w14:textId="1B4878A9" w:rsidR="0001790C" w:rsidRPr="008A10EE" w:rsidRDefault="0001790C" w:rsidP="0001790C">
            <w:pPr>
              <w:jc w:val="both"/>
              <w:rPr>
                <w:rFonts w:cs="Times New Roman"/>
              </w:rPr>
            </w:pPr>
            <w:r w:rsidRPr="008A10EE">
              <w:rPr>
                <w:rFonts w:cs="Times New Roman"/>
              </w:rPr>
              <w:t>Adanya pihak pemberi dana/sponsor</w:t>
            </w:r>
          </w:p>
        </w:tc>
      </w:tr>
      <w:tr w:rsidR="0001790C" w14:paraId="3D3D543E" w14:textId="77777777" w:rsidTr="0001790C">
        <w:tc>
          <w:tcPr>
            <w:tcW w:w="1838" w:type="dxa"/>
            <w:vMerge/>
          </w:tcPr>
          <w:p w14:paraId="2DD74659" w14:textId="77777777" w:rsidR="0001790C" w:rsidRPr="008A10EE" w:rsidRDefault="0001790C" w:rsidP="00A473DA">
            <w:pPr>
              <w:rPr>
                <w:rFonts w:cs="Times New Roman"/>
              </w:rPr>
            </w:pPr>
          </w:p>
        </w:tc>
        <w:tc>
          <w:tcPr>
            <w:tcW w:w="3686" w:type="dxa"/>
          </w:tcPr>
          <w:p w14:paraId="36B28D2A" w14:textId="74D59494" w:rsidR="0001790C" w:rsidRPr="008A10EE" w:rsidRDefault="0001790C" w:rsidP="0001790C">
            <w:pPr>
              <w:jc w:val="both"/>
              <w:rPr>
                <w:rFonts w:cs="Times New Roman"/>
              </w:rPr>
            </w:pPr>
            <w:r w:rsidRPr="008A10EE">
              <w:rPr>
                <w:rFonts w:cs="Times New Roman"/>
              </w:rPr>
              <w:t>Penggunaan biaya secara efektif dan efisien</w:t>
            </w:r>
          </w:p>
        </w:tc>
      </w:tr>
      <w:tr w:rsidR="0001790C" w14:paraId="1A8DE227" w14:textId="77777777" w:rsidTr="0001790C">
        <w:tc>
          <w:tcPr>
            <w:tcW w:w="1838" w:type="dxa"/>
            <w:vMerge w:val="restart"/>
          </w:tcPr>
          <w:p w14:paraId="724EE7FD" w14:textId="5029A498" w:rsidR="0001790C" w:rsidRPr="008A10EE" w:rsidRDefault="0001790C" w:rsidP="00A473DA">
            <w:pPr>
              <w:rPr>
                <w:rFonts w:cs="Times New Roman"/>
              </w:rPr>
            </w:pPr>
            <w:r w:rsidRPr="008A10EE">
              <w:rPr>
                <w:rFonts w:cs="Times New Roman"/>
              </w:rPr>
              <w:t>Manajemen Organisasi</w:t>
            </w:r>
          </w:p>
        </w:tc>
        <w:tc>
          <w:tcPr>
            <w:tcW w:w="3686" w:type="dxa"/>
          </w:tcPr>
          <w:p w14:paraId="5826C035" w14:textId="689C3E6C" w:rsidR="0001790C" w:rsidRPr="008A10EE" w:rsidRDefault="0001790C" w:rsidP="0001790C">
            <w:pPr>
              <w:jc w:val="both"/>
              <w:rPr>
                <w:rFonts w:cs="Times New Roman"/>
              </w:rPr>
            </w:pPr>
            <w:r w:rsidRPr="008A10EE">
              <w:rPr>
                <w:rFonts w:cs="Times New Roman"/>
              </w:rPr>
              <w:t>Adanya aturan/ hukum yang mengikat</w:t>
            </w:r>
          </w:p>
        </w:tc>
      </w:tr>
      <w:tr w:rsidR="0001790C" w14:paraId="38479806" w14:textId="77777777" w:rsidTr="0001790C">
        <w:tc>
          <w:tcPr>
            <w:tcW w:w="1838" w:type="dxa"/>
            <w:vMerge/>
          </w:tcPr>
          <w:p w14:paraId="2F1DD212" w14:textId="77777777" w:rsidR="0001790C" w:rsidRPr="008A10EE" w:rsidRDefault="0001790C" w:rsidP="00A473DA">
            <w:pPr>
              <w:rPr>
                <w:rFonts w:cs="Times New Roman"/>
              </w:rPr>
            </w:pPr>
          </w:p>
        </w:tc>
        <w:tc>
          <w:tcPr>
            <w:tcW w:w="3686" w:type="dxa"/>
          </w:tcPr>
          <w:p w14:paraId="2610C333" w14:textId="2D9FFFAA" w:rsidR="0001790C" w:rsidRPr="008A10EE" w:rsidRDefault="0001790C" w:rsidP="0001790C">
            <w:pPr>
              <w:jc w:val="both"/>
              <w:rPr>
                <w:rFonts w:cs="Times New Roman"/>
              </w:rPr>
            </w:pPr>
            <w:r w:rsidRPr="008A10EE">
              <w:rPr>
                <w:rFonts w:cs="Times New Roman"/>
              </w:rPr>
              <w:t xml:space="preserve">Adanya dukungan dari </w:t>
            </w:r>
            <w:r w:rsidRPr="008A10EE">
              <w:rPr>
                <w:rFonts w:cs="Times New Roman"/>
                <w:i/>
                <w:iCs/>
              </w:rPr>
              <w:t>Top Management</w:t>
            </w:r>
          </w:p>
        </w:tc>
      </w:tr>
      <w:tr w:rsidR="0001790C" w14:paraId="33F8CE58" w14:textId="77777777" w:rsidTr="0001790C">
        <w:tc>
          <w:tcPr>
            <w:tcW w:w="1838" w:type="dxa"/>
            <w:vMerge/>
          </w:tcPr>
          <w:p w14:paraId="5BF07D49" w14:textId="77777777" w:rsidR="0001790C" w:rsidRPr="008A10EE" w:rsidRDefault="0001790C" w:rsidP="00A473DA">
            <w:pPr>
              <w:rPr>
                <w:rFonts w:cs="Times New Roman"/>
              </w:rPr>
            </w:pPr>
          </w:p>
        </w:tc>
        <w:tc>
          <w:tcPr>
            <w:tcW w:w="3686" w:type="dxa"/>
          </w:tcPr>
          <w:p w14:paraId="34034FFB" w14:textId="6B10C9ED" w:rsidR="0001790C" w:rsidRPr="008A10EE" w:rsidRDefault="0001790C" w:rsidP="0001790C">
            <w:pPr>
              <w:jc w:val="both"/>
              <w:rPr>
                <w:rFonts w:cs="Times New Roman"/>
              </w:rPr>
            </w:pPr>
            <w:r w:rsidRPr="008A10EE">
              <w:rPr>
                <w:rFonts w:cs="Times New Roman"/>
              </w:rPr>
              <w:t>Adanya instruksi resmi pimpinan</w:t>
            </w:r>
          </w:p>
        </w:tc>
      </w:tr>
      <w:tr w:rsidR="0001790C" w14:paraId="5F6F8A05" w14:textId="77777777" w:rsidTr="0001790C">
        <w:tc>
          <w:tcPr>
            <w:tcW w:w="1838" w:type="dxa"/>
            <w:vMerge/>
          </w:tcPr>
          <w:p w14:paraId="69A15B99" w14:textId="77777777" w:rsidR="0001790C" w:rsidRPr="008A10EE" w:rsidRDefault="0001790C" w:rsidP="00A473DA">
            <w:pPr>
              <w:rPr>
                <w:rFonts w:cs="Times New Roman"/>
              </w:rPr>
            </w:pPr>
          </w:p>
        </w:tc>
        <w:tc>
          <w:tcPr>
            <w:tcW w:w="3686" w:type="dxa"/>
          </w:tcPr>
          <w:p w14:paraId="6E43E541" w14:textId="550ED3DB" w:rsidR="0001790C" w:rsidRPr="008A10EE" w:rsidRDefault="0001790C" w:rsidP="0001790C">
            <w:pPr>
              <w:jc w:val="both"/>
              <w:rPr>
                <w:rFonts w:cs="Times New Roman"/>
              </w:rPr>
            </w:pPr>
            <w:r w:rsidRPr="008A10EE">
              <w:rPr>
                <w:rFonts w:cs="Times New Roman"/>
              </w:rPr>
              <w:t>Visi misi organisasi jelas dan selaras</w:t>
            </w:r>
          </w:p>
        </w:tc>
      </w:tr>
      <w:tr w:rsidR="0001790C" w14:paraId="5421E8A0" w14:textId="77777777" w:rsidTr="0001790C">
        <w:tc>
          <w:tcPr>
            <w:tcW w:w="1838" w:type="dxa"/>
            <w:vMerge w:val="restart"/>
          </w:tcPr>
          <w:p w14:paraId="64CBD71D" w14:textId="33E63105" w:rsidR="0001790C" w:rsidRPr="008A10EE" w:rsidRDefault="0001790C" w:rsidP="00A473DA">
            <w:pPr>
              <w:rPr>
                <w:rFonts w:cs="Times New Roman"/>
              </w:rPr>
            </w:pPr>
            <w:r w:rsidRPr="008A10EE">
              <w:rPr>
                <w:rFonts w:cs="Times New Roman"/>
              </w:rPr>
              <w:t>Manajemen Proyek</w:t>
            </w:r>
          </w:p>
        </w:tc>
        <w:tc>
          <w:tcPr>
            <w:tcW w:w="3686" w:type="dxa"/>
          </w:tcPr>
          <w:p w14:paraId="7B085A2F" w14:textId="20F36010" w:rsidR="0001790C" w:rsidRPr="008A10EE" w:rsidRDefault="0001790C" w:rsidP="0001790C">
            <w:pPr>
              <w:jc w:val="both"/>
              <w:rPr>
                <w:rFonts w:cs="Times New Roman"/>
              </w:rPr>
            </w:pPr>
            <w:r w:rsidRPr="008A10EE">
              <w:rPr>
                <w:rFonts w:cs="Times New Roman"/>
              </w:rPr>
              <w:t>Penentuan Standarisasi sistem</w:t>
            </w:r>
          </w:p>
        </w:tc>
      </w:tr>
      <w:tr w:rsidR="0001790C" w14:paraId="31816613" w14:textId="77777777" w:rsidTr="0001790C">
        <w:tc>
          <w:tcPr>
            <w:tcW w:w="1838" w:type="dxa"/>
            <w:vMerge/>
          </w:tcPr>
          <w:p w14:paraId="291E5ED9" w14:textId="77777777" w:rsidR="0001790C" w:rsidRPr="008A10EE" w:rsidRDefault="0001790C" w:rsidP="00A473DA">
            <w:pPr>
              <w:rPr>
                <w:rFonts w:cs="Times New Roman"/>
              </w:rPr>
            </w:pPr>
          </w:p>
        </w:tc>
        <w:tc>
          <w:tcPr>
            <w:tcW w:w="3686" w:type="dxa"/>
          </w:tcPr>
          <w:p w14:paraId="0D2960EF" w14:textId="3711D41F" w:rsidR="0001790C" w:rsidRPr="008A10EE" w:rsidRDefault="0001790C" w:rsidP="0001790C">
            <w:pPr>
              <w:jc w:val="both"/>
              <w:rPr>
                <w:rFonts w:cs="Times New Roman"/>
              </w:rPr>
            </w:pPr>
            <w:r w:rsidRPr="008A10EE">
              <w:rPr>
                <w:rFonts w:cs="Times New Roman"/>
              </w:rPr>
              <w:t>Perencanaan pengembangan yang matang perencanaan</w:t>
            </w:r>
          </w:p>
        </w:tc>
      </w:tr>
      <w:tr w:rsidR="0001790C" w14:paraId="1D643A6A" w14:textId="77777777" w:rsidTr="0001790C">
        <w:tc>
          <w:tcPr>
            <w:tcW w:w="1838" w:type="dxa"/>
            <w:vMerge/>
          </w:tcPr>
          <w:p w14:paraId="65C928D3" w14:textId="77777777" w:rsidR="0001790C" w:rsidRPr="008A10EE" w:rsidRDefault="0001790C" w:rsidP="00A473DA">
            <w:pPr>
              <w:rPr>
                <w:rFonts w:cs="Times New Roman"/>
              </w:rPr>
            </w:pPr>
          </w:p>
        </w:tc>
        <w:tc>
          <w:tcPr>
            <w:tcW w:w="3686" w:type="dxa"/>
          </w:tcPr>
          <w:p w14:paraId="71302521" w14:textId="7CBF8DFB" w:rsidR="0001790C" w:rsidRPr="008A10EE" w:rsidRDefault="0001790C" w:rsidP="0001790C">
            <w:pPr>
              <w:jc w:val="both"/>
              <w:rPr>
                <w:rFonts w:cs="Times New Roman"/>
              </w:rPr>
            </w:pPr>
            <w:r w:rsidRPr="008A10EE">
              <w:rPr>
                <w:rFonts w:cs="Times New Roman"/>
              </w:rPr>
              <w:t>Perencanaan</w:t>
            </w:r>
            <w:r>
              <w:rPr>
                <w:rFonts w:cs="Times New Roman"/>
              </w:rPr>
              <w:t xml:space="preserve"> </w:t>
            </w:r>
            <w:r w:rsidRPr="008A10EE">
              <w:rPr>
                <w:rFonts w:cs="Times New Roman"/>
              </w:rPr>
              <w:t xml:space="preserve">implementasi sesuai </w:t>
            </w:r>
            <w:r w:rsidRPr="008A10EE">
              <w:rPr>
                <w:rFonts w:cs="Times New Roman"/>
                <w:i/>
                <w:iCs/>
              </w:rPr>
              <w:t>timeline</w:t>
            </w:r>
          </w:p>
        </w:tc>
      </w:tr>
      <w:tr w:rsidR="0001790C" w14:paraId="21C93FE0" w14:textId="77777777" w:rsidTr="0001790C">
        <w:tc>
          <w:tcPr>
            <w:tcW w:w="1838" w:type="dxa"/>
            <w:vMerge/>
          </w:tcPr>
          <w:p w14:paraId="4BCC2708" w14:textId="77777777" w:rsidR="0001790C" w:rsidRPr="008A10EE" w:rsidRDefault="0001790C" w:rsidP="00A473DA">
            <w:pPr>
              <w:rPr>
                <w:rFonts w:cs="Times New Roman"/>
              </w:rPr>
            </w:pPr>
          </w:p>
        </w:tc>
        <w:tc>
          <w:tcPr>
            <w:tcW w:w="3686" w:type="dxa"/>
          </w:tcPr>
          <w:p w14:paraId="72023DE3" w14:textId="40A43AF5" w:rsidR="0001790C" w:rsidRPr="008A10EE" w:rsidRDefault="0001790C" w:rsidP="0001790C">
            <w:pPr>
              <w:jc w:val="both"/>
              <w:rPr>
                <w:rFonts w:cs="Times New Roman"/>
              </w:rPr>
            </w:pPr>
            <w:r w:rsidRPr="008A10EE">
              <w:rPr>
                <w:rFonts w:cs="Times New Roman"/>
              </w:rPr>
              <w:t>Penentuan skala dan kompleksitas sistem</w:t>
            </w:r>
          </w:p>
        </w:tc>
      </w:tr>
      <w:tr w:rsidR="0001790C" w14:paraId="1C3AAAFA" w14:textId="77777777" w:rsidTr="0001790C">
        <w:tc>
          <w:tcPr>
            <w:tcW w:w="1838" w:type="dxa"/>
            <w:vMerge/>
          </w:tcPr>
          <w:p w14:paraId="50A196F7" w14:textId="77777777" w:rsidR="0001790C" w:rsidRPr="008A10EE" w:rsidRDefault="0001790C" w:rsidP="00A473DA">
            <w:pPr>
              <w:rPr>
                <w:rFonts w:cs="Times New Roman"/>
              </w:rPr>
            </w:pPr>
          </w:p>
        </w:tc>
        <w:tc>
          <w:tcPr>
            <w:tcW w:w="3686" w:type="dxa"/>
          </w:tcPr>
          <w:p w14:paraId="622973EB" w14:textId="42FDB37C" w:rsidR="0001790C" w:rsidRPr="008A10EE" w:rsidRDefault="0001790C" w:rsidP="0001790C">
            <w:pPr>
              <w:jc w:val="both"/>
              <w:rPr>
                <w:rFonts w:cs="Times New Roman"/>
              </w:rPr>
            </w:pPr>
            <w:r w:rsidRPr="008A10EE">
              <w:rPr>
                <w:rFonts w:cs="Times New Roman"/>
              </w:rPr>
              <w:t>Penyelesaian masalah pasca implementasi</w:t>
            </w:r>
            <w:r w:rsidRPr="008A10EE">
              <w:rPr>
                <w:rFonts w:cs="Times New Roman"/>
                <w:i/>
                <w:iCs/>
              </w:rPr>
              <w:t xml:space="preserve"> </w:t>
            </w:r>
          </w:p>
        </w:tc>
      </w:tr>
      <w:tr w:rsidR="0001790C" w14:paraId="334B3B32" w14:textId="77777777" w:rsidTr="0001790C">
        <w:tc>
          <w:tcPr>
            <w:tcW w:w="1838" w:type="dxa"/>
            <w:vMerge/>
          </w:tcPr>
          <w:p w14:paraId="1BB562EC" w14:textId="77777777" w:rsidR="0001790C" w:rsidRPr="008A10EE" w:rsidRDefault="0001790C" w:rsidP="00A473DA">
            <w:pPr>
              <w:rPr>
                <w:rFonts w:cs="Times New Roman"/>
              </w:rPr>
            </w:pPr>
          </w:p>
        </w:tc>
        <w:tc>
          <w:tcPr>
            <w:tcW w:w="3686" w:type="dxa"/>
          </w:tcPr>
          <w:p w14:paraId="18A0A7D7" w14:textId="02905B36" w:rsidR="0001790C" w:rsidRPr="008A10EE" w:rsidRDefault="0001790C" w:rsidP="0001790C">
            <w:pPr>
              <w:jc w:val="both"/>
              <w:rPr>
                <w:rFonts w:cs="Times New Roman"/>
              </w:rPr>
            </w:pPr>
            <w:r w:rsidRPr="008A10EE">
              <w:rPr>
                <w:rFonts w:cs="Times New Roman"/>
                <w:i/>
                <w:iCs/>
              </w:rPr>
              <w:t xml:space="preserve">Testing </w:t>
            </w:r>
            <w:r w:rsidRPr="008A10EE">
              <w:rPr>
                <w:rFonts w:cs="Times New Roman"/>
              </w:rPr>
              <w:t>pasca implementasi</w:t>
            </w:r>
          </w:p>
        </w:tc>
      </w:tr>
      <w:tr w:rsidR="0001790C" w14:paraId="190F0D2A" w14:textId="77777777" w:rsidTr="0001790C">
        <w:tc>
          <w:tcPr>
            <w:tcW w:w="1838" w:type="dxa"/>
            <w:vMerge/>
          </w:tcPr>
          <w:p w14:paraId="11CECD5B" w14:textId="77777777" w:rsidR="0001790C" w:rsidRPr="008A10EE" w:rsidRDefault="0001790C" w:rsidP="00A473DA">
            <w:pPr>
              <w:rPr>
                <w:rFonts w:cs="Times New Roman"/>
              </w:rPr>
            </w:pPr>
          </w:p>
        </w:tc>
        <w:tc>
          <w:tcPr>
            <w:tcW w:w="3686" w:type="dxa"/>
          </w:tcPr>
          <w:p w14:paraId="45A8D1C8" w14:textId="07DF90A6" w:rsidR="0001790C" w:rsidRPr="008A10EE" w:rsidRDefault="0001790C" w:rsidP="0001790C">
            <w:pPr>
              <w:jc w:val="both"/>
              <w:rPr>
                <w:rFonts w:cs="Times New Roman"/>
              </w:rPr>
            </w:pPr>
            <w:r w:rsidRPr="008A10EE">
              <w:rPr>
                <w:rFonts w:cs="Times New Roman"/>
              </w:rPr>
              <w:t>Evaluasi terhadap sistem</w:t>
            </w:r>
          </w:p>
        </w:tc>
      </w:tr>
      <w:tr w:rsidR="0001790C" w14:paraId="310C04C6" w14:textId="77777777" w:rsidTr="0001790C">
        <w:tc>
          <w:tcPr>
            <w:tcW w:w="1838" w:type="dxa"/>
            <w:vMerge/>
          </w:tcPr>
          <w:p w14:paraId="1CA2791D" w14:textId="77777777" w:rsidR="0001790C" w:rsidRPr="008A10EE" w:rsidRDefault="0001790C" w:rsidP="00A473DA">
            <w:pPr>
              <w:rPr>
                <w:rFonts w:cs="Times New Roman"/>
              </w:rPr>
            </w:pPr>
          </w:p>
        </w:tc>
        <w:tc>
          <w:tcPr>
            <w:tcW w:w="3686" w:type="dxa"/>
          </w:tcPr>
          <w:p w14:paraId="200CFBD8" w14:textId="059E103E" w:rsidR="0001790C" w:rsidRPr="008A10EE" w:rsidRDefault="0001790C" w:rsidP="0001790C">
            <w:pPr>
              <w:jc w:val="both"/>
              <w:rPr>
                <w:rFonts w:cs="Times New Roman"/>
              </w:rPr>
            </w:pPr>
            <w:r w:rsidRPr="008A10EE">
              <w:rPr>
                <w:rFonts w:cs="Times New Roman"/>
              </w:rPr>
              <w:t>evaluasi kepuasa user terhadap sistem</w:t>
            </w:r>
          </w:p>
        </w:tc>
      </w:tr>
      <w:tr w:rsidR="0001790C" w14:paraId="1AE8F69C" w14:textId="77777777" w:rsidTr="0001790C">
        <w:tc>
          <w:tcPr>
            <w:tcW w:w="1838" w:type="dxa"/>
            <w:vMerge/>
          </w:tcPr>
          <w:p w14:paraId="6F04D639" w14:textId="77777777" w:rsidR="0001790C" w:rsidRPr="008A10EE" w:rsidRDefault="0001790C" w:rsidP="00A473DA">
            <w:pPr>
              <w:rPr>
                <w:rFonts w:cs="Times New Roman"/>
              </w:rPr>
            </w:pPr>
          </w:p>
        </w:tc>
        <w:tc>
          <w:tcPr>
            <w:tcW w:w="3686" w:type="dxa"/>
          </w:tcPr>
          <w:p w14:paraId="279B2971" w14:textId="3513FF43" w:rsidR="0001790C" w:rsidRPr="008A10EE" w:rsidRDefault="0001790C" w:rsidP="0001790C">
            <w:pPr>
              <w:jc w:val="both"/>
              <w:rPr>
                <w:rFonts w:cs="Times New Roman"/>
              </w:rPr>
            </w:pPr>
            <w:r w:rsidRPr="008A10EE">
              <w:rPr>
                <w:rFonts w:cs="Times New Roman"/>
              </w:rPr>
              <w:t>evaluasi SDM</w:t>
            </w:r>
          </w:p>
        </w:tc>
      </w:tr>
      <w:tr w:rsidR="0001790C" w14:paraId="5F0EDAC6" w14:textId="77777777" w:rsidTr="0001790C">
        <w:tc>
          <w:tcPr>
            <w:tcW w:w="1838" w:type="dxa"/>
            <w:vMerge/>
          </w:tcPr>
          <w:p w14:paraId="13D3B2D6" w14:textId="77777777" w:rsidR="0001790C" w:rsidRPr="008A10EE" w:rsidRDefault="0001790C" w:rsidP="00A473DA">
            <w:pPr>
              <w:rPr>
                <w:rFonts w:cs="Times New Roman"/>
              </w:rPr>
            </w:pPr>
          </w:p>
        </w:tc>
        <w:tc>
          <w:tcPr>
            <w:tcW w:w="3686" w:type="dxa"/>
          </w:tcPr>
          <w:p w14:paraId="3B8067BA" w14:textId="57EBD36B" w:rsidR="0001790C" w:rsidRPr="008A10EE" w:rsidRDefault="0001790C" w:rsidP="0001790C">
            <w:pPr>
              <w:jc w:val="both"/>
              <w:rPr>
                <w:rFonts w:cs="Times New Roman"/>
              </w:rPr>
            </w:pPr>
            <w:r w:rsidRPr="008A10EE">
              <w:rPr>
                <w:rFonts w:cs="Times New Roman"/>
              </w:rPr>
              <w:t xml:space="preserve">Adanya </w:t>
            </w:r>
            <w:r w:rsidRPr="008A10EE">
              <w:rPr>
                <w:rFonts w:cs="Times New Roman"/>
                <w:i/>
                <w:iCs/>
              </w:rPr>
              <w:t>Testing</w:t>
            </w:r>
            <w:r w:rsidRPr="008A10EE">
              <w:rPr>
                <w:rFonts w:cs="Times New Roman"/>
              </w:rPr>
              <w:t xml:space="preserve"> sebelum implementasi</w:t>
            </w:r>
          </w:p>
        </w:tc>
      </w:tr>
      <w:tr w:rsidR="0001790C" w14:paraId="78BBCAB7" w14:textId="77777777" w:rsidTr="0001790C">
        <w:tc>
          <w:tcPr>
            <w:tcW w:w="1838" w:type="dxa"/>
            <w:vMerge/>
          </w:tcPr>
          <w:p w14:paraId="25D632DD" w14:textId="77777777" w:rsidR="0001790C" w:rsidRPr="008A10EE" w:rsidRDefault="0001790C" w:rsidP="00A473DA">
            <w:pPr>
              <w:rPr>
                <w:rFonts w:cs="Times New Roman"/>
              </w:rPr>
            </w:pPr>
          </w:p>
        </w:tc>
        <w:tc>
          <w:tcPr>
            <w:tcW w:w="3686" w:type="dxa"/>
          </w:tcPr>
          <w:p w14:paraId="256A037B" w14:textId="575CC34B" w:rsidR="0001790C" w:rsidRPr="008A10EE" w:rsidRDefault="0001790C" w:rsidP="0001790C">
            <w:pPr>
              <w:jc w:val="both"/>
              <w:rPr>
                <w:rFonts w:cs="Times New Roman"/>
              </w:rPr>
            </w:pPr>
            <w:r w:rsidRPr="008A10EE">
              <w:rPr>
                <w:rFonts w:cs="Times New Roman"/>
              </w:rPr>
              <w:t>Pencatatan permasalahan</w:t>
            </w:r>
          </w:p>
        </w:tc>
      </w:tr>
      <w:tr w:rsidR="0001790C" w14:paraId="709E1679" w14:textId="77777777" w:rsidTr="0001790C">
        <w:tc>
          <w:tcPr>
            <w:tcW w:w="1838" w:type="dxa"/>
            <w:vMerge/>
          </w:tcPr>
          <w:p w14:paraId="736DE4AE" w14:textId="77777777" w:rsidR="0001790C" w:rsidRPr="008A10EE" w:rsidRDefault="0001790C" w:rsidP="00A473DA">
            <w:pPr>
              <w:rPr>
                <w:rFonts w:cs="Times New Roman"/>
              </w:rPr>
            </w:pPr>
          </w:p>
        </w:tc>
        <w:tc>
          <w:tcPr>
            <w:tcW w:w="3686" w:type="dxa"/>
          </w:tcPr>
          <w:p w14:paraId="59EAEE9B" w14:textId="7BD10E06" w:rsidR="0001790C" w:rsidRPr="008A10EE" w:rsidRDefault="0001790C" w:rsidP="0001790C">
            <w:pPr>
              <w:jc w:val="both"/>
              <w:rPr>
                <w:rFonts w:cs="Times New Roman"/>
              </w:rPr>
            </w:pPr>
            <w:r w:rsidRPr="008A10EE">
              <w:rPr>
                <w:rFonts w:cs="Times New Roman"/>
              </w:rPr>
              <w:t>Adanya dokumentasi pengembangan sistem</w:t>
            </w:r>
          </w:p>
        </w:tc>
      </w:tr>
      <w:tr w:rsidR="0001790C" w14:paraId="7F33C340" w14:textId="77777777" w:rsidTr="0001790C">
        <w:tc>
          <w:tcPr>
            <w:tcW w:w="1838" w:type="dxa"/>
            <w:vMerge w:val="restart"/>
          </w:tcPr>
          <w:p w14:paraId="792731F7" w14:textId="7FD67BDC" w:rsidR="0001790C" w:rsidRPr="008A10EE" w:rsidRDefault="0001790C" w:rsidP="00A473DA">
            <w:pPr>
              <w:rPr>
                <w:rFonts w:cs="Times New Roman"/>
              </w:rPr>
            </w:pPr>
            <w:r w:rsidRPr="008A10EE">
              <w:rPr>
                <w:rFonts w:cs="Times New Roman"/>
              </w:rPr>
              <w:t>Pembagian Tugas Kerja</w:t>
            </w:r>
          </w:p>
        </w:tc>
        <w:tc>
          <w:tcPr>
            <w:tcW w:w="3686" w:type="dxa"/>
          </w:tcPr>
          <w:p w14:paraId="6FB4BF2C" w14:textId="625AB2D0" w:rsidR="0001790C" w:rsidRPr="008A10EE" w:rsidRDefault="0001790C" w:rsidP="0001790C">
            <w:pPr>
              <w:jc w:val="both"/>
              <w:rPr>
                <w:rFonts w:cs="Times New Roman"/>
              </w:rPr>
            </w:pPr>
            <w:r w:rsidRPr="008A10EE">
              <w:rPr>
                <w:rFonts w:cs="Times New Roman"/>
              </w:rPr>
              <w:t>Terjalinnya komunikasi yang baik antar stakeholder</w:t>
            </w:r>
          </w:p>
        </w:tc>
      </w:tr>
      <w:tr w:rsidR="0001790C" w14:paraId="5D18BBDD" w14:textId="77777777" w:rsidTr="0001790C">
        <w:tc>
          <w:tcPr>
            <w:tcW w:w="1838" w:type="dxa"/>
            <w:vMerge/>
          </w:tcPr>
          <w:p w14:paraId="5AB5D8CA" w14:textId="77777777" w:rsidR="0001790C" w:rsidRPr="008A10EE" w:rsidRDefault="0001790C" w:rsidP="00A473DA">
            <w:pPr>
              <w:rPr>
                <w:rFonts w:cs="Times New Roman"/>
              </w:rPr>
            </w:pPr>
          </w:p>
        </w:tc>
        <w:tc>
          <w:tcPr>
            <w:tcW w:w="3686" w:type="dxa"/>
          </w:tcPr>
          <w:p w14:paraId="0D4A9C8C" w14:textId="18EBF61D" w:rsidR="0001790C" w:rsidRPr="008A10EE" w:rsidRDefault="0001790C" w:rsidP="0001790C">
            <w:pPr>
              <w:jc w:val="both"/>
              <w:rPr>
                <w:rFonts w:cs="Times New Roman"/>
              </w:rPr>
            </w:pPr>
            <w:r w:rsidRPr="008A10EE">
              <w:rPr>
                <w:rFonts w:cs="Times New Roman"/>
              </w:rPr>
              <w:t>Adanya kontribusi stakeholder dalam pengembangan</w:t>
            </w:r>
          </w:p>
        </w:tc>
      </w:tr>
      <w:tr w:rsidR="0001790C" w14:paraId="7C4E3EB8" w14:textId="77777777" w:rsidTr="0001790C">
        <w:tc>
          <w:tcPr>
            <w:tcW w:w="1838" w:type="dxa"/>
            <w:vMerge/>
          </w:tcPr>
          <w:p w14:paraId="79164FDE" w14:textId="77777777" w:rsidR="0001790C" w:rsidRPr="008A10EE" w:rsidRDefault="0001790C" w:rsidP="00A473DA">
            <w:pPr>
              <w:rPr>
                <w:rFonts w:cs="Times New Roman"/>
              </w:rPr>
            </w:pPr>
          </w:p>
        </w:tc>
        <w:tc>
          <w:tcPr>
            <w:tcW w:w="3686" w:type="dxa"/>
          </w:tcPr>
          <w:p w14:paraId="6802F959" w14:textId="60C910CD" w:rsidR="0001790C" w:rsidRPr="008A10EE" w:rsidRDefault="0001790C" w:rsidP="0001790C">
            <w:pPr>
              <w:jc w:val="both"/>
              <w:rPr>
                <w:rFonts w:cs="Times New Roman"/>
              </w:rPr>
            </w:pPr>
            <w:r w:rsidRPr="008A10EE">
              <w:rPr>
                <w:rFonts w:cs="Times New Roman"/>
              </w:rPr>
              <w:t>Adanya kontribusi stakeholder dalam implementasi</w:t>
            </w:r>
          </w:p>
        </w:tc>
      </w:tr>
      <w:tr w:rsidR="0001790C" w14:paraId="058541E1" w14:textId="77777777" w:rsidTr="0001790C">
        <w:tc>
          <w:tcPr>
            <w:tcW w:w="1838" w:type="dxa"/>
            <w:vMerge/>
          </w:tcPr>
          <w:p w14:paraId="7F455B1B" w14:textId="77777777" w:rsidR="0001790C" w:rsidRPr="008A10EE" w:rsidRDefault="0001790C" w:rsidP="00A473DA">
            <w:pPr>
              <w:rPr>
                <w:rFonts w:cs="Times New Roman"/>
              </w:rPr>
            </w:pPr>
          </w:p>
        </w:tc>
        <w:tc>
          <w:tcPr>
            <w:tcW w:w="3686" w:type="dxa"/>
          </w:tcPr>
          <w:p w14:paraId="22C50CC7" w14:textId="643CFE06" w:rsidR="0001790C" w:rsidRPr="008A10EE" w:rsidRDefault="0001790C" w:rsidP="0001790C">
            <w:pPr>
              <w:jc w:val="both"/>
              <w:rPr>
                <w:rFonts w:cs="Times New Roman"/>
              </w:rPr>
            </w:pPr>
            <w:r w:rsidRPr="008A10EE">
              <w:rPr>
                <w:rFonts w:cs="Times New Roman"/>
              </w:rPr>
              <w:t>Dilakukannya pelaporan sistem kepada pimpinan</w:t>
            </w:r>
          </w:p>
        </w:tc>
      </w:tr>
      <w:tr w:rsidR="0001790C" w14:paraId="72A6F55F" w14:textId="77777777" w:rsidTr="0001790C">
        <w:tc>
          <w:tcPr>
            <w:tcW w:w="1838" w:type="dxa"/>
            <w:vMerge/>
          </w:tcPr>
          <w:p w14:paraId="4963BA6B" w14:textId="77777777" w:rsidR="0001790C" w:rsidRPr="008A10EE" w:rsidRDefault="0001790C" w:rsidP="00A473DA">
            <w:pPr>
              <w:rPr>
                <w:rFonts w:cs="Times New Roman"/>
              </w:rPr>
            </w:pPr>
          </w:p>
        </w:tc>
        <w:tc>
          <w:tcPr>
            <w:tcW w:w="3686" w:type="dxa"/>
          </w:tcPr>
          <w:p w14:paraId="11F368A6" w14:textId="0A204283" w:rsidR="0001790C" w:rsidRPr="008A10EE" w:rsidRDefault="0001790C" w:rsidP="0001790C">
            <w:pPr>
              <w:jc w:val="both"/>
              <w:rPr>
                <w:rFonts w:cs="Times New Roman"/>
              </w:rPr>
            </w:pPr>
            <w:r w:rsidRPr="008A10EE">
              <w:rPr>
                <w:rFonts w:cs="Times New Roman"/>
              </w:rPr>
              <w:t>Peran dan tanggungjawab sesuai</w:t>
            </w:r>
          </w:p>
        </w:tc>
      </w:tr>
      <w:tr w:rsidR="0001790C" w14:paraId="0B20B1CE" w14:textId="77777777" w:rsidTr="0001790C">
        <w:tc>
          <w:tcPr>
            <w:tcW w:w="1838" w:type="dxa"/>
            <w:vMerge w:val="restart"/>
          </w:tcPr>
          <w:p w14:paraId="435D79EB" w14:textId="0051DC3E" w:rsidR="0001790C" w:rsidRPr="008A10EE" w:rsidRDefault="0001790C" w:rsidP="00A473DA">
            <w:pPr>
              <w:rPr>
                <w:rFonts w:cs="Times New Roman"/>
              </w:rPr>
            </w:pPr>
            <w:r w:rsidRPr="008A10EE">
              <w:rPr>
                <w:rFonts w:cs="Times New Roman"/>
              </w:rPr>
              <w:t>Peningkatan Pengetahuan dan Keterampilan</w:t>
            </w:r>
          </w:p>
        </w:tc>
        <w:tc>
          <w:tcPr>
            <w:tcW w:w="3686" w:type="dxa"/>
          </w:tcPr>
          <w:p w14:paraId="741B0CCD" w14:textId="5F7AF709" w:rsidR="0001790C" w:rsidRPr="008A10EE" w:rsidRDefault="0001790C" w:rsidP="0001790C">
            <w:pPr>
              <w:jc w:val="both"/>
              <w:rPr>
                <w:rFonts w:cs="Times New Roman"/>
              </w:rPr>
            </w:pPr>
            <w:r w:rsidRPr="008A10EE">
              <w:rPr>
                <w:rFonts w:cs="Times New Roman"/>
              </w:rPr>
              <w:t xml:space="preserve">Adanya </w:t>
            </w:r>
            <w:r w:rsidRPr="008A10EE">
              <w:rPr>
                <w:rFonts w:cs="Times New Roman"/>
                <w:i/>
                <w:iCs/>
              </w:rPr>
              <w:t>training</w:t>
            </w:r>
          </w:p>
        </w:tc>
      </w:tr>
      <w:tr w:rsidR="0001790C" w14:paraId="687C3CE6" w14:textId="77777777" w:rsidTr="0001790C">
        <w:tc>
          <w:tcPr>
            <w:tcW w:w="1838" w:type="dxa"/>
            <w:vMerge/>
          </w:tcPr>
          <w:p w14:paraId="40BC37A8" w14:textId="77777777" w:rsidR="0001790C" w:rsidRPr="008A10EE" w:rsidRDefault="0001790C" w:rsidP="00A473DA">
            <w:pPr>
              <w:rPr>
                <w:rFonts w:cs="Times New Roman"/>
              </w:rPr>
            </w:pPr>
          </w:p>
        </w:tc>
        <w:tc>
          <w:tcPr>
            <w:tcW w:w="3686" w:type="dxa"/>
          </w:tcPr>
          <w:p w14:paraId="0FB003F9" w14:textId="013942B6" w:rsidR="0001790C" w:rsidRPr="008A10EE" w:rsidRDefault="0001790C" w:rsidP="0001790C">
            <w:pPr>
              <w:jc w:val="both"/>
              <w:rPr>
                <w:rFonts w:cs="Times New Roman"/>
              </w:rPr>
            </w:pPr>
            <w:r w:rsidRPr="008A10EE">
              <w:rPr>
                <w:rFonts w:cs="Times New Roman"/>
              </w:rPr>
              <w:t>Adanya sosialisasi</w:t>
            </w:r>
          </w:p>
        </w:tc>
      </w:tr>
      <w:tr w:rsidR="0001790C" w14:paraId="2F7B2070" w14:textId="77777777" w:rsidTr="0001790C">
        <w:tc>
          <w:tcPr>
            <w:tcW w:w="1838" w:type="dxa"/>
            <w:vMerge/>
          </w:tcPr>
          <w:p w14:paraId="58852306" w14:textId="77777777" w:rsidR="0001790C" w:rsidRPr="008A10EE" w:rsidRDefault="0001790C" w:rsidP="00A473DA">
            <w:pPr>
              <w:rPr>
                <w:rFonts w:cs="Times New Roman"/>
              </w:rPr>
            </w:pPr>
          </w:p>
        </w:tc>
        <w:tc>
          <w:tcPr>
            <w:tcW w:w="3686" w:type="dxa"/>
          </w:tcPr>
          <w:p w14:paraId="069D8D34" w14:textId="219832B8" w:rsidR="0001790C" w:rsidRPr="008A10EE" w:rsidRDefault="0001790C" w:rsidP="0001790C">
            <w:pPr>
              <w:jc w:val="both"/>
              <w:rPr>
                <w:rFonts w:cs="Times New Roman"/>
              </w:rPr>
            </w:pPr>
            <w:r w:rsidRPr="008A10EE">
              <w:rPr>
                <w:rFonts w:cs="Times New Roman"/>
              </w:rPr>
              <w:t xml:space="preserve">Tersedianya panduan pengguna </w:t>
            </w:r>
            <w:r w:rsidRPr="008A10EE">
              <w:rPr>
                <w:rFonts w:cs="Times New Roman"/>
                <w:i/>
                <w:iCs/>
              </w:rPr>
              <w:t>(user guidline)</w:t>
            </w:r>
          </w:p>
        </w:tc>
      </w:tr>
      <w:tr w:rsidR="0001790C" w14:paraId="049F0DFB" w14:textId="77777777" w:rsidTr="0001790C">
        <w:tc>
          <w:tcPr>
            <w:tcW w:w="1838" w:type="dxa"/>
            <w:vMerge/>
          </w:tcPr>
          <w:p w14:paraId="16356D0F" w14:textId="77777777" w:rsidR="0001790C" w:rsidRPr="008A10EE" w:rsidRDefault="0001790C" w:rsidP="00A473DA">
            <w:pPr>
              <w:rPr>
                <w:rFonts w:cs="Times New Roman"/>
              </w:rPr>
            </w:pPr>
          </w:p>
        </w:tc>
        <w:tc>
          <w:tcPr>
            <w:tcW w:w="3686" w:type="dxa"/>
          </w:tcPr>
          <w:p w14:paraId="1AA59631" w14:textId="64E80B02" w:rsidR="0001790C" w:rsidRPr="008A10EE" w:rsidRDefault="0001790C" w:rsidP="0001790C">
            <w:pPr>
              <w:jc w:val="both"/>
              <w:rPr>
                <w:rFonts w:cs="Times New Roman"/>
              </w:rPr>
            </w:pPr>
            <w:r w:rsidRPr="008A10EE">
              <w:rPr>
                <w:rFonts w:cs="Times New Roman"/>
              </w:rPr>
              <w:t>Adanya SOP penggunaan sistem</w:t>
            </w:r>
          </w:p>
        </w:tc>
      </w:tr>
      <w:tr w:rsidR="0001790C" w14:paraId="688E47E2" w14:textId="77777777" w:rsidTr="0001790C">
        <w:tc>
          <w:tcPr>
            <w:tcW w:w="1838" w:type="dxa"/>
            <w:vMerge/>
          </w:tcPr>
          <w:p w14:paraId="36965550" w14:textId="77777777" w:rsidR="0001790C" w:rsidRPr="008A10EE" w:rsidRDefault="0001790C" w:rsidP="00A473DA">
            <w:pPr>
              <w:rPr>
                <w:rFonts w:cs="Times New Roman"/>
              </w:rPr>
            </w:pPr>
          </w:p>
        </w:tc>
        <w:tc>
          <w:tcPr>
            <w:tcW w:w="3686" w:type="dxa"/>
          </w:tcPr>
          <w:p w14:paraId="4053B6C7" w14:textId="35689812" w:rsidR="0001790C" w:rsidRPr="008A10EE" w:rsidRDefault="0001790C" w:rsidP="0001790C">
            <w:pPr>
              <w:jc w:val="both"/>
              <w:rPr>
                <w:rFonts w:cs="Times New Roman"/>
              </w:rPr>
            </w:pPr>
            <w:r w:rsidRPr="008A10EE">
              <w:rPr>
                <w:rFonts w:cs="Times New Roman"/>
              </w:rPr>
              <w:t>Tersedianya video tutorial</w:t>
            </w:r>
          </w:p>
        </w:tc>
      </w:tr>
      <w:tr w:rsidR="0001790C" w14:paraId="3CAFDD7D" w14:textId="77777777" w:rsidTr="0001790C">
        <w:tc>
          <w:tcPr>
            <w:tcW w:w="1838" w:type="dxa"/>
            <w:vMerge w:val="restart"/>
          </w:tcPr>
          <w:p w14:paraId="03236A83" w14:textId="41D0D7CE" w:rsidR="0001790C" w:rsidRPr="008A10EE" w:rsidRDefault="0001790C" w:rsidP="00A473DA">
            <w:pPr>
              <w:rPr>
                <w:rFonts w:cs="Times New Roman"/>
              </w:rPr>
            </w:pPr>
            <w:r w:rsidRPr="008A10EE">
              <w:rPr>
                <w:rFonts w:cs="Times New Roman"/>
              </w:rPr>
              <w:t>Pengembang atau Developer</w:t>
            </w:r>
          </w:p>
        </w:tc>
        <w:tc>
          <w:tcPr>
            <w:tcW w:w="3686" w:type="dxa"/>
          </w:tcPr>
          <w:p w14:paraId="00B9DDBD" w14:textId="03F3DA0C" w:rsidR="0001790C" w:rsidRPr="008A10EE" w:rsidRDefault="0001790C" w:rsidP="0001790C">
            <w:pPr>
              <w:jc w:val="both"/>
              <w:rPr>
                <w:rFonts w:cs="Times New Roman"/>
              </w:rPr>
            </w:pPr>
            <w:r w:rsidRPr="008A10EE">
              <w:rPr>
                <w:rFonts w:cs="Times New Roman"/>
              </w:rPr>
              <w:t>Kepercayaan dan kredibilitas vendor</w:t>
            </w:r>
          </w:p>
        </w:tc>
      </w:tr>
      <w:tr w:rsidR="0001790C" w14:paraId="45FFE8C8" w14:textId="77777777" w:rsidTr="0001790C">
        <w:tc>
          <w:tcPr>
            <w:tcW w:w="1838" w:type="dxa"/>
            <w:vMerge/>
          </w:tcPr>
          <w:p w14:paraId="6C142F36" w14:textId="77777777" w:rsidR="0001790C" w:rsidRPr="008A10EE" w:rsidRDefault="0001790C" w:rsidP="00A473DA">
            <w:pPr>
              <w:rPr>
                <w:rFonts w:cs="Times New Roman"/>
              </w:rPr>
            </w:pPr>
          </w:p>
        </w:tc>
        <w:tc>
          <w:tcPr>
            <w:tcW w:w="3686" w:type="dxa"/>
          </w:tcPr>
          <w:p w14:paraId="5D641144" w14:textId="05922058" w:rsidR="0001790C" w:rsidRPr="008A10EE" w:rsidRDefault="0001790C" w:rsidP="0001790C">
            <w:pPr>
              <w:jc w:val="both"/>
              <w:rPr>
                <w:rFonts w:cs="Times New Roman"/>
              </w:rPr>
            </w:pPr>
            <w:r w:rsidRPr="008A10EE">
              <w:rPr>
                <w:rFonts w:cs="Times New Roman"/>
              </w:rPr>
              <w:t xml:space="preserve">Tim pengembang </w:t>
            </w:r>
            <w:r w:rsidRPr="008A10EE">
              <w:rPr>
                <w:rFonts w:cs="Times New Roman"/>
                <w:i/>
                <w:iCs/>
              </w:rPr>
              <w:t>in house</w:t>
            </w:r>
            <w:r w:rsidRPr="008A10EE">
              <w:rPr>
                <w:rFonts w:cs="Times New Roman"/>
              </w:rPr>
              <w:t xml:space="preserve"> yang berkompeten</w:t>
            </w:r>
          </w:p>
        </w:tc>
      </w:tr>
      <w:tr w:rsidR="0001790C" w14:paraId="228C1D0C" w14:textId="77777777" w:rsidTr="0001790C">
        <w:tc>
          <w:tcPr>
            <w:tcW w:w="1838" w:type="dxa"/>
            <w:vMerge/>
          </w:tcPr>
          <w:p w14:paraId="2193E306" w14:textId="77777777" w:rsidR="0001790C" w:rsidRPr="008A10EE" w:rsidRDefault="0001790C" w:rsidP="00A473DA">
            <w:pPr>
              <w:rPr>
                <w:rFonts w:cs="Times New Roman"/>
              </w:rPr>
            </w:pPr>
          </w:p>
        </w:tc>
        <w:tc>
          <w:tcPr>
            <w:tcW w:w="3686" w:type="dxa"/>
          </w:tcPr>
          <w:p w14:paraId="41792EA1" w14:textId="74431FFC" w:rsidR="0001790C" w:rsidRPr="008A10EE" w:rsidRDefault="0001790C" w:rsidP="0001790C">
            <w:pPr>
              <w:jc w:val="both"/>
              <w:rPr>
                <w:rFonts w:cs="Times New Roman"/>
              </w:rPr>
            </w:pPr>
            <w:r w:rsidRPr="008A10EE">
              <w:rPr>
                <w:rFonts w:cs="Times New Roman"/>
              </w:rPr>
              <w:t>Vendor sebagai support infrastruktur TIK</w:t>
            </w:r>
          </w:p>
        </w:tc>
      </w:tr>
      <w:tr w:rsidR="0001790C" w14:paraId="2D148D96" w14:textId="77777777" w:rsidTr="0001790C">
        <w:tc>
          <w:tcPr>
            <w:tcW w:w="1838" w:type="dxa"/>
            <w:vMerge w:val="restart"/>
          </w:tcPr>
          <w:p w14:paraId="07C6FE79" w14:textId="0888914E" w:rsidR="0001790C" w:rsidRPr="008A10EE" w:rsidRDefault="0001790C" w:rsidP="00A473DA">
            <w:pPr>
              <w:rPr>
                <w:rFonts w:cs="Times New Roman"/>
              </w:rPr>
            </w:pPr>
            <w:r w:rsidRPr="008A10EE">
              <w:rPr>
                <w:rFonts w:cs="Times New Roman"/>
              </w:rPr>
              <w:t>Sumber Daya Manusia</w:t>
            </w:r>
          </w:p>
        </w:tc>
        <w:tc>
          <w:tcPr>
            <w:tcW w:w="3686" w:type="dxa"/>
          </w:tcPr>
          <w:p w14:paraId="781D1D27" w14:textId="7A3B20B1" w:rsidR="0001790C" w:rsidRPr="008A10EE" w:rsidRDefault="0001790C" w:rsidP="0001790C">
            <w:pPr>
              <w:jc w:val="both"/>
              <w:rPr>
                <w:rFonts w:cs="Times New Roman"/>
              </w:rPr>
            </w:pPr>
            <w:r w:rsidRPr="008A10EE">
              <w:rPr>
                <w:rFonts w:cs="Times New Roman"/>
              </w:rPr>
              <w:t>Adanya departemen/divisi IT</w:t>
            </w:r>
          </w:p>
        </w:tc>
      </w:tr>
      <w:tr w:rsidR="0001790C" w14:paraId="4EC7A4AF" w14:textId="77777777" w:rsidTr="0001790C">
        <w:tc>
          <w:tcPr>
            <w:tcW w:w="1838" w:type="dxa"/>
            <w:vMerge/>
          </w:tcPr>
          <w:p w14:paraId="1F0B4E24" w14:textId="77777777" w:rsidR="0001790C" w:rsidRPr="008A10EE" w:rsidRDefault="0001790C" w:rsidP="00A473DA">
            <w:pPr>
              <w:rPr>
                <w:rFonts w:cs="Times New Roman"/>
              </w:rPr>
            </w:pPr>
          </w:p>
        </w:tc>
        <w:tc>
          <w:tcPr>
            <w:tcW w:w="3686" w:type="dxa"/>
          </w:tcPr>
          <w:p w14:paraId="0FC17C0B" w14:textId="5C05B8DF" w:rsidR="0001790C" w:rsidRPr="008A10EE" w:rsidRDefault="0001790C" w:rsidP="0001790C">
            <w:pPr>
              <w:jc w:val="both"/>
              <w:rPr>
                <w:rFonts w:cs="Times New Roman"/>
              </w:rPr>
            </w:pPr>
            <w:r w:rsidRPr="008A10EE">
              <w:rPr>
                <w:rFonts w:cs="Times New Roman"/>
              </w:rPr>
              <w:t xml:space="preserve">Adanya </w:t>
            </w:r>
            <w:r w:rsidRPr="008A10EE">
              <w:rPr>
                <w:rFonts w:cs="Times New Roman"/>
                <w:i/>
                <w:iCs/>
              </w:rPr>
              <w:t>help desk</w:t>
            </w:r>
          </w:p>
        </w:tc>
      </w:tr>
      <w:tr w:rsidR="0001790C" w14:paraId="07B2A16B" w14:textId="77777777" w:rsidTr="0001790C">
        <w:tc>
          <w:tcPr>
            <w:tcW w:w="1838" w:type="dxa"/>
            <w:vMerge/>
          </w:tcPr>
          <w:p w14:paraId="4EA8AF57" w14:textId="77777777" w:rsidR="0001790C" w:rsidRPr="008A10EE" w:rsidRDefault="0001790C" w:rsidP="00A473DA">
            <w:pPr>
              <w:rPr>
                <w:rFonts w:cs="Times New Roman"/>
              </w:rPr>
            </w:pPr>
          </w:p>
        </w:tc>
        <w:tc>
          <w:tcPr>
            <w:tcW w:w="3686" w:type="dxa"/>
          </w:tcPr>
          <w:p w14:paraId="385B7C97" w14:textId="6AE74C74" w:rsidR="0001790C" w:rsidRPr="008A10EE" w:rsidRDefault="0001790C" w:rsidP="0001790C">
            <w:pPr>
              <w:jc w:val="both"/>
              <w:rPr>
                <w:rFonts w:cs="Times New Roman"/>
              </w:rPr>
            </w:pPr>
            <w:r w:rsidRPr="008A10EE">
              <w:rPr>
                <w:rFonts w:cs="Times New Roman"/>
              </w:rPr>
              <w:t>Staff IT yang mencukupi</w:t>
            </w:r>
          </w:p>
        </w:tc>
      </w:tr>
      <w:tr w:rsidR="0001790C" w14:paraId="38679400" w14:textId="77777777" w:rsidTr="0001790C">
        <w:tc>
          <w:tcPr>
            <w:tcW w:w="1838" w:type="dxa"/>
            <w:vMerge/>
          </w:tcPr>
          <w:p w14:paraId="58305DBE" w14:textId="77777777" w:rsidR="0001790C" w:rsidRPr="008A10EE" w:rsidRDefault="0001790C" w:rsidP="00A473DA">
            <w:pPr>
              <w:rPr>
                <w:rFonts w:cs="Times New Roman"/>
              </w:rPr>
            </w:pPr>
          </w:p>
        </w:tc>
        <w:tc>
          <w:tcPr>
            <w:tcW w:w="3686" w:type="dxa"/>
          </w:tcPr>
          <w:p w14:paraId="528930B1" w14:textId="78A5875B" w:rsidR="0001790C" w:rsidRPr="008A10EE" w:rsidRDefault="0001790C" w:rsidP="0001790C">
            <w:pPr>
              <w:jc w:val="both"/>
              <w:rPr>
                <w:rFonts w:cs="Times New Roman"/>
              </w:rPr>
            </w:pPr>
            <w:r w:rsidRPr="008A10EE">
              <w:rPr>
                <w:rFonts w:cs="Times New Roman"/>
              </w:rPr>
              <w:t>Staff yang berkompeten terhadap IT</w:t>
            </w:r>
          </w:p>
        </w:tc>
      </w:tr>
      <w:tr w:rsidR="0001790C" w14:paraId="418EA5FF" w14:textId="77777777" w:rsidTr="0001790C">
        <w:tc>
          <w:tcPr>
            <w:tcW w:w="1838" w:type="dxa"/>
            <w:vMerge w:val="restart"/>
          </w:tcPr>
          <w:p w14:paraId="287C28D0" w14:textId="1882F0D8" w:rsidR="0001790C" w:rsidRPr="008A10EE" w:rsidRDefault="0001790C" w:rsidP="00A45816">
            <w:pPr>
              <w:rPr>
                <w:rFonts w:cs="Times New Roman"/>
              </w:rPr>
            </w:pPr>
            <w:r w:rsidRPr="008A10EE">
              <w:rPr>
                <w:rFonts w:cs="Times New Roman"/>
              </w:rPr>
              <w:t>Sumber Daya Teknologi</w:t>
            </w:r>
          </w:p>
        </w:tc>
        <w:tc>
          <w:tcPr>
            <w:tcW w:w="3686" w:type="dxa"/>
          </w:tcPr>
          <w:p w14:paraId="3E366DB5" w14:textId="59F0E620" w:rsidR="0001790C" w:rsidRPr="008A10EE" w:rsidRDefault="0001790C" w:rsidP="0001790C">
            <w:pPr>
              <w:jc w:val="both"/>
              <w:rPr>
                <w:rFonts w:cs="Times New Roman"/>
              </w:rPr>
            </w:pPr>
            <w:r>
              <w:rPr>
                <w:rFonts w:cs="Times New Roman"/>
              </w:rPr>
              <w:t>Dilakukannya p</w:t>
            </w:r>
            <w:r w:rsidRPr="00A45816">
              <w:rPr>
                <w:rFonts w:cs="Times New Roman"/>
              </w:rPr>
              <w:t>engamanan data vital</w:t>
            </w:r>
          </w:p>
        </w:tc>
      </w:tr>
      <w:tr w:rsidR="0001790C" w14:paraId="014B2663" w14:textId="77777777" w:rsidTr="0001790C">
        <w:tc>
          <w:tcPr>
            <w:tcW w:w="1838" w:type="dxa"/>
            <w:vMerge/>
          </w:tcPr>
          <w:p w14:paraId="72813A01" w14:textId="77777777" w:rsidR="0001790C" w:rsidRPr="008A10EE" w:rsidRDefault="0001790C" w:rsidP="00A45816">
            <w:pPr>
              <w:rPr>
                <w:rFonts w:cs="Times New Roman"/>
              </w:rPr>
            </w:pPr>
          </w:p>
        </w:tc>
        <w:tc>
          <w:tcPr>
            <w:tcW w:w="3686" w:type="dxa"/>
          </w:tcPr>
          <w:p w14:paraId="629B3531" w14:textId="77B13C28" w:rsidR="0001790C" w:rsidRPr="008A10EE" w:rsidRDefault="0001790C" w:rsidP="0001790C">
            <w:pPr>
              <w:jc w:val="both"/>
              <w:rPr>
                <w:rFonts w:cs="Times New Roman"/>
              </w:rPr>
            </w:pPr>
            <w:r>
              <w:rPr>
                <w:rFonts w:cs="Times New Roman"/>
              </w:rPr>
              <w:t>Adanya h</w:t>
            </w:r>
            <w:r w:rsidRPr="00A45816">
              <w:rPr>
                <w:rFonts w:cs="Times New Roman"/>
              </w:rPr>
              <w:t>ak akses sistem</w:t>
            </w:r>
            <w:r>
              <w:rPr>
                <w:rFonts w:cs="Times New Roman"/>
              </w:rPr>
              <w:t xml:space="preserve"> bagi pengguna</w:t>
            </w:r>
          </w:p>
        </w:tc>
      </w:tr>
      <w:tr w:rsidR="0001790C" w14:paraId="5C64AF8D" w14:textId="77777777" w:rsidTr="0001790C">
        <w:tc>
          <w:tcPr>
            <w:tcW w:w="1838" w:type="dxa"/>
            <w:vMerge/>
          </w:tcPr>
          <w:p w14:paraId="17005A14" w14:textId="77777777" w:rsidR="0001790C" w:rsidRPr="008A10EE" w:rsidRDefault="0001790C" w:rsidP="00A45816">
            <w:pPr>
              <w:rPr>
                <w:rFonts w:cs="Times New Roman"/>
              </w:rPr>
            </w:pPr>
          </w:p>
        </w:tc>
        <w:tc>
          <w:tcPr>
            <w:tcW w:w="3686" w:type="dxa"/>
          </w:tcPr>
          <w:p w14:paraId="038C6259" w14:textId="30AB2E56" w:rsidR="0001790C" w:rsidRPr="008A10EE" w:rsidRDefault="0001790C" w:rsidP="0001790C">
            <w:pPr>
              <w:jc w:val="both"/>
              <w:rPr>
                <w:rFonts w:cs="Times New Roman"/>
              </w:rPr>
            </w:pPr>
            <w:r>
              <w:rPr>
                <w:rFonts w:cs="Times New Roman"/>
              </w:rPr>
              <w:t xml:space="preserve">Menggunakan </w:t>
            </w:r>
            <w:r w:rsidRPr="00A45816">
              <w:rPr>
                <w:rFonts w:cs="Times New Roman"/>
              </w:rPr>
              <w:t>software/ hardware pendukung pengembangan</w:t>
            </w:r>
          </w:p>
        </w:tc>
      </w:tr>
      <w:tr w:rsidR="0001790C" w14:paraId="699AF880" w14:textId="77777777" w:rsidTr="0001790C">
        <w:tc>
          <w:tcPr>
            <w:tcW w:w="1838" w:type="dxa"/>
            <w:vMerge/>
          </w:tcPr>
          <w:p w14:paraId="729D9A2B" w14:textId="77777777" w:rsidR="0001790C" w:rsidRPr="008A10EE" w:rsidRDefault="0001790C" w:rsidP="006210FA">
            <w:pPr>
              <w:rPr>
                <w:rFonts w:cs="Times New Roman"/>
              </w:rPr>
            </w:pPr>
          </w:p>
        </w:tc>
        <w:tc>
          <w:tcPr>
            <w:tcW w:w="3686" w:type="dxa"/>
          </w:tcPr>
          <w:p w14:paraId="23305E48" w14:textId="06ECE634" w:rsidR="0001790C" w:rsidRPr="00A45816" w:rsidRDefault="0001790C" w:rsidP="0001790C">
            <w:pPr>
              <w:jc w:val="both"/>
              <w:rPr>
                <w:rFonts w:cs="Times New Roman"/>
              </w:rPr>
            </w:pPr>
            <w:r>
              <w:rPr>
                <w:rFonts w:cs="Times New Roman"/>
              </w:rPr>
              <w:t xml:space="preserve">Dilakukannya </w:t>
            </w:r>
            <w:r w:rsidRPr="006210FA">
              <w:rPr>
                <w:rFonts w:cs="Times New Roman"/>
              </w:rPr>
              <w:t>migrasi data</w:t>
            </w:r>
          </w:p>
        </w:tc>
      </w:tr>
      <w:tr w:rsidR="0001790C" w14:paraId="71CA988B" w14:textId="77777777" w:rsidTr="0001790C">
        <w:tc>
          <w:tcPr>
            <w:tcW w:w="1838" w:type="dxa"/>
            <w:vMerge/>
          </w:tcPr>
          <w:p w14:paraId="4AF708B4" w14:textId="77777777" w:rsidR="0001790C" w:rsidRPr="008A10EE" w:rsidRDefault="0001790C" w:rsidP="006210FA">
            <w:pPr>
              <w:rPr>
                <w:rFonts w:cs="Times New Roman"/>
              </w:rPr>
            </w:pPr>
          </w:p>
        </w:tc>
        <w:tc>
          <w:tcPr>
            <w:tcW w:w="3686" w:type="dxa"/>
          </w:tcPr>
          <w:p w14:paraId="0215BBAF" w14:textId="4B134737" w:rsidR="0001790C" w:rsidRPr="008A10EE" w:rsidRDefault="0001790C" w:rsidP="0001790C">
            <w:pPr>
              <w:jc w:val="both"/>
              <w:rPr>
                <w:rFonts w:cs="Times New Roman"/>
              </w:rPr>
            </w:pPr>
            <w:r>
              <w:rPr>
                <w:rFonts w:cs="Times New Roman"/>
              </w:rPr>
              <w:t xml:space="preserve">Tersedianya </w:t>
            </w:r>
            <w:r w:rsidRPr="00A45816">
              <w:rPr>
                <w:rFonts w:cs="Times New Roman"/>
              </w:rPr>
              <w:t>peralatan TIK yg memadai</w:t>
            </w:r>
          </w:p>
        </w:tc>
      </w:tr>
      <w:tr w:rsidR="0001790C" w14:paraId="48E3A7FB" w14:textId="77777777" w:rsidTr="0001790C">
        <w:tc>
          <w:tcPr>
            <w:tcW w:w="1838" w:type="dxa"/>
            <w:vMerge w:val="restart"/>
          </w:tcPr>
          <w:p w14:paraId="30218EB9" w14:textId="77777777" w:rsidR="0001790C" w:rsidRPr="008A10EE" w:rsidRDefault="0001790C" w:rsidP="006210FA">
            <w:pPr>
              <w:rPr>
                <w:rFonts w:cs="Times New Roman"/>
              </w:rPr>
            </w:pPr>
          </w:p>
        </w:tc>
        <w:tc>
          <w:tcPr>
            <w:tcW w:w="3686" w:type="dxa"/>
          </w:tcPr>
          <w:p w14:paraId="126D205C" w14:textId="7D7F85A2" w:rsidR="0001790C" w:rsidRPr="008A10EE" w:rsidRDefault="0001790C" w:rsidP="0001790C">
            <w:pPr>
              <w:jc w:val="both"/>
              <w:rPr>
                <w:rFonts w:cs="Times New Roman"/>
              </w:rPr>
            </w:pPr>
            <w:r>
              <w:rPr>
                <w:rFonts w:cs="Times New Roman"/>
              </w:rPr>
              <w:t xml:space="preserve">Kapasitas </w:t>
            </w:r>
            <w:r w:rsidRPr="00A45816">
              <w:rPr>
                <w:rFonts w:cs="Times New Roman"/>
              </w:rPr>
              <w:t>server</w:t>
            </w:r>
            <w:r>
              <w:rPr>
                <w:rFonts w:cs="Times New Roman"/>
              </w:rPr>
              <w:t xml:space="preserve"> yang cukup</w:t>
            </w:r>
          </w:p>
        </w:tc>
      </w:tr>
      <w:tr w:rsidR="0001790C" w14:paraId="77AEAA15" w14:textId="77777777" w:rsidTr="0001790C">
        <w:tc>
          <w:tcPr>
            <w:tcW w:w="1838" w:type="dxa"/>
            <w:vMerge/>
          </w:tcPr>
          <w:p w14:paraId="24A4A24C" w14:textId="77777777" w:rsidR="0001790C" w:rsidRPr="008A10EE" w:rsidRDefault="0001790C" w:rsidP="006210FA">
            <w:pPr>
              <w:rPr>
                <w:rFonts w:cs="Times New Roman"/>
              </w:rPr>
            </w:pPr>
          </w:p>
        </w:tc>
        <w:tc>
          <w:tcPr>
            <w:tcW w:w="3686" w:type="dxa"/>
          </w:tcPr>
          <w:p w14:paraId="5AF2F32F" w14:textId="2A00E21C" w:rsidR="0001790C" w:rsidRPr="008A10EE" w:rsidRDefault="0001790C" w:rsidP="0001790C">
            <w:pPr>
              <w:jc w:val="both"/>
              <w:rPr>
                <w:rFonts w:cs="Times New Roman"/>
              </w:rPr>
            </w:pPr>
            <w:r>
              <w:rPr>
                <w:rFonts w:cs="Times New Roman"/>
              </w:rPr>
              <w:t xml:space="preserve">Adanya </w:t>
            </w:r>
            <w:r w:rsidRPr="00A45816">
              <w:rPr>
                <w:rFonts w:cs="Times New Roman"/>
              </w:rPr>
              <w:t>data center</w:t>
            </w:r>
          </w:p>
        </w:tc>
      </w:tr>
      <w:tr w:rsidR="0001790C" w14:paraId="1786F95F" w14:textId="77777777" w:rsidTr="0001790C">
        <w:trPr>
          <w:trHeight w:val="253"/>
        </w:trPr>
        <w:tc>
          <w:tcPr>
            <w:tcW w:w="1838" w:type="dxa"/>
            <w:vMerge/>
          </w:tcPr>
          <w:p w14:paraId="5BC75C70" w14:textId="77777777" w:rsidR="0001790C" w:rsidRPr="008A10EE" w:rsidRDefault="0001790C" w:rsidP="006210FA">
            <w:pPr>
              <w:rPr>
                <w:rFonts w:cs="Times New Roman"/>
              </w:rPr>
            </w:pPr>
          </w:p>
        </w:tc>
        <w:tc>
          <w:tcPr>
            <w:tcW w:w="3686" w:type="dxa"/>
            <w:vMerge w:val="restart"/>
          </w:tcPr>
          <w:p w14:paraId="0A322D07" w14:textId="0DB9AA86" w:rsidR="0001790C" w:rsidRPr="008A10EE" w:rsidRDefault="0001790C" w:rsidP="0001790C">
            <w:pPr>
              <w:jc w:val="both"/>
              <w:rPr>
                <w:rFonts w:cs="Times New Roman"/>
              </w:rPr>
            </w:pPr>
            <w:r>
              <w:rPr>
                <w:rFonts w:cs="Times New Roman"/>
              </w:rPr>
              <w:t xml:space="preserve">Dilakukannya </w:t>
            </w:r>
            <w:r w:rsidRPr="00A45816">
              <w:rPr>
                <w:rFonts w:cs="Times New Roman"/>
              </w:rPr>
              <w:t>maintenance sistem</w:t>
            </w:r>
            <w:r>
              <w:rPr>
                <w:rFonts w:cs="Times New Roman"/>
              </w:rPr>
              <w:t xml:space="preserve"> secara berkala</w:t>
            </w:r>
          </w:p>
        </w:tc>
      </w:tr>
      <w:tr w:rsidR="0001790C" w14:paraId="349C011F" w14:textId="77777777" w:rsidTr="0001790C">
        <w:trPr>
          <w:trHeight w:val="253"/>
        </w:trPr>
        <w:tc>
          <w:tcPr>
            <w:tcW w:w="1838" w:type="dxa"/>
            <w:vMerge/>
          </w:tcPr>
          <w:p w14:paraId="09C464A7" w14:textId="77777777" w:rsidR="0001790C" w:rsidRPr="008A10EE" w:rsidRDefault="0001790C" w:rsidP="006210FA">
            <w:pPr>
              <w:rPr>
                <w:rFonts w:cs="Times New Roman"/>
              </w:rPr>
            </w:pPr>
          </w:p>
        </w:tc>
        <w:tc>
          <w:tcPr>
            <w:tcW w:w="3686" w:type="dxa"/>
            <w:vMerge/>
          </w:tcPr>
          <w:p w14:paraId="4E55FEEF" w14:textId="77777777" w:rsidR="0001790C" w:rsidRPr="00A45816" w:rsidRDefault="0001790C" w:rsidP="0001790C">
            <w:pPr>
              <w:jc w:val="both"/>
              <w:rPr>
                <w:rFonts w:cs="Times New Roman"/>
              </w:rPr>
            </w:pPr>
          </w:p>
        </w:tc>
      </w:tr>
      <w:tr w:rsidR="0001790C" w14:paraId="141D0766" w14:textId="77777777" w:rsidTr="0001790C">
        <w:tc>
          <w:tcPr>
            <w:tcW w:w="1838" w:type="dxa"/>
          </w:tcPr>
          <w:p w14:paraId="504FB32E" w14:textId="38B18369" w:rsidR="0001790C" w:rsidRPr="008A10EE" w:rsidRDefault="0001790C" w:rsidP="006210FA">
            <w:pPr>
              <w:rPr>
                <w:rFonts w:cs="Times New Roman"/>
              </w:rPr>
            </w:pPr>
            <w:r w:rsidRPr="008A10EE">
              <w:rPr>
                <w:rFonts w:cs="Times New Roman"/>
              </w:rPr>
              <w:t>Faktor Lain</w:t>
            </w:r>
          </w:p>
        </w:tc>
        <w:tc>
          <w:tcPr>
            <w:tcW w:w="3686" w:type="dxa"/>
          </w:tcPr>
          <w:p w14:paraId="1C99C70D" w14:textId="0D0B2532" w:rsidR="0001790C" w:rsidRPr="008A10EE" w:rsidRDefault="0001790C" w:rsidP="0001790C">
            <w:pPr>
              <w:jc w:val="both"/>
              <w:rPr>
                <w:rFonts w:cs="Times New Roman"/>
              </w:rPr>
            </w:pPr>
            <w:r w:rsidRPr="008A10EE">
              <w:rPr>
                <w:rFonts w:cs="Times New Roman"/>
              </w:rPr>
              <w:t xml:space="preserve">Pemberian insentif atau </w:t>
            </w:r>
            <w:r w:rsidRPr="008A10EE">
              <w:rPr>
                <w:rFonts w:cs="Times New Roman"/>
                <w:i/>
                <w:iCs/>
              </w:rPr>
              <w:t>reward</w:t>
            </w:r>
          </w:p>
        </w:tc>
      </w:tr>
      <w:tr w:rsidR="0001790C" w14:paraId="0ECFC518" w14:textId="77777777" w:rsidTr="0001790C">
        <w:tc>
          <w:tcPr>
            <w:tcW w:w="1838" w:type="dxa"/>
          </w:tcPr>
          <w:p w14:paraId="39C0FCED" w14:textId="77777777" w:rsidR="0001790C" w:rsidRPr="008A10EE" w:rsidRDefault="0001790C" w:rsidP="006210FA">
            <w:pPr>
              <w:rPr>
                <w:rFonts w:cs="Times New Roman"/>
              </w:rPr>
            </w:pPr>
          </w:p>
        </w:tc>
        <w:tc>
          <w:tcPr>
            <w:tcW w:w="3686" w:type="dxa"/>
          </w:tcPr>
          <w:p w14:paraId="3BB3E54B" w14:textId="53C8E0CA" w:rsidR="0001790C" w:rsidRPr="008A10EE" w:rsidRDefault="0001790C" w:rsidP="0001790C">
            <w:pPr>
              <w:jc w:val="both"/>
              <w:rPr>
                <w:rFonts w:cs="Times New Roman"/>
              </w:rPr>
            </w:pPr>
            <w:r w:rsidRPr="008A10EE">
              <w:rPr>
                <w:rFonts w:cs="Times New Roman"/>
              </w:rPr>
              <w:t>Pemberian sanksi</w:t>
            </w:r>
          </w:p>
        </w:tc>
      </w:tr>
    </w:tbl>
    <w:p w14:paraId="0AA13B53" w14:textId="2D153A88" w:rsidR="00A473DA" w:rsidRDefault="00A473DA" w:rsidP="006210FA">
      <w:pPr>
        <w:tabs>
          <w:tab w:val="left" w:pos="1345"/>
        </w:tabs>
      </w:pPr>
    </w:p>
    <w:p w14:paraId="146C52C7" w14:textId="2434E808" w:rsidR="00701370" w:rsidRDefault="006210FA" w:rsidP="006210FA">
      <w:pPr>
        <w:tabs>
          <w:tab w:val="left" w:pos="1345"/>
        </w:tabs>
      </w:pPr>
      <w:r>
        <w:t>Dari Tabel 5.</w:t>
      </w:r>
      <w:r w:rsidR="001E190A">
        <w:t>3</w:t>
      </w:r>
      <w:r>
        <w:t xml:space="preserve"> dapat kita simpulkan bahwa dari data mentah yang didapat terkait faktor pendorong </w:t>
      </w:r>
      <w:r w:rsidR="0001790C">
        <w:t xml:space="preserve">yang dapat mendukung dan berpengaruh </w:t>
      </w:r>
      <w:r w:rsidR="008D10F7">
        <w:t>bagi keberhasilan</w:t>
      </w:r>
      <w:r w:rsidR="0001790C">
        <w:t xml:space="preserve"> </w:t>
      </w:r>
      <w:r>
        <w:t>implementasi sistem informasi pada perguruan tinggi di Surabaya menjadi dasar pembuatan kode</w:t>
      </w:r>
      <w:r w:rsidR="005722EC">
        <w:t xml:space="preserve"> pada tahap pengolahan data dan analisis. Berikut penjelasan dari Tabel 5.</w:t>
      </w:r>
      <w:r w:rsidR="001E190A">
        <w:t>3</w:t>
      </w:r>
      <w:r w:rsidR="005722EC">
        <w:t>:</w:t>
      </w:r>
    </w:p>
    <w:p w14:paraId="4FCF8ED0" w14:textId="68307014" w:rsidR="005722EC" w:rsidRDefault="0001790C" w:rsidP="000A7FCF">
      <w:pPr>
        <w:pStyle w:val="ListParagraph"/>
        <w:numPr>
          <w:ilvl w:val="0"/>
          <w:numId w:val="51"/>
        </w:numPr>
        <w:tabs>
          <w:tab w:val="left" w:pos="1345"/>
        </w:tabs>
      </w:pPr>
      <w:r>
        <w:t xml:space="preserve">Kategori </w:t>
      </w:r>
      <w:r w:rsidR="005722EC">
        <w:t xml:space="preserve">Karakteristik Pengguna dari hasil wawancara mendapatkan informasi terkait faktor pendorong sebanyak 4 sehingga </w:t>
      </w:r>
      <w:r w:rsidR="003058A2">
        <w:rPr>
          <w:i/>
          <w:iCs/>
        </w:rPr>
        <w:t>code group</w:t>
      </w:r>
      <w:r w:rsidR="005722EC">
        <w:t xml:space="preserve"> ini memiliki </w:t>
      </w:r>
      <w:r>
        <w:t>4</w:t>
      </w:r>
      <w:r w:rsidR="005722EC">
        <w:t xml:space="preserve"> </w:t>
      </w:r>
      <w:r w:rsidR="003058A2">
        <w:rPr>
          <w:i/>
          <w:iCs/>
        </w:rPr>
        <w:t>code</w:t>
      </w:r>
      <w:r w:rsidR="005722EC">
        <w:t xml:space="preserve"> didalamnya</w:t>
      </w:r>
    </w:p>
    <w:p w14:paraId="5204117A" w14:textId="45EBF518" w:rsidR="005722EC" w:rsidRDefault="0001790C" w:rsidP="000A7FCF">
      <w:pPr>
        <w:pStyle w:val="ListParagraph"/>
        <w:numPr>
          <w:ilvl w:val="0"/>
          <w:numId w:val="51"/>
        </w:numPr>
        <w:tabs>
          <w:tab w:val="left" w:pos="1345"/>
        </w:tabs>
      </w:pPr>
      <w:r>
        <w:t xml:space="preserve">Kategori </w:t>
      </w:r>
      <w:r w:rsidR="005722EC">
        <w:t xml:space="preserve">Kemampuan Sistem dari hasil wawancara mendapatkan informasi terkait faktor pendorong sebanyak 4 sehingga </w:t>
      </w:r>
      <w:r w:rsidR="003058A2">
        <w:rPr>
          <w:i/>
          <w:iCs/>
        </w:rPr>
        <w:t>code group</w:t>
      </w:r>
      <w:r w:rsidR="005722EC">
        <w:t xml:space="preserve"> ini memiliki </w:t>
      </w:r>
      <w:r>
        <w:t>4</w:t>
      </w:r>
      <w:r w:rsidR="003058A2">
        <w:t xml:space="preserve"> </w:t>
      </w:r>
      <w:r w:rsidR="003058A2">
        <w:rPr>
          <w:i/>
          <w:iCs/>
        </w:rPr>
        <w:t>code</w:t>
      </w:r>
      <w:r w:rsidR="005722EC">
        <w:t xml:space="preserve"> didalamnya.</w:t>
      </w:r>
    </w:p>
    <w:p w14:paraId="366D1C78" w14:textId="734B7734" w:rsidR="005722EC" w:rsidRDefault="0001790C" w:rsidP="000A7FCF">
      <w:pPr>
        <w:pStyle w:val="ListParagraph"/>
        <w:numPr>
          <w:ilvl w:val="0"/>
          <w:numId w:val="51"/>
        </w:numPr>
        <w:tabs>
          <w:tab w:val="left" w:pos="1345"/>
        </w:tabs>
      </w:pPr>
      <w:r>
        <w:t xml:space="preserve">Kategori </w:t>
      </w:r>
      <w:r w:rsidR="005722EC">
        <w:t>Keuangan dari hasil wawancara mendapatkan informasi terkait faktor pendorong sebanyak 4 sehingga</w:t>
      </w:r>
      <w:r w:rsidR="00701370">
        <w:t xml:space="preserve"> pada</w:t>
      </w:r>
      <w:r w:rsidR="00B226EE">
        <w:t xml:space="preserve">  </w:t>
      </w:r>
      <w:r w:rsidR="003058A2">
        <w:rPr>
          <w:i/>
          <w:iCs/>
        </w:rPr>
        <w:t>code</w:t>
      </w:r>
      <w:r w:rsidR="00B226EE">
        <w:rPr>
          <w:i/>
          <w:iCs/>
        </w:rPr>
        <w:t xml:space="preserve"> </w:t>
      </w:r>
      <w:r w:rsidR="003058A2">
        <w:rPr>
          <w:i/>
          <w:iCs/>
        </w:rPr>
        <w:t>group</w:t>
      </w:r>
      <w:r w:rsidR="00B226EE">
        <w:t xml:space="preserve">  </w:t>
      </w:r>
      <w:r w:rsidR="00701370">
        <w:t>keuangan</w:t>
      </w:r>
      <w:r w:rsidR="00B226EE">
        <w:t xml:space="preserve">  tersebut  </w:t>
      </w:r>
      <w:r w:rsidR="005722EC">
        <w:t xml:space="preserve">memiliki </w:t>
      </w:r>
      <w:r w:rsidR="00701370">
        <w:t xml:space="preserve">  </w:t>
      </w:r>
      <w:r>
        <w:t xml:space="preserve">4 </w:t>
      </w:r>
      <w:r w:rsidR="003058A2">
        <w:rPr>
          <w:i/>
          <w:iCs/>
        </w:rPr>
        <w:t>code</w:t>
      </w:r>
      <w:r w:rsidR="00B226EE">
        <w:t>.</w:t>
      </w:r>
    </w:p>
    <w:p w14:paraId="4BA63C7F" w14:textId="65B28DBB" w:rsidR="005722EC" w:rsidRDefault="0001790C" w:rsidP="000A7FCF">
      <w:pPr>
        <w:pStyle w:val="ListParagraph"/>
        <w:numPr>
          <w:ilvl w:val="0"/>
          <w:numId w:val="51"/>
        </w:numPr>
        <w:tabs>
          <w:tab w:val="left" w:pos="1345"/>
        </w:tabs>
      </w:pPr>
      <w:r>
        <w:lastRenderedPageBreak/>
        <w:t xml:space="preserve">Kategori </w:t>
      </w:r>
      <w:r w:rsidR="005722EC">
        <w:t xml:space="preserve">Manajemen Organisasi dari hasil wawancara mendapatkan informasi terkait faktor pendorong sebanyak 4 sehingga </w:t>
      </w:r>
      <w:r w:rsidR="003058A2">
        <w:rPr>
          <w:i/>
          <w:iCs/>
        </w:rPr>
        <w:t>code group</w:t>
      </w:r>
      <w:r w:rsidR="005722EC">
        <w:t xml:space="preserve"> ini memiliki 4</w:t>
      </w:r>
      <w:r w:rsidR="003058A2">
        <w:t xml:space="preserve"> </w:t>
      </w:r>
      <w:r w:rsidR="003058A2">
        <w:rPr>
          <w:i/>
          <w:iCs/>
        </w:rPr>
        <w:t>code</w:t>
      </w:r>
      <w:r w:rsidR="005722EC">
        <w:t xml:space="preserve"> didalamnya.</w:t>
      </w:r>
    </w:p>
    <w:p w14:paraId="0F802DAB" w14:textId="086F90B1" w:rsidR="005722EC" w:rsidRDefault="0001790C" w:rsidP="000A7FCF">
      <w:pPr>
        <w:pStyle w:val="ListParagraph"/>
        <w:numPr>
          <w:ilvl w:val="0"/>
          <w:numId w:val="51"/>
        </w:numPr>
        <w:tabs>
          <w:tab w:val="left" w:pos="1345"/>
        </w:tabs>
      </w:pPr>
      <w:r>
        <w:t xml:space="preserve">Kategori </w:t>
      </w:r>
      <w:r w:rsidR="005722EC">
        <w:t xml:space="preserve">Manajemen Proyek dari hasil wawancara mendapatkan informasi terkait faktor pendorong sebanyak 12 sehingga </w:t>
      </w:r>
      <w:r w:rsidR="003058A2">
        <w:rPr>
          <w:i/>
          <w:iCs/>
        </w:rPr>
        <w:t>code group</w:t>
      </w:r>
      <w:r w:rsidR="005722EC">
        <w:t xml:space="preserve"> ini memiliki 1</w:t>
      </w:r>
      <w:r>
        <w:t>2</w:t>
      </w:r>
      <w:r w:rsidR="005722EC">
        <w:t xml:space="preserve"> </w:t>
      </w:r>
      <w:r w:rsidR="003058A2">
        <w:rPr>
          <w:i/>
          <w:iCs/>
        </w:rPr>
        <w:t>code</w:t>
      </w:r>
      <w:r w:rsidR="005722EC">
        <w:t xml:space="preserve"> didalamnya.</w:t>
      </w:r>
    </w:p>
    <w:p w14:paraId="0D744DEF" w14:textId="02B6395F" w:rsidR="005722EC" w:rsidRDefault="0001790C" w:rsidP="000A7FCF">
      <w:pPr>
        <w:pStyle w:val="ListParagraph"/>
        <w:numPr>
          <w:ilvl w:val="0"/>
          <w:numId w:val="51"/>
        </w:numPr>
        <w:tabs>
          <w:tab w:val="left" w:pos="1345"/>
        </w:tabs>
      </w:pPr>
      <w:r>
        <w:t xml:space="preserve">Kategori </w:t>
      </w:r>
      <w:r w:rsidR="005722EC">
        <w:t xml:space="preserve">Pembagian Tugas Kerja dari hasil wawancara mendapatkan informasi terkait faktor pendorong sebanyak </w:t>
      </w:r>
      <w:r w:rsidR="00A52C07">
        <w:t>5</w:t>
      </w:r>
      <w:r w:rsidR="005722EC">
        <w:t xml:space="preserve"> sehingga </w:t>
      </w:r>
      <w:r w:rsidR="001E190A">
        <w:t xml:space="preserve">  </w:t>
      </w:r>
      <w:r w:rsidR="003058A2">
        <w:rPr>
          <w:i/>
          <w:iCs/>
        </w:rPr>
        <w:t>code group</w:t>
      </w:r>
      <w:r w:rsidR="001E190A">
        <w:t xml:space="preserve"> </w:t>
      </w:r>
      <w:r w:rsidR="005722EC">
        <w:t xml:space="preserve"> </w:t>
      </w:r>
      <w:r w:rsidR="001E190A">
        <w:t xml:space="preserve"> </w:t>
      </w:r>
      <w:r w:rsidR="005722EC">
        <w:t>ini</w:t>
      </w:r>
      <w:r w:rsidR="001E190A">
        <w:t xml:space="preserve"> </w:t>
      </w:r>
      <w:r w:rsidR="005722EC">
        <w:t xml:space="preserve"> </w:t>
      </w:r>
      <w:r w:rsidR="001E190A">
        <w:t xml:space="preserve"> </w:t>
      </w:r>
      <w:r w:rsidR="005722EC">
        <w:t>memiliki</w:t>
      </w:r>
      <w:r w:rsidR="001E190A">
        <w:t xml:space="preserve"> </w:t>
      </w:r>
      <w:r w:rsidR="005722EC">
        <w:t xml:space="preserve"> </w:t>
      </w:r>
      <w:r w:rsidR="001E190A">
        <w:t xml:space="preserve"> </w:t>
      </w:r>
      <w:r w:rsidR="001935DD">
        <w:t>5</w:t>
      </w:r>
      <w:r w:rsidR="005722EC">
        <w:t xml:space="preserve"> </w:t>
      </w:r>
      <w:r w:rsidR="001E190A">
        <w:t xml:space="preserve">  </w:t>
      </w:r>
      <w:r w:rsidR="003058A2">
        <w:rPr>
          <w:i/>
          <w:iCs/>
        </w:rPr>
        <w:t xml:space="preserve">code </w:t>
      </w:r>
      <w:r w:rsidR="005722EC">
        <w:t>didalamnya</w:t>
      </w:r>
      <w:r w:rsidR="00A52C07">
        <w:t>.</w:t>
      </w:r>
    </w:p>
    <w:p w14:paraId="3FB5A9DF" w14:textId="3A03C7D1" w:rsidR="00A52C07" w:rsidRDefault="001935DD" w:rsidP="000A7FCF">
      <w:pPr>
        <w:pStyle w:val="ListParagraph"/>
        <w:numPr>
          <w:ilvl w:val="0"/>
          <w:numId w:val="51"/>
        </w:numPr>
        <w:tabs>
          <w:tab w:val="left" w:pos="1345"/>
        </w:tabs>
      </w:pPr>
      <w:r>
        <w:t xml:space="preserve">Kategori </w:t>
      </w:r>
      <w:r w:rsidR="00A52C07">
        <w:t>Peningkatan Kemampuan dan Keterampilan dari hasil wawancara mendapatkan informasi terkait faktor pendorong sebanyak 5</w:t>
      </w:r>
      <w:r>
        <w:t xml:space="preserve"> </w:t>
      </w:r>
      <w:r w:rsidR="00A52C07">
        <w:t xml:space="preserve">sehingga </w:t>
      </w:r>
      <w:r w:rsidR="003058A2">
        <w:rPr>
          <w:i/>
          <w:iCs/>
        </w:rPr>
        <w:t>code group</w:t>
      </w:r>
      <w:r w:rsidR="00A52C07">
        <w:t xml:space="preserve"> ini memiliki </w:t>
      </w:r>
      <w:r>
        <w:t>5</w:t>
      </w:r>
      <w:r w:rsidR="00A52C07">
        <w:t xml:space="preserve"> </w:t>
      </w:r>
      <w:r w:rsidR="003058A2">
        <w:rPr>
          <w:i/>
          <w:iCs/>
        </w:rPr>
        <w:t>code</w:t>
      </w:r>
      <w:r w:rsidR="00A52C07">
        <w:t xml:space="preserve"> didalamnya</w:t>
      </w:r>
      <w:r>
        <w:t>.</w:t>
      </w:r>
    </w:p>
    <w:p w14:paraId="78501343" w14:textId="696D3199" w:rsidR="00A52C07" w:rsidRDefault="001935DD" w:rsidP="000A7FCF">
      <w:pPr>
        <w:pStyle w:val="ListParagraph"/>
        <w:numPr>
          <w:ilvl w:val="0"/>
          <w:numId w:val="51"/>
        </w:numPr>
        <w:tabs>
          <w:tab w:val="left" w:pos="1345"/>
        </w:tabs>
      </w:pPr>
      <w:r>
        <w:t>Kategori</w:t>
      </w:r>
      <w:r w:rsidR="00A52C07">
        <w:t xml:space="preserve"> Pengembang atau Developer dari hasil wawancara mendapatkan informasi terkait faktor pendorong sebanyak 3</w:t>
      </w:r>
      <w:r>
        <w:t xml:space="preserve"> </w:t>
      </w:r>
      <w:r w:rsidR="00A52C07">
        <w:t xml:space="preserve">sehingga </w:t>
      </w:r>
      <w:r w:rsidR="003058A2">
        <w:rPr>
          <w:i/>
          <w:iCs/>
        </w:rPr>
        <w:t>code group</w:t>
      </w:r>
      <w:r w:rsidR="00A52C07">
        <w:t xml:space="preserve"> ini memiliki </w:t>
      </w:r>
      <w:r>
        <w:t>3</w:t>
      </w:r>
      <w:r w:rsidR="00A52C07">
        <w:t xml:space="preserve"> </w:t>
      </w:r>
      <w:r w:rsidR="003058A2">
        <w:rPr>
          <w:i/>
          <w:iCs/>
        </w:rPr>
        <w:t>code</w:t>
      </w:r>
      <w:r w:rsidR="00A52C07">
        <w:t xml:space="preserve"> didalamnya.</w:t>
      </w:r>
    </w:p>
    <w:p w14:paraId="6DB54374" w14:textId="1E1AC0FB" w:rsidR="00A52C07" w:rsidRDefault="001935DD" w:rsidP="000A7FCF">
      <w:pPr>
        <w:pStyle w:val="ListParagraph"/>
        <w:numPr>
          <w:ilvl w:val="0"/>
          <w:numId w:val="51"/>
        </w:numPr>
        <w:tabs>
          <w:tab w:val="left" w:pos="1345"/>
        </w:tabs>
      </w:pPr>
      <w:r>
        <w:t>Kategori</w:t>
      </w:r>
      <w:r w:rsidR="00A52C07">
        <w:t xml:space="preserve"> Sumber Daya Manusia dari hasil wawancara mendapatkan informasi terkait faktor pendorong sebanyak 4 sehingga </w:t>
      </w:r>
      <w:r w:rsidR="003058A2">
        <w:rPr>
          <w:i/>
          <w:iCs/>
        </w:rPr>
        <w:t>code group</w:t>
      </w:r>
      <w:r w:rsidR="00A52C07">
        <w:t xml:space="preserve"> ini memiliki </w:t>
      </w:r>
      <w:r>
        <w:t>4</w:t>
      </w:r>
      <w:r w:rsidR="00A52C07">
        <w:t xml:space="preserve"> </w:t>
      </w:r>
      <w:r w:rsidR="003058A2">
        <w:rPr>
          <w:i/>
          <w:iCs/>
        </w:rPr>
        <w:t>code</w:t>
      </w:r>
      <w:r w:rsidR="00A52C07">
        <w:t xml:space="preserve"> didalamnya.</w:t>
      </w:r>
    </w:p>
    <w:p w14:paraId="467D5E49" w14:textId="64F804A6" w:rsidR="00A52C07" w:rsidRDefault="001935DD" w:rsidP="000A7FCF">
      <w:pPr>
        <w:pStyle w:val="ListParagraph"/>
        <w:numPr>
          <w:ilvl w:val="0"/>
          <w:numId w:val="51"/>
        </w:numPr>
        <w:tabs>
          <w:tab w:val="left" w:pos="1345"/>
        </w:tabs>
      </w:pPr>
      <w:r>
        <w:t>Kategori</w:t>
      </w:r>
      <w:r w:rsidR="00A52C07">
        <w:t xml:space="preserve"> </w:t>
      </w:r>
      <w:r w:rsidR="009208BF">
        <w:t>Sumber Daya Teknologi</w:t>
      </w:r>
      <w:r w:rsidR="00A52C07">
        <w:t xml:space="preserve"> dari hasil wawancara mendapatkan informasi terkait faktor pendorong sebanyak </w:t>
      </w:r>
      <w:r w:rsidR="009208BF">
        <w:t>8</w:t>
      </w:r>
      <w:r w:rsidR="00A52C07">
        <w:t xml:space="preserve"> sehingga </w:t>
      </w:r>
      <w:r w:rsidR="003058A2">
        <w:rPr>
          <w:i/>
          <w:iCs/>
        </w:rPr>
        <w:t>code group</w:t>
      </w:r>
      <w:r w:rsidR="00A52C07">
        <w:t xml:space="preserve"> ini memiliki </w:t>
      </w:r>
      <w:r>
        <w:t>8</w:t>
      </w:r>
      <w:r w:rsidR="00A52C07">
        <w:t xml:space="preserve"> </w:t>
      </w:r>
      <w:r w:rsidR="003058A2">
        <w:rPr>
          <w:i/>
          <w:iCs/>
        </w:rPr>
        <w:t>code</w:t>
      </w:r>
      <w:r w:rsidR="00A52C07">
        <w:t xml:space="preserve"> didalamnya</w:t>
      </w:r>
      <w:r w:rsidR="009208BF">
        <w:t>.</w:t>
      </w:r>
    </w:p>
    <w:p w14:paraId="2A8128C9" w14:textId="6AFE8C56" w:rsidR="006210FA" w:rsidRPr="006210FA" w:rsidRDefault="009208BF" w:rsidP="000A7FCF">
      <w:pPr>
        <w:pStyle w:val="ListParagraph"/>
        <w:numPr>
          <w:ilvl w:val="0"/>
          <w:numId w:val="51"/>
        </w:numPr>
        <w:tabs>
          <w:tab w:val="left" w:pos="1345"/>
        </w:tabs>
        <w:sectPr w:rsidR="006210FA" w:rsidRPr="006210FA" w:rsidSect="003F5E9B">
          <w:pgSz w:w="8420" w:h="11907"/>
          <w:pgMar w:top="1134" w:right="1134" w:bottom="1134" w:left="1701" w:header="720" w:footer="720" w:gutter="0"/>
          <w:cols w:space="720"/>
          <w:docGrid w:linePitch="360"/>
        </w:sectPr>
      </w:pPr>
      <w:r>
        <w:t xml:space="preserve">Faktor Lain dari hasil wawancara mendapatkan informasi terkait faktor pendorong sebanyak 2 sehingga </w:t>
      </w:r>
      <w:r w:rsidR="00701370">
        <w:t xml:space="preserve">pada </w:t>
      </w:r>
      <w:r w:rsidR="00B226EE">
        <w:t xml:space="preserve"> </w:t>
      </w:r>
      <w:r w:rsidR="003058A2">
        <w:rPr>
          <w:i/>
          <w:iCs/>
        </w:rPr>
        <w:t>code group</w:t>
      </w:r>
      <w:r w:rsidR="005F7FC4">
        <w:t xml:space="preserve">   lainnya  </w:t>
      </w:r>
      <w:r w:rsidR="00B226EE">
        <w:t>tersebut</w:t>
      </w:r>
      <w:r w:rsidR="005F7FC4">
        <w:t xml:space="preserve">   </w:t>
      </w:r>
      <w:r>
        <w:t xml:space="preserve"> memiliki </w:t>
      </w:r>
      <w:r w:rsidR="005F7FC4">
        <w:t xml:space="preserve">  </w:t>
      </w:r>
      <w:r w:rsidR="001935DD">
        <w:t>2</w:t>
      </w:r>
      <w:r>
        <w:t xml:space="preserve"> </w:t>
      </w:r>
      <w:r w:rsidR="005F7FC4">
        <w:t xml:space="preserve">  </w:t>
      </w:r>
      <w:r w:rsidR="003058A2">
        <w:rPr>
          <w:i/>
          <w:iCs/>
        </w:rPr>
        <w:t>code</w:t>
      </w:r>
      <w:r>
        <w:t>.</w:t>
      </w:r>
    </w:p>
    <w:p w14:paraId="1F5AD0C4" w14:textId="77777777" w:rsidR="009F0FF8" w:rsidRPr="008A10EE" w:rsidRDefault="009F0FF8" w:rsidP="009F0FF8">
      <w:pPr>
        <w:jc w:val="center"/>
        <w:rPr>
          <w:rFonts w:cs="Times New Roman"/>
          <w:b/>
          <w:i/>
          <w:iCs/>
        </w:rPr>
      </w:pPr>
      <w:bookmarkStart w:id="1119" w:name="_Toc503887039"/>
      <w:bookmarkStart w:id="1120" w:name="_Toc24484864"/>
      <w:r w:rsidRPr="008A10EE">
        <w:rPr>
          <w:rFonts w:cs="Times New Roman"/>
          <w:i/>
          <w:iCs/>
          <w:lang w:val="id-ID"/>
        </w:rPr>
        <w:lastRenderedPageBreak/>
        <w:t>Halaman ini sengaja dikosongkan</w:t>
      </w:r>
    </w:p>
    <w:p w14:paraId="7A2A6285" w14:textId="77777777" w:rsidR="005E5DB7" w:rsidRPr="008A10EE" w:rsidRDefault="005E5DB7" w:rsidP="00373798">
      <w:pPr>
        <w:pStyle w:val="Heading1"/>
        <w:spacing w:before="0" w:after="0"/>
        <w:rPr>
          <w:rFonts w:cs="Times New Roman"/>
        </w:rPr>
        <w:sectPr w:rsidR="005E5DB7" w:rsidRPr="008A10EE" w:rsidSect="00B62142">
          <w:headerReference w:type="default" r:id="rId50"/>
          <w:pgSz w:w="8420" w:h="11907"/>
          <w:pgMar w:top="1134" w:right="1134" w:bottom="1134" w:left="1701" w:header="720" w:footer="720" w:gutter="0"/>
          <w:cols w:space="720"/>
          <w:docGrid w:linePitch="360"/>
        </w:sectPr>
      </w:pPr>
    </w:p>
    <w:p w14:paraId="098FC4D1" w14:textId="0C7979CD" w:rsidR="00373798" w:rsidRPr="008A10EE" w:rsidRDefault="008D2312" w:rsidP="0091399A">
      <w:pPr>
        <w:pStyle w:val="Heading1"/>
        <w:spacing w:before="0" w:after="0"/>
        <w:rPr>
          <w:rFonts w:cs="Times New Roman"/>
          <w:noProof/>
        </w:rPr>
      </w:pPr>
      <w:bookmarkStart w:id="1121" w:name="_Toc48471569"/>
      <w:r w:rsidRPr="008A10EE">
        <w:rPr>
          <w:rFonts w:cs="Times New Roman"/>
        </w:rPr>
        <w:lastRenderedPageBreak/>
        <w:t>BAB</w:t>
      </w:r>
      <w:r w:rsidRPr="008A10EE">
        <w:rPr>
          <w:rFonts w:cs="Times New Roman"/>
          <w:noProof/>
        </w:rPr>
        <w:t xml:space="preserve"> VI</w:t>
      </w:r>
      <w:r w:rsidR="00BA5268" w:rsidRPr="008A10EE">
        <w:rPr>
          <w:rFonts w:cs="Times New Roman"/>
          <w:noProof/>
          <w:lang w:val="en-GB"/>
        </w:rPr>
        <w:br/>
      </w:r>
      <w:r w:rsidRPr="008A10EE">
        <w:rPr>
          <w:rFonts w:cs="Times New Roman"/>
          <w:noProof/>
        </w:rPr>
        <w:t>HASIL DAN PEMBAHASAN</w:t>
      </w:r>
      <w:bookmarkStart w:id="1122" w:name="_Toc26209333"/>
      <w:bookmarkStart w:id="1123" w:name="_Toc26211737"/>
      <w:bookmarkStart w:id="1124" w:name="_Toc26521603"/>
      <w:bookmarkStart w:id="1125" w:name="_Toc27063121"/>
      <w:bookmarkStart w:id="1126" w:name="_Toc27236018"/>
      <w:bookmarkStart w:id="1127" w:name="_Toc30367155"/>
      <w:bookmarkStart w:id="1128" w:name="_Toc31289446"/>
      <w:bookmarkEnd w:id="1119"/>
      <w:bookmarkEnd w:id="1120"/>
      <w:bookmarkEnd w:id="1121"/>
      <w:bookmarkEnd w:id="1122"/>
      <w:bookmarkEnd w:id="1123"/>
      <w:bookmarkEnd w:id="1124"/>
      <w:bookmarkEnd w:id="1125"/>
      <w:bookmarkEnd w:id="1126"/>
      <w:bookmarkEnd w:id="1127"/>
      <w:bookmarkEnd w:id="1128"/>
    </w:p>
    <w:p w14:paraId="67EEA269" w14:textId="36F1338C" w:rsidR="009A7105" w:rsidRPr="008A10EE" w:rsidRDefault="009A7105" w:rsidP="007A5824">
      <w:pPr>
        <w:pStyle w:val="Heading1"/>
        <w:numPr>
          <w:ilvl w:val="0"/>
          <w:numId w:val="14"/>
        </w:numPr>
        <w:rPr>
          <w:rFonts w:cs="Times New Roman"/>
        </w:rPr>
      </w:pPr>
      <w:bookmarkStart w:id="1129" w:name="_Toc48157307"/>
      <w:bookmarkStart w:id="1130" w:name="_Toc48471570"/>
      <w:bookmarkEnd w:id="1129"/>
      <w:bookmarkEnd w:id="1130"/>
    </w:p>
    <w:p w14:paraId="54C06CA1" w14:textId="477F3838" w:rsidR="00EA3AB4" w:rsidRPr="001935DD" w:rsidRDefault="009A7105" w:rsidP="00EA3AB4">
      <w:pPr>
        <w:rPr>
          <w:rFonts w:cs="Times New Roman"/>
        </w:rPr>
      </w:pPr>
      <w:r w:rsidRPr="008A10EE">
        <w:rPr>
          <w:rFonts w:cs="Times New Roman"/>
        </w:rPr>
        <w:t>Bab ini</w:t>
      </w:r>
      <w:r w:rsidRPr="008A10EE">
        <w:rPr>
          <w:rFonts w:cs="Times New Roman"/>
          <w:lang w:val="en-US"/>
        </w:rPr>
        <w:t xml:space="preserve"> akan menjelaskan </w:t>
      </w:r>
      <w:r w:rsidR="005E141D" w:rsidRPr="008A10EE">
        <w:rPr>
          <w:rFonts w:cs="Times New Roman"/>
          <w:lang w:val="en-US"/>
        </w:rPr>
        <w:t>hasil dari data yang sudah diolah dan di</w:t>
      </w:r>
      <w:r w:rsidR="00DE3F35">
        <w:rPr>
          <w:rFonts w:cs="Times New Roman"/>
          <w:lang w:val="en-US"/>
        </w:rPr>
        <w:t xml:space="preserve">lakukan </w:t>
      </w:r>
      <w:r w:rsidRPr="008A10EE">
        <w:rPr>
          <w:rFonts w:cs="Times New Roman"/>
          <w:lang w:val="en-US"/>
        </w:rPr>
        <w:t>analisis</w:t>
      </w:r>
      <w:r w:rsidR="00DE3F35">
        <w:rPr>
          <w:rFonts w:cs="Times New Roman"/>
          <w:lang w:val="en-US"/>
        </w:rPr>
        <w:t xml:space="preserve"> secara mendalam oleh peneliti</w:t>
      </w:r>
      <w:r w:rsidRPr="008A10EE">
        <w:rPr>
          <w:rFonts w:cs="Times New Roman"/>
          <w:lang w:val="en-US"/>
        </w:rPr>
        <w:t xml:space="preserve">. Proses ini menggunakan data primer yang telah didapatkan berdasarkan hasil wawancara mengenai faktor </w:t>
      </w:r>
      <w:r w:rsidR="001935DD">
        <w:rPr>
          <w:rFonts w:cs="Times New Roman"/>
          <w:lang w:val="en-US"/>
        </w:rPr>
        <w:t xml:space="preserve">pendorong yang dapat mendukung </w:t>
      </w:r>
      <w:r w:rsidR="00C81C29">
        <w:rPr>
          <w:rFonts w:cs="Times New Roman"/>
          <w:lang w:val="en-US"/>
        </w:rPr>
        <w:t>keberhasilan</w:t>
      </w:r>
      <w:r w:rsidRPr="008A10EE">
        <w:rPr>
          <w:rFonts w:cs="Times New Roman"/>
          <w:lang w:val="en-US"/>
        </w:rPr>
        <w:t xml:space="preserve"> implementasi sistem informasi terpadu pada </w:t>
      </w:r>
      <w:r w:rsidR="001935DD">
        <w:rPr>
          <w:rFonts w:cs="Times New Roman"/>
          <w:lang w:val="en-US"/>
        </w:rPr>
        <w:t>perguruan tinggi</w:t>
      </w:r>
      <w:r w:rsidRPr="008A10EE">
        <w:rPr>
          <w:rFonts w:cs="Times New Roman"/>
          <w:lang w:val="en-US"/>
        </w:rPr>
        <w:t xml:space="preserve"> di Surabaya</w:t>
      </w:r>
      <w:r w:rsidR="005E141D" w:rsidRPr="008A10EE">
        <w:rPr>
          <w:rFonts w:cs="Times New Roman"/>
          <w:lang w:val="en-US"/>
        </w:rPr>
        <w:t xml:space="preserve"> yang telah diolah menggunakan </w:t>
      </w:r>
      <w:r w:rsidR="005E141D" w:rsidRPr="008A10EE">
        <w:rPr>
          <w:rFonts w:cs="Times New Roman"/>
          <w:i/>
          <w:iCs/>
          <w:lang w:val="en-US"/>
        </w:rPr>
        <w:t>software</w:t>
      </w:r>
      <w:r w:rsidR="005E141D" w:rsidRPr="008A10EE">
        <w:rPr>
          <w:rFonts w:cs="Times New Roman"/>
          <w:lang w:val="en-US"/>
        </w:rPr>
        <w:t xml:space="preserve"> ATLAS.ti.</w:t>
      </w:r>
      <w:bookmarkStart w:id="1131" w:name="_Hlk517941396"/>
    </w:p>
    <w:p w14:paraId="75145126" w14:textId="3D7FE9F4" w:rsidR="00EA3AB4" w:rsidRPr="008A10EE" w:rsidRDefault="005E141D" w:rsidP="00770F3A">
      <w:pPr>
        <w:pStyle w:val="Heading2"/>
        <w:numPr>
          <w:ilvl w:val="1"/>
          <w:numId w:val="22"/>
        </w:numPr>
        <w:ind w:left="709" w:hanging="709"/>
        <w:rPr>
          <w:rFonts w:cs="Times New Roman"/>
        </w:rPr>
      </w:pPr>
      <w:bookmarkStart w:id="1132" w:name="_Toc48471571"/>
      <w:r w:rsidRPr="008A10EE">
        <w:rPr>
          <w:rFonts w:cs="Times New Roman"/>
        </w:rPr>
        <w:t>Faktor Pendorong</w:t>
      </w:r>
      <w:r w:rsidR="00E51A5C">
        <w:rPr>
          <w:rFonts w:cs="Times New Roman"/>
        </w:rPr>
        <w:t xml:space="preserve"> Bagi </w:t>
      </w:r>
      <w:r w:rsidR="00C81C29">
        <w:rPr>
          <w:rFonts w:cs="Times New Roman"/>
        </w:rPr>
        <w:t>Keberhasilan I</w:t>
      </w:r>
      <w:r w:rsidRPr="008A10EE">
        <w:rPr>
          <w:rFonts w:cs="Times New Roman"/>
        </w:rPr>
        <w:t>mplementasi</w:t>
      </w:r>
      <w:r w:rsidR="00800106">
        <w:rPr>
          <w:rFonts w:cs="Times New Roman"/>
        </w:rPr>
        <w:t>kan</w:t>
      </w:r>
      <w:r w:rsidRPr="008A10EE">
        <w:rPr>
          <w:rFonts w:cs="Times New Roman"/>
        </w:rPr>
        <w:t xml:space="preserve"> Sistem Informasi </w:t>
      </w:r>
      <w:r w:rsidR="00800106">
        <w:rPr>
          <w:rFonts w:cs="Times New Roman"/>
        </w:rPr>
        <w:t>Terintegrasi pada</w:t>
      </w:r>
      <w:r w:rsidRPr="008A10EE">
        <w:rPr>
          <w:rFonts w:cs="Times New Roman"/>
        </w:rPr>
        <w:t xml:space="preserve"> Perguruan Tinggi</w:t>
      </w:r>
      <w:bookmarkEnd w:id="1132"/>
    </w:p>
    <w:p w14:paraId="6205736B" w14:textId="43BD9712" w:rsidR="00BF0D80" w:rsidRPr="008A10EE" w:rsidRDefault="009A7105" w:rsidP="00EA3AB4">
      <w:pPr>
        <w:rPr>
          <w:rFonts w:cs="Times New Roman"/>
          <w:lang w:val="en-US"/>
        </w:rPr>
      </w:pPr>
      <w:r w:rsidRPr="008A10EE">
        <w:rPr>
          <w:rFonts w:cs="Times New Roman"/>
          <w:lang w:val="en-US"/>
        </w:rPr>
        <w:t>Pada penelitian ini, dokume</w:t>
      </w:r>
      <w:r w:rsidR="00EF56F6">
        <w:rPr>
          <w:rFonts w:cs="Times New Roman"/>
          <w:lang w:val="en-US"/>
        </w:rPr>
        <w:t>n</w:t>
      </w:r>
      <w:r w:rsidRPr="008A10EE">
        <w:rPr>
          <w:rFonts w:cs="Times New Roman"/>
          <w:lang w:val="en-US"/>
        </w:rPr>
        <w:t xml:space="preserve"> yang digunakan adalah hasil wawancara yang telah dilakukan berupa file tertulis. Tulisan tersebut disimpan dalam format dokumen menggunakan </w:t>
      </w:r>
      <w:r w:rsidRPr="008A10EE">
        <w:rPr>
          <w:rFonts w:cs="Times New Roman"/>
          <w:i/>
          <w:iCs/>
          <w:lang w:val="en-US"/>
        </w:rPr>
        <w:t xml:space="preserve">Portable Document Format </w:t>
      </w:r>
      <w:r w:rsidRPr="008A10EE">
        <w:rPr>
          <w:rFonts w:cs="Times New Roman"/>
          <w:lang w:val="en-US"/>
        </w:rPr>
        <w:t xml:space="preserve">(PDF). Hasil wawancara </w:t>
      </w:r>
      <w:r w:rsidR="00646081" w:rsidRPr="008A10EE">
        <w:rPr>
          <w:rFonts w:cs="Times New Roman"/>
          <w:lang w:val="en-US"/>
        </w:rPr>
        <w:t xml:space="preserve">yang tertulis pada transkrip </w:t>
      </w:r>
      <w:r w:rsidRPr="008A10EE">
        <w:rPr>
          <w:rFonts w:cs="Times New Roman"/>
          <w:lang w:val="en-US"/>
        </w:rPr>
        <w:t>hanya yang berkaitan dengan topik penelitian saja sehingga untuk pembicaraan diluar topik penelitian tidak ditulis dalam dokumen wawancara.</w:t>
      </w:r>
      <w:r w:rsidR="008031C0">
        <w:rPr>
          <w:rFonts w:cs="Times New Roman"/>
          <w:lang w:val="en-US"/>
        </w:rPr>
        <w:t xml:space="preserve"> </w:t>
      </w:r>
      <w:r w:rsidR="00DE3F35">
        <w:rPr>
          <w:rFonts w:cs="Times New Roman"/>
          <w:lang w:val="en-US"/>
        </w:rPr>
        <w:t xml:space="preserve">Pengolahan </w:t>
      </w:r>
      <w:r w:rsidR="008031C0">
        <w:rPr>
          <w:rFonts w:cs="Times New Roman"/>
          <w:lang w:val="en-US"/>
        </w:rPr>
        <w:t xml:space="preserve">data hasil wawancara ini memakai bantuan </w:t>
      </w:r>
      <w:r w:rsidR="008031C0">
        <w:rPr>
          <w:rFonts w:cs="Times New Roman"/>
          <w:i/>
          <w:iCs/>
          <w:lang w:val="en-US"/>
        </w:rPr>
        <w:t>software ATLAS.TI</w:t>
      </w:r>
      <w:r w:rsidR="00DE3F35">
        <w:rPr>
          <w:rFonts w:cs="Times New Roman"/>
          <w:lang w:val="en-US"/>
        </w:rPr>
        <w:t xml:space="preserve"> yang kemudian dari hasil wawancara yang telah diolah kemudian dilakukan analisis secara komprehensif oleh penelit.</w:t>
      </w:r>
      <w:r w:rsidR="006E4B9A" w:rsidRPr="008A10EE">
        <w:rPr>
          <w:rFonts w:cs="Times New Roman"/>
          <w:lang w:val="en-US"/>
        </w:rPr>
        <w:t xml:space="preserve"> </w:t>
      </w:r>
    </w:p>
    <w:p w14:paraId="40684FE6" w14:textId="70689F47" w:rsidR="00BF0D80" w:rsidRDefault="008031C0" w:rsidP="00100DE7">
      <w:pPr>
        <w:pStyle w:val="Heading3"/>
        <w:numPr>
          <w:ilvl w:val="2"/>
          <w:numId w:val="22"/>
        </w:numPr>
        <w:rPr>
          <w:rFonts w:cs="Times New Roman"/>
          <w:lang w:val="en-US"/>
        </w:rPr>
      </w:pPr>
      <w:bookmarkStart w:id="1133" w:name="_Toc48471572"/>
      <w:r>
        <w:rPr>
          <w:rFonts w:cs="Times New Roman"/>
          <w:lang w:val="en-US"/>
        </w:rPr>
        <w:t xml:space="preserve">Faktor Pendorong </w:t>
      </w:r>
      <w:r w:rsidR="00C81C29">
        <w:rPr>
          <w:rFonts w:cs="Times New Roman"/>
          <w:lang w:val="en-US"/>
        </w:rPr>
        <w:t xml:space="preserve">Bagi Keberhasilan </w:t>
      </w:r>
      <w:r w:rsidR="0018763E">
        <w:rPr>
          <w:rFonts w:cs="Times New Roman"/>
          <w:lang w:val="en-US"/>
        </w:rPr>
        <w:t xml:space="preserve">Implementasi Sistem Informasi </w:t>
      </w:r>
      <w:r w:rsidR="00D600F4">
        <w:rPr>
          <w:rFonts w:cs="Times New Roman"/>
          <w:lang w:val="en-US"/>
        </w:rPr>
        <w:t xml:space="preserve">Berdasarkan </w:t>
      </w:r>
      <w:r>
        <w:rPr>
          <w:rFonts w:cs="Times New Roman"/>
          <w:lang w:val="en-US"/>
        </w:rPr>
        <w:t>Hasil Wawancara</w:t>
      </w:r>
      <w:r w:rsidR="00D600F4">
        <w:rPr>
          <w:rFonts w:cs="Times New Roman"/>
          <w:lang w:val="en-US"/>
        </w:rPr>
        <w:t xml:space="preserve"> 38 Perguruan Tinggi</w:t>
      </w:r>
      <w:bookmarkEnd w:id="1133"/>
    </w:p>
    <w:p w14:paraId="700309C2" w14:textId="39A39014" w:rsidR="001935DD" w:rsidRDefault="00D600F4" w:rsidP="00BF5146">
      <w:pPr>
        <w:spacing w:after="120"/>
        <w:rPr>
          <w:lang w:val="en-US"/>
        </w:rPr>
      </w:pPr>
      <w:r>
        <w:rPr>
          <w:lang w:val="en-US"/>
        </w:rPr>
        <w:t>Berikut adalah faktor-faktor pendorong yang ditemukan dari hasil kutipan yang telah dikemukakan oleh narasumber dari 38 perguruan tinggi di Surabaya. Faktor-faktor pendorong yang ditemukan ini oleh peneliti dikategorikan ke dalam 10 kategori serta faktor pendorong lain yang ditemukan diluar kategori yang telah disusun sebelumnya.</w:t>
      </w:r>
    </w:p>
    <w:p w14:paraId="6099BAE0" w14:textId="1A5D2D11" w:rsidR="00F63A29" w:rsidRDefault="00F63A29" w:rsidP="00BF5146">
      <w:pPr>
        <w:spacing w:after="120"/>
        <w:rPr>
          <w:lang w:val="en-US"/>
        </w:rPr>
      </w:pPr>
      <w:r>
        <w:rPr>
          <w:lang w:val="en-US"/>
        </w:rPr>
        <w:t xml:space="preserve">Pada Proses pengolahan data atau kodifikasi dengan bantuan </w:t>
      </w:r>
      <w:r>
        <w:rPr>
          <w:i/>
          <w:iCs/>
          <w:lang w:val="en-US"/>
        </w:rPr>
        <w:t xml:space="preserve">software </w:t>
      </w:r>
      <w:r>
        <w:rPr>
          <w:lang w:val="en-US"/>
        </w:rPr>
        <w:t>ATLAS.ti ini</w:t>
      </w:r>
      <w:r w:rsidR="007F6DDA">
        <w:rPr>
          <w:lang w:val="en-US"/>
        </w:rPr>
        <w:t>, k</w:t>
      </w:r>
      <w:r w:rsidRPr="00BF5146">
        <w:rPr>
          <w:lang w:val="en-US"/>
        </w:rPr>
        <w:t xml:space="preserve">utipan atau </w:t>
      </w:r>
      <w:r w:rsidRPr="00BF5146">
        <w:rPr>
          <w:i/>
          <w:iCs/>
          <w:lang w:val="en-US"/>
        </w:rPr>
        <w:t>code</w:t>
      </w:r>
      <w:r w:rsidRPr="00BF5146">
        <w:rPr>
          <w:lang w:val="en-US"/>
        </w:rPr>
        <w:t xml:space="preserve"> yang memiliki kutipan </w:t>
      </w:r>
      <w:r w:rsidRPr="00BF5146">
        <w:rPr>
          <w:lang w:val="en-US"/>
        </w:rPr>
        <w:lastRenderedPageBreak/>
        <w:t>atau dikutip paling banyak oleh narasumber akan menjadi faktor pendorong utama paling berpengaruh</w:t>
      </w:r>
      <w:r>
        <w:rPr>
          <w:lang w:val="en-US"/>
        </w:rPr>
        <w:t xml:space="preserve"> dan yang lainnya menjadi faktor pendorong pendukung bagi keberhasilan implementasi sistem informasi terintegrasi pada perguruan tinggi di Surabaya.</w:t>
      </w:r>
    </w:p>
    <w:p w14:paraId="7BBE13B3" w14:textId="03E2FE82" w:rsidR="00F63A29" w:rsidRPr="00F63A29" w:rsidRDefault="00B226EE" w:rsidP="00BF5146">
      <w:pPr>
        <w:spacing w:after="120"/>
        <w:rPr>
          <w:lang w:val="en-US"/>
        </w:rPr>
      </w:pPr>
      <w:r>
        <w:rPr>
          <w:lang w:val="en-US"/>
        </w:rPr>
        <w:t>Adapun f</w:t>
      </w:r>
      <w:r w:rsidR="00F63A29">
        <w:rPr>
          <w:lang w:val="en-US"/>
        </w:rPr>
        <w:t xml:space="preserve">aktor pendorong utama tersebut masih bersifat sebagai faktor pendorong utama tahap awal karena masih memerlukan pendalaman hasil dengan berdiskusi bersama </w:t>
      </w:r>
      <w:r w:rsidR="00F63A29">
        <w:rPr>
          <w:i/>
          <w:iCs/>
          <w:lang w:val="en-US"/>
        </w:rPr>
        <w:t>expert</w:t>
      </w:r>
      <w:r w:rsidR="00F63A29">
        <w:rPr>
          <w:lang w:val="en-US"/>
        </w:rPr>
        <w:t xml:space="preserve">. Sehingga </w:t>
      </w:r>
      <w:r w:rsidR="00F63A29" w:rsidRPr="00F63A29">
        <w:rPr>
          <w:u w:val="single"/>
          <w:lang w:val="en-US"/>
        </w:rPr>
        <w:t xml:space="preserve">faktor pendorong yang didapat dari hasil wawancara yang telah diolah ini nantinya akan menjadi bahan diskusi dan pendalaman hasil akhir bersama </w:t>
      </w:r>
      <w:r w:rsidR="00F63A29" w:rsidRPr="00F63A29">
        <w:rPr>
          <w:i/>
          <w:iCs/>
          <w:u w:val="single"/>
          <w:lang w:val="en-US"/>
        </w:rPr>
        <w:t>expert</w:t>
      </w:r>
      <w:r w:rsidR="00F63A29" w:rsidRPr="00F63A29">
        <w:rPr>
          <w:u w:val="single"/>
          <w:lang w:val="en-US"/>
        </w:rPr>
        <w:t xml:space="preserve"> untuk memberikan pendapat </w:t>
      </w:r>
      <w:r w:rsidR="00F63A29" w:rsidRPr="00F63A29">
        <w:rPr>
          <w:i/>
          <w:iCs/>
          <w:u w:val="single"/>
          <w:lang w:val="en-US"/>
        </w:rPr>
        <w:t xml:space="preserve">(Expert Judgement) </w:t>
      </w:r>
      <w:r w:rsidR="00F63A29" w:rsidRPr="00F63A29">
        <w:rPr>
          <w:u w:val="single"/>
          <w:lang w:val="en-US"/>
        </w:rPr>
        <w:t>bahwa faktor pendorong tersebut benar sebagai faktor pendorong utama paling berpengaruh</w:t>
      </w:r>
      <w:r w:rsidR="00F63A29">
        <w:rPr>
          <w:lang w:val="en-US"/>
        </w:rPr>
        <w:t xml:space="preserve"> bagi keberhasilan implementasi sistem informasi terintegrasi pada perguruan tinggi di Surabaya.</w:t>
      </w:r>
    </w:p>
    <w:p w14:paraId="5B977A37" w14:textId="5F43EF2F" w:rsidR="008031C0" w:rsidRPr="008031C0" w:rsidRDefault="008031C0" w:rsidP="000A7FCF">
      <w:pPr>
        <w:pStyle w:val="ListParagraph"/>
        <w:numPr>
          <w:ilvl w:val="0"/>
          <w:numId w:val="53"/>
        </w:numPr>
        <w:spacing w:after="120"/>
        <w:ind w:left="426" w:hanging="426"/>
        <w:contextualSpacing w:val="0"/>
        <w:rPr>
          <w:b/>
          <w:bCs/>
          <w:lang w:val="en-US"/>
        </w:rPr>
      </w:pPr>
      <w:r>
        <w:rPr>
          <w:b/>
          <w:bCs/>
          <w:lang w:val="en-US"/>
        </w:rPr>
        <w:t xml:space="preserve">Kategori </w:t>
      </w:r>
      <w:r w:rsidRPr="008031C0">
        <w:rPr>
          <w:b/>
          <w:bCs/>
          <w:lang w:val="en-US"/>
        </w:rPr>
        <w:t>Karakteristik Pengguna</w:t>
      </w:r>
      <w:r w:rsidR="009208BF" w:rsidRPr="008031C0">
        <w:rPr>
          <w:rFonts w:cs="Times New Roman"/>
          <w:lang w:val="en-US"/>
        </w:rPr>
        <w:t xml:space="preserve"> </w:t>
      </w:r>
    </w:p>
    <w:p w14:paraId="4BCADB1B" w14:textId="264D14CE" w:rsidR="00A253DD" w:rsidRPr="00BF5146" w:rsidRDefault="009208BF" w:rsidP="00BF5146">
      <w:pPr>
        <w:spacing w:after="120"/>
        <w:rPr>
          <w:b/>
          <w:bCs/>
          <w:lang w:val="en-US"/>
        </w:rPr>
      </w:pPr>
      <w:r w:rsidRPr="008031C0">
        <w:rPr>
          <w:rFonts w:cs="Times New Roman"/>
          <w:lang w:val="en-US"/>
        </w:rPr>
        <w:t>Berikut adalah tabel yang menjelaskan kutipan terkait faktor pend</w:t>
      </w:r>
      <w:r w:rsidR="001305EA" w:rsidRPr="008031C0">
        <w:rPr>
          <w:rFonts w:cs="Times New Roman"/>
          <w:lang w:val="en-US"/>
        </w:rPr>
        <w:t>orong</w:t>
      </w:r>
      <w:r w:rsidRPr="008031C0">
        <w:rPr>
          <w:rFonts w:cs="Times New Roman"/>
          <w:lang w:val="en-US"/>
        </w:rPr>
        <w:t xml:space="preserve"> </w:t>
      </w:r>
      <w:r w:rsidR="00C81C29">
        <w:rPr>
          <w:rFonts w:cs="Times New Roman"/>
          <w:lang w:val="en-US"/>
        </w:rPr>
        <w:t>bagi keberhasilan</w:t>
      </w:r>
      <w:r w:rsidR="008031C0">
        <w:rPr>
          <w:rFonts w:cs="Times New Roman"/>
          <w:lang w:val="en-US"/>
        </w:rPr>
        <w:t xml:space="preserve"> implementasi sistem informasi </w:t>
      </w:r>
      <w:r w:rsidRPr="008031C0">
        <w:rPr>
          <w:rFonts w:cs="Times New Roman"/>
          <w:lang w:val="en-US"/>
        </w:rPr>
        <w:t>pada</w:t>
      </w:r>
      <w:r w:rsidR="008031C0">
        <w:rPr>
          <w:rFonts w:cs="Times New Roman"/>
          <w:lang w:val="en-US"/>
        </w:rPr>
        <w:t xml:space="preserve"> kategori </w:t>
      </w:r>
      <w:r w:rsidRPr="008031C0">
        <w:rPr>
          <w:rFonts w:cs="Times New Roman"/>
          <w:lang w:val="en-US"/>
        </w:rPr>
        <w:t>karakteristik</w:t>
      </w:r>
      <w:r w:rsidR="001935DD">
        <w:rPr>
          <w:rFonts w:cs="Times New Roman"/>
          <w:lang w:val="en-US"/>
        </w:rPr>
        <w:t xml:space="preserve"> </w:t>
      </w:r>
      <w:r w:rsidRPr="008031C0">
        <w:rPr>
          <w:rFonts w:cs="Times New Roman"/>
          <w:lang w:val="en-US"/>
        </w:rPr>
        <w:t>pengguna</w:t>
      </w:r>
      <w:r w:rsidR="008031C0">
        <w:rPr>
          <w:rFonts w:cs="Times New Roman"/>
          <w:lang w:val="en-US"/>
        </w:rPr>
        <w:t xml:space="preserve"> yang telah dilakukan proses pengkodean pada transkrip hasil wawancara.</w:t>
      </w:r>
    </w:p>
    <w:p w14:paraId="3FB4B0FE" w14:textId="273A90F3" w:rsidR="00A253DD" w:rsidRPr="008A10EE" w:rsidRDefault="00A253DD" w:rsidP="00BF5146">
      <w:pPr>
        <w:pStyle w:val="Caption"/>
        <w:keepNext/>
        <w:spacing w:after="120"/>
        <w:rPr>
          <w:rFonts w:cs="Times New Roman"/>
        </w:rPr>
      </w:pPr>
      <w:bookmarkStart w:id="1134" w:name="_Toc48471612"/>
      <w:r w:rsidRPr="00BF5146">
        <w:rPr>
          <w:rFonts w:cs="Times New Roman"/>
          <w:szCs w:val="20"/>
        </w:rPr>
        <w:t xml:space="preserve">Tabel </w:t>
      </w:r>
      <w:r w:rsidR="00182426" w:rsidRPr="00BF5146">
        <w:rPr>
          <w:rFonts w:cs="Times New Roman"/>
          <w:szCs w:val="20"/>
        </w:rPr>
        <w:fldChar w:fldCharType="begin"/>
      </w:r>
      <w:r w:rsidR="00182426" w:rsidRPr="00BF5146">
        <w:rPr>
          <w:rFonts w:cs="Times New Roman"/>
          <w:szCs w:val="20"/>
        </w:rPr>
        <w:instrText xml:space="preserve"> STYLEREF 1 \s </w:instrText>
      </w:r>
      <w:r w:rsidR="00182426" w:rsidRPr="00BF5146">
        <w:rPr>
          <w:rFonts w:cs="Times New Roman"/>
          <w:szCs w:val="20"/>
        </w:rPr>
        <w:fldChar w:fldCharType="separate"/>
      </w:r>
      <w:r w:rsidR="00441E18">
        <w:rPr>
          <w:rFonts w:cs="Times New Roman"/>
          <w:noProof/>
          <w:szCs w:val="20"/>
        </w:rPr>
        <w:t>6</w:t>
      </w:r>
      <w:r w:rsidR="00182426" w:rsidRPr="00BF5146">
        <w:rPr>
          <w:rFonts w:cs="Times New Roman"/>
          <w:szCs w:val="20"/>
        </w:rPr>
        <w:fldChar w:fldCharType="end"/>
      </w:r>
      <w:r w:rsidR="00182426" w:rsidRPr="00BF5146">
        <w:rPr>
          <w:rFonts w:cs="Times New Roman"/>
          <w:szCs w:val="20"/>
        </w:rPr>
        <w:t>.</w:t>
      </w:r>
      <w:r w:rsidR="00182426" w:rsidRPr="00BF5146">
        <w:rPr>
          <w:rFonts w:cs="Times New Roman"/>
          <w:szCs w:val="20"/>
        </w:rPr>
        <w:fldChar w:fldCharType="begin"/>
      </w:r>
      <w:r w:rsidR="00182426" w:rsidRPr="00BF5146">
        <w:rPr>
          <w:rFonts w:cs="Times New Roman"/>
          <w:szCs w:val="20"/>
        </w:rPr>
        <w:instrText xml:space="preserve"> SEQ Tabel \* ARABIC \s 1 </w:instrText>
      </w:r>
      <w:r w:rsidR="00182426" w:rsidRPr="00BF5146">
        <w:rPr>
          <w:rFonts w:cs="Times New Roman"/>
          <w:szCs w:val="20"/>
        </w:rPr>
        <w:fldChar w:fldCharType="separate"/>
      </w:r>
      <w:r w:rsidR="00441E18">
        <w:rPr>
          <w:rFonts w:cs="Times New Roman"/>
          <w:noProof/>
          <w:szCs w:val="20"/>
        </w:rPr>
        <w:t>1</w:t>
      </w:r>
      <w:r w:rsidR="00182426" w:rsidRPr="00BF5146">
        <w:rPr>
          <w:rFonts w:cs="Times New Roman"/>
          <w:szCs w:val="20"/>
        </w:rPr>
        <w:fldChar w:fldCharType="end"/>
      </w:r>
      <w:r w:rsidRPr="00BF5146">
        <w:rPr>
          <w:rFonts w:cs="Times New Roman"/>
          <w:szCs w:val="20"/>
        </w:rPr>
        <w:t xml:space="preserve"> </w:t>
      </w:r>
      <w:r w:rsidR="00AE02EF" w:rsidRPr="00BF5146">
        <w:rPr>
          <w:rFonts w:cs="Times New Roman"/>
          <w:szCs w:val="20"/>
          <w:lang w:val="en-US"/>
        </w:rPr>
        <w:t>Faktor Pendorong</w:t>
      </w:r>
      <w:r w:rsidR="00E51A5C" w:rsidRPr="00BF5146">
        <w:rPr>
          <w:rFonts w:cs="Times New Roman"/>
          <w:szCs w:val="20"/>
          <w:lang w:val="en-US"/>
        </w:rPr>
        <w:t xml:space="preserve"> Keberhasilan</w:t>
      </w:r>
      <w:r w:rsidR="00AE02EF" w:rsidRPr="00BF5146">
        <w:rPr>
          <w:rFonts w:cs="Times New Roman"/>
          <w:szCs w:val="20"/>
          <w:lang w:val="en-US"/>
        </w:rPr>
        <w:t xml:space="preserve"> Implementasi pada Kategori Karakteristik Pengguna</w:t>
      </w:r>
      <w:bookmarkEnd w:id="1134"/>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A94713" w:rsidRPr="00BF5146" w14:paraId="323D27C0" w14:textId="77777777" w:rsidTr="00733841">
        <w:trPr>
          <w:tblHeader/>
        </w:trPr>
        <w:tc>
          <w:tcPr>
            <w:tcW w:w="562" w:type="dxa"/>
          </w:tcPr>
          <w:p w14:paraId="610C13DB" w14:textId="33BD741B" w:rsidR="00A94713" w:rsidRPr="00BF5146" w:rsidRDefault="00A94713" w:rsidP="00C50D6D">
            <w:pPr>
              <w:jc w:val="center"/>
              <w:rPr>
                <w:rFonts w:cs="Times New Roman"/>
                <w:b/>
                <w:bCs/>
                <w:sz w:val="20"/>
                <w:szCs w:val="20"/>
              </w:rPr>
            </w:pPr>
            <w:r w:rsidRPr="00BF5146">
              <w:rPr>
                <w:rFonts w:cs="Times New Roman"/>
                <w:b/>
                <w:bCs/>
                <w:sz w:val="20"/>
                <w:szCs w:val="20"/>
              </w:rPr>
              <w:t>No</w:t>
            </w:r>
          </w:p>
        </w:tc>
        <w:tc>
          <w:tcPr>
            <w:tcW w:w="1701" w:type="dxa"/>
          </w:tcPr>
          <w:p w14:paraId="27629E8A" w14:textId="5153CABD" w:rsidR="00A94713" w:rsidRPr="00BF5146" w:rsidRDefault="00A94713" w:rsidP="00C50D6D">
            <w:pPr>
              <w:jc w:val="center"/>
              <w:rPr>
                <w:rFonts w:cs="Times New Roman"/>
                <w:b/>
                <w:bCs/>
                <w:sz w:val="20"/>
                <w:szCs w:val="20"/>
              </w:rPr>
            </w:pPr>
            <w:r w:rsidRPr="00BF5146">
              <w:rPr>
                <w:rFonts w:cs="Times New Roman"/>
                <w:b/>
                <w:bCs/>
                <w:sz w:val="20"/>
                <w:szCs w:val="20"/>
              </w:rPr>
              <w:t>Karakteristik Pengguna</w:t>
            </w:r>
          </w:p>
        </w:tc>
        <w:tc>
          <w:tcPr>
            <w:tcW w:w="1134" w:type="dxa"/>
          </w:tcPr>
          <w:p w14:paraId="0D68CFC7" w14:textId="11A82B08" w:rsidR="00A94713" w:rsidRPr="00BF5146" w:rsidRDefault="00A94713" w:rsidP="00C50D6D">
            <w:pPr>
              <w:jc w:val="center"/>
              <w:rPr>
                <w:rFonts w:cs="Times New Roman"/>
                <w:b/>
                <w:bCs/>
                <w:sz w:val="20"/>
                <w:szCs w:val="20"/>
              </w:rPr>
            </w:pPr>
            <w:r w:rsidRPr="00BF5146">
              <w:rPr>
                <w:rFonts w:cs="Times New Roman"/>
                <w:b/>
                <w:bCs/>
                <w:sz w:val="20"/>
                <w:szCs w:val="20"/>
              </w:rPr>
              <w:t>Jumlah Kutipan</w:t>
            </w:r>
          </w:p>
        </w:tc>
        <w:tc>
          <w:tcPr>
            <w:tcW w:w="993" w:type="dxa"/>
          </w:tcPr>
          <w:p w14:paraId="08F7CF40" w14:textId="3E5A05B9" w:rsidR="00A94713" w:rsidRPr="00BF5146" w:rsidRDefault="00A94713" w:rsidP="00C50D6D">
            <w:pPr>
              <w:jc w:val="center"/>
              <w:rPr>
                <w:rFonts w:cs="Times New Roman"/>
                <w:b/>
                <w:bCs/>
                <w:i/>
                <w:iCs/>
                <w:sz w:val="20"/>
                <w:szCs w:val="20"/>
              </w:rPr>
            </w:pPr>
            <w:r w:rsidRPr="00BF5146">
              <w:rPr>
                <w:rFonts w:cs="Times New Roman"/>
                <w:b/>
                <w:bCs/>
                <w:i/>
                <w:iCs/>
                <w:sz w:val="20"/>
                <w:szCs w:val="20"/>
              </w:rPr>
              <w:t>Density</w:t>
            </w:r>
          </w:p>
        </w:tc>
        <w:tc>
          <w:tcPr>
            <w:tcW w:w="1185" w:type="dxa"/>
          </w:tcPr>
          <w:p w14:paraId="25D68871" w14:textId="2507992E" w:rsidR="00A94713" w:rsidRPr="00BF5146" w:rsidRDefault="00A94713" w:rsidP="00FD72BC">
            <w:pPr>
              <w:jc w:val="center"/>
              <w:rPr>
                <w:rFonts w:cs="Times New Roman"/>
                <w:b/>
                <w:bCs/>
                <w:sz w:val="20"/>
                <w:szCs w:val="20"/>
              </w:rPr>
            </w:pPr>
            <w:r w:rsidRPr="00BF5146">
              <w:rPr>
                <w:rFonts w:cs="Times New Roman"/>
                <w:b/>
                <w:bCs/>
                <w:sz w:val="20"/>
                <w:szCs w:val="20"/>
              </w:rPr>
              <w:t>Yang Mengutip</w:t>
            </w:r>
          </w:p>
        </w:tc>
      </w:tr>
      <w:tr w:rsidR="00A94713" w:rsidRPr="00BF5146" w14:paraId="3D62CBDF" w14:textId="77777777" w:rsidTr="00733841">
        <w:tc>
          <w:tcPr>
            <w:tcW w:w="562" w:type="dxa"/>
          </w:tcPr>
          <w:p w14:paraId="6F2ABC46" w14:textId="3834A8A8" w:rsidR="00A94713" w:rsidRPr="00BF5146" w:rsidRDefault="00A94713" w:rsidP="00C50D6D">
            <w:pPr>
              <w:jc w:val="center"/>
              <w:rPr>
                <w:rFonts w:cs="Times New Roman"/>
                <w:sz w:val="20"/>
                <w:szCs w:val="20"/>
              </w:rPr>
            </w:pPr>
            <w:r w:rsidRPr="00BF5146">
              <w:rPr>
                <w:rFonts w:cs="Times New Roman"/>
                <w:sz w:val="20"/>
                <w:szCs w:val="20"/>
              </w:rPr>
              <w:t>0</w:t>
            </w:r>
          </w:p>
        </w:tc>
        <w:tc>
          <w:tcPr>
            <w:tcW w:w="1701" w:type="dxa"/>
          </w:tcPr>
          <w:p w14:paraId="5585CD3A" w14:textId="1A0E042F" w:rsidR="00A94713" w:rsidRPr="00BF5146" w:rsidRDefault="00A94713" w:rsidP="00FD72BC">
            <w:pPr>
              <w:rPr>
                <w:rFonts w:cs="Times New Roman"/>
                <w:sz w:val="20"/>
                <w:szCs w:val="20"/>
              </w:rPr>
            </w:pPr>
            <w:r w:rsidRPr="00BF5146">
              <w:rPr>
                <w:rFonts w:cs="Times New Roman"/>
                <w:sz w:val="20"/>
                <w:szCs w:val="20"/>
              </w:rPr>
              <w:t>*Karakteristik Pengguna</w:t>
            </w:r>
          </w:p>
        </w:tc>
        <w:tc>
          <w:tcPr>
            <w:tcW w:w="1134" w:type="dxa"/>
          </w:tcPr>
          <w:p w14:paraId="091F1765" w14:textId="19EC6894" w:rsidR="00A94713" w:rsidRPr="00BF5146" w:rsidRDefault="00A94713" w:rsidP="00C50D6D">
            <w:pPr>
              <w:jc w:val="center"/>
              <w:rPr>
                <w:rFonts w:cs="Times New Roman"/>
                <w:sz w:val="20"/>
                <w:szCs w:val="20"/>
              </w:rPr>
            </w:pPr>
          </w:p>
        </w:tc>
        <w:tc>
          <w:tcPr>
            <w:tcW w:w="993" w:type="dxa"/>
          </w:tcPr>
          <w:p w14:paraId="08D131B2" w14:textId="7E50058C" w:rsidR="00A94713" w:rsidRPr="00BF5146" w:rsidRDefault="00A94713" w:rsidP="00C50D6D">
            <w:pPr>
              <w:jc w:val="center"/>
              <w:rPr>
                <w:rFonts w:cs="Times New Roman"/>
                <w:sz w:val="20"/>
                <w:szCs w:val="20"/>
              </w:rPr>
            </w:pPr>
            <w:r w:rsidRPr="00BF5146">
              <w:rPr>
                <w:rFonts w:cs="Times New Roman"/>
                <w:sz w:val="20"/>
                <w:szCs w:val="20"/>
              </w:rPr>
              <w:t>7</w:t>
            </w:r>
          </w:p>
        </w:tc>
        <w:tc>
          <w:tcPr>
            <w:tcW w:w="1185" w:type="dxa"/>
          </w:tcPr>
          <w:p w14:paraId="5C6C2F63" w14:textId="77777777" w:rsidR="00A94713" w:rsidRPr="00BF5146" w:rsidRDefault="00A94713" w:rsidP="00C50D6D">
            <w:pPr>
              <w:jc w:val="center"/>
              <w:rPr>
                <w:rFonts w:cs="Times New Roman"/>
                <w:sz w:val="20"/>
                <w:szCs w:val="20"/>
              </w:rPr>
            </w:pPr>
          </w:p>
        </w:tc>
      </w:tr>
      <w:tr w:rsidR="00A94713" w:rsidRPr="00BF5146" w14:paraId="2FE3CD6F" w14:textId="77777777" w:rsidTr="00733841">
        <w:tc>
          <w:tcPr>
            <w:tcW w:w="562" w:type="dxa"/>
          </w:tcPr>
          <w:p w14:paraId="647BF296" w14:textId="660921D0" w:rsidR="00A94713" w:rsidRPr="00BF5146" w:rsidRDefault="00A94713" w:rsidP="00C50D6D">
            <w:pPr>
              <w:jc w:val="center"/>
              <w:rPr>
                <w:rFonts w:cs="Times New Roman"/>
                <w:sz w:val="20"/>
                <w:szCs w:val="20"/>
              </w:rPr>
            </w:pPr>
            <w:r w:rsidRPr="00BF5146">
              <w:rPr>
                <w:rFonts w:cs="Times New Roman"/>
                <w:sz w:val="20"/>
                <w:szCs w:val="20"/>
              </w:rPr>
              <w:t>1</w:t>
            </w:r>
          </w:p>
        </w:tc>
        <w:tc>
          <w:tcPr>
            <w:tcW w:w="1701" w:type="dxa"/>
          </w:tcPr>
          <w:p w14:paraId="02164408" w14:textId="0F3C4805" w:rsidR="00A94713" w:rsidRPr="00BF5146" w:rsidRDefault="00A94713" w:rsidP="00FD72BC">
            <w:pPr>
              <w:rPr>
                <w:rFonts w:cs="Times New Roman"/>
                <w:sz w:val="20"/>
                <w:szCs w:val="20"/>
              </w:rPr>
            </w:pPr>
            <w:r w:rsidRPr="00BF5146">
              <w:rPr>
                <w:rFonts w:cs="Times New Roman"/>
                <w:sz w:val="20"/>
                <w:szCs w:val="20"/>
              </w:rPr>
              <w:t>Karakteristik Pengguna-motivasi, komitmen, dan kesadaran pengguna</w:t>
            </w:r>
          </w:p>
        </w:tc>
        <w:tc>
          <w:tcPr>
            <w:tcW w:w="1134" w:type="dxa"/>
          </w:tcPr>
          <w:p w14:paraId="2B3C8AB9" w14:textId="03A452EC" w:rsidR="00A94713" w:rsidRPr="00BF5146" w:rsidRDefault="00A94713" w:rsidP="00C50D6D">
            <w:pPr>
              <w:jc w:val="center"/>
              <w:rPr>
                <w:rFonts w:cs="Times New Roman"/>
                <w:b/>
                <w:bCs/>
                <w:sz w:val="20"/>
                <w:szCs w:val="20"/>
              </w:rPr>
            </w:pPr>
            <w:r w:rsidRPr="00BF5146">
              <w:rPr>
                <w:rFonts w:cs="Times New Roman"/>
                <w:b/>
                <w:bCs/>
                <w:sz w:val="20"/>
                <w:szCs w:val="20"/>
              </w:rPr>
              <w:t>18</w:t>
            </w:r>
          </w:p>
        </w:tc>
        <w:tc>
          <w:tcPr>
            <w:tcW w:w="993" w:type="dxa"/>
          </w:tcPr>
          <w:p w14:paraId="4CA2AE4E" w14:textId="7C7F8255" w:rsidR="00A94713" w:rsidRPr="00BF5146" w:rsidRDefault="00A94713" w:rsidP="00C50D6D">
            <w:pPr>
              <w:jc w:val="center"/>
              <w:rPr>
                <w:rFonts w:cs="Times New Roman"/>
                <w:sz w:val="20"/>
                <w:szCs w:val="20"/>
              </w:rPr>
            </w:pPr>
            <w:r w:rsidRPr="00BF5146">
              <w:rPr>
                <w:rFonts w:cs="Times New Roman"/>
                <w:sz w:val="20"/>
                <w:szCs w:val="20"/>
              </w:rPr>
              <w:t>1</w:t>
            </w:r>
          </w:p>
        </w:tc>
        <w:tc>
          <w:tcPr>
            <w:tcW w:w="1185" w:type="dxa"/>
          </w:tcPr>
          <w:p w14:paraId="1805C1AD" w14:textId="24164ED4" w:rsidR="00A94713" w:rsidRPr="00BF5146" w:rsidRDefault="00A94713" w:rsidP="00C50D6D">
            <w:pPr>
              <w:jc w:val="center"/>
              <w:rPr>
                <w:rFonts w:cs="Times New Roman"/>
                <w:sz w:val="20"/>
                <w:szCs w:val="20"/>
              </w:rPr>
            </w:pPr>
            <w:r w:rsidRPr="00BF5146">
              <w:rPr>
                <w:rFonts w:cs="Times New Roman"/>
                <w:sz w:val="20"/>
                <w:szCs w:val="20"/>
              </w:rPr>
              <w:t>14</w:t>
            </w:r>
          </w:p>
        </w:tc>
      </w:tr>
      <w:tr w:rsidR="00A94713" w:rsidRPr="00BF5146" w14:paraId="43ADC82A" w14:textId="77777777" w:rsidTr="00733841">
        <w:tc>
          <w:tcPr>
            <w:tcW w:w="562" w:type="dxa"/>
          </w:tcPr>
          <w:p w14:paraId="46B030A9" w14:textId="58FCC002" w:rsidR="00A94713" w:rsidRPr="00BF5146" w:rsidRDefault="00A94713" w:rsidP="00C50D6D">
            <w:pPr>
              <w:jc w:val="center"/>
              <w:rPr>
                <w:rFonts w:cs="Times New Roman"/>
                <w:sz w:val="20"/>
                <w:szCs w:val="20"/>
              </w:rPr>
            </w:pPr>
            <w:r w:rsidRPr="00BF5146">
              <w:rPr>
                <w:rFonts w:cs="Times New Roman"/>
                <w:sz w:val="20"/>
                <w:szCs w:val="20"/>
              </w:rPr>
              <w:t>2</w:t>
            </w:r>
          </w:p>
        </w:tc>
        <w:tc>
          <w:tcPr>
            <w:tcW w:w="1701" w:type="dxa"/>
          </w:tcPr>
          <w:p w14:paraId="7047912B" w14:textId="1713DBA1" w:rsidR="00A94713" w:rsidRPr="00BF5146" w:rsidRDefault="00A94713" w:rsidP="00FD72BC">
            <w:pPr>
              <w:rPr>
                <w:rFonts w:cs="Times New Roman"/>
                <w:sz w:val="20"/>
                <w:szCs w:val="20"/>
              </w:rPr>
            </w:pPr>
            <w:r w:rsidRPr="00BF5146">
              <w:rPr>
                <w:rFonts w:cs="Times New Roman"/>
                <w:sz w:val="20"/>
                <w:szCs w:val="20"/>
              </w:rPr>
              <w:t xml:space="preserve">Karakteristi Pengguna- pengguna meluangkan waktu untuk </w:t>
            </w:r>
            <w:r w:rsidRPr="00BF5146">
              <w:rPr>
                <w:rFonts w:cs="Times New Roman"/>
                <w:sz w:val="20"/>
                <w:szCs w:val="20"/>
              </w:rPr>
              <w:lastRenderedPageBreak/>
              <w:t>mempelajari sistem</w:t>
            </w:r>
          </w:p>
        </w:tc>
        <w:tc>
          <w:tcPr>
            <w:tcW w:w="1134" w:type="dxa"/>
          </w:tcPr>
          <w:p w14:paraId="04990D4B" w14:textId="603FDA96" w:rsidR="00A94713" w:rsidRPr="00BF5146" w:rsidRDefault="00A94713" w:rsidP="00C50D6D">
            <w:pPr>
              <w:jc w:val="center"/>
              <w:rPr>
                <w:rFonts w:cs="Times New Roman"/>
                <w:sz w:val="20"/>
                <w:szCs w:val="20"/>
              </w:rPr>
            </w:pPr>
            <w:r w:rsidRPr="00BF5146">
              <w:rPr>
                <w:rFonts w:cs="Times New Roman"/>
                <w:sz w:val="20"/>
                <w:szCs w:val="20"/>
              </w:rPr>
              <w:lastRenderedPageBreak/>
              <w:t>4</w:t>
            </w:r>
          </w:p>
        </w:tc>
        <w:tc>
          <w:tcPr>
            <w:tcW w:w="993" w:type="dxa"/>
          </w:tcPr>
          <w:p w14:paraId="7E9FB4A8" w14:textId="17CDF44C" w:rsidR="00A94713" w:rsidRPr="00BF5146" w:rsidRDefault="00A94713" w:rsidP="00C50D6D">
            <w:pPr>
              <w:jc w:val="center"/>
              <w:rPr>
                <w:rFonts w:cs="Times New Roman"/>
                <w:sz w:val="20"/>
                <w:szCs w:val="20"/>
              </w:rPr>
            </w:pPr>
            <w:r w:rsidRPr="00BF5146">
              <w:rPr>
                <w:rFonts w:cs="Times New Roman"/>
                <w:sz w:val="20"/>
                <w:szCs w:val="20"/>
              </w:rPr>
              <w:t>1</w:t>
            </w:r>
          </w:p>
        </w:tc>
        <w:tc>
          <w:tcPr>
            <w:tcW w:w="1185" w:type="dxa"/>
          </w:tcPr>
          <w:p w14:paraId="4FE29CFF" w14:textId="5321B4DD" w:rsidR="00A94713" w:rsidRPr="00BF5146" w:rsidRDefault="00A94713" w:rsidP="00C50D6D">
            <w:pPr>
              <w:jc w:val="center"/>
              <w:rPr>
                <w:rFonts w:cs="Times New Roman"/>
                <w:sz w:val="20"/>
                <w:szCs w:val="20"/>
              </w:rPr>
            </w:pPr>
            <w:r w:rsidRPr="00BF5146">
              <w:rPr>
                <w:rFonts w:cs="Times New Roman"/>
                <w:sz w:val="20"/>
                <w:szCs w:val="20"/>
              </w:rPr>
              <w:t>3</w:t>
            </w:r>
          </w:p>
        </w:tc>
      </w:tr>
      <w:tr w:rsidR="00A94713" w:rsidRPr="00BF5146" w14:paraId="0F4E2879" w14:textId="77777777" w:rsidTr="00733841">
        <w:tc>
          <w:tcPr>
            <w:tcW w:w="562" w:type="dxa"/>
          </w:tcPr>
          <w:p w14:paraId="6825E6A4" w14:textId="4473739D" w:rsidR="00A94713" w:rsidRPr="00BF5146" w:rsidRDefault="00A94713" w:rsidP="00C50D6D">
            <w:pPr>
              <w:jc w:val="center"/>
              <w:rPr>
                <w:rFonts w:cs="Times New Roman"/>
                <w:sz w:val="20"/>
                <w:szCs w:val="20"/>
              </w:rPr>
            </w:pPr>
            <w:r w:rsidRPr="00BF5146">
              <w:rPr>
                <w:rFonts w:cs="Times New Roman"/>
                <w:sz w:val="20"/>
                <w:szCs w:val="20"/>
              </w:rPr>
              <w:t>3</w:t>
            </w:r>
          </w:p>
        </w:tc>
        <w:tc>
          <w:tcPr>
            <w:tcW w:w="1701" w:type="dxa"/>
          </w:tcPr>
          <w:p w14:paraId="110DFEF1" w14:textId="7675F694" w:rsidR="00A94713" w:rsidRPr="00BF5146" w:rsidRDefault="00A94713" w:rsidP="00FD72BC">
            <w:pPr>
              <w:rPr>
                <w:rFonts w:cs="Times New Roman"/>
                <w:sz w:val="20"/>
                <w:szCs w:val="20"/>
              </w:rPr>
            </w:pPr>
            <w:r w:rsidRPr="00BF5146">
              <w:rPr>
                <w:rFonts w:cs="Times New Roman"/>
                <w:sz w:val="20"/>
                <w:szCs w:val="20"/>
              </w:rPr>
              <w:t>Karakteristik Pengguna- kepercayaan user terhadap sistem</w:t>
            </w:r>
          </w:p>
        </w:tc>
        <w:tc>
          <w:tcPr>
            <w:tcW w:w="1134" w:type="dxa"/>
          </w:tcPr>
          <w:p w14:paraId="60FA2377" w14:textId="47C1E7BD" w:rsidR="00A94713" w:rsidRPr="00BF5146" w:rsidRDefault="00A94713" w:rsidP="00C50D6D">
            <w:pPr>
              <w:jc w:val="center"/>
              <w:rPr>
                <w:rFonts w:cs="Times New Roman"/>
                <w:sz w:val="20"/>
                <w:szCs w:val="20"/>
              </w:rPr>
            </w:pPr>
            <w:r w:rsidRPr="00BF5146">
              <w:rPr>
                <w:rFonts w:cs="Times New Roman"/>
                <w:sz w:val="20"/>
                <w:szCs w:val="20"/>
              </w:rPr>
              <w:t>9</w:t>
            </w:r>
          </w:p>
        </w:tc>
        <w:tc>
          <w:tcPr>
            <w:tcW w:w="993" w:type="dxa"/>
          </w:tcPr>
          <w:p w14:paraId="772F63BE" w14:textId="45055A39" w:rsidR="00A94713" w:rsidRPr="00BF5146" w:rsidRDefault="00A94713" w:rsidP="00C50D6D">
            <w:pPr>
              <w:jc w:val="center"/>
              <w:rPr>
                <w:rFonts w:cs="Times New Roman"/>
                <w:sz w:val="20"/>
                <w:szCs w:val="20"/>
              </w:rPr>
            </w:pPr>
            <w:r w:rsidRPr="00BF5146">
              <w:rPr>
                <w:rFonts w:cs="Times New Roman"/>
                <w:sz w:val="20"/>
                <w:szCs w:val="20"/>
              </w:rPr>
              <w:t>1</w:t>
            </w:r>
          </w:p>
        </w:tc>
        <w:tc>
          <w:tcPr>
            <w:tcW w:w="1185" w:type="dxa"/>
          </w:tcPr>
          <w:p w14:paraId="70127638" w14:textId="4F247766" w:rsidR="00A94713" w:rsidRPr="00BF5146" w:rsidRDefault="00A94713" w:rsidP="00C50D6D">
            <w:pPr>
              <w:jc w:val="center"/>
              <w:rPr>
                <w:rFonts w:cs="Times New Roman"/>
                <w:sz w:val="20"/>
                <w:szCs w:val="20"/>
              </w:rPr>
            </w:pPr>
            <w:r w:rsidRPr="00BF5146">
              <w:rPr>
                <w:rFonts w:cs="Times New Roman"/>
                <w:sz w:val="20"/>
                <w:szCs w:val="20"/>
              </w:rPr>
              <w:t>5</w:t>
            </w:r>
          </w:p>
        </w:tc>
      </w:tr>
    </w:tbl>
    <w:p w14:paraId="2596D304" w14:textId="77777777" w:rsidR="00FC3EF1" w:rsidRDefault="00FC3EF1" w:rsidP="009208BF">
      <w:pPr>
        <w:rPr>
          <w:rFonts w:cs="Times New Roman"/>
          <w:lang w:val="en-US"/>
        </w:rPr>
      </w:pPr>
    </w:p>
    <w:p w14:paraId="04F6C22A" w14:textId="37EA40BD" w:rsidR="00AE02EF" w:rsidRDefault="00945AE8" w:rsidP="009208BF">
      <w:pPr>
        <w:rPr>
          <w:rFonts w:cs="Times New Roman"/>
          <w:lang w:val="en-US"/>
        </w:rPr>
      </w:pPr>
      <w:r w:rsidRPr="008A10EE">
        <w:rPr>
          <w:rFonts w:cs="Times New Roman"/>
          <w:lang w:val="en-US"/>
        </w:rPr>
        <w:t xml:space="preserve">Tabel 6.1 </w:t>
      </w:r>
      <w:bookmarkStart w:id="1135" w:name="_Hlk45407260"/>
      <w:r w:rsidRPr="008A10EE">
        <w:rPr>
          <w:rFonts w:cs="Times New Roman"/>
          <w:lang w:val="en-US"/>
        </w:rPr>
        <w:t xml:space="preserve">menampilkan jumlah kutipan, kerapatan </w:t>
      </w:r>
      <w:r w:rsidRPr="008A10EE">
        <w:rPr>
          <w:rFonts w:cs="Times New Roman"/>
          <w:i/>
          <w:iCs/>
          <w:lang w:val="en-US"/>
        </w:rPr>
        <w:t>(Density)</w:t>
      </w:r>
      <w:r w:rsidRPr="008A10EE">
        <w:rPr>
          <w:rFonts w:cs="Times New Roman"/>
          <w:lang w:val="en-US"/>
        </w:rPr>
        <w:t xml:space="preserve"> dan jumlah narasumber yang mengutip </w:t>
      </w:r>
      <w:r w:rsidR="00AD761A" w:rsidRPr="008A10EE">
        <w:rPr>
          <w:rFonts w:cs="Times New Roman"/>
          <w:lang w:val="en-US"/>
        </w:rPr>
        <w:t>faktor</w:t>
      </w:r>
      <w:r w:rsidR="00F22001">
        <w:rPr>
          <w:rFonts w:cs="Times New Roman"/>
          <w:lang w:val="en-US"/>
        </w:rPr>
        <w:t xml:space="preserve"> yang menjadi pendorong </w:t>
      </w:r>
      <w:r w:rsidR="00F63A29">
        <w:rPr>
          <w:rFonts w:cs="Times New Roman"/>
          <w:lang w:val="en-US"/>
        </w:rPr>
        <w:t>bagi keberhasilan</w:t>
      </w:r>
      <w:r w:rsidR="00F22001">
        <w:rPr>
          <w:rFonts w:cs="Times New Roman"/>
          <w:lang w:val="en-US"/>
        </w:rPr>
        <w:t xml:space="preserve"> implementasi sistem informasi</w:t>
      </w:r>
      <w:r w:rsidRPr="008A10EE">
        <w:rPr>
          <w:rFonts w:cs="Times New Roman"/>
          <w:lang w:val="en-US"/>
        </w:rPr>
        <w:t>.</w:t>
      </w:r>
    </w:p>
    <w:p w14:paraId="18B07628" w14:textId="2BE38271" w:rsidR="00AE02EF" w:rsidRPr="00BF5146" w:rsidRDefault="00F22001" w:rsidP="00BF5146">
      <w:pPr>
        <w:spacing w:after="120"/>
        <w:rPr>
          <w:rFonts w:cs="Times New Roman"/>
          <w:lang w:val="en-US"/>
        </w:rPr>
      </w:pPr>
      <w:r>
        <w:rPr>
          <w:rFonts w:cs="Times New Roman"/>
          <w:lang w:val="en-US"/>
        </w:rPr>
        <w:t xml:space="preserve">Dari tabel diatas dapat diketahui bahwa faktor </w:t>
      </w:r>
      <w:r w:rsidRPr="008A10EE">
        <w:rPr>
          <w:rFonts w:cs="Times New Roman"/>
        </w:rPr>
        <w:t>motivasi, komitmen, dan kesadaran pengguna</w:t>
      </w:r>
      <w:r>
        <w:rPr>
          <w:rFonts w:cs="Times New Roman"/>
        </w:rPr>
        <w:t xml:space="preserve"> menjadi </w:t>
      </w:r>
      <w:r w:rsidRPr="00BF5146">
        <w:rPr>
          <w:rFonts w:cs="Times New Roman"/>
        </w:rPr>
        <w:t>faktor yang paling banyak dikutip oleh narasumber.</w:t>
      </w:r>
      <w:r w:rsidR="00AE02EF" w:rsidRPr="00BF5146">
        <w:rPr>
          <w:rFonts w:cs="Times New Roman"/>
        </w:rPr>
        <w:t xml:space="preserve"> </w:t>
      </w:r>
      <w:r w:rsidRPr="00BF5146">
        <w:rPr>
          <w:rFonts w:cs="Times New Roman"/>
          <w:u w:val="single"/>
        </w:rPr>
        <w:t xml:space="preserve">Sehingga </w:t>
      </w:r>
      <w:r w:rsidRPr="00BF5146">
        <w:rPr>
          <w:rFonts w:cs="Times New Roman"/>
          <w:b/>
          <w:bCs/>
          <w:u w:val="single"/>
        </w:rPr>
        <w:t>faktor</w:t>
      </w:r>
      <w:r w:rsidRPr="00BF5146">
        <w:rPr>
          <w:rFonts w:cs="Times New Roman"/>
          <w:b/>
          <w:bCs/>
          <w:u w:val="single"/>
          <w:lang w:val="en-US"/>
        </w:rPr>
        <w:t xml:space="preserve"> motivasi, komitmen dan kesadaran pengguna</w:t>
      </w:r>
      <w:r w:rsidRPr="00BF5146">
        <w:rPr>
          <w:rFonts w:cs="Times New Roman"/>
          <w:b/>
          <w:bCs/>
          <w:lang w:val="en-US"/>
        </w:rPr>
        <w:t xml:space="preserve"> </w:t>
      </w:r>
      <w:r w:rsidR="00AE02EF" w:rsidRPr="00BF5146">
        <w:rPr>
          <w:rFonts w:cs="Times New Roman"/>
          <w:lang w:val="en-US"/>
        </w:rPr>
        <w:t xml:space="preserve">menjadi </w:t>
      </w:r>
      <w:r w:rsidR="00AE02EF" w:rsidRPr="00BF5146">
        <w:rPr>
          <w:rFonts w:cs="Times New Roman"/>
          <w:b/>
          <w:bCs/>
          <w:u w:val="single"/>
          <w:lang w:val="en-US"/>
        </w:rPr>
        <w:t>faktor pendorong utama</w:t>
      </w:r>
      <w:r w:rsidR="00AE02EF" w:rsidRPr="00BF5146">
        <w:rPr>
          <w:rFonts w:cs="Times New Roman"/>
          <w:lang w:val="en-US"/>
        </w:rPr>
        <w:t xml:space="preserve"> paling berpengaruh </w:t>
      </w:r>
      <w:r w:rsidR="00C81C29" w:rsidRPr="00BF5146">
        <w:rPr>
          <w:rFonts w:cs="Times New Roman"/>
          <w:lang w:val="en-US"/>
        </w:rPr>
        <w:t xml:space="preserve">bagi keberhasilan implementasi sistem informasi </w:t>
      </w:r>
      <w:r w:rsidR="00AE02EF" w:rsidRPr="00BF5146">
        <w:rPr>
          <w:rFonts w:cs="Times New Roman"/>
          <w:lang w:val="en-US"/>
        </w:rPr>
        <w:t xml:space="preserve">pada </w:t>
      </w:r>
      <w:r w:rsidR="00AE02EF" w:rsidRPr="00BF5146">
        <w:rPr>
          <w:rFonts w:cs="Times New Roman"/>
          <w:b/>
          <w:bCs/>
          <w:lang w:val="en-US"/>
        </w:rPr>
        <w:t>kategori karakterisik pengguna</w:t>
      </w:r>
      <w:r w:rsidR="00AE02EF" w:rsidRPr="00BF5146">
        <w:rPr>
          <w:rFonts w:cs="Times New Roman"/>
          <w:lang w:val="en-US"/>
        </w:rPr>
        <w:t>.</w:t>
      </w:r>
    </w:p>
    <w:p w14:paraId="65DE0CE5" w14:textId="012C6C76" w:rsidR="00F63A29" w:rsidRPr="00F63A29" w:rsidRDefault="00B226EE" w:rsidP="00BF5146">
      <w:pPr>
        <w:spacing w:after="120"/>
        <w:rPr>
          <w:rFonts w:cs="Times New Roman"/>
          <w:lang w:val="en-US"/>
        </w:rPr>
      </w:pPr>
      <w:r w:rsidRPr="00BF5146">
        <w:rPr>
          <w:rFonts w:cs="Times New Roman"/>
          <w:u w:val="single"/>
          <w:lang w:val="en-US"/>
        </w:rPr>
        <w:t>F</w:t>
      </w:r>
      <w:r w:rsidR="00AE02EF" w:rsidRPr="00BF5146">
        <w:rPr>
          <w:rFonts w:cs="Times New Roman"/>
          <w:u w:val="single"/>
          <w:lang w:val="en-US"/>
        </w:rPr>
        <w:t>aktor kepercayaan user kepada sistem dan kemauan mempelajari sistem</w:t>
      </w:r>
      <w:r w:rsidR="00AE02EF" w:rsidRPr="00BF5146">
        <w:rPr>
          <w:rFonts w:cs="Times New Roman"/>
          <w:lang w:val="en-US"/>
        </w:rPr>
        <w:t xml:space="preserve"> menjadi </w:t>
      </w:r>
      <w:r w:rsidR="00AE02EF" w:rsidRPr="00BF5146">
        <w:rPr>
          <w:rFonts w:cs="Times New Roman"/>
          <w:u w:val="single"/>
          <w:lang w:val="en-US"/>
        </w:rPr>
        <w:t>faktor pendorong pendukung</w:t>
      </w:r>
      <w:r w:rsidR="00AE02EF" w:rsidRPr="00BF5146">
        <w:rPr>
          <w:rFonts w:cs="Times New Roman"/>
          <w:lang w:val="en-US"/>
        </w:rPr>
        <w:t xml:space="preserve"> pada kategori karakteristik pengguna ini.</w:t>
      </w:r>
      <w:bookmarkEnd w:id="1135"/>
      <w:r w:rsidR="00F63A29" w:rsidRPr="00BF5146">
        <w:rPr>
          <w:rFonts w:cs="Times New Roman"/>
        </w:rPr>
        <w:t xml:space="preserve"> </w:t>
      </w:r>
      <w:r w:rsidR="0018763E" w:rsidRPr="00BF5146">
        <w:rPr>
          <w:rFonts w:cs="Times New Roman"/>
          <w:lang w:val="en-US"/>
        </w:rPr>
        <w:t>Kemudian dari hasil</w:t>
      </w:r>
      <w:r w:rsidR="0018763E">
        <w:rPr>
          <w:rFonts w:cs="Times New Roman"/>
          <w:lang w:val="en-US"/>
        </w:rPr>
        <w:t xml:space="preserve"> wawancara dan proses kodifikasi pada dokumen transkrip wawancara didapat informasi terkait hambatan yang seringkali dialami dan diutarakan oleh beberapa narasumber.</w:t>
      </w:r>
    </w:p>
    <w:p w14:paraId="072D31FE" w14:textId="4A91B461" w:rsidR="003B14C5" w:rsidRPr="00BF5146" w:rsidRDefault="003B14C5" w:rsidP="003B14C5">
      <w:pPr>
        <w:pStyle w:val="Caption"/>
        <w:keepNext/>
        <w:rPr>
          <w:rFonts w:cs="Times New Roman"/>
          <w:szCs w:val="20"/>
        </w:rPr>
      </w:pPr>
      <w:bookmarkStart w:id="1136" w:name="_Toc48471613"/>
      <w:r w:rsidRPr="00BF5146">
        <w:rPr>
          <w:rFonts w:cs="Times New Roman"/>
          <w:szCs w:val="20"/>
        </w:rPr>
        <w:t xml:space="preserve">Tabel </w:t>
      </w:r>
      <w:r w:rsidR="00182426" w:rsidRPr="00BF5146">
        <w:rPr>
          <w:rFonts w:cs="Times New Roman"/>
          <w:szCs w:val="20"/>
        </w:rPr>
        <w:fldChar w:fldCharType="begin"/>
      </w:r>
      <w:r w:rsidR="00182426" w:rsidRPr="00BF5146">
        <w:rPr>
          <w:rFonts w:cs="Times New Roman"/>
          <w:szCs w:val="20"/>
        </w:rPr>
        <w:instrText xml:space="preserve"> STYLEREF 1 \s </w:instrText>
      </w:r>
      <w:r w:rsidR="00182426" w:rsidRPr="00BF5146">
        <w:rPr>
          <w:rFonts w:cs="Times New Roman"/>
          <w:szCs w:val="20"/>
        </w:rPr>
        <w:fldChar w:fldCharType="separate"/>
      </w:r>
      <w:r w:rsidR="00441E18">
        <w:rPr>
          <w:rFonts w:cs="Times New Roman"/>
          <w:noProof/>
          <w:szCs w:val="20"/>
        </w:rPr>
        <w:t>6</w:t>
      </w:r>
      <w:r w:rsidR="00182426" w:rsidRPr="00BF5146">
        <w:rPr>
          <w:rFonts w:cs="Times New Roman"/>
          <w:szCs w:val="20"/>
        </w:rPr>
        <w:fldChar w:fldCharType="end"/>
      </w:r>
      <w:r w:rsidR="00182426" w:rsidRPr="00BF5146">
        <w:rPr>
          <w:rFonts w:cs="Times New Roman"/>
          <w:szCs w:val="20"/>
        </w:rPr>
        <w:t>.</w:t>
      </w:r>
      <w:r w:rsidR="00182426" w:rsidRPr="00BF5146">
        <w:rPr>
          <w:rFonts w:cs="Times New Roman"/>
          <w:szCs w:val="20"/>
        </w:rPr>
        <w:fldChar w:fldCharType="begin"/>
      </w:r>
      <w:r w:rsidR="00182426" w:rsidRPr="00BF5146">
        <w:rPr>
          <w:rFonts w:cs="Times New Roman"/>
          <w:szCs w:val="20"/>
        </w:rPr>
        <w:instrText xml:space="preserve"> SEQ Tabel \* ARABIC \s 1 </w:instrText>
      </w:r>
      <w:r w:rsidR="00182426" w:rsidRPr="00BF5146">
        <w:rPr>
          <w:rFonts w:cs="Times New Roman"/>
          <w:szCs w:val="20"/>
        </w:rPr>
        <w:fldChar w:fldCharType="separate"/>
      </w:r>
      <w:r w:rsidR="00441E18">
        <w:rPr>
          <w:rFonts w:cs="Times New Roman"/>
          <w:noProof/>
          <w:szCs w:val="20"/>
        </w:rPr>
        <w:t>2</w:t>
      </w:r>
      <w:r w:rsidR="00182426" w:rsidRPr="00BF5146">
        <w:rPr>
          <w:rFonts w:cs="Times New Roman"/>
          <w:szCs w:val="20"/>
        </w:rPr>
        <w:fldChar w:fldCharType="end"/>
      </w:r>
      <w:r w:rsidRPr="00BF5146">
        <w:rPr>
          <w:rFonts w:cs="Times New Roman"/>
          <w:szCs w:val="20"/>
        </w:rPr>
        <w:t xml:space="preserve"> Faktor Penghambat</w:t>
      </w:r>
      <w:r w:rsidR="0018763E" w:rsidRPr="00BF5146">
        <w:rPr>
          <w:rFonts w:cs="Times New Roman"/>
          <w:szCs w:val="20"/>
        </w:rPr>
        <w:t xml:space="preserve"> </w:t>
      </w:r>
      <w:r w:rsidR="00E51A5C" w:rsidRPr="00BF5146">
        <w:rPr>
          <w:rFonts w:cs="Times New Roman"/>
          <w:szCs w:val="20"/>
        </w:rPr>
        <w:t xml:space="preserve">Keberhasilan </w:t>
      </w:r>
      <w:r w:rsidR="0018763E" w:rsidRPr="00BF5146">
        <w:rPr>
          <w:rFonts w:cs="Times New Roman"/>
          <w:szCs w:val="20"/>
        </w:rPr>
        <w:t xml:space="preserve">Implementasi pada Kategori </w:t>
      </w:r>
      <w:r w:rsidRPr="00BF5146">
        <w:rPr>
          <w:rFonts w:cs="Times New Roman"/>
          <w:szCs w:val="20"/>
        </w:rPr>
        <w:t>Karakteristik Pengguna</w:t>
      </w:r>
      <w:bookmarkEnd w:id="1136"/>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B500E1" w:rsidRPr="00BF5146" w14:paraId="6B540857" w14:textId="77777777" w:rsidTr="00733841">
        <w:trPr>
          <w:tblHeader/>
        </w:trPr>
        <w:tc>
          <w:tcPr>
            <w:tcW w:w="562" w:type="dxa"/>
          </w:tcPr>
          <w:p w14:paraId="730F6ABB" w14:textId="77777777" w:rsidR="00B500E1" w:rsidRPr="00BF5146" w:rsidRDefault="00B500E1" w:rsidP="0042642F">
            <w:pPr>
              <w:jc w:val="center"/>
              <w:rPr>
                <w:rFonts w:cs="Times New Roman"/>
                <w:b/>
                <w:bCs/>
                <w:sz w:val="20"/>
                <w:szCs w:val="20"/>
              </w:rPr>
            </w:pPr>
            <w:r w:rsidRPr="00BF5146">
              <w:rPr>
                <w:rFonts w:cs="Times New Roman"/>
                <w:b/>
                <w:bCs/>
                <w:sz w:val="20"/>
                <w:szCs w:val="20"/>
              </w:rPr>
              <w:t>No</w:t>
            </w:r>
          </w:p>
        </w:tc>
        <w:tc>
          <w:tcPr>
            <w:tcW w:w="1701" w:type="dxa"/>
          </w:tcPr>
          <w:p w14:paraId="317E770E" w14:textId="77777777" w:rsidR="00B500E1" w:rsidRPr="00BF5146" w:rsidRDefault="00B500E1" w:rsidP="0042642F">
            <w:pPr>
              <w:jc w:val="center"/>
              <w:rPr>
                <w:rFonts w:cs="Times New Roman"/>
                <w:b/>
                <w:bCs/>
                <w:sz w:val="20"/>
                <w:szCs w:val="20"/>
              </w:rPr>
            </w:pPr>
            <w:r w:rsidRPr="00BF5146">
              <w:rPr>
                <w:rFonts w:cs="Times New Roman"/>
                <w:b/>
                <w:bCs/>
                <w:sz w:val="20"/>
                <w:szCs w:val="20"/>
              </w:rPr>
              <w:t>Karakteristik Pengguna</w:t>
            </w:r>
          </w:p>
        </w:tc>
        <w:tc>
          <w:tcPr>
            <w:tcW w:w="1134" w:type="dxa"/>
          </w:tcPr>
          <w:p w14:paraId="5BAA15F2" w14:textId="77777777" w:rsidR="00B500E1" w:rsidRPr="00BF5146" w:rsidRDefault="00B500E1" w:rsidP="0042642F">
            <w:pPr>
              <w:jc w:val="center"/>
              <w:rPr>
                <w:rFonts w:cs="Times New Roman"/>
                <w:b/>
                <w:bCs/>
                <w:sz w:val="20"/>
                <w:szCs w:val="20"/>
              </w:rPr>
            </w:pPr>
            <w:r w:rsidRPr="00BF5146">
              <w:rPr>
                <w:rFonts w:cs="Times New Roman"/>
                <w:b/>
                <w:bCs/>
                <w:sz w:val="20"/>
                <w:szCs w:val="20"/>
              </w:rPr>
              <w:t>Jumlah Kutipan</w:t>
            </w:r>
          </w:p>
        </w:tc>
        <w:tc>
          <w:tcPr>
            <w:tcW w:w="993" w:type="dxa"/>
          </w:tcPr>
          <w:p w14:paraId="2718D828" w14:textId="77777777" w:rsidR="00B500E1" w:rsidRPr="00BF5146" w:rsidRDefault="00B500E1" w:rsidP="0042642F">
            <w:pPr>
              <w:jc w:val="center"/>
              <w:rPr>
                <w:rFonts w:cs="Times New Roman"/>
                <w:b/>
                <w:bCs/>
                <w:i/>
                <w:iCs/>
                <w:sz w:val="20"/>
                <w:szCs w:val="20"/>
              </w:rPr>
            </w:pPr>
            <w:r w:rsidRPr="00BF5146">
              <w:rPr>
                <w:rFonts w:cs="Times New Roman"/>
                <w:b/>
                <w:bCs/>
                <w:i/>
                <w:iCs/>
                <w:sz w:val="20"/>
                <w:szCs w:val="20"/>
              </w:rPr>
              <w:t>Density</w:t>
            </w:r>
          </w:p>
        </w:tc>
        <w:tc>
          <w:tcPr>
            <w:tcW w:w="1185" w:type="dxa"/>
          </w:tcPr>
          <w:p w14:paraId="7F2937F1" w14:textId="77777777" w:rsidR="00B500E1" w:rsidRPr="00BF5146" w:rsidRDefault="00B500E1" w:rsidP="0042642F">
            <w:pPr>
              <w:jc w:val="center"/>
              <w:rPr>
                <w:rFonts w:cs="Times New Roman"/>
                <w:b/>
                <w:bCs/>
                <w:sz w:val="20"/>
                <w:szCs w:val="20"/>
              </w:rPr>
            </w:pPr>
            <w:r w:rsidRPr="00BF5146">
              <w:rPr>
                <w:rFonts w:cs="Times New Roman"/>
                <w:b/>
                <w:bCs/>
                <w:sz w:val="20"/>
                <w:szCs w:val="20"/>
              </w:rPr>
              <w:t>Yang Mengutip</w:t>
            </w:r>
          </w:p>
        </w:tc>
      </w:tr>
      <w:tr w:rsidR="00B500E1" w:rsidRPr="00BF5146" w14:paraId="5F4BB8A2" w14:textId="77777777" w:rsidTr="00733841">
        <w:tc>
          <w:tcPr>
            <w:tcW w:w="562" w:type="dxa"/>
          </w:tcPr>
          <w:p w14:paraId="11D0F21C" w14:textId="77777777" w:rsidR="00B500E1" w:rsidRPr="00BF5146" w:rsidRDefault="00B500E1" w:rsidP="0042642F">
            <w:pPr>
              <w:jc w:val="center"/>
              <w:rPr>
                <w:rFonts w:cs="Times New Roman"/>
                <w:sz w:val="20"/>
                <w:szCs w:val="20"/>
              </w:rPr>
            </w:pPr>
            <w:r w:rsidRPr="00BF5146">
              <w:rPr>
                <w:rFonts w:cs="Times New Roman"/>
                <w:sz w:val="20"/>
                <w:szCs w:val="20"/>
              </w:rPr>
              <w:t>0</w:t>
            </w:r>
          </w:p>
        </w:tc>
        <w:tc>
          <w:tcPr>
            <w:tcW w:w="1701" w:type="dxa"/>
          </w:tcPr>
          <w:p w14:paraId="17E4E36E" w14:textId="77777777" w:rsidR="00B500E1" w:rsidRPr="00BF5146" w:rsidRDefault="00B500E1" w:rsidP="0042642F">
            <w:pPr>
              <w:rPr>
                <w:rFonts w:cs="Times New Roman"/>
                <w:sz w:val="20"/>
                <w:szCs w:val="20"/>
              </w:rPr>
            </w:pPr>
            <w:r w:rsidRPr="00BF5146">
              <w:rPr>
                <w:rFonts w:cs="Times New Roman"/>
                <w:sz w:val="20"/>
                <w:szCs w:val="20"/>
              </w:rPr>
              <w:t>*Karakteristik Pengguna</w:t>
            </w:r>
          </w:p>
        </w:tc>
        <w:tc>
          <w:tcPr>
            <w:tcW w:w="1134" w:type="dxa"/>
          </w:tcPr>
          <w:p w14:paraId="42F5C2D6" w14:textId="77777777" w:rsidR="00B500E1" w:rsidRPr="00BF5146" w:rsidRDefault="00B500E1" w:rsidP="0042642F">
            <w:pPr>
              <w:jc w:val="center"/>
              <w:rPr>
                <w:rFonts w:cs="Times New Roman"/>
                <w:sz w:val="20"/>
                <w:szCs w:val="20"/>
              </w:rPr>
            </w:pPr>
          </w:p>
        </w:tc>
        <w:tc>
          <w:tcPr>
            <w:tcW w:w="993" w:type="dxa"/>
          </w:tcPr>
          <w:p w14:paraId="69405758" w14:textId="77777777" w:rsidR="00B500E1" w:rsidRPr="00BF5146" w:rsidRDefault="00B500E1" w:rsidP="0042642F">
            <w:pPr>
              <w:jc w:val="center"/>
              <w:rPr>
                <w:rFonts w:cs="Times New Roman"/>
                <w:sz w:val="20"/>
                <w:szCs w:val="20"/>
              </w:rPr>
            </w:pPr>
            <w:r w:rsidRPr="00BF5146">
              <w:rPr>
                <w:rFonts w:cs="Times New Roman"/>
                <w:sz w:val="20"/>
                <w:szCs w:val="20"/>
              </w:rPr>
              <w:t>7</w:t>
            </w:r>
          </w:p>
        </w:tc>
        <w:tc>
          <w:tcPr>
            <w:tcW w:w="1185" w:type="dxa"/>
          </w:tcPr>
          <w:p w14:paraId="6463AF5F" w14:textId="77777777" w:rsidR="00B500E1" w:rsidRPr="00BF5146" w:rsidRDefault="00B500E1" w:rsidP="0042642F">
            <w:pPr>
              <w:jc w:val="center"/>
              <w:rPr>
                <w:rFonts w:cs="Times New Roman"/>
                <w:sz w:val="20"/>
                <w:szCs w:val="20"/>
              </w:rPr>
            </w:pPr>
          </w:p>
        </w:tc>
      </w:tr>
      <w:tr w:rsidR="00B500E1" w:rsidRPr="00BF5146" w14:paraId="606D8554" w14:textId="77777777" w:rsidTr="00733841">
        <w:tc>
          <w:tcPr>
            <w:tcW w:w="562" w:type="dxa"/>
          </w:tcPr>
          <w:p w14:paraId="5A9BC4BE" w14:textId="504B6C4E" w:rsidR="00B500E1" w:rsidRPr="00BF5146" w:rsidRDefault="0018763E" w:rsidP="0042642F">
            <w:pPr>
              <w:jc w:val="center"/>
              <w:rPr>
                <w:rFonts w:cs="Times New Roman"/>
                <w:sz w:val="20"/>
                <w:szCs w:val="20"/>
              </w:rPr>
            </w:pPr>
            <w:r w:rsidRPr="00BF5146">
              <w:rPr>
                <w:rFonts w:cs="Times New Roman"/>
                <w:sz w:val="20"/>
                <w:szCs w:val="20"/>
              </w:rPr>
              <w:t>1</w:t>
            </w:r>
          </w:p>
        </w:tc>
        <w:tc>
          <w:tcPr>
            <w:tcW w:w="1701" w:type="dxa"/>
          </w:tcPr>
          <w:p w14:paraId="24D786B7" w14:textId="65ACF208" w:rsidR="00B500E1" w:rsidRPr="00BF5146" w:rsidRDefault="00B500E1" w:rsidP="0042642F">
            <w:pPr>
              <w:rPr>
                <w:rFonts w:cs="Times New Roman"/>
                <w:sz w:val="20"/>
                <w:szCs w:val="20"/>
              </w:rPr>
            </w:pPr>
            <w:r w:rsidRPr="00BF5146">
              <w:rPr>
                <w:rFonts w:cs="Times New Roman"/>
                <w:sz w:val="20"/>
                <w:szCs w:val="20"/>
              </w:rPr>
              <w:t>Karakteristik</w:t>
            </w:r>
            <w:r w:rsidR="00733841" w:rsidRPr="00BF5146">
              <w:rPr>
                <w:rFonts w:cs="Times New Roman"/>
                <w:sz w:val="20"/>
                <w:szCs w:val="20"/>
              </w:rPr>
              <w:t xml:space="preserve">  </w:t>
            </w:r>
            <w:r w:rsidRPr="00BF5146">
              <w:rPr>
                <w:rFonts w:cs="Times New Roman"/>
                <w:sz w:val="20"/>
                <w:szCs w:val="20"/>
              </w:rPr>
              <w:t>Pengguna-ketidakpahaman user pada sistem-hambatan</w:t>
            </w:r>
          </w:p>
        </w:tc>
        <w:tc>
          <w:tcPr>
            <w:tcW w:w="1134" w:type="dxa"/>
          </w:tcPr>
          <w:p w14:paraId="7B57DE36" w14:textId="77777777" w:rsidR="00B500E1" w:rsidRPr="00BF5146" w:rsidRDefault="00B500E1" w:rsidP="0042642F">
            <w:pPr>
              <w:jc w:val="center"/>
              <w:rPr>
                <w:rFonts w:cs="Times New Roman"/>
                <w:b/>
                <w:bCs/>
                <w:sz w:val="20"/>
                <w:szCs w:val="20"/>
              </w:rPr>
            </w:pPr>
            <w:r w:rsidRPr="00BF5146">
              <w:rPr>
                <w:rFonts w:cs="Times New Roman"/>
                <w:b/>
                <w:bCs/>
                <w:sz w:val="20"/>
                <w:szCs w:val="20"/>
              </w:rPr>
              <w:t>6</w:t>
            </w:r>
          </w:p>
        </w:tc>
        <w:tc>
          <w:tcPr>
            <w:tcW w:w="993" w:type="dxa"/>
          </w:tcPr>
          <w:p w14:paraId="74F4C59C" w14:textId="77777777" w:rsidR="00B500E1" w:rsidRPr="00BF5146" w:rsidRDefault="00B500E1" w:rsidP="0042642F">
            <w:pPr>
              <w:jc w:val="center"/>
              <w:rPr>
                <w:rFonts w:cs="Times New Roman"/>
                <w:sz w:val="20"/>
                <w:szCs w:val="20"/>
              </w:rPr>
            </w:pPr>
            <w:r w:rsidRPr="00BF5146">
              <w:rPr>
                <w:rFonts w:cs="Times New Roman"/>
                <w:sz w:val="20"/>
                <w:szCs w:val="20"/>
              </w:rPr>
              <w:t>1</w:t>
            </w:r>
          </w:p>
        </w:tc>
        <w:tc>
          <w:tcPr>
            <w:tcW w:w="1185" w:type="dxa"/>
          </w:tcPr>
          <w:p w14:paraId="6D4DE595" w14:textId="77777777" w:rsidR="00B500E1" w:rsidRPr="00BF5146" w:rsidRDefault="00B500E1" w:rsidP="0042642F">
            <w:pPr>
              <w:jc w:val="center"/>
              <w:rPr>
                <w:rFonts w:cs="Times New Roman"/>
                <w:sz w:val="20"/>
                <w:szCs w:val="20"/>
              </w:rPr>
            </w:pPr>
            <w:r w:rsidRPr="00BF5146">
              <w:rPr>
                <w:rFonts w:cs="Times New Roman"/>
                <w:sz w:val="20"/>
                <w:szCs w:val="20"/>
              </w:rPr>
              <w:t>5</w:t>
            </w:r>
          </w:p>
        </w:tc>
      </w:tr>
    </w:tbl>
    <w:p w14:paraId="1994B21E" w14:textId="43706802" w:rsidR="00B500E1" w:rsidRPr="008A10EE" w:rsidRDefault="00B500E1" w:rsidP="00D6286F">
      <w:pPr>
        <w:rPr>
          <w:rFonts w:cs="Times New Roman"/>
          <w:lang w:val="en-US"/>
        </w:rPr>
      </w:pPr>
    </w:p>
    <w:p w14:paraId="03A95E17" w14:textId="71B875EB" w:rsidR="000A2AE6" w:rsidRDefault="00B500E1" w:rsidP="00BF5146">
      <w:pPr>
        <w:spacing w:after="120"/>
        <w:rPr>
          <w:rFonts w:cs="Times New Roman"/>
          <w:lang w:val="en-US"/>
        </w:rPr>
      </w:pPr>
      <w:r w:rsidRPr="008A10EE">
        <w:rPr>
          <w:rFonts w:cs="Times New Roman"/>
          <w:lang w:val="en-US"/>
        </w:rPr>
        <w:lastRenderedPageBreak/>
        <w:t xml:space="preserve">Pada Tabel 6.2 </w:t>
      </w:r>
      <w:r w:rsidR="0018763E">
        <w:rPr>
          <w:rFonts w:cs="Times New Roman"/>
          <w:lang w:val="en-US"/>
        </w:rPr>
        <w:t xml:space="preserve">dapat diketahui bahwa ketidakpahaman user pada sistem atau aplikasi yang terimplementasi seringkali menjadi hambatan </w:t>
      </w:r>
      <w:r w:rsidR="00F63A29">
        <w:rPr>
          <w:rFonts w:cs="Times New Roman"/>
          <w:lang w:val="en-US"/>
        </w:rPr>
        <w:t>bagi keberhasilan</w:t>
      </w:r>
      <w:r w:rsidR="0018763E">
        <w:rPr>
          <w:rFonts w:cs="Times New Roman"/>
          <w:lang w:val="en-US"/>
        </w:rPr>
        <w:t xml:space="preserve"> implementasi sistem informasi.</w:t>
      </w:r>
    </w:p>
    <w:p w14:paraId="4F03D79E" w14:textId="0BEADD1F" w:rsidR="00AC576F" w:rsidRPr="00FC3EF1" w:rsidRDefault="00B226EE" w:rsidP="00BF5146">
      <w:pPr>
        <w:spacing w:after="120"/>
        <w:rPr>
          <w:rFonts w:cs="Times New Roman"/>
          <w:lang w:val="en-US"/>
        </w:rPr>
      </w:pPr>
      <w:r>
        <w:rPr>
          <w:rFonts w:cs="Times New Roman"/>
          <w:lang w:val="en-US"/>
        </w:rPr>
        <w:t>D</w:t>
      </w:r>
      <w:r w:rsidR="0018763E">
        <w:rPr>
          <w:rFonts w:cs="Times New Roman"/>
          <w:lang w:val="en-US"/>
        </w:rPr>
        <w:t xml:space="preserve">apat diketahui </w:t>
      </w:r>
      <w:r w:rsidR="0018763E" w:rsidRPr="00FC3EF1">
        <w:rPr>
          <w:rFonts w:cs="Times New Roman"/>
          <w:lang w:val="en-US"/>
        </w:rPr>
        <w:t xml:space="preserve">bahwa </w:t>
      </w:r>
      <w:r w:rsidR="0018763E" w:rsidRPr="0018763E">
        <w:rPr>
          <w:rFonts w:cs="Times New Roman"/>
          <w:b/>
          <w:bCs/>
          <w:u w:val="single"/>
          <w:lang w:val="en-US"/>
        </w:rPr>
        <w:t>ketidakpahaman pengguna terhadap siste</w:t>
      </w:r>
      <w:r w:rsidR="0018763E">
        <w:rPr>
          <w:rFonts w:cs="Times New Roman"/>
          <w:b/>
          <w:bCs/>
          <w:u w:val="single"/>
          <w:lang w:val="en-US"/>
        </w:rPr>
        <w:t>m</w:t>
      </w:r>
      <w:r w:rsidR="0018763E">
        <w:rPr>
          <w:rFonts w:cs="Times New Roman"/>
          <w:b/>
          <w:bCs/>
          <w:lang w:val="en-US"/>
        </w:rPr>
        <w:t xml:space="preserve"> </w:t>
      </w:r>
      <w:r w:rsidR="0018763E">
        <w:rPr>
          <w:rFonts w:cs="Times New Roman"/>
          <w:lang w:val="en-US"/>
        </w:rPr>
        <w:t>menjadi hambatan yang paling banyak diutarakan oleh beberapa narasumber</w:t>
      </w:r>
      <w:r w:rsidR="00FC3EF1">
        <w:rPr>
          <w:rFonts w:cs="Times New Roman"/>
          <w:lang w:val="en-US"/>
        </w:rPr>
        <w:t>, sehingga</w:t>
      </w:r>
      <w:r w:rsidR="0018763E">
        <w:rPr>
          <w:rFonts w:cs="Times New Roman"/>
          <w:lang w:val="en-US"/>
        </w:rPr>
        <w:t xml:space="preserve"> perlu diperhatikan untuk dilakukan penanganan agar tidak menghambat dalam proses </w:t>
      </w:r>
      <w:r w:rsidR="00FC3EF1">
        <w:rPr>
          <w:rFonts w:cs="Times New Roman"/>
          <w:lang w:val="en-US"/>
        </w:rPr>
        <w:t xml:space="preserve">implementasi </w:t>
      </w:r>
      <w:r w:rsidR="00C81C29">
        <w:rPr>
          <w:rFonts w:cs="Times New Roman"/>
          <w:lang w:val="en-US"/>
        </w:rPr>
        <w:t xml:space="preserve">dan menyebabkan kegagalan  bagi  implementasi  </w:t>
      </w:r>
      <w:r w:rsidR="00FC3EF1">
        <w:rPr>
          <w:rFonts w:cs="Times New Roman"/>
          <w:lang w:val="en-US"/>
        </w:rPr>
        <w:t>sistem</w:t>
      </w:r>
      <w:r w:rsidR="00C81C29">
        <w:rPr>
          <w:rFonts w:cs="Times New Roman"/>
          <w:lang w:val="en-US"/>
        </w:rPr>
        <w:t xml:space="preserve"> </w:t>
      </w:r>
      <w:r w:rsidR="00FC3EF1">
        <w:rPr>
          <w:rFonts w:cs="Times New Roman"/>
          <w:lang w:val="en-US"/>
        </w:rPr>
        <w:t xml:space="preserve"> informasi</w:t>
      </w:r>
      <w:r w:rsidR="00C81C29">
        <w:rPr>
          <w:rFonts w:cs="Times New Roman"/>
          <w:lang w:val="en-US"/>
        </w:rPr>
        <w:t xml:space="preserve"> </w:t>
      </w:r>
      <w:r w:rsidR="00FC3EF1">
        <w:rPr>
          <w:rFonts w:cs="Times New Roman"/>
          <w:lang w:val="en-US"/>
        </w:rPr>
        <w:t xml:space="preserve"> kedepannya.</w:t>
      </w:r>
    </w:p>
    <w:p w14:paraId="2B7AE3FE" w14:textId="69F8AE8F" w:rsidR="00C863D4" w:rsidRPr="00BF5146" w:rsidRDefault="00FC3EF1" w:rsidP="000A7FCF">
      <w:pPr>
        <w:pStyle w:val="ListParagraph"/>
        <w:numPr>
          <w:ilvl w:val="0"/>
          <w:numId w:val="53"/>
        </w:numPr>
        <w:spacing w:after="120"/>
        <w:ind w:left="426" w:hanging="426"/>
        <w:contextualSpacing w:val="0"/>
        <w:rPr>
          <w:b/>
          <w:bCs/>
          <w:lang w:val="en-US"/>
        </w:rPr>
      </w:pPr>
      <w:r>
        <w:rPr>
          <w:b/>
          <w:bCs/>
          <w:lang w:val="en-US"/>
        </w:rPr>
        <w:t xml:space="preserve">Kategori </w:t>
      </w:r>
      <w:r w:rsidR="00BF0D80" w:rsidRPr="00FC3EF1">
        <w:rPr>
          <w:b/>
          <w:bCs/>
          <w:lang w:val="en-US"/>
        </w:rPr>
        <w:t>Kemampuan Sistem</w:t>
      </w:r>
    </w:p>
    <w:p w14:paraId="4FAF3489" w14:textId="4848FC05" w:rsidR="003B14C5" w:rsidRDefault="00FC3EF1" w:rsidP="00BF5146">
      <w:pPr>
        <w:spacing w:after="120"/>
        <w:rPr>
          <w:rFonts w:cs="Times New Roman"/>
          <w:lang w:val="en-US"/>
        </w:rPr>
      </w:pPr>
      <w:r w:rsidRPr="008031C0">
        <w:rPr>
          <w:rFonts w:cs="Times New Roman"/>
          <w:lang w:val="en-US"/>
        </w:rPr>
        <w:t xml:space="preserve">Berikut adalah tabel yang menjelaskan kutipan terkait faktor pendorong </w:t>
      </w:r>
      <w:r w:rsidR="00C81C29">
        <w:rPr>
          <w:rFonts w:cs="Times New Roman"/>
          <w:lang w:val="en-US"/>
        </w:rPr>
        <w:t>bagi keberhasilan</w:t>
      </w:r>
      <w:r>
        <w:rPr>
          <w:rFonts w:cs="Times New Roman"/>
          <w:lang w:val="en-US"/>
        </w:rPr>
        <w:t xml:space="preserve"> implementasi sistem informasi </w:t>
      </w:r>
      <w:r w:rsidRPr="008031C0">
        <w:rPr>
          <w:rFonts w:cs="Times New Roman"/>
          <w:lang w:val="en-US"/>
        </w:rPr>
        <w:t>pada</w:t>
      </w:r>
      <w:r>
        <w:rPr>
          <w:rFonts w:cs="Times New Roman"/>
          <w:lang w:val="en-US"/>
        </w:rPr>
        <w:t xml:space="preserve"> kategori </w:t>
      </w:r>
      <w:r w:rsidRPr="008031C0">
        <w:rPr>
          <w:rFonts w:cs="Times New Roman"/>
          <w:lang w:val="en-US"/>
        </w:rPr>
        <w:t>k</w:t>
      </w:r>
      <w:r>
        <w:rPr>
          <w:rFonts w:cs="Times New Roman"/>
          <w:lang w:val="en-US"/>
        </w:rPr>
        <w:t>emampuan sistem yang telah dilakukan proses pengkodean pada transkrip hasil wawancara.</w:t>
      </w:r>
    </w:p>
    <w:p w14:paraId="39E8623A" w14:textId="4B36A5D7" w:rsidR="00BF5146" w:rsidRDefault="00BF5146" w:rsidP="00BF5146">
      <w:pPr>
        <w:spacing w:after="120"/>
        <w:rPr>
          <w:rFonts w:cs="Times New Roman"/>
          <w:lang w:val="en-US"/>
        </w:rPr>
      </w:pPr>
      <w:r w:rsidRPr="008A10EE">
        <w:rPr>
          <w:rFonts w:cs="Times New Roman"/>
          <w:lang w:val="en-US"/>
        </w:rPr>
        <w:t xml:space="preserve">Tabel 6.3 menampilkan jumlah kutipan, kerapatan </w:t>
      </w:r>
      <w:r w:rsidRPr="008A10EE">
        <w:rPr>
          <w:rFonts w:cs="Times New Roman"/>
          <w:i/>
          <w:iCs/>
          <w:lang w:val="en-US"/>
        </w:rPr>
        <w:t>(Density)</w:t>
      </w:r>
      <w:r w:rsidRPr="008A10EE">
        <w:rPr>
          <w:rFonts w:cs="Times New Roman"/>
          <w:lang w:val="en-US"/>
        </w:rPr>
        <w:t xml:space="preserve"> dan jumlah narasumber yang mengutip faktor</w:t>
      </w:r>
      <w:r>
        <w:rPr>
          <w:rFonts w:cs="Times New Roman"/>
          <w:lang w:val="en-US"/>
        </w:rPr>
        <w:t xml:space="preserve"> yang menjadi pendorong bagi keberhasilan implementasi sistem informasi</w:t>
      </w:r>
      <w:r w:rsidRPr="008A10EE">
        <w:rPr>
          <w:rFonts w:cs="Times New Roman"/>
          <w:lang w:val="en-US"/>
        </w:rPr>
        <w:t>.</w:t>
      </w:r>
    </w:p>
    <w:p w14:paraId="692722F6" w14:textId="77777777" w:rsidR="00DE3F35" w:rsidRDefault="00BF5146" w:rsidP="00BF5146">
      <w:pPr>
        <w:spacing w:after="120"/>
        <w:rPr>
          <w:rFonts w:cs="Times New Roman"/>
          <w:lang w:val="en-US"/>
        </w:rPr>
      </w:pPr>
      <w:r>
        <w:rPr>
          <w:rFonts w:cs="Times New Roman"/>
          <w:lang w:val="en-US"/>
        </w:rPr>
        <w:t xml:space="preserve">Pada tabel </w:t>
      </w:r>
      <w:r w:rsidR="00227205">
        <w:rPr>
          <w:rFonts w:cs="Times New Roman"/>
          <w:lang w:val="en-US"/>
        </w:rPr>
        <w:t>6.3</w:t>
      </w:r>
      <w:r>
        <w:rPr>
          <w:rFonts w:cs="Times New Roman"/>
          <w:lang w:val="en-US"/>
        </w:rPr>
        <w:t xml:space="preserve"> dapat diketahui bahwa faktor </w:t>
      </w:r>
      <w:r>
        <w:rPr>
          <w:rFonts w:cs="Times New Roman"/>
        </w:rPr>
        <w:t xml:space="preserve">sesuai kebutuhan user menjadi faktor yang paling banyak dikutip oleh narasumber. Sehingga </w:t>
      </w:r>
      <w:r w:rsidRPr="00FC3EF1">
        <w:rPr>
          <w:rFonts w:cs="Times New Roman"/>
          <w:b/>
          <w:bCs/>
          <w:u w:val="single"/>
        </w:rPr>
        <w:t>sistem yang dikembangkan telah sesuai dengan kebutuhan user atau pengguna</w:t>
      </w:r>
      <w:r>
        <w:rPr>
          <w:rFonts w:cs="Times New Roman"/>
          <w:b/>
          <w:bCs/>
          <w:lang w:val="en-US"/>
        </w:rPr>
        <w:t xml:space="preserve"> </w:t>
      </w:r>
      <w:r>
        <w:rPr>
          <w:rFonts w:cs="Times New Roman"/>
          <w:lang w:val="en-US"/>
        </w:rPr>
        <w:t xml:space="preserve">menjadi </w:t>
      </w:r>
      <w:r w:rsidRPr="00AE02EF">
        <w:rPr>
          <w:rFonts w:cs="Times New Roman"/>
          <w:b/>
          <w:bCs/>
          <w:u w:val="single"/>
          <w:lang w:val="en-US"/>
        </w:rPr>
        <w:t>faktor pendorong utama</w:t>
      </w:r>
      <w:r>
        <w:rPr>
          <w:rFonts w:cs="Times New Roman"/>
          <w:lang w:val="en-US"/>
        </w:rPr>
        <w:t xml:space="preserve"> paling berpengaruh bagi keberhasilan implementasi sistem informasi pada </w:t>
      </w:r>
      <w:r>
        <w:rPr>
          <w:rFonts w:cs="Times New Roman"/>
          <w:b/>
          <w:bCs/>
          <w:lang w:val="en-US"/>
        </w:rPr>
        <w:t>kategori</w:t>
      </w:r>
      <w:r w:rsidRPr="009208BF">
        <w:rPr>
          <w:rFonts w:cs="Times New Roman"/>
          <w:b/>
          <w:bCs/>
          <w:lang w:val="en-US"/>
        </w:rPr>
        <w:t xml:space="preserve"> k</w:t>
      </w:r>
      <w:r>
        <w:rPr>
          <w:rFonts w:cs="Times New Roman"/>
          <w:b/>
          <w:bCs/>
          <w:lang w:val="en-US"/>
        </w:rPr>
        <w:t>emampuan sistem</w:t>
      </w:r>
      <w:r>
        <w:rPr>
          <w:rFonts w:cs="Times New Roman"/>
          <w:lang w:val="en-US"/>
        </w:rPr>
        <w:t>.</w:t>
      </w:r>
    </w:p>
    <w:p w14:paraId="469CDBCE" w14:textId="18139738" w:rsidR="00BF5146" w:rsidRPr="00DE3F35" w:rsidRDefault="00BF5146" w:rsidP="00BF5146">
      <w:pPr>
        <w:spacing w:after="120"/>
        <w:rPr>
          <w:rFonts w:cs="Times New Roman"/>
        </w:rPr>
      </w:pPr>
      <w:r>
        <w:rPr>
          <w:rFonts w:cs="Times New Roman"/>
          <w:lang w:val="en-US"/>
        </w:rPr>
        <w:t xml:space="preserve">Adapun </w:t>
      </w:r>
      <w:r w:rsidRPr="00AE02EF">
        <w:rPr>
          <w:rFonts w:cs="Times New Roman"/>
          <w:u w:val="single"/>
          <w:lang w:val="en-US"/>
        </w:rPr>
        <w:t xml:space="preserve">faktor </w:t>
      </w:r>
      <w:r w:rsidRPr="00FC3EF1">
        <w:rPr>
          <w:rFonts w:cs="Times New Roman"/>
          <w:u w:val="single"/>
          <w:lang w:val="en-US"/>
        </w:rPr>
        <w:t>sesuai proses bisnis, membantu pekerjaan user menjadi lebih sederhana, dan sesuai harapan top manajemen/ klien</w:t>
      </w:r>
      <w:r>
        <w:rPr>
          <w:rFonts w:cs="Times New Roman"/>
          <w:lang w:val="en-US"/>
        </w:rPr>
        <w:t xml:space="preserve"> menjadi f</w:t>
      </w:r>
      <w:r w:rsidRPr="00AE02EF">
        <w:rPr>
          <w:rFonts w:cs="Times New Roman"/>
          <w:u w:val="single"/>
          <w:lang w:val="en-US"/>
        </w:rPr>
        <w:t>aktor pendorong pendukung</w:t>
      </w:r>
      <w:r>
        <w:rPr>
          <w:rFonts w:cs="Times New Roman"/>
          <w:lang w:val="en-US"/>
        </w:rPr>
        <w:t xml:space="preserve"> </w:t>
      </w:r>
      <w:r w:rsidRPr="00AE02EF">
        <w:rPr>
          <w:rFonts w:cs="Times New Roman"/>
          <w:lang w:val="en-US"/>
        </w:rPr>
        <w:t>pada</w:t>
      </w:r>
      <w:r>
        <w:rPr>
          <w:rFonts w:cs="Times New Roman"/>
          <w:lang w:val="en-US"/>
        </w:rPr>
        <w:t xml:space="preserve"> kategori kemampuan sistem</w:t>
      </w:r>
      <w:r w:rsidR="00DE3F35">
        <w:rPr>
          <w:rFonts w:cs="Times New Roman"/>
          <w:lang w:val="en-US"/>
        </w:rPr>
        <w:t xml:space="preserve">. </w:t>
      </w:r>
      <w:r>
        <w:rPr>
          <w:rFonts w:cs="Times New Roman"/>
          <w:lang w:val="en-US"/>
        </w:rPr>
        <w:t xml:space="preserve">Kemudian dari hasil wawancara dan proses kodifikasi pada dokumen transkrip wawancara didapat informasi </w:t>
      </w:r>
      <w:r w:rsidR="00DE3F35">
        <w:rPr>
          <w:rFonts w:cs="Times New Roman"/>
          <w:lang w:val="en-US"/>
        </w:rPr>
        <w:t xml:space="preserve"> </w:t>
      </w:r>
      <w:r>
        <w:rPr>
          <w:rFonts w:cs="Times New Roman"/>
          <w:lang w:val="en-US"/>
        </w:rPr>
        <w:t xml:space="preserve">terkait </w:t>
      </w:r>
      <w:r w:rsidR="00DE3F35">
        <w:rPr>
          <w:rFonts w:cs="Times New Roman"/>
          <w:lang w:val="en-US"/>
        </w:rPr>
        <w:t xml:space="preserve"> </w:t>
      </w:r>
      <w:r>
        <w:rPr>
          <w:rFonts w:cs="Times New Roman"/>
          <w:lang w:val="en-US"/>
        </w:rPr>
        <w:t>hambatan</w:t>
      </w:r>
      <w:r w:rsidR="00DE3F35">
        <w:rPr>
          <w:rFonts w:cs="Times New Roman"/>
          <w:lang w:val="en-US"/>
        </w:rPr>
        <w:t xml:space="preserve"> </w:t>
      </w:r>
      <w:r>
        <w:rPr>
          <w:rFonts w:cs="Times New Roman"/>
          <w:lang w:val="en-US"/>
        </w:rPr>
        <w:t xml:space="preserve"> yang</w:t>
      </w:r>
      <w:r w:rsidR="00DE3F35">
        <w:rPr>
          <w:rFonts w:cs="Times New Roman"/>
          <w:lang w:val="en-US"/>
        </w:rPr>
        <w:t xml:space="preserve"> </w:t>
      </w:r>
      <w:r>
        <w:rPr>
          <w:rFonts w:cs="Times New Roman"/>
          <w:lang w:val="en-US"/>
        </w:rPr>
        <w:t xml:space="preserve"> d</w:t>
      </w:r>
      <w:r w:rsidR="00DE3F35">
        <w:rPr>
          <w:rFonts w:cs="Times New Roman"/>
          <w:lang w:val="en-US"/>
        </w:rPr>
        <w:t>iutarakan</w:t>
      </w:r>
      <w:r>
        <w:rPr>
          <w:rFonts w:cs="Times New Roman"/>
          <w:lang w:val="en-US"/>
        </w:rPr>
        <w:t xml:space="preserve"> </w:t>
      </w:r>
      <w:r w:rsidR="00DE3F35">
        <w:rPr>
          <w:rFonts w:cs="Times New Roman"/>
          <w:lang w:val="en-US"/>
        </w:rPr>
        <w:t xml:space="preserve"> oleh  </w:t>
      </w:r>
      <w:r>
        <w:rPr>
          <w:rFonts w:cs="Times New Roman"/>
          <w:lang w:val="en-US"/>
        </w:rPr>
        <w:t>narasumber.</w:t>
      </w:r>
    </w:p>
    <w:p w14:paraId="0B15084B" w14:textId="452F9C3C" w:rsidR="003B14C5" w:rsidRPr="00BF5146" w:rsidRDefault="003B14C5" w:rsidP="00BF5146">
      <w:pPr>
        <w:pStyle w:val="Caption"/>
        <w:keepNext/>
        <w:spacing w:after="120"/>
        <w:rPr>
          <w:rFonts w:cs="Times New Roman"/>
          <w:szCs w:val="20"/>
        </w:rPr>
      </w:pPr>
      <w:bookmarkStart w:id="1137" w:name="_Toc48471614"/>
      <w:r w:rsidRPr="00BF5146">
        <w:rPr>
          <w:rFonts w:cs="Times New Roman"/>
          <w:szCs w:val="20"/>
        </w:rPr>
        <w:lastRenderedPageBreak/>
        <w:t xml:space="preserve">Tabel </w:t>
      </w:r>
      <w:r w:rsidR="00182426" w:rsidRPr="00BF5146">
        <w:rPr>
          <w:rFonts w:cs="Times New Roman"/>
          <w:szCs w:val="20"/>
        </w:rPr>
        <w:fldChar w:fldCharType="begin"/>
      </w:r>
      <w:r w:rsidR="00182426" w:rsidRPr="00BF5146">
        <w:rPr>
          <w:rFonts w:cs="Times New Roman"/>
          <w:szCs w:val="20"/>
        </w:rPr>
        <w:instrText xml:space="preserve"> STYLEREF 1 \s </w:instrText>
      </w:r>
      <w:r w:rsidR="00182426" w:rsidRPr="00BF5146">
        <w:rPr>
          <w:rFonts w:cs="Times New Roman"/>
          <w:szCs w:val="20"/>
        </w:rPr>
        <w:fldChar w:fldCharType="separate"/>
      </w:r>
      <w:r w:rsidR="00441E18">
        <w:rPr>
          <w:rFonts w:cs="Times New Roman"/>
          <w:noProof/>
          <w:szCs w:val="20"/>
        </w:rPr>
        <w:t>6</w:t>
      </w:r>
      <w:r w:rsidR="00182426" w:rsidRPr="00BF5146">
        <w:rPr>
          <w:rFonts w:cs="Times New Roman"/>
          <w:szCs w:val="20"/>
        </w:rPr>
        <w:fldChar w:fldCharType="end"/>
      </w:r>
      <w:r w:rsidR="00182426" w:rsidRPr="00BF5146">
        <w:rPr>
          <w:rFonts w:cs="Times New Roman"/>
          <w:szCs w:val="20"/>
        </w:rPr>
        <w:t>.</w:t>
      </w:r>
      <w:r w:rsidR="00182426" w:rsidRPr="00BF5146">
        <w:rPr>
          <w:rFonts w:cs="Times New Roman"/>
          <w:szCs w:val="20"/>
        </w:rPr>
        <w:fldChar w:fldCharType="begin"/>
      </w:r>
      <w:r w:rsidR="00182426" w:rsidRPr="00BF5146">
        <w:rPr>
          <w:rFonts w:cs="Times New Roman"/>
          <w:szCs w:val="20"/>
        </w:rPr>
        <w:instrText xml:space="preserve"> SEQ Tabel \* ARABIC \s 1 </w:instrText>
      </w:r>
      <w:r w:rsidR="00182426" w:rsidRPr="00BF5146">
        <w:rPr>
          <w:rFonts w:cs="Times New Roman"/>
          <w:szCs w:val="20"/>
        </w:rPr>
        <w:fldChar w:fldCharType="separate"/>
      </w:r>
      <w:r w:rsidR="00441E18">
        <w:rPr>
          <w:rFonts w:cs="Times New Roman"/>
          <w:noProof/>
          <w:szCs w:val="20"/>
        </w:rPr>
        <w:t>3</w:t>
      </w:r>
      <w:r w:rsidR="00182426" w:rsidRPr="00BF5146">
        <w:rPr>
          <w:rFonts w:cs="Times New Roman"/>
          <w:szCs w:val="20"/>
        </w:rPr>
        <w:fldChar w:fldCharType="end"/>
      </w:r>
      <w:r w:rsidRPr="00BF5146">
        <w:rPr>
          <w:rFonts w:cs="Times New Roman"/>
          <w:szCs w:val="20"/>
        </w:rPr>
        <w:t xml:space="preserve"> </w:t>
      </w:r>
      <w:r w:rsidRPr="00BF5146">
        <w:rPr>
          <w:rFonts w:cs="Times New Roman"/>
          <w:szCs w:val="20"/>
          <w:lang w:val="en-US"/>
        </w:rPr>
        <w:t xml:space="preserve">Faktor Pendorong </w:t>
      </w:r>
      <w:r w:rsidR="00E51A5C" w:rsidRPr="00BF5146">
        <w:rPr>
          <w:rFonts w:cs="Times New Roman"/>
          <w:szCs w:val="20"/>
          <w:lang w:val="en-US"/>
        </w:rPr>
        <w:t xml:space="preserve">Keberhasilan </w:t>
      </w:r>
      <w:r w:rsidRPr="00BF5146">
        <w:rPr>
          <w:rFonts w:cs="Times New Roman"/>
          <w:szCs w:val="20"/>
          <w:lang w:val="en-US"/>
        </w:rPr>
        <w:t xml:space="preserve">pada </w:t>
      </w:r>
      <w:r w:rsidR="00E51A5C" w:rsidRPr="00BF5146">
        <w:rPr>
          <w:rFonts w:cs="Times New Roman"/>
          <w:szCs w:val="20"/>
          <w:lang w:val="en-US"/>
        </w:rPr>
        <w:t>Kategori</w:t>
      </w:r>
      <w:r w:rsidRPr="00BF5146">
        <w:rPr>
          <w:rFonts w:cs="Times New Roman"/>
          <w:szCs w:val="20"/>
          <w:lang w:val="en-US"/>
        </w:rPr>
        <w:t xml:space="preserve"> Kemampuan Sistem</w:t>
      </w:r>
      <w:bookmarkEnd w:id="1137"/>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B63CE2" w:rsidRPr="00BF5146" w14:paraId="5C9BA6E9" w14:textId="77777777" w:rsidTr="00733841">
        <w:trPr>
          <w:tblHeader/>
        </w:trPr>
        <w:tc>
          <w:tcPr>
            <w:tcW w:w="562" w:type="dxa"/>
          </w:tcPr>
          <w:p w14:paraId="3ABC9DF3" w14:textId="77777777" w:rsidR="00B63CE2" w:rsidRPr="00BF5146" w:rsidRDefault="00B63CE2" w:rsidP="003756B7">
            <w:pPr>
              <w:jc w:val="center"/>
              <w:rPr>
                <w:rFonts w:cs="Times New Roman"/>
                <w:b/>
                <w:bCs/>
                <w:sz w:val="20"/>
                <w:szCs w:val="20"/>
              </w:rPr>
            </w:pPr>
            <w:r w:rsidRPr="00BF5146">
              <w:rPr>
                <w:rFonts w:cs="Times New Roman"/>
                <w:b/>
                <w:bCs/>
                <w:sz w:val="20"/>
                <w:szCs w:val="20"/>
              </w:rPr>
              <w:t>No</w:t>
            </w:r>
          </w:p>
        </w:tc>
        <w:tc>
          <w:tcPr>
            <w:tcW w:w="1701" w:type="dxa"/>
          </w:tcPr>
          <w:p w14:paraId="71043E0E" w14:textId="00787B04" w:rsidR="00B63CE2" w:rsidRPr="00BF5146" w:rsidRDefault="00B63CE2" w:rsidP="003756B7">
            <w:pPr>
              <w:jc w:val="center"/>
              <w:rPr>
                <w:rFonts w:cs="Times New Roman"/>
                <w:b/>
                <w:bCs/>
                <w:sz w:val="20"/>
                <w:szCs w:val="20"/>
              </w:rPr>
            </w:pPr>
            <w:r w:rsidRPr="00BF5146">
              <w:rPr>
                <w:rFonts w:cs="Times New Roman"/>
                <w:b/>
                <w:bCs/>
                <w:sz w:val="20"/>
                <w:szCs w:val="20"/>
              </w:rPr>
              <w:t>K</w:t>
            </w:r>
            <w:r w:rsidR="00F31B6C" w:rsidRPr="00BF5146">
              <w:rPr>
                <w:rFonts w:cs="Times New Roman"/>
                <w:b/>
                <w:bCs/>
                <w:sz w:val="20"/>
                <w:szCs w:val="20"/>
              </w:rPr>
              <w:t>emampuan Sistem</w:t>
            </w:r>
          </w:p>
        </w:tc>
        <w:tc>
          <w:tcPr>
            <w:tcW w:w="1134" w:type="dxa"/>
          </w:tcPr>
          <w:p w14:paraId="4ACD8390" w14:textId="77777777" w:rsidR="00B63CE2" w:rsidRPr="00BF5146" w:rsidRDefault="00B63CE2" w:rsidP="003756B7">
            <w:pPr>
              <w:jc w:val="center"/>
              <w:rPr>
                <w:rFonts w:cs="Times New Roman"/>
                <w:b/>
                <w:bCs/>
                <w:sz w:val="20"/>
                <w:szCs w:val="20"/>
              </w:rPr>
            </w:pPr>
            <w:r w:rsidRPr="00BF5146">
              <w:rPr>
                <w:rFonts w:cs="Times New Roman"/>
                <w:b/>
                <w:bCs/>
                <w:sz w:val="20"/>
                <w:szCs w:val="20"/>
              </w:rPr>
              <w:t>Jumlah Kutipan</w:t>
            </w:r>
          </w:p>
        </w:tc>
        <w:tc>
          <w:tcPr>
            <w:tcW w:w="993" w:type="dxa"/>
          </w:tcPr>
          <w:p w14:paraId="493D1B7B" w14:textId="77777777" w:rsidR="00B63CE2" w:rsidRPr="00BF5146" w:rsidRDefault="00B63CE2" w:rsidP="003756B7">
            <w:pPr>
              <w:jc w:val="center"/>
              <w:rPr>
                <w:rFonts w:cs="Times New Roman"/>
                <w:b/>
                <w:bCs/>
                <w:i/>
                <w:iCs/>
                <w:sz w:val="20"/>
                <w:szCs w:val="20"/>
              </w:rPr>
            </w:pPr>
            <w:r w:rsidRPr="00BF5146">
              <w:rPr>
                <w:rFonts w:cs="Times New Roman"/>
                <w:b/>
                <w:bCs/>
                <w:i/>
                <w:iCs/>
                <w:sz w:val="20"/>
                <w:szCs w:val="20"/>
              </w:rPr>
              <w:t>Density</w:t>
            </w:r>
          </w:p>
        </w:tc>
        <w:tc>
          <w:tcPr>
            <w:tcW w:w="1185" w:type="dxa"/>
          </w:tcPr>
          <w:p w14:paraId="4854144D" w14:textId="77777777" w:rsidR="00B63CE2" w:rsidRPr="00BF5146" w:rsidRDefault="00B63CE2" w:rsidP="003756B7">
            <w:pPr>
              <w:jc w:val="center"/>
              <w:rPr>
                <w:rFonts w:cs="Times New Roman"/>
                <w:b/>
                <w:bCs/>
                <w:sz w:val="20"/>
                <w:szCs w:val="20"/>
              </w:rPr>
            </w:pPr>
            <w:r w:rsidRPr="00BF5146">
              <w:rPr>
                <w:rFonts w:cs="Times New Roman"/>
                <w:b/>
                <w:bCs/>
                <w:sz w:val="20"/>
                <w:szCs w:val="20"/>
              </w:rPr>
              <w:t>Yang Mengutip</w:t>
            </w:r>
          </w:p>
        </w:tc>
      </w:tr>
      <w:tr w:rsidR="00B63CE2" w:rsidRPr="00BF5146" w14:paraId="597669DA" w14:textId="77777777" w:rsidTr="00733841">
        <w:tc>
          <w:tcPr>
            <w:tcW w:w="562" w:type="dxa"/>
          </w:tcPr>
          <w:p w14:paraId="5A5F29C9" w14:textId="7210A9E3" w:rsidR="00B63CE2" w:rsidRPr="00BF5146" w:rsidRDefault="00B63CE2" w:rsidP="003756B7">
            <w:pPr>
              <w:jc w:val="center"/>
              <w:rPr>
                <w:rFonts w:cs="Times New Roman"/>
                <w:sz w:val="20"/>
                <w:szCs w:val="20"/>
              </w:rPr>
            </w:pPr>
            <w:r w:rsidRPr="00BF5146">
              <w:rPr>
                <w:rFonts w:cs="Times New Roman"/>
                <w:sz w:val="20"/>
                <w:szCs w:val="20"/>
              </w:rPr>
              <w:t>0</w:t>
            </w:r>
          </w:p>
        </w:tc>
        <w:tc>
          <w:tcPr>
            <w:tcW w:w="1701" w:type="dxa"/>
          </w:tcPr>
          <w:p w14:paraId="0FD2E880" w14:textId="1D607FA8" w:rsidR="00B63CE2" w:rsidRPr="00BF5146" w:rsidRDefault="00913E2C" w:rsidP="003756B7">
            <w:pPr>
              <w:rPr>
                <w:rFonts w:cs="Times New Roman"/>
                <w:sz w:val="20"/>
                <w:szCs w:val="20"/>
              </w:rPr>
            </w:pPr>
            <w:r w:rsidRPr="00BF5146">
              <w:rPr>
                <w:rFonts w:cs="Times New Roman"/>
                <w:sz w:val="20"/>
                <w:szCs w:val="20"/>
              </w:rPr>
              <w:t>*</w:t>
            </w:r>
            <w:r w:rsidR="00B63CE2" w:rsidRPr="00BF5146">
              <w:rPr>
                <w:rFonts w:cs="Times New Roman"/>
                <w:sz w:val="20"/>
                <w:szCs w:val="20"/>
              </w:rPr>
              <w:t>Kemampuan sistem</w:t>
            </w:r>
          </w:p>
        </w:tc>
        <w:tc>
          <w:tcPr>
            <w:tcW w:w="1134" w:type="dxa"/>
          </w:tcPr>
          <w:p w14:paraId="292E403B" w14:textId="77777777" w:rsidR="00B63CE2" w:rsidRPr="00BF5146" w:rsidRDefault="00B63CE2" w:rsidP="003756B7">
            <w:pPr>
              <w:jc w:val="center"/>
              <w:rPr>
                <w:rFonts w:cs="Times New Roman"/>
                <w:sz w:val="20"/>
                <w:szCs w:val="20"/>
              </w:rPr>
            </w:pPr>
          </w:p>
        </w:tc>
        <w:tc>
          <w:tcPr>
            <w:tcW w:w="993" w:type="dxa"/>
          </w:tcPr>
          <w:p w14:paraId="6E62E714" w14:textId="6856E915" w:rsidR="00B63CE2" w:rsidRPr="00BF5146" w:rsidRDefault="00DD1460" w:rsidP="003756B7">
            <w:pPr>
              <w:jc w:val="center"/>
              <w:rPr>
                <w:rFonts w:cs="Times New Roman"/>
                <w:sz w:val="20"/>
                <w:szCs w:val="20"/>
              </w:rPr>
            </w:pPr>
            <w:r w:rsidRPr="00BF5146">
              <w:rPr>
                <w:rFonts w:cs="Times New Roman"/>
                <w:sz w:val="20"/>
                <w:szCs w:val="20"/>
              </w:rPr>
              <w:t>6</w:t>
            </w:r>
          </w:p>
        </w:tc>
        <w:tc>
          <w:tcPr>
            <w:tcW w:w="1185" w:type="dxa"/>
          </w:tcPr>
          <w:p w14:paraId="6347EDB0" w14:textId="77777777" w:rsidR="00B63CE2" w:rsidRPr="00BF5146" w:rsidRDefault="00B63CE2" w:rsidP="003756B7">
            <w:pPr>
              <w:jc w:val="center"/>
              <w:rPr>
                <w:rFonts w:cs="Times New Roman"/>
                <w:sz w:val="20"/>
                <w:szCs w:val="20"/>
              </w:rPr>
            </w:pPr>
          </w:p>
        </w:tc>
      </w:tr>
      <w:tr w:rsidR="00B63CE2" w:rsidRPr="00BF5146" w14:paraId="35FCFD41" w14:textId="77777777" w:rsidTr="00733841">
        <w:tc>
          <w:tcPr>
            <w:tcW w:w="562" w:type="dxa"/>
          </w:tcPr>
          <w:p w14:paraId="2EC7C622" w14:textId="33A7044F" w:rsidR="00B63CE2" w:rsidRPr="00BF5146" w:rsidRDefault="00B63CE2" w:rsidP="003756B7">
            <w:pPr>
              <w:jc w:val="center"/>
              <w:rPr>
                <w:rFonts w:cs="Times New Roman"/>
                <w:sz w:val="20"/>
                <w:szCs w:val="20"/>
              </w:rPr>
            </w:pPr>
            <w:r w:rsidRPr="00BF5146">
              <w:rPr>
                <w:rFonts w:cs="Times New Roman"/>
                <w:sz w:val="20"/>
                <w:szCs w:val="20"/>
              </w:rPr>
              <w:t>1</w:t>
            </w:r>
          </w:p>
        </w:tc>
        <w:tc>
          <w:tcPr>
            <w:tcW w:w="1701" w:type="dxa"/>
          </w:tcPr>
          <w:p w14:paraId="4108DC72" w14:textId="63809382" w:rsidR="00B63CE2" w:rsidRPr="00BF5146" w:rsidRDefault="00B63CE2" w:rsidP="003756B7">
            <w:pPr>
              <w:rPr>
                <w:rFonts w:cs="Times New Roman"/>
                <w:sz w:val="20"/>
                <w:szCs w:val="20"/>
              </w:rPr>
            </w:pPr>
            <w:r w:rsidRPr="00BF5146">
              <w:rPr>
                <w:rFonts w:cs="Times New Roman"/>
                <w:sz w:val="20"/>
                <w:szCs w:val="20"/>
              </w:rPr>
              <w:t>Kemampuan Sistem- sesuai proses bisnis</w:t>
            </w:r>
          </w:p>
        </w:tc>
        <w:tc>
          <w:tcPr>
            <w:tcW w:w="1134" w:type="dxa"/>
          </w:tcPr>
          <w:p w14:paraId="0BFDCFF1" w14:textId="5FB1C857" w:rsidR="00B63CE2" w:rsidRPr="00BF5146" w:rsidRDefault="00DD1460" w:rsidP="003756B7">
            <w:pPr>
              <w:jc w:val="center"/>
              <w:rPr>
                <w:rFonts w:cs="Times New Roman"/>
                <w:sz w:val="20"/>
                <w:szCs w:val="20"/>
              </w:rPr>
            </w:pPr>
            <w:r w:rsidRPr="00BF5146">
              <w:rPr>
                <w:rFonts w:cs="Times New Roman"/>
                <w:sz w:val="20"/>
                <w:szCs w:val="20"/>
              </w:rPr>
              <w:t>33</w:t>
            </w:r>
          </w:p>
        </w:tc>
        <w:tc>
          <w:tcPr>
            <w:tcW w:w="993" w:type="dxa"/>
          </w:tcPr>
          <w:p w14:paraId="231F11D1" w14:textId="6938C6B5" w:rsidR="00B63CE2" w:rsidRPr="00BF5146" w:rsidRDefault="00DD1460" w:rsidP="003756B7">
            <w:pPr>
              <w:jc w:val="center"/>
              <w:rPr>
                <w:rFonts w:cs="Times New Roman"/>
                <w:sz w:val="20"/>
                <w:szCs w:val="20"/>
              </w:rPr>
            </w:pPr>
            <w:r w:rsidRPr="00BF5146">
              <w:rPr>
                <w:rFonts w:cs="Times New Roman"/>
                <w:sz w:val="20"/>
                <w:szCs w:val="20"/>
              </w:rPr>
              <w:t>1</w:t>
            </w:r>
          </w:p>
        </w:tc>
        <w:tc>
          <w:tcPr>
            <w:tcW w:w="1185" w:type="dxa"/>
          </w:tcPr>
          <w:p w14:paraId="79FB3A6A" w14:textId="40F1765D" w:rsidR="00B63CE2" w:rsidRPr="00BF5146" w:rsidRDefault="00F35961" w:rsidP="003756B7">
            <w:pPr>
              <w:jc w:val="center"/>
              <w:rPr>
                <w:rFonts w:cs="Times New Roman"/>
                <w:sz w:val="20"/>
                <w:szCs w:val="20"/>
              </w:rPr>
            </w:pPr>
            <w:r w:rsidRPr="00BF5146">
              <w:rPr>
                <w:rFonts w:cs="Times New Roman"/>
                <w:sz w:val="20"/>
                <w:szCs w:val="20"/>
              </w:rPr>
              <w:t>19</w:t>
            </w:r>
          </w:p>
        </w:tc>
      </w:tr>
      <w:tr w:rsidR="00B63CE2" w:rsidRPr="00BF5146" w14:paraId="72CBBEB9" w14:textId="77777777" w:rsidTr="00733841">
        <w:tc>
          <w:tcPr>
            <w:tcW w:w="562" w:type="dxa"/>
          </w:tcPr>
          <w:p w14:paraId="793DD56A" w14:textId="0D60B29A" w:rsidR="00B63CE2" w:rsidRPr="00BF5146" w:rsidRDefault="00B63CE2" w:rsidP="003756B7">
            <w:pPr>
              <w:jc w:val="center"/>
              <w:rPr>
                <w:rFonts w:cs="Times New Roman"/>
                <w:sz w:val="20"/>
                <w:szCs w:val="20"/>
              </w:rPr>
            </w:pPr>
            <w:r w:rsidRPr="00BF5146">
              <w:rPr>
                <w:rFonts w:cs="Times New Roman"/>
                <w:sz w:val="20"/>
                <w:szCs w:val="20"/>
              </w:rPr>
              <w:t>2</w:t>
            </w:r>
          </w:p>
        </w:tc>
        <w:tc>
          <w:tcPr>
            <w:tcW w:w="1701" w:type="dxa"/>
          </w:tcPr>
          <w:p w14:paraId="54313DB8" w14:textId="1914AC3F" w:rsidR="00B63CE2" w:rsidRPr="00BF5146" w:rsidRDefault="00B63CE2" w:rsidP="003756B7">
            <w:pPr>
              <w:rPr>
                <w:rFonts w:cs="Times New Roman"/>
                <w:sz w:val="20"/>
                <w:szCs w:val="20"/>
              </w:rPr>
            </w:pPr>
            <w:r w:rsidRPr="00BF5146">
              <w:rPr>
                <w:rFonts w:cs="Times New Roman"/>
                <w:sz w:val="20"/>
                <w:szCs w:val="20"/>
              </w:rPr>
              <w:t>Kemampuan Sistem- sesuai harapan top manajemen/</w:t>
            </w:r>
            <w:r w:rsidR="00733841" w:rsidRPr="00BF5146">
              <w:rPr>
                <w:rFonts w:cs="Times New Roman"/>
                <w:sz w:val="20"/>
                <w:szCs w:val="20"/>
              </w:rPr>
              <w:t xml:space="preserve"> </w:t>
            </w:r>
            <w:r w:rsidRPr="00BF5146">
              <w:rPr>
                <w:rFonts w:cs="Times New Roman"/>
                <w:sz w:val="20"/>
                <w:szCs w:val="20"/>
              </w:rPr>
              <w:t>klien</w:t>
            </w:r>
          </w:p>
        </w:tc>
        <w:tc>
          <w:tcPr>
            <w:tcW w:w="1134" w:type="dxa"/>
          </w:tcPr>
          <w:p w14:paraId="00199024" w14:textId="6952651B" w:rsidR="00B63CE2" w:rsidRPr="00BF5146" w:rsidRDefault="00DD1460" w:rsidP="003756B7">
            <w:pPr>
              <w:jc w:val="center"/>
              <w:rPr>
                <w:rFonts w:cs="Times New Roman"/>
                <w:sz w:val="20"/>
                <w:szCs w:val="20"/>
              </w:rPr>
            </w:pPr>
            <w:r w:rsidRPr="00BF5146">
              <w:rPr>
                <w:rFonts w:cs="Times New Roman"/>
                <w:sz w:val="20"/>
                <w:szCs w:val="20"/>
              </w:rPr>
              <w:t>24</w:t>
            </w:r>
          </w:p>
        </w:tc>
        <w:tc>
          <w:tcPr>
            <w:tcW w:w="993" w:type="dxa"/>
          </w:tcPr>
          <w:p w14:paraId="6FBB75D0" w14:textId="422C062A" w:rsidR="00B63CE2" w:rsidRPr="00BF5146" w:rsidRDefault="00DD1460" w:rsidP="003756B7">
            <w:pPr>
              <w:jc w:val="center"/>
              <w:rPr>
                <w:rFonts w:cs="Times New Roman"/>
                <w:sz w:val="20"/>
                <w:szCs w:val="20"/>
              </w:rPr>
            </w:pPr>
            <w:r w:rsidRPr="00BF5146">
              <w:rPr>
                <w:rFonts w:cs="Times New Roman"/>
                <w:sz w:val="20"/>
                <w:szCs w:val="20"/>
              </w:rPr>
              <w:t>1</w:t>
            </w:r>
          </w:p>
        </w:tc>
        <w:tc>
          <w:tcPr>
            <w:tcW w:w="1185" w:type="dxa"/>
          </w:tcPr>
          <w:p w14:paraId="05A3AA5F" w14:textId="1C4BAD1D" w:rsidR="00B63CE2" w:rsidRPr="00BF5146" w:rsidRDefault="00DD1460" w:rsidP="003756B7">
            <w:pPr>
              <w:jc w:val="center"/>
              <w:rPr>
                <w:rFonts w:cs="Times New Roman"/>
                <w:sz w:val="20"/>
                <w:szCs w:val="20"/>
              </w:rPr>
            </w:pPr>
            <w:r w:rsidRPr="00BF5146">
              <w:rPr>
                <w:rFonts w:cs="Times New Roman"/>
                <w:sz w:val="20"/>
                <w:szCs w:val="20"/>
              </w:rPr>
              <w:t>14</w:t>
            </w:r>
          </w:p>
        </w:tc>
      </w:tr>
      <w:tr w:rsidR="00B63CE2" w:rsidRPr="00BF5146" w14:paraId="590A6DE4" w14:textId="77777777" w:rsidTr="00733841">
        <w:tc>
          <w:tcPr>
            <w:tcW w:w="562" w:type="dxa"/>
          </w:tcPr>
          <w:p w14:paraId="48BA2607" w14:textId="17AE773E" w:rsidR="00B63CE2" w:rsidRPr="00BF5146" w:rsidRDefault="00B63CE2" w:rsidP="003756B7">
            <w:pPr>
              <w:jc w:val="center"/>
              <w:rPr>
                <w:rFonts w:cs="Times New Roman"/>
                <w:sz w:val="20"/>
                <w:szCs w:val="20"/>
              </w:rPr>
            </w:pPr>
            <w:r w:rsidRPr="00BF5146">
              <w:rPr>
                <w:rFonts w:cs="Times New Roman"/>
                <w:sz w:val="20"/>
                <w:szCs w:val="20"/>
              </w:rPr>
              <w:t>3</w:t>
            </w:r>
          </w:p>
        </w:tc>
        <w:tc>
          <w:tcPr>
            <w:tcW w:w="1701" w:type="dxa"/>
          </w:tcPr>
          <w:p w14:paraId="2851AA45" w14:textId="0ED85D09" w:rsidR="00B63CE2" w:rsidRPr="00BF5146" w:rsidRDefault="00B63CE2" w:rsidP="003756B7">
            <w:pPr>
              <w:rPr>
                <w:rFonts w:cs="Times New Roman"/>
                <w:sz w:val="20"/>
                <w:szCs w:val="20"/>
              </w:rPr>
            </w:pPr>
            <w:r w:rsidRPr="00BF5146">
              <w:rPr>
                <w:rFonts w:cs="Times New Roman"/>
                <w:sz w:val="20"/>
                <w:szCs w:val="20"/>
              </w:rPr>
              <w:t>Kemampuan Sistem- sesuai kebutuhan user</w:t>
            </w:r>
          </w:p>
        </w:tc>
        <w:tc>
          <w:tcPr>
            <w:tcW w:w="1134" w:type="dxa"/>
          </w:tcPr>
          <w:p w14:paraId="5FFDD6BB" w14:textId="56F5E888" w:rsidR="00B63CE2" w:rsidRPr="00BF5146" w:rsidRDefault="00DD1460" w:rsidP="003756B7">
            <w:pPr>
              <w:jc w:val="center"/>
              <w:rPr>
                <w:rFonts w:cs="Times New Roman"/>
                <w:b/>
                <w:bCs/>
                <w:sz w:val="20"/>
                <w:szCs w:val="20"/>
              </w:rPr>
            </w:pPr>
            <w:r w:rsidRPr="00BF5146">
              <w:rPr>
                <w:rFonts w:cs="Times New Roman"/>
                <w:b/>
                <w:bCs/>
                <w:sz w:val="20"/>
                <w:szCs w:val="20"/>
              </w:rPr>
              <w:t>60</w:t>
            </w:r>
          </w:p>
        </w:tc>
        <w:tc>
          <w:tcPr>
            <w:tcW w:w="993" w:type="dxa"/>
          </w:tcPr>
          <w:p w14:paraId="2823B095" w14:textId="2DF54F21" w:rsidR="00B63CE2" w:rsidRPr="00BF5146" w:rsidRDefault="00DD1460" w:rsidP="003756B7">
            <w:pPr>
              <w:jc w:val="center"/>
              <w:rPr>
                <w:rFonts w:cs="Times New Roman"/>
                <w:sz w:val="20"/>
                <w:szCs w:val="20"/>
              </w:rPr>
            </w:pPr>
            <w:r w:rsidRPr="00BF5146">
              <w:rPr>
                <w:rFonts w:cs="Times New Roman"/>
                <w:sz w:val="20"/>
                <w:szCs w:val="20"/>
              </w:rPr>
              <w:t>1</w:t>
            </w:r>
          </w:p>
        </w:tc>
        <w:tc>
          <w:tcPr>
            <w:tcW w:w="1185" w:type="dxa"/>
          </w:tcPr>
          <w:p w14:paraId="7C3A0623" w14:textId="21ABCFF2" w:rsidR="00B63CE2" w:rsidRPr="00BF5146" w:rsidRDefault="00DD1460" w:rsidP="003756B7">
            <w:pPr>
              <w:jc w:val="center"/>
              <w:rPr>
                <w:rFonts w:cs="Times New Roman"/>
                <w:sz w:val="20"/>
                <w:szCs w:val="20"/>
              </w:rPr>
            </w:pPr>
            <w:r w:rsidRPr="00BF5146">
              <w:rPr>
                <w:rFonts w:cs="Times New Roman"/>
                <w:sz w:val="20"/>
                <w:szCs w:val="20"/>
              </w:rPr>
              <w:t>23</w:t>
            </w:r>
          </w:p>
        </w:tc>
      </w:tr>
      <w:tr w:rsidR="00B63CE2" w:rsidRPr="00BF5146" w14:paraId="131828A2" w14:textId="77777777" w:rsidTr="00733841">
        <w:tc>
          <w:tcPr>
            <w:tcW w:w="562" w:type="dxa"/>
          </w:tcPr>
          <w:p w14:paraId="7281383E" w14:textId="20DB8B9F" w:rsidR="00B63CE2" w:rsidRPr="00BF5146" w:rsidRDefault="00B63CE2" w:rsidP="00227205">
            <w:pPr>
              <w:spacing w:after="120"/>
              <w:jc w:val="center"/>
              <w:rPr>
                <w:rFonts w:cs="Times New Roman"/>
                <w:sz w:val="20"/>
                <w:szCs w:val="20"/>
              </w:rPr>
            </w:pPr>
            <w:r w:rsidRPr="00BF5146">
              <w:rPr>
                <w:rFonts w:cs="Times New Roman"/>
                <w:sz w:val="20"/>
                <w:szCs w:val="20"/>
              </w:rPr>
              <w:t>4</w:t>
            </w:r>
          </w:p>
        </w:tc>
        <w:tc>
          <w:tcPr>
            <w:tcW w:w="1701" w:type="dxa"/>
          </w:tcPr>
          <w:p w14:paraId="6257850D" w14:textId="45CD1978" w:rsidR="00B63CE2" w:rsidRPr="00BF5146" w:rsidRDefault="00B63CE2" w:rsidP="00227205">
            <w:pPr>
              <w:spacing w:after="120"/>
              <w:rPr>
                <w:rFonts w:cs="Times New Roman"/>
                <w:sz w:val="20"/>
                <w:szCs w:val="20"/>
              </w:rPr>
            </w:pPr>
            <w:r w:rsidRPr="00BF5146">
              <w:rPr>
                <w:rFonts w:cs="Times New Roman"/>
                <w:sz w:val="20"/>
                <w:szCs w:val="20"/>
              </w:rPr>
              <w:t>Kemampuan Sistem- membantu pekerjaan</w:t>
            </w:r>
            <w:r w:rsidR="00DD1460" w:rsidRPr="00BF5146">
              <w:rPr>
                <w:rFonts w:cs="Times New Roman"/>
                <w:sz w:val="20"/>
                <w:szCs w:val="20"/>
              </w:rPr>
              <w:t xml:space="preserve"> user menjadi lebih sederhana</w:t>
            </w:r>
          </w:p>
        </w:tc>
        <w:tc>
          <w:tcPr>
            <w:tcW w:w="1134" w:type="dxa"/>
          </w:tcPr>
          <w:p w14:paraId="52983E88" w14:textId="51906AAF" w:rsidR="00B63CE2" w:rsidRPr="00BF5146" w:rsidRDefault="00DD1460" w:rsidP="00227205">
            <w:pPr>
              <w:spacing w:after="120"/>
              <w:jc w:val="center"/>
              <w:rPr>
                <w:rFonts w:cs="Times New Roman"/>
                <w:sz w:val="20"/>
                <w:szCs w:val="20"/>
              </w:rPr>
            </w:pPr>
            <w:r w:rsidRPr="00BF5146">
              <w:rPr>
                <w:rFonts w:cs="Times New Roman"/>
                <w:sz w:val="20"/>
                <w:szCs w:val="20"/>
              </w:rPr>
              <w:t>30</w:t>
            </w:r>
          </w:p>
        </w:tc>
        <w:tc>
          <w:tcPr>
            <w:tcW w:w="993" w:type="dxa"/>
          </w:tcPr>
          <w:p w14:paraId="35A3B615" w14:textId="36E95E9C" w:rsidR="00B63CE2" w:rsidRPr="00BF5146" w:rsidRDefault="00DD1460" w:rsidP="00227205">
            <w:pPr>
              <w:spacing w:after="120"/>
              <w:jc w:val="center"/>
              <w:rPr>
                <w:rFonts w:cs="Times New Roman"/>
                <w:sz w:val="20"/>
                <w:szCs w:val="20"/>
              </w:rPr>
            </w:pPr>
            <w:r w:rsidRPr="00BF5146">
              <w:rPr>
                <w:rFonts w:cs="Times New Roman"/>
                <w:sz w:val="20"/>
                <w:szCs w:val="20"/>
              </w:rPr>
              <w:t>1</w:t>
            </w:r>
          </w:p>
        </w:tc>
        <w:tc>
          <w:tcPr>
            <w:tcW w:w="1185" w:type="dxa"/>
          </w:tcPr>
          <w:p w14:paraId="648D12D4" w14:textId="17E410BC" w:rsidR="00B63CE2" w:rsidRPr="00BF5146" w:rsidRDefault="00DD1460" w:rsidP="00227205">
            <w:pPr>
              <w:spacing w:after="120"/>
              <w:jc w:val="center"/>
              <w:rPr>
                <w:rFonts w:cs="Times New Roman"/>
                <w:sz w:val="20"/>
                <w:szCs w:val="20"/>
              </w:rPr>
            </w:pPr>
            <w:r w:rsidRPr="00BF5146">
              <w:rPr>
                <w:rFonts w:cs="Times New Roman"/>
                <w:sz w:val="20"/>
                <w:szCs w:val="20"/>
              </w:rPr>
              <w:t>20</w:t>
            </w:r>
          </w:p>
        </w:tc>
      </w:tr>
    </w:tbl>
    <w:p w14:paraId="7C35E956" w14:textId="77777777" w:rsidR="00227205" w:rsidRDefault="00227205" w:rsidP="00227205">
      <w:pPr>
        <w:spacing w:after="120"/>
        <w:rPr>
          <w:rFonts w:cs="Times New Roman"/>
          <w:lang w:val="en-US"/>
        </w:rPr>
      </w:pPr>
      <w:r w:rsidRPr="008A10EE">
        <w:rPr>
          <w:rFonts w:cs="Times New Roman"/>
          <w:lang w:val="en-US"/>
        </w:rPr>
        <w:t xml:space="preserve">Tabel 6.4 </w:t>
      </w:r>
      <w:r>
        <w:rPr>
          <w:rFonts w:cs="Times New Roman"/>
          <w:lang w:val="en-US"/>
        </w:rPr>
        <w:t>dapat diketahui bahwa sistem atau aplikasi yang dikembangkan dan diimplementasikan yang tidak sesuai dengan kebutuhan user seringkali menjadi hambatan dalam proses implementasi sistem informasi.</w:t>
      </w:r>
    </w:p>
    <w:p w14:paraId="085A5913" w14:textId="6B176F21" w:rsidR="00227205" w:rsidRPr="0053305B" w:rsidRDefault="00227205" w:rsidP="00227205">
      <w:pPr>
        <w:rPr>
          <w:rFonts w:cs="Times New Roman"/>
          <w:lang w:val="en-US"/>
        </w:rPr>
      </w:pPr>
      <w:r>
        <w:rPr>
          <w:rFonts w:cs="Times New Roman"/>
          <w:lang w:val="en-US"/>
        </w:rPr>
        <w:t xml:space="preserve">Diketahui </w:t>
      </w:r>
      <w:r w:rsidRPr="00FC3EF1">
        <w:rPr>
          <w:rFonts w:cs="Times New Roman"/>
          <w:lang w:val="en-US"/>
        </w:rPr>
        <w:t xml:space="preserve">bahwa </w:t>
      </w:r>
      <w:r w:rsidRPr="0053305B">
        <w:rPr>
          <w:rFonts w:cs="Times New Roman"/>
          <w:b/>
          <w:bCs/>
          <w:u w:val="single"/>
          <w:lang w:val="en-US"/>
        </w:rPr>
        <w:t xml:space="preserve">sistem atau aplikasi yang dikembangkan dan diimplementasikan yang tidak sesuai dengan kebutuhan user </w:t>
      </w:r>
      <w:r>
        <w:rPr>
          <w:rFonts w:cs="Times New Roman"/>
          <w:b/>
          <w:bCs/>
          <w:u w:val="single"/>
          <w:lang w:val="en-US"/>
        </w:rPr>
        <w:t xml:space="preserve">atau pengguna </w:t>
      </w:r>
      <w:r>
        <w:rPr>
          <w:rFonts w:cs="Times New Roman"/>
          <w:lang w:val="en-US"/>
        </w:rPr>
        <w:t>menjadi hambatan yang paling banyak diutarakan oleh beberapa narasumber, sehingga perlu diperhatikan untuk dilakukan penanganan agar tidak menghambat bagi keberhasilan implementasi dan menyebabkan kegagalan</w:t>
      </w:r>
      <w:r w:rsidR="00DE3F35">
        <w:rPr>
          <w:rFonts w:cs="Times New Roman"/>
          <w:lang w:val="en-US"/>
        </w:rPr>
        <w:t xml:space="preserve"> </w:t>
      </w:r>
      <w:r>
        <w:rPr>
          <w:rFonts w:cs="Times New Roman"/>
          <w:lang w:val="en-US"/>
        </w:rPr>
        <w:t xml:space="preserve"> </w:t>
      </w:r>
      <w:r w:rsidR="00DE3F35">
        <w:rPr>
          <w:rFonts w:cs="Times New Roman"/>
          <w:lang w:val="en-US"/>
        </w:rPr>
        <w:t xml:space="preserve">bagi  </w:t>
      </w:r>
      <w:r>
        <w:rPr>
          <w:rFonts w:cs="Times New Roman"/>
          <w:lang w:val="en-US"/>
        </w:rPr>
        <w:t xml:space="preserve">implementasi </w:t>
      </w:r>
      <w:r w:rsidR="00DE3F35">
        <w:rPr>
          <w:rFonts w:cs="Times New Roman"/>
          <w:lang w:val="en-US"/>
        </w:rPr>
        <w:t xml:space="preserve"> </w:t>
      </w:r>
      <w:r>
        <w:rPr>
          <w:rFonts w:cs="Times New Roman"/>
          <w:lang w:val="en-US"/>
        </w:rPr>
        <w:t xml:space="preserve">sistem </w:t>
      </w:r>
      <w:r w:rsidR="00DE3F35">
        <w:rPr>
          <w:rFonts w:cs="Times New Roman"/>
          <w:lang w:val="en-US"/>
        </w:rPr>
        <w:t xml:space="preserve"> </w:t>
      </w:r>
      <w:r>
        <w:rPr>
          <w:rFonts w:cs="Times New Roman"/>
          <w:lang w:val="en-US"/>
        </w:rPr>
        <w:t>informasi</w:t>
      </w:r>
      <w:r w:rsidR="00DE3F35">
        <w:rPr>
          <w:rFonts w:cs="Times New Roman"/>
          <w:lang w:val="en-US"/>
        </w:rPr>
        <w:t xml:space="preserve"> </w:t>
      </w:r>
      <w:r>
        <w:rPr>
          <w:rFonts w:cs="Times New Roman"/>
          <w:lang w:val="en-US"/>
        </w:rPr>
        <w:t xml:space="preserve"> kedepannya.</w:t>
      </w:r>
    </w:p>
    <w:p w14:paraId="51D41B6D" w14:textId="77777777" w:rsidR="00E51A5C" w:rsidRPr="00BB7FC4" w:rsidRDefault="00E51A5C" w:rsidP="00BB7FC4">
      <w:pPr>
        <w:rPr>
          <w:rFonts w:cs="Times New Roman"/>
          <w:lang w:val="en-US"/>
        </w:rPr>
      </w:pPr>
    </w:p>
    <w:p w14:paraId="4AEEA3FB" w14:textId="283631FB" w:rsidR="00120900" w:rsidRPr="00227205" w:rsidRDefault="00120900" w:rsidP="00120900">
      <w:pPr>
        <w:pStyle w:val="Caption"/>
        <w:keepNext/>
        <w:rPr>
          <w:rFonts w:cs="Times New Roman"/>
          <w:szCs w:val="20"/>
        </w:rPr>
      </w:pPr>
      <w:bookmarkStart w:id="1138" w:name="_Toc48471615"/>
      <w:r w:rsidRPr="00227205">
        <w:rPr>
          <w:rFonts w:cs="Times New Roman"/>
          <w:szCs w:val="20"/>
        </w:rPr>
        <w:lastRenderedPageBreak/>
        <w:t xml:space="preserve">Tabel </w:t>
      </w:r>
      <w:r w:rsidR="00182426" w:rsidRPr="00227205">
        <w:rPr>
          <w:rFonts w:cs="Times New Roman"/>
          <w:szCs w:val="20"/>
        </w:rPr>
        <w:fldChar w:fldCharType="begin"/>
      </w:r>
      <w:r w:rsidR="00182426" w:rsidRPr="00227205">
        <w:rPr>
          <w:rFonts w:cs="Times New Roman"/>
          <w:szCs w:val="20"/>
        </w:rPr>
        <w:instrText xml:space="preserve"> STYLEREF 1 \s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00182426" w:rsidRPr="00227205">
        <w:rPr>
          <w:rFonts w:cs="Times New Roman"/>
          <w:szCs w:val="20"/>
        </w:rPr>
        <w:t>.</w:t>
      </w:r>
      <w:r w:rsidR="00182426" w:rsidRPr="00227205">
        <w:rPr>
          <w:rFonts w:cs="Times New Roman"/>
          <w:szCs w:val="20"/>
        </w:rPr>
        <w:fldChar w:fldCharType="begin"/>
      </w:r>
      <w:r w:rsidR="00182426" w:rsidRPr="00227205">
        <w:rPr>
          <w:rFonts w:cs="Times New Roman"/>
          <w:szCs w:val="20"/>
        </w:rPr>
        <w:instrText xml:space="preserve"> SEQ Tabel \* ARABIC \s 1 </w:instrText>
      </w:r>
      <w:r w:rsidR="00182426" w:rsidRPr="00227205">
        <w:rPr>
          <w:rFonts w:cs="Times New Roman"/>
          <w:szCs w:val="20"/>
        </w:rPr>
        <w:fldChar w:fldCharType="separate"/>
      </w:r>
      <w:r w:rsidR="00441E18">
        <w:rPr>
          <w:rFonts w:cs="Times New Roman"/>
          <w:noProof/>
          <w:szCs w:val="20"/>
        </w:rPr>
        <w:t>4</w:t>
      </w:r>
      <w:r w:rsidR="00182426" w:rsidRPr="00227205">
        <w:rPr>
          <w:rFonts w:cs="Times New Roman"/>
          <w:szCs w:val="20"/>
        </w:rPr>
        <w:fldChar w:fldCharType="end"/>
      </w:r>
      <w:r w:rsidRPr="00227205">
        <w:rPr>
          <w:rFonts w:cs="Times New Roman"/>
          <w:szCs w:val="20"/>
        </w:rPr>
        <w:t xml:space="preserve"> Faktor Penghambat</w:t>
      </w:r>
      <w:r w:rsidR="00E51A5C" w:rsidRPr="00227205">
        <w:rPr>
          <w:rFonts w:cs="Times New Roman"/>
          <w:szCs w:val="20"/>
        </w:rPr>
        <w:t xml:space="preserve"> Keberhasilan</w:t>
      </w:r>
      <w:r w:rsidR="00FC3EF1" w:rsidRPr="00227205">
        <w:rPr>
          <w:rFonts w:cs="Times New Roman"/>
          <w:szCs w:val="20"/>
        </w:rPr>
        <w:t xml:space="preserve"> Implemen</w:t>
      </w:r>
      <w:r w:rsidR="0053305B" w:rsidRPr="00227205">
        <w:rPr>
          <w:rFonts w:cs="Times New Roman"/>
          <w:szCs w:val="20"/>
        </w:rPr>
        <w:t>tasi</w:t>
      </w:r>
      <w:r w:rsidRPr="00227205">
        <w:rPr>
          <w:rFonts w:cs="Times New Roman"/>
          <w:szCs w:val="20"/>
        </w:rPr>
        <w:t xml:space="preserve"> pada </w:t>
      </w:r>
      <w:r w:rsidR="0053305B" w:rsidRPr="00227205">
        <w:rPr>
          <w:rFonts w:cs="Times New Roman"/>
          <w:szCs w:val="20"/>
        </w:rPr>
        <w:t>Kategori</w:t>
      </w:r>
      <w:r w:rsidRPr="00227205">
        <w:rPr>
          <w:rFonts w:cs="Times New Roman"/>
          <w:szCs w:val="20"/>
        </w:rPr>
        <w:t xml:space="preserve"> Kemampuan Sistem</w:t>
      </w:r>
      <w:bookmarkEnd w:id="1138"/>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120900" w:rsidRPr="00227205" w14:paraId="1BF035F5" w14:textId="77777777" w:rsidTr="00733841">
        <w:trPr>
          <w:tblHeader/>
        </w:trPr>
        <w:tc>
          <w:tcPr>
            <w:tcW w:w="562" w:type="dxa"/>
          </w:tcPr>
          <w:p w14:paraId="2097C249" w14:textId="77777777" w:rsidR="00120900" w:rsidRPr="00227205" w:rsidRDefault="00120900" w:rsidP="0042642F">
            <w:pPr>
              <w:jc w:val="center"/>
              <w:rPr>
                <w:rFonts w:cs="Times New Roman"/>
                <w:b/>
                <w:bCs/>
                <w:sz w:val="20"/>
                <w:szCs w:val="20"/>
              </w:rPr>
            </w:pPr>
            <w:r w:rsidRPr="00227205">
              <w:rPr>
                <w:rFonts w:cs="Times New Roman"/>
                <w:b/>
                <w:bCs/>
                <w:sz w:val="20"/>
                <w:szCs w:val="20"/>
              </w:rPr>
              <w:t>No</w:t>
            </w:r>
          </w:p>
        </w:tc>
        <w:tc>
          <w:tcPr>
            <w:tcW w:w="1701" w:type="dxa"/>
          </w:tcPr>
          <w:p w14:paraId="79053C7D" w14:textId="77777777" w:rsidR="00120900" w:rsidRPr="00227205" w:rsidRDefault="00120900" w:rsidP="0042642F">
            <w:pPr>
              <w:jc w:val="center"/>
              <w:rPr>
                <w:rFonts w:cs="Times New Roman"/>
                <w:b/>
                <w:bCs/>
                <w:sz w:val="20"/>
                <w:szCs w:val="20"/>
              </w:rPr>
            </w:pPr>
            <w:r w:rsidRPr="00227205">
              <w:rPr>
                <w:rFonts w:cs="Times New Roman"/>
                <w:b/>
                <w:bCs/>
                <w:sz w:val="20"/>
                <w:szCs w:val="20"/>
              </w:rPr>
              <w:t>Kemampuan Sistem</w:t>
            </w:r>
          </w:p>
        </w:tc>
        <w:tc>
          <w:tcPr>
            <w:tcW w:w="1134" w:type="dxa"/>
          </w:tcPr>
          <w:p w14:paraId="58EE7CAC" w14:textId="77777777" w:rsidR="00120900" w:rsidRPr="00227205" w:rsidRDefault="00120900" w:rsidP="0042642F">
            <w:pPr>
              <w:jc w:val="center"/>
              <w:rPr>
                <w:rFonts w:cs="Times New Roman"/>
                <w:b/>
                <w:bCs/>
                <w:sz w:val="20"/>
                <w:szCs w:val="20"/>
              </w:rPr>
            </w:pPr>
            <w:r w:rsidRPr="00227205">
              <w:rPr>
                <w:rFonts w:cs="Times New Roman"/>
                <w:b/>
                <w:bCs/>
                <w:sz w:val="20"/>
                <w:szCs w:val="20"/>
              </w:rPr>
              <w:t>Jumlah Kutipan</w:t>
            </w:r>
          </w:p>
        </w:tc>
        <w:tc>
          <w:tcPr>
            <w:tcW w:w="993" w:type="dxa"/>
          </w:tcPr>
          <w:p w14:paraId="5031B6AA" w14:textId="77777777" w:rsidR="00120900" w:rsidRPr="00227205" w:rsidRDefault="00120900" w:rsidP="0042642F">
            <w:pPr>
              <w:jc w:val="center"/>
              <w:rPr>
                <w:rFonts w:cs="Times New Roman"/>
                <w:b/>
                <w:bCs/>
                <w:i/>
                <w:iCs/>
                <w:sz w:val="20"/>
                <w:szCs w:val="20"/>
              </w:rPr>
            </w:pPr>
            <w:r w:rsidRPr="00227205">
              <w:rPr>
                <w:rFonts w:cs="Times New Roman"/>
                <w:b/>
                <w:bCs/>
                <w:i/>
                <w:iCs/>
                <w:sz w:val="20"/>
                <w:szCs w:val="20"/>
              </w:rPr>
              <w:t>Density</w:t>
            </w:r>
          </w:p>
        </w:tc>
        <w:tc>
          <w:tcPr>
            <w:tcW w:w="1185" w:type="dxa"/>
          </w:tcPr>
          <w:p w14:paraId="1E396BFB" w14:textId="77777777" w:rsidR="00120900" w:rsidRPr="00227205" w:rsidRDefault="00120900" w:rsidP="0042642F">
            <w:pPr>
              <w:jc w:val="center"/>
              <w:rPr>
                <w:rFonts w:cs="Times New Roman"/>
                <w:b/>
                <w:bCs/>
                <w:sz w:val="20"/>
                <w:szCs w:val="20"/>
              </w:rPr>
            </w:pPr>
            <w:r w:rsidRPr="00227205">
              <w:rPr>
                <w:rFonts w:cs="Times New Roman"/>
                <w:b/>
                <w:bCs/>
                <w:sz w:val="20"/>
                <w:szCs w:val="20"/>
              </w:rPr>
              <w:t>Yang Mengutip</w:t>
            </w:r>
          </w:p>
        </w:tc>
      </w:tr>
      <w:tr w:rsidR="00120900" w:rsidRPr="00227205" w14:paraId="5E9D0CB9" w14:textId="77777777" w:rsidTr="00733841">
        <w:tc>
          <w:tcPr>
            <w:tcW w:w="562" w:type="dxa"/>
          </w:tcPr>
          <w:p w14:paraId="6952AD33" w14:textId="77777777" w:rsidR="00120900" w:rsidRPr="00227205" w:rsidRDefault="00120900" w:rsidP="0042642F">
            <w:pPr>
              <w:jc w:val="center"/>
              <w:rPr>
                <w:rFonts w:cs="Times New Roman"/>
                <w:sz w:val="20"/>
                <w:szCs w:val="20"/>
              </w:rPr>
            </w:pPr>
            <w:r w:rsidRPr="00227205">
              <w:rPr>
                <w:rFonts w:cs="Times New Roman"/>
                <w:sz w:val="20"/>
                <w:szCs w:val="20"/>
              </w:rPr>
              <w:t>0</w:t>
            </w:r>
          </w:p>
        </w:tc>
        <w:tc>
          <w:tcPr>
            <w:tcW w:w="1701" w:type="dxa"/>
          </w:tcPr>
          <w:p w14:paraId="23CB7C62" w14:textId="77777777" w:rsidR="00120900" w:rsidRPr="00227205" w:rsidRDefault="00120900" w:rsidP="0042642F">
            <w:pPr>
              <w:rPr>
                <w:rFonts w:cs="Times New Roman"/>
                <w:sz w:val="20"/>
                <w:szCs w:val="20"/>
              </w:rPr>
            </w:pPr>
            <w:r w:rsidRPr="00227205">
              <w:rPr>
                <w:rFonts w:cs="Times New Roman"/>
                <w:sz w:val="20"/>
                <w:szCs w:val="20"/>
              </w:rPr>
              <w:t>*Kemampuan sistem</w:t>
            </w:r>
          </w:p>
        </w:tc>
        <w:tc>
          <w:tcPr>
            <w:tcW w:w="1134" w:type="dxa"/>
          </w:tcPr>
          <w:p w14:paraId="506F82EF" w14:textId="77777777" w:rsidR="00120900" w:rsidRPr="00227205" w:rsidRDefault="00120900" w:rsidP="0042642F">
            <w:pPr>
              <w:jc w:val="center"/>
              <w:rPr>
                <w:rFonts w:cs="Times New Roman"/>
                <w:sz w:val="20"/>
                <w:szCs w:val="20"/>
              </w:rPr>
            </w:pPr>
          </w:p>
        </w:tc>
        <w:tc>
          <w:tcPr>
            <w:tcW w:w="993" w:type="dxa"/>
          </w:tcPr>
          <w:p w14:paraId="60FEE1AA" w14:textId="77777777" w:rsidR="00120900" w:rsidRPr="00227205" w:rsidRDefault="00120900" w:rsidP="0042642F">
            <w:pPr>
              <w:jc w:val="center"/>
              <w:rPr>
                <w:rFonts w:cs="Times New Roman"/>
                <w:sz w:val="20"/>
                <w:szCs w:val="20"/>
              </w:rPr>
            </w:pPr>
            <w:r w:rsidRPr="00227205">
              <w:rPr>
                <w:rFonts w:cs="Times New Roman"/>
                <w:sz w:val="20"/>
                <w:szCs w:val="20"/>
              </w:rPr>
              <w:t>6</w:t>
            </w:r>
          </w:p>
        </w:tc>
        <w:tc>
          <w:tcPr>
            <w:tcW w:w="1185" w:type="dxa"/>
          </w:tcPr>
          <w:p w14:paraId="2D24249B" w14:textId="77777777" w:rsidR="00120900" w:rsidRPr="00227205" w:rsidRDefault="00120900" w:rsidP="0042642F">
            <w:pPr>
              <w:jc w:val="center"/>
              <w:rPr>
                <w:rFonts w:cs="Times New Roman"/>
                <w:sz w:val="20"/>
                <w:szCs w:val="20"/>
              </w:rPr>
            </w:pPr>
          </w:p>
        </w:tc>
      </w:tr>
      <w:tr w:rsidR="00120900" w:rsidRPr="00227205" w14:paraId="2081F31A" w14:textId="77777777" w:rsidTr="00733841">
        <w:tc>
          <w:tcPr>
            <w:tcW w:w="562" w:type="dxa"/>
          </w:tcPr>
          <w:p w14:paraId="74CEF8AA" w14:textId="501520EB" w:rsidR="00120900" w:rsidRPr="00227205" w:rsidRDefault="0053305B" w:rsidP="0042642F">
            <w:pPr>
              <w:jc w:val="center"/>
              <w:rPr>
                <w:rFonts w:cs="Times New Roman"/>
                <w:sz w:val="20"/>
                <w:szCs w:val="20"/>
              </w:rPr>
            </w:pPr>
            <w:r w:rsidRPr="00227205">
              <w:rPr>
                <w:rFonts w:cs="Times New Roman"/>
                <w:sz w:val="20"/>
                <w:szCs w:val="20"/>
              </w:rPr>
              <w:t>1</w:t>
            </w:r>
          </w:p>
        </w:tc>
        <w:tc>
          <w:tcPr>
            <w:tcW w:w="1701" w:type="dxa"/>
          </w:tcPr>
          <w:p w14:paraId="43268A51" w14:textId="01FA5745" w:rsidR="00120900" w:rsidRPr="00227205" w:rsidRDefault="00120900" w:rsidP="0042642F">
            <w:pPr>
              <w:rPr>
                <w:rFonts w:cs="Times New Roman"/>
                <w:sz w:val="20"/>
                <w:szCs w:val="20"/>
              </w:rPr>
            </w:pPr>
            <w:r w:rsidRPr="00227205">
              <w:rPr>
                <w:rFonts w:cs="Times New Roman"/>
                <w:sz w:val="20"/>
                <w:szCs w:val="20"/>
              </w:rPr>
              <w:t>Kemampuan Sistem-sistem tidak sesuai kebutuhan user-hambatan</w:t>
            </w:r>
          </w:p>
        </w:tc>
        <w:tc>
          <w:tcPr>
            <w:tcW w:w="1134" w:type="dxa"/>
          </w:tcPr>
          <w:p w14:paraId="3895294E" w14:textId="38D409A0" w:rsidR="00120900" w:rsidRPr="00227205" w:rsidRDefault="00BB7FC4" w:rsidP="0042642F">
            <w:pPr>
              <w:jc w:val="center"/>
              <w:rPr>
                <w:rFonts w:cs="Times New Roman"/>
                <w:b/>
                <w:bCs/>
                <w:sz w:val="20"/>
                <w:szCs w:val="20"/>
              </w:rPr>
            </w:pPr>
            <w:r w:rsidRPr="00227205">
              <w:rPr>
                <w:rFonts w:cs="Times New Roman"/>
                <w:b/>
                <w:bCs/>
                <w:sz w:val="20"/>
                <w:szCs w:val="20"/>
              </w:rPr>
              <w:t>8</w:t>
            </w:r>
          </w:p>
        </w:tc>
        <w:tc>
          <w:tcPr>
            <w:tcW w:w="993" w:type="dxa"/>
          </w:tcPr>
          <w:p w14:paraId="4D5E740B" w14:textId="77777777" w:rsidR="00120900" w:rsidRPr="00227205" w:rsidRDefault="00120900" w:rsidP="0042642F">
            <w:pPr>
              <w:jc w:val="center"/>
              <w:rPr>
                <w:rFonts w:cs="Times New Roman"/>
                <w:sz w:val="20"/>
                <w:szCs w:val="20"/>
              </w:rPr>
            </w:pPr>
            <w:r w:rsidRPr="00227205">
              <w:rPr>
                <w:rFonts w:cs="Times New Roman"/>
                <w:sz w:val="20"/>
                <w:szCs w:val="20"/>
              </w:rPr>
              <w:t>1</w:t>
            </w:r>
          </w:p>
        </w:tc>
        <w:tc>
          <w:tcPr>
            <w:tcW w:w="1185" w:type="dxa"/>
          </w:tcPr>
          <w:p w14:paraId="3B96BA9D" w14:textId="177D312B" w:rsidR="00120900" w:rsidRPr="00227205" w:rsidRDefault="00BB7FC4" w:rsidP="0042642F">
            <w:pPr>
              <w:jc w:val="center"/>
              <w:rPr>
                <w:rFonts w:cs="Times New Roman"/>
                <w:sz w:val="20"/>
                <w:szCs w:val="20"/>
              </w:rPr>
            </w:pPr>
            <w:r w:rsidRPr="00227205">
              <w:rPr>
                <w:rFonts w:cs="Times New Roman"/>
                <w:sz w:val="20"/>
                <w:szCs w:val="20"/>
              </w:rPr>
              <w:t>6</w:t>
            </w:r>
          </w:p>
        </w:tc>
      </w:tr>
    </w:tbl>
    <w:p w14:paraId="3434DD32" w14:textId="0ED8B148" w:rsidR="0042642F" w:rsidRPr="00B805FA" w:rsidRDefault="0042642F" w:rsidP="00B805FA">
      <w:pPr>
        <w:rPr>
          <w:rFonts w:cs="Times New Roman"/>
          <w:lang w:val="en-US"/>
        </w:rPr>
      </w:pPr>
    </w:p>
    <w:p w14:paraId="04CB8A7A" w14:textId="42C49327" w:rsidR="00BF0D80" w:rsidRPr="009C01B4" w:rsidRDefault="009C01B4" w:rsidP="000A7FCF">
      <w:pPr>
        <w:pStyle w:val="ListParagraph"/>
        <w:numPr>
          <w:ilvl w:val="0"/>
          <w:numId w:val="53"/>
        </w:numPr>
        <w:ind w:left="426" w:hanging="426"/>
        <w:rPr>
          <w:b/>
          <w:bCs/>
        </w:rPr>
      </w:pPr>
      <w:r>
        <w:rPr>
          <w:b/>
          <w:bCs/>
        </w:rPr>
        <w:t xml:space="preserve">Kategori </w:t>
      </w:r>
      <w:r w:rsidR="00BF0D80" w:rsidRPr="009C01B4">
        <w:rPr>
          <w:b/>
          <w:bCs/>
        </w:rPr>
        <w:t>Keuangan</w:t>
      </w:r>
    </w:p>
    <w:p w14:paraId="13382005" w14:textId="579BCE78" w:rsidR="003968B5" w:rsidRPr="009C01B4" w:rsidRDefault="009C01B4" w:rsidP="003968B5">
      <w:pPr>
        <w:rPr>
          <w:b/>
          <w:bCs/>
          <w:lang w:val="en-US"/>
        </w:rPr>
      </w:pPr>
      <w:r w:rsidRPr="009C01B4">
        <w:rPr>
          <w:rFonts w:cs="Times New Roman"/>
          <w:lang w:val="en-US"/>
        </w:rPr>
        <w:t xml:space="preserve">Berikut adalah tabel yang menjelaskan kutipan terkait faktor pendorong </w:t>
      </w:r>
      <w:r w:rsidR="001B151C">
        <w:rPr>
          <w:rFonts w:cs="Times New Roman"/>
          <w:lang w:val="en-US"/>
        </w:rPr>
        <w:t xml:space="preserve">yang dapat mendukung </w:t>
      </w:r>
      <w:r w:rsidR="00C81C29">
        <w:rPr>
          <w:rFonts w:cs="Times New Roman"/>
          <w:lang w:val="en-US"/>
        </w:rPr>
        <w:t>bagi keberhasilan</w:t>
      </w:r>
      <w:r w:rsidRPr="009C01B4">
        <w:rPr>
          <w:rFonts w:cs="Times New Roman"/>
          <w:lang w:val="en-US"/>
        </w:rPr>
        <w:t xml:space="preserve"> implementasi sistem informasi pada kategori ke</w:t>
      </w:r>
      <w:r>
        <w:rPr>
          <w:rFonts w:cs="Times New Roman"/>
          <w:lang w:val="en-US"/>
        </w:rPr>
        <w:t>uangan</w:t>
      </w:r>
      <w:r w:rsidRPr="009C01B4">
        <w:rPr>
          <w:rFonts w:cs="Times New Roman"/>
          <w:lang w:val="en-US"/>
        </w:rPr>
        <w:t xml:space="preserve"> yang telah dilakukan </w:t>
      </w:r>
      <w:r w:rsidR="0073410C">
        <w:rPr>
          <w:rFonts w:cs="Times New Roman"/>
          <w:lang w:val="en-US"/>
        </w:rPr>
        <w:t xml:space="preserve"> </w:t>
      </w:r>
      <w:r w:rsidRPr="009C01B4">
        <w:rPr>
          <w:rFonts w:cs="Times New Roman"/>
          <w:lang w:val="en-US"/>
        </w:rPr>
        <w:t xml:space="preserve">proses </w:t>
      </w:r>
      <w:r w:rsidR="0073410C">
        <w:rPr>
          <w:rFonts w:cs="Times New Roman"/>
          <w:lang w:val="en-US"/>
        </w:rPr>
        <w:t xml:space="preserve"> </w:t>
      </w:r>
      <w:r w:rsidRPr="009C01B4">
        <w:rPr>
          <w:rFonts w:cs="Times New Roman"/>
          <w:lang w:val="en-US"/>
        </w:rPr>
        <w:t>pengkodean</w:t>
      </w:r>
      <w:r w:rsidR="0073410C">
        <w:rPr>
          <w:rFonts w:cs="Times New Roman"/>
          <w:lang w:val="en-US"/>
        </w:rPr>
        <w:t xml:space="preserve"> </w:t>
      </w:r>
      <w:r w:rsidRPr="009C01B4">
        <w:rPr>
          <w:rFonts w:cs="Times New Roman"/>
          <w:lang w:val="en-US"/>
        </w:rPr>
        <w:t xml:space="preserve"> pada transkrip </w:t>
      </w:r>
      <w:r w:rsidR="0073410C">
        <w:rPr>
          <w:rFonts w:cs="Times New Roman"/>
          <w:lang w:val="en-US"/>
        </w:rPr>
        <w:t>wawancara</w:t>
      </w:r>
      <w:r w:rsidRPr="009C01B4">
        <w:rPr>
          <w:rFonts w:cs="Times New Roman"/>
          <w:lang w:val="en-US"/>
        </w:rPr>
        <w:t>.</w:t>
      </w:r>
    </w:p>
    <w:p w14:paraId="5B827637" w14:textId="77777777" w:rsidR="00EF7721" w:rsidRPr="008A10EE" w:rsidRDefault="00EF7721" w:rsidP="00913E2C">
      <w:pPr>
        <w:rPr>
          <w:rFonts w:cs="Times New Roman"/>
          <w:lang w:val="en-US"/>
        </w:rPr>
      </w:pPr>
    </w:p>
    <w:p w14:paraId="6E7670B9" w14:textId="3395AB7D" w:rsidR="000F6251" w:rsidRPr="00227205" w:rsidRDefault="000F6251" w:rsidP="000F6251">
      <w:pPr>
        <w:pStyle w:val="Caption"/>
        <w:keepNext/>
        <w:rPr>
          <w:rFonts w:cs="Times New Roman"/>
          <w:szCs w:val="20"/>
        </w:rPr>
      </w:pPr>
      <w:bookmarkStart w:id="1139" w:name="_Toc48471616"/>
      <w:r w:rsidRPr="00227205">
        <w:rPr>
          <w:rFonts w:cs="Times New Roman"/>
          <w:szCs w:val="20"/>
        </w:rPr>
        <w:t xml:space="preserve">Tabel </w:t>
      </w:r>
      <w:r w:rsidR="00182426" w:rsidRPr="00227205">
        <w:rPr>
          <w:rFonts w:cs="Times New Roman"/>
          <w:szCs w:val="20"/>
        </w:rPr>
        <w:fldChar w:fldCharType="begin"/>
      </w:r>
      <w:r w:rsidR="00182426" w:rsidRPr="00227205">
        <w:rPr>
          <w:rFonts w:cs="Times New Roman"/>
          <w:szCs w:val="20"/>
        </w:rPr>
        <w:instrText xml:space="preserve"> STYLEREF 1 \s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00182426" w:rsidRPr="00227205">
        <w:rPr>
          <w:rFonts w:cs="Times New Roman"/>
          <w:szCs w:val="20"/>
        </w:rPr>
        <w:t>.</w:t>
      </w:r>
      <w:r w:rsidR="00182426" w:rsidRPr="00227205">
        <w:rPr>
          <w:rFonts w:cs="Times New Roman"/>
          <w:szCs w:val="20"/>
        </w:rPr>
        <w:fldChar w:fldCharType="begin"/>
      </w:r>
      <w:r w:rsidR="00182426" w:rsidRPr="00227205">
        <w:rPr>
          <w:rFonts w:cs="Times New Roman"/>
          <w:szCs w:val="20"/>
        </w:rPr>
        <w:instrText xml:space="preserve"> SEQ Tabel \* ARABIC \s 1 </w:instrText>
      </w:r>
      <w:r w:rsidR="00182426" w:rsidRPr="00227205">
        <w:rPr>
          <w:rFonts w:cs="Times New Roman"/>
          <w:szCs w:val="20"/>
        </w:rPr>
        <w:fldChar w:fldCharType="separate"/>
      </w:r>
      <w:r w:rsidR="00441E18">
        <w:rPr>
          <w:rFonts w:cs="Times New Roman"/>
          <w:noProof/>
          <w:szCs w:val="20"/>
        </w:rPr>
        <w:t>5</w:t>
      </w:r>
      <w:r w:rsidR="00182426" w:rsidRPr="00227205">
        <w:rPr>
          <w:rFonts w:cs="Times New Roman"/>
          <w:szCs w:val="20"/>
        </w:rPr>
        <w:fldChar w:fldCharType="end"/>
      </w:r>
      <w:r w:rsidRPr="00227205">
        <w:rPr>
          <w:rFonts w:cs="Times New Roman"/>
          <w:szCs w:val="20"/>
        </w:rPr>
        <w:t xml:space="preserve"> </w:t>
      </w:r>
      <w:r w:rsidRPr="00227205">
        <w:rPr>
          <w:rFonts w:cs="Times New Roman"/>
          <w:szCs w:val="20"/>
          <w:lang w:val="en-US"/>
        </w:rPr>
        <w:t>Faktor Pendorong</w:t>
      </w:r>
      <w:r w:rsidR="00E51A5C" w:rsidRPr="00227205">
        <w:rPr>
          <w:rFonts w:cs="Times New Roman"/>
          <w:szCs w:val="20"/>
          <w:lang w:val="en-US"/>
        </w:rPr>
        <w:t xml:space="preserve"> Keberhasilan</w:t>
      </w:r>
      <w:r w:rsidRPr="00227205">
        <w:rPr>
          <w:rFonts w:cs="Times New Roman"/>
          <w:szCs w:val="20"/>
          <w:lang w:val="en-US"/>
        </w:rPr>
        <w:t xml:space="preserve"> </w:t>
      </w:r>
      <w:r w:rsidR="009C01B4" w:rsidRPr="00227205">
        <w:rPr>
          <w:rFonts w:cs="Times New Roman"/>
          <w:szCs w:val="20"/>
          <w:lang w:val="en-US"/>
        </w:rPr>
        <w:t xml:space="preserve">Implementasi </w:t>
      </w:r>
      <w:r w:rsidRPr="00227205">
        <w:rPr>
          <w:rFonts w:cs="Times New Roman"/>
          <w:szCs w:val="20"/>
          <w:lang w:val="en-US"/>
        </w:rPr>
        <w:t xml:space="preserve">pada </w:t>
      </w:r>
      <w:r w:rsidR="009C01B4" w:rsidRPr="00227205">
        <w:rPr>
          <w:rFonts w:cs="Times New Roman"/>
          <w:szCs w:val="20"/>
          <w:lang w:val="en-US"/>
        </w:rPr>
        <w:t>Kategori</w:t>
      </w:r>
      <w:r w:rsidRPr="00227205">
        <w:rPr>
          <w:rFonts w:cs="Times New Roman"/>
          <w:szCs w:val="20"/>
          <w:lang w:val="en-US"/>
        </w:rPr>
        <w:t xml:space="preserve"> Kemampuan Sistem</w:t>
      </w:r>
      <w:bookmarkEnd w:id="1139"/>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913E2C" w:rsidRPr="00227205" w14:paraId="39A29EFB" w14:textId="77777777" w:rsidTr="00733841">
        <w:trPr>
          <w:tblHeader/>
        </w:trPr>
        <w:tc>
          <w:tcPr>
            <w:tcW w:w="562" w:type="dxa"/>
          </w:tcPr>
          <w:p w14:paraId="27BA5BB3" w14:textId="77777777" w:rsidR="00913E2C" w:rsidRPr="00227205" w:rsidRDefault="00913E2C" w:rsidP="003756B7">
            <w:pPr>
              <w:jc w:val="center"/>
              <w:rPr>
                <w:rFonts w:cs="Times New Roman"/>
                <w:b/>
                <w:bCs/>
                <w:sz w:val="20"/>
                <w:szCs w:val="20"/>
              </w:rPr>
            </w:pPr>
            <w:r w:rsidRPr="00227205">
              <w:rPr>
                <w:rFonts w:cs="Times New Roman"/>
                <w:b/>
                <w:bCs/>
                <w:sz w:val="20"/>
                <w:szCs w:val="20"/>
              </w:rPr>
              <w:t>No</w:t>
            </w:r>
          </w:p>
        </w:tc>
        <w:tc>
          <w:tcPr>
            <w:tcW w:w="1701" w:type="dxa"/>
          </w:tcPr>
          <w:p w14:paraId="335CB38D" w14:textId="2E1CB559" w:rsidR="00913E2C" w:rsidRPr="00227205" w:rsidRDefault="00913E2C" w:rsidP="003756B7">
            <w:pPr>
              <w:jc w:val="center"/>
              <w:rPr>
                <w:rFonts w:cs="Times New Roman"/>
                <w:b/>
                <w:bCs/>
                <w:sz w:val="20"/>
                <w:szCs w:val="20"/>
              </w:rPr>
            </w:pPr>
            <w:r w:rsidRPr="00227205">
              <w:rPr>
                <w:rFonts w:cs="Times New Roman"/>
                <w:b/>
                <w:bCs/>
                <w:sz w:val="20"/>
                <w:szCs w:val="20"/>
              </w:rPr>
              <w:t>K</w:t>
            </w:r>
            <w:r w:rsidR="00F31B6C" w:rsidRPr="00227205">
              <w:rPr>
                <w:rFonts w:cs="Times New Roman"/>
                <w:b/>
                <w:bCs/>
                <w:sz w:val="20"/>
                <w:szCs w:val="20"/>
              </w:rPr>
              <w:t>euangan</w:t>
            </w:r>
          </w:p>
        </w:tc>
        <w:tc>
          <w:tcPr>
            <w:tcW w:w="1134" w:type="dxa"/>
          </w:tcPr>
          <w:p w14:paraId="0660F3AE" w14:textId="77777777" w:rsidR="00913E2C" w:rsidRPr="00227205" w:rsidRDefault="00913E2C" w:rsidP="003756B7">
            <w:pPr>
              <w:jc w:val="center"/>
              <w:rPr>
                <w:rFonts w:cs="Times New Roman"/>
                <w:b/>
                <w:bCs/>
                <w:sz w:val="20"/>
                <w:szCs w:val="20"/>
              </w:rPr>
            </w:pPr>
            <w:r w:rsidRPr="00227205">
              <w:rPr>
                <w:rFonts w:cs="Times New Roman"/>
                <w:b/>
                <w:bCs/>
                <w:sz w:val="20"/>
                <w:szCs w:val="20"/>
              </w:rPr>
              <w:t>Jumlah Kutipan</w:t>
            </w:r>
          </w:p>
        </w:tc>
        <w:tc>
          <w:tcPr>
            <w:tcW w:w="993" w:type="dxa"/>
          </w:tcPr>
          <w:p w14:paraId="50710A50" w14:textId="77777777" w:rsidR="00913E2C" w:rsidRPr="00227205" w:rsidRDefault="00913E2C" w:rsidP="003756B7">
            <w:pPr>
              <w:jc w:val="center"/>
              <w:rPr>
                <w:rFonts w:cs="Times New Roman"/>
                <w:b/>
                <w:bCs/>
                <w:i/>
                <w:iCs/>
                <w:sz w:val="20"/>
                <w:szCs w:val="20"/>
              </w:rPr>
            </w:pPr>
            <w:r w:rsidRPr="00227205">
              <w:rPr>
                <w:rFonts w:cs="Times New Roman"/>
                <w:b/>
                <w:bCs/>
                <w:i/>
                <w:iCs/>
                <w:sz w:val="20"/>
                <w:szCs w:val="20"/>
              </w:rPr>
              <w:t>Density</w:t>
            </w:r>
          </w:p>
        </w:tc>
        <w:tc>
          <w:tcPr>
            <w:tcW w:w="1185" w:type="dxa"/>
          </w:tcPr>
          <w:p w14:paraId="1BA5906E" w14:textId="77777777" w:rsidR="00913E2C" w:rsidRPr="00227205" w:rsidRDefault="00913E2C" w:rsidP="003756B7">
            <w:pPr>
              <w:jc w:val="center"/>
              <w:rPr>
                <w:rFonts w:cs="Times New Roman"/>
                <w:b/>
                <w:bCs/>
                <w:sz w:val="20"/>
                <w:szCs w:val="20"/>
              </w:rPr>
            </w:pPr>
            <w:r w:rsidRPr="00227205">
              <w:rPr>
                <w:rFonts w:cs="Times New Roman"/>
                <w:b/>
                <w:bCs/>
                <w:sz w:val="20"/>
                <w:szCs w:val="20"/>
              </w:rPr>
              <w:t>Yang Mengutip</w:t>
            </w:r>
          </w:p>
        </w:tc>
      </w:tr>
      <w:tr w:rsidR="00913E2C" w:rsidRPr="00227205" w14:paraId="328C7B36" w14:textId="77777777" w:rsidTr="00733841">
        <w:tc>
          <w:tcPr>
            <w:tcW w:w="562" w:type="dxa"/>
          </w:tcPr>
          <w:p w14:paraId="2EB9E6EA" w14:textId="77777777" w:rsidR="00913E2C" w:rsidRPr="00227205" w:rsidRDefault="00913E2C" w:rsidP="003756B7">
            <w:pPr>
              <w:jc w:val="center"/>
              <w:rPr>
                <w:rFonts w:cs="Times New Roman"/>
                <w:sz w:val="20"/>
                <w:szCs w:val="20"/>
              </w:rPr>
            </w:pPr>
            <w:r w:rsidRPr="00227205">
              <w:rPr>
                <w:rFonts w:cs="Times New Roman"/>
                <w:sz w:val="20"/>
                <w:szCs w:val="20"/>
              </w:rPr>
              <w:t>0</w:t>
            </w:r>
          </w:p>
        </w:tc>
        <w:tc>
          <w:tcPr>
            <w:tcW w:w="1701" w:type="dxa"/>
          </w:tcPr>
          <w:p w14:paraId="2CDC6FC8" w14:textId="7F1BDA42" w:rsidR="00913E2C" w:rsidRPr="00227205" w:rsidRDefault="00913E2C" w:rsidP="003756B7">
            <w:pPr>
              <w:rPr>
                <w:rFonts w:cs="Times New Roman"/>
                <w:sz w:val="20"/>
                <w:szCs w:val="20"/>
              </w:rPr>
            </w:pPr>
            <w:r w:rsidRPr="00227205">
              <w:rPr>
                <w:rFonts w:cs="Times New Roman"/>
                <w:sz w:val="20"/>
                <w:szCs w:val="20"/>
              </w:rPr>
              <w:t>*Keuangan</w:t>
            </w:r>
          </w:p>
        </w:tc>
        <w:tc>
          <w:tcPr>
            <w:tcW w:w="1134" w:type="dxa"/>
          </w:tcPr>
          <w:p w14:paraId="1FB91E28" w14:textId="77777777" w:rsidR="00913E2C" w:rsidRPr="00227205" w:rsidRDefault="00913E2C" w:rsidP="003756B7">
            <w:pPr>
              <w:jc w:val="center"/>
              <w:rPr>
                <w:rFonts w:cs="Times New Roman"/>
                <w:sz w:val="20"/>
                <w:szCs w:val="20"/>
              </w:rPr>
            </w:pPr>
          </w:p>
        </w:tc>
        <w:tc>
          <w:tcPr>
            <w:tcW w:w="993" w:type="dxa"/>
          </w:tcPr>
          <w:p w14:paraId="1BC6977C" w14:textId="599855C5" w:rsidR="00913E2C" w:rsidRPr="00227205" w:rsidRDefault="00913E2C" w:rsidP="003756B7">
            <w:pPr>
              <w:jc w:val="center"/>
              <w:rPr>
                <w:rFonts w:cs="Times New Roman"/>
                <w:sz w:val="20"/>
                <w:szCs w:val="20"/>
              </w:rPr>
            </w:pPr>
            <w:r w:rsidRPr="00227205">
              <w:rPr>
                <w:rFonts w:cs="Times New Roman"/>
                <w:sz w:val="20"/>
                <w:szCs w:val="20"/>
              </w:rPr>
              <w:t>7</w:t>
            </w:r>
          </w:p>
        </w:tc>
        <w:tc>
          <w:tcPr>
            <w:tcW w:w="1185" w:type="dxa"/>
          </w:tcPr>
          <w:p w14:paraId="2CAE374E" w14:textId="77777777" w:rsidR="00913E2C" w:rsidRPr="00227205" w:rsidRDefault="00913E2C" w:rsidP="003756B7">
            <w:pPr>
              <w:jc w:val="center"/>
              <w:rPr>
                <w:rFonts w:cs="Times New Roman"/>
                <w:sz w:val="20"/>
                <w:szCs w:val="20"/>
              </w:rPr>
            </w:pPr>
          </w:p>
        </w:tc>
      </w:tr>
      <w:tr w:rsidR="00913E2C" w:rsidRPr="00227205" w14:paraId="691FB0FF" w14:textId="77777777" w:rsidTr="00733841">
        <w:tc>
          <w:tcPr>
            <w:tcW w:w="562" w:type="dxa"/>
          </w:tcPr>
          <w:p w14:paraId="3304B980" w14:textId="7FD613F4" w:rsidR="00913E2C" w:rsidRPr="00227205" w:rsidRDefault="00913E2C" w:rsidP="003756B7">
            <w:pPr>
              <w:jc w:val="center"/>
              <w:rPr>
                <w:rFonts w:cs="Times New Roman"/>
                <w:sz w:val="20"/>
                <w:szCs w:val="20"/>
              </w:rPr>
            </w:pPr>
            <w:r w:rsidRPr="00227205">
              <w:rPr>
                <w:rFonts w:cs="Times New Roman"/>
                <w:sz w:val="20"/>
                <w:szCs w:val="20"/>
              </w:rPr>
              <w:t>1</w:t>
            </w:r>
          </w:p>
        </w:tc>
        <w:tc>
          <w:tcPr>
            <w:tcW w:w="1701" w:type="dxa"/>
          </w:tcPr>
          <w:p w14:paraId="574D3E9D" w14:textId="084DA588" w:rsidR="00913E2C" w:rsidRPr="00227205" w:rsidRDefault="00913E2C" w:rsidP="003756B7">
            <w:pPr>
              <w:rPr>
                <w:rFonts w:cs="Times New Roman"/>
                <w:sz w:val="20"/>
                <w:szCs w:val="20"/>
              </w:rPr>
            </w:pPr>
            <w:r w:rsidRPr="00227205">
              <w:rPr>
                <w:rFonts w:cs="Times New Roman"/>
                <w:sz w:val="20"/>
                <w:szCs w:val="20"/>
              </w:rPr>
              <w:t xml:space="preserve">Keuangan- </w:t>
            </w:r>
            <w:r w:rsidR="00E7750D" w:rsidRPr="00227205">
              <w:rPr>
                <w:rFonts w:cs="Times New Roman"/>
                <w:sz w:val="20"/>
                <w:szCs w:val="20"/>
              </w:rPr>
              <w:t>pe</w:t>
            </w:r>
            <w:r w:rsidRPr="00227205">
              <w:rPr>
                <w:rFonts w:cs="Times New Roman"/>
                <w:sz w:val="20"/>
                <w:szCs w:val="20"/>
              </w:rPr>
              <w:t>rencana</w:t>
            </w:r>
            <w:r w:rsidR="00E7750D" w:rsidRPr="00227205">
              <w:rPr>
                <w:rFonts w:cs="Times New Roman"/>
                <w:sz w:val="20"/>
                <w:szCs w:val="20"/>
              </w:rPr>
              <w:t>naan</w:t>
            </w:r>
            <w:r w:rsidRPr="00227205">
              <w:rPr>
                <w:rFonts w:cs="Times New Roman"/>
                <w:sz w:val="20"/>
                <w:szCs w:val="20"/>
              </w:rPr>
              <w:t xml:space="preserve"> kebutuhan biaya</w:t>
            </w:r>
            <w:r w:rsidR="009C01B4" w:rsidRPr="00227205">
              <w:rPr>
                <w:rFonts w:cs="Times New Roman"/>
                <w:sz w:val="20"/>
                <w:szCs w:val="20"/>
              </w:rPr>
              <w:t xml:space="preserve"> yang matang</w:t>
            </w:r>
          </w:p>
        </w:tc>
        <w:tc>
          <w:tcPr>
            <w:tcW w:w="1134" w:type="dxa"/>
          </w:tcPr>
          <w:p w14:paraId="4967E214" w14:textId="3B133A81" w:rsidR="00913E2C" w:rsidRPr="00227205" w:rsidRDefault="00C0096F" w:rsidP="003756B7">
            <w:pPr>
              <w:jc w:val="center"/>
              <w:rPr>
                <w:rFonts w:cs="Times New Roman"/>
                <w:b/>
                <w:bCs/>
                <w:sz w:val="20"/>
                <w:szCs w:val="20"/>
              </w:rPr>
            </w:pPr>
            <w:r w:rsidRPr="00227205">
              <w:rPr>
                <w:rFonts w:cs="Times New Roman"/>
                <w:b/>
                <w:bCs/>
                <w:sz w:val="20"/>
                <w:szCs w:val="20"/>
              </w:rPr>
              <w:t>34</w:t>
            </w:r>
          </w:p>
        </w:tc>
        <w:tc>
          <w:tcPr>
            <w:tcW w:w="993" w:type="dxa"/>
          </w:tcPr>
          <w:p w14:paraId="3158F953" w14:textId="1686010F" w:rsidR="00913E2C" w:rsidRPr="00227205" w:rsidRDefault="00C0096F" w:rsidP="003756B7">
            <w:pPr>
              <w:jc w:val="center"/>
              <w:rPr>
                <w:rFonts w:cs="Times New Roman"/>
                <w:sz w:val="20"/>
                <w:szCs w:val="20"/>
              </w:rPr>
            </w:pPr>
            <w:r w:rsidRPr="00227205">
              <w:rPr>
                <w:rFonts w:cs="Times New Roman"/>
                <w:sz w:val="20"/>
                <w:szCs w:val="20"/>
              </w:rPr>
              <w:t>1</w:t>
            </w:r>
          </w:p>
        </w:tc>
        <w:tc>
          <w:tcPr>
            <w:tcW w:w="1185" w:type="dxa"/>
          </w:tcPr>
          <w:p w14:paraId="3D61B9BF" w14:textId="0A51AC8E" w:rsidR="00913E2C" w:rsidRPr="00227205" w:rsidRDefault="00C0096F" w:rsidP="003756B7">
            <w:pPr>
              <w:jc w:val="center"/>
              <w:rPr>
                <w:rFonts w:cs="Times New Roman"/>
                <w:sz w:val="20"/>
                <w:szCs w:val="20"/>
              </w:rPr>
            </w:pPr>
            <w:r w:rsidRPr="00227205">
              <w:rPr>
                <w:rFonts w:cs="Times New Roman"/>
                <w:sz w:val="20"/>
                <w:szCs w:val="20"/>
              </w:rPr>
              <w:t>25</w:t>
            </w:r>
          </w:p>
        </w:tc>
      </w:tr>
      <w:tr w:rsidR="00913E2C" w:rsidRPr="00227205" w14:paraId="5CC0169D" w14:textId="77777777" w:rsidTr="00733841">
        <w:tc>
          <w:tcPr>
            <w:tcW w:w="562" w:type="dxa"/>
          </w:tcPr>
          <w:p w14:paraId="14852FE3" w14:textId="0685A099" w:rsidR="00913E2C" w:rsidRPr="00227205" w:rsidRDefault="00913E2C" w:rsidP="003756B7">
            <w:pPr>
              <w:jc w:val="center"/>
              <w:rPr>
                <w:rFonts w:cs="Times New Roman"/>
                <w:sz w:val="20"/>
                <w:szCs w:val="20"/>
              </w:rPr>
            </w:pPr>
            <w:r w:rsidRPr="00227205">
              <w:rPr>
                <w:rFonts w:cs="Times New Roman"/>
                <w:sz w:val="20"/>
                <w:szCs w:val="20"/>
              </w:rPr>
              <w:t>2</w:t>
            </w:r>
          </w:p>
        </w:tc>
        <w:tc>
          <w:tcPr>
            <w:tcW w:w="1701" w:type="dxa"/>
          </w:tcPr>
          <w:p w14:paraId="548AE35E" w14:textId="0A55EECF" w:rsidR="00913E2C" w:rsidRPr="00227205" w:rsidRDefault="00913E2C" w:rsidP="003756B7">
            <w:pPr>
              <w:rPr>
                <w:rFonts w:cs="Times New Roman"/>
                <w:sz w:val="20"/>
                <w:szCs w:val="20"/>
              </w:rPr>
            </w:pPr>
            <w:r w:rsidRPr="00227205">
              <w:rPr>
                <w:rFonts w:cs="Times New Roman"/>
                <w:sz w:val="20"/>
                <w:szCs w:val="20"/>
              </w:rPr>
              <w:t>Keuangan- pelaporan biaya kepada top manajement/</w:t>
            </w:r>
            <w:r w:rsidR="00733841" w:rsidRPr="00227205">
              <w:rPr>
                <w:rFonts w:cs="Times New Roman"/>
                <w:sz w:val="20"/>
                <w:szCs w:val="20"/>
              </w:rPr>
              <w:t xml:space="preserve"> </w:t>
            </w:r>
            <w:r w:rsidRPr="00227205">
              <w:rPr>
                <w:rFonts w:cs="Times New Roman"/>
                <w:sz w:val="20"/>
                <w:szCs w:val="20"/>
              </w:rPr>
              <w:t>klien</w:t>
            </w:r>
          </w:p>
        </w:tc>
        <w:tc>
          <w:tcPr>
            <w:tcW w:w="1134" w:type="dxa"/>
          </w:tcPr>
          <w:p w14:paraId="6F41670F" w14:textId="097D3CBC" w:rsidR="00913E2C" w:rsidRPr="00227205" w:rsidRDefault="00C0096F" w:rsidP="003756B7">
            <w:pPr>
              <w:jc w:val="center"/>
              <w:rPr>
                <w:rFonts w:cs="Times New Roman"/>
                <w:sz w:val="20"/>
                <w:szCs w:val="20"/>
              </w:rPr>
            </w:pPr>
            <w:r w:rsidRPr="00227205">
              <w:rPr>
                <w:rFonts w:cs="Times New Roman"/>
                <w:sz w:val="20"/>
                <w:szCs w:val="20"/>
              </w:rPr>
              <w:t>10</w:t>
            </w:r>
          </w:p>
        </w:tc>
        <w:tc>
          <w:tcPr>
            <w:tcW w:w="993" w:type="dxa"/>
          </w:tcPr>
          <w:p w14:paraId="3B1BA974" w14:textId="2DE36C06" w:rsidR="00913E2C" w:rsidRPr="00227205" w:rsidRDefault="00C0096F" w:rsidP="003756B7">
            <w:pPr>
              <w:jc w:val="center"/>
              <w:rPr>
                <w:rFonts w:cs="Times New Roman"/>
                <w:sz w:val="20"/>
                <w:szCs w:val="20"/>
              </w:rPr>
            </w:pPr>
            <w:r w:rsidRPr="00227205">
              <w:rPr>
                <w:rFonts w:cs="Times New Roman"/>
                <w:sz w:val="20"/>
                <w:szCs w:val="20"/>
              </w:rPr>
              <w:t>1</w:t>
            </w:r>
          </w:p>
        </w:tc>
        <w:tc>
          <w:tcPr>
            <w:tcW w:w="1185" w:type="dxa"/>
          </w:tcPr>
          <w:p w14:paraId="2F409C7C" w14:textId="26083CF5" w:rsidR="00913E2C" w:rsidRPr="00227205" w:rsidRDefault="00C0096F" w:rsidP="003756B7">
            <w:pPr>
              <w:jc w:val="center"/>
              <w:rPr>
                <w:rFonts w:cs="Times New Roman"/>
                <w:sz w:val="20"/>
                <w:szCs w:val="20"/>
              </w:rPr>
            </w:pPr>
            <w:r w:rsidRPr="00227205">
              <w:rPr>
                <w:rFonts w:cs="Times New Roman"/>
                <w:sz w:val="20"/>
                <w:szCs w:val="20"/>
              </w:rPr>
              <w:t>9</w:t>
            </w:r>
          </w:p>
        </w:tc>
      </w:tr>
      <w:tr w:rsidR="00913E2C" w:rsidRPr="00227205" w14:paraId="1E53C637" w14:textId="77777777" w:rsidTr="00733841">
        <w:tc>
          <w:tcPr>
            <w:tcW w:w="562" w:type="dxa"/>
          </w:tcPr>
          <w:p w14:paraId="29E77A5B" w14:textId="1CE8E5E5" w:rsidR="00913E2C" w:rsidRPr="00227205" w:rsidRDefault="00913E2C" w:rsidP="003756B7">
            <w:pPr>
              <w:jc w:val="center"/>
              <w:rPr>
                <w:rFonts w:cs="Times New Roman"/>
                <w:sz w:val="20"/>
                <w:szCs w:val="20"/>
              </w:rPr>
            </w:pPr>
            <w:r w:rsidRPr="00227205">
              <w:rPr>
                <w:rFonts w:cs="Times New Roman"/>
                <w:sz w:val="20"/>
                <w:szCs w:val="20"/>
              </w:rPr>
              <w:t>3</w:t>
            </w:r>
          </w:p>
        </w:tc>
        <w:tc>
          <w:tcPr>
            <w:tcW w:w="1701" w:type="dxa"/>
          </w:tcPr>
          <w:p w14:paraId="304DC8C1" w14:textId="1DB7284F" w:rsidR="00913E2C" w:rsidRPr="00227205" w:rsidRDefault="00913E2C" w:rsidP="003756B7">
            <w:pPr>
              <w:rPr>
                <w:rFonts w:cs="Times New Roman"/>
                <w:sz w:val="20"/>
                <w:szCs w:val="20"/>
              </w:rPr>
            </w:pPr>
            <w:r w:rsidRPr="00227205">
              <w:rPr>
                <w:rFonts w:cs="Times New Roman"/>
                <w:sz w:val="20"/>
                <w:szCs w:val="20"/>
              </w:rPr>
              <w:t>Keuangan- ada pihak pemberi dana/</w:t>
            </w:r>
            <w:r w:rsidR="00733841" w:rsidRPr="00227205">
              <w:rPr>
                <w:rFonts w:cs="Times New Roman"/>
                <w:sz w:val="20"/>
                <w:szCs w:val="20"/>
              </w:rPr>
              <w:t xml:space="preserve"> </w:t>
            </w:r>
            <w:r w:rsidRPr="00227205">
              <w:rPr>
                <w:rFonts w:cs="Times New Roman"/>
                <w:sz w:val="20"/>
                <w:szCs w:val="20"/>
              </w:rPr>
              <w:t>sponsor</w:t>
            </w:r>
          </w:p>
        </w:tc>
        <w:tc>
          <w:tcPr>
            <w:tcW w:w="1134" w:type="dxa"/>
          </w:tcPr>
          <w:p w14:paraId="331B69D5" w14:textId="73C34A59" w:rsidR="00913E2C" w:rsidRPr="00227205" w:rsidRDefault="00C0096F" w:rsidP="003756B7">
            <w:pPr>
              <w:jc w:val="center"/>
              <w:rPr>
                <w:rFonts w:cs="Times New Roman"/>
                <w:sz w:val="20"/>
                <w:szCs w:val="20"/>
              </w:rPr>
            </w:pPr>
            <w:r w:rsidRPr="00227205">
              <w:rPr>
                <w:rFonts w:cs="Times New Roman"/>
                <w:sz w:val="20"/>
                <w:szCs w:val="20"/>
              </w:rPr>
              <w:t>16</w:t>
            </w:r>
          </w:p>
        </w:tc>
        <w:tc>
          <w:tcPr>
            <w:tcW w:w="993" w:type="dxa"/>
          </w:tcPr>
          <w:p w14:paraId="3DB7E26D" w14:textId="08B3F847" w:rsidR="00913E2C" w:rsidRPr="00227205" w:rsidRDefault="00C0096F" w:rsidP="003756B7">
            <w:pPr>
              <w:jc w:val="center"/>
              <w:rPr>
                <w:rFonts w:cs="Times New Roman"/>
                <w:sz w:val="20"/>
                <w:szCs w:val="20"/>
              </w:rPr>
            </w:pPr>
            <w:r w:rsidRPr="00227205">
              <w:rPr>
                <w:rFonts w:cs="Times New Roman"/>
                <w:sz w:val="20"/>
                <w:szCs w:val="20"/>
              </w:rPr>
              <w:t>1</w:t>
            </w:r>
          </w:p>
        </w:tc>
        <w:tc>
          <w:tcPr>
            <w:tcW w:w="1185" w:type="dxa"/>
          </w:tcPr>
          <w:p w14:paraId="52764577" w14:textId="6DCC65A2" w:rsidR="00913E2C" w:rsidRPr="00227205" w:rsidRDefault="00C0096F" w:rsidP="003756B7">
            <w:pPr>
              <w:jc w:val="center"/>
              <w:rPr>
                <w:rFonts w:cs="Times New Roman"/>
                <w:sz w:val="20"/>
                <w:szCs w:val="20"/>
              </w:rPr>
            </w:pPr>
            <w:r w:rsidRPr="00227205">
              <w:rPr>
                <w:rFonts w:cs="Times New Roman"/>
                <w:sz w:val="20"/>
                <w:szCs w:val="20"/>
              </w:rPr>
              <w:t>12</w:t>
            </w:r>
          </w:p>
        </w:tc>
      </w:tr>
      <w:tr w:rsidR="00913E2C" w:rsidRPr="00227205" w14:paraId="69E1763B" w14:textId="77777777" w:rsidTr="00733841">
        <w:tc>
          <w:tcPr>
            <w:tcW w:w="562" w:type="dxa"/>
          </w:tcPr>
          <w:p w14:paraId="2910EC80" w14:textId="0981A90D" w:rsidR="00913E2C" w:rsidRPr="00227205" w:rsidRDefault="00913E2C" w:rsidP="003756B7">
            <w:pPr>
              <w:jc w:val="center"/>
              <w:rPr>
                <w:rFonts w:cs="Times New Roman"/>
                <w:sz w:val="20"/>
                <w:szCs w:val="20"/>
              </w:rPr>
            </w:pPr>
            <w:r w:rsidRPr="00227205">
              <w:rPr>
                <w:rFonts w:cs="Times New Roman"/>
                <w:sz w:val="20"/>
                <w:szCs w:val="20"/>
              </w:rPr>
              <w:t>4</w:t>
            </w:r>
          </w:p>
        </w:tc>
        <w:tc>
          <w:tcPr>
            <w:tcW w:w="1701" w:type="dxa"/>
          </w:tcPr>
          <w:p w14:paraId="094DC2FE" w14:textId="5B1107D8" w:rsidR="00913E2C" w:rsidRPr="00227205" w:rsidRDefault="00913E2C" w:rsidP="003756B7">
            <w:pPr>
              <w:rPr>
                <w:rFonts w:cs="Times New Roman"/>
                <w:sz w:val="20"/>
                <w:szCs w:val="20"/>
              </w:rPr>
            </w:pPr>
            <w:r w:rsidRPr="00227205">
              <w:rPr>
                <w:rFonts w:cs="Times New Roman"/>
                <w:sz w:val="20"/>
                <w:szCs w:val="20"/>
              </w:rPr>
              <w:t>Keuangan- penggunaan biaya secara efektif dan efisien</w:t>
            </w:r>
          </w:p>
        </w:tc>
        <w:tc>
          <w:tcPr>
            <w:tcW w:w="1134" w:type="dxa"/>
          </w:tcPr>
          <w:p w14:paraId="073E519C" w14:textId="3713D8B9" w:rsidR="00913E2C" w:rsidRPr="00227205" w:rsidRDefault="00C0096F" w:rsidP="003756B7">
            <w:pPr>
              <w:jc w:val="center"/>
              <w:rPr>
                <w:rFonts w:cs="Times New Roman"/>
                <w:sz w:val="20"/>
                <w:szCs w:val="20"/>
              </w:rPr>
            </w:pPr>
            <w:r w:rsidRPr="00227205">
              <w:rPr>
                <w:rFonts w:cs="Times New Roman"/>
                <w:sz w:val="20"/>
                <w:szCs w:val="20"/>
              </w:rPr>
              <w:t>7</w:t>
            </w:r>
          </w:p>
        </w:tc>
        <w:tc>
          <w:tcPr>
            <w:tcW w:w="993" w:type="dxa"/>
          </w:tcPr>
          <w:p w14:paraId="7CCD7E26" w14:textId="7B4863F4" w:rsidR="00913E2C" w:rsidRPr="00227205" w:rsidRDefault="00C0096F" w:rsidP="003756B7">
            <w:pPr>
              <w:jc w:val="center"/>
              <w:rPr>
                <w:rFonts w:cs="Times New Roman"/>
                <w:sz w:val="20"/>
                <w:szCs w:val="20"/>
              </w:rPr>
            </w:pPr>
            <w:r w:rsidRPr="00227205">
              <w:rPr>
                <w:rFonts w:cs="Times New Roman"/>
                <w:sz w:val="20"/>
                <w:szCs w:val="20"/>
              </w:rPr>
              <w:t>1</w:t>
            </w:r>
          </w:p>
        </w:tc>
        <w:tc>
          <w:tcPr>
            <w:tcW w:w="1185" w:type="dxa"/>
          </w:tcPr>
          <w:p w14:paraId="726D65A6" w14:textId="248FAE06" w:rsidR="00913E2C" w:rsidRPr="00227205" w:rsidRDefault="00C0096F" w:rsidP="003756B7">
            <w:pPr>
              <w:jc w:val="center"/>
              <w:rPr>
                <w:rFonts w:cs="Times New Roman"/>
                <w:sz w:val="20"/>
                <w:szCs w:val="20"/>
              </w:rPr>
            </w:pPr>
            <w:r w:rsidRPr="00227205">
              <w:rPr>
                <w:rFonts w:cs="Times New Roman"/>
                <w:sz w:val="20"/>
                <w:szCs w:val="20"/>
              </w:rPr>
              <w:t>6</w:t>
            </w:r>
          </w:p>
        </w:tc>
      </w:tr>
    </w:tbl>
    <w:p w14:paraId="014A43DF" w14:textId="77777777" w:rsidR="009C01B4" w:rsidRDefault="009C01B4" w:rsidP="009C01B4">
      <w:pPr>
        <w:rPr>
          <w:rFonts w:cs="Times New Roman"/>
          <w:lang w:val="en-US"/>
        </w:rPr>
      </w:pPr>
    </w:p>
    <w:p w14:paraId="220454CD" w14:textId="33AD504E" w:rsidR="009C01B4" w:rsidRDefault="009C01B4" w:rsidP="00227205">
      <w:pPr>
        <w:spacing w:after="120"/>
        <w:rPr>
          <w:rFonts w:cs="Times New Roman"/>
          <w:lang w:val="en-US"/>
        </w:rPr>
      </w:pPr>
      <w:r>
        <w:rPr>
          <w:rFonts w:cs="Times New Roman"/>
          <w:lang w:val="en-US"/>
        </w:rPr>
        <w:t xml:space="preserve">Pada Tabel 6.5 </w:t>
      </w:r>
      <w:r w:rsidRPr="008A10EE">
        <w:rPr>
          <w:rFonts w:cs="Times New Roman"/>
          <w:lang w:val="en-US"/>
        </w:rPr>
        <w:t xml:space="preserve">menampilkan jumlah kutipan, kerapatan </w:t>
      </w:r>
      <w:r w:rsidRPr="008A10EE">
        <w:rPr>
          <w:rFonts w:cs="Times New Roman"/>
          <w:i/>
          <w:iCs/>
          <w:lang w:val="en-US"/>
        </w:rPr>
        <w:t>(Density)</w:t>
      </w:r>
      <w:r w:rsidRPr="008A10EE">
        <w:rPr>
          <w:rFonts w:cs="Times New Roman"/>
          <w:lang w:val="en-US"/>
        </w:rPr>
        <w:t xml:space="preserve"> dan jumlah narasumber yang mengutip faktor</w:t>
      </w:r>
      <w:r>
        <w:rPr>
          <w:rFonts w:cs="Times New Roman"/>
          <w:lang w:val="en-US"/>
        </w:rPr>
        <w:t xml:space="preserve"> yang menjadi pendorong</w:t>
      </w:r>
      <w:r w:rsidR="001B151C">
        <w:rPr>
          <w:rFonts w:cs="Times New Roman"/>
          <w:lang w:val="en-US"/>
        </w:rPr>
        <w:t xml:space="preserve"> bagi keberhasilan</w:t>
      </w:r>
      <w:r>
        <w:rPr>
          <w:rFonts w:cs="Times New Roman"/>
          <w:lang w:val="en-US"/>
        </w:rPr>
        <w:t xml:space="preserve"> implementasi sistem informasi</w:t>
      </w:r>
      <w:r w:rsidRPr="008A10EE">
        <w:rPr>
          <w:rFonts w:cs="Times New Roman"/>
          <w:lang w:val="en-US"/>
        </w:rPr>
        <w:t>.</w:t>
      </w:r>
    </w:p>
    <w:p w14:paraId="4FD232FB" w14:textId="2908387B" w:rsidR="0073410C" w:rsidRDefault="009C01B4" w:rsidP="00227205">
      <w:pPr>
        <w:spacing w:after="120"/>
        <w:rPr>
          <w:rFonts w:cs="Times New Roman"/>
          <w:lang w:val="en-US"/>
        </w:rPr>
      </w:pPr>
      <w:r>
        <w:rPr>
          <w:rFonts w:cs="Times New Roman"/>
          <w:lang w:val="en-US"/>
        </w:rPr>
        <w:t xml:space="preserve">Dari tabel diatas dapat diketahui bahwa faktor </w:t>
      </w:r>
      <w:r w:rsidRPr="009C01B4">
        <w:rPr>
          <w:rFonts w:cs="Times New Roman"/>
        </w:rPr>
        <w:t>perencananaan kebutuhan biaya yang matang</w:t>
      </w:r>
      <w:r>
        <w:rPr>
          <w:rFonts w:cs="Times New Roman"/>
        </w:rPr>
        <w:t xml:space="preserve"> menjadi faktor paling banyak dikutip oleh narasumber. Sehingga </w:t>
      </w:r>
      <w:r w:rsidRPr="009C01B4">
        <w:rPr>
          <w:rFonts w:cs="Times New Roman"/>
          <w:b/>
          <w:bCs/>
          <w:u w:val="single"/>
        </w:rPr>
        <w:t>adanya</w:t>
      </w:r>
      <w:r>
        <w:rPr>
          <w:rFonts w:cs="Times New Roman"/>
        </w:rPr>
        <w:t xml:space="preserve"> </w:t>
      </w:r>
      <w:r w:rsidRPr="009C01B4">
        <w:rPr>
          <w:rFonts w:cs="Times New Roman"/>
          <w:b/>
          <w:bCs/>
          <w:u w:val="single"/>
        </w:rPr>
        <w:t>perencananaan kebutuhan biaya yang matang</w:t>
      </w:r>
      <w:r>
        <w:rPr>
          <w:rFonts w:cs="Times New Roman"/>
          <w:b/>
          <w:bCs/>
          <w:lang w:val="en-US"/>
        </w:rPr>
        <w:t xml:space="preserve"> </w:t>
      </w:r>
      <w:r>
        <w:rPr>
          <w:rFonts w:cs="Times New Roman"/>
          <w:lang w:val="en-US"/>
        </w:rPr>
        <w:t xml:space="preserve">menjadi </w:t>
      </w:r>
      <w:r w:rsidRPr="00AE02EF">
        <w:rPr>
          <w:rFonts w:cs="Times New Roman"/>
          <w:b/>
          <w:bCs/>
          <w:u w:val="single"/>
          <w:lang w:val="en-US"/>
        </w:rPr>
        <w:t>faktor pendorong utama</w:t>
      </w:r>
      <w:r>
        <w:rPr>
          <w:rFonts w:cs="Times New Roman"/>
          <w:lang w:val="en-US"/>
        </w:rPr>
        <w:t xml:space="preserve"> paling berpengaruh pada </w:t>
      </w:r>
      <w:r>
        <w:rPr>
          <w:rFonts w:cs="Times New Roman"/>
          <w:b/>
          <w:bCs/>
          <w:lang w:val="en-US"/>
        </w:rPr>
        <w:t>kategori</w:t>
      </w:r>
      <w:r w:rsidRPr="009208BF">
        <w:rPr>
          <w:rFonts w:cs="Times New Roman"/>
          <w:b/>
          <w:bCs/>
          <w:lang w:val="en-US"/>
        </w:rPr>
        <w:t xml:space="preserve"> k</w:t>
      </w:r>
      <w:r>
        <w:rPr>
          <w:rFonts w:cs="Times New Roman"/>
          <w:b/>
          <w:bCs/>
          <w:lang w:val="en-US"/>
        </w:rPr>
        <w:t>euangan</w:t>
      </w:r>
      <w:r>
        <w:rPr>
          <w:rFonts w:cs="Times New Roman"/>
          <w:lang w:val="en-US"/>
        </w:rPr>
        <w:t>.</w:t>
      </w:r>
      <w:r w:rsidR="0073410C">
        <w:rPr>
          <w:rFonts w:cs="Times New Roman"/>
          <w:lang w:val="en-US"/>
        </w:rPr>
        <w:t xml:space="preserve"> </w:t>
      </w:r>
    </w:p>
    <w:p w14:paraId="0F48BAB3" w14:textId="54F1ED64" w:rsidR="001552EB" w:rsidRPr="008A10EE" w:rsidRDefault="009C01B4" w:rsidP="00227205">
      <w:pPr>
        <w:spacing w:after="120"/>
        <w:rPr>
          <w:rFonts w:cs="Times New Roman"/>
          <w:lang w:val="en-US"/>
        </w:rPr>
      </w:pPr>
      <w:r>
        <w:rPr>
          <w:rFonts w:cs="Times New Roman"/>
          <w:lang w:val="en-US"/>
        </w:rPr>
        <w:t xml:space="preserve">Sedangkan untuk </w:t>
      </w:r>
      <w:r w:rsidRPr="009C01B4">
        <w:rPr>
          <w:rFonts w:cs="Times New Roman"/>
          <w:u w:val="single"/>
          <w:lang w:val="en-US"/>
        </w:rPr>
        <w:t>ada pihak pemberi dana/ sponsor, pelaporan biaya kepada top manajement/ klien, dan penggunaan biaya secara efektif dan efisien</w:t>
      </w:r>
      <w:r>
        <w:rPr>
          <w:rFonts w:cs="Times New Roman"/>
          <w:lang w:val="en-US"/>
        </w:rPr>
        <w:t xml:space="preserve"> menjadi f</w:t>
      </w:r>
      <w:r w:rsidRPr="00AE02EF">
        <w:rPr>
          <w:rFonts w:cs="Times New Roman"/>
          <w:u w:val="single"/>
          <w:lang w:val="en-US"/>
        </w:rPr>
        <w:t>aktor pendorong pendukung</w:t>
      </w:r>
      <w:r>
        <w:rPr>
          <w:rFonts w:cs="Times New Roman"/>
          <w:lang w:val="en-US"/>
        </w:rPr>
        <w:t xml:space="preserve"> </w:t>
      </w:r>
      <w:r w:rsidRPr="00AE02EF">
        <w:rPr>
          <w:rFonts w:cs="Times New Roman"/>
          <w:lang w:val="en-US"/>
        </w:rPr>
        <w:t>pada</w:t>
      </w:r>
      <w:r>
        <w:rPr>
          <w:rFonts w:cs="Times New Roman"/>
          <w:lang w:val="en-US"/>
        </w:rPr>
        <w:t xml:space="preserve"> kategori keuangan ini.</w:t>
      </w:r>
    </w:p>
    <w:p w14:paraId="6F993383" w14:textId="315CFE75" w:rsidR="00F969E2" w:rsidRPr="008A10EE" w:rsidRDefault="009C01B4" w:rsidP="00227205">
      <w:pPr>
        <w:spacing w:after="120"/>
        <w:rPr>
          <w:rFonts w:cs="Times New Roman"/>
          <w:lang w:val="en-US"/>
        </w:rPr>
      </w:pPr>
      <w:r>
        <w:rPr>
          <w:rFonts w:cs="Times New Roman"/>
          <w:lang w:val="en-US"/>
        </w:rPr>
        <w:t>Kemudian dari hasil wawancara dan proses kodifikasi pada dokumen transkrip wawancara didapat informasi terkait hambatan yang seringkali dialami dan diutarakan oleh beberapa narasumber.</w:t>
      </w:r>
    </w:p>
    <w:p w14:paraId="6D0CFE95" w14:textId="73EAD1A3" w:rsidR="00F969E2" w:rsidRPr="00227205" w:rsidRDefault="00F969E2" w:rsidP="00227205">
      <w:pPr>
        <w:pStyle w:val="Caption"/>
        <w:keepNext/>
        <w:spacing w:after="120"/>
        <w:rPr>
          <w:rFonts w:cs="Times New Roman"/>
          <w:szCs w:val="20"/>
        </w:rPr>
      </w:pPr>
      <w:bookmarkStart w:id="1140" w:name="_Toc48471617"/>
      <w:r w:rsidRPr="00227205">
        <w:rPr>
          <w:rFonts w:cs="Times New Roman"/>
          <w:szCs w:val="20"/>
        </w:rPr>
        <w:t xml:space="preserve">Tabel </w:t>
      </w:r>
      <w:r w:rsidR="00182426" w:rsidRPr="00227205">
        <w:rPr>
          <w:rFonts w:cs="Times New Roman"/>
          <w:szCs w:val="20"/>
        </w:rPr>
        <w:fldChar w:fldCharType="begin"/>
      </w:r>
      <w:r w:rsidR="00182426" w:rsidRPr="00227205">
        <w:rPr>
          <w:rFonts w:cs="Times New Roman"/>
          <w:szCs w:val="20"/>
        </w:rPr>
        <w:instrText xml:space="preserve"> STYLEREF 1 \s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00182426" w:rsidRPr="00227205">
        <w:rPr>
          <w:rFonts w:cs="Times New Roman"/>
          <w:szCs w:val="20"/>
        </w:rPr>
        <w:t>.</w:t>
      </w:r>
      <w:r w:rsidR="00182426" w:rsidRPr="00227205">
        <w:rPr>
          <w:rFonts w:cs="Times New Roman"/>
          <w:szCs w:val="20"/>
        </w:rPr>
        <w:fldChar w:fldCharType="begin"/>
      </w:r>
      <w:r w:rsidR="00182426" w:rsidRPr="00227205">
        <w:rPr>
          <w:rFonts w:cs="Times New Roman"/>
          <w:szCs w:val="20"/>
        </w:rPr>
        <w:instrText xml:space="preserve"> SEQ Tabel \* ARABIC \s 1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Pr="00227205">
        <w:rPr>
          <w:rFonts w:cs="Times New Roman"/>
          <w:szCs w:val="20"/>
        </w:rPr>
        <w:t xml:space="preserve"> </w:t>
      </w:r>
      <w:r w:rsidRPr="00227205">
        <w:rPr>
          <w:rFonts w:cs="Times New Roman"/>
          <w:szCs w:val="20"/>
          <w:lang w:val="en-US"/>
        </w:rPr>
        <w:t>Faktor Penghambat</w:t>
      </w:r>
      <w:r w:rsidR="00E51A5C" w:rsidRPr="00227205">
        <w:rPr>
          <w:rFonts w:cs="Times New Roman"/>
          <w:szCs w:val="20"/>
          <w:lang w:val="en-US"/>
        </w:rPr>
        <w:t xml:space="preserve"> Keberhasilan</w:t>
      </w:r>
      <w:r w:rsidRPr="00227205">
        <w:rPr>
          <w:rFonts w:cs="Times New Roman"/>
          <w:szCs w:val="20"/>
          <w:lang w:val="en-US"/>
        </w:rPr>
        <w:t xml:space="preserve"> </w:t>
      </w:r>
      <w:r w:rsidR="009C01B4" w:rsidRPr="00227205">
        <w:rPr>
          <w:rFonts w:cs="Times New Roman"/>
          <w:szCs w:val="20"/>
          <w:lang w:val="en-US"/>
        </w:rPr>
        <w:t xml:space="preserve">Implementasi </w:t>
      </w:r>
      <w:r w:rsidRPr="00227205">
        <w:rPr>
          <w:rFonts w:cs="Times New Roman"/>
          <w:szCs w:val="20"/>
          <w:lang w:val="en-US"/>
        </w:rPr>
        <w:t xml:space="preserve">pada </w:t>
      </w:r>
      <w:r w:rsidR="009C01B4" w:rsidRPr="00227205">
        <w:rPr>
          <w:rFonts w:cs="Times New Roman"/>
          <w:szCs w:val="20"/>
          <w:lang w:val="en-US"/>
        </w:rPr>
        <w:t>Kategori</w:t>
      </w:r>
      <w:r w:rsidRPr="00227205">
        <w:rPr>
          <w:rFonts w:cs="Times New Roman"/>
          <w:szCs w:val="20"/>
          <w:lang w:val="en-US"/>
        </w:rPr>
        <w:t xml:space="preserve"> Kemampuan Sistem</w:t>
      </w:r>
      <w:bookmarkEnd w:id="1140"/>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F969E2" w:rsidRPr="00227205" w14:paraId="6FB16183" w14:textId="77777777" w:rsidTr="00733841">
        <w:trPr>
          <w:tblHeader/>
        </w:trPr>
        <w:tc>
          <w:tcPr>
            <w:tcW w:w="562" w:type="dxa"/>
          </w:tcPr>
          <w:p w14:paraId="5C3128EE" w14:textId="77777777" w:rsidR="00F969E2" w:rsidRPr="00227205" w:rsidRDefault="00F969E2" w:rsidP="00227205">
            <w:pPr>
              <w:spacing w:after="120"/>
              <w:jc w:val="center"/>
              <w:rPr>
                <w:rFonts w:cs="Times New Roman"/>
                <w:b/>
                <w:bCs/>
                <w:sz w:val="20"/>
                <w:szCs w:val="20"/>
              </w:rPr>
            </w:pPr>
            <w:r w:rsidRPr="00227205">
              <w:rPr>
                <w:rFonts w:cs="Times New Roman"/>
                <w:b/>
                <w:bCs/>
                <w:sz w:val="20"/>
                <w:szCs w:val="20"/>
              </w:rPr>
              <w:t>No</w:t>
            </w:r>
          </w:p>
        </w:tc>
        <w:tc>
          <w:tcPr>
            <w:tcW w:w="1701" w:type="dxa"/>
          </w:tcPr>
          <w:p w14:paraId="64FC1AE9" w14:textId="77777777" w:rsidR="00F969E2" w:rsidRPr="00227205" w:rsidRDefault="00F969E2" w:rsidP="00227205">
            <w:pPr>
              <w:spacing w:after="120"/>
              <w:jc w:val="center"/>
              <w:rPr>
                <w:rFonts w:cs="Times New Roman"/>
                <w:b/>
                <w:bCs/>
                <w:sz w:val="20"/>
                <w:szCs w:val="20"/>
              </w:rPr>
            </w:pPr>
            <w:r w:rsidRPr="00227205">
              <w:rPr>
                <w:rFonts w:cs="Times New Roman"/>
                <w:b/>
                <w:bCs/>
                <w:sz w:val="20"/>
                <w:szCs w:val="20"/>
              </w:rPr>
              <w:t>Keuangan</w:t>
            </w:r>
          </w:p>
        </w:tc>
        <w:tc>
          <w:tcPr>
            <w:tcW w:w="1134" w:type="dxa"/>
          </w:tcPr>
          <w:p w14:paraId="36A13E6D" w14:textId="77777777" w:rsidR="00F969E2" w:rsidRPr="00227205" w:rsidRDefault="00F969E2" w:rsidP="00227205">
            <w:pPr>
              <w:spacing w:after="120"/>
              <w:jc w:val="center"/>
              <w:rPr>
                <w:rFonts w:cs="Times New Roman"/>
                <w:b/>
                <w:bCs/>
                <w:sz w:val="20"/>
                <w:szCs w:val="20"/>
              </w:rPr>
            </w:pPr>
            <w:r w:rsidRPr="00227205">
              <w:rPr>
                <w:rFonts w:cs="Times New Roman"/>
                <w:b/>
                <w:bCs/>
                <w:sz w:val="20"/>
                <w:szCs w:val="20"/>
              </w:rPr>
              <w:t>Jumlah Kutipan</w:t>
            </w:r>
          </w:p>
        </w:tc>
        <w:tc>
          <w:tcPr>
            <w:tcW w:w="993" w:type="dxa"/>
          </w:tcPr>
          <w:p w14:paraId="62E4B702" w14:textId="77777777" w:rsidR="00F969E2" w:rsidRPr="00227205" w:rsidRDefault="00F969E2" w:rsidP="00227205">
            <w:pPr>
              <w:spacing w:after="120"/>
              <w:jc w:val="center"/>
              <w:rPr>
                <w:rFonts w:cs="Times New Roman"/>
                <w:b/>
                <w:bCs/>
                <w:i/>
                <w:iCs/>
                <w:sz w:val="20"/>
                <w:szCs w:val="20"/>
              </w:rPr>
            </w:pPr>
            <w:r w:rsidRPr="00227205">
              <w:rPr>
                <w:rFonts w:cs="Times New Roman"/>
                <w:b/>
                <w:bCs/>
                <w:i/>
                <w:iCs/>
                <w:sz w:val="20"/>
                <w:szCs w:val="20"/>
              </w:rPr>
              <w:t>Density</w:t>
            </w:r>
          </w:p>
        </w:tc>
        <w:tc>
          <w:tcPr>
            <w:tcW w:w="1185" w:type="dxa"/>
          </w:tcPr>
          <w:p w14:paraId="7B4DB8A4" w14:textId="77777777" w:rsidR="00F969E2" w:rsidRPr="00227205" w:rsidRDefault="00F969E2" w:rsidP="00227205">
            <w:pPr>
              <w:spacing w:after="120"/>
              <w:jc w:val="center"/>
              <w:rPr>
                <w:rFonts w:cs="Times New Roman"/>
                <w:b/>
                <w:bCs/>
                <w:sz w:val="20"/>
                <w:szCs w:val="20"/>
              </w:rPr>
            </w:pPr>
            <w:r w:rsidRPr="00227205">
              <w:rPr>
                <w:rFonts w:cs="Times New Roman"/>
                <w:b/>
                <w:bCs/>
                <w:sz w:val="20"/>
                <w:szCs w:val="20"/>
              </w:rPr>
              <w:t>Yang Mengutip</w:t>
            </w:r>
          </w:p>
        </w:tc>
      </w:tr>
      <w:tr w:rsidR="00F969E2" w:rsidRPr="00227205" w14:paraId="1264933C" w14:textId="77777777" w:rsidTr="00733841">
        <w:tc>
          <w:tcPr>
            <w:tcW w:w="562" w:type="dxa"/>
          </w:tcPr>
          <w:p w14:paraId="02F6DB33" w14:textId="77777777" w:rsidR="00F969E2" w:rsidRPr="00227205" w:rsidRDefault="00F969E2" w:rsidP="00D90FBB">
            <w:pPr>
              <w:jc w:val="center"/>
              <w:rPr>
                <w:rFonts w:cs="Times New Roman"/>
                <w:sz w:val="20"/>
                <w:szCs w:val="20"/>
              </w:rPr>
            </w:pPr>
            <w:r w:rsidRPr="00227205">
              <w:rPr>
                <w:rFonts w:cs="Times New Roman"/>
                <w:sz w:val="20"/>
                <w:szCs w:val="20"/>
              </w:rPr>
              <w:t>0</w:t>
            </w:r>
          </w:p>
        </w:tc>
        <w:tc>
          <w:tcPr>
            <w:tcW w:w="1701" w:type="dxa"/>
          </w:tcPr>
          <w:p w14:paraId="5343E9B3" w14:textId="77777777" w:rsidR="00F969E2" w:rsidRPr="00227205" w:rsidRDefault="00F969E2" w:rsidP="00D90FBB">
            <w:pPr>
              <w:rPr>
                <w:rFonts w:cs="Times New Roman"/>
                <w:sz w:val="20"/>
                <w:szCs w:val="20"/>
              </w:rPr>
            </w:pPr>
            <w:r w:rsidRPr="00227205">
              <w:rPr>
                <w:rFonts w:cs="Times New Roman"/>
                <w:sz w:val="20"/>
                <w:szCs w:val="20"/>
              </w:rPr>
              <w:t>*Keuangan</w:t>
            </w:r>
          </w:p>
        </w:tc>
        <w:tc>
          <w:tcPr>
            <w:tcW w:w="1134" w:type="dxa"/>
          </w:tcPr>
          <w:p w14:paraId="6F695E61" w14:textId="77777777" w:rsidR="00F969E2" w:rsidRPr="00227205" w:rsidRDefault="00F969E2" w:rsidP="00D90FBB">
            <w:pPr>
              <w:jc w:val="center"/>
              <w:rPr>
                <w:rFonts w:cs="Times New Roman"/>
                <w:sz w:val="20"/>
                <w:szCs w:val="20"/>
              </w:rPr>
            </w:pPr>
          </w:p>
        </w:tc>
        <w:tc>
          <w:tcPr>
            <w:tcW w:w="993" w:type="dxa"/>
          </w:tcPr>
          <w:p w14:paraId="3856A4BA" w14:textId="77777777" w:rsidR="00F969E2" w:rsidRPr="00227205" w:rsidRDefault="00F969E2" w:rsidP="00D90FBB">
            <w:pPr>
              <w:jc w:val="center"/>
              <w:rPr>
                <w:rFonts w:cs="Times New Roman"/>
                <w:sz w:val="20"/>
                <w:szCs w:val="20"/>
              </w:rPr>
            </w:pPr>
            <w:r w:rsidRPr="00227205">
              <w:rPr>
                <w:rFonts w:cs="Times New Roman"/>
                <w:sz w:val="20"/>
                <w:szCs w:val="20"/>
              </w:rPr>
              <w:t>7</w:t>
            </w:r>
          </w:p>
        </w:tc>
        <w:tc>
          <w:tcPr>
            <w:tcW w:w="1185" w:type="dxa"/>
          </w:tcPr>
          <w:p w14:paraId="6EFA4637" w14:textId="77777777" w:rsidR="00F969E2" w:rsidRPr="00227205" w:rsidRDefault="00F969E2" w:rsidP="00D90FBB">
            <w:pPr>
              <w:jc w:val="center"/>
              <w:rPr>
                <w:rFonts w:cs="Times New Roman"/>
                <w:sz w:val="20"/>
                <w:szCs w:val="20"/>
              </w:rPr>
            </w:pPr>
          </w:p>
        </w:tc>
      </w:tr>
      <w:tr w:rsidR="00F969E2" w:rsidRPr="00227205" w14:paraId="29220314" w14:textId="77777777" w:rsidTr="00733841">
        <w:tc>
          <w:tcPr>
            <w:tcW w:w="562" w:type="dxa"/>
          </w:tcPr>
          <w:p w14:paraId="71D3F6C7" w14:textId="16D66A85" w:rsidR="00F969E2" w:rsidRPr="00227205" w:rsidRDefault="009C01B4" w:rsidP="00D90FBB">
            <w:pPr>
              <w:jc w:val="center"/>
              <w:rPr>
                <w:rFonts w:cs="Times New Roman"/>
                <w:sz w:val="20"/>
                <w:szCs w:val="20"/>
              </w:rPr>
            </w:pPr>
            <w:r w:rsidRPr="00227205">
              <w:rPr>
                <w:rFonts w:cs="Times New Roman"/>
                <w:sz w:val="20"/>
                <w:szCs w:val="20"/>
              </w:rPr>
              <w:t>1</w:t>
            </w:r>
          </w:p>
        </w:tc>
        <w:tc>
          <w:tcPr>
            <w:tcW w:w="1701" w:type="dxa"/>
          </w:tcPr>
          <w:p w14:paraId="6BAF24E1" w14:textId="6E003555" w:rsidR="00F969E2" w:rsidRPr="00227205" w:rsidRDefault="00F969E2" w:rsidP="00D90FBB">
            <w:pPr>
              <w:rPr>
                <w:rFonts w:cs="Times New Roman"/>
                <w:sz w:val="20"/>
                <w:szCs w:val="20"/>
              </w:rPr>
            </w:pPr>
            <w:r w:rsidRPr="00227205">
              <w:rPr>
                <w:rFonts w:cs="Times New Roman"/>
                <w:sz w:val="20"/>
                <w:szCs w:val="20"/>
              </w:rPr>
              <w:t>Keuangan-penolakan pengajuan biaya-tantangan</w:t>
            </w:r>
          </w:p>
        </w:tc>
        <w:tc>
          <w:tcPr>
            <w:tcW w:w="1134" w:type="dxa"/>
          </w:tcPr>
          <w:p w14:paraId="3926BDDB" w14:textId="6A311FEC" w:rsidR="00F969E2" w:rsidRPr="00227205" w:rsidRDefault="00F969E2" w:rsidP="00D90FBB">
            <w:pPr>
              <w:jc w:val="center"/>
              <w:rPr>
                <w:rFonts w:cs="Times New Roman"/>
                <w:b/>
                <w:bCs/>
                <w:sz w:val="20"/>
                <w:szCs w:val="20"/>
              </w:rPr>
            </w:pPr>
            <w:r w:rsidRPr="00227205">
              <w:rPr>
                <w:rFonts w:cs="Times New Roman"/>
                <w:b/>
                <w:bCs/>
                <w:sz w:val="20"/>
                <w:szCs w:val="20"/>
              </w:rPr>
              <w:t>6</w:t>
            </w:r>
          </w:p>
        </w:tc>
        <w:tc>
          <w:tcPr>
            <w:tcW w:w="993" w:type="dxa"/>
          </w:tcPr>
          <w:p w14:paraId="1E4E469D" w14:textId="77777777" w:rsidR="00F969E2" w:rsidRPr="00227205" w:rsidRDefault="00F969E2" w:rsidP="00D90FBB">
            <w:pPr>
              <w:jc w:val="center"/>
              <w:rPr>
                <w:rFonts w:cs="Times New Roman"/>
                <w:sz w:val="20"/>
                <w:szCs w:val="20"/>
              </w:rPr>
            </w:pPr>
            <w:r w:rsidRPr="00227205">
              <w:rPr>
                <w:rFonts w:cs="Times New Roman"/>
                <w:sz w:val="20"/>
                <w:szCs w:val="20"/>
              </w:rPr>
              <w:t>1</w:t>
            </w:r>
          </w:p>
        </w:tc>
        <w:tc>
          <w:tcPr>
            <w:tcW w:w="1185" w:type="dxa"/>
          </w:tcPr>
          <w:p w14:paraId="3BF7B686" w14:textId="6A572C81" w:rsidR="00F969E2" w:rsidRPr="00227205" w:rsidRDefault="00F969E2" w:rsidP="00D90FBB">
            <w:pPr>
              <w:jc w:val="center"/>
              <w:rPr>
                <w:rFonts w:cs="Times New Roman"/>
                <w:sz w:val="20"/>
                <w:szCs w:val="20"/>
              </w:rPr>
            </w:pPr>
            <w:r w:rsidRPr="00227205">
              <w:rPr>
                <w:rFonts w:cs="Times New Roman"/>
                <w:sz w:val="20"/>
                <w:szCs w:val="20"/>
              </w:rPr>
              <w:t>5</w:t>
            </w:r>
          </w:p>
        </w:tc>
      </w:tr>
    </w:tbl>
    <w:p w14:paraId="3C5B6691" w14:textId="70F30C0F" w:rsidR="00913E2C" w:rsidRPr="008A10EE" w:rsidRDefault="00913E2C" w:rsidP="00913E2C">
      <w:pPr>
        <w:rPr>
          <w:rFonts w:cs="Times New Roman"/>
          <w:lang w:val="en-US"/>
        </w:rPr>
      </w:pPr>
    </w:p>
    <w:p w14:paraId="75986AB0" w14:textId="0FE26812" w:rsidR="009C01B4" w:rsidRPr="009C01B4" w:rsidRDefault="009C01B4" w:rsidP="009C01B4">
      <w:pPr>
        <w:rPr>
          <w:rFonts w:cs="Times New Roman"/>
          <w:lang w:val="en-US"/>
        </w:rPr>
      </w:pPr>
      <w:r w:rsidRPr="009C01B4">
        <w:rPr>
          <w:rFonts w:cs="Times New Roman"/>
          <w:lang w:val="en-US"/>
        </w:rPr>
        <w:t>Tabel 6.</w:t>
      </w:r>
      <w:r w:rsidR="00980351">
        <w:rPr>
          <w:rFonts w:cs="Times New Roman"/>
          <w:lang w:val="en-US"/>
        </w:rPr>
        <w:t>6</w:t>
      </w:r>
      <w:r w:rsidRPr="009C01B4">
        <w:rPr>
          <w:rFonts w:cs="Times New Roman"/>
          <w:lang w:val="en-US"/>
        </w:rPr>
        <w:t xml:space="preserve"> dapat diketahui bahwa </w:t>
      </w:r>
      <w:r w:rsidRPr="006F61F5">
        <w:rPr>
          <w:rFonts w:cs="Times New Roman"/>
          <w:u w:val="single"/>
          <w:lang w:val="en-US"/>
        </w:rPr>
        <w:t>adanya penolakan pengajuan biaya dalam pengembangan dan implementasi</w:t>
      </w:r>
      <w:r>
        <w:rPr>
          <w:rFonts w:cs="Times New Roman"/>
          <w:lang w:val="en-US"/>
        </w:rPr>
        <w:t xml:space="preserve"> </w:t>
      </w:r>
      <w:r w:rsidRPr="009C01B4">
        <w:rPr>
          <w:rFonts w:cs="Times New Roman"/>
          <w:lang w:val="en-US"/>
        </w:rPr>
        <w:t>seringkali menjadi hambatan dalam proses implementasi sistem informasi.</w:t>
      </w:r>
    </w:p>
    <w:p w14:paraId="6BDBEF52" w14:textId="47652C07" w:rsidR="00F969E2" w:rsidRPr="008A10EE" w:rsidRDefault="009C01B4" w:rsidP="00227205">
      <w:pPr>
        <w:spacing w:after="120"/>
        <w:rPr>
          <w:rFonts w:cs="Times New Roman"/>
          <w:lang w:val="en-US"/>
        </w:rPr>
      </w:pPr>
      <w:r w:rsidRPr="009C01B4">
        <w:rPr>
          <w:rFonts w:cs="Times New Roman"/>
          <w:lang w:val="en-US"/>
        </w:rPr>
        <w:t xml:space="preserve">Sehingga dapat diketahui bahwa </w:t>
      </w:r>
      <w:r w:rsidRPr="006F61F5">
        <w:rPr>
          <w:rFonts w:cs="Times New Roman"/>
          <w:u w:val="single"/>
          <w:lang w:val="en-US"/>
        </w:rPr>
        <w:t xml:space="preserve">adanya penolakan pengajuan biaya oleh pimpinan atau </w:t>
      </w:r>
      <w:r w:rsidRPr="006F61F5">
        <w:rPr>
          <w:rFonts w:cs="Times New Roman"/>
          <w:i/>
          <w:iCs/>
          <w:u w:val="single"/>
          <w:lang w:val="en-US"/>
        </w:rPr>
        <w:t>top management</w:t>
      </w:r>
      <w:r w:rsidRPr="009C01B4">
        <w:rPr>
          <w:rFonts w:cs="Times New Roman"/>
          <w:lang w:val="en-US"/>
        </w:rPr>
        <w:t xml:space="preserve"> menjadi hambatan yang paling banyak diutarakan oleh beberapa narasumber, sehingga perlu diperhatikan untuk dilakukan penanganan agar </w:t>
      </w:r>
      <w:r w:rsidRPr="009C01B4">
        <w:rPr>
          <w:rFonts w:cs="Times New Roman"/>
          <w:lang w:val="en-US"/>
        </w:rPr>
        <w:lastRenderedPageBreak/>
        <w:t>tidak menghambat dalam proses implementasi sistem informasi kedepannya.</w:t>
      </w:r>
    </w:p>
    <w:p w14:paraId="0F8C151C" w14:textId="4D0E0E26" w:rsidR="00BF0D80" w:rsidRPr="009C01B4" w:rsidRDefault="00BF0D80" w:rsidP="000A7FCF">
      <w:pPr>
        <w:pStyle w:val="ListParagraph"/>
        <w:numPr>
          <w:ilvl w:val="0"/>
          <w:numId w:val="53"/>
        </w:numPr>
        <w:spacing w:after="120"/>
        <w:ind w:left="426" w:hanging="426"/>
        <w:contextualSpacing w:val="0"/>
        <w:rPr>
          <w:b/>
          <w:bCs/>
          <w:lang w:val="en-US"/>
        </w:rPr>
      </w:pPr>
      <w:r w:rsidRPr="009C01B4">
        <w:rPr>
          <w:b/>
          <w:bCs/>
          <w:lang w:val="en-US"/>
        </w:rPr>
        <w:t>Manajemen Organisasi</w:t>
      </w:r>
    </w:p>
    <w:p w14:paraId="79FF2B47" w14:textId="60B2F742" w:rsidR="00E90BFD" w:rsidRPr="00E90BFD" w:rsidRDefault="00E90BFD" w:rsidP="00227205">
      <w:pPr>
        <w:spacing w:after="120"/>
        <w:rPr>
          <w:b/>
          <w:bCs/>
          <w:lang w:val="en-US"/>
        </w:rPr>
      </w:pPr>
      <w:r w:rsidRPr="00E90BFD">
        <w:rPr>
          <w:rFonts w:cs="Times New Roman"/>
          <w:lang w:val="en-US"/>
        </w:rPr>
        <w:t xml:space="preserve">Berikut </w:t>
      </w:r>
      <w:r w:rsidR="0073410C">
        <w:rPr>
          <w:rFonts w:cs="Times New Roman"/>
          <w:lang w:val="en-US"/>
        </w:rPr>
        <w:t xml:space="preserve">ini </w:t>
      </w:r>
      <w:r w:rsidRPr="00E90BFD">
        <w:rPr>
          <w:rFonts w:cs="Times New Roman"/>
          <w:lang w:val="en-US"/>
        </w:rPr>
        <w:t xml:space="preserve">adalah tabel yang menjelaskan kutipan terkait faktor pendorong </w:t>
      </w:r>
      <w:r w:rsidR="001B151C">
        <w:rPr>
          <w:rFonts w:cs="Times New Roman"/>
          <w:lang w:val="en-US"/>
        </w:rPr>
        <w:t>bagi keberhasilan</w:t>
      </w:r>
      <w:r w:rsidRPr="00E90BFD">
        <w:rPr>
          <w:rFonts w:cs="Times New Roman"/>
          <w:lang w:val="en-US"/>
        </w:rPr>
        <w:t xml:space="preserve"> implementasi sistem informasi </w:t>
      </w:r>
      <w:r w:rsidR="0073410C">
        <w:rPr>
          <w:rFonts w:cs="Times New Roman"/>
          <w:lang w:val="en-US"/>
        </w:rPr>
        <w:t xml:space="preserve">terintegrasi </w:t>
      </w:r>
      <w:r w:rsidRPr="00E90BFD">
        <w:rPr>
          <w:rFonts w:cs="Times New Roman"/>
          <w:lang w:val="en-US"/>
        </w:rPr>
        <w:t xml:space="preserve">pada kategori </w:t>
      </w:r>
      <w:r>
        <w:rPr>
          <w:rFonts w:cs="Times New Roman"/>
          <w:lang w:val="en-US"/>
        </w:rPr>
        <w:t>manajemen organisasi</w:t>
      </w:r>
      <w:r w:rsidRPr="00E90BFD">
        <w:rPr>
          <w:rFonts w:cs="Times New Roman"/>
          <w:lang w:val="en-US"/>
        </w:rPr>
        <w:t xml:space="preserve"> yang telah dilakukan </w:t>
      </w:r>
      <w:r w:rsidR="0073410C">
        <w:rPr>
          <w:rFonts w:cs="Times New Roman"/>
          <w:lang w:val="en-US"/>
        </w:rPr>
        <w:t xml:space="preserve"> </w:t>
      </w:r>
      <w:r w:rsidRPr="00E90BFD">
        <w:rPr>
          <w:rFonts w:cs="Times New Roman"/>
          <w:lang w:val="en-US"/>
        </w:rPr>
        <w:t>proses</w:t>
      </w:r>
      <w:r w:rsidR="0073410C">
        <w:rPr>
          <w:rFonts w:cs="Times New Roman"/>
          <w:lang w:val="en-US"/>
        </w:rPr>
        <w:t xml:space="preserve"> </w:t>
      </w:r>
      <w:r w:rsidRPr="00E90BFD">
        <w:rPr>
          <w:rFonts w:cs="Times New Roman"/>
          <w:lang w:val="en-US"/>
        </w:rPr>
        <w:t xml:space="preserve"> pengkodean</w:t>
      </w:r>
      <w:r w:rsidR="0073410C">
        <w:rPr>
          <w:rFonts w:cs="Times New Roman"/>
          <w:lang w:val="en-US"/>
        </w:rPr>
        <w:t xml:space="preserve"> </w:t>
      </w:r>
      <w:r w:rsidRPr="00E90BFD">
        <w:rPr>
          <w:rFonts w:cs="Times New Roman"/>
          <w:lang w:val="en-US"/>
        </w:rPr>
        <w:t xml:space="preserve"> pada transkrip hasil wawancara.</w:t>
      </w:r>
    </w:p>
    <w:p w14:paraId="32106B5D" w14:textId="0AC14D20" w:rsidR="00680876" w:rsidRPr="00227205" w:rsidRDefault="00680876" w:rsidP="00680876">
      <w:pPr>
        <w:pStyle w:val="Caption"/>
        <w:keepNext/>
        <w:rPr>
          <w:rFonts w:cs="Times New Roman"/>
          <w:szCs w:val="20"/>
        </w:rPr>
      </w:pPr>
      <w:bookmarkStart w:id="1141" w:name="_Toc48471618"/>
      <w:r w:rsidRPr="00227205">
        <w:rPr>
          <w:rFonts w:cs="Times New Roman"/>
          <w:szCs w:val="20"/>
        </w:rPr>
        <w:t xml:space="preserve">Tabel </w:t>
      </w:r>
      <w:r w:rsidR="00182426" w:rsidRPr="00227205">
        <w:rPr>
          <w:rFonts w:cs="Times New Roman"/>
          <w:szCs w:val="20"/>
        </w:rPr>
        <w:fldChar w:fldCharType="begin"/>
      </w:r>
      <w:r w:rsidR="00182426" w:rsidRPr="00227205">
        <w:rPr>
          <w:rFonts w:cs="Times New Roman"/>
          <w:szCs w:val="20"/>
        </w:rPr>
        <w:instrText xml:space="preserve"> STYLEREF 1 \s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00182426" w:rsidRPr="00227205">
        <w:rPr>
          <w:rFonts w:cs="Times New Roman"/>
          <w:szCs w:val="20"/>
        </w:rPr>
        <w:t>.</w:t>
      </w:r>
      <w:r w:rsidR="00182426" w:rsidRPr="00227205">
        <w:rPr>
          <w:rFonts w:cs="Times New Roman"/>
          <w:szCs w:val="20"/>
        </w:rPr>
        <w:fldChar w:fldCharType="begin"/>
      </w:r>
      <w:r w:rsidR="00182426" w:rsidRPr="00227205">
        <w:rPr>
          <w:rFonts w:cs="Times New Roman"/>
          <w:szCs w:val="20"/>
        </w:rPr>
        <w:instrText xml:space="preserve"> SEQ Tabel \* ARABIC \s 1 </w:instrText>
      </w:r>
      <w:r w:rsidR="00182426" w:rsidRPr="00227205">
        <w:rPr>
          <w:rFonts w:cs="Times New Roman"/>
          <w:szCs w:val="20"/>
        </w:rPr>
        <w:fldChar w:fldCharType="separate"/>
      </w:r>
      <w:r w:rsidR="00441E18">
        <w:rPr>
          <w:rFonts w:cs="Times New Roman"/>
          <w:noProof/>
          <w:szCs w:val="20"/>
        </w:rPr>
        <w:t>7</w:t>
      </w:r>
      <w:r w:rsidR="00182426" w:rsidRPr="00227205">
        <w:rPr>
          <w:rFonts w:cs="Times New Roman"/>
          <w:szCs w:val="20"/>
        </w:rPr>
        <w:fldChar w:fldCharType="end"/>
      </w:r>
      <w:r w:rsidRPr="00227205">
        <w:rPr>
          <w:rFonts w:cs="Times New Roman"/>
          <w:szCs w:val="20"/>
        </w:rPr>
        <w:t xml:space="preserve"> </w:t>
      </w:r>
      <w:r w:rsidRPr="00227205">
        <w:rPr>
          <w:rFonts w:cs="Times New Roman"/>
          <w:szCs w:val="20"/>
          <w:lang w:val="en-US"/>
        </w:rPr>
        <w:t xml:space="preserve">Faktor Pendorong </w:t>
      </w:r>
      <w:r w:rsidR="00E51A5C" w:rsidRPr="00227205">
        <w:rPr>
          <w:rFonts w:cs="Times New Roman"/>
          <w:szCs w:val="20"/>
          <w:lang w:val="en-US"/>
        </w:rPr>
        <w:t xml:space="preserve">Keberhasilan </w:t>
      </w:r>
      <w:r w:rsidR="00E90BFD" w:rsidRPr="00227205">
        <w:rPr>
          <w:rFonts w:cs="Times New Roman"/>
          <w:szCs w:val="20"/>
          <w:lang w:val="en-US"/>
        </w:rPr>
        <w:t xml:space="preserve">Implementasi </w:t>
      </w:r>
      <w:r w:rsidRPr="00227205">
        <w:rPr>
          <w:rFonts w:cs="Times New Roman"/>
          <w:szCs w:val="20"/>
          <w:lang w:val="en-US"/>
        </w:rPr>
        <w:t xml:space="preserve">pada </w:t>
      </w:r>
      <w:r w:rsidR="00E90BFD" w:rsidRPr="00227205">
        <w:rPr>
          <w:rFonts w:cs="Times New Roman"/>
          <w:szCs w:val="20"/>
          <w:lang w:val="en-US"/>
        </w:rPr>
        <w:t>Kategori</w:t>
      </w:r>
      <w:r w:rsidRPr="00227205">
        <w:rPr>
          <w:rFonts w:cs="Times New Roman"/>
          <w:szCs w:val="20"/>
          <w:lang w:val="en-US"/>
        </w:rPr>
        <w:t xml:space="preserve"> Manajemen Organisasi</w:t>
      </w:r>
      <w:bookmarkEnd w:id="1141"/>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B83F03" w:rsidRPr="00227205" w14:paraId="7C249BCC" w14:textId="77777777" w:rsidTr="00733841">
        <w:trPr>
          <w:tblHeader/>
        </w:trPr>
        <w:tc>
          <w:tcPr>
            <w:tcW w:w="562" w:type="dxa"/>
          </w:tcPr>
          <w:p w14:paraId="68D4F254" w14:textId="77777777" w:rsidR="00B83F03" w:rsidRPr="00227205" w:rsidRDefault="00B83F03" w:rsidP="003756B7">
            <w:pPr>
              <w:jc w:val="center"/>
              <w:rPr>
                <w:rFonts w:cs="Times New Roman"/>
                <w:b/>
                <w:bCs/>
                <w:sz w:val="20"/>
                <w:szCs w:val="20"/>
              </w:rPr>
            </w:pPr>
            <w:r w:rsidRPr="00227205">
              <w:rPr>
                <w:rFonts w:cs="Times New Roman"/>
                <w:b/>
                <w:bCs/>
                <w:sz w:val="20"/>
                <w:szCs w:val="20"/>
              </w:rPr>
              <w:t>No</w:t>
            </w:r>
          </w:p>
        </w:tc>
        <w:tc>
          <w:tcPr>
            <w:tcW w:w="1701" w:type="dxa"/>
          </w:tcPr>
          <w:p w14:paraId="4C615CC0" w14:textId="19DB65E5" w:rsidR="00B83F03" w:rsidRPr="00227205" w:rsidRDefault="00F31B6C" w:rsidP="003756B7">
            <w:pPr>
              <w:jc w:val="center"/>
              <w:rPr>
                <w:rFonts w:cs="Times New Roman"/>
                <w:b/>
                <w:bCs/>
                <w:sz w:val="20"/>
                <w:szCs w:val="20"/>
              </w:rPr>
            </w:pPr>
            <w:r w:rsidRPr="00227205">
              <w:rPr>
                <w:rFonts w:cs="Times New Roman"/>
                <w:b/>
                <w:bCs/>
                <w:sz w:val="20"/>
                <w:szCs w:val="20"/>
              </w:rPr>
              <w:t>Manajemen Organisasi</w:t>
            </w:r>
          </w:p>
        </w:tc>
        <w:tc>
          <w:tcPr>
            <w:tcW w:w="1134" w:type="dxa"/>
          </w:tcPr>
          <w:p w14:paraId="4E302297" w14:textId="77777777" w:rsidR="00B83F03" w:rsidRPr="00227205" w:rsidRDefault="00B83F03" w:rsidP="003756B7">
            <w:pPr>
              <w:jc w:val="center"/>
              <w:rPr>
                <w:rFonts w:cs="Times New Roman"/>
                <w:b/>
                <w:bCs/>
                <w:sz w:val="20"/>
                <w:szCs w:val="20"/>
              </w:rPr>
            </w:pPr>
            <w:r w:rsidRPr="00227205">
              <w:rPr>
                <w:rFonts w:cs="Times New Roman"/>
                <w:b/>
                <w:bCs/>
                <w:sz w:val="20"/>
                <w:szCs w:val="20"/>
              </w:rPr>
              <w:t>Jumlah Kutipan</w:t>
            </w:r>
          </w:p>
        </w:tc>
        <w:tc>
          <w:tcPr>
            <w:tcW w:w="993" w:type="dxa"/>
          </w:tcPr>
          <w:p w14:paraId="27ABE9D3" w14:textId="77777777" w:rsidR="00B83F03" w:rsidRPr="00227205" w:rsidRDefault="00B83F03" w:rsidP="003756B7">
            <w:pPr>
              <w:jc w:val="center"/>
              <w:rPr>
                <w:rFonts w:cs="Times New Roman"/>
                <w:b/>
                <w:bCs/>
                <w:i/>
                <w:iCs/>
                <w:sz w:val="20"/>
                <w:szCs w:val="20"/>
              </w:rPr>
            </w:pPr>
            <w:r w:rsidRPr="00227205">
              <w:rPr>
                <w:rFonts w:cs="Times New Roman"/>
                <w:b/>
                <w:bCs/>
                <w:i/>
                <w:iCs/>
                <w:sz w:val="20"/>
                <w:szCs w:val="20"/>
              </w:rPr>
              <w:t>Density</w:t>
            </w:r>
          </w:p>
        </w:tc>
        <w:tc>
          <w:tcPr>
            <w:tcW w:w="1185" w:type="dxa"/>
          </w:tcPr>
          <w:p w14:paraId="09361DDF" w14:textId="77777777" w:rsidR="00B83F03" w:rsidRPr="00227205" w:rsidRDefault="00B83F03" w:rsidP="003756B7">
            <w:pPr>
              <w:jc w:val="center"/>
              <w:rPr>
                <w:rFonts w:cs="Times New Roman"/>
                <w:b/>
                <w:bCs/>
                <w:sz w:val="20"/>
                <w:szCs w:val="20"/>
              </w:rPr>
            </w:pPr>
            <w:r w:rsidRPr="00227205">
              <w:rPr>
                <w:rFonts w:cs="Times New Roman"/>
                <w:b/>
                <w:bCs/>
                <w:sz w:val="20"/>
                <w:szCs w:val="20"/>
              </w:rPr>
              <w:t>Yang Mengutip</w:t>
            </w:r>
          </w:p>
        </w:tc>
      </w:tr>
      <w:tr w:rsidR="00B83F03" w:rsidRPr="00227205" w14:paraId="400A8A18" w14:textId="77777777" w:rsidTr="00733841">
        <w:tc>
          <w:tcPr>
            <w:tcW w:w="562" w:type="dxa"/>
          </w:tcPr>
          <w:p w14:paraId="2379CC42" w14:textId="77777777" w:rsidR="00B83F03" w:rsidRPr="00227205" w:rsidRDefault="00B83F03" w:rsidP="003756B7">
            <w:pPr>
              <w:jc w:val="center"/>
              <w:rPr>
                <w:rFonts w:cs="Times New Roman"/>
                <w:sz w:val="20"/>
                <w:szCs w:val="20"/>
              </w:rPr>
            </w:pPr>
            <w:r w:rsidRPr="00227205">
              <w:rPr>
                <w:rFonts w:cs="Times New Roman"/>
                <w:sz w:val="20"/>
                <w:szCs w:val="20"/>
              </w:rPr>
              <w:t>0</w:t>
            </w:r>
          </w:p>
        </w:tc>
        <w:tc>
          <w:tcPr>
            <w:tcW w:w="1701" w:type="dxa"/>
          </w:tcPr>
          <w:p w14:paraId="129DD03A" w14:textId="61ED859F" w:rsidR="00B83F03" w:rsidRPr="00227205" w:rsidRDefault="004F77F4" w:rsidP="003756B7">
            <w:pPr>
              <w:rPr>
                <w:rFonts w:cs="Times New Roman"/>
                <w:sz w:val="20"/>
                <w:szCs w:val="20"/>
              </w:rPr>
            </w:pPr>
            <w:r w:rsidRPr="00227205">
              <w:rPr>
                <w:rFonts w:cs="Times New Roman"/>
                <w:sz w:val="20"/>
                <w:szCs w:val="20"/>
              </w:rPr>
              <w:t>*Manajemen organisasi</w:t>
            </w:r>
          </w:p>
        </w:tc>
        <w:tc>
          <w:tcPr>
            <w:tcW w:w="1134" w:type="dxa"/>
          </w:tcPr>
          <w:p w14:paraId="4B4A0927" w14:textId="77777777" w:rsidR="00B83F03" w:rsidRPr="00227205" w:rsidRDefault="00B83F03" w:rsidP="003756B7">
            <w:pPr>
              <w:jc w:val="center"/>
              <w:rPr>
                <w:rFonts w:cs="Times New Roman"/>
                <w:sz w:val="20"/>
                <w:szCs w:val="20"/>
              </w:rPr>
            </w:pPr>
          </w:p>
        </w:tc>
        <w:tc>
          <w:tcPr>
            <w:tcW w:w="993" w:type="dxa"/>
          </w:tcPr>
          <w:p w14:paraId="724DECF7" w14:textId="236A8896" w:rsidR="00B83F03" w:rsidRPr="00227205" w:rsidRDefault="004F77F4" w:rsidP="003756B7">
            <w:pPr>
              <w:jc w:val="center"/>
              <w:rPr>
                <w:rFonts w:cs="Times New Roman"/>
                <w:sz w:val="20"/>
                <w:szCs w:val="20"/>
              </w:rPr>
            </w:pPr>
            <w:r w:rsidRPr="00227205">
              <w:rPr>
                <w:rFonts w:cs="Times New Roman"/>
                <w:sz w:val="20"/>
                <w:szCs w:val="20"/>
              </w:rPr>
              <w:t>4</w:t>
            </w:r>
          </w:p>
        </w:tc>
        <w:tc>
          <w:tcPr>
            <w:tcW w:w="1185" w:type="dxa"/>
          </w:tcPr>
          <w:p w14:paraId="3288AABB" w14:textId="77777777" w:rsidR="00B83F03" w:rsidRPr="00227205" w:rsidRDefault="00B83F03" w:rsidP="003756B7">
            <w:pPr>
              <w:jc w:val="center"/>
              <w:rPr>
                <w:rFonts w:cs="Times New Roman"/>
                <w:sz w:val="20"/>
                <w:szCs w:val="20"/>
              </w:rPr>
            </w:pPr>
          </w:p>
        </w:tc>
      </w:tr>
      <w:tr w:rsidR="004F77F4" w:rsidRPr="00227205" w14:paraId="338AB4DE" w14:textId="77777777" w:rsidTr="00733841">
        <w:tc>
          <w:tcPr>
            <w:tcW w:w="562" w:type="dxa"/>
          </w:tcPr>
          <w:p w14:paraId="60520E6E" w14:textId="702C0CFC" w:rsidR="004F77F4" w:rsidRPr="00227205" w:rsidRDefault="004F77F4" w:rsidP="003756B7">
            <w:pPr>
              <w:jc w:val="center"/>
              <w:rPr>
                <w:rFonts w:cs="Times New Roman"/>
                <w:sz w:val="20"/>
                <w:szCs w:val="20"/>
              </w:rPr>
            </w:pPr>
            <w:r w:rsidRPr="00227205">
              <w:rPr>
                <w:rFonts w:cs="Times New Roman"/>
                <w:sz w:val="20"/>
                <w:szCs w:val="20"/>
              </w:rPr>
              <w:t>1</w:t>
            </w:r>
          </w:p>
        </w:tc>
        <w:tc>
          <w:tcPr>
            <w:tcW w:w="1701" w:type="dxa"/>
          </w:tcPr>
          <w:p w14:paraId="47008281" w14:textId="02DDDFFE" w:rsidR="004F77F4" w:rsidRPr="00227205" w:rsidRDefault="004F77F4" w:rsidP="003756B7">
            <w:pPr>
              <w:rPr>
                <w:rFonts w:cs="Times New Roman"/>
                <w:sz w:val="20"/>
                <w:szCs w:val="20"/>
              </w:rPr>
            </w:pPr>
            <w:r w:rsidRPr="00227205">
              <w:rPr>
                <w:rFonts w:cs="Times New Roman"/>
                <w:sz w:val="20"/>
                <w:szCs w:val="20"/>
              </w:rPr>
              <w:t>Manajemen Organsisasi- aturan/</w:t>
            </w:r>
            <w:r w:rsidR="00733841" w:rsidRPr="00227205">
              <w:rPr>
                <w:rFonts w:cs="Times New Roman"/>
                <w:sz w:val="20"/>
                <w:szCs w:val="20"/>
              </w:rPr>
              <w:t xml:space="preserve"> </w:t>
            </w:r>
            <w:r w:rsidRPr="00227205">
              <w:rPr>
                <w:rFonts w:cs="Times New Roman"/>
                <w:sz w:val="20"/>
                <w:szCs w:val="20"/>
              </w:rPr>
              <w:t>hukum yang mengikat</w:t>
            </w:r>
          </w:p>
        </w:tc>
        <w:tc>
          <w:tcPr>
            <w:tcW w:w="1134" w:type="dxa"/>
          </w:tcPr>
          <w:p w14:paraId="799B61F5" w14:textId="5B53A4C0" w:rsidR="004F77F4" w:rsidRPr="00227205" w:rsidRDefault="004F77F4" w:rsidP="003756B7">
            <w:pPr>
              <w:jc w:val="center"/>
              <w:rPr>
                <w:rFonts w:cs="Times New Roman"/>
                <w:sz w:val="20"/>
                <w:szCs w:val="20"/>
              </w:rPr>
            </w:pPr>
            <w:r w:rsidRPr="00227205">
              <w:rPr>
                <w:rFonts w:cs="Times New Roman"/>
                <w:sz w:val="20"/>
                <w:szCs w:val="20"/>
              </w:rPr>
              <w:t>5</w:t>
            </w:r>
          </w:p>
        </w:tc>
        <w:tc>
          <w:tcPr>
            <w:tcW w:w="993" w:type="dxa"/>
          </w:tcPr>
          <w:p w14:paraId="5909DEB3" w14:textId="4906B523" w:rsidR="004F77F4" w:rsidRPr="00227205" w:rsidRDefault="004F77F4" w:rsidP="003756B7">
            <w:pPr>
              <w:jc w:val="center"/>
              <w:rPr>
                <w:rFonts w:cs="Times New Roman"/>
                <w:sz w:val="20"/>
                <w:szCs w:val="20"/>
              </w:rPr>
            </w:pPr>
            <w:r w:rsidRPr="00227205">
              <w:rPr>
                <w:rFonts w:cs="Times New Roman"/>
                <w:sz w:val="20"/>
                <w:szCs w:val="20"/>
              </w:rPr>
              <w:t>1</w:t>
            </w:r>
          </w:p>
        </w:tc>
        <w:tc>
          <w:tcPr>
            <w:tcW w:w="1185" w:type="dxa"/>
          </w:tcPr>
          <w:p w14:paraId="6AB16C0A" w14:textId="25697FAC" w:rsidR="004F77F4" w:rsidRPr="00227205" w:rsidRDefault="004F77F4" w:rsidP="003756B7">
            <w:pPr>
              <w:jc w:val="center"/>
              <w:rPr>
                <w:rFonts w:cs="Times New Roman"/>
                <w:sz w:val="20"/>
                <w:szCs w:val="20"/>
              </w:rPr>
            </w:pPr>
            <w:r w:rsidRPr="00227205">
              <w:rPr>
                <w:rFonts w:cs="Times New Roman"/>
                <w:sz w:val="20"/>
                <w:szCs w:val="20"/>
              </w:rPr>
              <w:t>4</w:t>
            </w:r>
          </w:p>
        </w:tc>
      </w:tr>
      <w:tr w:rsidR="004F77F4" w:rsidRPr="00227205" w14:paraId="7C8924D6" w14:textId="77777777" w:rsidTr="00733841">
        <w:tc>
          <w:tcPr>
            <w:tcW w:w="562" w:type="dxa"/>
          </w:tcPr>
          <w:p w14:paraId="20046A8B" w14:textId="5A01B8FA" w:rsidR="004F77F4" w:rsidRPr="00227205" w:rsidRDefault="004F77F4" w:rsidP="003756B7">
            <w:pPr>
              <w:jc w:val="center"/>
              <w:rPr>
                <w:rFonts w:cs="Times New Roman"/>
                <w:sz w:val="20"/>
                <w:szCs w:val="20"/>
              </w:rPr>
            </w:pPr>
            <w:r w:rsidRPr="00227205">
              <w:rPr>
                <w:rFonts w:cs="Times New Roman"/>
                <w:sz w:val="20"/>
                <w:szCs w:val="20"/>
              </w:rPr>
              <w:t>2</w:t>
            </w:r>
          </w:p>
        </w:tc>
        <w:tc>
          <w:tcPr>
            <w:tcW w:w="1701" w:type="dxa"/>
          </w:tcPr>
          <w:p w14:paraId="647819C8" w14:textId="61199358" w:rsidR="004F77F4" w:rsidRPr="00227205" w:rsidRDefault="004F77F4" w:rsidP="003756B7">
            <w:pPr>
              <w:rPr>
                <w:rFonts w:cs="Times New Roman"/>
                <w:sz w:val="20"/>
                <w:szCs w:val="20"/>
              </w:rPr>
            </w:pPr>
            <w:r w:rsidRPr="00227205">
              <w:rPr>
                <w:rFonts w:cs="Times New Roman"/>
                <w:sz w:val="20"/>
                <w:szCs w:val="20"/>
              </w:rPr>
              <w:t>Manajemen Organisasi- dukungan top manajemen</w:t>
            </w:r>
          </w:p>
        </w:tc>
        <w:tc>
          <w:tcPr>
            <w:tcW w:w="1134" w:type="dxa"/>
          </w:tcPr>
          <w:p w14:paraId="6E81EBD7" w14:textId="2ED5EBE9" w:rsidR="004F77F4" w:rsidRPr="00227205" w:rsidRDefault="004F77F4" w:rsidP="003756B7">
            <w:pPr>
              <w:jc w:val="center"/>
              <w:rPr>
                <w:rFonts w:cs="Times New Roman"/>
                <w:b/>
                <w:bCs/>
                <w:sz w:val="20"/>
                <w:szCs w:val="20"/>
              </w:rPr>
            </w:pPr>
            <w:r w:rsidRPr="00227205">
              <w:rPr>
                <w:rFonts w:cs="Times New Roman"/>
                <w:b/>
                <w:bCs/>
                <w:sz w:val="20"/>
                <w:szCs w:val="20"/>
              </w:rPr>
              <w:t>30</w:t>
            </w:r>
          </w:p>
        </w:tc>
        <w:tc>
          <w:tcPr>
            <w:tcW w:w="993" w:type="dxa"/>
          </w:tcPr>
          <w:p w14:paraId="09417D50" w14:textId="215FE6F8" w:rsidR="004F77F4" w:rsidRPr="00227205" w:rsidRDefault="004F77F4" w:rsidP="003756B7">
            <w:pPr>
              <w:jc w:val="center"/>
              <w:rPr>
                <w:rFonts w:cs="Times New Roman"/>
                <w:sz w:val="20"/>
                <w:szCs w:val="20"/>
              </w:rPr>
            </w:pPr>
            <w:r w:rsidRPr="00227205">
              <w:rPr>
                <w:rFonts w:cs="Times New Roman"/>
                <w:sz w:val="20"/>
                <w:szCs w:val="20"/>
              </w:rPr>
              <w:t>1</w:t>
            </w:r>
          </w:p>
        </w:tc>
        <w:tc>
          <w:tcPr>
            <w:tcW w:w="1185" w:type="dxa"/>
          </w:tcPr>
          <w:p w14:paraId="30711040" w14:textId="7B816CA6" w:rsidR="004F77F4" w:rsidRPr="00227205" w:rsidRDefault="004F77F4" w:rsidP="003756B7">
            <w:pPr>
              <w:jc w:val="center"/>
              <w:rPr>
                <w:rFonts w:cs="Times New Roman"/>
                <w:sz w:val="20"/>
                <w:szCs w:val="20"/>
              </w:rPr>
            </w:pPr>
            <w:r w:rsidRPr="00227205">
              <w:rPr>
                <w:rFonts w:cs="Times New Roman"/>
                <w:sz w:val="20"/>
                <w:szCs w:val="20"/>
              </w:rPr>
              <w:t>22</w:t>
            </w:r>
          </w:p>
        </w:tc>
      </w:tr>
      <w:tr w:rsidR="004F77F4" w:rsidRPr="00227205" w14:paraId="35423CAA" w14:textId="77777777" w:rsidTr="00733841">
        <w:tc>
          <w:tcPr>
            <w:tcW w:w="562" w:type="dxa"/>
          </w:tcPr>
          <w:p w14:paraId="12013BD2" w14:textId="40DC0BD5" w:rsidR="004F77F4" w:rsidRPr="00227205" w:rsidRDefault="004F77F4" w:rsidP="003756B7">
            <w:pPr>
              <w:jc w:val="center"/>
              <w:rPr>
                <w:rFonts w:cs="Times New Roman"/>
                <w:sz w:val="20"/>
                <w:szCs w:val="20"/>
              </w:rPr>
            </w:pPr>
            <w:r w:rsidRPr="00227205">
              <w:rPr>
                <w:rFonts w:cs="Times New Roman"/>
                <w:sz w:val="20"/>
                <w:szCs w:val="20"/>
              </w:rPr>
              <w:t>4</w:t>
            </w:r>
          </w:p>
        </w:tc>
        <w:tc>
          <w:tcPr>
            <w:tcW w:w="1701" w:type="dxa"/>
          </w:tcPr>
          <w:p w14:paraId="5460AFAB" w14:textId="2D835BEE" w:rsidR="004F77F4" w:rsidRPr="00227205" w:rsidRDefault="004F77F4" w:rsidP="003756B7">
            <w:pPr>
              <w:rPr>
                <w:rFonts w:cs="Times New Roman"/>
                <w:sz w:val="20"/>
                <w:szCs w:val="20"/>
              </w:rPr>
            </w:pPr>
            <w:r w:rsidRPr="00227205">
              <w:rPr>
                <w:rFonts w:cs="Times New Roman"/>
                <w:sz w:val="20"/>
                <w:szCs w:val="20"/>
              </w:rPr>
              <w:t>Manajemen Organisasi- visi misi</w:t>
            </w:r>
          </w:p>
        </w:tc>
        <w:tc>
          <w:tcPr>
            <w:tcW w:w="1134" w:type="dxa"/>
          </w:tcPr>
          <w:p w14:paraId="1C401ECC" w14:textId="28D85660" w:rsidR="004F77F4" w:rsidRPr="00227205" w:rsidRDefault="004F77F4" w:rsidP="003756B7">
            <w:pPr>
              <w:jc w:val="center"/>
              <w:rPr>
                <w:rFonts w:cs="Times New Roman"/>
                <w:sz w:val="20"/>
                <w:szCs w:val="20"/>
              </w:rPr>
            </w:pPr>
            <w:r w:rsidRPr="00227205">
              <w:rPr>
                <w:rFonts w:cs="Times New Roman"/>
                <w:sz w:val="20"/>
                <w:szCs w:val="20"/>
              </w:rPr>
              <w:t>25</w:t>
            </w:r>
          </w:p>
        </w:tc>
        <w:tc>
          <w:tcPr>
            <w:tcW w:w="993" w:type="dxa"/>
          </w:tcPr>
          <w:p w14:paraId="62EA2C42" w14:textId="7FE23DCB" w:rsidR="004F77F4" w:rsidRPr="00227205" w:rsidRDefault="004F77F4" w:rsidP="003756B7">
            <w:pPr>
              <w:jc w:val="center"/>
              <w:rPr>
                <w:rFonts w:cs="Times New Roman"/>
                <w:sz w:val="20"/>
                <w:szCs w:val="20"/>
              </w:rPr>
            </w:pPr>
            <w:r w:rsidRPr="00227205">
              <w:rPr>
                <w:rFonts w:cs="Times New Roman"/>
                <w:sz w:val="20"/>
                <w:szCs w:val="20"/>
              </w:rPr>
              <w:t>1</w:t>
            </w:r>
          </w:p>
        </w:tc>
        <w:tc>
          <w:tcPr>
            <w:tcW w:w="1185" w:type="dxa"/>
          </w:tcPr>
          <w:p w14:paraId="4CB0CA00" w14:textId="2B53661C" w:rsidR="004F77F4" w:rsidRPr="00227205" w:rsidRDefault="004F77F4" w:rsidP="003756B7">
            <w:pPr>
              <w:jc w:val="center"/>
              <w:rPr>
                <w:rFonts w:cs="Times New Roman"/>
                <w:sz w:val="20"/>
                <w:szCs w:val="20"/>
              </w:rPr>
            </w:pPr>
            <w:r w:rsidRPr="00227205">
              <w:rPr>
                <w:rFonts w:cs="Times New Roman"/>
                <w:sz w:val="20"/>
                <w:szCs w:val="20"/>
              </w:rPr>
              <w:t>16</w:t>
            </w:r>
          </w:p>
        </w:tc>
      </w:tr>
    </w:tbl>
    <w:p w14:paraId="75701B51" w14:textId="77777777" w:rsidR="00B83F03" w:rsidRPr="008A10EE" w:rsidRDefault="00B83F03" w:rsidP="00B83F03">
      <w:pPr>
        <w:rPr>
          <w:rFonts w:cs="Times New Roman"/>
          <w:lang w:val="en-US"/>
        </w:rPr>
      </w:pPr>
    </w:p>
    <w:p w14:paraId="39B73494" w14:textId="77777777" w:rsidR="007F6DDA" w:rsidRDefault="004F77F4" w:rsidP="00227205">
      <w:pPr>
        <w:spacing w:after="120"/>
        <w:rPr>
          <w:rFonts w:cs="Times New Roman"/>
          <w:lang w:val="en-US"/>
        </w:rPr>
      </w:pPr>
      <w:r w:rsidRPr="008A10EE">
        <w:rPr>
          <w:rFonts w:cs="Times New Roman"/>
          <w:lang w:val="en-US"/>
        </w:rPr>
        <w:t>Tabel 6.</w:t>
      </w:r>
      <w:r w:rsidR="00C75ED6" w:rsidRPr="008A10EE">
        <w:rPr>
          <w:rFonts w:cs="Times New Roman"/>
          <w:lang w:val="en-US"/>
        </w:rPr>
        <w:t>7</w:t>
      </w:r>
      <w:r w:rsidRPr="008A10EE">
        <w:rPr>
          <w:rFonts w:cs="Times New Roman"/>
          <w:lang w:val="en-US"/>
        </w:rPr>
        <w:t xml:space="preserve"> </w:t>
      </w:r>
      <w:r w:rsidR="00E90BFD" w:rsidRPr="00E90BFD">
        <w:rPr>
          <w:rFonts w:cs="Times New Roman"/>
          <w:lang w:val="en-US"/>
        </w:rPr>
        <w:t xml:space="preserve">menampilkan jumlah kutipan, kerapatan (Density) dan jumlah narasumber yang mengutip faktor yang menjadi pendorong </w:t>
      </w:r>
      <w:r w:rsidR="001B151C">
        <w:rPr>
          <w:rFonts w:cs="Times New Roman"/>
          <w:lang w:val="en-US"/>
        </w:rPr>
        <w:t>bagi keberhasilan</w:t>
      </w:r>
      <w:r w:rsidR="00E90BFD" w:rsidRPr="00E90BFD">
        <w:rPr>
          <w:rFonts w:cs="Times New Roman"/>
          <w:lang w:val="en-US"/>
        </w:rPr>
        <w:t xml:space="preserve"> implementasi sistem informasi.</w:t>
      </w:r>
    </w:p>
    <w:p w14:paraId="2EE1AF3C" w14:textId="5E438D5D" w:rsidR="007F6DDA" w:rsidRDefault="00E90BFD" w:rsidP="00227205">
      <w:pPr>
        <w:spacing w:after="120"/>
        <w:rPr>
          <w:rFonts w:cs="Times New Roman"/>
          <w:lang w:val="en-US"/>
        </w:rPr>
      </w:pPr>
      <w:r w:rsidRPr="00E90BFD">
        <w:rPr>
          <w:rFonts w:cs="Times New Roman"/>
          <w:lang w:val="en-US"/>
        </w:rPr>
        <w:t xml:space="preserve">Dari tabel diatas dapat diketahui bahwa faktor </w:t>
      </w:r>
      <w:r w:rsidR="007F6DDA">
        <w:rPr>
          <w:rFonts w:cs="Times New Roman"/>
          <w:lang w:val="en-US"/>
        </w:rPr>
        <w:t xml:space="preserve">adanya </w:t>
      </w:r>
      <w:r w:rsidRPr="00E90BFD">
        <w:rPr>
          <w:rFonts w:cs="Times New Roman"/>
          <w:lang w:val="en-US"/>
        </w:rPr>
        <w:t xml:space="preserve">dukungan </w:t>
      </w:r>
      <w:r w:rsidR="007F6DDA">
        <w:rPr>
          <w:rFonts w:cs="Times New Roman"/>
          <w:lang w:val="en-US"/>
        </w:rPr>
        <w:t xml:space="preserve">dari pihak </w:t>
      </w:r>
      <w:r w:rsidRPr="007F6DDA">
        <w:rPr>
          <w:rFonts w:cs="Times New Roman"/>
          <w:i/>
          <w:iCs/>
          <w:lang w:val="en-US"/>
        </w:rPr>
        <w:t>top manajemen</w:t>
      </w:r>
      <w:r w:rsidRPr="00E90BFD">
        <w:rPr>
          <w:rFonts w:cs="Times New Roman"/>
          <w:lang w:val="en-US"/>
        </w:rPr>
        <w:t xml:space="preserve"> menjadi faktor yang paling banyak </w:t>
      </w:r>
      <w:r w:rsidR="00E75FBD">
        <w:rPr>
          <w:rFonts w:cs="Times New Roman"/>
          <w:lang w:val="en-US"/>
        </w:rPr>
        <w:t xml:space="preserve">memiliki kutipan atau </w:t>
      </w:r>
      <w:r w:rsidRPr="00E90BFD">
        <w:rPr>
          <w:rFonts w:cs="Times New Roman"/>
          <w:lang w:val="en-US"/>
        </w:rPr>
        <w:t xml:space="preserve">dikutip oleh narasumber. Sehingga </w:t>
      </w:r>
      <w:r w:rsidRPr="00E90BFD">
        <w:rPr>
          <w:rFonts w:cs="Times New Roman"/>
          <w:b/>
          <w:bCs/>
          <w:u w:val="single"/>
          <w:lang w:val="en-US"/>
        </w:rPr>
        <w:t>dukungan top manajemen</w:t>
      </w:r>
      <w:r w:rsidRPr="00E90BFD">
        <w:rPr>
          <w:rFonts w:cs="Times New Roman"/>
          <w:lang w:val="en-US"/>
        </w:rPr>
        <w:t xml:space="preserve"> menjadi </w:t>
      </w:r>
      <w:r w:rsidRPr="00E90BFD">
        <w:rPr>
          <w:rFonts w:cs="Times New Roman"/>
          <w:b/>
          <w:bCs/>
          <w:u w:val="single"/>
          <w:lang w:val="en-US"/>
        </w:rPr>
        <w:t>faktor pendorong utama</w:t>
      </w:r>
      <w:r w:rsidRPr="00E90BFD">
        <w:rPr>
          <w:rFonts w:cs="Times New Roman"/>
          <w:lang w:val="en-US"/>
        </w:rPr>
        <w:t xml:space="preserve"> paling</w:t>
      </w:r>
      <w:r w:rsidR="00E75FBD">
        <w:rPr>
          <w:rFonts w:cs="Times New Roman"/>
          <w:lang w:val="en-US"/>
        </w:rPr>
        <w:t xml:space="preserve">  </w:t>
      </w:r>
      <w:r w:rsidRPr="00E90BFD">
        <w:rPr>
          <w:rFonts w:cs="Times New Roman"/>
          <w:lang w:val="en-US"/>
        </w:rPr>
        <w:t xml:space="preserve"> </w:t>
      </w:r>
      <w:r w:rsidR="00E75FBD">
        <w:rPr>
          <w:rFonts w:cs="Times New Roman"/>
          <w:lang w:val="en-US"/>
        </w:rPr>
        <w:t xml:space="preserve">berpengaruh </w:t>
      </w:r>
      <w:r w:rsidRPr="00E90BFD">
        <w:rPr>
          <w:rFonts w:cs="Times New Roman"/>
          <w:lang w:val="en-US"/>
        </w:rPr>
        <w:t xml:space="preserve"> </w:t>
      </w:r>
      <w:r w:rsidR="00E75FBD">
        <w:rPr>
          <w:rFonts w:cs="Times New Roman"/>
          <w:lang w:val="en-US"/>
        </w:rPr>
        <w:t xml:space="preserve"> </w:t>
      </w:r>
      <w:r w:rsidRPr="00E90BFD">
        <w:rPr>
          <w:rFonts w:cs="Times New Roman"/>
          <w:lang w:val="en-US"/>
        </w:rPr>
        <w:t>pada</w:t>
      </w:r>
      <w:r w:rsidR="00E75FBD">
        <w:rPr>
          <w:rFonts w:cs="Times New Roman"/>
          <w:lang w:val="en-US"/>
        </w:rPr>
        <w:t xml:space="preserve">  </w:t>
      </w:r>
      <w:r w:rsidRPr="00E90BFD">
        <w:rPr>
          <w:rFonts w:cs="Times New Roman"/>
          <w:lang w:val="en-US"/>
        </w:rPr>
        <w:t xml:space="preserve"> kategori </w:t>
      </w:r>
      <w:r w:rsidR="00E75FBD">
        <w:rPr>
          <w:rFonts w:cs="Times New Roman"/>
          <w:lang w:val="en-US"/>
        </w:rPr>
        <w:t xml:space="preserve"> </w:t>
      </w:r>
      <w:r w:rsidRPr="00E90BFD">
        <w:rPr>
          <w:rFonts w:cs="Times New Roman"/>
          <w:b/>
          <w:bCs/>
          <w:lang w:val="en-US"/>
        </w:rPr>
        <w:t xml:space="preserve">manajemen </w:t>
      </w:r>
      <w:r w:rsidR="00E75FBD">
        <w:rPr>
          <w:rFonts w:cs="Times New Roman"/>
          <w:b/>
          <w:bCs/>
          <w:lang w:val="en-US"/>
        </w:rPr>
        <w:t xml:space="preserve"> </w:t>
      </w:r>
      <w:r w:rsidRPr="00E90BFD">
        <w:rPr>
          <w:rFonts w:cs="Times New Roman"/>
          <w:b/>
          <w:bCs/>
          <w:lang w:val="en-US"/>
        </w:rPr>
        <w:t>organisasi</w:t>
      </w:r>
      <w:r w:rsidRPr="00E90BFD">
        <w:rPr>
          <w:rFonts w:cs="Times New Roman"/>
          <w:lang w:val="en-US"/>
        </w:rPr>
        <w:t>.</w:t>
      </w:r>
      <w:r w:rsidR="007F6DDA">
        <w:rPr>
          <w:rFonts w:cs="Times New Roman"/>
          <w:lang w:val="en-US"/>
        </w:rPr>
        <w:t xml:space="preserve"> </w:t>
      </w:r>
    </w:p>
    <w:p w14:paraId="60D6C025" w14:textId="3C449A56" w:rsidR="00C20F77" w:rsidRPr="00E90BFD" w:rsidRDefault="00E90BFD" w:rsidP="00227205">
      <w:pPr>
        <w:spacing w:after="120"/>
        <w:rPr>
          <w:rFonts w:cs="Times New Roman"/>
          <w:lang w:val="en-US"/>
        </w:rPr>
      </w:pPr>
      <w:r w:rsidRPr="00E90BFD">
        <w:rPr>
          <w:rFonts w:cs="Times New Roman"/>
          <w:lang w:val="en-US"/>
        </w:rPr>
        <w:lastRenderedPageBreak/>
        <w:t xml:space="preserve">Sedangkan untuk </w:t>
      </w:r>
      <w:r w:rsidRPr="00E90BFD">
        <w:rPr>
          <w:rFonts w:cs="Times New Roman"/>
          <w:u w:val="single"/>
          <w:lang w:val="en-US"/>
        </w:rPr>
        <w:t>visi dan misi dan aturan/ hukum yang mengikat</w:t>
      </w:r>
      <w:r w:rsidRPr="00E90BFD">
        <w:rPr>
          <w:rFonts w:cs="Times New Roman"/>
          <w:lang w:val="en-US"/>
        </w:rPr>
        <w:t xml:space="preserve"> menjadi </w:t>
      </w:r>
      <w:r w:rsidRPr="00E90BFD">
        <w:rPr>
          <w:rFonts w:cs="Times New Roman"/>
          <w:u w:val="single"/>
          <w:lang w:val="en-US"/>
        </w:rPr>
        <w:t>faktor pendorong pendukung</w:t>
      </w:r>
      <w:r w:rsidRPr="00E90BFD">
        <w:rPr>
          <w:rFonts w:cs="Times New Roman"/>
          <w:lang w:val="en-US"/>
        </w:rPr>
        <w:t xml:space="preserve"> pada kategori </w:t>
      </w:r>
      <w:r>
        <w:rPr>
          <w:rFonts w:cs="Times New Roman"/>
          <w:lang w:val="en-US"/>
        </w:rPr>
        <w:t>manajemen organisasi</w:t>
      </w:r>
      <w:r w:rsidRPr="00E90BFD">
        <w:rPr>
          <w:rFonts w:cs="Times New Roman"/>
          <w:lang w:val="en-US"/>
        </w:rPr>
        <w:t xml:space="preserve"> ini.</w:t>
      </w:r>
    </w:p>
    <w:p w14:paraId="0C127BC9" w14:textId="4A5CBED6" w:rsidR="00BF0D80" w:rsidRPr="00E90BFD" w:rsidRDefault="00BF0D80" w:rsidP="000A7FCF">
      <w:pPr>
        <w:pStyle w:val="ListParagraph"/>
        <w:numPr>
          <w:ilvl w:val="0"/>
          <w:numId w:val="53"/>
        </w:numPr>
        <w:spacing w:after="120"/>
        <w:ind w:left="426" w:hanging="426"/>
        <w:contextualSpacing w:val="0"/>
        <w:rPr>
          <w:b/>
          <w:bCs/>
          <w:lang w:val="en-US"/>
        </w:rPr>
      </w:pPr>
      <w:r w:rsidRPr="00E90BFD">
        <w:rPr>
          <w:b/>
          <w:bCs/>
          <w:lang w:val="en-US"/>
        </w:rPr>
        <w:t>Manajemen Proyek</w:t>
      </w:r>
    </w:p>
    <w:p w14:paraId="2E5ADDD6" w14:textId="5BB17A4C" w:rsidR="00D90FBB" w:rsidRPr="00227205" w:rsidRDefault="00E90BFD" w:rsidP="00227205">
      <w:pPr>
        <w:spacing w:after="120"/>
        <w:rPr>
          <w:b/>
          <w:bCs/>
          <w:lang w:val="en-US"/>
        </w:rPr>
      </w:pPr>
      <w:r w:rsidRPr="00E90BFD">
        <w:rPr>
          <w:rFonts w:cs="Times New Roman"/>
          <w:lang w:val="en-US"/>
        </w:rPr>
        <w:t xml:space="preserve">Berikut adalah tabel yang menjelaskan kutipan terkait faktor pendorong </w:t>
      </w:r>
      <w:r w:rsidR="001B151C">
        <w:rPr>
          <w:rFonts w:cs="Times New Roman"/>
          <w:lang w:val="en-US"/>
        </w:rPr>
        <w:t>bagi keberhasilan</w:t>
      </w:r>
      <w:r w:rsidRPr="00E90BFD">
        <w:rPr>
          <w:rFonts w:cs="Times New Roman"/>
          <w:lang w:val="en-US"/>
        </w:rPr>
        <w:t xml:space="preserve"> implementasi sistem informasi </w:t>
      </w:r>
      <w:r w:rsidR="0073410C">
        <w:rPr>
          <w:rFonts w:cs="Times New Roman"/>
          <w:lang w:val="en-US"/>
        </w:rPr>
        <w:t xml:space="preserve">terintegrasi </w:t>
      </w:r>
      <w:r w:rsidRPr="00E90BFD">
        <w:rPr>
          <w:rFonts w:cs="Times New Roman"/>
          <w:lang w:val="en-US"/>
        </w:rPr>
        <w:t xml:space="preserve">pada kategori manajemen </w:t>
      </w:r>
      <w:r>
        <w:rPr>
          <w:rFonts w:cs="Times New Roman"/>
          <w:lang w:val="en-US"/>
        </w:rPr>
        <w:t>proyek</w:t>
      </w:r>
      <w:r w:rsidRPr="00E90BFD">
        <w:rPr>
          <w:rFonts w:cs="Times New Roman"/>
          <w:lang w:val="en-US"/>
        </w:rPr>
        <w:t xml:space="preserve"> yang telah dilakukan </w:t>
      </w:r>
      <w:r w:rsidR="0073410C">
        <w:rPr>
          <w:rFonts w:cs="Times New Roman"/>
          <w:lang w:val="en-US"/>
        </w:rPr>
        <w:t xml:space="preserve"> </w:t>
      </w:r>
      <w:r w:rsidRPr="00E90BFD">
        <w:rPr>
          <w:rFonts w:cs="Times New Roman"/>
          <w:lang w:val="en-US"/>
        </w:rPr>
        <w:t xml:space="preserve">proses </w:t>
      </w:r>
      <w:r w:rsidR="0073410C">
        <w:rPr>
          <w:rFonts w:cs="Times New Roman"/>
          <w:lang w:val="en-US"/>
        </w:rPr>
        <w:t xml:space="preserve"> </w:t>
      </w:r>
      <w:r w:rsidRPr="00E90BFD">
        <w:rPr>
          <w:rFonts w:cs="Times New Roman"/>
          <w:lang w:val="en-US"/>
        </w:rPr>
        <w:t>pengkodean</w:t>
      </w:r>
      <w:r w:rsidR="0073410C">
        <w:rPr>
          <w:rFonts w:cs="Times New Roman"/>
          <w:lang w:val="en-US"/>
        </w:rPr>
        <w:t xml:space="preserve"> </w:t>
      </w:r>
      <w:r w:rsidRPr="00E90BFD">
        <w:rPr>
          <w:rFonts w:cs="Times New Roman"/>
          <w:lang w:val="en-US"/>
        </w:rPr>
        <w:t xml:space="preserve"> pada transkrip hasil wawancara.</w:t>
      </w:r>
    </w:p>
    <w:p w14:paraId="16F215E7" w14:textId="498D6B58" w:rsidR="00D90FBB" w:rsidRPr="00227205" w:rsidRDefault="00D90FBB" w:rsidP="00227205">
      <w:pPr>
        <w:pStyle w:val="Caption"/>
        <w:keepNext/>
        <w:spacing w:after="120"/>
        <w:rPr>
          <w:rFonts w:cs="Times New Roman"/>
          <w:szCs w:val="20"/>
        </w:rPr>
      </w:pPr>
      <w:bookmarkStart w:id="1142" w:name="_Toc48471619"/>
      <w:r w:rsidRPr="00227205">
        <w:rPr>
          <w:rFonts w:cs="Times New Roman"/>
          <w:szCs w:val="20"/>
        </w:rPr>
        <w:t xml:space="preserve">Tabel </w:t>
      </w:r>
      <w:r w:rsidR="00182426" w:rsidRPr="00227205">
        <w:rPr>
          <w:rFonts w:cs="Times New Roman"/>
          <w:szCs w:val="20"/>
        </w:rPr>
        <w:fldChar w:fldCharType="begin"/>
      </w:r>
      <w:r w:rsidR="00182426" w:rsidRPr="00227205">
        <w:rPr>
          <w:rFonts w:cs="Times New Roman"/>
          <w:szCs w:val="20"/>
        </w:rPr>
        <w:instrText xml:space="preserve"> STYLEREF 1 \s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00182426" w:rsidRPr="00227205">
        <w:rPr>
          <w:rFonts w:cs="Times New Roman"/>
          <w:szCs w:val="20"/>
        </w:rPr>
        <w:t>.</w:t>
      </w:r>
      <w:r w:rsidR="00182426" w:rsidRPr="00227205">
        <w:rPr>
          <w:rFonts w:cs="Times New Roman"/>
          <w:szCs w:val="20"/>
        </w:rPr>
        <w:fldChar w:fldCharType="begin"/>
      </w:r>
      <w:r w:rsidR="00182426" w:rsidRPr="00227205">
        <w:rPr>
          <w:rFonts w:cs="Times New Roman"/>
          <w:szCs w:val="20"/>
        </w:rPr>
        <w:instrText xml:space="preserve"> SEQ Tabel \* ARABIC \s 1 </w:instrText>
      </w:r>
      <w:r w:rsidR="00182426" w:rsidRPr="00227205">
        <w:rPr>
          <w:rFonts w:cs="Times New Roman"/>
          <w:szCs w:val="20"/>
        </w:rPr>
        <w:fldChar w:fldCharType="separate"/>
      </w:r>
      <w:r w:rsidR="00441E18">
        <w:rPr>
          <w:rFonts w:cs="Times New Roman"/>
          <w:noProof/>
          <w:szCs w:val="20"/>
        </w:rPr>
        <w:t>8</w:t>
      </w:r>
      <w:r w:rsidR="00182426" w:rsidRPr="00227205">
        <w:rPr>
          <w:rFonts w:cs="Times New Roman"/>
          <w:szCs w:val="20"/>
        </w:rPr>
        <w:fldChar w:fldCharType="end"/>
      </w:r>
      <w:r w:rsidRPr="00227205">
        <w:rPr>
          <w:rFonts w:cs="Times New Roman"/>
          <w:szCs w:val="20"/>
        </w:rPr>
        <w:t xml:space="preserve"> </w:t>
      </w:r>
      <w:r w:rsidRPr="00227205">
        <w:rPr>
          <w:rFonts w:cs="Times New Roman"/>
          <w:szCs w:val="20"/>
          <w:lang w:val="en-US"/>
        </w:rPr>
        <w:t xml:space="preserve">Faktor Pendorong </w:t>
      </w:r>
      <w:r w:rsidR="00E51A5C" w:rsidRPr="00227205">
        <w:rPr>
          <w:rFonts w:cs="Times New Roman"/>
          <w:szCs w:val="20"/>
          <w:lang w:val="en-US"/>
        </w:rPr>
        <w:t xml:space="preserve">Keberhasilan </w:t>
      </w:r>
      <w:r w:rsidRPr="00227205">
        <w:rPr>
          <w:rFonts w:cs="Times New Roman"/>
          <w:szCs w:val="20"/>
          <w:lang w:val="en-US"/>
        </w:rPr>
        <w:t xml:space="preserve">pada </w:t>
      </w:r>
      <w:r w:rsidR="00E51A5C" w:rsidRPr="00227205">
        <w:rPr>
          <w:rFonts w:cs="Times New Roman"/>
          <w:szCs w:val="20"/>
          <w:lang w:val="en-US"/>
        </w:rPr>
        <w:t>Kategori</w:t>
      </w:r>
      <w:r w:rsidRPr="00227205">
        <w:rPr>
          <w:rFonts w:cs="Times New Roman"/>
          <w:szCs w:val="20"/>
          <w:lang w:val="en-US"/>
        </w:rPr>
        <w:t xml:space="preserve"> Manajemen Proyek</w:t>
      </w:r>
      <w:bookmarkEnd w:id="1142"/>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630B85" w:rsidRPr="00227205" w14:paraId="29175E5B" w14:textId="77777777" w:rsidTr="00733841">
        <w:trPr>
          <w:tblHeader/>
        </w:trPr>
        <w:tc>
          <w:tcPr>
            <w:tcW w:w="562" w:type="dxa"/>
          </w:tcPr>
          <w:p w14:paraId="3F3B78E1" w14:textId="77777777" w:rsidR="00630B85" w:rsidRPr="00227205" w:rsidRDefault="00630B85" w:rsidP="00227205">
            <w:pPr>
              <w:spacing w:after="120"/>
              <w:jc w:val="center"/>
              <w:rPr>
                <w:rFonts w:cs="Times New Roman"/>
                <w:b/>
                <w:bCs/>
                <w:sz w:val="20"/>
                <w:szCs w:val="20"/>
              </w:rPr>
            </w:pPr>
            <w:bookmarkStart w:id="1143" w:name="_Hlk45446438"/>
            <w:r w:rsidRPr="00227205">
              <w:rPr>
                <w:rFonts w:cs="Times New Roman"/>
                <w:b/>
                <w:bCs/>
                <w:sz w:val="20"/>
                <w:szCs w:val="20"/>
              </w:rPr>
              <w:t>No</w:t>
            </w:r>
          </w:p>
        </w:tc>
        <w:tc>
          <w:tcPr>
            <w:tcW w:w="1701" w:type="dxa"/>
          </w:tcPr>
          <w:p w14:paraId="679920CF" w14:textId="5AA404A9" w:rsidR="00630B85" w:rsidRPr="00227205" w:rsidRDefault="00F31B6C" w:rsidP="00227205">
            <w:pPr>
              <w:spacing w:after="120"/>
              <w:jc w:val="center"/>
              <w:rPr>
                <w:rFonts w:cs="Times New Roman"/>
                <w:b/>
                <w:bCs/>
                <w:sz w:val="20"/>
                <w:szCs w:val="20"/>
              </w:rPr>
            </w:pPr>
            <w:r w:rsidRPr="00227205">
              <w:rPr>
                <w:rFonts w:cs="Times New Roman"/>
                <w:b/>
                <w:bCs/>
                <w:sz w:val="20"/>
                <w:szCs w:val="20"/>
              </w:rPr>
              <w:t>Manajemen Proyek</w:t>
            </w:r>
          </w:p>
        </w:tc>
        <w:tc>
          <w:tcPr>
            <w:tcW w:w="1134" w:type="dxa"/>
          </w:tcPr>
          <w:p w14:paraId="788C9391" w14:textId="77777777" w:rsidR="00630B85" w:rsidRPr="00227205" w:rsidRDefault="00630B85" w:rsidP="00227205">
            <w:pPr>
              <w:spacing w:after="120"/>
              <w:jc w:val="center"/>
              <w:rPr>
                <w:rFonts w:cs="Times New Roman"/>
                <w:b/>
                <w:bCs/>
                <w:sz w:val="20"/>
                <w:szCs w:val="20"/>
              </w:rPr>
            </w:pPr>
            <w:r w:rsidRPr="00227205">
              <w:rPr>
                <w:rFonts w:cs="Times New Roman"/>
                <w:b/>
                <w:bCs/>
                <w:sz w:val="20"/>
                <w:szCs w:val="20"/>
              </w:rPr>
              <w:t>Jumlah Kutipan</w:t>
            </w:r>
          </w:p>
        </w:tc>
        <w:tc>
          <w:tcPr>
            <w:tcW w:w="993" w:type="dxa"/>
          </w:tcPr>
          <w:p w14:paraId="440610DF" w14:textId="77777777" w:rsidR="00630B85" w:rsidRPr="00227205" w:rsidRDefault="00630B85" w:rsidP="00227205">
            <w:pPr>
              <w:spacing w:after="120"/>
              <w:jc w:val="center"/>
              <w:rPr>
                <w:rFonts w:cs="Times New Roman"/>
                <w:b/>
                <w:bCs/>
                <w:i/>
                <w:iCs/>
                <w:sz w:val="20"/>
                <w:szCs w:val="20"/>
              </w:rPr>
            </w:pPr>
            <w:r w:rsidRPr="00227205">
              <w:rPr>
                <w:rFonts w:cs="Times New Roman"/>
                <w:b/>
                <w:bCs/>
                <w:i/>
                <w:iCs/>
                <w:sz w:val="20"/>
                <w:szCs w:val="20"/>
              </w:rPr>
              <w:t>Density</w:t>
            </w:r>
          </w:p>
        </w:tc>
        <w:tc>
          <w:tcPr>
            <w:tcW w:w="1185" w:type="dxa"/>
          </w:tcPr>
          <w:p w14:paraId="37C203C5" w14:textId="77777777" w:rsidR="00630B85" w:rsidRPr="00227205" w:rsidRDefault="00630B85" w:rsidP="00227205">
            <w:pPr>
              <w:spacing w:after="120"/>
              <w:jc w:val="center"/>
              <w:rPr>
                <w:rFonts w:cs="Times New Roman"/>
                <w:b/>
                <w:bCs/>
                <w:sz w:val="20"/>
                <w:szCs w:val="20"/>
              </w:rPr>
            </w:pPr>
            <w:r w:rsidRPr="00227205">
              <w:rPr>
                <w:rFonts w:cs="Times New Roman"/>
                <w:b/>
                <w:bCs/>
                <w:sz w:val="20"/>
                <w:szCs w:val="20"/>
              </w:rPr>
              <w:t>Yang Mengutip</w:t>
            </w:r>
          </w:p>
        </w:tc>
      </w:tr>
      <w:tr w:rsidR="00630B85" w:rsidRPr="00227205" w14:paraId="66AA2461" w14:textId="77777777" w:rsidTr="00733841">
        <w:tc>
          <w:tcPr>
            <w:tcW w:w="562" w:type="dxa"/>
          </w:tcPr>
          <w:p w14:paraId="008B8EF9" w14:textId="77777777" w:rsidR="00630B85" w:rsidRPr="00227205" w:rsidRDefault="00630B85" w:rsidP="003756B7">
            <w:pPr>
              <w:jc w:val="center"/>
              <w:rPr>
                <w:rFonts w:cs="Times New Roman"/>
                <w:sz w:val="20"/>
                <w:szCs w:val="20"/>
              </w:rPr>
            </w:pPr>
            <w:r w:rsidRPr="00227205">
              <w:rPr>
                <w:rFonts w:cs="Times New Roman"/>
                <w:sz w:val="20"/>
                <w:szCs w:val="20"/>
              </w:rPr>
              <w:t>0</w:t>
            </w:r>
          </w:p>
        </w:tc>
        <w:tc>
          <w:tcPr>
            <w:tcW w:w="1701" w:type="dxa"/>
          </w:tcPr>
          <w:p w14:paraId="04F885A2" w14:textId="0AD7C206" w:rsidR="00630B85" w:rsidRPr="00227205" w:rsidRDefault="00630B85" w:rsidP="003756B7">
            <w:pPr>
              <w:rPr>
                <w:rFonts w:cs="Times New Roman"/>
                <w:sz w:val="20"/>
                <w:szCs w:val="20"/>
              </w:rPr>
            </w:pPr>
            <w:r w:rsidRPr="00227205">
              <w:rPr>
                <w:rFonts w:cs="Times New Roman"/>
                <w:sz w:val="20"/>
                <w:szCs w:val="20"/>
              </w:rPr>
              <w:t>*Manajemen proyek</w:t>
            </w:r>
          </w:p>
        </w:tc>
        <w:tc>
          <w:tcPr>
            <w:tcW w:w="1134" w:type="dxa"/>
          </w:tcPr>
          <w:p w14:paraId="4D2B3A8B" w14:textId="77777777" w:rsidR="00630B85" w:rsidRPr="00227205" w:rsidRDefault="00630B85" w:rsidP="003756B7">
            <w:pPr>
              <w:jc w:val="center"/>
              <w:rPr>
                <w:rFonts w:cs="Times New Roman"/>
                <w:sz w:val="20"/>
                <w:szCs w:val="20"/>
              </w:rPr>
            </w:pPr>
          </w:p>
        </w:tc>
        <w:tc>
          <w:tcPr>
            <w:tcW w:w="993" w:type="dxa"/>
          </w:tcPr>
          <w:p w14:paraId="0E71CFA8" w14:textId="7F654616" w:rsidR="00630B85" w:rsidRPr="00227205" w:rsidRDefault="00630B85" w:rsidP="003756B7">
            <w:pPr>
              <w:jc w:val="center"/>
              <w:rPr>
                <w:rFonts w:cs="Times New Roman"/>
                <w:sz w:val="20"/>
                <w:szCs w:val="20"/>
              </w:rPr>
            </w:pPr>
            <w:r w:rsidRPr="00227205">
              <w:rPr>
                <w:rFonts w:cs="Times New Roman"/>
                <w:sz w:val="20"/>
                <w:szCs w:val="20"/>
              </w:rPr>
              <w:t>14</w:t>
            </w:r>
          </w:p>
        </w:tc>
        <w:tc>
          <w:tcPr>
            <w:tcW w:w="1185" w:type="dxa"/>
          </w:tcPr>
          <w:p w14:paraId="3F381C80" w14:textId="77777777" w:rsidR="00630B85" w:rsidRPr="00227205" w:rsidRDefault="00630B85" w:rsidP="003756B7">
            <w:pPr>
              <w:jc w:val="center"/>
              <w:rPr>
                <w:rFonts w:cs="Times New Roman"/>
                <w:sz w:val="20"/>
                <w:szCs w:val="20"/>
              </w:rPr>
            </w:pPr>
          </w:p>
        </w:tc>
      </w:tr>
      <w:tr w:rsidR="003103BF" w:rsidRPr="00227205" w14:paraId="0E3AFB68" w14:textId="77777777" w:rsidTr="00733841">
        <w:tc>
          <w:tcPr>
            <w:tcW w:w="562" w:type="dxa"/>
          </w:tcPr>
          <w:p w14:paraId="2B067504" w14:textId="6C245419" w:rsidR="003103BF" w:rsidRPr="00227205" w:rsidRDefault="00D33B8A" w:rsidP="003756B7">
            <w:pPr>
              <w:jc w:val="center"/>
              <w:rPr>
                <w:rFonts w:cs="Times New Roman"/>
                <w:sz w:val="20"/>
                <w:szCs w:val="20"/>
              </w:rPr>
            </w:pPr>
            <w:r w:rsidRPr="00227205">
              <w:rPr>
                <w:rFonts w:cs="Times New Roman"/>
                <w:sz w:val="20"/>
                <w:szCs w:val="20"/>
              </w:rPr>
              <w:t>1</w:t>
            </w:r>
          </w:p>
        </w:tc>
        <w:tc>
          <w:tcPr>
            <w:tcW w:w="1701" w:type="dxa"/>
          </w:tcPr>
          <w:p w14:paraId="31C3D247" w14:textId="4FCFA32C" w:rsidR="003103BF" w:rsidRPr="00227205" w:rsidRDefault="003103BF" w:rsidP="003756B7">
            <w:pPr>
              <w:rPr>
                <w:rFonts w:cs="Times New Roman"/>
                <w:sz w:val="20"/>
                <w:szCs w:val="20"/>
              </w:rPr>
            </w:pPr>
            <w:r w:rsidRPr="00227205">
              <w:rPr>
                <w:rFonts w:cs="Times New Roman"/>
                <w:sz w:val="20"/>
                <w:szCs w:val="20"/>
              </w:rPr>
              <w:t>Manajemen Proyek-penentuan standarisasi sistem</w:t>
            </w:r>
          </w:p>
        </w:tc>
        <w:tc>
          <w:tcPr>
            <w:tcW w:w="1134" w:type="dxa"/>
          </w:tcPr>
          <w:p w14:paraId="4066ADA2" w14:textId="37507314" w:rsidR="003103BF" w:rsidRPr="00227205" w:rsidRDefault="00F31B6C" w:rsidP="003756B7">
            <w:pPr>
              <w:jc w:val="center"/>
              <w:rPr>
                <w:rFonts w:cs="Times New Roman"/>
                <w:sz w:val="20"/>
                <w:szCs w:val="20"/>
              </w:rPr>
            </w:pPr>
            <w:r w:rsidRPr="00227205">
              <w:rPr>
                <w:rFonts w:cs="Times New Roman"/>
                <w:sz w:val="20"/>
                <w:szCs w:val="20"/>
              </w:rPr>
              <w:t>7</w:t>
            </w:r>
          </w:p>
        </w:tc>
        <w:tc>
          <w:tcPr>
            <w:tcW w:w="993" w:type="dxa"/>
          </w:tcPr>
          <w:p w14:paraId="3E1FF066" w14:textId="7C8ABC9F" w:rsidR="003103BF" w:rsidRPr="00227205" w:rsidRDefault="00D33B8A" w:rsidP="003756B7">
            <w:pPr>
              <w:jc w:val="center"/>
              <w:rPr>
                <w:rFonts w:cs="Times New Roman"/>
                <w:sz w:val="20"/>
                <w:szCs w:val="20"/>
              </w:rPr>
            </w:pPr>
            <w:r w:rsidRPr="00227205">
              <w:rPr>
                <w:rFonts w:cs="Times New Roman"/>
                <w:sz w:val="20"/>
                <w:szCs w:val="20"/>
              </w:rPr>
              <w:t>1</w:t>
            </w:r>
          </w:p>
        </w:tc>
        <w:tc>
          <w:tcPr>
            <w:tcW w:w="1185" w:type="dxa"/>
          </w:tcPr>
          <w:p w14:paraId="6A565D02" w14:textId="245B9C6F" w:rsidR="003103BF" w:rsidRPr="00227205" w:rsidRDefault="00F31B6C" w:rsidP="003756B7">
            <w:pPr>
              <w:jc w:val="center"/>
              <w:rPr>
                <w:rFonts w:cs="Times New Roman"/>
                <w:sz w:val="20"/>
                <w:szCs w:val="20"/>
              </w:rPr>
            </w:pPr>
            <w:r w:rsidRPr="00227205">
              <w:rPr>
                <w:rFonts w:cs="Times New Roman"/>
                <w:sz w:val="20"/>
                <w:szCs w:val="20"/>
              </w:rPr>
              <w:t>5</w:t>
            </w:r>
          </w:p>
        </w:tc>
      </w:tr>
      <w:tr w:rsidR="003103BF" w:rsidRPr="00227205" w14:paraId="1A05CEDE" w14:textId="77777777" w:rsidTr="00733841">
        <w:tc>
          <w:tcPr>
            <w:tcW w:w="562" w:type="dxa"/>
          </w:tcPr>
          <w:p w14:paraId="640DE4B7" w14:textId="48BB2F94" w:rsidR="003103BF" w:rsidRPr="00227205" w:rsidRDefault="00D33B8A" w:rsidP="003756B7">
            <w:pPr>
              <w:jc w:val="center"/>
              <w:rPr>
                <w:rFonts w:cs="Times New Roman"/>
                <w:sz w:val="20"/>
                <w:szCs w:val="20"/>
              </w:rPr>
            </w:pPr>
            <w:r w:rsidRPr="00227205">
              <w:rPr>
                <w:rFonts w:cs="Times New Roman"/>
                <w:sz w:val="20"/>
                <w:szCs w:val="20"/>
              </w:rPr>
              <w:t>2</w:t>
            </w:r>
          </w:p>
        </w:tc>
        <w:tc>
          <w:tcPr>
            <w:tcW w:w="1701" w:type="dxa"/>
          </w:tcPr>
          <w:p w14:paraId="040C3081" w14:textId="33C03797" w:rsidR="003103BF" w:rsidRPr="00227205" w:rsidRDefault="003103BF" w:rsidP="003756B7">
            <w:pPr>
              <w:rPr>
                <w:rFonts w:cs="Times New Roman"/>
                <w:sz w:val="20"/>
                <w:szCs w:val="20"/>
              </w:rPr>
            </w:pPr>
            <w:r w:rsidRPr="00227205">
              <w:rPr>
                <w:rFonts w:cs="Times New Roman"/>
                <w:sz w:val="20"/>
                <w:szCs w:val="20"/>
              </w:rPr>
              <w:t>Manajemen Proyek-penentuan skala dan kompleksitas sistem</w:t>
            </w:r>
          </w:p>
        </w:tc>
        <w:tc>
          <w:tcPr>
            <w:tcW w:w="1134" w:type="dxa"/>
          </w:tcPr>
          <w:p w14:paraId="62AD672E" w14:textId="2913E6A7" w:rsidR="003103BF" w:rsidRPr="00227205" w:rsidRDefault="00F31B6C" w:rsidP="003756B7">
            <w:pPr>
              <w:jc w:val="center"/>
              <w:rPr>
                <w:rFonts w:cs="Times New Roman"/>
                <w:sz w:val="20"/>
                <w:szCs w:val="20"/>
              </w:rPr>
            </w:pPr>
            <w:r w:rsidRPr="00227205">
              <w:rPr>
                <w:rFonts w:cs="Times New Roman"/>
                <w:sz w:val="20"/>
                <w:szCs w:val="20"/>
              </w:rPr>
              <w:t>8</w:t>
            </w:r>
          </w:p>
        </w:tc>
        <w:tc>
          <w:tcPr>
            <w:tcW w:w="993" w:type="dxa"/>
          </w:tcPr>
          <w:p w14:paraId="315C30E5" w14:textId="717310AD" w:rsidR="003103BF" w:rsidRPr="00227205" w:rsidRDefault="00D33B8A" w:rsidP="003756B7">
            <w:pPr>
              <w:jc w:val="center"/>
              <w:rPr>
                <w:rFonts w:cs="Times New Roman"/>
                <w:sz w:val="20"/>
                <w:szCs w:val="20"/>
              </w:rPr>
            </w:pPr>
            <w:r w:rsidRPr="00227205">
              <w:rPr>
                <w:rFonts w:cs="Times New Roman"/>
                <w:sz w:val="20"/>
                <w:szCs w:val="20"/>
              </w:rPr>
              <w:t>1</w:t>
            </w:r>
          </w:p>
        </w:tc>
        <w:tc>
          <w:tcPr>
            <w:tcW w:w="1185" w:type="dxa"/>
          </w:tcPr>
          <w:p w14:paraId="38CC8B39" w14:textId="7B844FDC" w:rsidR="003103BF" w:rsidRPr="00227205" w:rsidRDefault="00F31B6C" w:rsidP="003756B7">
            <w:pPr>
              <w:jc w:val="center"/>
              <w:rPr>
                <w:rFonts w:cs="Times New Roman"/>
                <w:sz w:val="20"/>
                <w:szCs w:val="20"/>
              </w:rPr>
            </w:pPr>
            <w:r w:rsidRPr="00227205">
              <w:rPr>
                <w:rFonts w:cs="Times New Roman"/>
                <w:sz w:val="20"/>
                <w:szCs w:val="20"/>
              </w:rPr>
              <w:t>7</w:t>
            </w:r>
          </w:p>
        </w:tc>
      </w:tr>
      <w:tr w:rsidR="00F31B6C" w:rsidRPr="00227205" w14:paraId="3D653DA1" w14:textId="77777777" w:rsidTr="00733841">
        <w:tc>
          <w:tcPr>
            <w:tcW w:w="562" w:type="dxa"/>
            <w:vMerge w:val="restart"/>
          </w:tcPr>
          <w:p w14:paraId="52FBD48A" w14:textId="501D1B34" w:rsidR="00F31B6C" w:rsidRPr="00227205" w:rsidRDefault="00F31B6C" w:rsidP="003756B7">
            <w:pPr>
              <w:jc w:val="center"/>
              <w:rPr>
                <w:rFonts w:cs="Times New Roman"/>
                <w:sz w:val="20"/>
                <w:szCs w:val="20"/>
              </w:rPr>
            </w:pPr>
            <w:r w:rsidRPr="00227205">
              <w:rPr>
                <w:rFonts w:cs="Times New Roman"/>
                <w:sz w:val="20"/>
                <w:szCs w:val="20"/>
              </w:rPr>
              <w:t>3</w:t>
            </w:r>
          </w:p>
        </w:tc>
        <w:tc>
          <w:tcPr>
            <w:tcW w:w="1701" w:type="dxa"/>
          </w:tcPr>
          <w:p w14:paraId="22158707" w14:textId="0BE0D798" w:rsidR="00F31B6C" w:rsidRPr="00227205" w:rsidRDefault="00F31B6C" w:rsidP="003756B7">
            <w:pPr>
              <w:rPr>
                <w:rFonts w:cs="Times New Roman"/>
                <w:sz w:val="20"/>
                <w:szCs w:val="20"/>
              </w:rPr>
            </w:pPr>
            <w:r w:rsidRPr="00227205">
              <w:rPr>
                <w:rFonts w:cs="Times New Roman"/>
                <w:sz w:val="20"/>
                <w:szCs w:val="20"/>
              </w:rPr>
              <w:t>Manajemen Proyek-penyelesaian masalah pasca implementasi</w:t>
            </w:r>
          </w:p>
        </w:tc>
        <w:tc>
          <w:tcPr>
            <w:tcW w:w="1134" w:type="dxa"/>
          </w:tcPr>
          <w:p w14:paraId="2EE9E9AA" w14:textId="669D59EC" w:rsidR="00F31B6C" w:rsidRPr="00227205" w:rsidRDefault="00F31B6C" w:rsidP="003756B7">
            <w:pPr>
              <w:jc w:val="center"/>
              <w:rPr>
                <w:rFonts w:cs="Times New Roman"/>
                <w:sz w:val="20"/>
                <w:szCs w:val="20"/>
              </w:rPr>
            </w:pPr>
            <w:r w:rsidRPr="00227205">
              <w:rPr>
                <w:rFonts w:cs="Times New Roman"/>
                <w:sz w:val="20"/>
                <w:szCs w:val="20"/>
              </w:rPr>
              <w:t>17</w:t>
            </w:r>
          </w:p>
        </w:tc>
        <w:tc>
          <w:tcPr>
            <w:tcW w:w="993" w:type="dxa"/>
          </w:tcPr>
          <w:p w14:paraId="5EB5FB98" w14:textId="2E937E1F" w:rsidR="00F31B6C" w:rsidRPr="00227205" w:rsidRDefault="00F31B6C" w:rsidP="003756B7">
            <w:pPr>
              <w:jc w:val="center"/>
              <w:rPr>
                <w:rFonts w:cs="Times New Roman"/>
                <w:sz w:val="20"/>
                <w:szCs w:val="20"/>
              </w:rPr>
            </w:pPr>
            <w:r w:rsidRPr="00227205">
              <w:rPr>
                <w:rFonts w:cs="Times New Roman"/>
                <w:sz w:val="20"/>
                <w:szCs w:val="20"/>
              </w:rPr>
              <w:t>2</w:t>
            </w:r>
          </w:p>
        </w:tc>
        <w:tc>
          <w:tcPr>
            <w:tcW w:w="1185" w:type="dxa"/>
          </w:tcPr>
          <w:p w14:paraId="0681D216" w14:textId="49DC74DF" w:rsidR="00F31B6C" w:rsidRPr="00227205" w:rsidRDefault="00F31B6C" w:rsidP="003756B7">
            <w:pPr>
              <w:jc w:val="center"/>
              <w:rPr>
                <w:rFonts w:cs="Times New Roman"/>
                <w:sz w:val="20"/>
                <w:szCs w:val="20"/>
              </w:rPr>
            </w:pPr>
            <w:r w:rsidRPr="00227205">
              <w:rPr>
                <w:rFonts w:cs="Times New Roman"/>
                <w:sz w:val="20"/>
                <w:szCs w:val="20"/>
              </w:rPr>
              <w:t>13</w:t>
            </w:r>
          </w:p>
        </w:tc>
      </w:tr>
      <w:tr w:rsidR="00F31B6C" w:rsidRPr="00227205" w14:paraId="4C04072C" w14:textId="77777777" w:rsidTr="00733841">
        <w:tc>
          <w:tcPr>
            <w:tcW w:w="562" w:type="dxa"/>
            <w:vMerge/>
          </w:tcPr>
          <w:p w14:paraId="66B0582A" w14:textId="77777777" w:rsidR="00F31B6C" w:rsidRPr="00227205" w:rsidRDefault="00F31B6C" w:rsidP="003756B7">
            <w:pPr>
              <w:jc w:val="center"/>
              <w:rPr>
                <w:rFonts w:cs="Times New Roman"/>
                <w:sz w:val="20"/>
                <w:szCs w:val="20"/>
              </w:rPr>
            </w:pPr>
          </w:p>
        </w:tc>
        <w:tc>
          <w:tcPr>
            <w:tcW w:w="1701" w:type="dxa"/>
          </w:tcPr>
          <w:p w14:paraId="163325A4" w14:textId="6FED483B" w:rsidR="00F31B6C" w:rsidRPr="00227205" w:rsidRDefault="00F31B6C" w:rsidP="003756B7">
            <w:pPr>
              <w:rPr>
                <w:rFonts w:cs="Times New Roman"/>
                <w:sz w:val="20"/>
                <w:szCs w:val="20"/>
              </w:rPr>
            </w:pPr>
            <w:r w:rsidRPr="00227205">
              <w:rPr>
                <w:rFonts w:cs="Times New Roman"/>
                <w:sz w:val="20"/>
                <w:szCs w:val="20"/>
              </w:rPr>
              <w:t>+testing pasca implementasi</w:t>
            </w:r>
          </w:p>
        </w:tc>
        <w:tc>
          <w:tcPr>
            <w:tcW w:w="1134" w:type="dxa"/>
          </w:tcPr>
          <w:p w14:paraId="4337CB03" w14:textId="10DE20CD" w:rsidR="00F31B6C" w:rsidRPr="00227205" w:rsidRDefault="00F31B6C" w:rsidP="003756B7">
            <w:pPr>
              <w:jc w:val="center"/>
              <w:rPr>
                <w:rFonts w:cs="Times New Roman"/>
                <w:sz w:val="20"/>
                <w:szCs w:val="20"/>
              </w:rPr>
            </w:pPr>
            <w:r w:rsidRPr="00227205">
              <w:rPr>
                <w:rFonts w:cs="Times New Roman"/>
                <w:sz w:val="20"/>
                <w:szCs w:val="20"/>
              </w:rPr>
              <w:t>10</w:t>
            </w:r>
          </w:p>
        </w:tc>
        <w:tc>
          <w:tcPr>
            <w:tcW w:w="993" w:type="dxa"/>
          </w:tcPr>
          <w:p w14:paraId="4E74020A" w14:textId="73DAD221" w:rsidR="00F31B6C" w:rsidRPr="00227205" w:rsidRDefault="00F31B6C" w:rsidP="003756B7">
            <w:pPr>
              <w:jc w:val="center"/>
              <w:rPr>
                <w:rFonts w:cs="Times New Roman"/>
                <w:sz w:val="20"/>
                <w:szCs w:val="20"/>
              </w:rPr>
            </w:pPr>
            <w:r w:rsidRPr="00227205">
              <w:rPr>
                <w:rFonts w:cs="Times New Roman"/>
                <w:sz w:val="20"/>
                <w:szCs w:val="20"/>
              </w:rPr>
              <w:t>1</w:t>
            </w:r>
          </w:p>
        </w:tc>
        <w:tc>
          <w:tcPr>
            <w:tcW w:w="1185" w:type="dxa"/>
          </w:tcPr>
          <w:p w14:paraId="537F0C34" w14:textId="349D1910" w:rsidR="00F31B6C" w:rsidRPr="00227205" w:rsidRDefault="00F31B6C" w:rsidP="003756B7">
            <w:pPr>
              <w:jc w:val="center"/>
              <w:rPr>
                <w:rFonts w:cs="Times New Roman"/>
                <w:sz w:val="20"/>
                <w:szCs w:val="20"/>
              </w:rPr>
            </w:pPr>
            <w:r w:rsidRPr="00227205">
              <w:rPr>
                <w:rFonts w:cs="Times New Roman"/>
                <w:sz w:val="20"/>
                <w:szCs w:val="20"/>
              </w:rPr>
              <w:t>9</w:t>
            </w:r>
          </w:p>
        </w:tc>
      </w:tr>
      <w:tr w:rsidR="00F31B6C" w:rsidRPr="00227205" w14:paraId="0DBDBCFF" w14:textId="77777777" w:rsidTr="00733841">
        <w:tc>
          <w:tcPr>
            <w:tcW w:w="2263" w:type="dxa"/>
            <w:gridSpan w:val="2"/>
          </w:tcPr>
          <w:p w14:paraId="55B95AE2" w14:textId="77777777" w:rsidR="00F31B6C" w:rsidRPr="00227205" w:rsidRDefault="00F31B6C" w:rsidP="003756B7">
            <w:pPr>
              <w:rPr>
                <w:rFonts w:cs="Times New Roman"/>
                <w:sz w:val="20"/>
                <w:szCs w:val="20"/>
              </w:rPr>
            </w:pPr>
          </w:p>
        </w:tc>
        <w:tc>
          <w:tcPr>
            <w:tcW w:w="1134" w:type="dxa"/>
          </w:tcPr>
          <w:p w14:paraId="42E066DE" w14:textId="2F584DF5" w:rsidR="00F31B6C" w:rsidRPr="00227205" w:rsidRDefault="00F31B6C" w:rsidP="003756B7">
            <w:pPr>
              <w:jc w:val="center"/>
              <w:rPr>
                <w:rFonts w:cs="Times New Roman"/>
                <w:sz w:val="20"/>
                <w:szCs w:val="20"/>
              </w:rPr>
            </w:pPr>
            <w:r w:rsidRPr="00227205">
              <w:rPr>
                <w:rFonts w:cs="Times New Roman"/>
                <w:sz w:val="20"/>
                <w:szCs w:val="20"/>
              </w:rPr>
              <w:t>27</w:t>
            </w:r>
          </w:p>
        </w:tc>
        <w:tc>
          <w:tcPr>
            <w:tcW w:w="993" w:type="dxa"/>
          </w:tcPr>
          <w:p w14:paraId="35D73987" w14:textId="7FA30930" w:rsidR="00F31B6C" w:rsidRPr="00227205" w:rsidRDefault="00F31B6C" w:rsidP="003756B7">
            <w:pPr>
              <w:jc w:val="center"/>
              <w:rPr>
                <w:rFonts w:cs="Times New Roman"/>
                <w:sz w:val="20"/>
                <w:szCs w:val="20"/>
              </w:rPr>
            </w:pPr>
            <w:r w:rsidRPr="00227205">
              <w:rPr>
                <w:rFonts w:cs="Times New Roman"/>
                <w:sz w:val="20"/>
                <w:szCs w:val="20"/>
              </w:rPr>
              <w:t>2</w:t>
            </w:r>
          </w:p>
        </w:tc>
        <w:tc>
          <w:tcPr>
            <w:tcW w:w="1185" w:type="dxa"/>
          </w:tcPr>
          <w:p w14:paraId="1CC6B295" w14:textId="23078B55" w:rsidR="00F31B6C" w:rsidRPr="00227205" w:rsidRDefault="00F31B6C" w:rsidP="003756B7">
            <w:pPr>
              <w:jc w:val="center"/>
              <w:rPr>
                <w:rFonts w:cs="Times New Roman"/>
                <w:sz w:val="20"/>
                <w:szCs w:val="20"/>
              </w:rPr>
            </w:pPr>
            <w:r w:rsidRPr="00227205">
              <w:rPr>
                <w:rFonts w:cs="Times New Roman"/>
                <w:sz w:val="20"/>
                <w:szCs w:val="20"/>
              </w:rPr>
              <w:t>19</w:t>
            </w:r>
          </w:p>
        </w:tc>
      </w:tr>
      <w:tr w:rsidR="003756B7" w:rsidRPr="00227205" w14:paraId="6315A330" w14:textId="77777777" w:rsidTr="00733841">
        <w:tc>
          <w:tcPr>
            <w:tcW w:w="562" w:type="dxa"/>
            <w:vMerge w:val="restart"/>
          </w:tcPr>
          <w:p w14:paraId="0E64C815" w14:textId="07A97CF3" w:rsidR="003756B7" w:rsidRPr="00227205" w:rsidRDefault="003756B7" w:rsidP="003756B7">
            <w:pPr>
              <w:jc w:val="center"/>
              <w:rPr>
                <w:rFonts w:cs="Times New Roman"/>
                <w:sz w:val="20"/>
                <w:szCs w:val="20"/>
              </w:rPr>
            </w:pPr>
            <w:r w:rsidRPr="00227205">
              <w:rPr>
                <w:rFonts w:cs="Times New Roman"/>
                <w:sz w:val="20"/>
                <w:szCs w:val="20"/>
              </w:rPr>
              <w:t>4</w:t>
            </w:r>
          </w:p>
        </w:tc>
        <w:tc>
          <w:tcPr>
            <w:tcW w:w="1701" w:type="dxa"/>
          </w:tcPr>
          <w:p w14:paraId="4B5C84DA" w14:textId="47A0D522" w:rsidR="003756B7" w:rsidRPr="00227205" w:rsidRDefault="003756B7" w:rsidP="003756B7">
            <w:pPr>
              <w:rPr>
                <w:rFonts w:cs="Times New Roman"/>
                <w:sz w:val="20"/>
                <w:szCs w:val="20"/>
              </w:rPr>
            </w:pPr>
            <w:r w:rsidRPr="00227205">
              <w:rPr>
                <w:rFonts w:cs="Times New Roman"/>
                <w:sz w:val="20"/>
                <w:szCs w:val="20"/>
              </w:rPr>
              <w:t>Manajemen Proyek- evaluasi sistem</w:t>
            </w:r>
          </w:p>
        </w:tc>
        <w:tc>
          <w:tcPr>
            <w:tcW w:w="1134" w:type="dxa"/>
          </w:tcPr>
          <w:p w14:paraId="37617404" w14:textId="3DC7EA5F" w:rsidR="003756B7" w:rsidRPr="00227205" w:rsidRDefault="003756B7" w:rsidP="003756B7">
            <w:pPr>
              <w:jc w:val="center"/>
              <w:rPr>
                <w:rFonts w:cs="Times New Roman"/>
                <w:sz w:val="20"/>
                <w:szCs w:val="20"/>
              </w:rPr>
            </w:pPr>
            <w:r w:rsidRPr="00227205">
              <w:rPr>
                <w:rFonts w:cs="Times New Roman"/>
                <w:sz w:val="20"/>
                <w:szCs w:val="20"/>
              </w:rPr>
              <w:t>32</w:t>
            </w:r>
          </w:p>
        </w:tc>
        <w:tc>
          <w:tcPr>
            <w:tcW w:w="993" w:type="dxa"/>
          </w:tcPr>
          <w:p w14:paraId="30AC889C" w14:textId="6B5A26AD" w:rsidR="003756B7" w:rsidRPr="00227205" w:rsidRDefault="003756B7" w:rsidP="003756B7">
            <w:pPr>
              <w:jc w:val="center"/>
              <w:rPr>
                <w:rFonts w:cs="Times New Roman"/>
                <w:sz w:val="20"/>
                <w:szCs w:val="20"/>
              </w:rPr>
            </w:pPr>
            <w:r w:rsidRPr="00227205">
              <w:rPr>
                <w:rFonts w:cs="Times New Roman"/>
                <w:sz w:val="20"/>
                <w:szCs w:val="20"/>
              </w:rPr>
              <w:t>3</w:t>
            </w:r>
          </w:p>
        </w:tc>
        <w:tc>
          <w:tcPr>
            <w:tcW w:w="1185" w:type="dxa"/>
          </w:tcPr>
          <w:p w14:paraId="66018344" w14:textId="2C2F771F" w:rsidR="003756B7" w:rsidRPr="00227205" w:rsidRDefault="003756B7" w:rsidP="003756B7">
            <w:pPr>
              <w:jc w:val="center"/>
              <w:rPr>
                <w:rFonts w:cs="Times New Roman"/>
                <w:sz w:val="20"/>
                <w:szCs w:val="20"/>
              </w:rPr>
            </w:pPr>
            <w:r w:rsidRPr="00227205">
              <w:rPr>
                <w:rFonts w:cs="Times New Roman"/>
                <w:sz w:val="20"/>
                <w:szCs w:val="20"/>
              </w:rPr>
              <w:t>21</w:t>
            </w:r>
          </w:p>
        </w:tc>
      </w:tr>
      <w:tr w:rsidR="003756B7" w:rsidRPr="00227205" w14:paraId="46A18BAA" w14:textId="77777777" w:rsidTr="00733841">
        <w:tc>
          <w:tcPr>
            <w:tcW w:w="562" w:type="dxa"/>
            <w:vMerge/>
          </w:tcPr>
          <w:p w14:paraId="6CCBAA75" w14:textId="77777777" w:rsidR="003756B7" w:rsidRPr="00227205" w:rsidRDefault="003756B7" w:rsidP="003756B7">
            <w:pPr>
              <w:jc w:val="center"/>
              <w:rPr>
                <w:rFonts w:cs="Times New Roman"/>
                <w:sz w:val="20"/>
                <w:szCs w:val="20"/>
              </w:rPr>
            </w:pPr>
          </w:p>
        </w:tc>
        <w:tc>
          <w:tcPr>
            <w:tcW w:w="1701" w:type="dxa"/>
          </w:tcPr>
          <w:p w14:paraId="5C572DB5" w14:textId="6808B139" w:rsidR="003756B7" w:rsidRPr="00227205" w:rsidRDefault="003756B7" w:rsidP="003756B7">
            <w:pPr>
              <w:rPr>
                <w:rFonts w:cs="Times New Roman"/>
                <w:sz w:val="20"/>
                <w:szCs w:val="20"/>
              </w:rPr>
            </w:pPr>
            <w:r w:rsidRPr="00227205">
              <w:rPr>
                <w:rFonts w:cs="Times New Roman"/>
                <w:sz w:val="20"/>
                <w:szCs w:val="20"/>
              </w:rPr>
              <w:t>+ evaluasi kepuasan user terhadap sistem</w:t>
            </w:r>
          </w:p>
        </w:tc>
        <w:tc>
          <w:tcPr>
            <w:tcW w:w="1134" w:type="dxa"/>
          </w:tcPr>
          <w:p w14:paraId="1781657A" w14:textId="3977258A" w:rsidR="003756B7" w:rsidRPr="00227205" w:rsidRDefault="003756B7" w:rsidP="003756B7">
            <w:pPr>
              <w:jc w:val="center"/>
              <w:rPr>
                <w:rFonts w:cs="Times New Roman"/>
                <w:sz w:val="20"/>
                <w:szCs w:val="20"/>
              </w:rPr>
            </w:pPr>
            <w:r w:rsidRPr="00227205">
              <w:rPr>
                <w:rFonts w:cs="Times New Roman"/>
                <w:sz w:val="20"/>
                <w:szCs w:val="20"/>
              </w:rPr>
              <w:t>9</w:t>
            </w:r>
          </w:p>
        </w:tc>
        <w:tc>
          <w:tcPr>
            <w:tcW w:w="993" w:type="dxa"/>
          </w:tcPr>
          <w:p w14:paraId="5A1EC24D" w14:textId="5CF4E32B" w:rsidR="003756B7" w:rsidRPr="00227205" w:rsidRDefault="003756B7" w:rsidP="003756B7">
            <w:pPr>
              <w:jc w:val="center"/>
              <w:rPr>
                <w:rFonts w:cs="Times New Roman"/>
                <w:sz w:val="20"/>
                <w:szCs w:val="20"/>
              </w:rPr>
            </w:pPr>
            <w:r w:rsidRPr="00227205">
              <w:rPr>
                <w:rFonts w:cs="Times New Roman"/>
                <w:sz w:val="20"/>
                <w:szCs w:val="20"/>
              </w:rPr>
              <w:t>1</w:t>
            </w:r>
          </w:p>
        </w:tc>
        <w:tc>
          <w:tcPr>
            <w:tcW w:w="1185" w:type="dxa"/>
          </w:tcPr>
          <w:p w14:paraId="6910DAAA" w14:textId="2AE7EF9B" w:rsidR="003756B7" w:rsidRPr="00227205" w:rsidRDefault="003756B7" w:rsidP="003756B7">
            <w:pPr>
              <w:jc w:val="center"/>
              <w:rPr>
                <w:rFonts w:cs="Times New Roman"/>
                <w:sz w:val="20"/>
                <w:szCs w:val="20"/>
              </w:rPr>
            </w:pPr>
            <w:r w:rsidRPr="00227205">
              <w:rPr>
                <w:rFonts w:cs="Times New Roman"/>
                <w:sz w:val="20"/>
                <w:szCs w:val="20"/>
              </w:rPr>
              <w:t>8</w:t>
            </w:r>
          </w:p>
        </w:tc>
      </w:tr>
      <w:tr w:rsidR="003756B7" w:rsidRPr="00227205" w14:paraId="055E512F" w14:textId="77777777" w:rsidTr="00733841">
        <w:tc>
          <w:tcPr>
            <w:tcW w:w="562" w:type="dxa"/>
            <w:vMerge/>
          </w:tcPr>
          <w:p w14:paraId="308A39F8" w14:textId="6FAB5A3F" w:rsidR="003756B7" w:rsidRPr="00227205" w:rsidRDefault="003756B7" w:rsidP="003756B7">
            <w:pPr>
              <w:jc w:val="center"/>
              <w:rPr>
                <w:rFonts w:cs="Times New Roman"/>
                <w:sz w:val="20"/>
                <w:szCs w:val="20"/>
              </w:rPr>
            </w:pPr>
          </w:p>
        </w:tc>
        <w:tc>
          <w:tcPr>
            <w:tcW w:w="1701" w:type="dxa"/>
          </w:tcPr>
          <w:p w14:paraId="41DEA347" w14:textId="2172EE34" w:rsidR="003756B7" w:rsidRPr="00227205" w:rsidRDefault="003756B7" w:rsidP="003756B7">
            <w:pPr>
              <w:rPr>
                <w:rFonts w:cs="Times New Roman"/>
                <w:sz w:val="20"/>
                <w:szCs w:val="20"/>
              </w:rPr>
            </w:pPr>
            <w:r w:rsidRPr="00227205">
              <w:rPr>
                <w:rFonts w:cs="Times New Roman"/>
                <w:sz w:val="20"/>
                <w:szCs w:val="20"/>
              </w:rPr>
              <w:t>Manajemen Proyek- evaluasi SDM</w:t>
            </w:r>
          </w:p>
        </w:tc>
        <w:tc>
          <w:tcPr>
            <w:tcW w:w="1134" w:type="dxa"/>
          </w:tcPr>
          <w:p w14:paraId="152ABFE0" w14:textId="203341FE" w:rsidR="003756B7" w:rsidRPr="00227205" w:rsidRDefault="003756B7" w:rsidP="003756B7">
            <w:pPr>
              <w:jc w:val="center"/>
              <w:rPr>
                <w:rFonts w:cs="Times New Roman"/>
                <w:sz w:val="20"/>
                <w:szCs w:val="20"/>
              </w:rPr>
            </w:pPr>
            <w:r w:rsidRPr="00227205">
              <w:rPr>
                <w:rFonts w:cs="Times New Roman"/>
                <w:sz w:val="20"/>
                <w:szCs w:val="20"/>
              </w:rPr>
              <w:t>5</w:t>
            </w:r>
          </w:p>
        </w:tc>
        <w:tc>
          <w:tcPr>
            <w:tcW w:w="993" w:type="dxa"/>
          </w:tcPr>
          <w:p w14:paraId="240FA920" w14:textId="39BBC755" w:rsidR="003756B7" w:rsidRPr="00227205" w:rsidRDefault="003756B7" w:rsidP="003756B7">
            <w:pPr>
              <w:jc w:val="center"/>
              <w:rPr>
                <w:rFonts w:cs="Times New Roman"/>
                <w:sz w:val="20"/>
                <w:szCs w:val="20"/>
              </w:rPr>
            </w:pPr>
            <w:r w:rsidRPr="00227205">
              <w:rPr>
                <w:rFonts w:cs="Times New Roman"/>
                <w:sz w:val="20"/>
                <w:szCs w:val="20"/>
              </w:rPr>
              <w:t>1</w:t>
            </w:r>
          </w:p>
        </w:tc>
        <w:tc>
          <w:tcPr>
            <w:tcW w:w="1185" w:type="dxa"/>
          </w:tcPr>
          <w:p w14:paraId="07D805AC" w14:textId="1EDFEA4C" w:rsidR="003756B7" w:rsidRPr="00227205" w:rsidRDefault="003756B7" w:rsidP="003756B7">
            <w:pPr>
              <w:jc w:val="center"/>
              <w:rPr>
                <w:rFonts w:cs="Times New Roman"/>
                <w:sz w:val="20"/>
                <w:szCs w:val="20"/>
              </w:rPr>
            </w:pPr>
            <w:r w:rsidRPr="00227205">
              <w:rPr>
                <w:rFonts w:cs="Times New Roman"/>
                <w:sz w:val="20"/>
                <w:szCs w:val="20"/>
              </w:rPr>
              <w:t>5</w:t>
            </w:r>
          </w:p>
        </w:tc>
      </w:tr>
      <w:tr w:rsidR="003756B7" w:rsidRPr="00227205" w14:paraId="22FF0007" w14:textId="77777777" w:rsidTr="00733841">
        <w:tc>
          <w:tcPr>
            <w:tcW w:w="2263" w:type="dxa"/>
            <w:gridSpan w:val="2"/>
          </w:tcPr>
          <w:p w14:paraId="6F607173" w14:textId="77777777" w:rsidR="003756B7" w:rsidRPr="00227205" w:rsidRDefault="003756B7" w:rsidP="003756B7">
            <w:pPr>
              <w:rPr>
                <w:rFonts w:cs="Times New Roman"/>
                <w:sz w:val="20"/>
                <w:szCs w:val="20"/>
              </w:rPr>
            </w:pPr>
          </w:p>
        </w:tc>
        <w:tc>
          <w:tcPr>
            <w:tcW w:w="1134" w:type="dxa"/>
          </w:tcPr>
          <w:p w14:paraId="61ED4768" w14:textId="74353C4B" w:rsidR="003756B7" w:rsidRPr="00227205" w:rsidRDefault="003756B7" w:rsidP="003756B7">
            <w:pPr>
              <w:jc w:val="center"/>
              <w:rPr>
                <w:rFonts w:cs="Times New Roman"/>
                <w:sz w:val="20"/>
                <w:szCs w:val="20"/>
              </w:rPr>
            </w:pPr>
            <w:r w:rsidRPr="00227205">
              <w:rPr>
                <w:rFonts w:cs="Times New Roman"/>
                <w:sz w:val="20"/>
                <w:szCs w:val="20"/>
              </w:rPr>
              <w:t>46</w:t>
            </w:r>
          </w:p>
        </w:tc>
        <w:tc>
          <w:tcPr>
            <w:tcW w:w="993" w:type="dxa"/>
          </w:tcPr>
          <w:p w14:paraId="66D939B8" w14:textId="02FFD542" w:rsidR="003756B7" w:rsidRPr="00227205" w:rsidRDefault="003756B7" w:rsidP="003756B7">
            <w:pPr>
              <w:jc w:val="center"/>
              <w:rPr>
                <w:rFonts w:cs="Times New Roman"/>
                <w:sz w:val="20"/>
                <w:szCs w:val="20"/>
              </w:rPr>
            </w:pPr>
            <w:r w:rsidRPr="00227205">
              <w:rPr>
                <w:rFonts w:cs="Times New Roman"/>
                <w:sz w:val="20"/>
                <w:szCs w:val="20"/>
              </w:rPr>
              <w:t>3</w:t>
            </w:r>
          </w:p>
        </w:tc>
        <w:tc>
          <w:tcPr>
            <w:tcW w:w="1185" w:type="dxa"/>
          </w:tcPr>
          <w:p w14:paraId="368838FD" w14:textId="0943A439" w:rsidR="003756B7" w:rsidRPr="00227205" w:rsidRDefault="003756B7" w:rsidP="003756B7">
            <w:pPr>
              <w:jc w:val="center"/>
              <w:rPr>
                <w:rFonts w:cs="Times New Roman"/>
                <w:sz w:val="20"/>
                <w:szCs w:val="20"/>
              </w:rPr>
            </w:pPr>
            <w:r w:rsidRPr="00227205">
              <w:rPr>
                <w:rFonts w:cs="Times New Roman"/>
                <w:sz w:val="20"/>
                <w:szCs w:val="20"/>
              </w:rPr>
              <w:t>21</w:t>
            </w:r>
          </w:p>
        </w:tc>
      </w:tr>
      <w:tr w:rsidR="003103BF" w:rsidRPr="00227205" w14:paraId="08AA1EC8" w14:textId="77777777" w:rsidTr="00733841">
        <w:tc>
          <w:tcPr>
            <w:tcW w:w="562" w:type="dxa"/>
          </w:tcPr>
          <w:p w14:paraId="6295091C" w14:textId="1BB21F32" w:rsidR="003103BF" w:rsidRPr="00227205" w:rsidRDefault="00D33B8A" w:rsidP="003756B7">
            <w:pPr>
              <w:jc w:val="center"/>
              <w:rPr>
                <w:rFonts w:cs="Times New Roman"/>
                <w:sz w:val="20"/>
                <w:szCs w:val="20"/>
              </w:rPr>
            </w:pPr>
            <w:r w:rsidRPr="00227205">
              <w:rPr>
                <w:rFonts w:cs="Times New Roman"/>
                <w:sz w:val="20"/>
                <w:szCs w:val="20"/>
              </w:rPr>
              <w:t>5</w:t>
            </w:r>
          </w:p>
        </w:tc>
        <w:tc>
          <w:tcPr>
            <w:tcW w:w="1701" w:type="dxa"/>
          </w:tcPr>
          <w:p w14:paraId="0A8B7342" w14:textId="334AD895" w:rsidR="003103BF" w:rsidRPr="00227205" w:rsidRDefault="003103BF" w:rsidP="003756B7">
            <w:pPr>
              <w:rPr>
                <w:rFonts w:cs="Times New Roman"/>
                <w:sz w:val="20"/>
                <w:szCs w:val="20"/>
              </w:rPr>
            </w:pPr>
            <w:r w:rsidRPr="00227205">
              <w:rPr>
                <w:rFonts w:cs="Times New Roman"/>
                <w:sz w:val="20"/>
                <w:szCs w:val="20"/>
              </w:rPr>
              <w:t>Manajemen Proyek- testing pra implementasi</w:t>
            </w:r>
          </w:p>
        </w:tc>
        <w:tc>
          <w:tcPr>
            <w:tcW w:w="1134" w:type="dxa"/>
          </w:tcPr>
          <w:p w14:paraId="22D156A9" w14:textId="3E566C24" w:rsidR="003103BF" w:rsidRPr="00227205" w:rsidRDefault="003756B7" w:rsidP="003756B7">
            <w:pPr>
              <w:jc w:val="center"/>
              <w:rPr>
                <w:rFonts w:cs="Times New Roman"/>
                <w:sz w:val="20"/>
                <w:szCs w:val="20"/>
              </w:rPr>
            </w:pPr>
            <w:r w:rsidRPr="00227205">
              <w:rPr>
                <w:rFonts w:cs="Times New Roman"/>
                <w:sz w:val="20"/>
                <w:szCs w:val="20"/>
              </w:rPr>
              <w:t>31</w:t>
            </w:r>
          </w:p>
        </w:tc>
        <w:tc>
          <w:tcPr>
            <w:tcW w:w="993" w:type="dxa"/>
          </w:tcPr>
          <w:p w14:paraId="53F66743" w14:textId="6653B2DC" w:rsidR="003103BF" w:rsidRPr="00227205" w:rsidRDefault="00D33B8A" w:rsidP="003756B7">
            <w:pPr>
              <w:jc w:val="center"/>
              <w:rPr>
                <w:rFonts w:cs="Times New Roman"/>
                <w:sz w:val="20"/>
                <w:szCs w:val="20"/>
              </w:rPr>
            </w:pPr>
            <w:r w:rsidRPr="00227205">
              <w:rPr>
                <w:rFonts w:cs="Times New Roman"/>
                <w:sz w:val="20"/>
                <w:szCs w:val="20"/>
              </w:rPr>
              <w:t>1</w:t>
            </w:r>
          </w:p>
        </w:tc>
        <w:tc>
          <w:tcPr>
            <w:tcW w:w="1185" w:type="dxa"/>
          </w:tcPr>
          <w:p w14:paraId="2EE45553" w14:textId="77FA8DCB" w:rsidR="003103BF" w:rsidRPr="00227205" w:rsidRDefault="003756B7" w:rsidP="003756B7">
            <w:pPr>
              <w:jc w:val="center"/>
              <w:rPr>
                <w:rFonts w:cs="Times New Roman"/>
                <w:sz w:val="20"/>
                <w:szCs w:val="20"/>
              </w:rPr>
            </w:pPr>
            <w:r w:rsidRPr="00227205">
              <w:rPr>
                <w:rFonts w:cs="Times New Roman"/>
                <w:sz w:val="20"/>
                <w:szCs w:val="20"/>
              </w:rPr>
              <w:t>22</w:t>
            </w:r>
          </w:p>
        </w:tc>
      </w:tr>
      <w:tr w:rsidR="003103BF" w:rsidRPr="00227205" w14:paraId="5B0154FD" w14:textId="77777777" w:rsidTr="00733841">
        <w:tc>
          <w:tcPr>
            <w:tcW w:w="562" w:type="dxa"/>
          </w:tcPr>
          <w:p w14:paraId="63438369" w14:textId="1B6381D4" w:rsidR="003103BF" w:rsidRPr="00227205" w:rsidRDefault="00D33B8A" w:rsidP="003756B7">
            <w:pPr>
              <w:jc w:val="center"/>
              <w:rPr>
                <w:rFonts w:cs="Times New Roman"/>
                <w:sz w:val="20"/>
                <w:szCs w:val="20"/>
              </w:rPr>
            </w:pPr>
            <w:r w:rsidRPr="00227205">
              <w:rPr>
                <w:rFonts w:cs="Times New Roman"/>
                <w:sz w:val="20"/>
                <w:szCs w:val="20"/>
              </w:rPr>
              <w:t>6</w:t>
            </w:r>
          </w:p>
        </w:tc>
        <w:tc>
          <w:tcPr>
            <w:tcW w:w="1701" w:type="dxa"/>
          </w:tcPr>
          <w:p w14:paraId="30153EF8" w14:textId="254A0203" w:rsidR="003103BF" w:rsidRPr="00227205" w:rsidRDefault="003103BF" w:rsidP="003756B7">
            <w:pPr>
              <w:rPr>
                <w:rFonts w:cs="Times New Roman"/>
                <w:sz w:val="20"/>
                <w:szCs w:val="20"/>
              </w:rPr>
            </w:pPr>
            <w:r w:rsidRPr="00227205">
              <w:rPr>
                <w:rFonts w:cs="Times New Roman"/>
                <w:sz w:val="20"/>
                <w:szCs w:val="20"/>
              </w:rPr>
              <w:t>Manajemen Proyek- pencatatan permasalahan</w:t>
            </w:r>
          </w:p>
        </w:tc>
        <w:tc>
          <w:tcPr>
            <w:tcW w:w="1134" w:type="dxa"/>
          </w:tcPr>
          <w:p w14:paraId="3A1D722E" w14:textId="297B22CD" w:rsidR="003103BF" w:rsidRPr="00227205" w:rsidRDefault="00A12A73" w:rsidP="003756B7">
            <w:pPr>
              <w:jc w:val="center"/>
              <w:rPr>
                <w:rFonts w:cs="Times New Roman"/>
                <w:sz w:val="20"/>
                <w:szCs w:val="20"/>
              </w:rPr>
            </w:pPr>
            <w:r w:rsidRPr="00227205">
              <w:rPr>
                <w:rFonts w:cs="Times New Roman"/>
                <w:sz w:val="20"/>
                <w:szCs w:val="20"/>
              </w:rPr>
              <w:t>7</w:t>
            </w:r>
          </w:p>
        </w:tc>
        <w:tc>
          <w:tcPr>
            <w:tcW w:w="993" w:type="dxa"/>
          </w:tcPr>
          <w:p w14:paraId="16B2307F" w14:textId="34017F0F" w:rsidR="003103BF" w:rsidRPr="00227205" w:rsidRDefault="00D33B8A" w:rsidP="003756B7">
            <w:pPr>
              <w:jc w:val="center"/>
              <w:rPr>
                <w:rFonts w:cs="Times New Roman"/>
                <w:sz w:val="20"/>
                <w:szCs w:val="20"/>
              </w:rPr>
            </w:pPr>
            <w:r w:rsidRPr="00227205">
              <w:rPr>
                <w:rFonts w:cs="Times New Roman"/>
                <w:sz w:val="20"/>
                <w:szCs w:val="20"/>
              </w:rPr>
              <w:t>1</w:t>
            </w:r>
          </w:p>
        </w:tc>
        <w:tc>
          <w:tcPr>
            <w:tcW w:w="1185" w:type="dxa"/>
          </w:tcPr>
          <w:p w14:paraId="4CFB2D2F" w14:textId="73F2D5D5" w:rsidR="003103BF" w:rsidRPr="00227205" w:rsidRDefault="00A12A73" w:rsidP="003756B7">
            <w:pPr>
              <w:jc w:val="center"/>
              <w:rPr>
                <w:rFonts w:cs="Times New Roman"/>
                <w:sz w:val="20"/>
                <w:szCs w:val="20"/>
              </w:rPr>
            </w:pPr>
            <w:r w:rsidRPr="00227205">
              <w:rPr>
                <w:rFonts w:cs="Times New Roman"/>
                <w:sz w:val="20"/>
                <w:szCs w:val="20"/>
              </w:rPr>
              <w:t>7</w:t>
            </w:r>
          </w:p>
        </w:tc>
      </w:tr>
      <w:tr w:rsidR="00630B85" w:rsidRPr="00227205" w14:paraId="3D7D0877" w14:textId="77777777" w:rsidTr="00733841">
        <w:tc>
          <w:tcPr>
            <w:tcW w:w="562" w:type="dxa"/>
          </w:tcPr>
          <w:p w14:paraId="53722952" w14:textId="5378727D" w:rsidR="00630B85" w:rsidRPr="00227205" w:rsidRDefault="00D33B8A" w:rsidP="003756B7">
            <w:pPr>
              <w:jc w:val="center"/>
              <w:rPr>
                <w:rFonts w:cs="Times New Roman"/>
                <w:sz w:val="20"/>
                <w:szCs w:val="20"/>
              </w:rPr>
            </w:pPr>
            <w:r w:rsidRPr="00227205">
              <w:rPr>
                <w:rFonts w:cs="Times New Roman"/>
                <w:sz w:val="20"/>
                <w:szCs w:val="20"/>
              </w:rPr>
              <w:t>7</w:t>
            </w:r>
          </w:p>
        </w:tc>
        <w:tc>
          <w:tcPr>
            <w:tcW w:w="1701" w:type="dxa"/>
          </w:tcPr>
          <w:p w14:paraId="5DA80302" w14:textId="0E037915" w:rsidR="00630B85" w:rsidRPr="00227205" w:rsidRDefault="00630B85" w:rsidP="003756B7">
            <w:pPr>
              <w:rPr>
                <w:rFonts w:cs="Times New Roman"/>
                <w:sz w:val="20"/>
                <w:szCs w:val="20"/>
              </w:rPr>
            </w:pPr>
            <w:r w:rsidRPr="00227205">
              <w:rPr>
                <w:rFonts w:cs="Times New Roman"/>
                <w:sz w:val="20"/>
                <w:szCs w:val="20"/>
              </w:rPr>
              <w:t>Manajemen Proyek-dokumentasi pengembangan sistem</w:t>
            </w:r>
          </w:p>
        </w:tc>
        <w:tc>
          <w:tcPr>
            <w:tcW w:w="1134" w:type="dxa"/>
          </w:tcPr>
          <w:p w14:paraId="118843DD" w14:textId="5D3310A3" w:rsidR="00630B85" w:rsidRPr="00227205" w:rsidRDefault="00A12A73" w:rsidP="003756B7">
            <w:pPr>
              <w:jc w:val="center"/>
              <w:rPr>
                <w:rFonts w:cs="Times New Roman"/>
                <w:sz w:val="20"/>
                <w:szCs w:val="20"/>
              </w:rPr>
            </w:pPr>
            <w:r w:rsidRPr="00227205">
              <w:rPr>
                <w:rFonts w:cs="Times New Roman"/>
                <w:sz w:val="20"/>
                <w:szCs w:val="20"/>
              </w:rPr>
              <w:t>10</w:t>
            </w:r>
          </w:p>
        </w:tc>
        <w:tc>
          <w:tcPr>
            <w:tcW w:w="993" w:type="dxa"/>
          </w:tcPr>
          <w:p w14:paraId="33A02A7C" w14:textId="387433D2" w:rsidR="00630B85" w:rsidRPr="00227205" w:rsidRDefault="00D33B8A" w:rsidP="003756B7">
            <w:pPr>
              <w:jc w:val="center"/>
              <w:rPr>
                <w:rFonts w:cs="Times New Roman"/>
                <w:sz w:val="20"/>
                <w:szCs w:val="20"/>
              </w:rPr>
            </w:pPr>
            <w:r w:rsidRPr="00227205">
              <w:rPr>
                <w:rFonts w:cs="Times New Roman"/>
                <w:sz w:val="20"/>
                <w:szCs w:val="20"/>
              </w:rPr>
              <w:t>1</w:t>
            </w:r>
          </w:p>
        </w:tc>
        <w:tc>
          <w:tcPr>
            <w:tcW w:w="1185" w:type="dxa"/>
          </w:tcPr>
          <w:p w14:paraId="228AAF8A" w14:textId="0B121C14" w:rsidR="00630B85" w:rsidRPr="00227205" w:rsidRDefault="00A12A73" w:rsidP="003756B7">
            <w:pPr>
              <w:jc w:val="center"/>
              <w:rPr>
                <w:rFonts w:cs="Times New Roman"/>
                <w:sz w:val="20"/>
                <w:szCs w:val="20"/>
              </w:rPr>
            </w:pPr>
            <w:r w:rsidRPr="00227205">
              <w:rPr>
                <w:rFonts w:cs="Times New Roman"/>
                <w:sz w:val="20"/>
                <w:szCs w:val="20"/>
              </w:rPr>
              <w:t>8</w:t>
            </w:r>
          </w:p>
        </w:tc>
      </w:tr>
      <w:tr w:rsidR="00A12A73" w:rsidRPr="00227205" w14:paraId="13D3AED1" w14:textId="77777777" w:rsidTr="00733841">
        <w:tc>
          <w:tcPr>
            <w:tcW w:w="562" w:type="dxa"/>
            <w:vMerge w:val="restart"/>
          </w:tcPr>
          <w:p w14:paraId="5F14E817" w14:textId="4ECD0265" w:rsidR="00A12A73" w:rsidRPr="00227205" w:rsidRDefault="00A12A73" w:rsidP="003756B7">
            <w:pPr>
              <w:jc w:val="center"/>
              <w:rPr>
                <w:rFonts w:cs="Times New Roman"/>
                <w:sz w:val="20"/>
                <w:szCs w:val="20"/>
              </w:rPr>
            </w:pPr>
            <w:r w:rsidRPr="00227205">
              <w:rPr>
                <w:rFonts w:cs="Times New Roman"/>
                <w:sz w:val="20"/>
                <w:szCs w:val="20"/>
              </w:rPr>
              <w:t>8</w:t>
            </w:r>
          </w:p>
        </w:tc>
        <w:tc>
          <w:tcPr>
            <w:tcW w:w="1701" w:type="dxa"/>
          </w:tcPr>
          <w:p w14:paraId="40189851" w14:textId="40511FDC" w:rsidR="00A12A73" w:rsidRPr="00227205" w:rsidRDefault="00A12A73" w:rsidP="003756B7">
            <w:pPr>
              <w:rPr>
                <w:rFonts w:cs="Times New Roman"/>
                <w:sz w:val="20"/>
                <w:szCs w:val="20"/>
              </w:rPr>
            </w:pPr>
            <w:r w:rsidRPr="00227205">
              <w:rPr>
                <w:rFonts w:cs="Times New Roman"/>
                <w:sz w:val="20"/>
                <w:szCs w:val="20"/>
              </w:rPr>
              <w:t>Manajemen Proyek- perencanaan pengembangan yang matang</w:t>
            </w:r>
          </w:p>
        </w:tc>
        <w:tc>
          <w:tcPr>
            <w:tcW w:w="1134" w:type="dxa"/>
          </w:tcPr>
          <w:p w14:paraId="0A982CBA" w14:textId="37EDB38B" w:rsidR="00A12A73" w:rsidRPr="00227205" w:rsidRDefault="00A12A73" w:rsidP="003756B7">
            <w:pPr>
              <w:jc w:val="center"/>
              <w:rPr>
                <w:rFonts w:cs="Times New Roman"/>
                <w:sz w:val="20"/>
                <w:szCs w:val="20"/>
              </w:rPr>
            </w:pPr>
            <w:r w:rsidRPr="00227205">
              <w:rPr>
                <w:rFonts w:cs="Times New Roman"/>
                <w:sz w:val="20"/>
                <w:szCs w:val="20"/>
              </w:rPr>
              <w:t>25</w:t>
            </w:r>
          </w:p>
        </w:tc>
        <w:tc>
          <w:tcPr>
            <w:tcW w:w="993" w:type="dxa"/>
          </w:tcPr>
          <w:p w14:paraId="0AF8921F" w14:textId="4850AD6B" w:rsidR="00A12A73" w:rsidRPr="00227205" w:rsidRDefault="00A12A73" w:rsidP="003756B7">
            <w:pPr>
              <w:jc w:val="center"/>
              <w:rPr>
                <w:rFonts w:cs="Times New Roman"/>
                <w:sz w:val="20"/>
                <w:szCs w:val="20"/>
              </w:rPr>
            </w:pPr>
            <w:r w:rsidRPr="00227205">
              <w:rPr>
                <w:rFonts w:cs="Times New Roman"/>
                <w:sz w:val="20"/>
                <w:szCs w:val="20"/>
              </w:rPr>
              <w:t>2</w:t>
            </w:r>
          </w:p>
        </w:tc>
        <w:tc>
          <w:tcPr>
            <w:tcW w:w="1185" w:type="dxa"/>
          </w:tcPr>
          <w:p w14:paraId="7D0A6BBA" w14:textId="663820D9" w:rsidR="00A12A73" w:rsidRPr="00227205" w:rsidRDefault="00A12A73" w:rsidP="003756B7">
            <w:pPr>
              <w:jc w:val="center"/>
              <w:rPr>
                <w:rFonts w:cs="Times New Roman"/>
                <w:sz w:val="20"/>
                <w:szCs w:val="20"/>
              </w:rPr>
            </w:pPr>
            <w:r w:rsidRPr="00227205">
              <w:rPr>
                <w:rFonts w:cs="Times New Roman"/>
                <w:sz w:val="20"/>
                <w:szCs w:val="20"/>
              </w:rPr>
              <w:t>17</w:t>
            </w:r>
          </w:p>
        </w:tc>
      </w:tr>
      <w:tr w:rsidR="00A12A73" w:rsidRPr="00227205" w14:paraId="7F1241A6" w14:textId="77777777" w:rsidTr="00733841">
        <w:tc>
          <w:tcPr>
            <w:tcW w:w="562" w:type="dxa"/>
            <w:vMerge/>
          </w:tcPr>
          <w:p w14:paraId="208682A4" w14:textId="77777777" w:rsidR="00A12A73" w:rsidRPr="00227205" w:rsidRDefault="00A12A73" w:rsidP="003756B7">
            <w:pPr>
              <w:jc w:val="center"/>
              <w:rPr>
                <w:rFonts w:cs="Times New Roman"/>
                <w:sz w:val="20"/>
                <w:szCs w:val="20"/>
              </w:rPr>
            </w:pPr>
          </w:p>
        </w:tc>
        <w:tc>
          <w:tcPr>
            <w:tcW w:w="1701" w:type="dxa"/>
          </w:tcPr>
          <w:p w14:paraId="634E8EC4" w14:textId="66ABE95C" w:rsidR="00A12A73" w:rsidRPr="00227205" w:rsidRDefault="00A12A73" w:rsidP="003756B7">
            <w:pPr>
              <w:rPr>
                <w:rFonts w:cs="Times New Roman"/>
                <w:sz w:val="20"/>
                <w:szCs w:val="20"/>
              </w:rPr>
            </w:pPr>
            <w:r w:rsidRPr="00227205">
              <w:rPr>
                <w:rFonts w:cs="Times New Roman"/>
                <w:sz w:val="20"/>
                <w:szCs w:val="20"/>
              </w:rPr>
              <w:t>+ perencanaan implementasi sesuai timeline</w:t>
            </w:r>
          </w:p>
        </w:tc>
        <w:tc>
          <w:tcPr>
            <w:tcW w:w="1134" w:type="dxa"/>
          </w:tcPr>
          <w:p w14:paraId="57C7D017" w14:textId="4C06F2F6" w:rsidR="00A12A73" w:rsidRPr="00227205" w:rsidRDefault="00A12A73" w:rsidP="003756B7">
            <w:pPr>
              <w:jc w:val="center"/>
              <w:rPr>
                <w:rFonts w:cs="Times New Roman"/>
                <w:sz w:val="20"/>
                <w:szCs w:val="20"/>
              </w:rPr>
            </w:pPr>
            <w:r w:rsidRPr="00227205">
              <w:rPr>
                <w:rFonts w:cs="Times New Roman"/>
                <w:sz w:val="20"/>
                <w:szCs w:val="20"/>
              </w:rPr>
              <w:t>35</w:t>
            </w:r>
          </w:p>
        </w:tc>
        <w:tc>
          <w:tcPr>
            <w:tcW w:w="993" w:type="dxa"/>
          </w:tcPr>
          <w:p w14:paraId="2786E8DC" w14:textId="2CBC3C6B" w:rsidR="00A12A73" w:rsidRPr="00227205" w:rsidRDefault="00A12A73" w:rsidP="003756B7">
            <w:pPr>
              <w:jc w:val="center"/>
              <w:rPr>
                <w:rFonts w:cs="Times New Roman"/>
                <w:sz w:val="20"/>
                <w:szCs w:val="20"/>
              </w:rPr>
            </w:pPr>
            <w:r w:rsidRPr="00227205">
              <w:rPr>
                <w:rFonts w:cs="Times New Roman"/>
                <w:sz w:val="20"/>
                <w:szCs w:val="20"/>
              </w:rPr>
              <w:t>1</w:t>
            </w:r>
          </w:p>
        </w:tc>
        <w:tc>
          <w:tcPr>
            <w:tcW w:w="1185" w:type="dxa"/>
          </w:tcPr>
          <w:p w14:paraId="7DA005FA" w14:textId="5D707601" w:rsidR="00A12A73" w:rsidRPr="00227205" w:rsidRDefault="00A12A73" w:rsidP="003756B7">
            <w:pPr>
              <w:jc w:val="center"/>
              <w:rPr>
                <w:rFonts w:cs="Times New Roman"/>
                <w:sz w:val="20"/>
                <w:szCs w:val="20"/>
              </w:rPr>
            </w:pPr>
            <w:r w:rsidRPr="00227205">
              <w:rPr>
                <w:rFonts w:cs="Times New Roman"/>
                <w:sz w:val="20"/>
                <w:szCs w:val="20"/>
              </w:rPr>
              <w:t>21</w:t>
            </w:r>
          </w:p>
        </w:tc>
      </w:tr>
      <w:tr w:rsidR="00A12A73" w:rsidRPr="00227205" w14:paraId="487930EB" w14:textId="77777777" w:rsidTr="00733841">
        <w:tc>
          <w:tcPr>
            <w:tcW w:w="2263" w:type="dxa"/>
            <w:gridSpan w:val="2"/>
          </w:tcPr>
          <w:p w14:paraId="70DBDF11" w14:textId="77777777" w:rsidR="00A12A73" w:rsidRPr="00227205" w:rsidRDefault="00A12A73" w:rsidP="003756B7">
            <w:pPr>
              <w:rPr>
                <w:rFonts w:cs="Times New Roman"/>
                <w:sz w:val="20"/>
                <w:szCs w:val="20"/>
              </w:rPr>
            </w:pPr>
          </w:p>
        </w:tc>
        <w:tc>
          <w:tcPr>
            <w:tcW w:w="1134" w:type="dxa"/>
          </w:tcPr>
          <w:p w14:paraId="3E099573" w14:textId="4CADF1C0" w:rsidR="00A12A73" w:rsidRPr="00227205" w:rsidRDefault="00A12A73" w:rsidP="003756B7">
            <w:pPr>
              <w:jc w:val="center"/>
              <w:rPr>
                <w:rFonts w:cs="Times New Roman"/>
                <w:b/>
                <w:bCs/>
                <w:sz w:val="20"/>
                <w:szCs w:val="20"/>
              </w:rPr>
            </w:pPr>
            <w:r w:rsidRPr="00227205">
              <w:rPr>
                <w:rFonts w:cs="Times New Roman"/>
                <w:b/>
                <w:bCs/>
                <w:sz w:val="20"/>
                <w:szCs w:val="20"/>
              </w:rPr>
              <w:t>60</w:t>
            </w:r>
          </w:p>
        </w:tc>
        <w:tc>
          <w:tcPr>
            <w:tcW w:w="993" w:type="dxa"/>
          </w:tcPr>
          <w:p w14:paraId="10B72370" w14:textId="48202D7D" w:rsidR="00A12A73" w:rsidRPr="00227205" w:rsidRDefault="00A12A73" w:rsidP="003756B7">
            <w:pPr>
              <w:jc w:val="center"/>
              <w:rPr>
                <w:rFonts w:cs="Times New Roman"/>
                <w:sz w:val="20"/>
                <w:szCs w:val="20"/>
              </w:rPr>
            </w:pPr>
            <w:r w:rsidRPr="00227205">
              <w:rPr>
                <w:rFonts w:cs="Times New Roman"/>
                <w:sz w:val="20"/>
                <w:szCs w:val="20"/>
              </w:rPr>
              <w:t>2</w:t>
            </w:r>
          </w:p>
        </w:tc>
        <w:tc>
          <w:tcPr>
            <w:tcW w:w="1185" w:type="dxa"/>
          </w:tcPr>
          <w:p w14:paraId="5CD73E2D" w14:textId="4ECA193A" w:rsidR="00A12A73" w:rsidRPr="00227205" w:rsidRDefault="00A12A73" w:rsidP="003756B7">
            <w:pPr>
              <w:jc w:val="center"/>
              <w:rPr>
                <w:rFonts w:cs="Times New Roman"/>
                <w:sz w:val="20"/>
                <w:szCs w:val="20"/>
              </w:rPr>
            </w:pPr>
            <w:r w:rsidRPr="00227205">
              <w:rPr>
                <w:rFonts w:cs="Times New Roman"/>
                <w:sz w:val="20"/>
                <w:szCs w:val="20"/>
              </w:rPr>
              <w:t>23</w:t>
            </w:r>
          </w:p>
        </w:tc>
      </w:tr>
      <w:bookmarkEnd w:id="1143"/>
    </w:tbl>
    <w:p w14:paraId="0F1E990B" w14:textId="3CED325A" w:rsidR="00630B85" w:rsidRPr="008A10EE" w:rsidRDefault="00630B85" w:rsidP="00630B85">
      <w:pPr>
        <w:rPr>
          <w:rFonts w:cs="Times New Roman"/>
          <w:lang w:val="en-US"/>
        </w:rPr>
      </w:pPr>
    </w:p>
    <w:p w14:paraId="68738CF9" w14:textId="7FC811A2" w:rsidR="00E90BFD" w:rsidRPr="00E90BFD" w:rsidRDefault="00A12A73" w:rsidP="00227205">
      <w:pPr>
        <w:spacing w:after="120"/>
        <w:rPr>
          <w:rFonts w:cs="Times New Roman"/>
          <w:lang w:val="en-US"/>
        </w:rPr>
      </w:pPr>
      <w:r w:rsidRPr="008A10EE">
        <w:rPr>
          <w:rFonts w:cs="Times New Roman"/>
          <w:lang w:val="en-US"/>
        </w:rPr>
        <w:t>Tabel 6.</w:t>
      </w:r>
      <w:r w:rsidR="00D90FBB" w:rsidRPr="008A10EE">
        <w:rPr>
          <w:rFonts w:cs="Times New Roman"/>
          <w:lang w:val="en-US"/>
        </w:rPr>
        <w:t>8</w:t>
      </w:r>
      <w:r w:rsidRPr="008A10EE">
        <w:rPr>
          <w:rFonts w:cs="Times New Roman"/>
          <w:lang w:val="en-US"/>
        </w:rPr>
        <w:t xml:space="preserve"> </w:t>
      </w:r>
      <w:r w:rsidR="00E90BFD" w:rsidRPr="00E90BFD">
        <w:rPr>
          <w:rFonts w:cs="Times New Roman"/>
          <w:lang w:val="en-US"/>
        </w:rPr>
        <w:t xml:space="preserve">menampilkan jumlah kutipan, kerapatan (Density) dan jumlah narasumber yang mengutip faktor yang menjadi pendorong </w:t>
      </w:r>
      <w:r w:rsidR="001B151C">
        <w:rPr>
          <w:rFonts w:cs="Times New Roman"/>
          <w:lang w:val="en-US"/>
        </w:rPr>
        <w:t>bagi keberhasilan</w:t>
      </w:r>
      <w:r w:rsidR="00E90BFD" w:rsidRPr="00E90BFD">
        <w:rPr>
          <w:rFonts w:cs="Times New Roman"/>
          <w:lang w:val="en-US"/>
        </w:rPr>
        <w:t xml:space="preserve"> implementasi sistem informasi.</w:t>
      </w:r>
    </w:p>
    <w:p w14:paraId="33F40E64" w14:textId="4119D367" w:rsidR="00E90BFD" w:rsidRPr="00E90BFD" w:rsidRDefault="0073410C" w:rsidP="00227205">
      <w:pPr>
        <w:spacing w:after="120"/>
        <w:rPr>
          <w:rFonts w:cs="Times New Roman"/>
          <w:lang w:val="en-US"/>
        </w:rPr>
      </w:pPr>
      <w:r>
        <w:rPr>
          <w:rFonts w:cs="Times New Roman"/>
          <w:lang w:val="en-US"/>
        </w:rPr>
        <w:t>Pada</w:t>
      </w:r>
      <w:r w:rsidR="00E90BFD" w:rsidRPr="00E90BFD">
        <w:rPr>
          <w:rFonts w:cs="Times New Roman"/>
          <w:lang w:val="en-US"/>
        </w:rPr>
        <w:t xml:space="preserve"> tabel diatas dapat diketahui bahwa faktor perencanaan pengembangan yang matang menjadi faktor </w:t>
      </w:r>
      <w:r>
        <w:rPr>
          <w:rFonts w:cs="Times New Roman"/>
          <w:lang w:val="en-US"/>
        </w:rPr>
        <w:t xml:space="preserve">paling </w:t>
      </w:r>
      <w:r w:rsidR="00E90BFD" w:rsidRPr="00E90BFD">
        <w:rPr>
          <w:rFonts w:cs="Times New Roman"/>
          <w:lang w:val="en-US"/>
        </w:rPr>
        <w:t xml:space="preserve">banyak dikutip. Sehingga </w:t>
      </w:r>
      <w:r w:rsidR="00E90BFD" w:rsidRPr="00E90BFD">
        <w:rPr>
          <w:rFonts w:cs="Times New Roman"/>
          <w:b/>
          <w:bCs/>
          <w:u w:val="single"/>
          <w:lang w:val="en-US"/>
        </w:rPr>
        <w:t>dilakukannya perencanaan pengembangan yang matang</w:t>
      </w:r>
      <w:r w:rsidR="00E90BFD" w:rsidRPr="00E90BFD">
        <w:rPr>
          <w:rFonts w:cs="Times New Roman"/>
          <w:lang w:val="en-US"/>
        </w:rPr>
        <w:t xml:space="preserve"> menjadi </w:t>
      </w:r>
      <w:r w:rsidR="00E90BFD" w:rsidRPr="00E90BFD">
        <w:rPr>
          <w:rFonts w:cs="Times New Roman"/>
          <w:b/>
          <w:bCs/>
          <w:u w:val="single"/>
          <w:lang w:val="en-US"/>
        </w:rPr>
        <w:t>faktor pendorong utama</w:t>
      </w:r>
      <w:r w:rsidR="00E90BFD" w:rsidRPr="00E90BFD">
        <w:rPr>
          <w:rFonts w:cs="Times New Roman"/>
          <w:lang w:val="en-US"/>
        </w:rPr>
        <w:t xml:space="preserve"> paling berpengaruh pada kategori </w:t>
      </w:r>
      <w:r w:rsidR="00E90BFD" w:rsidRPr="00E90BFD">
        <w:rPr>
          <w:rFonts w:cs="Times New Roman"/>
          <w:b/>
          <w:bCs/>
          <w:lang w:val="en-US"/>
        </w:rPr>
        <w:t xml:space="preserve">manajemen </w:t>
      </w:r>
      <w:r w:rsidR="00E90BFD">
        <w:rPr>
          <w:rFonts w:cs="Times New Roman"/>
          <w:b/>
          <w:bCs/>
          <w:lang w:val="en-US"/>
        </w:rPr>
        <w:t>proyek</w:t>
      </w:r>
      <w:r w:rsidR="00E90BFD" w:rsidRPr="00E90BFD">
        <w:rPr>
          <w:rFonts w:cs="Times New Roman"/>
          <w:lang w:val="en-US"/>
        </w:rPr>
        <w:t>.</w:t>
      </w:r>
    </w:p>
    <w:p w14:paraId="34D8E0C7" w14:textId="77777777" w:rsidR="00E90BFD" w:rsidRPr="00E90BFD" w:rsidRDefault="00E90BFD" w:rsidP="00E90BFD">
      <w:pPr>
        <w:rPr>
          <w:rFonts w:cs="Times New Roman"/>
          <w:lang w:val="en-US"/>
        </w:rPr>
      </w:pPr>
    </w:p>
    <w:p w14:paraId="5BEC2337" w14:textId="3959637F" w:rsidR="00484DD7" w:rsidRPr="00227205" w:rsidRDefault="00E90BFD" w:rsidP="00227205">
      <w:pPr>
        <w:spacing w:after="120"/>
        <w:rPr>
          <w:rFonts w:cs="Times New Roman"/>
          <w:lang w:val="en-US"/>
        </w:rPr>
      </w:pPr>
      <w:r w:rsidRPr="00E90BFD">
        <w:rPr>
          <w:rFonts w:cs="Times New Roman"/>
          <w:lang w:val="en-US"/>
        </w:rPr>
        <w:lastRenderedPageBreak/>
        <w:t xml:space="preserve">Sedangkan untuk </w:t>
      </w:r>
      <w:r w:rsidRPr="00E90BFD">
        <w:rPr>
          <w:rFonts w:cs="Times New Roman"/>
          <w:u w:val="single"/>
          <w:lang w:val="en-US"/>
        </w:rPr>
        <w:t>evaluasi sistem,  testing pra-implementasi, dokumentasi pengembangan sistem</w:t>
      </w:r>
      <w:r>
        <w:rPr>
          <w:rFonts w:cs="Times New Roman"/>
          <w:u w:val="single"/>
          <w:lang w:val="en-US"/>
        </w:rPr>
        <w:t xml:space="preserve"> dan </w:t>
      </w:r>
      <w:r w:rsidRPr="00E90BFD">
        <w:rPr>
          <w:rFonts w:cs="Times New Roman"/>
          <w:u w:val="single"/>
          <w:lang w:val="en-US"/>
        </w:rPr>
        <w:t>permasalahan sistem, penentuan standarisasi sistem, dan penentuan skala dan kompleksitas</w:t>
      </w:r>
      <w:r w:rsidRPr="00E90BFD">
        <w:rPr>
          <w:rFonts w:cs="Times New Roman"/>
          <w:lang w:val="en-US"/>
        </w:rPr>
        <w:t xml:space="preserve"> menjadi </w:t>
      </w:r>
      <w:r w:rsidRPr="00E90BFD">
        <w:rPr>
          <w:rFonts w:cs="Times New Roman"/>
          <w:u w:val="single"/>
          <w:lang w:val="en-US"/>
        </w:rPr>
        <w:t>faktor pendorong pendukung</w:t>
      </w:r>
      <w:r w:rsidRPr="00E90BFD">
        <w:rPr>
          <w:rFonts w:cs="Times New Roman"/>
          <w:lang w:val="en-US"/>
        </w:rPr>
        <w:t xml:space="preserve"> pada kategori </w:t>
      </w:r>
      <w:r>
        <w:rPr>
          <w:rFonts w:cs="Times New Roman"/>
          <w:lang w:val="en-US"/>
        </w:rPr>
        <w:t>manajemen proyek</w:t>
      </w:r>
      <w:r w:rsidRPr="00E90BFD">
        <w:rPr>
          <w:rFonts w:cs="Times New Roman"/>
          <w:lang w:val="en-US"/>
        </w:rPr>
        <w:t xml:space="preserve"> ini.</w:t>
      </w:r>
    </w:p>
    <w:p w14:paraId="32232065" w14:textId="17B83CDC" w:rsidR="00E90BFD" w:rsidRPr="00227205" w:rsidRDefault="00223FC0" w:rsidP="00227205">
      <w:pPr>
        <w:spacing w:after="120"/>
        <w:rPr>
          <w:rFonts w:cs="Times New Roman"/>
        </w:rPr>
      </w:pPr>
      <w:r>
        <w:rPr>
          <w:rFonts w:cs="Times New Roman"/>
          <w:lang w:val="en-US"/>
        </w:rPr>
        <w:t>Kemudian dari hasil wawancara dan proses kodifikasi pada dokumen transkrip wawancara didapat informasi terkait hambatan yang seringkali dialami dan diutarakan oleh beberapa narasumber.</w:t>
      </w:r>
    </w:p>
    <w:p w14:paraId="1FB7670D" w14:textId="5FA3861A" w:rsidR="00D90FBB" w:rsidRPr="00227205" w:rsidRDefault="00D90FBB" w:rsidP="00227205">
      <w:pPr>
        <w:pStyle w:val="Caption"/>
        <w:keepNext/>
        <w:spacing w:after="120"/>
        <w:rPr>
          <w:rFonts w:cs="Times New Roman"/>
          <w:szCs w:val="20"/>
        </w:rPr>
      </w:pPr>
      <w:bookmarkStart w:id="1144" w:name="_Toc48471620"/>
      <w:r w:rsidRPr="00227205">
        <w:rPr>
          <w:rFonts w:cs="Times New Roman"/>
          <w:szCs w:val="20"/>
        </w:rPr>
        <w:t xml:space="preserve">Tabel </w:t>
      </w:r>
      <w:r w:rsidR="00182426" w:rsidRPr="00227205">
        <w:rPr>
          <w:rFonts w:cs="Times New Roman"/>
          <w:szCs w:val="20"/>
        </w:rPr>
        <w:fldChar w:fldCharType="begin"/>
      </w:r>
      <w:r w:rsidR="00182426" w:rsidRPr="00227205">
        <w:rPr>
          <w:rFonts w:cs="Times New Roman"/>
          <w:szCs w:val="20"/>
        </w:rPr>
        <w:instrText xml:space="preserve"> STYLEREF 1 \s </w:instrText>
      </w:r>
      <w:r w:rsidR="00182426" w:rsidRPr="00227205">
        <w:rPr>
          <w:rFonts w:cs="Times New Roman"/>
          <w:szCs w:val="20"/>
        </w:rPr>
        <w:fldChar w:fldCharType="separate"/>
      </w:r>
      <w:r w:rsidR="00441E18">
        <w:rPr>
          <w:rFonts w:cs="Times New Roman"/>
          <w:noProof/>
          <w:szCs w:val="20"/>
        </w:rPr>
        <w:t>6</w:t>
      </w:r>
      <w:r w:rsidR="00182426" w:rsidRPr="00227205">
        <w:rPr>
          <w:rFonts w:cs="Times New Roman"/>
          <w:szCs w:val="20"/>
        </w:rPr>
        <w:fldChar w:fldCharType="end"/>
      </w:r>
      <w:r w:rsidR="00182426" w:rsidRPr="00227205">
        <w:rPr>
          <w:rFonts w:cs="Times New Roman"/>
          <w:szCs w:val="20"/>
        </w:rPr>
        <w:t>.</w:t>
      </w:r>
      <w:r w:rsidR="00182426" w:rsidRPr="00227205">
        <w:rPr>
          <w:rFonts w:cs="Times New Roman"/>
          <w:szCs w:val="20"/>
        </w:rPr>
        <w:fldChar w:fldCharType="begin"/>
      </w:r>
      <w:r w:rsidR="00182426" w:rsidRPr="00227205">
        <w:rPr>
          <w:rFonts w:cs="Times New Roman"/>
          <w:szCs w:val="20"/>
        </w:rPr>
        <w:instrText xml:space="preserve"> SEQ Tabel \* ARABIC \s 1 </w:instrText>
      </w:r>
      <w:r w:rsidR="00182426" w:rsidRPr="00227205">
        <w:rPr>
          <w:rFonts w:cs="Times New Roman"/>
          <w:szCs w:val="20"/>
        </w:rPr>
        <w:fldChar w:fldCharType="separate"/>
      </w:r>
      <w:r w:rsidR="00441E18">
        <w:rPr>
          <w:rFonts w:cs="Times New Roman"/>
          <w:noProof/>
          <w:szCs w:val="20"/>
        </w:rPr>
        <w:t>9</w:t>
      </w:r>
      <w:r w:rsidR="00182426" w:rsidRPr="00227205">
        <w:rPr>
          <w:rFonts w:cs="Times New Roman"/>
          <w:szCs w:val="20"/>
        </w:rPr>
        <w:fldChar w:fldCharType="end"/>
      </w:r>
      <w:r w:rsidRPr="00227205">
        <w:rPr>
          <w:rFonts w:cs="Times New Roman"/>
          <w:szCs w:val="20"/>
        </w:rPr>
        <w:t xml:space="preserve"> </w:t>
      </w:r>
      <w:r w:rsidRPr="00227205">
        <w:rPr>
          <w:rFonts w:cs="Times New Roman"/>
          <w:szCs w:val="20"/>
          <w:lang w:val="en-US"/>
        </w:rPr>
        <w:t xml:space="preserve">Faktor Penghambat </w:t>
      </w:r>
      <w:r w:rsidR="00E51A5C" w:rsidRPr="00227205">
        <w:rPr>
          <w:rFonts w:cs="Times New Roman"/>
          <w:szCs w:val="20"/>
          <w:lang w:val="en-US"/>
        </w:rPr>
        <w:t xml:space="preserve">Keberhasilan </w:t>
      </w:r>
      <w:r w:rsidR="00E90BFD" w:rsidRPr="00227205">
        <w:rPr>
          <w:rFonts w:cs="Times New Roman"/>
          <w:szCs w:val="20"/>
          <w:lang w:val="en-US"/>
        </w:rPr>
        <w:t xml:space="preserve">Implementasi </w:t>
      </w:r>
      <w:r w:rsidRPr="00227205">
        <w:rPr>
          <w:rFonts w:cs="Times New Roman"/>
          <w:szCs w:val="20"/>
          <w:lang w:val="en-US"/>
        </w:rPr>
        <w:t xml:space="preserve">pada </w:t>
      </w:r>
      <w:r w:rsidR="00E90BFD" w:rsidRPr="00227205">
        <w:rPr>
          <w:rFonts w:cs="Times New Roman"/>
          <w:szCs w:val="20"/>
          <w:lang w:val="en-US"/>
        </w:rPr>
        <w:t>Kategori</w:t>
      </w:r>
      <w:r w:rsidRPr="00227205">
        <w:rPr>
          <w:rFonts w:cs="Times New Roman"/>
          <w:szCs w:val="20"/>
          <w:lang w:val="en-US"/>
        </w:rPr>
        <w:t xml:space="preserve"> Manajemen Proyek</w:t>
      </w:r>
      <w:bookmarkEnd w:id="1144"/>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D90FBB" w:rsidRPr="00227205" w14:paraId="3F0EBEE5" w14:textId="77777777" w:rsidTr="00733841">
        <w:trPr>
          <w:tblHeader/>
        </w:trPr>
        <w:tc>
          <w:tcPr>
            <w:tcW w:w="562" w:type="dxa"/>
          </w:tcPr>
          <w:p w14:paraId="39B33B0B" w14:textId="77777777" w:rsidR="00D90FBB" w:rsidRPr="00227205" w:rsidRDefault="00D90FBB" w:rsidP="00227205">
            <w:pPr>
              <w:spacing w:after="120"/>
              <w:jc w:val="center"/>
              <w:rPr>
                <w:rFonts w:cs="Times New Roman"/>
                <w:b/>
                <w:bCs/>
                <w:sz w:val="20"/>
                <w:szCs w:val="20"/>
              </w:rPr>
            </w:pPr>
            <w:r w:rsidRPr="00227205">
              <w:rPr>
                <w:rFonts w:cs="Times New Roman"/>
                <w:b/>
                <w:bCs/>
                <w:sz w:val="20"/>
                <w:szCs w:val="20"/>
              </w:rPr>
              <w:t>No</w:t>
            </w:r>
          </w:p>
        </w:tc>
        <w:tc>
          <w:tcPr>
            <w:tcW w:w="1701" w:type="dxa"/>
          </w:tcPr>
          <w:p w14:paraId="2BECF08F" w14:textId="77777777" w:rsidR="00D90FBB" w:rsidRPr="00227205" w:rsidRDefault="00D90FBB" w:rsidP="00227205">
            <w:pPr>
              <w:spacing w:after="120"/>
              <w:jc w:val="center"/>
              <w:rPr>
                <w:rFonts w:cs="Times New Roman"/>
                <w:b/>
                <w:bCs/>
                <w:sz w:val="20"/>
                <w:szCs w:val="20"/>
              </w:rPr>
            </w:pPr>
            <w:r w:rsidRPr="00227205">
              <w:rPr>
                <w:rFonts w:cs="Times New Roman"/>
                <w:b/>
                <w:bCs/>
                <w:sz w:val="20"/>
                <w:szCs w:val="20"/>
              </w:rPr>
              <w:t>Manajemen Proyek</w:t>
            </w:r>
          </w:p>
        </w:tc>
        <w:tc>
          <w:tcPr>
            <w:tcW w:w="1134" w:type="dxa"/>
          </w:tcPr>
          <w:p w14:paraId="3BD57671" w14:textId="77777777" w:rsidR="00D90FBB" w:rsidRPr="00227205" w:rsidRDefault="00D90FBB" w:rsidP="00227205">
            <w:pPr>
              <w:spacing w:after="120"/>
              <w:jc w:val="center"/>
              <w:rPr>
                <w:rFonts w:cs="Times New Roman"/>
                <w:b/>
                <w:bCs/>
                <w:sz w:val="20"/>
                <w:szCs w:val="20"/>
              </w:rPr>
            </w:pPr>
            <w:r w:rsidRPr="00227205">
              <w:rPr>
                <w:rFonts w:cs="Times New Roman"/>
                <w:b/>
                <w:bCs/>
                <w:sz w:val="20"/>
                <w:szCs w:val="20"/>
              </w:rPr>
              <w:t>Jumlah Kutipan</w:t>
            </w:r>
          </w:p>
        </w:tc>
        <w:tc>
          <w:tcPr>
            <w:tcW w:w="993" w:type="dxa"/>
          </w:tcPr>
          <w:p w14:paraId="072D9463" w14:textId="77777777" w:rsidR="00D90FBB" w:rsidRPr="00227205" w:rsidRDefault="00D90FBB" w:rsidP="00227205">
            <w:pPr>
              <w:spacing w:after="120"/>
              <w:jc w:val="center"/>
              <w:rPr>
                <w:rFonts w:cs="Times New Roman"/>
                <w:b/>
                <w:bCs/>
                <w:i/>
                <w:iCs/>
                <w:sz w:val="20"/>
                <w:szCs w:val="20"/>
              </w:rPr>
            </w:pPr>
            <w:r w:rsidRPr="00227205">
              <w:rPr>
                <w:rFonts w:cs="Times New Roman"/>
                <w:b/>
                <w:bCs/>
                <w:i/>
                <w:iCs/>
                <w:sz w:val="20"/>
                <w:szCs w:val="20"/>
              </w:rPr>
              <w:t>Density</w:t>
            </w:r>
          </w:p>
        </w:tc>
        <w:tc>
          <w:tcPr>
            <w:tcW w:w="1185" w:type="dxa"/>
          </w:tcPr>
          <w:p w14:paraId="7AA24A71" w14:textId="77777777" w:rsidR="00D90FBB" w:rsidRPr="00227205" w:rsidRDefault="00D90FBB" w:rsidP="00227205">
            <w:pPr>
              <w:spacing w:after="120"/>
              <w:jc w:val="center"/>
              <w:rPr>
                <w:rFonts w:cs="Times New Roman"/>
                <w:b/>
                <w:bCs/>
                <w:sz w:val="20"/>
                <w:szCs w:val="20"/>
              </w:rPr>
            </w:pPr>
            <w:r w:rsidRPr="00227205">
              <w:rPr>
                <w:rFonts w:cs="Times New Roman"/>
                <w:b/>
                <w:bCs/>
                <w:sz w:val="20"/>
                <w:szCs w:val="20"/>
              </w:rPr>
              <w:t>Yang Mengutip</w:t>
            </w:r>
          </w:p>
        </w:tc>
      </w:tr>
      <w:tr w:rsidR="00D90FBB" w:rsidRPr="00227205" w14:paraId="26FFE791" w14:textId="77777777" w:rsidTr="00733841">
        <w:tc>
          <w:tcPr>
            <w:tcW w:w="562" w:type="dxa"/>
          </w:tcPr>
          <w:p w14:paraId="33BE3C1F" w14:textId="77777777" w:rsidR="00D90FBB" w:rsidRPr="00227205" w:rsidRDefault="00D90FBB" w:rsidP="00D90FBB">
            <w:pPr>
              <w:jc w:val="center"/>
              <w:rPr>
                <w:rFonts w:cs="Times New Roman"/>
                <w:sz w:val="20"/>
                <w:szCs w:val="20"/>
              </w:rPr>
            </w:pPr>
            <w:r w:rsidRPr="00227205">
              <w:rPr>
                <w:rFonts w:cs="Times New Roman"/>
                <w:sz w:val="20"/>
                <w:szCs w:val="20"/>
              </w:rPr>
              <w:t>0</w:t>
            </w:r>
          </w:p>
        </w:tc>
        <w:tc>
          <w:tcPr>
            <w:tcW w:w="1701" w:type="dxa"/>
          </w:tcPr>
          <w:p w14:paraId="24153E71" w14:textId="77777777" w:rsidR="00D90FBB" w:rsidRPr="00227205" w:rsidRDefault="00D90FBB" w:rsidP="00D90FBB">
            <w:pPr>
              <w:rPr>
                <w:rFonts w:cs="Times New Roman"/>
                <w:sz w:val="20"/>
                <w:szCs w:val="20"/>
              </w:rPr>
            </w:pPr>
            <w:r w:rsidRPr="00227205">
              <w:rPr>
                <w:rFonts w:cs="Times New Roman"/>
                <w:sz w:val="20"/>
                <w:szCs w:val="20"/>
              </w:rPr>
              <w:t>*Manajemen proyek</w:t>
            </w:r>
          </w:p>
        </w:tc>
        <w:tc>
          <w:tcPr>
            <w:tcW w:w="1134" w:type="dxa"/>
          </w:tcPr>
          <w:p w14:paraId="5E092BF9" w14:textId="77777777" w:rsidR="00D90FBB" w:rsidRPr="00227205" w:rsidRDefault="00D90FBB" w:rsidP="00D90FBB">
            <w:pPr>
              <w:jc w:val="center"/>
              <w:rPr>
                <w:rFonts w:cs="Times New Roman"/>
                <w:sz w:val="20"/>
                <w:szCs w:val="20"/>
              </w:rPr>
            </w:pPr>
          </w:p>
        </w:tc>
        <w:tc>
          <w:tcPr>
            <w:tcW w:w="993" w:type="dxa"/>
          </w:tcPr>
          <w:p w14:paraId="20E8CEC5" w14:textId="77777777" w:rsidR="00D90FBB" w:rsidRPr="00227205" w:rsidRDefault="00D90FBB" w:rsidP="00D90FBB">
            <w:pPr>
              <w:jc w:val="center"/>
              <w:rPr>
                <w:rFonts w:cs="Times New Roman"/>
                <w:sz w:val="20"/>
                <w:szCs w:val="20"/>
              </w:rPr>
            </w:pPr>
            <w:r w:rsidRPr="00227205">
              <w:rPr>
                <w:rFonts w:cs="Times New Roman"/>
                <w:sz w:val="20"/>
                <w:szCs w:val="20"/>
              </w:rPr>
              <w:t>14</w:t>
            </w:r>
          </w:p>
        </w:tc>
        <w:tc>
          <w:tcPr>
            <w:tcW w:w="1185" w:type="dxa"/>
          </w:tcPr>
          <w:p w14:paraId="1E5110D8" w14:textId="77777777" w:rsidR="00D90FBB" w:rsidRPr="00227205" w:rsidRDefault="00D90FBB" w:rsidP="00D90FBB">
            <w:pPr>
              <w:jc w:val="center"/>
              <w:rPr>
                <w:rFonts w:cs="Times New Roman"/>
                <w:sz w:val="20"/>
                <w:szCs w:val="20"/>
              </w:rPr>
            </w:pPr>
          </w:p>
        </w:tc>
      </w:tr>
      <w:tr w:rsidR="00D90FBB" w:rsidRPr="00227205" w14:paraId="73FC91FA" w14:textId="77777777" w:rsidTr="00733841">
        <w:tc>
          <w:tcPr>
            <w:tcW w:w="562" w:type="dxa"/>
          </w:tcPr>
          <w:p w14:paraId="086CCE7E" w14:textId="6E16EAAE" w:rsidR="00D90FBB" w:rsidRPr="00227205" w:rsidRDefault="00E90BFD" w:rsidP="00D90FBB">
            <w:pPr>
              <w:jc w:val="center"/>
              <w:rPr>
                <w:rFonts w:cs="Times New Roman"/>
                <w:sz w:val="20"/>
                <w:szCs w:val="20"/>
              </w:rPr>
            </w:pPr>
            <w:r w:rsidRPr="00227205">
              <w:rPr>
                <w:rFonts w:cs="Times New Roman"/>
                <w:sz w:val="20"/>
                <w:szCs w:val="20"/>
              </w:rPr>
              <w:t>1</w:t>
            </w:r>
          </w:p>
        </w:tc>
        <w:tc>
          <w:tcPr>
            <w:tcW w:w="1701" w:type="dxa"/>
          </w:tcPr>
          <w:p w14:paraId="513A6F85" w14:textId="39D80B6E" w:rsidR="00D90FBB" w:rsidRPr="00227205" w:rsidRDefault="00D90FBB" w:rsidP="00D90FBB">
            <w:pPr>
              <w:rPr>
                <w:rFonts w:cs="Times New Roman"/>
                <w:sz w:val="20"/>
                <w:szCs w:val="20"/>
              </w:rPr>
            </w:pPr>
            <w:r w:rsidRPr="00227205">
              <w:rPr>
                <w:rFonts w:cs="Times New Roman"/>
                <w:sz w:val="20"/>
                <w:szCs w:val="20"/>
              </w:rPr>
              <w:t>Manajemen Proyek-tidak sesuai timeline-hambatan</w:t>
            </w:r>
          </w:p>
        </w:tc>
        <w:tc>
          <w:tcPr>
            <w:tcW w:w="1134" w:type="dxa"/>
          </w:tcPr>
          <w:p w14:paraId="49D5208D" w14:textId="62404CCF" w:rsidR="00D90FBB" w:rsidRPr="00227205" w:rsidRDefault="007E34DE" w:rsidP="00D90FBB">
            <w:pPr>
              <w:jc w:val="center"/>
              <w:rPr>
                <w:rFonts w:cs="Times New Roman"/>
                <w:b/>
                <w:bCs/>
                <w:sz w:val="20"/>
                <w:szCs w:val="20"/>
              </w:rPr>
            </w:pPr>
            <w:r w:rsidRPr="00227205">
              <w:rPr>
                <w:rFonts w:cs="Times New Roman"/>
                <w:b/>
                <w:bCs/>
                <w:sz w:val="20"/>
                <w:szCs w:val="20"/>
              </w:rPr>
              <w:t>11</w:t>
            </w:r>
          </w:p>
        </w:tc>
        <w:tc>
          <w:tcPr>
            <w:tcW w:w="993" w:type="dxa"/>
          </w:tcPr>
          <w:p w14:paraId="104E95E5" w14:textId="22C5F139" w:rsidR="00D90FBB" w:rsidRPr="00227205" w:rsidRDefault="007E34DE" w:rsidP="00D90FBB">
            <w:pPr>
              <w:jc w:val="center"/>
              <w:rPr>
                <w:rFonts w:cs="Times New Roman"/>
                <w:sz w:val="20"/>
                <w:szCs w:val="20"/>
              </w:rPr>
            </w:pPr>
            <w:r w:rsidRPr="00227205">
              <w:rPr>
                <w:rFonts w:cs="Times New Roman"/>
                <w:sz w:val="20"/>
                <w:szCs w:val="20"/>
              </w:rPr>
              <w:t>1</w:t>
            </w:r>
          </w:p>
        </w:tc>
        <w:tc>
          <w:tcPr>
            <w:tcW w:w="1185" w:type="dxa"/>
          </w:tcPr>
          <w:p w14:paraId="31D92F69" w14:textId="3A8FB163" w:rsidR="00D90FBB" w:rsidRPr="00227205" w:rsidRDefault="007E34DE" w:rsidP="00D90FBB">
            <w:pPr>
              <w:jc w:val="center"/>
              <w:rPr>
                <w:rFonts w:cs="Times New Roman"/>
                <w:sz w:val="20"/>
                <w:szCs w:val="20"/>
              </w:rPr>
            </w:pPr>
            <w:r w:rsidRPr="00227205">
              <w:rPr>
                <w:rFonts w:cs="Times New Roman"/>
                <w:sz w:val="20"/>
                <w:szCs w:val="20"/>
              </w:rPr>
              <w:t>9</w:t>
            </w:r>
          </w:p>
        </w:tc>
      </w:tr>
    </w:tbl>
    <w:p w14:paraId="637925FD" w14:textId="240680DB" w:rsidR="00D90FBB" w:rsidRPr="008A10EE" w:rsidRDefault="00D90FBB" w:rsidP="00630B85">
      <w:pPr>
        <w:rPr>
          <w:rFonts w:cs="Times New Roman"/>
          <w:lang w:val="en-US"/>
        </w:rPr>
      </w:pPr>
    </w:p>
    <w:p w14:paraId="7FF9FED9" w14:textId="77A0590E" w:rsidR="001B151C" w:rsidRDefault="00D90FBB" w:rsidP="00D13D37">
      <w:pPr>
        <w:spacing w:after="120"/>
        <w:rPr>
          <w:rFonts w:cs="Times New Roman"/>
          <w:lang w:val="en-US"/>
        </w:rPr>
      </w:pPr>
      <w:r w:rsidRPr="008A10EE">
        <w:rPr>
          <w:rFonts w:cs="Times New Roman"/>
          <w:lang w:val="en-US"/>
        </w:rPr>
        <w:t xml:space="preserve">Tabel 6.9 </w:t>
      </w:r>
      <w:r w:rsidR="00223FC0" w:rsidRPr="00223FC0">
        <w:rPr>
          <w:rFonts w:cs="Times New Roman"/>
          <w:lang w:val="en-US"/>
        </w:rPr>
        <w:t xml:space="preserve">dapat diketahui bahwa </w:t>
      </w:r>
      <w:r w:rsidR="00223FC0" w:rsidRPr="00223FC0">
        <w:rPr>
          <w:rFonts w:cs="Times New Roman"/>
          <w:u w:val="single"/>
          <w:lang w:val="en-US"/>
        </w:rPr>
        <w:t>proses pengembangan dan implementasi yang sudah direncanakan tidak sesuai timeline</w:t>
      </w:r>
      <w:r w:rsidR="00223FC0">
        <w:rPr>
          <w:rFonts w:cs="Times New Roman"/>
          <w:lang w:val="en-US"/>
        </w:rPr>
        <w:t xml:space="preserve"> </w:t>
      </w:r>
      <w:r w:rsidR="00223FC0" w:rsidRPr="00223FC0">
        <w:rPr>
          <w:rFonts w:cs="Times New Roman"/>
          <w:lang w:val="en-US"/>
        </w:rPr>
        <w:t xml:space="preserve">seringkali menjadi hambatan </w:t>
      </w:r>
      <w:r w:rsidR="001B151C">
        <w:rPr>
          <w:rFonts w:cs="Times New Roman"/>
          <w:lang w:val="en-US"/>
        </w:rPr>
        <w:t>bagi keberhasilan</w:t>
      </w:r>
      <w:r w:rsidR="00223FC0" w:rsidRPr="00223FC0">
        <w:rPr>
          <w:rFonts w:cs="Times New Roman"/>
          <w:lang w:val="en-US"/>
        </w:rPr>
        <w:t xml:space="preserve"> implementasi sistem informasi.</w:t>
      </w:r>
    </w:p>
    <w:p w14:paraId="2FAA5C3D" w14:textId="5D855DA7" w:rsidR="00731E79" w:rsidRPr="008A10EE" w:rsidRDefault="00223FC0" w:rsidP="00D13D37">
      <w:pPr>
        <w:spacing w:after="120"/>
        <w:rPr>
          <w:rFonts w:cs="Times New Roman"/>
          <w:lang w:val="en-US"/>
        </w:rPr>
      </w:pPr>
      <w:r w:rsidRPr="00223FC0">
        <w:rPr>
          <w:rFonts w:cs="Times New Roman"/>
          <w:lang w:val="en-US"/>
        </w:rPr>
        <w:t xml:space="preserve">Sehingga dapat diketahui bahwa </w:t>
      </w:r>
      <w:r>
        <w:rPr>
          <w:rFonts w:cs="Times New Roman"/>
          <w:lang w:val="en-US"/>
        </w:rPr>
        <w:t xml:space="preserve">proses implementasi yang tidak sesuai dengan timeline </w:t>
      </w:r>
      <w:r w:rsidRPr="00223FC0">
        <w:rPr>
          <w:rFonts w:cs="Times New Roman"/>
          <w:lang w:val="en-US"/>
        </w:rPr>
        <w:t>banyak diutarakan oleh beberapa narasumber</w:t>
      </w:r>
      <w:r w:rsidR="001B151C">
        <w:rPr>
          <w:rFonts w:cs="Times New Roman"/>
          <w:lang w:val="en-US"/>
        </w:rPr>
        <w:t xml:space="preserve"> sebagai hambatan</w:t>
      </w:r>
      <w:r w:rsidRPr="00223FC0">
        <w:rPr>
          <w:rFonts w:cs="Times New Roman"/>
          <w:lang w:val="en-US"/>
        </w:rPr>
        <w:t xml:space="preserve">, sehingga perlu diperhatikan untuk dilakukan penanganan agar tidak menghambat </w:t>
      </w:r>
      <w:r w:rsidR="001B151C">
        <w:rPr>
          <w:rFonts w:cs="Times New Roman"/>
          <w:lang w:val="en-US"/>
        </w:rPr>
        <w:t>dalam mendukung tercapainya keberhasilan</w:t>
      </w:r>
      <w:r w:rsidRPr="00223FC0">
        <w:rPr>
          <w:rFonts w:cs="Times New Roman"/>
          <w:lang w:val="en-US"/>
        </w:rPr>
        <w:t xml:space="preserve"> implementasi sistem informasi kedepannya.</w:t>
      </w:r>
    </w:p>
    <w:p w14:paraId="3C2392BB" w14:textId="53A64324" w:rsidR="00BF0D80" w:rsidRPr="00223FC0" w:rsidRDefault="00BF0D80" w:rsidP="000A7FCF">
      <w:pPr>
        <w:pStyle w:val="ListParagraph"/>
        <w:numPr>
          <w:ilvl w:val="0"/>
          <w:numId w:val="53"/>
        </w:numPr>
        <w:spacing w:after="120"/>
        <w:ind w:left="426" w:hanging="426"/>
        <w:contextualSpacing w:val="0"/>
        <w:rPr>
          <w:b/>
          <w:bCs/>
          <w:lang w:val="en-US"/>
        </w:rPr>
      </w:pPr>
      <w:r w:rsidRPr="00223FC0">
        <w:rPr>
          <w:b/>
          <w:bCs/>
          <w:lang w:val="en-US"/>
        </w:rPr>
        <w:t>Pembagian Tugas Kerja</w:t>
      </w:r>
    </w:p>
    <w:p w14:paraId="43BE9783" w14:textId="6066BB57" w:rsidR="00223FC0" w:rsidRPr="00D13D37" w:rsidRDefault="00223FC0" w:rsidP="00D13D37">
      <w:pPr>
        <w:spacing w:after="120"/>
        <w:rPr>
          <w:rFonts w:cs="Times New Roman"/>
          <w:lang w:val="en-US"/>
        </w:rPr>
      </w:pPr>
      <w:r w:rsidRPr="00223FC0">
        <w:rPr>
          <w:rFonts w:cs="Times New Roman"/>
          <w:lang w:val="en-US"/>
        </w:rPr>
        <w:t xml:space="preserve">Berikut adalah tabel yang menjelaskan kutipan terkait faktor pendorong </w:t>
      </w:r>
      <w:r w:rsidR="001B151C">
        <w:rPr>
          <w:rFonts w:cs="Times New Roman"/>
          <w:lang w:val="en-US"/>
        </w:rPr>
        <w:t xml:space="preserve">bagi keberhasilan </w:t>
      </w:r>
      <w:r w:rsidRPr="00223FC0">
        <w:rPr>
          <w:rFonts w:cs="Times New Roman"/>
          <w:lang w:val="en-US"/>
        </w:rPr>
        <w:t xml:space="preserve">implementasi sistem informasi </w:t>
      </w:r>
      <w:r w:rsidRPr="00223FC0">
        <w:rPr>
          <w:rFonts w:cs="Times New Roman"/>
          <w:lang w:val="en-US"/>
        </w:rPr>
        <w:lastRenderedPageBreak/>
        <w:t xml:space="preserve">pada kategori </w:t>
      </w:r>
      <w:r>
        <w:rPr>
          <w:rFonts w:cs="Times New Roman"/>
          <w:lang w:val="en-US"/>
        </w:rPr>
        <w:t>pembagian tugas kerja</w:t>
      </w:r>
      <w:r w:rsidRPr="00223FC0">
        <w:rPr>
          <w:rFonts w:cs="Times New Roman"/>
          <w:lang w:val="en-US"/>
        </w:rPr>
        <w:t xml:space="preserve"> yang telah dilakukan proses pengkodean pada transkrip hasil wawancara.</w:t>
      </w:r>
    </w:p>
    <w:p w14:paraId="0AD302E0" w14:textId="4B65F6DB" w:rsidR="000D69A8" w:rsidRPr="008A10EE" w:rsidRDefault="000D69A8" w:rsidP="000D69A8">
      <w:pPr>
        <w:pStyle w:val="Caption"/>
        <w:keepNext/>
        <w:rPr>
          <w:rFonts w:cs="Times New Roman"/>
        </w:rPr>
      </w:pPr>
      <w:bookmarkStart w:id="1145" w:name="_Toc4847162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0</w:t>
      </w:r>
      <w:r w:rsidR="00182426">
        <w:rPr>
          <w:rFonts w:cs="Times New Roman"/>
        </w:rPr>
        <w:fldChar w:fldCharType="end"/>
      </w:r>
      <w:r w:rsidRPr="008A10EE">
        <w:rPr>
          <w:rFonts w:cs="Times New Roman"/>
        </w:rPr>
        <w:t xml:space="preserve"> </w:t>
      </w:r>
      <w:r w:rsidRPr="008A10EE">
        <w:rPr>
          <w:rFonts w:cs="Times New Roman"/>
          <w:lang w:val="en-US"/>
        </w:rPr>
        <w:t>Faktor Pendorong</w:t>
      </w:r>
      <w:r w:rsidR="00E51A5C">
        <w:rPr>
          <w:rFonts w:cs="Times New Roman"/>
          <w:lang w:val="en-US"/>
        </w:rPr>
        <w:t xml:space="preserve"> Keberhasilan</w:t>
      </w:r>
      <w:r w:rsidRPr="008A10EE">
        <w:rPr>
          <w:rFonts w:cs="Times New Roman"/>
          <w:lang w:val="en-US"/>
        </w:rPr>
        <w:t xml:space="preserve"> </w:t>
      </w:r>
      <w:r w:rsidR="00223FC0">
        <w:rPr>
          <w:rFonts w:cs="Times New Roman"/>
          <w:lang w:val="en-US"/>
        </w:rPr>
        <w:t xml:space="preserve">Implementasi </w:t>
      </w:r>
      <w:r w:rsidRPr="008A10EE">
        <w:rPr>
          <w:rFonts w:cs="Times New Roman"/>
          <w:lang w:val="en-US"/>
        </w:rPr>
        <w:t>pada</w:t>
      </w:r>
      <w:r w:rsidR="00223FC0">
        <w:rPr>
          <w:rFonts w:cs="Times New Roman"/>
          <w:lang w:val="en-US"/>
        </w:rPr>
        <w:t xml:space="preserve"> Kategori </w:t>
      </w:r>
      <w:r w:rsidRPr="008A10EE">
        <w:rPr>
          <w:rFonts w:cs="Times New Roman"/>
          <w:lang w:val="en-US"/>
        </w:rPr>
        <w:t>Pembagian Tugas Kerja</w:t>
      </w:r>
      <w:bookmarkEnd w:id="1145"/>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A56E2" w:rsidRPr="00D13D37" w14:paraId="0A89B185" w14:textId="77777777" w:rsidTr="00733841">
        <w:trPr>
          <w:tblHeader/>
        </w:trPr>
        <w:tc>
          <w:tcPr>
            <w:tcW w:w="562" w:type="dxa"/>
          </w:tcPr>
          <w:p w14:paraId="5DD18780" w14:textId="77777777" w:rsidR="007A56E2" w:rsidRPr="00D13D37" w:rsidRDefault="007A56E2" w:rsidP="00D209BD">
            <w:pPr>
              <w:jc w:val="center"/>
              <w:rPr>
                <w:rFonts w:cs="Times New Roman"/>
                <w:b/>
                <w:bCs/>
                <w:sz w:val="20"/>
                <w:szCs w:val="20"/>
              </w:rPr>
            </w:pPr>
            <w:r w:rsidRPr="00D13D37">
              <w:rPr>
                <w:rFonts w:cs="Times New Roman"/>
                <w:b/>
                <w:bCs/>
                <w:sz w:val="20"/>
                <w:szCs w:val="20"/>
              </w:rPr>
              <w:t>No</w:t>
            </w:r>
          </w:p>
        </w:tc>
        <w:tc>
          <w:tcPr>
            <w:tcW w:w="1701" w:type="dxa"/>
          </w:tcPr>
          <w:p w14:paraId="4A482EEA" w14:textId="1D9E9D70" w:rsidR="007A56E2" w:rsidRPr="00D13D37" w:rsidRDefault="007A56E2" w:rsidP="00D209BD">
            <w:pPr>
              <w:jc w:val="center"/>
              <w:rPr>
                <w:rFonts w:cs="Times New Roman"/>
                <w:b/>
                <w:bCs/>
                <w:sz w:val="20"/>
                <w:szCs w:val="20"/>
              </w:rPr>
            </w:pPr>
            <w:r w:rsidRPr="00D13D37">
              <w:rPr>
                <w:rFonts w:cs="Times New Roman"/>
                <w:b/>
                <w:bCs/>
                <w:sz w:val="20"/>
                <w:szCs w:val="20"/>
              </w:rPr>
              <w:t>Pembagian Tugas Kerja</w:t>
            </w:r>
          </w:p>
        </w:tc>
        <w:tc>
          <w:tcPr>
            <w:tcW w:w="1134" w:type="dxa"/>
          </w:tcPr>
          <w:p w14:paraId="4E3C92AF" w14:textId="77777777" w:rsidR="007A56E2" w:rsidRPr="00D13D37" w:rsidRDefault="007A56E2" w:rsidP="00D209BD">
            <w:pPr>
              <w:jc w:val="center"/>
              <w:rPr>
                <w:rFonts w:cs="Times New Roman"/>
                <w:b/>
                <w:bCs/>
                <w:sz w:val="20"/>
                <w:szCs w:val="20"/>
              </w:rPr>
            </w:pPr>
            <w:r w:rsidRPr="00D13D37">
              <w:rPr>
                <w:rFonts w:cs="Times New Roman"/>
                <w:b/>
                <w:bCs/>
                <w:sz w:val="20"/>
                <w:szCs w:val="20"/>
              </w:rPr>
              <w:t>Jumlah Kutipan</w:t>
            </w:r>
          </w:p>
        </w:tc>
        <w:tc>
          <w:tcPr>
            <w:tcW w:w="993" w:type="dxa"/>
          </w:tcPr>
          <w:p w14:paraId="04D42EF3" w14:textId="77777777" w:rsidR="007A56E2" w:rsidRPr="00D13D37" w:rsidRDefault="007A56E2" w:rsidP="00D209BD">
            <w:pPr>
              <w:jc w:val="center"/>
              <w:rPr>
                <w:rFonts w:cs="Times New Roman"/>
                <w:b/>
                <w:bCs/>
                <w:i/>
                <w:iCs/>
                <w:sz w:val="20"/>
                <w:szCs w:val="20"/>
              </w:rPr>
            </w:pPr>
            <w:r w:rsidRPr="00D13D37">
              <w:rPr>
                <w:rFonts w:cs="Times New Roman"/>
                <w:b/>
                <w:bCs/>
                <w:i/>
                <w:iCs/>
                <w:sz w:val="20"/>
                <w:szCs w:val="20"/>
              </w:rPr>
              <w:t>Density</w:t>
            </w:r>
          </w:p>
        </w:tc>
        <w:tc>
          <w:tcPr>
            <w:tcW w:w="1185" w:type="dxa"/>
          </w:tcPr>
          <w:p w14:paraId="5B19DEEB" w14:textId="77777777" w:rsidR="007A56E2" w:rsidRPr="00D13D37" w:rsidRDefault="007A56E2" w:rsidP="00D209BD">
            <w:pPr>
              <w:jc w:val="center"/>
              <w:rPr>
                <w:rFonts w:cs="Times New Roman"/>
                <w:b/>
                <w:bCs/>
                <w:sz w:val="20"/>
                <w:szCs w:val="20"/>
              </w:rPr>
            </w:pPr>
            <w:r w:rsidRPr="00D13D37">
              <w:rPr>
                <w:rFonts w:cs="Times New Roman"/>
                <w:b/>
                <w:bCs/>
                <w:sz w:val="20"/>
                <w:szCs w:val="20"/>
              </w:rPr>
              <w:t>Yang Mengutip</w:t>
            </w:r>
          </w:p>
        </w:tc>
      </w:tr>
      <w:tr w:rsidR="007A56E2" w:rsidRPr="00D13D37" w14:paraId="4506C0C8" w14:textId="77777777" w:rsidTr="00733841">
        <w:tc>
          <w:tcPr>
            <w:tcW w:w="562" w:type="dxa"/>
          </w:tcPr>
          <w:p w14:paraId="5F6BEE1E" w14:textId="77777777" w:rsidR="007A56E2" w:rsidRPr="00D13D37" w:rsidRDefault="007A56E2" w:rsidP="00D209BD">
            <w:pPr>
              <w:jc w:val="center"/>
              <w:rPr>
                <w:rFonts w:cs="Times New Roman"/>
                <w:sz w:val="20"/>
                <w:szCs w:val="20"/>
              </w:rPr>
            </w:pPr>
            <w:r w:rsidRPr="00D13D37">
              <w:rPr>
                <w:rFonts w:cs="Times New Roman"/>
                <w:sz w:val="20"/>
                <w:szCs w:val="20"/>
              </w:rPr>
              <w:t>0</w:t>
            </w:r>
          </w:p>
        </w:tc>
        <w:tc>
          <w:tcPr>
            <w:tcW w:w="1701" w:type="dxa"/>
          </w:tcPr>
          <w:p w14:paraId="4A9AD495" w14:textId="1DE6998B" w:rsidR="007A56E2" w:rsidRPr="00D13D37" w:rsidRDefault="007A56E2" w:rsidP="00D209BD">
            <w:pPr>
              <w:rPr>
                <w:rFonts w:cs="Times New Roman"/>
                <w:sz w:val="20"/>
                <w:szCs w:val="20"/>
              </w:rPr>
            </w:pPr>
            <w:r w:rsidRPr="00D13D37">
              <w:rPr>
                <w:rFonts w:cs="Times New Roman"/>
                <w:sz w:val="20"/>
                <w:szCs w:val="20"/>
              </w:rPr>
              <w:t>*Pembagian tugas kerja</w:t>
            </w:r>
          </w:p>
        </w:tc>
        <w:tc>
          <w:tcPr>
            <w:tcW w:w="1134" w:type="dxa"/>
          </w:tcPr>
          <w:p w14:paraId="30DA303F" w14:textId="77777777" w:rsidR="007A56E2" w:rsidRPr="00D13D37" w:rsidRDefault="007A56E2" w:rsidP="00D209BD">
            <w:pPr>
              <w:jc w:val="center"/>
              <w:rPr>
                <w:rFonts w:cs="Times New Roman"/>
                <w:sz w:val="20"/>
                <w:szCs w:val="20"/>
              </w:rPr>
            </w:pPr>
          </w:p>
        </w:tc>
        <w:tc>
          <w:tcPr>
            <w:tcW w:w="993" w:type="dxa"/>
          </w:tcPr>
          <w:p w14:paraId="3D79ABBE" w14:textId="6B9F3317" w:rsidR="007A56E2" w:rsidRPr="00D13D37" w:rsidRDefault="0041740C" w:rsidP="00D209BD">
            <w:pPr>
              <w:jc w:val="center"/>
              <w:rPr>
                <w:rFonts w:cs="Times New Roman"/>
                <w:sz w:val="20"/>
                <w:szCs w:val="20"/>
              </w:rPr>
            </w:pPr>
            <w:r w:rsidRPr="00D13D37">
              <w:rPr>
                <w:rFonts w:cs="Times New Roman"/>
                <w:sz w:val="20"/>
                <w:szCs w:val="20"/>
              </w:rPr>
              <w:t>6</w:t>
            </w:r>
          </w:p>
        </w:tc>
        <w:tc>
          <w:tcPr>
            <w:tcW w:w="1185" w:type="dxa"/>
          </w:tcPr>
          <w:p w14:paraId="7FBE5D1B" w14:textId="77777777" w:rsidR="007A56E2" w:rsidRPr="00D13D37" w:rsidRDefault="007A56E2" w:rsidP="00D209BD">
            <w:pPr>
              <w:jc w:val="center"/>
              <w:rPr>
                <w:rFonts w:cs="Times New Roman"/>
                <w:sz w:val="20"/>
                <w:szCs w:val="20"/>
              </w:rPr>
            </w:pPr>
          </w:p>
        </w:tc>
      </w:tr>
      <w:tr w:rsidR="0041740C" w:rsidRPr="00D13D37" w14:paraId="1CA45C9C" w14:textId="77777777" w:rsidTr="00733841">
        <w:tc>
          <w:tcPr>
            <w:tcW w:w="562" w:type="dxa"/>
          </w:tcPr>
          <w:p w14:paraId="3C58CF58" w14:textId="755BFFDD" w:rsidR="0041740C" w:rsidRPr="00D13D37" w:rsidRDefault="0041740C" w:rsidP="00D209BD">
            <w:pPr>
              <w:jc w:val="center"/>
              <w:rPr>
                <w:rFonts w:cs="Times New Roman"/>
                <w:sz w:val="20"/>
                <w:szCs w:val="20"/>
              </w:rPr>
            </w:pPr>
            <w:r w:rsidRPr="00D13D37">
              <w:rPr>
                <w:rFonts w:cs="Times New Roman"/>
                <w:sz w:val="20"/>
                <w:szCs w:val="20"/>
              </w:rPr>
              <w:t>2</w:t>
            </w:r>
          </w:p>
        </w:tc>
        <w:tc>
          <w:tcPr>
            <w:tcW w:w="1701" w:type="dxa"/>
          </w:tcPr>
          <w:p w14:paraId="3617316B" w14:textId="53163C97" w:rsidR="0041740C" w:rsidRPr="00D13D37" w:rsidRDefault="0041740C" w:rsidP="00D209BD">
            <w:pPr>
              <w:rPr>
                <w:rFonts w:cs="Times New Roman"/>
                <w:sz w:val="20"/>
                <w:szCs w:val="20"/>
              </w:rPr>
            </w:pPr>
            <w:r w:rsidRPr="00D13D37">
              <w:rPr>
                <w:rFonts w:cs="Times New Roman"/>
                <w:sz w:val="20"/>
                <w:szCs w:val="20"/>
              </w:rPr>
              <w:t>Pembagian</w:t>
            </w:r>
            <w:r w:rsidR="00733841" w:rsidRPr="00D13D37">
              <w:rPr>
                <w:rFonts w:cs="Times New Roman"/>
                <w:sz w:val="20"/>
                <w:szCs w:val="20"/>
              </w:rPr>
              <w:t xml:space="preserve"> </w:t>
            </w:r>
            <w:r w:rsidRPr="00D13D37">
              <w:rPr>
                <w:rFonts w:cs="Times New Roman"/>
                <w:sz w:val="20"/>
                <w:szCs w:val="20"/>
              </w:rPr>
              <w:t>Tugas Kerja- kontribusi stakeholder dalam pengembangan sistem</w:t>
            </w:r>
          </w:p>
        </w:tc>
        <w:tc>
          <w:tcPr>
            <w:tcW w:w="1134" w:type="dxa"/>
          </w:tcPr>
          <w:p w14:paraId="32CFB688" w14:textId="1CFAB61E" w:rsidR="0041740C" w:rsidRPr="00D13D37" w:rsidRDefault="0041740C" w:rsidP="00D209BD">
            <w:pPr>
              <w:jc w:val="center"/>
              <w:rPr>
                <w:rFonts w:cs="Times New Roman"/>
                <w:sz w:val="20"/>
                <w:szCs w:val="20"/>
              </w:rPr>
            </w:pPr>
            <w:r w:rsidRPr="00D13D37">
              <w:rPr>
                <w:rFonts w:cs="Times New Roman"/>
                <w:sz w:val="20"/>
                <w:szCs w:val="20"/>
              </w:rPr>
              <w:t>16</w:t>
            </w:r>
          </w:p>
        </w:tc>
        <w:tc>
          <w:tcPr>
            <w:tcW w:w="993" w:type="dxa"/>
          </w:tcPr>
          <w:p w14:paraId="659A3F05" w14:textId="6A1610B1" w:rsidR="0041740C" w:rsidRPr="00D13D37" w:rsidRDefault="0041740C" w:rsidP="00D209BD">
            <w:pPr>
              <w:jc w:val="center"/>
              <w:rPr>
                <w:rFonts w:cs="Times New Roman"/>
                <w:sz w:val="20"/>
                <w:szCs w:val="20"/>
              </w:rPr>
            </w:pPr>
            <w:r w:rsidRPr="00D13D37">
              <w:rPr>
                <w:rFonts w:cs="Times New Roman"/>
                <w:sz w:val="20"/>
                <w:szCs w:val="20"/>
              </w:rPr>
              <w:t>1</w:t>
            </w:r>
          </w:p>
        </w:tc>
        <w:tc>
          <w:tcPr>
            <w:tcW w:w="1185" w:type="dxa"/>
          </w:tcPr>
          <w:p w14:paraId="697084D2" w14:textId="04370D4B" w:rsidR="0041740C" w:rsidRPr="00D13D37" w:rsidRDefault="0041740C" w:rsidP="00D209BD">
            <w:pPr>
              <w:jc w:val="center"/>
              <w:rPr>
                <w:rFonts w:cs="Times New Roman"/>
                <w:sz w:val="20"/>
                <w:szCs w:val="20"/>
              </w:rPr>
            </w:pPr>
            <w:r w:rsidRPr="00D13D37">
              <w:rPr>
                <w:rFonts w:cs="Times New Roman"/>
                <w:sz w:val="20"/>
                <w:szCs w:val="20"/>
              </w:rPr>
              <w:t>13</w:t>
            </w:r>
          </w:p>
        </w:tc>
      </w:tr>
      <w:tr w:rsidR="0041740C" w:rsidRPr="00D13D37" w14:paraId="68E4C07A" w14:textId="77777777" w:rsidTr="00733841">
        <w:tc>
          <w:tcPr>
            <w:tcW w:w="562" w:type="dxa"/>
          </w:tcPr>
          <w:p w14:paraId="6B6C2502" w14:textId="6E87619D" w:rsidR="0041740C" w:rsidRPr="00D13D37" w:rsidRDefault="0041740C" w:rsidP="00D209BD">
            <w:pPr>
              <w:jc w:val="center"/>
              <w:rPr>
                <w:rFonts w:cs="Times New Roman"/>
                <w:sz w:val="20"/>
                <w:szCs w:val="20"/>
              </w:rPr>
            </w:pPr>
            <w:r w:rsidRPr="00D13D37">
              <w:rPr>
                <w:rFonts w:cs="Times New Roman"/>
                <w:sz w:val="20"/>
                <w:szCs w:val="20"/>
              </w:rPr>
              <w:t>4</w:t>
            </w:r>
          </w:p>
        </w:tc>
        <w:tc>
          <w:tcPr>
            <w:tcW w:w="1701" w:type="dxa"/>
          </w:tcPr>
          <w:p w14:paraId="2ED4AAE6" w14:textId="27D37639" w:rsidR="0041740C" w:rsidRPr="00D13D37" w:rsidRDefault="0041740C" w:rsidP="00D209BD">
            <w:pPr>
              <w:rPr>
                <w:rFonts w:cs="Times New Roman"/>
                <w:sz w:val="20"/>
                <w:szCs w:val="20"/>
              </w:rPr>
            </w:pPr>
            <w:r w:rsidRPr="00D13D37">
              <w:rPr>
                <w:rFonts w:cs="Times New Roman"/>
                <w:sz w:val="20"/>
                <w:szCs w:val="20"/>
              </w:rPr>
              <w:t>Pembagian</w:t>
            </w:r>
            <w:r w:rsidR="00733841" w:rsidRPr="00D13D37">
              <w:rPr>
                <w:rFonts w:cs="Times New Roman"/>
                <w:sz w:val="20"/>
                <w:szCs w:val="20"/>
              </w:rPr>
              <w:t xml:space="preserve"> </w:t>
            </w:r>
            <w:r w:rsidRPr="00D13D37">
              <w:rPr>
                <w:rFonts w:cs="Times New Roman"/>
                <w:sz w:val="20"/>
                <w:szCs w:val="20"/>
              </w:rPr>
              <w:t>Tugas Kerja- peran dan tanggungjawab sesuai</w:t>
            </w:r>
          </w:p>
        </w:tc>
        <w:tc>
          <w:tcPr>
            <w:tcW w:w="1134" w:type="dxa"/>
          </w:tcPr>
          <w:p w14:paraId="2FAD060F" w14:textId="14ED7908" w:rsidR="0041740C" w:rsidRPr="00D13D37" w:rsidRDefault="0041740C" w:rsidP="00D209BD">
            <w:pPr>
              <w:jc w:val="center"/>
              <w:rPr>
                <w:rFonts w:cs="Times New Roman"/>
                <w:b/>
                <w:bCs/>
                <w:sz w:val="20"/>
                <w:szCs w:val="20"/>
              </w:rPr>
            </w:pPr>
            <w:r w:rsidRPr="00D13D37">
              <w:rPr>
                <w:rFonts w:cs="Times New Roman"/>
                <w:b/>
                <w:bCs/>
                <w:sz w:val="20"/>
                <w:szCs w:val="20"/>
              </w:rPr>
              <w:t>30</w:t>
            </w:r>
          </w:p>
        </w:tc>
        <w:tc>
          <w:tcPr>
            <w:tcW w:w="993" w:type="dxa"/>
          </w:tcPr>
          <w:p w14:paraId="1BCE3263" w14:textId="56FED886" w:rsidR="0041740C" w:rsidRPr="00D13D37" w:rsidRDefault="0041740C" w:rsidP="00D209BD">
            <w:pPr>
              <w:jc w:val="center"/>
              <w:rPr>
                <w:rFonts w:cs="Times New Roman"/>
                <w:sz w:val="20"/>
                <w:szCs w:val="20"/>
              </w:rPr>
            </w:pPr>
            <w:r w:rsidRPr="00D13D37">
              <w:rPr>
                <w:rFonts w:cs="Times New Roman"/>
                <w:sz w:val="20"/>
                <w:szCs w:val="20"/>
              </w:rPr>
              <w:t>1</w:t>
            </w:r>
          </w:p>
        </w:tc>
        <w:tc>
          <w:tcPr>
            <w:tcW w:w="1185" w:type="dxa"/>
          </w:tcPr>
          <w:p w14:paraId="506FB7A3" w14:textId="27C4DF6B" w:rsidR="0041740C" w:rsidRPr="00D13D37" w:rsidRDefault="0041740C" w:rsidP="00D209BD">
            <w:pPr>
              <w:jc w:val="center"/>
              <w:rPr>
                <w:rFonts w:cs="Times New Roman"/>
                <w:sz w:val="20"/>
                <w:szCs w:val="20"/>
              </w:rPr>
            </w:pPr>
            <w:r w:rsidRPr="00D13D37">
              <w:rPr>
                <w:rFonts w:cs="Times New Roman"/>
                <w:sz w:val="20"/>
                <w:szCs w:val="20"/>
              </w:rPr>
              <w:t>20</w:t>
            </w:r>
          </w:p>
        </w:tc>
      </w:tr>
      <w:tr w:rsidR="0041740C" w:rsidRPr="00D13D37" w14:paraId="7690E50D" w14:textId="77777777" w:rsidTr="00733841">
        <w:tc>
          <w:tcPr>
            <w:tcW w:w="562" w:type="dxa"/>
          </w:tcPr>
          <w:p w14:paraId="1BE5F8FB" w14:textId="2FB00F19" w:rsidR="0041740C" w:rsidRPr="00D13D37" w:rsidRDefault="0041740C" w:rsidP="00D209BD">
            <w:pPr>
              <w:jc w:val="center"/>
              <w:rPr>
                <w:rFonts w:cs="Times New Roman"/>
                <w:sz w:val="20"/>
                <w:szCs w:val="20"/>
              </w:rPr>
            </w:pPr>
            <w:r w:rsidRPr="00D13D37">
              <w:rPr>
                <w:rFonts w:cs="Times New Roman"/>
                <w:sz w:val="20"/>
                <w:szCs w:val="20"/>
              </w:rPr>
              <w:t>5</w:t>
            </w:r>
          </w:p>
        </w:tc>
        <w:tc>
          <w:tcPr>
            <w:tcW w:w="1701" w:type="dxa"/>
          </w:tcPr>
          <w:p w14:paraId="608D782B" w14:textId="766B33EF" w:rsidR="0041740C" w:rsidRPr="00D13D37" w:rsidRDefault="0041740C" w:rsidP="00D209BD">
            <w:pPr>
              <w:rPr>
                <w:rFonts w:cs="Times New Roman"/>
                <w:sz w:val="20"/>
                <w:szCs w:val="20"/>
              </w:rPr>
            </w:pPr>
            <w:r w:rsidRPr="00D13D37">
              <w:rPr>
                <w:rFonts w:cs="Times New Roman"/>
                <w:sz w:val="20"/>
                <w:szCs w:val="20"/>
              </w:rPr>
              <w:t>Pembagian</w:t>
            </w:r>
            <w:r w:rsidR="00733841" w:rsidRPr="00D13D37">
              <w:rPr>
                <w:rFonts w:cs="Times New Roman"/>
                <w:sz w:val="20"/>
                <w:szCs w:val="20"/>
              </w:rPr>
              <w:t xml:space="preserve"> </w:t>
            </w:r>
            <w:r w:rsidRPr="00D13D37">
              <w:rPr>
                <w:rFonts w:cs="Times New Roman"/>
                <w:sz w:val="20"/>
                <w:szCs w:val="20"/>
              </w:rPr>
              <w:t>Tugas Kerja- kontribusi stakeholder dalam implementasi</w:t>
            </w:r>
          </w:p>
        </w:tc>
        <w:tc>
          <w:tcPr>
            <w:tcW w:w="1134" w:type="dxa"/>
          </w:tcPr>
          <w:p w14:paraId="2E47F24C" w14:textId="0942B730" w:rsidR="0041740C" w:rsidRPr="00D13D37" w:rsidRDefault="0041740C" w:rsidP="00D209BD">
            <w:pPr>
              <w:jc w:val="center"/>
              <w:rPr>
                <w:rFonts w:cs="Times New Roman"/>
                <w:sz w:val="20"/>
                <w:szCs w:val="20"/>
              </w:rPr>
            </w:pPr>
            <w:r w:rsidRPr="00D13D37">
              <w:rPr>
                <w:rFonts w:cs="Times New Roman"/>
                <w:sz w:val="20"/>
                <w:szCs w:val="20"/>
              </w:rPr>
              <w:t>25</w:t>
            </w:r>
          </w:p>
        </w:tc>
        <w:tc>
          <w:tcPr>
            <w:tcW w:w="993" w:type="dxa"/>
          </w:tcPr>
          <w:p w14:paraId="19271DEF" w14:textId="09C56D1E" w:rsidR="0041740C" w:rsidRPr="00D13D37" w:rsidRDefault="0041740C" w:rsidP="00D209BD">
            <w:pPr>
              <w:jc w:val="center"/>
              <w:rPr>
                <w:rFonts w:cs="Times New Roman"/>
                <w:sz w:val="20"/>
                <w:szCs w:val="20"/>
              </w:rPr>
            </w:pPr>
            <w:r w:rsidRPr="00D13D37">
              <w:rPr>
                <w:rFonts w:cs="Times New Roman"/>
                <w:sz w:val="20"/>
                <w:szCs w:val="20"/>
              </w:rPr>
              <w:t>1</w:t>
            </w:r>
          </w:p>
        </w:tc>
        <w:tc>
          <w:tcPr>
            <w:tcW w:w="1185" w:type="dxa"/>
          </w:tcPr>
          <w:p w14:paraId="0CB428E1" w14:textId="30DB6F21" w:rsidR="0041740C" w:rsidRPr="00D13D37" w:rsidRDefault="0041740C" w:rsidP="00D209BD">
            <w:pPr>
              <w:jc w:val="center"/>
              <w:rPr>
                <w:rFonts w:cs="Times New Roman"/>
                <w:sz w:val="20"/>
                <w:szCs w:val="20"/>
              </w:rPr>
            </w:pPr>
            <w:r w:rsidRPr="00D13D37">
              <w:rPr>
                <w:rFonts w:cs="Times New Roman"/>
                <w:sz w:val="20"/>
                <w:szCs w:val="20"/>
              </w:rPr>
              <w:t>18</w:t>
            </w:r>
          </w:p>
        </w:tc>
      </w:tr>
    </w:tbl>
    <w:p w14:paraId="21D40506" w14:textId="561DD947" w:rsidR="007A56E2" w:rsidRPr="008A10EE" w:rsidRDefault="007A56E2" w:rsidP="00D13D37">
      <w:pPr>
        <w:spacing w:after="120"/>
        <w:rPr>
          <w:rFonts w:cs="Times New Roman"/>
          <w:lang w:val="en-US"/>
        </w:rPr>
      </w:pPr>
    </w:p>
    <w:p w14:paraId="3A61FA20" w14:textId="4C3DF6C5" w:rsidR="006F61F5" w:rsidRPr="006F61F5" w:rsidRDefault="0041740C" w:rsidP="00D13D37">
      <w:pPr>
        <w:spacing w:after="120"/>
        <w:rPr>
          <w:rFonts w:cs="Times New Roman"/>
          <w:lang w:val="en-US"/>
        </w:rPr>
      </w:pPr>
      <w:r w:rsidRPr="008A10EE">
        <w:rPr>
          <w:rFonts w:cs="Times New Roman"/>
          <w:lang w:val="en-US"/>
        </w:rPr>
        <w:t>Tabel 6.</w:t>
      </w:r>
      <w:r w:rsidR="000D69A8" w:rsidRPr="008A10EE">
        <w:rPr>
          <w:rFonts w:cs="Times New Roman"/>
          <w:lang w:val="en-US"/>
        </w:rPr>
        <w:t>1</w:t>
      </w:r>
      <w:r w:rsidR="00C75ED6" w:rsidRPr="008A10EE">
        <w:rPr>
          <w:rFonts w:cs="Times New Roman"/>
          <w:lang w:val="en-US"/>
        </w:rPr>
        <w:t>0</w:t>
      </w:r>
      <w:r w:rsidRPr="008A10EE">
        <w:rPr>
          <w:rFonts w:cs="Times New Roman"/>
          <w:lang w:val="en-US"/>
        </w:rPr>
        <w:t xml:space="preserve"> </w:t>
      </w:r>
      <w:r w:rsidR="006F61F5" w:rsidRPr="006F61F5">
        <w:rPr>
          <w:rFonts w:cs="Times New Roman"/>
          <w:lang w:val="en-US"/>
        </w:rPr>
        <w:t xml:space="preserve">menampilkan jumlah kutipan, kerapatan (Density) dan jumlah narasumber yang mengutip faktor yang menjadi pendorong </w:t>
      </w:r>
      <w:r w:rsidR="001B151C">
        <w:rPr>
          <w:rFonts w:cs="Times New Roman"/>
          <w:lang w:val="en-US"/>
        </w:rPr>
        <w:t xml:space="preserve">bagi keberhasilan </w:t>
      </w:r>
      <w:r w:rsidR="006F61F5" w:rsidRPr="006F61F5">
        <w:rPr>
          <w:rFonts w:cs="Times New Roman"/>
          <w:lang w:val="en-US"/>
        </w:rPr>
        <w:t>implementasi sistem informasi.</w:t>
      </w:r>
    </w:p>
    <w:p w14:paraId="40822D8B" w14:textId="527E84C2" w:rsidR="006F61F5" w:rsidRPr="006F61F5" w:rsidRDefault="00DF4A8C" w:rsidP="00D13D37">
      <w:pPr>
        <w:spacing w:after="120"/>
        <w:rPr>
          <w:rFonts w:cs="Times New Roman"/>
          <w:lang w:val="en-US"/>
        </w:rPr>
      </w:pPr>
      <w:r>
        <w:rPr>
          <w:rFonts w:cs="Times New Roman"/>
          <w:lang w:val="en-US"/>
        </w:rPr>
        <w:t>Pada</w:t>
      </w:r>
      <w:r w:rsidR="006F61F5" w:rsidRPr="006F61F5">
        <w:rPr>
          <w:rFonts w:cs="Times New Roman"/>
          <w:lang w:val="en-US"/>
        </w:rPr>
        <w:t xml:space="preserve"> tabel diatas dapat diketahui bahwa faktor peran dan tanggungjawab sesuai menjadi faktor yang paling banyak dikutip oleh narasumber. Sehingga </w:t>
      </w:r>
      <w:r w:rsidR="006F61F5" w:rsidRPr="006F61F5">
        <w:rPr>
          <w:rFonts w:cs="Times New Roman"/>
          <w:b/>
          <w:bCs/>
          <w:u w:val="single"/>
          <w:lang w:val="en-US"/>
        </w:rPr>
        <w:t xml:space="preserve">peran dan tanggungjawab sesuai </w:t>
      </w:r>
      <w:r w:rsidR="006F61F5" w:rsidRPr="006F61F5">
        <w:rPr>
          <w:rFonts w:cs="Times New Roman"/>
          <w:b/>
          <w:bCs/>
          <w:i/>
          <w:iCs/>
          <w:u w:val="single"/>
          <w:lang w:val="en-US"/>
        </w:rPr>
        <w:t>jobdesk</w:t>
      </w:r>
      <w:r w:rsidR="006F61F5">
        <w:rPr>
          <w:rFonts w:cs="Times New Roman"/>
          <w:b/>
          <w:bCs/>
          <w:i/>
          <w:iCs/>
          <w:u w:val="single"/>
          <w:lang w:val="en-US"/>
        </w:rPr>
        <w:t xml:space="preserve"> </w:t>
      </w:r>
      <w:r w:rsidR="006F61F5">
        <w:rPr>
          <w:rFonts w:cs="Times New Roman"/>
          <w:b/>
          <w:bCs/>
          <w:u w:val="single"/>
          <w:lang w:val="en-US"/>
        </w:rPr>
        <w:t>atau peran</w:t>
      </w:r>
      <w:r w:rsidR="006F61F5" w:rsidRPr="006F61F5">
        <w:rPr>
          <w:rFonts w:cs="Times New Roman"/>
          <w:lang w:val="en-US"/>
        </w:rPr>
        <w:t xml:space="preserve"> menjadi faktor </w:t>
      </w:r>
      <w:r w:rsidR="006F61F5" w:rsidRPr="006F61F5">
        <w:rPr>
          <w:rFonts w:cs="Times New Roman"/>
          <w:b/>
          <w:bCs/>
          <w:u w:val="single"/>
          <w:lang w:val="en-US"/>
        </w:rPr>
        <w:t>pendorong utama</w:t>
      </w:r>
      <w:r w:rsidR="006F61F5" w:rsidRPr="006F61F5">
        <w:rPr>
          <w:rFonts w:cs="Times New Roman"/>
          <w:lang w:val="en-US"/>
        </w:rPr>
        <w:t xml:space="preserve"> paling berpengaruh pada </w:t>
      </w:r>
      <w:r w:rsidR="006F61F5" w:rsidRPr="006F61F5">
        <w:rPr>
          <w:rFonts w:cs="Times New Roman"/>
          <w:b/>
          <w:bCs/>
          <w:lang w:val="en-US"/>
        </w:rPr>
        <w:t>kategori</w:t>
      </w:r>
      <w:r w:rsidR="006F61F5">
        <w:rPr>
          <w:rFonts w:cs="Times New Roman"/>
          <w:b/>
          <w:bCs/>
          <w:lang w:val="en-US"/>
        </w:rPr>
        <w:t xml:space="preserve"> pembagian tugas kerja</w:t>
      </w:r>
      <w:r w:rsidR="006F61F5" w:rsidRPr="006F61F5">
        <w:rPr>
          <w:rFonts w:cs="Times New Roman"/>
          <w:lang w:val="en-US"/>
        </w:rPr>
        <w:t>.</w:t>
      </w:r>
    </w:p>
    <w:p w14:paraId="6393EF27" w14:textId="2F2A5CD0" w:rsidR="00632B0B" w:rsidRDefault="00632B0B" w:rsidP="00632B0B">
      <w:pPr>
        <w:spacing w:after="120"/>
        <w:rPr>
          <w:rFonts w:cs="Times New Roman"/>
          <w:lang w:val="en-US"/>
        </w:rPr>
      </w:pPr>
      <w:r>
        <w:rPr>
          <w:rFonts w:cs="Times New Roman"/>
          <w:lang w:val="en-US"/>
        </w:rPr>
        <w:t>Pada faktor pendorong yang lain, f</w:t>
      </w:r>
      <w:r w:rsidR="0073410C">
        <w:rPr>
          <w:rFonts w:cs="Times New Roman"/>
          <w:lang w:val="en-US"/>
        </w:rPr>
        <w:t>aktor</w:t>
      </w:r>
      <w:r w:rsidR="006F61F5" w:rsidRPr="006F61F5">
        <w:rPr>
          <w:rFonts w:cs="Times New Roman"/>
          <w:lang w:val="en-US"/>
        </w:rPr>
        <w:t xml:space="preserve"> </w:t>
      </w:r>
      <w:r w:rsidR="006F61F5" w:rsidRPr="006F61F5">
        <w:rPr>
          <w:rFonts w:cs="Times New Roman"/>
          <w:u w:val="single"/>
          <w:lang w:val="en-US"/>
        </w:rPr>
        <w:t>kontribusi stakeholder dalam implementasi dan pengembangan sistem</w:t>
      </w:r>
      <w:r w:rsidR="006F61F5" w:rsidRPr="006F61F5">
        <w:rPr>
          <w:rFonts w:cs="Times New Roman"/>
          <w:lang w:val="en-US"/>
        </w:rPr>
        <w:t xml:space="preserve"> menjadi faktor </w:t>
      </w:r>
      <w:r w:rsidR="006F61F5" w:rsidRPr="006F61F5">
        <w:rPr>
          <w:rFonts w:cs="Times New Roman"/>
          <w:u w:val="single"/>
          <w:lang w:val="en-US"/>
        </w:rPr>
        <w:t>pendorong</w:t>
      </w:r>
      <w:r>
        <w:rPr>
          <w:rFonts w:cs="Times New Roman"/>
          <w:u w:val="single"/>
          <w:lang w:val="en-US"/>
        </w:rPr>
        <w:t xml:space="preserve"> </w:t>
      </w:r>
      <w:r w:rsidR="006F61F5" w:rsidRPr="006F61F5">
        <w:rPr>
          <w:rFonts w:cs="Times New Roman"/>
          <w:u w:val="single"/>
          <w:lang w:val="en-US"/>
        </w:rPr>
        <w:t xml:space="preserve"> pendukung</w:t>
      </w:r>
      <w:r w:rsidR="006F61F5" w:rsidRPr="006F61F5">
        <w:rPr>
          <w:rFonts w:cs="Times New Roman"/>
          <w:lang w:val="en-US"/>
        </w:rPr>
        <w:t xml:space="preserve"> </w:t>
      </w:r>
      <w:r>
        <w:rPr>
          <w:rFonts w:cs="Times New Roman"/>
          <w:lang w:val="en-US"/>
        </w:rPr>
        <w:t xml:space="preserve"> </w:t>
      </w:r>
      <w:r w:rsidR="006F61F5" w:rsidRPr="006F61F5">
        <w:rPr>
          <w:rFonts w:cs="Times New Roman"/>
          <w:lang w:val="en-US"/>
        </w:rPr>
        <w:t xml:space="preserve">pada kategori </w:t>
      </w:r>
      <w:r>
        <w:rPr>
          <w:rFonts w:cs="Times New Roman"/>
          <w:lang w:val="en-US"/>
        </w:rPr>
        <w:t xml:space="preserve"> </w:t>
      </w:r>
      <w:r w:rsidR="006F61F5">
        <w:rPr>
          <w:rFonts w:cs="Times New Roman"/>
          <w:lang w:val="en-US"/>
        </w:rPr>
        <w:t>pembagian</w:t>
      </w:r>
      <w:r>
        <w:rPr>
          <w:rFonts w:cs="Times New Roman"/>
          <w:lang w:val="en-US"/>
        </w:rPr>
        <w:t xml:space="preserve"> </w:t>
      </w:r>
      <w:r w:rsidR="006F61F5">
        <w:rPr>
          <w:rFonts w:cs="Times New Roman"/>
          <w:lang w:val="en-US"/>
        </w:rPr>
        <w:t xml:space="preserve"> tugas </w:t>
      </w:r>
      <w:r>
        <w:rPr>
          <w:rFonts w:cs="Times New Roman"/>
          <w:lang w:val="en-US"/>
        </w:rPr>
        <w:t xml:space="preserve"> </w:t>
      </w:r>
      <w:r w:rsidR="006F61F5">
        <w:rPr>
          <w:rFonts w:cs="Times New Roman"/>
          <w:lang w:val="en-US"/>
        </w:rPr>
        <w:t>kerja</w:t>
      </w:r>
      <w:r w:rsidR="006F61F5" w:rsidRPr="006F61F5">
        <w:rPr>
          <w:rFonts w:cs="Times New Roman"/>
          <w:lang w:val="en-US"/>
        </w:rPr>
        <w:t>.</w:t>
      </w:r>
    </w:p>
    <w:p w14:paraId="4BB28B45" w14:textId="0751AE2F" w:rsidR="007930EC" w:rsidRDefault="0073410C" w:rsidP="00632B0B">
      <w:pPr>
        <w:spacing w:after="120"/>
        <w:rPr>
          <w:rFonts w:cs="Times New Roman"/>
          <w:lang w:val="en-US"/>
        </w:rPr>
      </w:pPr>
      <w:r>
        <w:rPr>
          <w:rFonts w:cs="Times New Roman"/>
          <w:lang w:val="en-US"/>
        </w:rPr>
        <w:lastRenderedPageBreak/>
        <w:t>H</w:t>
      </w:r>
      <w:r w:rsidR="006F61F5" w:rsidRPr="006F61F5">
        <w:rPr>
          <w:rFonts w:cs="Times New Roman"/>
          <w:lang w:val="en-US"/>
        </w:rPr>
        <w:t>asil wawancara dan proses kodifikasi pada dokumen transkrip wawancara didapat informasi terkait hambatan yang seringkali dialami dan diutarakan oleh beberapa narasumber.</w:t>
      </w:r>
    </w:p>
    <w:p w14:paraId="1D01F5FE" w14:textId="77777777" w:rsidR="006F61F5" w:rsidRPr="008A10EE" w:rsidRDefault="006F61F5" w:rsidP="007930EC">
      <w:pPr>
        <w:rPr>
          <w:rFonts w:cs="Times New Roman"/>
          <w:lang w:val="en-US"/>
        </w:rPr>
      </w:pPr>
    </w:p>
    <w:p w14:paraId="2C773BA5" w14:textId="1CEC643B" w:rsidR="007930EC" w:rsidRPr="008A10EE" w:rsidRDefault="007930EC" w:rsidP="007930EC">
      <w:pPr>
        <w:pStyle w:val="Caption"/>
        <w:keepNext/>
        <w:rPr>
          <w:rFonts w:cs="Times New Roman"/>
        </w:rPr>
      </w:pPr>
      <w:bookmarkStart w:id="1146" w:name="_Toc4847162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1</w:t>
      </w:r>
      <w:r w:rsidR="00182426">
        <w:rPr>
          <w:rFonts w:cs="Times New Roman"/>
        </w:rPr>
        <w:fldChar w:fldCharType="end"/>
      </w:r>
      <w:r w:rsidRPr="008A10EE">
        <w:rPr>
          <w:rFonts w:cs="Times New Roman"/>
        </w:rPr>
        <w:t xml:space="preserve"> </w:t>
      </w:r>
      <w:r w:rsidRPr="008A10EE">
        <w:rPr>
          <w:rFonts w:cs="Times New Roman"/>
          <w:lang w:val="en-US"/>
        </w:rPr>
        <w:t xml:space="preserve">Faktor Penghambat </w:t>
      </w:r>
      <w:r w:rsidR="00E51A5C">
        <w:rPr>
          <w:rFonts w:cs="Times New Roman"/>
          <w:lang w:val="en-US"/>
        </w:rPr>
        <w:t xml:space="preserve">Keberhasilan </w:t>
      </w:r>
      <w:r w:rsidR="006F61F5">
        <w:rPr>
          <w:rFonts w:cs="Times New Roman"/>
          <w:lang w:val="en-US"/>
        </w:rPr>
        <w:t xml:space="preserve">Implementasi </w:t>
      </w:r>
      <w:r w:rsidRPr="008A10EE">
        <w:rPr>
          <w:rFonts w:cs="Times New Roman"/>
          <w:lang w:val="en-US"/>
        </w:rPr>
        <w:t xml:space="preserve">pada </w:t>
      </w:r>
      <w:r w:rsidR="006F61F5">
        <w:rPr>
          <w:rFonts w:cs="Times New Roman"/>
          <w:lang w:val="en-US"/>
        </w:rPr>
        <w:t xml:space="preserve">Kategori </w:t>
      </w:r>
      <w:r w:rsidRPr="008A10EE">
        <w:rPr>
          <w:rFonts w:cs="Times New Roman"/>
          <w:lang w:val="en-US"/>
        </w:rPr>
        <w:t>Pembagian Tugas Kerja</w:t>
      </w:r>
      <w:bookmarkEnd w:id="1146"/>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930EC" w:rsidRPr="00D13D37" w14:paraId="5E53161F" w14:textId="77777777" w:rsidTr="00733841">
        <w:trPr>
          <w:tblHeader/>
        </w:trPr>
        <w:tc>
          <w:tcPr>
            <w:tcW w:w="562" w:type="dxa"/>
          </w:tcPr>
          <w:p w14:paraId="71E26643" w14:textId="77777777" w:rsidR="007930EC" w:rsidRPr="00D13D37" w:rsidRDefault="007930EC" w:rsidP="00993112">
            <w:pPr>
              <w:jc w:val="center"/>
              <w:rPr>
                <w:rFonts w:cs="Times New Roman"/>
                <w:b/>
                <w:bCs/>
                <w:sz w:val="20"/>
                <w:szCs w:val="20"/>
              </w:rPr>
            </w:pPr>
            <w:r w:rsidRPr="00D13D37">
              <w:rPr>
                <w:rFonts w:cs="Times New Roman"/>
                <w:b/>
                <w:bCs/>
                <w:sz w:val="20"/>
                <w:szCs w:val="20"/>
              </w:rPr>
              <w:t>No</w:t>
            </w:r>
          </w:p>
        </w:tc>
        <w:tc>
          <w:tcPr>
            <w:tcW w:w="1701" w:type="dxa"/>
          </w:tcPr>
          <w:p w14:paraId="157A1EFE" w14:textId="77777777" w:rsidR="007930EC" w:rsidRPr="00D13D37" w:rsidRDefault="007930EC" w:rsidP="00993112">
            <w:pPr>
              <w:jc w:val="center"/>
              <w:rPr>
                <w:rFonts w:cs="Times New Roman"/>
                <w:b/>
                <w:bCs/>
                <w:sz w:val="20"/>
                <w:szCs w:val="20"/>
              </w:rPr>
            </w:pPr>
            <w:r w:rsidRPr="00D13D37">
              <w:rPr>
                <w:rFonts w:cs="Times New Roman"/>
                <w:b/>
                <w:bCs/>
                <w:sz w:val="20"/>
                <w:szCs w:val="20"/>
              </w:rPr>
              <w:t>Pembagian Tugas Kerja</w:t>
            </w:r>
          </w:p>
        </w:tc>
        <w:tc>
          <w:tcPr>
            <w:tcW w:w="1134" w:type="dxa"/>
          </w:tcPr>
          <w:p w14:paraId="0903A183" w14:textId="77777777" w:rsidR="007930EC" w:rsidRPr="00D13D37" w:rsidRDefault="007930EC" w:rsidP="00993112">
            <w:pPr>
              <w:jc w:val="center"/>
              <w:rPr>
                <w:rFonts w:cs="Times New Roman"/>
                <w:b/>
                <w:bCs/>
                <w:sz w:val="20"/>
                <w:szCs w:val="20"/>
              </w:rPr>
            </w:pPr>
            <w:r w:rsidRPr="00D13D37">
              <w:rPr>
                <w:rFonts w:cs="Times New Roman"/>
                <w:b/>
                <w:bCs/>
                <w:sz w:val="20"/>
                <w:szCs w:val="20"/>
              </w:rPr>
              <w:t>Jumlah Kutipan</w:t>
            </w:r>
          </w:p>
        </w:tc>
        <w:tc>
          <w:tcPr>
            <w:tcW w:w="993" w:type="dxa"/>
          </w:tcPr>
          <w:p w14:paraId="6B57CAA5" w14:textId="77777777" w:rsidR="007930EC" w:rsidRPr="00D13D37" w:rsidRDefault="007930EC" w:rsidP="00993112">
            <w:pPr>
              <w:jc w:val="center"/>
              <w:rPr>
                <w:rFonts w:cs="Times New Roman"/>
                <w:b/>
                <w:bCs/>
                <w:i/>
                <w:iCs/>
                <w:sz w:val="20"/>
                <w:szCs w:val="20"/>
              </w:rPr>
            </w:pPr>
            <w:r w:rsidRPr="00D13D37">
              <w:rPr>
                <w:rFonts w:cs="Times New Roman"/>
                <w:b/>
                <w:bCs/>
                <w:i/>
                <w:iCs/>
                <w:sz w:val="20"/>
                <w:szCs w:val="20"/>
              </w:rPr>
              <w:t>Density</w:t>
            </w:r>
          </w:p>
        </w:tc>
        <w:tc>
          <w:tcPr>
            <w:tcW w:w="1185" w:type="dxa"/>
          </w:tcPr>
          <w:p w14:paraId="220614A7" w14:textId="77777777" w:rsidR="007930EC" w:rsidRPr="00D13D37" w:rsidRDefault="007930EC" w:rsidP="00993112">
            <w:pPr>
              <w:jc w:val="center"/>
              <w:rPr>
                <w:rFonts w:cs="Times New Roman"/>
                <w:b/>
                <w:bCs/>
                <w:sz w:val="20"/>
                <w:szCs w:val="20"/>
              </w:rPr>
            </w:pPr>
            <w:r w:rsidRPr="00D13D37">
              <w:rPr>
                <w:rFonts w:cs="Times New Roman"/>
                <w:b/>
                <w:bCs/>
                <w:sz w:val="20"/>
                <w:szCs w:val="20"/>
              </w:rPr>
              <w:t>Yang Mengutip</w:t>
            </w:r>
          </w:p>
        </w:tc>
      </w:tr>
      <w:tr w:rsidR="007930EC" w:rsidRPr="00D13D37" w14:paraId="2F951B49" w14:textId="77777777" w:rsidTr="00733841">
        <w:tc>
          <w:tcPr>
            <w:tcW w:w="562" w:type="dxa"/>
          </w:tcPr>
          <w:p w14:paraId="348479BB" w14:textId="77777777" w:rsidR="007930EC" w:rsidRPr="00D13D37" w:rsidRDefault="007930EC" w:rsidP="00993112">
            <w:pPr>
              <w:jc w:val="center"/>
              <w:rPr>
                <w:rFonts w:cs="Times New Roman"/>
                <w:sz w:val="20"/>
                <w:szCs w:val="20"/>
              </w:rPr>
            </w:pPr>
            <w:r w:rsidRPr="00D13D37">
              <w:rPr>
                <w:rFonts w:cs="Times New Roman"/>
                <w:sz w:val="20"/>
                <w:szCs w:val="20"/>
              </w:rPr>
              <w:t>0</w:t>
            </w:r>
          </w:p>
        </w:tc>
        <w:tc>
          <w:tcPr>
            <w:tcW w:w="1701" w:type="dxa"/>
          </w:tcPr>
          <w:p w14:paraId="593EC5F0" w14:textId="77777777" w:rsidR="007930EC" w:rsidRPr="00D13D37" w:rsidRDefault="007930EC" w:rsidP="00993112">
            <w:pPr>
              <w:rPr>
                <w:rFonts w:cs="Times New Roman"/>
                <w:sz w:val="20"/>
                <w:szCs w:val="20"/>
              </w:rPr>
            </w:pPr>
            <w:r w:rsidRPr="00D13D37">
              <w:rPr>
                <w:rFonts w:cs="Times New Roman"/>
                <w:sz w:val="20"/>
                <w:szCs w:val="20"/>
              </w:rPr>
              <w:t>*Pembagian tugas kerja</w:t>
            </w:r>
          </w:p>
        </w:tc>
        <w:tc>
          <w:tcPr>
            <w:tcW w:w="1134" w:type="dxa"/>
          </w:tcPr>
          <w:p w14:paraId="583C5B35" w14:textId="77777777" w:rsidR="007930EC" w:rsidRPr="00D13D37" w:rsidRDefault="007930EC" w:rsidP="00993112">
            <w:pPr>
              <w:jc w:val="center"/>
              <w:rPr>
                <w:rFonts w:cs="Times New Roman"/>
                <w:sz w:val="20"/>
                <w:szCs w:val="20"/>
              </w:rPr>
            </w:pPr>
          </w:p>
        </w:tc>
        <w:tc>
          <w:tcPr>
            <w:tcW w:w="993" w:type="dxa"/>
          </w:tcPr>
          <w:p w14:paraId="1E83E3FC" w14:textId="77777777" w:rsidR="007930EC" w:rsidRPr="00D13D37" w:rsidRDefault="007930EC" w:rsidP="00993112">
            <w:pPr>
              <w:jc w:val="center"/>
              <w:rPr>
                <w:rFonts w:cs="Times New Roman"/>
                <w:sz w:val="20"/>
                <w:szCs w:val="20"/>
              </w:rPr>
            </w:pPr>
            <w:r w:rsidRPr="00D13D37">
              <w:rPr>
                <w:rFonts w:cs="Times New Roman"/>
                <w:sz w:val="20"/>
                <w:szCs w:val="20"/>
              </w:rPr>
              <w:t>6</w:t>
            </w:r>
          </w:p>
        </w:tc>
        <w:tc>
          <w:tcPr>
            <w:tcW w:w="1185" w:type="dxa"/>
          </w:tcPr>
          <w:p w14:paraId="44CE0B52" w14:textId="77777777" w:rsidR="007930EC" w:rsidRPr="00D13D37" w:rsidRDefault="007930EC" w:rsidP="00993112">
            <w:pPr>
              <w:jc w:val="center"/>
              <w:rPr>
                <w:rFonts w:cs="Times New Roman"/>
                <w:sz w:val="20"/>
                <w:szCs w:val="20"/>
              </w:rPr>
            </w:pPr>
          </w:p>
        </w:tc>
      </w:tr>
      <w:tr w:rsidR="007930EC" w:rsidRPr="00D13D37" w14:paraId="2939AAD5" w14:textId="77777777" w:rsidTr="00733841">
        <w:tc>
          <w:tcPr>
            <w:tcW w:w="562" w:type="dxa"/>
          </w:tcPr>
          <w:p w14:paraId="064498D7" w14:textId="77777777" w:rsidR="007930EC" w:rsidRPr="00D13D37" w:rsidRDefault="007930EC" w:rsidP="00993112">
            <w:pPr>
              <w:jc w:val="center"/>
              <w:rPr>
                <w:rFonts w:cs="Times New Roman"/>
                <w:sz w:val="20"/>
                <w:szCs w:val="20"/>
              </w:rPr>
            </w:pPr>
            <w:r w:rsidRPr="00D13D37">
              <w:rPr>
                <w:rFonts w:cs="Times New Roman"/>
                <w:sz w:val="20"/>
                <w:szCs w:val="20"/>
              </w:rPr>
              <w:t>1</w:t>
            </w:r>
          </w:p>
        </w:tc>
        <w:tc>
          <w:tcPr>
            <w:tcW w:w="1701" w:type="dxa"/>
          </w:tcPr>
          <w:p w14:paraId="10A81101" w14:textId="4AECC12B" w:rsidR="007930EC" w:rsidRPr="00D13D37" w:rsidRDefault="007930EC" w:rsidP="00993112">
            <w:pPr>
              <w:rPr>
                <w:rFonts w:cs="Times New Roman"/>
                <w:sz w:val="20"/>
                <w:szCs w:val="20"/>
              </w:rPr>
            </w:pPr>
            <w:r w:rsidRPr="00D13D37">
              <w:rPr>
                <w:rFonts w:cs="Times New Roman"/>
                <w:sz w:val="20"/>
                <w:szCs w:val="20"/>
              </w:rPr>
              <w:t>Pembagian</w:t>
            </w:r>
            <w:r w:rsidR="00733841" w:rsidRPr="00D13D37">
              <w:rPr>
                <w:rFonts w:cs="Times New Roman"/>
                <w:sz w:val="20"/>
                <w:szCs w:val="20"/>
              </w:rPr>
              <w:t xml:space="preserve"> </w:t>
            </w:r>
            <w:r w:rsidRPr="00D13D37">
              <w:rPr>
                <w:rFonts w:cs="Times New Roman"/>
                <w:sz w:val="20"/>
                <w:szCs w:val="20"/>
              </w:rPr>
              <w:t>Tugas</w:t>
            </w:r>
            <w:r w:rsidR="00733841" w:rsidRPr="00D13D37">
              <w:rPr>
                <w:rFonts w:cs="Times New Roman"/>
                <w:sz w:val="20"/>
                <w:szCs w:val="20"/>
              </w:rPr>
              <w:t xml:space="preserve"> </w:t>
            </w:r>
            <w:r w:rsidRPr="00D13D37">
              <w:rPr>
                <w:rFonts w:cs="Times New Roman"/>
                <w:sz w:val="20"/>
                <w:szCs w:val="20"/>
              </w:rPr>
              <w:t>Kerja-tupoksi tidak didefinisikan dgn jelas-hambatan</w:t>
            </w:r>
          </w:p>
        </w:tc>
        <w:tc>
          <w:tcPr>
            <w:tcW w:w="1134" w:type="dxa"/>
          </w:tcPr>
          <w:p w14:paraId="1AA0FCE0" w14:textId="77777777" w:rsidR="007930EC" w:rsidRPr="00D13D37" w:rsidRDefault="007930EC" w:rsidP="00993112">
            <w:pPr>
              <w:jc w:val="center"/>
              <w:rPr>
                <w:rFonts w:cs="Times New Roman"/>
                <w:sz w:val="20"/>
                <w:szCs w:val="20"/>
              </w:rPr>
            </w:pPr>
            <w:r w:rsidRPr="00D13D37">
              <w:rPr>
                <w:rFonts w:cs="Times New Roman"/>
                <w:sz w:val="20"/>
                <w:szCs w:val="20"/>
              </w:rPr>
              <w:t>3</w:t>
            </w:r>
          </w:p>
        </w:tc>
        <w:tc>
          <w:tcPr>
            <w:tcW w:w="993" w:type="dxa"/>
          </w:tcPr>
          <w:p w14:paraId="2D11E8FB" w14:textId="77777777" w:rsidR="007930EC" w:rsidRPr="00D13D37" w:rsidRDefault="007930EC" w:rsidP="00993112">
            <w:pPr>
              <w:jc w:val="center"/>
              <w:rPr>
                <w:rFonts w:cs="Times New Roman"/>
                <w:sz w:val="20"/>
                <w:szCs w:val="20"/>
              </w:rPr>
            </w:pPr>
            <w:r w:rsidRPr="00D13D37">
              <w:rPr>
                <w:rFonts w:cs="Times New Roman"/>
                <w:sz w:val="20"/>
                <w:szCs w:val="20"/>
              </w:rPr>
              <w:t>1</w:t>
            </w:r>
          </w:p>
        </w:tc>
        <w:tc>
          <w:tcPr>
            <w:tcW w:w="1185" w:type="dxa"/>
          </w:tcPr>
          <w:p w14:paraId="2323A33A" w14:textId="53F43AD5" w:rsidR="007930EC" w:rsidRPr="00D13D37" w:rsidRDefault="007930EC" w:rsidP="00993112">
            <w:pPr>
              <w:jc w:val="center"/>
              <w:rPr>
                <w:rFonts w:cs="Times New Roman"/>
                <w:sz w:val="20"/>
                <w:szCs w:val="20"/>
              </w:rPr>
            </w:pPr>
            <w:r w:rsidRPr="00D13D37">
              <w:rPr>
                <w:rFonts w:cs="Times New Roman"/>
                <w:sz w:val="20"/>
                <w:szCs w:val="20"/>
              </w:rPr>
              <w:t>2</w:t>
            </w:r>
          </w:p>
        </w:tc>
      </w:tr>
    </w:tbl>
    <w:p w14:paraId="5D41BCC8" w14:textId="77777777" w:rsidR="00DF4A8C" w:rsidRPr="008A10EE" w:rsidRDefault="00DF4A8C" w:rsidP="007930EC">
      <w:pPr>
        <w:rPr>
          <w:rFonts w:cs="Times New Roman"/>
          <w:lang w:val="en-US"/>
        </w:rPr>
      </w:pPr>
    </w:p>
    <w:p w14:paraId="1F89D3F3" w14:textId="77777777" w:rsidR="00DF4A8C" w:rsidRDefault="007930EC" w:rsidP="00D13D37">
      <w:pPr>
        <w:spacing w:after="120"/>
        <w:rPr>
          <w:rFonts w:cs="Times New Roman"/>
          <w:lang w:val="en-US"/>
        </w:rPr>
      </w:pPr>
      <w:r w:rsidRPr="008A10EE">
        <w:rPr>
          <w:rFonts w:cs="Times New Roman"/>
          <w:lang w:val="en-US"/>
        </w:rPr>
        <w:t xml:space="preserve">Pada Tabel 6.11 </w:t>
      </w:r>
      <w:r w:rsidR="006F61F5" w:rsidRPr="006F61F5">
        <w:rPr>
          <w:rFonts w:cs="Times New Roman"/>
          <w:lang w:val="en-US"/>
        </w:rPr>
        <w:t>dapat diketahui bahwa tupoksi tidak didefinisikan dgn jelas seringkali menjadi hambatan dalam proses implementasi sistem informasi.</w:t>
      </w:r>
    </w:p>
    <w:p w14:paraId="512BDBCE" w14:textId="03D9FD67" w:rsidR="007930EC" w:rsidRDefault="00DF4A8C" w:rsidP="00D13D37">
      <w:pPr>
        <w:spacing w:after="120"/>
        <w:rPr>
          <w:rFonts w:cs="Times New Roman"/>
          <w:lang w:val="en-US"/>
        </w:rPr>
      </w:pPr>
      <w:r>
        <w:rPr>
          <w:rFonts w:cs="Times New Roman"/>
          <w:lang w:val="en-US"/>
        </w:rPr>
        <w:t>D</w:t>
      </w:r>
      <w:r w:rsidR="006F61F5" w:rsidRPr="006F61F5">
        <w:rPr>
          <w:rFonts w:cs="Times New Roman"/>
          <w:lang w:val="en-US"/>
        </w:rPr>
        <w:t xml:space="preserve">ketahui </w:t>
      </w:r>
      <w:r w:rsidR="006F61F5" w:rsidRPr="006F61F5">
        <w:rPr>
          <w:rFonts w:cs="Times New Roman"/>
          <w:u w:val="single"/>
          <w:lang w:val="en-US"/>
        </w:rPr>
        <w:t>tupoksi tidak didefinisikan dgn jelas</w:t>
      </w:r>
      <w:r w:rsidR="006F61F5" w:rsidRPr="006F61F5">
        <w:rPr>
          <w:rFonts w:cs="Times New Roman"/>
          <w:lang w:val="en-US"/>
        </w:rPr>
        <w:t xml:space="preserve"> banyak diutarakan oleh beberapa narasumber, sehingga perlu diperhatikan untuk dilakukan penanganan agar tidak menghambat </w:t>
      </w:r>
      <w:r w:rsidR="001B151C">
        <w:rPr>
          <w:rFonts w:cs="Times New Roman"/>
          <w:lang w:val="en-US"/>
        </w:rPr>
        <w:t xml:space="preserve">bagi keberhasilan </w:t>
      </w:r>
      <w:r w:rsidR="006F61F5" w:rsidRPr="006F61F5">
        <w:rPr>
          <w:rFonts w:cs="Times New Roman"/>
          <w:lang w:val="en-US"/>
        </w:rPr>
        <w:t>implementasi sistem informasi kedepannya.</w:t>
      </w:r>
    </w:p>
    <w:p w14:paraId="5CDB011A" w14:textId="77777777" w:rsidR="00DF4A8C" w:rsidRPr="008A10EE" w:rsidRDefault="00DF4A8C" w:rsidP="00D13D37">
      <w:pPr>
        <w:spacing w:after="120"/>
        <w:rPr>
          <w:rFonts w:cs="Times New Roman"/>
          <w:lang w:val="en-US"/>
        </w:rPr>
      </w:pPr>
    </w:p>
    <w:p w14:paraId="3BC0D910" w14:textId="0E7ACD5F" w:rsidR="00BF0D80" w:rsidRPr="006F61F5" w:rsidRDefault="00BF0D80" w:rsidP="000A7FCF">
      <w:pPr>
        <w:pStyle w:val="ListParagraph"/>
        <w:numPr>
          <w:ilvl w:val="0"/>
          <w:numId w:val="53"/>
        </w:numPr>
        <w:spacing w:after="120"/>
        <w:ind w:left="426" w:hanging="426"/>
        <w:contextualSpacing w:val="0"/>
        <w:rPr>
          <w:b/>
          <w:bCs/>
          <w:lang w:val="en-US"/>
        </w:rPr>
      </w:pPr>
      <w:r w:rsidRPr="006F61F5">
        <w:rPr>
          <w:b/>
          <w:bCs/>
          <w:lang w:val="en-US"/>
        </w:rPr>
        <w:t>Peningkatan Pengetahuan dan Keterampilan</w:t>
      </w:r>
    </w:p>
    <w:p w14:paraId="03B958C9" w14:textId="69DFDC97" w:rsidR="009E4C5B" w:rsidRPr="008A10EE" w:rsidRDefault="00431BCB" w:rsidP="00DF4A8C">
      <w:pPr>
        <w:spacing w:after="120"/>
        <w:rPr>
          <w:rFonts w:cs="Times New Roman"/>
          <w:lang w:val="en-US"/>
        </w:rPr>
      </w:pPr>
      <w:r w:rsidRPr="00431BCB">
        <w:rPr>
          <w:rFonts w:cs="Times New Roman"/>
          <w:lang w:val="en-US"/>
        </w:rPr>
        <w:t xml:space="preserve">Berikut adalah tabel yang menjelaskan kutipan terkait faktor pendorong </w:t>
      </w:r>
      <w:r w:rsidR="001B151C">
        <w:rPr>
          <w:rFonts w:cs="Times New Roman"/>
          <w:lang w:val="en-US"/>
        </w:rPr>
        <w:t xml:space="preserve">bagi keberhasilan </w:t>
      </w:r>
      <w:r w:rsidRPr="00431BCB">
        <w:rPr>
          <w:rFonts w:cs="Times New Roman"/>
          <w:lang w:val="en-US"/>
        </w:rPr>
        <w:t>implementasi sistem informasi pada kategori pe</w:t>
      </w:r>
      <w:r>
        <w:rPr>
          <w:rFonts w:cs="Times New Roman"/>
          <w:lang w:val="en-US"/>
        </w:rPr>
        <w:t xml:space="preserve">ningkatan pengetahuan dan keterampilan </w:t>
      </w:r>
      <w:r w:rsidRPr="00431BCB">
        <w:rPr>
          <w:rFonts w:cs="Times New Roman"/>
          <w:lang w:val="en-US"/>
        </w:rPr>
        <w:t xml:space="preserve">yang telah </w:t>
      </w:r>
      <w:r w:rsidR="00DF4A8C">
        <w:rPr>
          <w:rFonts w:cs="Times New Roman"/>
          <w:lang w:val="en-US"/>
        </w:rPr>
        <w:t xml:space="preserve"> </w:t>
      </w:r>
      <w:r w:rsidRPr="00431BCB">
        <w:rPr>
          <w:rFonts w:cs="Times New Roman"/>
          <w:lang w:val="en-US"/>
        </w:rPr>
        <w:t xml:space="preserve">dilakukan </w:t>
      </w:r>
      <w:r w:rsidR="00DF4A8C">
        <w:rPr>
          <w:rFonts w:cs="Times New Roman"/>
          <w:lang w:val="en-US"/>
        </w:rPr>
        <w:t xml:space="preserve"> </w:t>
      </w:r>
      <w:r w:rsidRPr="00431BCB">
        <w:rPr>
          <w:rFonts w:cs="Times New Roman"/>
          <w:lang w:val="en-US"/>
        </w:rPr>
        <w:t xml:space="preserve">proses </w:t>
      </w:r>
      <w:r w:rsidR="00DF4A8C">
        <w:rPr>
          <w:rFonts w:cs="Times New Roman"/>
          <w:lang w:val="en-US"/>
        </w:rPr>
        <w:t xml:space="preserve"> </w:t>
      </w:r>
      <w:r w:rsidRPr="00431BCB">
        <w:rPr>
          <w:rFonts w:cs="Times New Roman"/>
          <w:lang w:val="en-US"/>
        </w:rPr>
        <w:t xml:space="preserve">pengkodean </w:t>
      </w:r>
      <w:r w:rsidR="00DF4A8C">
        <w:rPr>
          <w:rFonts w:cs="Times New Roman"/>
          <w:lang w:val="en-US"/>
        </w:rPr>
        <w:t xml:space="preserve"> </w:t>
      </w:r>
      <w:r w:rsidRPr="00431BCB">
        <w:rPr>
          <w:rFonts w:cs="Times New Roman"/>
          <w:lang w:val="en-US"/>
        </w:rPr>
        <w:t xml:space="preserve">pada transkrip </w:t>
      </w:r>
      <w:r w:rsidR="00DF4A8C">
        <w:rPr>
          <w:rFonts w:cs="Times New Roman"/>
          <w:lang w:val="en-US"/>
        </w:rPr>
        <w:t>wawancara.</w:t>
      </w:r>
    </w:p>
    <w:p w14:paraId="7E8A7F26" w14:textId="078E9DB4" w:rsidR="00946BAD" w:rsidRPr="008A10EE" w:rsidRDefault="00946BAD" w:rsidP="00DF4A8C">
      <w:pPr>
        <w:pStyle w:val="Caption"/>
        <w:keepNext/>
        <w:rPr>
          <w:rFonts w:cs="Times New Roman"/>
        </w:rPr>
      </w:pPr>
      <w:bookmarkStart w:id="1147" w:name="_Toc48471623"/>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2</w:t>
      </w:r>
      <w:r w:rsidR="00182426">
        <w:rPr>
          <w:rFonts w:cs="Times New Roman"/>
        </w:rPr>
        <w:fldChar w:fldCharType="end"/>
      </w:r>
      <w:r w:rsidRPr="008A10EE">
        <w:rPr>
          <w:rFonts w:cs="Times New Roman"/>
        </w:rPr>
        <w:t xml:space="preserve"> </w:t>
      </w:r>
      <w:r w:rsidRPr="008A10EE">
        <w:rPr>
          <w:rFonts w:cs="Times New Roman"/>
          <w:lang w:val="en-US"/>
        </w:rPr>
        <w:t xml:space="preserve">Faktor Pendorong </w:t>
      </w:r>
      <w:r w:rsidR="009A3E39">
        <w:rPr>
          <w:rFonts w:cs="Times New Roman"/>
          <w:lang w:val="en-US"/>
        </w:rPr>
        <w:t xml:space="preserve">Keberhasilan </w:t>
      </w:r>
      <w:r w:rsidR="006F61F5">
        <w:rPr>
          <w:rFonts w:cs="Times New Roman"/>
          <w:lang w:val="en-US"/>
        </w:rPr>
        <w:t xml:space="preserve">Implementasi </w:t>
      </w:r>
      <w:r w:rsidRPr="008A10EE">
        <w:rPr>
          <w:rFonts w:cs="Times New Roman"/>
          <w:lang w:val="en-US"/>
        </w:rPr>
        <w:t xml:space="preserve">pada </w:t>
      </w:r>
      <w:r w:rsidR="006F61F5">
        <w:rPr>
          <w:rFonts w:cs="Times New Roman"/>
          <w:lang w:val="en-US"/>
        </w:rPr>
        <w:t xml:space="preserve">Kategori </w:t>
      </w:r>
      <w:r w:rsidRPr="008A10EE">
        <w:rPr>
          <w:rFonts w:cs="Times New Roman"/>
          <w:lang w:val="en-US"/>
        </w:rPr>
        <w:t>Peningkatan Pengetahuan dan Keterampilan</w:t>
      </w:r>
      <w:bookmarkEnd w:id="1147"/>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A56E2" w:rsidRPr="00D13D37" w14:paraId="26D59DA9" w14:textId="77777777" w:rsidTr="00733841">
        <w:trPr>
          <w:tblHeader/>
        </w:trPr>
        <w:tc>
          <w:tcPr>
            <w:tcW w:w="562" w:type="dxa"/>
          </w:tcPr>
          <w:p w14:paraId="7FC1C6A0" w14:textId="77777777" w:rsidR="007A56E2" w:rsidRPr="00D13D37" w:rsidRDefault="007A56E2" w:rsidP="00D209BD">
            <w:pPr>
              <w:jc w:val="center"/>
              <w:rPr>
                <w:rFonts w:cs="Times New Roman"/>
                <w:b/>
                <w:bCs/>
                <w:sz w:val="20"/>
                <w:szCs w:val="20"/>
              </w:rPr>
            </w:pPr>
            <w:r w:rsidRPr="00D13D37">
              <w:rPr>
                <w:rFonts w:cs="Times New Roman"/>
                <w:b/>
                <w:bCs/>
                <w:sz w:val="20"/>
                <w:szCs w:val="20"/>
              </w:rPr>
              <w:t>No</w:t>
            </w:r>
          </w:p>
        </w:tc>
        <w:tc>
          <w:tcPr>
            <w:tcW w:w="1701" w:type="dxa"/>
          </w:tcPr>
          <w:p w14:paraId="47EDD585" w14:textId="79193650" w:rsidR="007A56E2" w:rsidRPr="00D13D37" w:rsidRDefault="007A56E2" w:rsidP="00D209BD">
            <w:pPr>
              <w:jc w:val="center"/>
              <w:rPr>
                <w:rFonts w:cs="Times New Roman"/>
                <w:b/>
                <w:bCs/>
                <w:sz w:val="20"/>
                <w:szCs w:val="20"/>
              </w:rPr>
            </w:pPr>
            <w:r w:rsidRPr="00D13D37">
              <w:rPr>
                <w:rFonts w:cs="Times New Roman"/>
                <w:b/>
                <w:bCs/>
                <w:sz w:val="20"/>
                <w:szCs w:val="20"/>
              </w:rPr>
              <w:t>Peningkatan Pengetahuan dan Keterampilan</w:t>
            </w:r>
          </w:p>
        </w:tc>
        <w:tc>
          <w:tcPr>
            <w:tcW w:w="1134" w:type="dxa"/>
          </w:tcPr>
          <w:p w14:paraId="0A2530A7" w14:textId="77777777" w:rsidR="007A56E2" w:rsidRPr="00D13D37" w:rsidRDefault="007A56E2" w:rsidP="00D209BD">
            <w:pPr>
              <w:jc w:val="center"/>
              <w:rPr>
                <w:rFonts w:cs="Times New Roman"/>
                <w:b/>
                <w:bCs/>
                <w:sz w:val="20"/>
                <w:szCs w:val="20"/>
              </w:rPr>
            </w:pPr>
            <w:r w:rsidRPr="00D13D37">
              <w:rPr>
                <w:rFonts w:cs="Times New Roman"/>
                <w:b/>
                <w:bCs/>
                <w:sz w:val="20"/>
                <w:szCs w:val="20"/>
              </w:rPr>
              <w:t>Jumlah Kutipan</w:t>
            </w:r>
          </w:p>
        </w:tc>
        <w:tc>
          <w:tcPr>
            <w:tcW w:w="993" w:type="dxa"/>
          </w:tcPr>
          <w:p w14:paraId="4FC82845" w14:textId="77777777" w:rsidR="007A56E2" w:rsidRPr="00D13D37" w:rsidRDefault="007A56E2" w:rsidP="00D209BD">
            <w:pPr>
              <w:jc w:val="center"/>
              <w:rPr>
                <w:rFonts w:cs="Times New Roman"/>
                <w:b/>
                <w:bCs/>
                <w:i/>
                <w:iCs/>
                <w:sz w:val="20"/>
                <w:szCs w:val="20"/>
              </w:rPr>
            </w:pPr>
            <w:r w:rsidRPr="00D13D37">
              <w:rPr>
                <w:rFonts w:cs="Times New Roman"/>
                <w:b/>
                <w:bCs/>
                <w:i/>
                <w:iCs/>
                <w:sz w:val="20"/>
                <w:szCs w:val="20"/>
              </w:rPr>
              <w:t>Density</w:t>
            </w:r>
          </w:p>
        </w:tc>
        <w:tc>
          <w:tcPr>
            <w:tcW w:w="1185" w:type="dxa"/>
          </w:tcPr>
          <w:p w14:paraId="4CBDC259" w14:textId="77777777" w:rsidR="007A56E2" w:rsidRPr="00D13D37" w:rsidRDefault="007A56E2" w:rsidP="00D209BD">
            <w:pPr>
              <w:jc w:val="center"/>
              <w:rPr>
                <w:rFonts w:cs="Times New Roman"/>
                <w:b/>
                <w:bCs/>
                <w:sz w:val="20"/>
                <w:szCs w:val="20"/>
              </w:rPr>
            </w:pPr>
            <w:r w:rsidRPr="00D13D37">
              <w:rPr>
                <w:rFonts w:cs="Times New Roman"/>
                <w:b/>
                <w:bCs/>
                <w:sz w:val="20"/>
                <w:szCs w:val="20"/>
              </w:rPr>
              <w:t>Yang Mengutip</w:t>
            </w:r>
          </w:p>
        </w:tc>
      </w:tr>
      <w:tr w:rsidR="007A56E2" w:rsidRPr="00D13D37" w14:paraId="34261732" w14:textId="77777777" w:rsidTr="00733841">
        <w:tc>
          <w:tcPr>
            <w:tcW w:w="562" w:type="dxa"/>
          </w:tcPr>
          <w:p w14:paraId="6C0E2140" w14:textId="77777777" w:rsidR="007A56E2" w:rsidRPr="00D13D37" w:rsidRDefault="007A56E2" w:rsidP="00D209BD">
            <w:pPr>
              <w:jc w:val="center"/>
              <w:rPr>
                <w:rFonts w:cs="Times New Roman"/>
                <w:sz w:val="20"/>
                <w:szCs w:val="20"/>
              </w:rPr>
            </w:pPr>
            <w:r w:rsidRPr="00D13D37">
              <w:rPr>
                <w:rFonts w:cs="Times New Roman"/>
                <w:sz w:val="20"/>
                <w:szCs w:val="20"/>
              </w:rPr>
              <w:t>0</w:t>
            </w:r>
          </w:p>
        </w:tc>
        <w:tc>
          <w:tcPr>
            <w:tcW w:w="1701" w:type="dxa"/>
          </w:tcPr>
          <w:p w14:paraId="751E91AD" w14:textId="3A275270" w:rsidR="007A56E2" w:rsidRPr="00D13D37" w:rsidRDefault="007A56E2" w:rsidP="00D209BD">
            <w:pPr>
              <w:rPr>
                <w:rFonts w:cs="Times New Roman"/>
                <w:sz w:val="20"/>
                <w:szCs w:val="20"/>
              </w:rPr>
            </w:pPr>
            <w:r w:rsidRPr="00D13D37">
              <w:rPr>
                <w:rFonts w:cs="Times New Roman"/>
                <w:sz w:val="20"/>
                <w:szCs w:val="20"/>
              </w:rPr>
              <w:t>*Peningkatan pengetahuan dan keterampilan</w:t>
            </w:r>
          </w:p>
        </w:tc>
        <w:tc>
          <w:tcPr>
            <w:tcW w:w="1134" w:type="dxa"/>
          </w:tcPr>
          <w:p w14:paraId="30C79CC0" w14:textId="21C7DD56" w:rsidR="007A56E2" w:rsidRPr="00D13D37" w:rsidRDefault="007A56E2" w:rsidP="00D209BD">
            <w:pPr>
              <w:jc w:val="center"/>
              <w:rPr>
                <w:rFonts w:cs="Times New Roman"/>
                <w:sz w:val="20"/>
                <w:szCs w:val="20"/>
              </w:rPr>
            </w:pPr>
          </w:p>
        </w:tc>
        <w:tc>
          <w:tcPr>
            <w:tcW w:w="993" w:type="dxa"/>
          </w:tcPr>
          <w:p w14:paraId="74D531D0" w14:textId="2FEDD879" w:rsidR="007A56E2" w:rsidRPr="00D13D37" w:rsidRDefault="00C546BA" w:rsidP="00D209BD">
            <w:pPr>
              <w:jc w:val="center"/>
              <w:rPr>
                <w:rFonts w:cs="Times New Roman"/>
                <w:sz w:val="20"/>
                <w:szCs w:val="20"/>
              </w:rPr>
            </w:pPr>
            <w:r w:rsidRPr="00D13D37">
              <w:rPr>
                <w:rFonts w:cs="Times New Roman"/>
                <w:sz w:val="20"/>
                <w:szCs w:val="20"/>
              </w:rPr>
              <w:t>6</w:t>
            </w:r>
          </w:p>
        </w:tc>
        <w:tc>
          <w:tcPr>
            <w:tcW w:w="1185" w:type="dxa"/>
          </w:tcPr>
          <w:p w14:paraId="31E4DE04" w14:textId="77777777" w:rsidR="007A56E2" w:rsidRPr="00D13D37" w:rsidRDefault="007A56E2" w:rsidP="00D209BD">
            <w:pPr>
              <w:jc w:val="center"/>
              <w:rPr>
                <w:rFonts w:cs="Times New Roman"/>
                <w:sz w:val="20"/>
                <w:szCs w:val="20"/>
              </w:rPr>
            </w:pPr>
          </w:p>
        </w:tc>
      </w:tr>
      <w:tr w:rsidR="00C546BA" w:rsidRPr="00D13D37" w14:paraId="022B33EF" w14:textId="77777777" w:rsidTr="00733841">
        <w:tc>
          <w:tcPr>
            <w:tcW w:w="562" w:type="dxa"/>
          </w:tcPr>
          <w:p w14:paraId="147B6777" w14:textId="206044CE" w:rsidR="00C546BA" w:rsidRPr="00D13D37" w:rsidRDefault="00C546BA" w:rsidP="00D209BD">
            <w:pPr>
              <w:jc w:val="center"/>
              <w:rPr>
                <w:rFonts w:cs="Times New Roman"/>
                <w:sz w:val="20"/>
                <w:szCs w:val="20"/>
              </w:rPr>
            </w:pPr>
            <w:r w:rsidRPr="00D13D37">
              <w:rPr>
                <w:rFonts w:cs="Times New Roman"/>
                <w:sz w:val="20"/>
                <w:szCs w:val="20"/>
              </w:rPr>
              <w:t>1</w:t>
            </w:r>
          </w:p>
        </w:tc>
        <w:tc>
          <w:tcPr>
            <w:tcW w:w="1701" w:type="dxa"/>
          </w:tcPr>
          <w:p w14:paraId="5D3CF6A1" w14:textId="67EC43BB" w:rsidR="00C546BA" w:rsidRPr="00D13D37" w:rsidRDefault="00C546BA" w:rsidP="00D209BD">
            <w:pPr>
              <w:rPr>
                <w:rFonts w:cs="Times New Roman"/>
                <w:sz w:val="20"/>
                <w:szCs w:val="20"/>
              </w:rPr>
            </w:pPr>
            <w:r w:rsidRPr="00D13D37">
              <w:rPr>
                <w:rFonts w:cs="Times New Roman"/>
                <w:sz w:val="20"/>
                <w:szCs w:val="20"/>
              </w:rPr>
              <w:t>Peningkatan Kemampuan dan Keterampilan-sosialisasi</w:t>
            </w:r>
          </w:p>
        </w:tc>
        <w:tc>
          <w:tcPr>
            <w:tcW w:w="1134" w:type="dxa"/>
          </w:tcPr>
          <w:p w14:paraId="06CE5EE3" w14:textId="34D67DCD" w:rsidR="00C546BA" w:rsidRPr="00D13D37" w:rsidRDefault="00C546BA" w:rsidP="00C546BA">
            <w:pPr>
              <w:jc w:val="center"/>
              <w:rPr>
                <w:rFonts w:cs="Times New Roman"/>
                <w:sz w:val="20"/>
                <w:szCs w:val="20"/>
              </w:rPr>
            </w:pPr>
            <w:r w:rsidRPr="00D13D37">
              <w:rPr>
                <w:rFonts w:cs="Times New Roman"/>
                <w:sz w:val="20"/>
                <w:szCs w:val="20"/>
              </w:rPr>
              <w:t>15</w:t>
            </w:r>
          </w:p>
        </w:tc>
        <w:tc>
          <w:tcPr>
            <w:tcW w:w="993" w:type="dxa"/>
          </w:tcPr>
          <w:p w14:paraId="361AE4E9" w14:textId="4A1F79B6" w:rsidR="00C546BA" w:rsidRPr="00D13D37" w:rsidRDefault="00C546BA" w:rsidP="00D209BD">
            <w:pPr>
              <w:jc w:val="center"/>
              <w:rPr>
                <w:rFonts w:cs="Times New Roman"/>
                <w:sz w:val="20"/>
                <w:szCs w:val="20"/>
              </w:rPr>
            </w:pPr>
            <w:r w:rsidRPr="00D13D37">
              <w:rPr>
                <w:rFonts w:cs="Times New Roman"/>
                <w:sz w:val="20"/>
                <w:szCs w:val="20"/>
              </w:rPr>
              <w:t>1</w:t>
            </w:r>
          </w:p>
        </w:tc>
        <w:tc>
          <w:tcPr>
            <w:tcW w:w="1185" w:type="dxa"/>
          </w:tcPr>
          <w:p w14:paraId="40CC8C32" w14:textId="5788AEBB" w:rsidR="00C546BA" w:rsidRPr="00D13D37" w:rsidRDefault="00C546BA" w:rsidP="00D209BD">
            <w:pPr>
              <w:jc w:val="center"/>
              <w:rPr>
                <w:rFonts w:cs="Times New Roman"/>
                <w:sz w:val="20"/>
                <w:szCs w:val="20"/>
              </w:rPr>
            </w:pPr>
            <w:r w:rsidRPr="00D13D37">
              <w:rPr>
                <w:rFonts w:cs="Times New Roman"/>
                <w:sz w:val="20"/>
                <w:szCs w:val="20"/>
              </w:rPr>
              <w:t>12</w:t>
            </w:r>
          </w:p>
        </w:tc>
      </w:tr>
      <w:tr w:rsidR="00C546BA" w:rsidRPr="00D13D37" w14:paraId="397EB689" w14:textId="77777777" w:rsidTr="00733841">
        <w:tc>
          <w:tcPr>
            <w:tcW w:w="562" w:type="dxa"/>
          </w:tcPr>
          <w:p w14:paraId="1AD91925" w14:textId="6DEF4FCC" w:rsidR="00C546BA" w:rsidRPr="00D13D37" w:rsidRDefault="00C546BA" w:rsidP="00C546BA">
            <w:pPr>
              <w:jc w:val="both"/>
              <w:rPr>
                <w:rFonts w:cs="Times New Roman"/>
                <w:sz w:val="20"/>
                <w:szCs w:val="20"/>
              </w:rPr>
            </w:pPr>
            <w:r w:rsidRPr="00D13D37">
              <w:rPr>
                <w:rFonts w:cs="Times New Roman"/>
                <w:sz w:val="20"/>
                <w:szCs w:val="20"/>
              </w:rPr>
              <w:t>2</w:t>
            </w:r>
          </w:p>
        </w:tc>
        <w:tc>
          <w:tcPr>
            <w:tcW w:w="1701" w:type="dxa"/>
          </w:tcPr>
          <w:p w14:paraId="15A66EBB" w14:textId="5371A7EF" w:rsidR="00C546BA" w:rsidRPr="00D13D37" w:rsidRDefault="00C546BA" w:rsidP="00D209BD">
            <w:pPr>
              <w:rPr>
                <w:rFonts w:cs="Times New Roman"/>
                <w:sz w:val="20"/>
                <w:szCs w:val="20"/>
              </w:rPr>
            </w:pPr>
            <w:r w:rsidRPr="00D13D37">
              <w:rPr>
                <w:rFonts w:cs="Times New Roman"/>
                <w:sz w:val="20"/>
                <w:szCs w:val="20"/>
              </w:rPr>
              <w:t>Peningkatan Kemampuan dan Keterampilan-training</w:t>
            </w:r>
          </w:p>
        </w:tc>
        <w:tc>
          <w:tcPr>
            <w:tcW w:w="1134" w:type="dxa"/>
          </w:tcPr>
          <w:p w14:paraId="2CF2C344" w14:textId="08FF981F" w:rsidR="00C546BA" w:rsidRPr="00D13D37" w:rsidRDefault="00C546BA" w:rsidP="00C546BA">
            <w:pPr>
              <w:jc w:val="center"/>
              <w:rPr>
                <w:rFonts w:cs="Times New Roman"/>
                <w:b/>
                <w:bCs/>
                <w:sz w:val="20"/>
                <w:szCs w:val="20"/>
              </w:rPr>
            </w:pPr>
            <w:r w:rsidRPr="00D13D37">
              <w:rPr>
                <w:rFonts w:cs="Times New Roman"/>
                <w:b/>
                <w:bCs/>
                <w:sz w:val="20"/>
                <w:szCs w:val="20"/>
              </w:rPr>
              <w:t>55</w:t>
            </w:r>
          </w:p>
        </w:tc>
        <w:tc>
          <w:tcPr>
            <w:tcW w:w="993" w:type="dxa"/>
          </w:tcPr>
          <w:p w14:paraId="7839DE8B" w14:textId="348D1C26" w:rsidR="00C546BA" w:rsidRPr="00D13D37" w:rsidRDefault="00C546BA" w:rsidP="00D209BD">
            <w:pPr>
              <w:jc w:val="center"/>
              <w:rPr>
                <w:rFonts w:cs="Times New Roman"/>
                <w:sz w:val="20"/>
                <w:szCs w:val="20"/>
              </w:rPr>
            </w:pPr>
            <w:r w:rsidRPr="00D13D37">
              <w:rPr>
                <w:rFonts w:cs="Times New Roman"/>
                <w:sz w:val="20"/>
                <w:szCs w:val="20"/>
              </w:rPr>
              <w:t>1</w:t>
            </w:r>
          </w:p>
        </w:tc>
        <w:tc>
          <w:tcPr>
            <w:tcW w:w="1185" w:type="dxa"/>
          </w:tcPr>
          <w:p w14:paraId="5F1B6857" w14:textId="39C8B41E" w:rsidR="00C546BA" w:rsidRPr="00D13D37" w:rsidRDefault="00946BAD" w:rsidP="00D209BD">
            <w:pPr>
              <w:jc w:val="center"/>
              <w:rPr>
                <w:rFonts w:cs="Times New Roman"/>
                <w:sz w:val="20"/>
                <w:szCs w:val="20"/>
              </w:rPr>
            </w:pPr>
            <w:r w:rsidRPr="00D13D37">
              <w:rPr>
                <w:rFonts w:cs="Times New Roman"/>
                <w:sz w:val="20"/>
                <w:szCs w:val="20"/>
              </w:rPr>
              <w:t>32</w:t>
            </w:r>
          </w:p>
        </w:tc>
      </w:tr>
      <w:tr w:rsidR="00C546BA" w:rsidRPr="00D13D37" w14:paraId="4891FB8E" w14:textId="77777777" w:rsidTr="00733841">
        <w:tc>
          <w:tcPr>
            <w:tcW w:w="562" w:type="dxa"/>
          </w:tcPr>
          <w:p w14:paraId="717B63D1" w14:textId="4A446865" w:rsidR="00C546BA" w:rsidRPr="00D13D37" w:rsidRDefault="00C546BA" w:rsidP="00D209BD">
            <w:pPr>
              <w:jc w:val="center"/>
              <w:rPr>
                <w:rFonts w:cs="Times New Roman"/>
                <w:sz w:val="20"/>
                <w:szCs w:val="20"/>
              </w:rPr>
            </w:pPr>
            <w:r w:rsidRPr="00D13D37">
              <w:rPr>
                <w:rFonts w:cs="Times New Roman"/>
                <w:sz w:val="20"/>
                <w:szCs w:val="20"/>
              </w:rPr>
              <w:t>3</w:t>
            </w:r>
          </w:p>
        </w:tc>
        <w:tc>
          <w:tcPr>
            <w:tcW w:w="1701" w:type="dxa"/>
          </w:tcPr>
          <w:p w14:paraId="25B14CBA" w14:textId="776ACDFF" w:rsidR="00C546BA" w:rsidRPr="00D13D37" w:rsidRDefault="00C546BA" w:rsidP="00D209BD">
            <w:pPr>
              <w:rPr>
                <w:rFonts w:cs="Times New Roman"/>
                <w:sz w:val="20"/>
                <w:szCs w:val="20"/>
              </w:rPr>
            </w:pPr>
            <w:r w:rsidRPr="00D13D37">
              <w:rPr>
                <w:rFonts w:cs="Times New Roman"/>
                <w:sz w:val="20"/>
                <w:szCs w:val="20"/>
              </w:rPr>
              <w:t>Peningkatan Pengetahuan dan Keterampilan-panduan penggunaan</w:t>
            </w:r>
          </w:p>
        </w:tc>
        <w:tc>
          <w:tcPr>
            <w:tcW w:w="1134" w:type="dxa"/>
          </w:tcPr>
          <w:p w14:paraId="1DD94288" w14:textId="2EDCBACD" w:rsidR="00C546BA" w:rsidRPr="00D13D37" w:rsidRDefault="00C546BA" w:rsidP="00D209BD">
            <w:pPr>
              <w:jc w:val="center"/>
              <w:rPr>
                <w:rFonts w:cs="Times New Roman"/>
                <w:sz w:val="20"/>
                <w:szCs w:val="20"/>
              </w:rPr>
            </w:pPr>
            <w:r w:rsidRPr="00D13D37">
              <w:rPr>
                <w:rFonts w:cs="Times New Roman"/>
                <w:sz w:val="20"/>
                <w:szCs w:val="20"/>
              </w:rPr>
              <w:t>22</w:t>
            </w:r>
          </w:p>
        </w:tc>
        <w:tc>
          <w:tcPr>
            <w:tcW w:w="993" w:type="dxa"/>
          </w:tcPr>
          <w:p w14:paraId="32DA0F68" w14:textId="247DC043" w:rsidR="00C546BA" w:rsidRPr="00D13D37" w:rsidRDefault="00C546BA" w:rsidP="00D209BD">
            <w:pPr>
              <w:jc w:val="center"/>
              <w:rPr>
                <w:rFonts w:cs="Times New Roman"/>
                <w:sz w:val="20"/>
                <w:szCs w:val="20"/>
              </w:rPr>
            </w:pPr>
            <w:r w:rsidRPr="00D13D37">
              <w:rPr>
                <w:rFonts w:cs="Times New Roman"/>
                <w:sz w:val="20"/>
                <w:szCs w:val="20"/>
              </w:rPr>
              <w:t>1</w:t>
            </w:r>
          </w:p>
        </w:tc>
        <w:tc>
          <w:tcPr>
            <w:tcW w:w="1185" w:type="dxa"/>
          </w:tcPr>
          <w:p w14:paraId="728DE4DE" w14:textId="3C4270D6" w:rsidR="00C546BA" w:rsidRPr="00D13D37" w:rsidRDefault="00C546BA" w:rsidP="00D209BD">
            <w:pPr>
              <w:jc w:val="center"/>
              <w:rPr>
                <w:rFonts w:cs="Times New Roman"/>
                <w:sz w:val="20"/>
                <w:szCs w:val="20"/>
              </w:rPr>
            </w:pPr>
            <w:r w:rsidRPr="00D13D37">
              <w:rPr>
                <w:rFonts w:cs="Times New Roman"/>
                <w:sz w:val="20"/>
                <w:szCs w:val="20"/>
              </w:rPr>
              <w:t>15</w:t>
            </w:r>
          </w:p>
        </w:tc>
      </w:tr>
    </w:tbl>
    <w:p w14:paraId="6007738E" w14:textId="77777777" w:rsidR="00420795" w:rsidRPr="008A10EE" w:rsidRDefault="00420795" w:rsidP="00D13D37">
      <w:pPr>
        <w:spacing w:after="120"/>
        <w:rPr>
          <w:rFonts w:cs="Times New Roman"/>
          <w:lang w:val="en-US"/>
        </w:rPr>
      </w:pPr>
    </w:p>
    <w:p w14:paraId="05E087E2" w14:textId="4F88CFD6" w:rsidR="00431BCB" w:rsidRPr="00431BCB" w:rsidRDefault="00420795" w:rsidP="00D13D37">
      <w:pPr>
        <w:spacing w:after="120"/>
        <w:rPr>
          <w:rFonts w:cs="Times New Roman"/>
          <w:lang w:val="en-US"/>
        </w:rPr>
      </w:pPr>
      <w:r w:rsidRPr="008A10EE">
        <w:rPr>
          <w:rFonts w:cs="Times New Roman"/>
          <w:lang w:val="en-US"/>
        </w:rPr>
        <w:t>Tabel 6.</w:t>
      </w:r>
      <w:r w:rsidR="00C75ED6" w:rsidRPr="008A10EE">
        <w:rPr>
          <w:rFonts w:cs="Times New Roman"/>
          <w:lang w:val="en-US"/>
        </w:rPr>
        <w:t>12</w:t>
      </w:r>
      <w:r w:rsidRPr="008A10EE">
        <w:rPr>
          <w:rFonts w:cs="Times New Roman"/>
          <w:lang w:val="en-US"/>
        </w:rPr>
        <w:t xml:space="preserve"> </w:t>
      </w:r>
      <w:r w:rsidR="00431BCB" w:rsidRPr="00431BCB">
        <w:rPr>
          <w:rFonts w:cs="Times New Roman"/>
          <w:lang w:val="en-US"/>
        </w:rPr>
        <w:t xml:space="preserve">menampilkan jumlah kutipan, kerapatan (Density) dan jumlah narasumber yang mengutip faktor yang menjadi pendorong </w:t>
      </w:r>
      <w:r w:rsidR="001B151C">
        <w:rPr>
          <w:rFonts w:cs="Times New Roman"/>
          <w:lang w:val="en-US"/>
        </w:rPr>
        <w:t>bagi keberhasilan</w:t>
      </w:r>
      <w:r w:rsidR="00431BCB" w:rsidRPr="00431BCB">
        <w:rPr>
          <w:rFonts w:cs="Times New Roman"/>
          <w:lang w:val="en-US"/>
        </w:rPr>
        <w:t xml:space="preserve"> implementasi sistem informasi.</w:t>
      </w:r>
    </w:p>
    <w:p w14:paraId="1107E1A1" w14:textId="4E9A3536" w:rsidR="0073410C" w:rsidRDefault="0073410C" w:rsidP="00D13D37">
      <w:pPr>
        <w:spacing w:after="120"/>
        <w:rPr>
          <w:rFonts w:cs="Times New Roman"/>
          <w:lang w:val="en-US"/>
        </w:rPr>
      </w:pPr>
      <w:r>
        <w:rPr>
          <w:rFonts w:cs="Times New Roman"/>
          <w:lang w:val="en-US"/>
        </w:rPr>
        <w:t xml:space="preserve">Pada </w:t>
      </w:r>
      <w:r w:rsidR="00431BCB" w:rsidRPr="00431BCB">
        <w:rPr>
          <w:rFonts w:cs="Times New Roman"/>
          <w:lang w:val="en-US"/>
        </w:rPr>
        <w:t xml:space="preserve">tabel diatas dapat diketahui bahwa </w:t>
      </w:r>
      <w:r w:rsidR="00431BCB" w:rsidRPr="00431BCB">
        <w:rPr>
          <w:rFonts w:cs="Times New Roman"/>
          <w:b/>
          <w:bCs/>
          <w:u w:val="single"/>
          <w:lang w:val="en-US"/>
        </w:rPr>
        <w:t xml:space="preserve">faktor diadakannya </w:t>
      </w:r>
      <w:r w:rsidR="00431BCB" w:rsidRPr="00431BCB">
        <w:rPr>
          <w:rFonts w:cs="Times New Roman"/>
          <w:b/>
          <w:bCs/>
          <w:i/>
          <w:iCs/>
          <w:u w:val="single"/>
          <w:lang w:val="en-US"/>
        </w:rPr>
        <w:t xml:space="preserve">training </w:t>
      </w:r>
      <w:r w:rsidR="00431BCB" w:rsidRPr="00431BCB">
        <w:rPr>
          <w:rFonts w:cs="Times New Roman"/>
          <w:b/>
          <w:bCs/>
          <w:u w:val="single"/>
          <w:lang w:val="en-US"/>
        </w:rPr>
        <w:t>atau pelatihan pengguna</w:t>
      </w:r>
      <w:r w:rsidR="00431BCB">
        <w:rPr>
          <w:rFonts w:cs="Times New Roman"/>
          <w:lang w:val="en-US"/>
        </w:rPr>
        <w:t xml:space="preserve"> dalam implementasi </w:t>
      </w:r>
      <w:r w:rsidR="00431BCB" w:rsidRPr="00431BCB">
        <w:rPr>
          <w:rFonts w:cs="Times New Roman"/>
          <w:lang w:val="en-US"/>
        </w:rPr>
        <w:t xml:space="preserve">menjadi faktor yang paling banyak dikutip oleh narasumber. </w:t>
      </w:r>
      <w:r>
        <w:rPr>
          <w:rFonts w:cs="Times New Roman"/>
          <w:lang w:val="en-US"/>
        </w:rPr>
        <w:t>Pada</w:t>
      </w:r>
      <w:r w:rsidR="00431BCB" w:rsidRPr="00431BCB">
        <w:rPr>
          <w:rFonts w:cs="Times New Roman"/>
          <w:lang w:val="en-US"/>
        </w:rPr>
        <w:t xml:space="preserve"> faktor diadakannya training atau pelatihan pengguna menjadi </w:t>
      </w:r>
      <w:r w:rsidR="00431BCB" w:rsidRPr="00431BCB">
        <w:rPr>
          <w:rFonts w:cs="Times New Roman"/>
          <w:b/>
          <w:bCs/>
          <w:u w:val="single"/>
          <w:lang w:val="en-US"/>
        </w:rPr>
        <w:t>faktor pendorong utama</w:t>
      </w:r>
      <w:r w:rsidR="00431BCB" w:rsidRPr="00431BCB">
        <w:rPr>
          <w:rFonts w:cs="Times New Roman"/>
          <w:lang w:val="en-US"/>
        </w:rPr>
        <w:t xml:space="preserve"> paling berpengaruh pada kategori </w:t>
      </w:r>
      <w:r w:rsidR="00431BCB" w:rsidRPr="00431BCB">
        <w:rPr>
          <w:rFonts w:cs="Times New Roman"/>
          <w:b/>
          <w:bCs/>
          <w:lang w:val="en-US"/>
        </w:rPr>
        <w:t xml:space="preserve">peningkatan </w:t>
      </w:r>
      <w:r w:rsidR="00431BCB">
        <w:rPr>
          <w:rFonts w:cs="Times New Roman"/>
          <w:b/>
          <w:bCs/>
          <w:lang w:val="en-US"/>
        </w:rPr>
        <w:t>pengetahuan</w:t>
      </w:r>
      <w:r w:rsidR="00431BCB" w:rsidRPr="00431BCB">
        <w:rPr>
          <w:rFonts w:cs="Times New Roman"/>
          <w:b/>
          <w:bCs/>
          <w:lang w:val="en-US"/>
        </w:rPr>
        <w:t xml:space="preserve"> dan keterampilan</w:t>
      </w:r>
      <w:r w:rsidR="00431BCB" w:rsidRPr="00431BCB">
        <w:rPr>
          <w:rFonts w:cs="Times New Roman"/>
          <w:lang w:val="en-US"/>
        </w:rPr>
        <w:t>.</w:t>
      </w:r>
    </w:p>
    <w:p w14:paraId="2BD75AC3" w14:textId="2178921E" w:rsidR="007A56E2" w:rsidRPr="008A10EE" w:rsidRDefault="00632B0B" w:rsidP="00D13D37">
      <w:pPr>
        <w:spacing w:after="120"/>
        <w:rPr>
          <w:rFonts w:cs="Times New Roman"/>
        </w:rPr>
      </w:pPr>
      <w:r>
        <w:rPr>
          <w:rFonts w:cs="Times New Roman"/>
          <w:lang w:val="en-US"/>
        </w:rPr>
        <w:t>Pada faktor pendorong yang lain, f</w:t>
      </w:r>
      <w:r w:rsidR="0073410C">
        <w:rPr>
          <w:rFonts w:cs="Times New Roman"/>
          <w:lang w:val="en-US"/>
        </w:rPr>
        <w:t>aktor</w:t>
      </w:r>
      <w:r w:rsidR="00431BCB" w:rsidRPr="00431BCB">
        <w:rPr>
          <w:rFonts w:cs="Times New Roman"/>
          <w:lang w:val="en-US"/>
        </w:rPr>
        <w:t xml:space="preserve"> </w:t>
      </w:r>
      <w:r w:rsidR="00431BCB" w:rsidRPr="00431BCB">
        <w:rPr>
          <w:rFonts w:cs="Times New Roman"/>
          <w:u w:val="single"/>
          <w:lang w:val="en-US"/>
        </w:rPr>
        <w:t>panduan penggunaan dan sosialisasi</w:t>
      </w:r>
      <w:r w:rsidR="00431BCB" w:rsidRPr="00431BCB">
        <w:rPr>
          <w:rFonts w:cs="Times New Roman"/>
          <w:lang w:val="en-US"/>
        </w:rPr>
        <w:t xml:space="preserve"> menjadi faktor </w:t>
      </w:r>
      <w:r w:rsidR="00431BCB" w:rsidRPr="00431BCB">
        <w:rPr>
          <w:rFonts w:cs="Times New Roman"/>
          <w:u w:val="single"/>
          <w:lang w:val="en-US"/>
        </w:rPr>
        <w:t>pendorong pendukung</w:t>
      </w:r>
      <w:r w:rsidR="00431BCB" w:rsidRPr="00431BCB">
        <w:rPr>
          <w:rFonts w:cs="Times New Roman"/>
          <w:lang w:val="en-US"/>
        </w:rPr>
        <w:t xml:space="preserve"> pada kategori</w:t>
      </w:r>
      <w:r>
        <w:rPr>
          <w:rFonts w:cs="Times New Roman"/>
          <w:lang w:val="en-US"/>
        </w:rPr>
        <w:t xml:space="preserve">  </w:t>
      </w:r>
      <w:r w:rsidR="00431BCB" w:rsidRPr="00431BCB">
        <w:rPr>
          <w:rFonts w:cs="Times New Roman"/>
          <w:lang w:val="en-US"/>
        </w:rPr>
        <w:t xml:space="preserve"> </w:t>
      </w:r>
      <w:r>
        <w:rPr>
          <w:rFonts w:cs="Times New Roman"/>
          <w:lang w:val="en-US"/>
        </w:rPr>
        <w:t xml:space="preserve">  </w:t>
      </w:r>
      <w:r w:rsidR="00431BCB" w:rsidRPr="00431BCB">
        <w:rPr>
          <w:rFonts w:cs="Times New Roman"/>
          <w:lang w:val="en-US"/>
        </w:rPr>
        <w:t>pe</w:t>
      </w:r>
      <w:r w:rsidR="00431BCB">
        <w:rPr>
          <w:rFonts w:cs="Times New Roman"/>
          <w:lang w:val="en-US"/>
        </w:rPr>
        <w:t>ningkatan</w:t>
      </w:r>
      <w:r>
        <w:rPr>
          <w:rFonts w:cs="Times New Roman"/>
          <w:lang w:val="en-US"/>
        </w:rPr>
        <w:t xml:space="preserve">    </w:t>
      </w:r>
      <w:r w:rsidR="00431BCB">
        <w:rPr>
          <w:rFonts w:cs="Times New Roman"/>
          <w:lang w:val="en-US"/>
        </w:rPr>
        <w:t xml:space="preserve"> pengetahuan </w:t>
      </w:r>
      <w:r>
        <w:rPr>
          <w:rFonts w:cs="Times New Roman"/>
          <w:lang w:val="en-US"/>
        </w:rPr>
        <w:t xml:space="preserve">    </w:t>
      </w:r>
      <w:r w:rsidR="00431BCB">
        <w:rPr>
          <w:rFonts w:cs="Times New Roman"/>
          <w:lang w:val="en-US"/>
        </w:rPr>
        <w:t xml:space="preserve">dan </w:t>
      </w:r>
      <w:r>
        <w:rPr>
          <w:rFonts w:cs="Times New Roman"/>
          <w:lang w:val="en-US"/>
        </w:rPr>
        <w:t xml:space="preserve">    </w:t>
      </w:r>
      <w:r w:rsidR="00431BCB">
        <w:rPr>
          <w:rFonts w:cs="Times New Roman"/>
          <w:lang w:val="en-US"/>
        </w:rPr>
        <w:t>keterampilan</w:t>
      </w:r>
      <w:r w:rsidR="00431BCB" w:rsidRPr="00431BCB">
        <w:rPr>
          <w:rFonts w:cs="Times New Roman"/>
          <w:lang w:val="en-US"/>
        </w:rPr>
        <w:t>.</w:t>
      </w:r>
    </w:p>
    <w:p w14:paraId="572E265D" w14:textId="1877DA3A" w:rsidR="00671AFA" w:rsidRDefault="00671AFA" w:rsidP="00D13D37">
      <w:pPr>
        <w:spacing w:after="120"/>
        <w:rPr>
          <w:rFonts w:cs="Times New Roman"/>
          <w:lang w:val="en-US"/>
        </w:rPr>
      </w:pPr>
    </w:p>
    <w:p w14:paraId="4BBDB548" w14:textId="0CF824BF" w:rsidR="00671AFA" w:rsidRPr="008A10EE" w:rsidRDefault="0073410C" w:rsidP="00D13D37">
      <w:pPr>
        <w:spacing w:after="120"/>
        <w:rPr>
          <w:rFonts w:cs="Times New Roman"/>
          <w:lang w:val="en-US"/>
        </w:rPr>
      </w:pPr>
      <w:r>
        <w:rPr>
          <w:rFonts w:cs="Times New Roman"/>
          <w:lang w:val="en-US"/>
        </w:rPr>
        <w:lastRenderedPageBreak/>
        <w:t>H</w:t>
      </w:r>
      <w:r w:rsidR="00431BCB" w:rsidRPr="006F61F5">
        <w:rPr>
          <w:rFonts w:cs="Times New Roman"/>
          <w:lang w:val="en-US"/>
        </w:rPr>
        <w:t>asil wawancara dan proses kodifikasi pada dokumen transkrip wawancara didapat informasi terkait hambatan yang seringkali dialami dan diutarakan oleh beberapa narasumber.</w:t>
      </w:r>
    </w:p>
    <w:p w14:paraId="22A28AFE" w14:textId="391B7529" w:rsidR="00C8177F" w:rsidRPr="008A10EE" w:rsidRDefault="00C8177F" w:rsidP="00D13D37">
      <w:pPr>
        <w:pStyle w:val="Caption"/>
        <w:keepNext/>
        <w:spacing w:after="120"/>
        <w:rPr>
          <w:rFonts w:cs="Times New Roman"/>
        </w:rPr>
      </w:pPr>
      <w:bookmarkStart w:id="1148" w:name="_Toc4847162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3</w:t>
      </w:r>
      <w:r w:rsidR="00182426">
        <w:rPr>
          <w:rFonts w:cs="Times New Roman"/>
        </w:rPr>
        <w:fldChar w:fldCharType="end"/>
      </w:r>
      <w:r w:rsidRPr="008A10EE">
        <w:rPr>
          <w:rFonts w:cs="Times New Roman"/>
        </w:rPr>
        <w:t xml:space="preserve"> </w:t>
      </w:r>
      <w:r w:rsidRPr="008A10EE">
        <w:rPr>
          <w:rFonts w:cs="Times New Roman"/>
          <w:lang w:val="en-US"/>
        </w:rPr>
        <w:t xml:space="preserve">Faktor Penghambat </w:t>
      </w:r>
      <w:r w:rsidR="009A3E39">
        <w:rPr>
          <w:rFonts w:cs="Times New Roman"/>
          <w:lang w:val="en-US"/>
        </w:rPr>
        <w:t xml:space="preserve">Keberhasilan </w:t>
      </w:r>
      <w:r w:rsidR="00431BCB">
        <w:rPr>
          <w:rFonts w:cs="Times New Roman"/>
          <w:lang w:val="en-US"/>
        </w:rPr>
        <w:t xml:space="preserve">Implementasi </w:t>
      </w:r>
      <w:r w:rsidRPr="008A10EE">
        <w:rPr>
          <w:rFonts w:cs="Times New Roman"/>
          <w:lang w:val="en-US"/>
        </w:rPr>
        <w:t xml:space="preserve">pada </w:t>
      </w:r>
      <w:r w:rsidR="00431BCB">
        <w:rPr>
          <w:rFonts w:cs="Times New Roman"/>
          <w:lang w:val="en-US"/>
        </w:rPr>
        <w:t>Kategori</w:t>
      </w:r>
      <w:r w:rsidRPr="008A10EE">
        <w:rPr>
          <w:rFonts w:cs="Times New Roman"/>
          <w:lang w:val="en-US"/>
        </w:rPr>
        <w:t xml:space="preserve"> Peningkatan Pengetahuan dan Keterampilan</w:t>
      </w:r>
      <w:bookmarkEnd w:id="1148"/>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C8177F" w:rsidRPr="008A10EE" w14:paraId="73045CB7" w14:textId="77777777" w:rsidTr="00733841">
        <w:trPr>
          <w:tblHeader/>
        </w:trPr>
        <w:tc>
          <w:tcPr>
            <w:tcW w:w="562" w:type="dxa"/>
          </w:tcPr>
          <w:p w14:paraId="7686830E" w14:textId="77777777" w:rsidR="00C8177F" w:rsidRPr="00733841" w:rsidRDefault="00C8177F" w:rsidP="00993112">
            <w:pPr>
              <w:jc w:val="center"/>
              <w:rPr>
                <w:rFonts w:cs="Times New Roman"/>
                <w:b/>
                <w:bCs/>
              </w:rPr>
            </w:pPr>
            <w:r w:rsidRPr="00733841">
              <w:rPr>
                <w:rFonts w:cs="Times New Roman"/>
                <w:b/>
                <w:bCs/>
              </w:rPr>
              <w:t>No</w:t>
            </w:r>
          </w:p>
        </w:tc>
        <w:tc>
          <w:tcPr>
            <w:tcW w:w="1701" w:type="dxa"/>
          </w:tcPr>
          <w:p w14:paraId="215EB59C" w14:textId="77777777" w:rsidR="00C8177F" w:rsidRPr="00733841" w:rsidRDefault="00C8177F" w:rsidP="00993112">
            <w:pPr>
              <w:jc w:val="center"/>
              <w:rPr>
                <w:rFonts w:cs="Times New Roman"/>
                <w:b/>
                <w:bCs/>
              </w:rPr>
            </w:pPr>
            <w:r w:rsidRPr="00733841">
              <w:rPr>
                <w:rFonts w:cs="Times New Roman"/>
                <w:b/>
                <w:bCs/>
              </w:rPr>
              <w:t>Peningkatan Pengetahuan dan Keterampilan</w:t>
            </w:r>
          </w:p>
        </w:tc>
        <w:tc>
          <w:tcPr>
            <w:tcW w:w="1134" w:type="dxa"/>
          </w:tcPr>
          <w:p w14:paraId="4969EF86" w14:textId="77777777" w:rsidR="00C8177F" w:rsidRPr="00733841" w:rsidRDefault="00C8177F" w:rsidP="00993112">
            <w:pPr>
              <w:jc w:val="center"/>
              <w:rPr>
                <w:rFonts w:cs="Times New Roman"/>
                <w:b/>
                <w:bCs/>
              </w:rPr>
            </w:pPr>
            <w:r w:rsidRPr="00733841">
              <w:rPr>
                <w:rFonts w:cs="Times New Roman"/>
                <w:b/>
                <w:bCs/>
              </w:rPr>
              <w:t>Jumlah Kutipan</w:t>
            </w:r>
          </w:p>
        </w:tc>
        <w:tc>
          <w:tcPr>
            <w:tcW w:w="993" w:type="dxa"/>
          </w:tcPr>
          <w:p w14:paraId="0016B6F5" w14:textId="77777777" w:rsidR="00C8177F" w:rsidRPr="00733841" w:rsidRDefault="00C8177F" w:rsidP="00993112">
            <w:pPr>
              <w:jc w:val="center"/>
              <w:rPr>
                <w:rFonts w:cs="Times New Roman"/>
                <w:b/>
                <w:bCs/>
                <w:i/>
                <w:iCs/>
              </w:rPr>
            </w:pPr>
            <w:r w:rsidRPr="00733841">
              <w:rPr>
                <w:rFonts w:cs="Times New Roman"/>
                <w:b/>
                <w:bCs/>
                <w:i/>
                <w:iCs/>
              </w:rPr>
              <w:t>Density</w:t>
            </w:r>
          </w:p>
        </w:tc>
        <w:tc>
          <w:tcPr>
            <w:tcW w:w="1185" w:type="dxa"/>
          </w:tcPr>
          <w:p w14:paraId="02758F3A" w14:textId="77777777" w:rsidR="00C8177F" w:rsidRPr="00733841" w:rsidRDefault="00C8177F" w:rsidP="00993112">
            <w:pPr>
              <w:jc w:val="center"/>
              <w:rPr>
                <w:rFonts w:cs="Times New Roman"/>
                <w:b/>
                <w:bCs/>
              </w:rPr>
            </w:pPr>
            <w:r w:rsidRPr="00733841">
              <w:rPr>
                <w:rFonts w:cs="Times New Roman"/>
                <w:b/>
                <w:bCs/>
              </w:rPr>
              <w:t>Yang Mengutip</w:t>
            </w:r>
          </w:p>
        </w:tc>
      </w:tr>
      <w:tr w:rsidR="00C8177F" w:rsidRPr="008A10EE" w14:paraId="3D1BBA2C" w14:textId="77777777" w:rsidTr="00733841">
        <w:tc>
          <w:tcPr>
            <w:tcW w:w="562" w:type="dxa"/>
          </w:tcPr>
          <w:p w14:paraId="0965CC44" w14:textId="77777777" w:rsidR="00C8177F" w:rsidRPr="008A10EE" w:rsidRDefault="00C8177F" w:rsidP="00993112">
            <w:pPr>
              <w:jc w:val="center"/>
              <w:rPr>
                <w:rFonts w:cs="Times New Roman"/>
              </w:rPr>
            </w:pPr>
            <w:r w:rsidRPr="008A10EE">
              <w:rPr>
                <w:rFonts w:cs="Times New Roman"/>
              </w:rPr>
              <w:t>0</w:t>
            </w:r>
          </w:p>
        </w:tc>
        <w:tc>
          <w:tcPr>
            <w:tcW w:w="1701" w:type="dxa"/>
          </w:tcPr>
          <w:p w14:paraId="215A10D1" w14:textId="77777777" w:rsidR="00C8177F" w:rsidRPr="008A10EE" w:rsidRDefault="00C8177F" w:rsidP="00993112">
            <w:pPr>
              <w:rPr>
                <w:rFonts w:cs="Times New Roman"/>
              </w:rPr>
            </w:pPr>
            <w:r w:rsidRPr="008A10EE">
              <w:rPr>
                <w:rFonts w:cs="Times New Roman"/>
              </w:rPr>
              <w:t>*Peningkatan pengetahuan dan keterampilan</w:t>
            </w:r>
          </w:p>
        </w:tc>
        <w:tc>
          <w:tcPr>
            <w:tcW w:w="1134" w:type="dxa"/>
          </w:tcPr>
          <w:p w14:paraId="1743D9AD" w14:textId="77777777" w:rsidR="00C8177F" w:rsidRPr="008A10EE" w:rsidRDefault="00C8177F" w:rsidP="00993112">
            <w:pPr>
              <w:jc w:val="center"/>
              <w:rPr>
                <w:rFonts w:cs="Times New Roman"/>
              </w:rPr>
            </w:pPr>
          </w:p>
        </w:tc>
        <w:tc>
          <w:tcPr>
            <w:tcW w:w="993" w:type="dxa"/>
          </w:tcPr>
          <w:p w14:paraId="21027AB8" w14:textId="77777777" w:rsidR="00C8177F" w:rsidRPr="008A10EE" w:rsidRDefault="00C8177F" w:rsidP="00993112">
            <w:pPr>
              <w:jc w:val="center"/>
              <w:rPr>
                <w:rFonts w:cs="Times New Roman"/>
              </w:rPr>
            </w:pPr>
            <w:r w:rsidRPr="008A10EE">
              <w:rPr>
                <w:rFonts w:cs="Times New Roman"/>
              </w:rPr>
              <w:t>6</w:t>
            </w:r>
          </w:p>
        </w:tc>
        <w:tc>
          <w:tcPr>
            <w:tcW w:w="1185" w:type="dxa"/>
          </w:tcPr>
          <w:p w14:paraId="772AB982" w14:textId="77777777" w:rsidR="00C8177F" w:rsidRPr="008A10EE" w:rsidRDefault="00C8177F" w:rsidP="00993112">
            <w:pPr>
              <w:jc w:val="center"/>
              <w:rPr>
                <w:rFonts w:cs="Times New Roman"/>
              </w:rPr>
            </w:pPr>
          </w:p>
        </w:tc>
      </w:tr>
      <w:tr w:rsidR="00C8177F" w:rsidRPr="008A10EE" w14:paraId="3CF679F9" w14:textId="77777777" w:rsidTr="00733841">
        <w:tc>
          <w:tcPr>
            <w:tcW w:w="562" w:type="dxa"/>
          </w:tcPr>
          <w:p w14:paraId="6BC1ECE5" w14:textId="77777777" w:rsidR="00C8177F" w:rsidRPr="008A10EE" w:rsidRDefault="00C8177F" w:rsidP="00993112">
            <w:pPr>
              <w:jc w:val="center"/>
              <w:rPr>
                <w:rFonts w:cs="Times New Roman"/>
              </w:rPr>
            </w:pPr>
            <w:r w:rsidRPr="008A10EE">
              <w:rPr>
                <w:rFonts w:cs="Times New Roman"/>
              </w:rPr>
              <w:t>1</w:t>
            </w:r>
          </w:p>
        </w:tc>
        <w:tc>
          <w:tcPr>
            <w:tcW w:w="1701" w:type="dxa"/>
          </w:tcPr>
          <w:p w14:paraId="09A9EEE7" w14:textId="0D88B3AD" w:rsidR="00C8177F" w:rsidRPr="008A10EE" w:rsidRDefault="00C8177F" w:rsidP="00993112">
            <w:pPr>
              <w:rPr>
                <w:rFonts w:cs="Times New Roman"/>
              </w:rPr>
            </w:pPr>
            <w:r w:rsidRPr="008A10EE">
              <w:rPr>
                <w:rFonts w:cs="Times New Roman"/>
              </w:rPr>
              <w:t>Peningkatan Kemampuan dan Keterampilan-tidak ada training-hambatan</w:t>
            </w:r>
          </w:p>
        </w:tc>
        <w:tc>
          <w:tcPr>
            <w:tcW w:w="1134" w:type="dxa"/>
          </w:tcPr>
          <w:p w14:paraId="573EC1FF" w14:textId="5F69EBE3" w:rsidR="00C8177F" w:rsidRPr="008A10EE" w:rsidRDefault="00C8177F" w:rsidP="00993112">
            <w:pPr>
              <w:jc w:val="center"/>
              <w:rPr>
                <w:rFonts w:cs="Times New Roman"/>
              </w:rPr>
            </w:pPr>
            <w:r w:rsidRPr="008A10EE">
              <w:rPr>
                <w:rFonts w:cs="Times New Roman"/>
              </w:rPr>
              <w:t>7</w:t>
            </w:r>
          </w:p>
        </w:tc>
        <w:tc>
          <w:tcPr>
            <w:tcW w:w="993" w:type="dxa"/>
          </w:tcPr>
          <w:p w14:paraId="1DA548AD" w14:textId="77777777" w:rsidR="00C8177F" w:rsidRPr="008A10EE" w:rsidRDefault="00C8177F" w:rsidP="00993112">
            <w:pPr>
              <w:jc w:val="center"/>
              <w:rPr>
                <w:rFonts w:cs="Times New Roman"/>
              </w:rPr>
            </w:pPr>
            <w:r w:rsidRPr="008A10EE">
              <w:rPr>
                <w:rFonts w:cs="Times New Roman"/>
              </w:rPr>
              <w:t>1</w:t>
            </w:r>
          </w:p>
        </w:tc>
        <w:tc>
          <w:tcPr>
            <w:tcW w:w="1185" w:type="dxa"/>
          </w:tcPr>
          <w:p w14:paraId="68E1E40B" w14:textId="0B3CBF5E" w:rsidR="00C8177F" w:rsidRPr="008A10EE" w:rsidRDefault="00C8177F" w:rsidP="00993112">
            <w:pPr>
              <w:jc w:val="center"/>
              <w:rPr>
                <w:rFonts w:cs="Times New Roman"/>
              </w:rPr>
            </w:pPr>
            <w:r w:rsidRPr="008A10EE">
              <w:rPr>
                <w:rFonts w:cs="Times New Roman"/>
              </w:rPr>
              <w:t>4</w:t>
            </w:r>
          </w:p>
        </w:tc>
      </w:tr>
    </w:tbl>
    <w:p w14:paraId="2E39B2A0" w14:textId="34863518" w:rsidR="00C8177F" w:rsidRPr="008A10EE" w:rsidRDefault="00C8177F" w:rsidP="00A12A73">
      <w:pPr>
        <w:rPr>
          <w:rFonts w:cs="Times New Roman"/>
          <w:lang w:val="en-US"/>
        </w:rPr>
      </w:pPr>
    </w:p>
    <w:p w14:paraId="24350540" w14:textId="5129CF13" w:rsidR="00431BCB" w:rsidRPr="00431BCB" w:rsidRDefault="00C8177F" w:rsidP="00D13D37">
      <w:pPr>
        <w:spacing w:after="120"/>
        <w:rPr>
          <w:rFonts w:cs="Times New Roman"/>
          <w:lang w:val="en-US"/>
        </w:rPr>
      </w:pPr>
      <w:r w:rsidRPr="008A10EE">
        <w:rPr>
          <w:rFonts w:cs="Times New Roman"/>
          <w:lang w:val="en-US"/>
        </w:rPr>
        <w:t>Pada Tabel 6.1</w:t>
      </w:r>
      <w:r w:rsidR="00C75ED6" w:rsidRPr="008A10EE">
        <w:rPr>
          <w:rFonts w:cs="Times New Roman"/>
          <w:lang w:val="en-US"/>
        </w:rPr>
        <w:t>3</w:t>
      </w:r>
      <w:r w:rsidRPr="008A10EE">
        <w:rPr>
          <w:rFonts w:cs="Times New Roman"/>
          <w:lang w:val="en-US"/>
        </w:rPr>
        <w:t xml:space="preserve"> </w:t>
      </w:r>
      <w:r w:rsidR="00431BCB" w:rsidRPr="00431BCB">
        <w:rPr>
          <w:rFonts w:cs="Times New Roman"/>
          <w:lang w:val="en-US"/>
        </w:rPr>
        <w:t xml:space="preserve">dapat diketahui bahwa tidak </w:t>
      </w:r>
      <w:r w:rsidR="00431BCB">
        <w:rPr>
          <w:rFonts w:cs="Times New Roman"/>
          <w:lang w:val="en-US"/>
        </w:rPr>
        <w:t xml:space="preserve">dilaksanakan </w:t>
      </w:r>
      <w:r w:rsidR="00431BCB">
        <w:rPr>
          <w:rFonts w:cs="Times New Roman"/>
          <w:i/>
          <w:iCs/>
          <w:lang w:val="en-US"/>
        </w:rPr>
        <w:t xml:space="preserve">training </w:t>
      </w:r>
      <w:r w:rsidR="00431BCB">
        <w:rPr>
          <w:rFonts w:cs="Times New Roman"/>
          <w:lang w:val="en-US"/>
        </w:rPr>
        <w:t>atau pelatihan pengguna saat sistem telah terimplementasi</w:t>
      </w:r>
      <w:r w:rsidR="00431BCB" w:rsidRPr="00431BCB">
        <w:rPr>
          <w:rFonts w:cs="Times New Roman"/>
          <w:lang w:val="en-US"/>
        </w:rPr>
        <w:t xml:space="preserve"> seringkali menjadi hambatan </w:t>
      </w:r>
      <w:r w:rsidR="006D3AB2">
        <w:rPr>
          <w:rFonts w:cs="Times New Roman"/>
          <w:lang w:val="en-US"/>
        </w:rPr>
        <w:t>bagi keberhasilan</w:t>
      </w:r>
      <w:r w:rsidR="00431BCB" w:rsidRPr="00431BCB">
        <w:rPr>
          <w:rFonts w:cs="Times New Roman"/>
          <w:lang w:val="en-US"/>
        </w:rPr>
        <w:t xml:space="preserve"> implementasi sistem informasi.</w:t>
      </w:r>
    </w:p>
    <w:p w14:paraId="65C15781" w14:textId="4BF9F301" w:rsidR="00C8177F" w:rsidRPr="00D13D37" w:rsidRDefault="00431BCB" w:rsidP="00D13D37">
      <w:pPr>
        <w:spacing w:after="120"/>
        <w:rPr>
          <w:rFonts w:cs="Times New Roman"/>
        </w:rPr>
      </w:pPr>
      <w:r w:rsidRPr="00431BCB">
        <w:rPr>
          <w:rFonts w:cs="Times New Roman"/>
          <w:u w:val="single"/>
          <w:lang w:val="en-US"/>
        </w:rPr>
        <w:t xml:space="preserve">Tidak dilaksanakan </w:t>
      </w:r>
      <w:r w:rsidRPr="00431BCB">
        <w:rPr>
          <w:rFonts w:cs="Times New Roman"/>
          <w:i/>
          <w:iCs/>
          <w:u w:val="single"/>
          <w:lang w:val="en-US"/>
        </w:rPr>
        <w:t>training</w:t>
      </w:r>
      <w:r w:rsidRPr="00431BCB">
        <w:rPr>
          <w:rFonts w:cs="Times New Roman"/>
          <w:u w:val="single"/>
          <w:lang w:val="en-US"/>
        </w:rPr>
        <w:t xml:space="preserve"> atau pelatihan pengguna</w:t>
      </w:r>
      <w:r w:rsidRPr="00431BCB">
        <w:rPr>
          <w:rFonts w:cs="Times New Roman"/>
          <w:lang w:val="en-US"/>
        </w:rPr>
        <w:t xml:space="preserve"> banyak diutarakan oleh beberapa narasumber, sehingga perlu diperhatikan untuk dilakukan penanganan agar tidak menghambat </w:t>
      </w:r>
      <w:r w:rsidR="006D3AB2">
        <w:rPr>
          <w:rFonts w:cs="Times New Roman"/>
          <w:lang w:val="en-US"/>
        </w:rPr>
        <w:t>bagi keberhasilan</w:t>
      </w:r>
      <w:r w:rsidRPr="00431BCB">
        <w:rPr>
          <w:rFonts w:cs="Times New Roman"/>
          <w:lang w:val="en-US"/>
        </w:rPr>
        <w:t xml:space="preserve"> implementasi sistem informasi kedepannya.</w:t>
      </w:r>
    </w:p>
    <w:p w14:paraId="70541F70" w14:textId="35A0167F" w:rsidR="00BF0D80" w:rsidRPr="00431BCB" w:rsidRDefault="00BF0D80" w:rsidP="000A7FCF">
      <w:pPr>
        <w:pStyle w:val="ListParagraph"/>
        <w:numPr>
          <w:ilvl w:val="0"/>
          <w:numId w:val="53"/>
        </w:numPr>
        <w:spacing w:after="120"/>
        <w:ind w:left="426" w:hanging="426"/>
        <w:contextualSpacing w:val="0"/>
        <w:rPr>
          <w:b/>
          <w:bCs/>
          <w:lang w:val="en-US"/>
        </w:rPr>
      </w:pPr>
      <w:r w:rsidRPr="00431BCB">
        <w:rPr>
          <w:b/>
          <w:bCs/>
          <w:lang w:val="en-US"/>
        </w:rPr>
        <w:t>P</w:t>
      </w:r>
      <w:r w:rsidR="00A12A73" w:rsidRPr="00431BCB">
        <w:rPr>
          <w:b/>
          <w:bCs/>
          <w:lang w:val="en-US"/>
        </w:rPr>
        <w:t>engembang atau Developer</w:t>
      </w:r>
    </w:p>
    <w:p w14:paraId="7BA728A0" w14:textId="2A01E949" w:rsidR="006C2DBD" w:rsidRPr="006C2DBD" w:rsidRDefault="006C2DBD" w:rsidP="00D13D37">
      <w:pPr>
        <w:spacing w:after="120"/>
        <w:rPr>
          <w:rFonts w:cs="Times New Roman"/>
          <w:lang w:val="en-US"/>
        </w:rPr>
      </w:pPr>
      <w:r w:rsidRPr="006C2DBD">
        <w:rPr>
          <w:rFonts w:cs="Times New Roman"/>
          <w:lang w:val="en-US"/>
        </w:rPr>
        <w:t xml:space="preserve">Berikut adalah tabel yang menjelaskan kutipan terkait faktor pendorong </w:t>
      </w:r>
      <w:r w:rsidR="006D3AB2">
        <w:rPr>
          <w:rFonts w:cs="Times New Roman"/>
          <w:lang w:val="en-US"/>
        </w:rPr>
        <w:t>bagi keberhasilan</w:t>
      </w:r>
      <w:r w:rsidRPr="006C2DBD">
        <w:rPr>
          <w:rFonts w:cs="Times New Roman"/>
          <w:lang w:val="en-US"/>
        </w:rPr>
        <w:t xml:space="preserve"> implementasi sistem informasi pada kategori </w:t>
      </w:r>
      <w:r>
        <w:rPr>
          <w:rFonts w:cs="Times New Roman"/>
          <w:lang w:val="en-US"/>
        </w:rPr>
        <w:t>pengembang atau developer</w:t>
      </w:r>
      <w:r w:rsidRPr="006C2DBD">
        <w:rPr>
          <w:rFonts w:cs="Times New Roman"/>
          <w:lang w:val="en-US"/>
        </w:rPr>
        <w:t xml:space="preserve"> yang telah dilakukan proses</w:t>
      </w:r>
      <w:r w:rsidR="00A457CD">
        <w:rPr>
          <w:rFonts w:cs="Times New Roman"/>
          <w:lang w:val="en-US"/>
        </w:rPr>
        <w:t xml:space="preserve"> </w:t>
      </w:r>
      <w:r w:rsidRPr="006C2DBD">
        <w:rPr>
          <w:rFonts w:cs="Times New Roman"/>
          <w:lang w:val="en-US"/>
        </w:rPr>
        <w:t xml:space="preserve"> pengkodean</w:t>
      </w:r>
      <w:r w:rsidR="00A457CD">
        <w:rPr>
          <w:rFonts w:cs="Times New Roman"/>
          <w:lang w:val="en-US"/>
        </w:rPr>
        <w:t xml:space="preserve"> </w:t>
      </w:r>
      <w:r w:rsidR="00DF4A8C">
        <w:rPr>
          <w:rFonts w:cs="Times New Roman"/>
          <w:lang w:val="en-US"/>
        </w:rPr>
        <w:t xml:space="preserve"> </w:t>
      </w:r>
      <w:r w:rsidR="00A457CD">
        <w:rPr>
          <w:rFonts w:cs="Times New Roman"/>
          <w:lang w:val="en-US"/>
        </w:rPr>
        <w:t xml:space="preserve">di  </w:t>
      </w:r>
      <w:r w:rsidR="00DF4A8C">
        <w:rPr>
          <w:rFonts w:cs="Times New Roman"/>
          <w:lang w:val="en-US"/>
        </w:rPr>
        <w:t>tahap</w:t>
      </w:r>
      <w:r w:rsidR="00A457CD">
        <w:rPr>
          <w:rFonts w:cs="Times New Roman"/>
          <w:lang w:val="en-US"/>
        </w:rPr>
        <w:t xml:space="preserve"> </w:t>
      </w:r>
      <w:r w:rsidR="00DF4A8C">
        <w:rPr>
          <w:rFonts w:cs="Times New Roman"/>
          <w:lang w:val="en-US"/>
        </w:rPr>
        <w:t xml:space="preserve"> </w:t>
      </w:r>
      <w:r w:rsidR="00A457CD">
        <w:rPr>
          <w:rFonts w:cs="Times New Roman"/>
          <w:lang w:val="en-US"/>
        </w:rPr>
        <w:t xml:space="preserve">pengolahan  </w:t>
      </w:r>
      <w:r w:rsidRPr="006C2DBD">
        <w:rPr>
          <w:rFonts w:cs="Times New Roman"/>
          <w:lang w:val="en-US"/>
        </w:rPr>
        <w:t>transkrip</w:t>
      </w:r>
      <w:r w:rsidR="00A457CD">
        <w:rPr>
          <w:rFonts w:cs="Times New Roman"/>
          <w:lang w:val="en-US"/>
        </w:rPr>
        <w:t xml:space="preserve"> </w:t>
      </w:r>
      <w:r w:rsidRPr="006C2DBD">
        <w:rPr>
          <w:rFonts w:cs="Times New Roman"/>
          <w:lang w:val="en-US"/>
        </w:rPr>
        <w:t>wawancara.</w:t>
      </w:r>
    </w:p>
    <w:p w14:paraId="7506154F" w14:textId="77777777" w:rsidR="00671AFA" w:rsidRPr="00671AFA" w:rsidRDefault="00671AFA" w:rsidP="00671AFA">
      <w:pPr>
        <w:rPr>
          <w:rFonts w:cs="Times New Roman"/>
          <w:lang w:val="en-US"/>
        </w:rPr>
      </w:pPr>
    </w:p>
    <w:p w14:paraId="769EDEE4" w14:textId="135B8751" w:rsidR="00AD14D7" w:rsidRPr="008A10EE" w:rsidRDefault="00A253DD" w:rsidP="00AD14D7">
      <w:pPr>
        <w:pStyle w:val="Caption"/>
        <w:keepNext/>
        <w:rPr>
          <w:rFonts w:cs="Times New Roman"/>
        </w:rPr>
      </w:pPr>
      <w:bookmarkStart w:id="1149" w:name="_Toc4847162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4</w:t>
      </w:r>
      <w:r w:rsidR="00182426">
        <w:rPr>
          <w:rFonts w:cs="Times New Roman"/>
        </w:rPr>
        <w:fldChar w:fldCharType="end"/>
      </w:r>
      <w:r w:rsidRPr="008A10EE">
        <w:rPr>
          <w:rFonts w:cs="Times New Roman"/>
        </w:rPr>
        <w:t xml:space="preserve"> </w:t>
      </w:r>
      <w:r w:rsidR="00AD14D7" w:rsidRPr="008A10EE">
        <w:rPr>
          <w:rFonts w:cs="Times New Roman"/>
          <w:lang w:val="en-US"/>
        </w:rPr>
        <w:t>Faktor Pendorong</w:t>
      </w:r>
      <w:r w:rsidR="006C2DBD">
        <w:rPr>
          <w:rFonts w:cs="Times New Roman"/>
          <w:lang w:val="en-US"/>
        </w:rPr>
        <w:t xml:space="preserve"> </w:t>
      </w:r>
      <w:r w:rsidR="009A3E39">
        <w:rPr>
          <w:rFonts w:cs="Times New Roman"/>
          <w:lang w:val="en-US"/>
        </w:rPr>
        <w:t xml:space="preserve">Keberhasilan </w:t>
      </w:r>
      <w:r w:rsidR="006C2DBD">
        <w:rPr>
          <w:rFonts w:cs="Times New Roman"/>
          <w:lang w:val="en-US"/>
        </w:rPr>
        <w:t>Implementasi</w:t>
      </w:r>
      <w:r w:rsidR="00AD14D7" w:rsidRPr="008A10EE">
        <w:rPr>
          <w:rFonts w:cs="Times New Roman"/>
          <w:lang w:val="en-US"/>
        </w:rPr>
        <w:t xml:space="preserve"> pada </w:t>
      </w:r>
      <w:r w:rsidR="006C2DBD">
        <w:rPr>
          <w:rFonts w:cs="Times New Roman"/>
          <w:lang w:val="en-US"/>
        </w:rPr>
        <w:t xml:space="preserve">Kategori </w:t>
      </w:r>
      <w:r w:rsidR="00AD14D7" w:rsidRPr="008A10EE">
        <w:rPr>
          <w:rFonts w:cs="Times New Roman"/>
          <w:lang w:val="en-US"/>
        </w:rPr>
        <w:t>Pengembang atau Developer</w:t>
      </w:r>
      <w:bookmarkEnd w:id="1149"/>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A56E2" w:rsidRPr="00D13D37" w14:paraId="093BAFC9" w14:textId="77777777" w:rsidTr="00733841">
        <w:trPr>
          <w:tblHeader/>
        </w:trPr>
        <w:tc>
          <w:tcPr>
            <w:tcW w:w="562" w:type="dxa"/>
          </w:tcPr>
          <w:p w14:paraId="0A49DEA1" w14:textId="77777777" w:rsidR="007A56E2" w:rsidRPr="00D13D37" w:rsidRDefault="007A56E2" w:rsidP="00D209BD">
            <w:pPr>
              <w:jc w:val="center"/>
              <w:rPr>
                <w:rFonts w:cs="Times New Roman"/>
                <w:b/>
                <w:bCs/>
                <w:sz w:val="20"/>
                <w:szCs w:val="20"/>
              </w:rPr>
            </w:pPr>
            <w:r w:rsidRPr="00D13D37">
              <w:rPr>
                <w:rFonts w:cs="Times New Roman"/>
                <w:b/>
                <w:bCs/>
                <w:sz w:val="20"/>
                <w:szCs w:val="20"/>
              </w:rPr>
              <w:t>No</w:t>
            </w:r>
          </w:p>
        </w:tc>
        <w:tc>
          <w:tcPr>
            <w:tcW w:w="1701" w:type="dxa"/>
          </w:tcPr>
          <w:p w14:paraId="4EEE7492" w14:textId="01BEC691" w:rsidR="007A56E2" w:rsidRPr="00D13D37" w:rsidRDefault="007A56E2" w:rsidP="00D209BD">
            <w:pPr>
              <w:jc w:val="center"/>
              <w:rPr>
                <w:rFonts w:cs="Times New Roman"/>
                <w:b/>
                <w:bCs/>
                <w:sz w:val="20"/>
                <w:szCs w:val="20"/>
              </w:rPr>
            </w:pPr>
            <w:r w:rsidRPr="00D13D37">
              <w:rPr>
                <w:rFonts w:cs="Times New Roman"/>
                <w:b/>
                <w:bCs/>
                <w:sz w:val="20"/>
                <w:szCs w:val="20"/>
              </w:rPr>
              <w:t>Pengembang atau Developer</w:t>
            </w:r>
          </w:p>
        </w:tc>
        <w:tc>
          <w:tcPr>
            <w:tcW w:w="1134" w:type="dxa"/>
          </w:tcPr>
          <w:p w14:paraId="2CFAD3B7" w14:textId="77777777" w:rsidR="007A56E2" w:rsidRPr="00D13D37" w:rsidRDefault="007A56E2" w:rsidP="00D209BD">
            <w:pPr>
              <w:jc w:val="center"/>
              <w:rPr>
                <w:rFonts w:cs="Times New Roman"/>
                <w:b/>
                <w:bCs/>
                <w:sz w:val="20"/>
                <w:szCs w:val="20"/>
              </w:rPr>
            </w:pPr>
            <w:r w:rsidRPr="00D13D37">
              <w:rPr>
                <w:rFonts w:cs="Times New Roman"/>
                <w:b/>
                <w:bCs/>
                <w:sz w:val="20"/>
                <w:szCs w:val="20"/>
              </w:rPr>
              <w:t>Jumlah Kutipan</w:t>
            </w:r>
          </w:p>
        </w:tc>
        <w:tc>
          <w:tcPr>
            <w:tcW w:w="993" w:type="dxa"/>
          </w:tcPr>
          <w:p w14:paraId="2D98E2AE" w14:textId="77777777" w:rsidR="007A56E2" w:rsidRPr="00D13D37" w:rsidRDefault="007A56E2" w:rsidP="00D209BD">
            <w:pPr>
              <w:jc w:val="center"/>
              <w:rPr>
                <w:rFonts w:cs="Times New Roman"/>
                <w:b/>
                <w:bCs/>
                <w:i/>
                <w:iCs/>
                <w:sz w:val="20"/>
                <w:szCs w:val="20"/>
              </w:rPr>
            </w:pPr>
            <w:r w:rsidRPr="00D13D37">
              <w:rPr>
                <w:rFonts w:cs="Times New Roman"/>
                <w:b/>
                <w:bCs/>
                <w:i/>
                <w:iCs/>
                <w:sz w:val="20"/>
                <w:szCs w:val="20"/>
              </w:rPr>
              <w:t>Density</w:t>
            </w:r>
          </w:p>
        </w:tc>
        <w:tc>
          <w:tcPr>
            <w:tcW w:w="1185" w:type="dxa"/>
          </w:tcPr>
          <w:p w14:paraId="5D3D06D3" w14:textId="77777777" w:rsidR="007A56E2" w:rsidRPr="00D13D37" w:rsidRDefault="007A56E2" w:rsidP="00D209BD">
            <w:pPr>
              <w:jc w:val="center"/>
              <w:rPr>
                <w:rFonts w:cs="Times New Roman"/>
                <w:b/>
                <w:bCs/>
                <w:sz w:val="20"/>
                <w:szCs w:val="20"/>
              </w:rPr>
            </w:pPr>
            <w:r w:rsidRPr="00D13D37">
              <w:rPr>
                <w:rFonts w:cs="Times New Roman"/>
                <w:b/>
                <w:bCs/>
                <w:sz w:val="20"/>
                <w:szCs w:val="20"/>
              </w:rPr>
              <w:t>Yang Mengutip</w:t>
            </w:r>
          </w:p>
        </w:tc>
      </w:tr>
      <w:tr w:rsidR="007A56E2" w:rsidRPr="00D13D37" w14:paraId="0F6FBDB5" w14:textId="77777777" w:rsidTr="00733841">
        <w:tc>
          <w:tcPr>
            <w:tcW w:w="562" w:type="dxa"/>
          </w:tcPr>
          <w:p w14:paraId="51D37168" w14:textId="77777777" w:rsidR="007A56E2" w:rsidRPr="00D13D37" w:rsidRDefault="007A56E2" w:rsidP="00D209BD">
            <w:pPr>
              <w:jc w:val="center"/>
              <w:rPr>
                <w:rFonts w:cs="Times New Roman"/>
                <w:sz w:val="20"/>
                <w:szCs w:val="20"/>
              </w:rPr>
            </w:pPr>
            <w:r w:rsidRPr="00D13D37">
              <w:rPr>
                <w:rFonts w:cs="Times New Roman"/>
                <w:sz w:val="20"/>
                <w:szCs w:val="20"/>
              </w:rPr>
              <w:t>0</w:t>
            </w:r>
          </w:p>
        </w:tc>
        <w:tc>
          <w:tcPr>
            <w:tcW w:w="1701" w:type="dxa"/>
          </w:tcPr>
          <w:p w14:paraId="37B2963F" w14:textId="78FCE360" w:rsidR="007A56E2" w:rsidRPr="00D13D37" w:rsidRDefault="007A56E2" w:rsidP="00D209BD">
            <w:pPr>
              <w:rPr>
                <w:rFonts w:cs="Times New Roman"/>
                <w:sz w:val="20"/>
                <w:szCs w:val="20"/>
              </w:rPr>
            </w:pPr>
            <w:r w:rsidRPr="00D13D37">
              <w:rPr>
                <w:rFonts w:cs="Times New Roman"/>
                <w:sz w:val="20"/>
                <w:szCs w:val="20"/>
              </w:rPr>
              <w:t>*Pengembang/ developer</w:t>
            </w:r>
          </w:p>
        </w:tc>
        <w:tc>
          <w:tcPr>
            <w:tcW w:w="1134" w:type="dxa"/>
          </w:tcPr>
          <w:p w14:paraId="593AC534" w14:textId="77777777" w:rsidR="007A56E2" w:rsidRPr="00D13D37" w:rsidRDefault="007A56E2" w:rsidP="00D209BD">
            <w:pPr>
              <w:jc w:val="center"/>
              <w:rPr>
                <w:rFonts w:cs="Times New Roman"/>
                <w:sz w:val="20"/>
                <w:szCs w:val="20"/>
              </w:rPr>
            </w:pPr>
          </w:p>
        </w:tc>
        <w:tc>
          <w:tcPr>
            <w:tcW w:w="993" w:type="dxa"/>
          </w:tcPr>
          <w:p w14:paraId="3EAC3F52" w14:textId="2C9FD2EB" w:rsidR="007A56E2" w:rsidRPr="00D13D37" w:rsidRDefault="00C546BA" w:rsidP="00D209BD">
            <w:pPr>
              <w:jc w:val="center"/>
              <w:rPr>
                <w:rFonts w:cs="Times New Roman"/>
                <w:sz w:val="20"/>
                <w:szCs w:val="20"/>
              </w:rPr>
            </w:pPr>
            <w:r w:rsidRPr="00D13D37">
              <w:rPr>
                <w:rFonts w:cs="Times New Roman"/>
                <w:sz w:val="20"/>
                <w:szCs w:val="20"/>
              </w:rPr>
              <w:t>5</w:t>
            </w:r>
          </w:p>
        </w:tc>
        <w:tc>
          <w:tcPr>
            <w:tcW w:w="1185" w:type="dxa"/>
          </w:tcPr>
          <w:p w14:paraId="7106080D" w14:textId="77777777" w:rsidR="007A56E2" w:rsidRPr="00D13D37" w:rsidRDefault="007A56E2" w:rsidP="00D209BD">
            <w:pPr>
              <w:jc w:val="center"/>
              <w:rPr>
                <w:rFonts w:cs="Times New Roman"/>
                <w:sz w:val="20"/>
                <w:szCs w:val="20"/>
              </w:rPr>
            </w:pPr>
          </w:p>
        </w:tc>
      </w:tr>
      <w:tr w:rsidR="00C546BA" w:rsidRPr="00D13D37" w14:paraId="7C892E3D" w14:textId="77777777" w:rsidTr="00733841">
        <w:tc>
          <w:tcPr>
            <w:tcW w:w="562" w:type="dxa"/>
          </w:tcPr>
          <w:p w14:paraId="4D0D77CB" w14:textId="35BFD5CB" w:rsidR="00C546BA" w:rsidRPr="00D13D37" w:rsidRDefault="00C546BA" w:rsidP="00D209BD">
            <w:pPr>
              <w:jc w:val="center"/>
              <w:rPr>
                <w:rFonts w:cs="Times New Roman"/>
                <w:sz w:val="20"/>
                <w:szCs w:val="20"/>
              </w:rPr>
            </w:pPr>
            <w:r w:rsidRPr="00D13D37">
              <w:rPr>
                <w:rFonts w:cs="Times New Roman"/>
                <w:sz w:val="20"/>
                <w:szCs w:val="20"/>
              </w:rPr>
              <w:t>1</w:t>
            </w:r>
          </w:p>
        </w:tc>
        <w:tc>
          <w:tcPr>
            <w:tcW w:w="1701" w:type="dxa"/>
          </w:tcPr>
          <w:p w14:paraId="18B99245" w14:textId="2DD41A50" w:rsidR="00C546BA" w:rsidRPr="00D13D37" w:rsidRDefault="00C546BA" w:rsidP="00D209BD">
            <w:pPr>
              <w:rPr>
                <w:rFonts w:cs="Times New Roman"/>
                <w:sz w:val="20"/>
                <w:szCs w:val="20"/>
              </w:rPr>
            </w:pPr>
            <w:r w:rsidRPr="00D13D37">
              <w:rPr>
                <w:rFonts w:cs="Times New Roman"/>
                <w:sz w:val="20"/>
                <w:szCs w:val="20"/>
              </w:rPr>
              <w:t>Develop-kepercayaan dan kredibilitas vendor</w:t>
            </w:r>
          </w:p>
        </w:tc>
        <w:tc>
          <w:tcPr>
            <w:tcW w:w="1134" w:type="dxa"/>
          </w:tcPr>
          <w:p w14:paraId="222D2DA5" w14:textId="4DD5EE4B" w:rsidR="00C546BA" w:rsidRPr="00D13D37" w:rsidRDefault="003671C5" w:rsidP="00D209BD">
            <w:pPr>
              <w:jc w:val="center"/>
              <w:rPr>
                <w:rFonts w:cs="Times New Roman"/>
                <w:b/>
                <w:bCs/>
                <w:sz w:val="20"/>
                <w:szCs w:val="20"/>
              </w:rPr>
            </w:pPr>
            <w:r w:rsidRPr="00D13D37">
              <w:rPr>
                <w:rFonts w:cs="Times New Roman"/>
                <w:b/>
                <w:bCs/>
                <w:sz w:val="20"/>
                <w:szCs w:val="20"/>
              </w:rPr>
              <w:t>38</w:t>
            </w:r>
          </w:p>
        </w:tc>
        <w:tc>
          <w:tcPr>
            <w:tcW w:w="993" w:type="dxa"/>
          </w:tcPr>
          <w:p w14:paraId="3A3CDED8" w14:textId="25C8C84B" w:rsidR="00C546BA"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4C3DDE62" w14:textId="73115484" w:rsidR="00C546BA" w:rsidRPr="00D13D37" w:rsidRDefault="00896012" w:rsidP="00D209BD">
            <w:pPr>
              <w:jc w:val="center"/>
              <w:rPr>
                <w:rFonts w:cs="Times New Roman"/>
                <w:sz w:val="20"/>
                <w:szCs w:val="20"/>
              </w:rPr>
            </w:pPr>
            <w:r w:rsidRPr="00D13D37">
              <w:rPr>
                <w:rFonts w:cs="Times New Roman"/>
                <w:sz w:val="20"/>
                <w:szCs w:val="20"/>
              </w:rPr>
              <w:t>22</w:t>
            </w:r>
          </w:p>
        </w:tc>
      </w:tr>
      <w:tr w:rsidR="00C546BA" w:rsidRPr="00D13D37" w14:paraId="631F1365" w14:textId="77777777" w:rsidTr="00733841">
        <w:tc>
          <w:tcPr>
            <w:tcW w:w="562" w:type="dxa"/>
          </w:tcPr>
          <w:p w14:paraId="46D337B6" w14:textId="3A37E81A" w:rsidR="00C546BA" w:rsidRPr="00D13D37" w:rsidRDefault="00C546BA" w:rsidP="00D209BD">
            <w:pPr>
              <w:jc w:val="center"/>
              <w:rPr>
                <w:rFonts w:cs="Times New Roman"/>
                <w:sz w:val="20"/>
                <w:szCs w:val="20"/>
              </w:rPr>
            </w:pPr>
            <w:r w:rsidRPr="00D13D37">
              <w:rPr>
                <w:rFonts w:cs="Times New Roman"/>
                <w:sz w:val="20"/>
                <w:szCs w:val="20"/>
              </w:rPr>
              <w:t>2</w:t>
            </w:r>
          </w:p>
        </w:tc>
        <w:tc>
          <w:tcPr>
            <w:tcW w:w="1701" w:type="dxa"/>
          </w:tcPr>
          <w:p w14:paraId="300D2094" w14:textId="1E2C4696" w:rsidR="00C546BA" w:rsidRPr="00D13D37" w:rsidRDefault="003671C5" w:rsidP="00D209BD">
            <w:pPr>
              <w:rPr>
                <w:rFonts w:cs="Times New Roman"/>
                <w:sz w:val="20"/>
                <w:szCs w:val="20"/>
              </w:rPr>
            </w:pPr>
            <w:r w:rsidRPr="00D13D37">
              <w:rPr>
                <w:rFonts w:cs="Times New Roman"/>
                <w:sz w:val="20"/>
                <w:szCs w:val="20"/>
              </w:rPr>
              <w:t xml:space="preserve">Develop-tim pengembang </w:t>
            </w:r>
            <w:r w:rsidRPr="00D13D37">
              <w:rPr>
                <w:rFonts w:cs="Times New Roman"/>
                <w:i/>
                <w:iCs/>
                <w:sz w:val="20"/>
                <w:szCs w:val="20"/>
              </w:rPr>
              <w:t>in house</w:t>
            </w:r>
            <w:r w:rsidRPr="00D13D37">
              <w:rPr>
                <w:rFonts w:cs="Times New Roman"/>
                <w:sz w:val="20"/>
                <w:szCs w:val="20"/>
              </w:rPr>
              <w:t xml:space="preserve"> yang berkompeten</w:t>
            </w:r>
          </w:p>
        </w:tc>
        <w:tc>
          <w:tcPr>
            <w:tcW w:w="1134" w:type="dxa"/>
          </w:tcPr>
          <w:p w14:paraId="02A790FB" w14:textId="3E8B5590" w:rsidR="00C546BA" w:rsidRPr="00D13D37" w:rsidRDefault="00D711CF" w:rsidP="00D209BD">
            <w:pPr>
              <w:jc w:val="center"/>
              <w:rPr>
                <w:rFonts w:cs="Times New Roman"/>
                <w:sz w:val="20"/>
                <w:szCs w:val="20"/>
              </w:rPr>
            </w:pPr>
            <w:r w:rsidRPr="00D13D37">
              <w:rPr>
                <w:rFonts w:cs="Times New Roman"/>
                <w:sz w:val="20"/>
                <w:szCs w:val="20"/>
              </w:rPr>
              <w:t>20</w:t>
            </w:r>
          </w:p>
        </w:tc>
        <w:tc>
          <w:tcPr>
            <w:tcW w:w="993" w:type="dxa"/>
          </w:tcPr>
          <w:p w14:paraId="71719E09" w14:textId="22B8B5F2" w:rsidR="00C546BA"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2EC8A999" w14:textId="296A3822" w:rsidR="00C546BA" w:rsidRPr="00D13D37" w:rsidRDefault="00D711CF" w:rsidP="00D209BD">
            <w:pPr>
              <w:jc w:val="center"/>
              <w:rPr>
                <w:rFonts w:cs="Times New Roman"/>
                <w:sz w:val="20"/>
                <w:szCs w:val="20"/>
              </w:rPr>
            </w:pPr>
            <w:r w:rsidRPr="00D13D37">
              <w:rPr>
                <w:rFonts w:cs="Times New Roman"/>
                <w:sz w:val="20"/>
                <w:szCs w:val="20"/>
              </w:rPr>
              <w:t>12</w:t>
            </w:r>
          </w:p>
        </w:tc>
      </w:tr>
      <w:tr w:rsidR="007A56E2" w:rsidRPr="00D13D37" w14:paraId="48690902" w14:textId="77777777" w:rsidTr="00733841">
        <w:tc>
          <w:tcPr>
            <w:tcW w:w="562" w:type="dxa"/>
          </w:tcPr>
          <w:p w14:paraId="5C16FC51" w14:textId="0DD00231" w:rsidR="007A56E2" w:rsidRPr="00D13D37" w:rsidRDefault="00C546BA" w:rsidP="00D209BD">
            <w:pPr>
              <w:jc w:val="center"/>
              <w:rPr>
                <w:rFonts w:cs="Times New Roman"/>
                <w:sz w:val="20"/>
                <w:szCs w:val="20"/>
              </w:rPr>
            </w:pPr>
            <w:r w:rsidRPr="00D13D37">
              <w:rPr>
                <w:rFonts w:cs="Times New Roman"/>
                <w:sz w:val="20"/>
                <w:szCs w:val="20"/>
              </w:rPr>
              <w:t>3</w:t>
            </w:r>
          </w:p>
        </w:tc>
        <w:tc>
          <w:tcPr>
            <w:tcW w:w="1701" w:type="dxa"/>
          </w:tcPr>
          <w:p w14:paraId="78DA8D4F" w14:textId="69881CE1" w:rsidR="007A56E2" w:rsidRPr="00D13D37" w:rsidRDefault="003671C5" w:rsidP="00D209BD">
            <w:pPr>
              <w:rPr>
                <w:rFonts w:cs="Times New Roman"/>
                <w:sz w:val="20"/>
                <w:szCs w:val="20"/>
              </w:rPr>
            </w:pPr>
            <w:r w:rsidRPr="00D13D37">
              <w:rPr>
                <w:rFonts w:cs="Times New Roman"/>
                <w:sz w:val="20"/>
                <w:szCs w:val="20"/>
              </w:rPr>
              <w:t>Develop-vendor sbg support infrastruktur TIK</w:t>
            </w:r>
          </w:p>
        </w:tc>
        <w:tc>
          <w:tcPr>
            <w:tcW w:w="1134" w:type="dxa"/>
          </w:tcPr>
          <w:p w14:paraId="736C0063" w14:textId="2E36D255" w:rsidR="007A56E2" w:rsidRPr="00D13D37" w:rsidRDefault="003671C5" w:rsidP="00D209BD">
            <w:pPr>
              <w:jc w:val="center"/>
              <w:rPr>
                <w:rFonts w:cs="Times New Roman"/>
                <w:sz w:val="20"/>
                <w:szCs w:val="20"/>
              </w:rPr>
            </w:pPr>
            <w:r w:rsidRPr="00D13D37">
              <w:rPr>
                <w:rFonts w:cs="Times New Roman"/>
                <w:sz w:val="20"/>
                <w:szCs w:val="20"/>
              </w:rPr>
              <w:t>5</w:t>
            </w:r>
          </w:p>
        </w:tc>
        <w:tc>
          <w:tcPr>
            <w:tcW w:w="993" w:type="dxa"/>
          </w:tcPr>
          <w:p w14:paraId="1157DD5D" w14:textId="2328D072" w:rsidR="007A56E2"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72D3F4F3" w14:textId="6E8CA26B" w:rsidR="007A56E2" w:rsidRPr="00D13D37" w:rsidRDefault="003671C5" w:rsidP="00D209BD">
            <w:pPr>
              <w:jc w:val="center"/>
              <w:rPr>
                <w:rFonts w:cs="Times New Roman"/>
                <w:sz w:val="20"/>
                <w:szCs w:val="20"/>
              </w:rPr>
            </w:pPr>
            <w:r w:rsidRPr="00D13D37">
              <w:rPr>
                <w:rFonts w:cs="Times New Roman"/>
                <w:sz w:val="20"/>
                <w:szCs w:val="20"/>
              </w:rPr>
              <w:t>4</w:t>
            </w:r>
          </w:p>
        </w:tc>
      </w:tr>
    </w:tbl>
    <w:p w14:paraId="7415FAF7" w14:textId="0FF17B51" w:rsidR="007A56E2" w:rsidRPr="008A10EE" w:rsidRDefault="007A56E2" w:rsidP="00420795">
      <w:pPr>
        <w:rPr>
          <w:rFonts w:cs="Times New Roman"/>
          <w:lang w:val="en-US"/>
        </w:rPr>
      </w:pPr>
    </w:p>
    <w:p w14:paraId="339544FF" w14:textId="2C457058" w:rsidR="006C2DBD" w:rsidRPr="006C2DBD" w:rsidRDefault="00420795" w:rsidP="00D13D37">
      <w:pPr>
        <w:spacing w:after="120"/>
        <w:rPr>
          <w:rFonts w:cs="Times New Roman"/>
          <w:lang w:val="en-US"/>
        </w:rPr>
      </w:pPr>
      <w:r w:rsidRPr="008A10EE">
        <w:rPr>
          <w:rFonts w:cs="Times New Roman"/>
          <w:lang w:val="en-US"/>
        </w:rPr>
        <w:t>Tabel 6.</w:t>
      </w:r>
      <w:r w:rsidR="00AD14D7" w:rsidRPr="008A10EE">
        <w:rPr>
          <w:rFonts w:cs="Times New Roman"/>
          <w:lang w:val="en-US"/>
        </w:rPr>
        <w:t>14</w:t>
      </w:r>
      <w:r w:rsidRPr="008A10EE">
        <w:rPr>
          <w:rFonts w:cs="Times New Roman"/>
          <w:lang w:val="en-US"/>
        </w:rPr>
        <w:t xml:space="preserve"> </w:t>
      </w:r>
      <w:r w:rsidR="006C2DBD" w:rsidRPr="006C2DBD">
        <w:rPr>
          <w:rFonts w:cs="Times New Roman"/>
          <w:lang w:val="en-US"/>
        </w:rPr>
        <w:t xml:space="preserve">menampilkan jumlah kutipan, kerapatan (Density) dan jumlah narasumber yang mengutip faktor yang menjadi pendorong </w:t>
      </w:r>
      <w:r w:rsidR="006D3AB2">
        <w:rPr>
          <w:rFonts w:cs="Times New Roman"/>
          <w:lang w:val="en-US"/>
        </w:rPr>
        <w:t xml:space="preserve">bagi keberhasilan </w:t>
      </w:r>
      <w:r w:rsidR="006C2DBD" w:rsidRPr="006C2DBD">
        <w:rPr>
          <w:rFonts w:cs="Times New Roman"/>
          <w:lang w:val="en-US"/>
        </w:rPr>
        <w:t>implementasi sistem informasi.</w:t>
      </w:r>
    </w:p>
    <w:p w14:paraId="7CF18D57" w14:textId="7EF3B323" w:rsidR="006C2DBD" w:rsidRPr="006C2DBD" w:rsidRDefault="0073410C" w:rsidP="00D13D37">
      <w:pPr>
        <w:spacing w:after="120"/>
        <w:rPr>
          <w:rFonts w:cs="Times New Roman"/>
          <w:lang w:val="en-US"/>
        </w:rPr>
      </w:pPr>
      <w:r>
        <w:rPr>
          <w:rFonts w:cs="Times New Roman"/>
          <w:lang w:val="en-US"/>
        </w:rPr>
        <w:t>Pada</w:t>
      </w:r>
      <w:r w:rsidR="006C2DBD" w:rsidRPr="006C2DBD">
        <w:rPr>
          <w:rFonts w:cs="Times New Roman"/>
          <w:lang w:val="en-US"/>
        </w:rPr>
        <w:t xml:space="preserve"> tabel diatas dapat diketahui bahwa faktor kepercayaan dan kredibilitas vendor menjadi faktor yang paling banyak dikutip oleh narasumber. Sehingga faktor </w:t>
      </w:r>
      <w:r w:rsidR="006C2DBD" w:rsidRPr="006C2DBD">
        <w:rPr>
          <w:rFonts w:cs="Times New Roman"/>
          <w:b/>
          <w:bCs/>
          <w:u w:val="single"/>
          <w:lang w:val="en-US"/>
        </w:rPr>
        <w:t>kepercayaan dan kredibilitas vendor</w:t>
      </w:r>
      <w:r w:rsidR="006C2DBD" w:rsidRPr="006C2DBD">
        <w:rPr>
          <w:rFonts w:cs="Times New Roman"/>
          <w:lang w:val="en-US"/>
        </w:rPr>
        <w:t xml:space="preserve"> menjadi faktor </w:t>
      </w:r>
      <w:r w:rsidR="006C2DBD" w:rsidRPr="006C2DBD">
        <w:rPr>
          <w:rFonts w:cs="Times New Roman"/>
          <w:b/>
          <w:bCs/>
          <w:u w:val="single"/>
          <w:lang w:val="en-US"/>
        </w:rPr>
        <w:t>pendorong utama</w:t>
      </w:r>
      <w:r w:rsidR="006C2DBD" w:rsidRPr="006C2DBD">
        <w:rPr>
          <w:rFonts w:cs="Times New Roman"/>
          <w:lang w:val="en-US"/>
        </w:rPr>
        <w:t xml:space="preserve"> paling berpengaruh pada kategori </w:t>
      </w:r>
      <w:r w:rsidR="006C2DBD" w:rsidRPr="006C2DBD">
        <w:rPr>
          <w:rFonts w:cs="Times New Roman"/>
          <w:b/>
          <w:bCs/>
          <w:lang w:val="en-US"/>
        </w:rPr>
        <w:t>pengembang atau developer</w:t>
      </w:r>
      <w:r w:rsidR="006C2DBD" w:rsidRPr="006C2DBD">
        <w:rPr>
          <w:rFonts w:cs="Times New Roman"/>
          <w:lang w:val="en-US"/>
        </w:rPr>
        <w:t>.</w:t>
      </w:r>
    </w:p>
    <w:p w14:paraId="59C84D13" w14:textId="70AE18D3" w:rsidR="006C2DBD" w:rsidRPr="006C2DBD" w:rsidRDefault="0073410C" w:rsidP="00D13D37">
      <w:pPr>
        <w:spacing w:after="120"/>
        <w:rPr>
          <w:rFonts w:cs="Times New Roman"/>
          <w:lang w:val="en-US"/>
        </w:rPr>
      </w:pPr>
      <w:r>
        <w:rPr>
          <w:rFonts w:cs="Times New Roman"/>
          <w:lang w:val="en-US"/>
        </w:rPr>
        <w:t>Faktor</w:t>
      </w:r>
      <w:r w:rsidR="006C2DBD" w:rsidRPr="006C2DBD">
        <w:rPr>
          <w:rFonts w:cs="Times New Roman"/>
          <w:lang w:val="en-US"/>
        </w:rPr>
        <w:t xml:space="preserve"> </w:t>
      </w:r>
      <w:r w:rsidR="006C2DBD" w:rsidRPr="006C2DBD">
        <w:rPr>
          <w:rFonts w:cs="Times New Roman"/>
          <w:u w:val="single"/>
          <w:lang w:val="en-US"/>
        </w:rPr>
        <w:t>pengembang in house yang berkompeten dan vendor sebagai support infrastruktur TIK</w:t>
      </w:r>
      <w:r w:rsidR="006C2DBD" w:rsidRPr="006C2DBD">
        <w:rPr>
          <w:rFonts w:cs="Times New Roman"/>
          <w:lang w:val="en-US"/>
        </w:rPr>
        <w:t xml:space="preserve"> menjadi faktor </w:t>
      </w:r>
      <w:r w:rsidR="006C2DBD" w:rsidRPr="006C2DBD">
        <w:rPr>
          <w:rFonts w:cs="Times New Roman"/>
          <w:u w:val="single"/>
          <w:lang w:val="en-US"/>
        </w:rPr>
        <w:t>pendorong pendukung</w:t>
      </w:r>
      <w:r w:rsidR="006C2DBD" w:rsidRPr="006C2DBD">
        <w:rPr>
          <w:rFonts w:cs="Times New Roman"/>
          <w:lang w:val="en-US"/>
        </w:rPr>
        <w:t xml:space="preserve"> pada kategori pengembang atau developer</w:t>
      </w:r>
      <w:r w:rsidR="006C2DBD">
        <w:rPr>
          <w:rFonts w:cs="Times New Roman"/>
          <w:lang w:val="en-US"/>
        </w:rPr>
        <w:t xml:space="preserve"> </w:t>
      </w:r>
      <w:r w:rsidR="006C2DBD" w:rsidRPr="006C2DBD">
        <w:rPr>
          <w:rFonts w:cs="Times New Roman"/>
          <w:lang w:val="en-US"/>
        </w:rPr>
        <w:t>ini.</w:t>
      </w:r>
    </w:p>
    <w:p w14:paraId="463FA4F0" w14:textId="43ED2AA9" w:rsidR="00FC2543" w:rsidRPr="008A10EE" w:rsidRDefault="0073410C" w:rsidP="00FC2543">
      <w:pPr>
        <w:rPr>
          <w:rFonts w:cs="Times New Roman"/>
          <w:lang w:val="en-US"/>
        </w:rPr>
      </w:pPr>
      <w:r>
        <w:rPr>
          <w:rFonts w:cs="Times New Roman"/>
          <w:lang w:val="en-US"/>
        </w:rPr>
        <w:t>H</w:t>
      </w:r>
      <w:r w:rsidR="006C2DBD" w:rsidRPr="006C2DBD">
        <w:rPr>
          <w:rFonts w:cs="Times New Roman"/>
          <w:lang w:val="en-US"/>
        </w:rPr>
        <w:t>asil wawancara dan proses kodifikasi pada dokumen transkrip wawancara didapat informasi terkait hambatan yang seringkali dialami dan diutarakan oleh beberapa narasumber</w:t>
      </w:r>
      <w:r w:rsidR="00632B0B">
        <w:rPr>
          <w:rFonts w:cs="Times New Roman"/>
          <w:lang w:val="en-US"/>
        </w:rPr>
        <w:t>. Tabel  6.15</w:t>
      </w:r>
    </w:p>
    <w:p w14:paraId="34FFA0E3" w14:textId="78E7DE45" w:rsidR="00FC2543" w:rsidRPr="008A10EE" w:rsidRDefault="00FC2543" w:rsidP="00FC2543">
      <w:pPr>
        <w:pStyle w:val="Caption"/>
        <w:keepNext/>
        <w:rPr>
          <w:rFonts w:cs="Times New Roman"/>
        </w:rPr>
      </w:pPr>
      <w:bookmarkStart w:id="1150" w:name="_Toc48471626"/>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5</w:t>
      </w:r>
      <w:r w:rsidR="00182426">
        <w:rPr>
          <w:rFonts w:cs="Times New Roman"/>
        </w:rPr>
        <w:fldChar w:fldCharType="end"/>
      </w:r>
      <w:r w:rsidRPr="008A10EE">
        <w:rPr>
          <w:rFonts w:cs="Times New Roman"/>
        </w:rPr>
        <w:t xml:space="preserve"> </w:t>
      </w:r>
      <w:r w:rsidRPr="008A10EE">
        <w:rPr>
          <w:rFonts w:cs="Times New Roman"/>
          <w:lang w:val="en-US"/>
        </w:rPr>
        <w:t>Faktor Penghambat</w:t>
      </w:r>
      <w:r w:rsidR="009A3E39">
        <w:rPr>
          <w:rFonts w:cs="Times New Roman"/>
          <w:lang w:val="en-US"/>
        </w:rPr>
        <w:t xml:space="preserve"> Keberhasilan</w:t>
      </w:r>
      <w:r w:rsidRPr="008A10EE">
        <w:rPr>
          <w:rFonts w:cs="Times New Roman"/>
          <w:lang w:val="en-US"/>
        </w:rPr>
        <w:t xml:space="preserve"> </w:t>
      </w:r>
      <w:r w:rsidR="006C2DBD">
        <w:rPr>
          <w:rFonts w:cs="Times New Roman"/>
          <w:lang w:val="en-US"/>
        </w:rPr>
        <w:t xml:space="preserve">Implementasi </w:t>
      </w:r>
      <w:r w:rsidRPr="008A10EE">
        <w:rPr>
          <w:rFonts w:cs="Times New Roman"/>
          <w:lang w:val="en-US"/>
        </w:rPr>
        <w:t xml:space="preserve">pada </w:t>
      </w:r>
      <w:r w:rsidR="006C2DBD">
        <w:rPr>
          <w:rFonts w:cs="Times New Roman"/>
          <w:lang w:val="en-US"/>
        </w:rPr>
        <w:t>Kategori</w:t>
      </w:r>
      <w:r w:rsidRPr="008A10EE">
        <w:rPr>
          <w:rFonts w:cs="Times New Roman"/>
          <w:lang w:val="en-US"/>
        </w:rPr>
        <w:t xml:space="preserve"> Pengembang atau Developer</w:t>
      </w:r>
      <w:bookmarkEnd w:id="1150"/>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FC2543" w:rsidRPr="00D13D37" w14:paraId="0E919D06" w14:textId="77777777" w:rsidTr="00733841">
        <w:trPr>
          <w:tblHeader/>
        </w:trPr>
        <w:tc>
          <w:tcPr>
            <w:tcW w:w="562" w:type="dxa"/>
          </w:tcPr>
          <w:p w14:paraId="77A9D344" w14:textId="77777777" w:rsidR="00FC2543" w:rsidRPr="00D13D37" w:rsidRDefault="00FC2543" w:rsidP="006541BB">
            <w:pPr>
              <w:jc w:val="center"/>
              <w:rPr>
                <w:rFonts w:cs="Times New Roman"/>
                <w:b/>
                <w:bCs/>
                <w:sz w:val="20"/>
                <w:szCs w:val="20"/>
              </w:rPr>
            </w:pPr>
            <w:r w:rsidRPr="00D13D37">
              <w:rPr>
                <w:rFonts w:cs="Times New Roman"/>
                <w:b/>
                <w:bCs/>
                <w:sz w:val="20"/>
                <w:szCs w:val="20"/>
              </w:rPr>
              <w:t>No</w:t>
            </w:r>
          </w:p>
        </w:tc>
        <w:tc>
          <w:tcPr>
            <w:tcW w:w="1701" w:type="dxa"/>
          </w:tcPr>
          <w:p w14:paraId="491ADB80" w14:textId="77777777" w:rsidR="00FC2543" w:rsidRPr="00D13D37" w:rsidRDefault="00FC2543" w:rsidP="006541BB">
            <w:pPr>
              <w:jc w:val="center"/>
              <w:rPr>
                <w:rFonts w:cs="Times New Roman"/>
                <w:b/>
                <w:bCs/>
                <w:sz w:val="20"/>
                <w:szCs w:val="20"/>
              </w:rPr>
            </w:pPr>
            <w:r w:rsidRPr="00D13D37">
              <w:rPr>
                <w:rFonts w:cs="Times New Roman"/>
                <w:b/>
                <w:bCs/>
                <w:sz w:val="20"/>
                <w:szCs w:val="20"/>
              </w:rPr>
              <w:t>Pengembang atau Developer</w:t>
            </w:r>
          </w:p>
        </w:tc>
        <w:tc>
          <w:tcPr>
            <w:tcW w:w="1134" w:type="dxa"/>
          </w:tcPr>
          <w:p w14:paraId="2663AAD2" w14:textId="77777777" w:rsidR="00FC2543" w:rsidRPr="00D13D37" w:rsidRDefault="00FC2543" w:rsidP="006541BB">
            <w:pPr>
              <w:jc w:val="center"/>
              <w:rPr>
                <w:rFonts w:cs="Times New Roman"/>
                <w:b/>
                <w:bCs/>
                <w:sz w:val="20"/>
                <w:szCs w:val="20"/>
              </w:rPr>
            </w:pPr>
            <w:r w:rsidRPr="00D13D37">
              <w:rPr>
                <w:rFonts w:cs="Times New Roman"/>
                <w:b/>
                <w:bCs/>
                <w:sz w:val="20"/>
                <w:szCs w:val="20"/>
              </w:rPr>
              <w:t>Jumlah Kutipan</w:t>
            </w:r>
          </w:p>
        </w:tc>
        <w:tc>
          <w:tcPr>
            <w:tcW w:w="993" w:type="dxa"/>
          </w:tcPr>
          <w:p w14:paraId="589D14A7" w14:textId="77777777" w:rsidR="00FC2543" w:rsidRPr="00D13D37" w:rsidRDefault="00FC2543" w:rsidP="006541BB">
            <w:pPr>
              <w:jc w:val="center"/>
              <w:rPr>
                <w:rFonts w:cs="Times New Roman"/>
                <w:b/>
                <w:bCs/>
                <w:i/>
                <w:iCs/>
                <w:sz w:val="20"/>
                <w:szCs w:val="20"/>
              </w:rPr>
            </w:pPr>
            <w:r w:rsidRPr="00D13D37">
              <w:rPr>
                <w:rFonts w:cs="Times New Roman"/>
                <w:b/>
                <w:bCs/>
                <w:i/>
                <w:iCs/>
                <w:sz w:val="20"/>
                <w:szCs w:val="20"/>
              </w:rPr>
              <w:t>Density</w:t>
            </w:r>
          </w:p>
        </w:tc>
        <w:tc>
          <w:tcPr>
            <w:tcW w:w="1185" w:type="dxa"/>
          </w:tcPr>
          <w:p w14:paraId="1D2E26C2" w14:textId="77777777" w:rsidR="00FC2543" w:rsidRPr="00D13D37" w:rsidRDefault="00FC2543" w:rsidP="006541BB">
            <w:pPr>
              <w:jc w:val="center"/>
              <w:rPr>
                <w:rFonts w:cs="Times New Roman"/>
                <w:b/>
                <w:bCs/>
                <w:sz w:val="20"/>
                <w:szCs w:val="20"/>
              </w:rPr>
            </w:pPr>
            <w:r w:rsidRPr="00D13D37">
              <w:rPr>
                <w:rFonts w:cs="Times New Roman"/>
                <w:b/>
                <w:bCs/>
                <w:sz w:val="20"/>
                <w:szCs w:val="20"/>
              </w:rPr>
              <w:t>Yang Mengutip</w:t>
            </w:r>
          </w:p>
        </w:tc>
      </w:tr>
      <w:tr w:rsidR="00FC2543" w:rsidRPr="00D13D37" w14:paraId="0B7AA903" w14:textId="77777777" w:rsidTr="00733841">
        <w:tc>
          <w:tcPr>
            <w:tcW w:w="562" w:type="dxa"/>
          </w:tcPr>
          <w:p w14:paraId="034199AB" w14:textId="77777777" w:rsidR="00FC2543" w:rsidRPr="00D13D37" w:rsidRDefault="00FC2543" w:rsidP="006541BB">
            <w:pPr>
              <w:jc w:val="center"/>
              <w:rPr>
                <w:rFonts w:cs="Times New Roman"/>
                <w:sz w:val="20"/>
                <w:szCs w:val="20"/>
              </w:rPr>
            </w:pPr>
            <w:r w:rsidRPr="00D13D37">
              <w:rPr>
                <w:rFonts w:cs="Times New Roman"/>
                <w:sz w:val="20"/>
                <w:szCs w:val="20"/>
              </w:rPr>
              <w:t>0</w:t>
            </w:r>
          </w:p>
        </w:tc>
        <w:tc>
          <w:tcPr>
            <w:tcW w:w="1701" w:type="dxa"/>
          </w:tcPr>
          <w:p w14:paraId="06B0E83A" w14:textId="77777777" w:rsidR="00FC2543" w:rsidRPr="00D13D37" w:rsidRDefault="00FC2543" w:rsidP="006541BB">
            <w:pPr>
              <w:rPr>
                <w:rFonts w:cs="Times New Roman"/>
                <w:sz w:val="20"/>
                <w:szCs w:val="20"/>
              </w:rPr>
            </w:pPr>
            <w:r w:rsidRPr="00D13D37">
              <w:rPr>
                <w:rFonts w:cs="Times New Roman"/>
                <w:sz w:val="20"/>
                <w:szCs w:val="20"/>
              </w:rPr>
              <w:t>*Pengembang/ developer</w:t>
            </w:r>
          </w:p>
        </w:tc>
        <w:tc>
          <w:tcPr>
            <w:tcW w:w="1134" w:type="dxa"/>
          </w:tcPr>
          <w:p w14:paraId="4BC9A7E7" w14:textId="77777777" w:rsidR="00FC2543" w:rsidRPr="00D13D37" w:rsidRDefault="00FC2543" w:rsidP="006541BB">
            <w:pPr>
              <w:jc w:val="center"/>
              <w:rPr>
                <w:rFonts w:cs="Times New Roman"/>
                <w:sz w:val="20"/>
                <w:szCs w:val="20"/>
              </w:rPr>
            </w:pPr>
          </w:p>
        </w:tc>
        <w:tc>
          <w:tcPr>
            <w:tcW w:w="993" w:type="dxa"/>
          </w:tcPr>
          <w:p w14:paraId="123B278C" w14:textId="77777777" w:rsidR="00FC2543" w:rsidRPr="00D13D37" w:rsidRDefault="00FC2543" w:rsidP="006541BB">
            <w:pPr>
              <w:jc w:val="center"/>
              <w:rPr>
                <w:rFonts w:cs="Times New Roman"/>
                <w:sz w:val="20"/>
                <w:szCs w:val="20"/>
              </w:rPr>
            </w:pPr>
            <w:r w:rsidRPr="00D13D37">
              <w:rPr>
                <w:rFonts w:cs="Times New Roman"/>
                <w:sz w:val="20"/>
                <w:szCs w:val="20"/>
              </w:rPr>
              <w:t>5</w:t>
            </w:r>
          </w:p>
        </w:tc>
        <w:tc>
          <w:tcPr>
            <w:tcW w:w="1185" w:type="dxa"/>
          </w:tcPr>
          <w:p w14:paraId="0268D9DD" w14:textId="77777777" w:rsidR="00FC2543" w:rsidRPr="00D13D37" w:rsidRDefault="00FC2543" w:rsidP="006541BB">
            <w:pPr>
              <w:jc w:val="center"/>
              <w:rPr>
                <w:rFonts w:cs="Times New Roman"/>
                <w:sz w:val="20"/>
                <w:szCs w:val="20"/>
              </w:rPr>
            </w:pPr>
          </w:p>
        </w:tc>
      </w:tr>
      <w:tr w:rsidR="00FC2543" w:rsidRPr="00D13D37" w14:paraId="0D73739E" w14:textId="77777777" w:rsidTr="00733841">
        <w:tc>
          <w:tcPr>
            <w:tcW w:w="562" w:type="dxa"/>
          </w:tcPr>
          <w:p w14:paraId="7BB294A2" w14:textId="77777777" w:rsidR="00FC2543" w:rsidRPr="00D13D37" w:rsidRDefault="00FC2543" w:rsidP="006541BB">
            <w:pPr>
              <w:jc w:val="center"/>
              <w:rPr>
                <w:rFonts w:cs="Times New Roman"/>
                <w:sz w:val="20"/>
                <w:szCs w:val="20"/>
              </w:rPr>
            </w:pPr>
            <w:r w:rsidRPr="00D13D37">
              <w:rPr>
                <w:rFonts w:cs="Times New Roman"/>
                <w:sz w:val="20"/>
                <w:szCs w:val="20"/>
              </w:rPr>
              <w:t>1</w:t>
            </w:r>
          </w:p>
        </w:tc>
        <w:tc>
          <w:tcPr>
            <w:tcW w:w="1701" w:type="dxa"/>
          </w:tcPr>
          <w:p w14:paraId="0CFCF2B2" w14:textId="467D855C" w:rsidR="00FC2543" w:rsidRPr="00D13D37" w:rsidRDefault="00FC2543" w:rsidP="006541BB">
            <w:pPr>
              <w:rPr>
                <w:rFonts w:cs="Times New Roman"/>
                <w:sz w:val="20"/>
                <w:szCs w:val="20"/>
              </w:rPr>
            </w:pPr>
            <w:r w:rsidRPr="00D13D37">
              <w:rPr>
                <w:rFonts w:cs="Times New Roman"/>
                <w:sz w:val="20"/>
                <w:szCs w:val="20"/>
              </w:rPr>
              <w:t>Develop-komunikasi yg buruk antara vendor dan klien-tantangan</w:t>
            </w:r>
          </w:p>
        </w:tc>
        <w:tc>
          <w:tcPr>
            <w:tcW w:w="1134" w:type="dxa"/>
          </w:tcPr>
          <w:p w14:paraId="5EF757ED" w14:textId="4E3E3B4C" w:rsidR="00FC2543" w:rsidRPr="00D13D37" w:rsidRDefault="00FC2543" w:rsidP="006541BB">
            <w:pPr>
              <w:jc w:val="center"/>
              <w:rPr>
                <w:rFonts w:cs="Times New Roman"/>
                <w:b/>
                <w:bCs/>
                <w:sz w:val="20"/>
                <w:szCs w:val="20"/>
              </w:rPr>
            </w:pPr>
            <w:r w:rsidRPr="00D13D37">
              <w:rPr>
                <w:rFonts w:cs="Times New Roman"/>
                <w:b/>
                <w:bCs/>
                <w:sz w:val="20"/>
                <w:szCs w:val="20"/>
              </w:rPr>
              <w:t>2</w:t>
            </w:r>
          </w:p>
        </w:tc>
        <w:tc>
          <w:tcPr>
            <w:tcW w:w="993" w:type="dxa"/>
          </w:tcPr>
          <w:p w14:paraId="51F500F4" w14:textId="77777777" w:rsidR="00FC2543" w:rsidRPr="00D13D37" w:rsidRDefault="00FC2543" w:rsidP="006541BB">
            <w:pPr>
              <w:jc w:val="center"/>
              <w:rPr>
                <w:rFonts w:cs="Times New Roman"/>
                <w:sz w:val="20"/>
                <w:szCs w:val="20"/>
              </w:rPr>
            </w:pPr>
            <w:r w:rsidRPr="00D13D37">
              <w:rPr>
                <w:rFonts w:cs="Times New Roman"/>
                <w:sz w:val="20"/>
                <w:szCs w:val="20"/>
              </w:rPr>
              <w:t>1</w:t>
            </w:r>
          </w:p>
        </w:tc>
        <w:tc>
          <w:tcPr>
            <w:tcW w:w="1185" w:type="dxa"/>
          </w:tcPr>
          <w:p w14:paraId="3F327306" w14:textId="0ABC366F" w:rsidR="00FC2543" w:rsidRPr="00D13D37" w:rsidRDefault="00FC2543" w:rsidP="006541BB">
            <w:pPr>
              <w:jc w:val="center"/>
              <w:rPr>
                <w:rFonts w:cs="Times New Roman"/>
                <w:sz w:val="20"/>
                <w:szCs w:val="20"/>
              </w:rPr>
            </w:pPr>
            <w:r w:rsidRPr="00D13D37">
              <w:rPr>
                <w:rFonts w:cs="Times New Roman"/>
                <w:sz w:val="20"/>
                <w:szCs w:val="20"/>
              </w:rPr>
              <w:t>2</w:t>
            </w:r>
          </w:p>
        </w:tc>
      </w:tr>
    </w:tbl>
    <w:p w14:paraId="42D5B0A5" w14:textId="3D066968" w:rsidR="00FC2543" w:rsidRPr="008A10EE" w:rsidRDefault="00FC2543" w:rsidP="00FC2543">
      <w:pPr>
        <w:rPr>
          <w:rFonts w:cs="Times New Roman"/>
          <w:lang w:val="en-US"/>
        </w:rPr>
      </w:pPr>
    </w:p>
    <w:p w14:paraId="36FE8404" w14:textId="2701BAE6" w:rsidR="0062375E" w:rsidRPr="00D13D37" w:rsidRDefault="00FC2543" w:rsidP="00D13D37">
      <w:pPr>
        <w:spacing w:after="120"/>
        <w:rPr>
          <w:rFonts w:cs="Times New Roman"/>
          <w:lang w:val="en-US"/>
        </w:rPr>
      </w:pPr>
      <w:r w:rsidRPr="008A10EE">
        <w:rPr>
          <w:rFonts w:cs="Times New Roman"/>
          <w:lang w:val="en-US"/>
        </w:rPr>
        <w:t xml:space="preserve">Tabel 6.15 </w:t>
      </w:r>
      <w:r w:rsidR="006C2DBD" w:rsidRPr="006C2DBD">
        <w:rPr>
          <w:rFonts w:cs="Times New Roman"/>
          <w:lang w:val="en-US"/>
        </w:rPr>
        <w:t>dapat diketahui bahwa komunikasi y</w:t>
      </w:r>
      <w:r w:rsidR="0073410C">
        <w:rPr>
          <w:rFonts w:cs="Times New Roman"/>
          <w:lang w:val="en-US"/>
        </w:rPr>
        <w:t>ang</w:t>
      </w:r>
      <w:r w:rsidR="006C2DBD" w:rsidRPr="006C2DBD">
        <w:rPr>
          <w:rFonts w:cs="Times New Roman"/>
          <w:lang w:val="en-US"/>
        </w:rPr>
        <w:t xml:space="preserve"> buruk antara vendor dan klien seringkali menjadi </w:t>
      </w:r>
      <w:r w:rsidR="006C2DBD" w:rsidRPr="008439C7">
        <w:rPr>
          <w:rFonts w:cs="Times New Roman"/>
          <w:u w:val="single"/>
          <w:lang w:val="en-US"/>
        </w:rPr>
        <w:t>hambatan</w:t>
      </w:r>
      <w:r w:rsidR="006C2DBD" w:rsidRPr="006C2DBD">
        <w:rPr>
          <w:rFonts w:cs="Times New Roman"/>
          <w:lang w:val="en-US"/>
        </w:rPr>
        <w:t xml:space="preserve"> </w:t>
      </w:r>
      <w:r w:rsidR="006D3AB2">
        <w:rPr>
          <w:rFonts w:cs="Times New Roman"/>
          <w:lang w:val="en-US"/>
        </w:rPr>
        <w:t xml:space="preserve">bagi keberhasilan </w:t>
      </w:r>
      <w:r w:rsidR="006C2DBD" w:rsidRPr="006C2DBD">
        <w:rPr>
          <w:rFonts w:cs="Times New Roman"/>
          <w:lang w:val="en-US"/>
        </w:rPr>
        <w:t>implementasi sistem informasi.</w:t>
      </w:r>
      <w:r w:rsidR="0062375E">
        <w:rPr>
          <w:rFonts w:cs="Times New Roman"/>
          <w:lang w:val="en-US"/>
        </w:rPr>
        <w:t xml:space="preserve"> </w:t>
      </w:r>
    </w:p>
    <w:p w14:paraId="7D57F7C0" w14:textId="086BDDDA" w:rsidR="0073410C" w:rsidRPr="00D13D37" w:rsidRDefault="006C2DBD" w:rsidP="00D13D37">
      <w:pPr>
        <w:spacing w:after="120"/>
        <w:rPr>
          <w:rFonts w:cs="Times New Roman"/>
          <w:lang w:val="en-US"/>
        </w:rPr>
      </w:pPr>
      <w:r w:rsidRPr="006C2DBD">
        <w:rPr>
          <w:rFonts w:cs="Times New Roman"/>
          <w:u w:val="single"/>
          <w:lang w:val="en-US"/>
        </w:rPr>
        <w:t>Terjalinnya komunikasi y</w:t>
      </w:r>
      <w:r w:rsidR="0073410C">
        <w:rPr>
          <w:rFonts w:cs="Times New Roman"/>
          <w:u w:val="single"/>
          <w:lang w:val="en-US"/>
        </w:rPr>
        <w:t>ang</w:t>
      </w:r>
      <w:r w:rsidRPr="006C2DBD">
        <w:rPr>
          <w:rFonts w:cs="Times New Roman"/>
          <w:u w:val="single"/>
          <w:lang w:val="en-US"/>
        </w:rPr>
        <w:t xml:space="preserve"> buruk antara vendor dan klien</w:t>
      </w:r>
      <w:r w:rsidRPr="006C2DBD">
        <w:rPr>
          <w:rFonts w:cs="Times New Roman"/>
          <w:lang w:val="en-US"/>
        </w:rPr>
        <w:t xml:space="preserve"> banyak diutarakan oleh beberapa narasumber</w:t>
      </w:r>
      <w:r>
        <w:rPr>
          <w:rFonts w:cs="Times New Roman"/>
          <w:lang w:val="en-US"/>
        </w:rPr>
        <w:t>. Dimana</w:t>
      </w:r>
      <w:r w:rsidR="0073410C">
        <w:rPr>
          <w:rFonts w:cs="Times New Roman"/>
          <w:lang w:val="en-US"/>
        </w:rPr>
        <w:t>,</w:t>
      </w:r>
      <w:r>
        <w:rPr>
          <w:rFonts w:cs="Times New Roman"/>
          <w:lang w:val="en-US"/>
        </w:rPr>
        <w:t xml:space="preserve"> klien ini adalah perguruan tinggi yang mempercayakan pengembangan sistem informasi terintegrasi pada vendor</w:t>
      </w:r>
      <w:r w:rsidRPr="006C2DBD">
        <w:rPr>
          <w:rFonts w:cs="Times New Roman"/>
          <w:lang w:val="en-US"/>
        </w:rPr>
        <w:t xml:space="preserve">, sehingga perlu diperhatikan untuk dilakukan penanganan agar tidak menghambat </w:t>
      </w:r>
      <w:r w:rsidR="006D3AB2">
        <w:rPr>
          <w:rFonts w:cs="Times New Roman"/>
          <w:lang w:val="en-US"/>
        </w:rPr>
        <w:t>dalam mendukung keberhasilan</w:t>
      </w:r>
      <w:r w:rsidRPr="006C2DBD">
        <w:rPr>
          <w:rFonts w:cs="Times New Roman"/>
          <w:lang w:val="en-US"/>
        </w:rPr>
        <w:t xml:space="preserve"> implementasi sistem informasi </w:t>
      </w:r>
      <w:r w:rsidR="0073410C">
        <w:rPr>
          <w:rFonts w:cs="Times New Roman"/>
          <w:lang w:val="en-US"/>
        </w:rPr>
        <w:t xml:space="preserve">terintegrasi </w:t>
      </w:r>
      <w:r w:rsidR="0062375E">
        <w:rPr>
          <w:rFonts w:cs="Times New Roman"/>
          <w:lang w:val="en-US"/>
        </w:rPr>
        <w:t xml:space="preserve">bagi proses </w:t>
      </w:r>
      <w:r w:rsidRPr="006C2DBD">
        <w:rPr>
          <w:rFonts w:cs="Times New Roman"/>
          <w:lang w:val="en-US"/>
        </w:rPr>
        <w:t>kedepannya.</w:t>
      </w:r>
    </w:p>
    <w:p w14:paraId="68ECE573" w14:textId="01D6C5D5" w:rsidR="00BF0D80" w:rsidRPr="006C2DBD" w:rsidRDefault="00BF0D80" w:rsidP="000A7FCF">
      <w:pPr>
        <w:pStyle w:val="ListParagraph"/>
        <w:numPr>
          <w:ilvl w:val="0"/>
          <w:numId w:val="53"/>
        </w:numPr>
        <w:spacing w:after="120"/>
        <w:ind w:left="426" w:hanging="426"/>
        <w:contextualSpacing w:val="0"/>
        <w:rPr>
          <w:b/>
          <w:bCs/>
          <w:lang w:val="en-US"/>
        </w:rPr>
      </w:pPr>
      <w:r w:rsidRPr="006C2DBD">
        <w:rPr>
          <w:b/>
          <w:bCs/>
          <w:lang w:val="en-US"/>
        </w:rPr>
        <w:t>Sumber Daya Manusia</w:t>
      </w:r>
    </w:p>
    <w:p w14:paraId="65896C63" w14:textId="71346D45" w:rsidR="001F4E77" w:rsidRPr="008A10EE" w:rsidRDefault="006C2DBD" w:rsidP="00D13D37">
      <w:pPr>
        <w:spacing w:after="120"/>
        <w:rPr>
          <w:rFonts w:cs="Times New Roman"/>
          <w:lang w:val="en-US"/>
        </w:rPr>
      </w:pPr>
      <w:r w:rsidRPr="006C2DBD">
        <w:rPr>
          <w:rFonts w:cs="Times New Roman"/>
          <w:lang w:val="en-US"/>
        </w:rPr>
        <w:t xml:space="preserve">Berikut adalah tabel yang menjelaskan kutipan terkait faktor pendorong </w:t>
      </w:r>
      <w:r w:rsidR="006D3AB2">
        <w:rPr>
          <w:rFonts w:cs="Times New Roman"/>
          <w:lang w:val="en-US"/>
        </w:rPr>
        <w:t>bagi keberhasilan</w:t>
      </w:r>
      <w:r w:rsidRPr="006C2DBD">
        <w:rPr>
          <w:rFonts w:cs="Times New Roman"/>
          <w:lang w:val="en-US"/>
        </w:rPr>
        <w:t xml:space="preserve"> implementasi sistem informasi pada kategori</w:t>
      </w:r>
      <w:r w:rsidR="0050393A">
        <w:rPr>
          <w:rFonts w:cs="Times New Roman"/>
          <w:lang w:val="en-US"/>
        </w:rPr>
        <w:t xml:space="preserve"> sumber daya manusia</w:t>
      </w:r>
      <w:r w:rsidRPr="006C2DBD">
        <w:rPr>
          <w:rFonts w:cs="Times New Roman"/>
          <w:lang w:val="en-US"/>
        </w:rPr>
        <w:t xml:space="preserve"> yang telah dilakukan proses pengkodean pada transkrip hasil wawancara.</w:t>
      </w:r>
    </w:p>
    <w:p w14:paraId="69D14CAD" w14:textId="5D7993C4" w:rsidR="00EE6099" w:rsidRPr="008A10EE" w:rsidRDefault="00EE6099" w:rsidP="00D13D37">
      <w:pPr>
        <w:pStyle w:val="Caption"/>
        <w:keepNext/>
        <w:spacing w:after="120"/>
        <w:rPr>
          <w:rFonts w:cs="Times New Roman"/>
        </w:rPr>
      </w:pPr>
      <w:bookmarkStart w:id="1151" w:name="_Toc4847162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6</w:t>
      </w:r>
      <w:r w:rsidR="00182426">
        <w:rPr>
          <w:rFonts w:cs="Times New Roman"/>
        </w:rPr>
        <w:fldChar w:fldCharType="end"/>
      </w:r>
      <w:r w:rsidRPr="008A10EE">
        <w:rPr>
          <w:rFonts w:cs="Times New Roman"/>
        </w:rPr>
        <w:t xml:space="preserve"> </w:t>
      </w:r>
      <w:r w:rsidRPr="008A10EE">
        <w:rPr>
          <w:rFonts w:cs="Times New Roman"/>
          <w:lang w:val="en-US"/>
        </w:rPr>
        <w:t>Faktor P</w:t>
      </w:r>
      <w:r w:rsidR="006C2DBD">
        <w:rPr>
          <w:rFonts w:cs="Times New Roman"/>
          <w:lang w:val="en-US"/>
        </w:rPr>
        <w:t>endorong</w:t>
      </w:r>
      <w:r w:rsidR="009A3E39">
        <w:rPr>
          <w:rFonts w:cs="Times New Roman"/>
          <w:lang w:val="en-US"/>
        </w:rPr>
        <w:t xml:space="preserve"> Keberhasilan</w:t>
      </w:r>
      <w:r w:rsidR="006C2DBD">
        <w:rPr>
          <w:rFonts w:cs="Times New Roman"/>
          <w:lang w:val="en-US"/>
        </w:rPr>
        <w:t xml:space="preserve"> Implementasi</w:t>
      </w:r>
      <w:r w:rsidRPr="008A10EE">
        <w:rPr>
          <w:rFonts w:cs="Times New Roman"/>
          <w:lang w:val="en-US"/>
        </w:rPr>
        <w:t xml:space="preserve"> pada </w:t>
      </w:r>
      <w:r w:rsidR="006C2DBD">
        <w:rPr>
          <w:rFonts w:cs="Times New Roman"/>
          <w:lang w:val="en-US"/>
        </w:rPr>
        <w:t xml:space="preserve">Kategori </w:t>
      </w:r>
      <w:r w:rsidRPr="008A10EE">
        <w:rPr>
          <w:rFonts w:cs="Times New Roman"/>
          <w:lang w:val="en-US"/>
        </w:rPr>
        <w:t>Sumber Daya Manusia</w:t>
      </w:r>
      <w:bookmarkEnd w:id="1151"/>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A56E2" w:rsidRPr="00D13D37" w14:paraId="4F7C93A7" w14:textId="77777777" w:rsidTr="00733841">
        <w:trPr>
          <w:tblHeader/>
        </w:trPr>
        <w:tc>
          <w:tcPr>
            <w:tcW w:w="562" w:type="dxa"/>
          </w:tcPr>
          <w:p w14:paraId="09AC70B4" w14:textId="77777777" w:rsidR="007A56E2" w:rsidRPr="00D13D37" w:rsidRDefault="007A56E2" w:rsidP="00D209BD">
            <w:pPr>
              <w:jc w:val="center"/>
              <w:rPr>
                <w:rFonts w:cs="Times New Roman"/>
                <w:b/>
                <w:bCs/>
                <w:sz w:val="20"/>
                <w:szCs w:val="20"/>
              </w:rPr>
            </w:pPr>
            <w:r w:rsidRPr="00D13D37">
              <w:rPr>
                <w:rFonts w:cs="Times New Roman"/>
                <w:b/>
                <w:bCs/>
                <w:sz w:val="20"/>
                <w:szCs w:val="20"/>
              </w:rPr>
              <w:t>No</w:t>
            </w:r>
          </w:p>
        </w:tc>
        <w:tc>
          <w:tcPr>
            <w:tcW w:w="1701" w:type="dxa"/>
          </w:tcPr>
          <w:p w14:paraId="376C7286" w14:textId="58842CE3" w:rsidR="007A56E2" w:rsidRPr="00D13D37" w:rsidRDefault="007A56E2" w:rsidP="00D209BD">
            <w:pPr>
              <w:jc w:val="center"/>
              <w:rPr>
                <w:rFonts w:cs="Times New Roman"/>
                <w:b/>
                <w:bCs/>
                <w:sz w:val="20"/>
                <w:szCs w:val="20"/>
              </w:rPr>
            </w:pPr>
            <w:r w:rsidRPr="00D13D37">
              <w:rPr>
                <w:rFonts w:cs="Times New Roman"/>
                <w:b/>
                <w:bCs/>
                <w:sz w:val="20"/>
                <w:szCs w:val="20"/>
              </w:rPr>
              <w:t>Sumber Daya Manusia</w:t>
            </w:r>
          </w:p>
        </w:tc>
        <w:tc>
          <w:tcPr>
            <w:tcW w:w="1134" w:type="dxa"/>
          </w:tcPr>
          <w:p w14:paraId="56723CF2" w14:textId="77777777" w:rsidR="007A56E2" w:rsidRPr="00D13D37" w:rsidRDefault="007A56E2" w:rsidP="00D209BD">
            <w:pPr>
              <w:jc w:val="center"/>
              <w:rPr>
                <w:rFonts w:cs="Times New Roman"/>
                <w:b/>
                <w:bCs/>
                <w:sz w:val="20"/>
                <w:szCs w:val="20"/>
              </w:rPr>
            </w:pPr>
            <w:r w:rsidRPr="00D13D37">
              <w:rPr>
                <w:rFonts w:cs="Times New Roman"/>
                <w:b/>
                <w:bCs/>
                <w:sz w:val="20"/>
                <w:szCs w:val="20"/>
              </w:rPr>
              <w:t>Jumlah Kutipan</w:t>
            </w:r>
          </w:p>
        </w:tc>
        <w:tc>
          <w:tcPr>
            <w:tcW w:w="993" w:type="dxa"/>
          </w:tcPr>
          <w:p w14:paraId="7798E794" w14:textId="77777777" w:rsidR="007A56E2" w:rsidRPr="00D13D37" w:rsidRDefault="007A56E2" w:rsidP="00D209BD">
            <w:pPr>
              <w:jc w:val="center"/>
              <w:rPr>
                <w:rFonts w:cs="Times New Roman"/>
                <w:b/>
                <w:bCs/>
                <w:i/>
                <w:iCs/>
                <w:sz w:val="20"/>
                <w:szCs w:val="20"/>
              </w:rPr>
            </w:pPr>
            <w:r w:rsidRPr="00D13D37">
              <w:rPr>
                <w:rFonts w:cs="Times New Roman"/>
                <w:b/>
                <w:bCs/>
                <w:i/>
                <w:iCs/>
                <w:sz w:val="20"/>
                <w:szCs w:val="20"/>
              </w:rPr>
              <w:t>Density</w:t>
            </w:r>
          </w:p>
        </w:tc>
        <w:tc>
          <w:tcPr>
            <w:tcW w:w="1185" w:type="dxa"/>
          </w:tcPr>
          <w:p w14:paraId="3FF90689" w14:textId="77777777" w:rsidR="007A56E2" w:rsidRPr="00D13D37" w:rsidRDefault="007A56E2" w:rsidP="00D209BD">
            <w:pPr>
              <w:jc w:val="center"/>
              <w:rPr>
                <w:rFonts w:cs="Times New Roman"/>
                <w:b/>
                <w:bCs/>
                <w:sz w:val="20"/>
                <w:szCs w:val="20"/>
              </w:rPr>
            </w:pPr>
            <w:r w:rsidRPr="00D13D37">
              <w:rPr>
                <w:rFonts w:cs="Times New Roman"/>
                <w:b/>
                <w:bCs/>
                <w:sz w:val="20"/>
                <w:szCs w:val="20"/>
              </w:rPr>
              <w:t>Yang Mengutip</w:t>
            </w:r>
          </w:p>
        </w:tc>
      </w:tr>
      <w:tr w:rsidR="007A56E2" w:rsidRPr="00D13D37" w14:paraId="0964A707" w14:textId="77777777" w:rsidTr="00733841">
        <w:tc>
          <w:tcPr>
            <w:tcW w:w="562" w:type="dxa"/>
          </w:tcPr>
          <w:p w14:paraId="79395E5B" w14:textId="77777777" w:rsidR="007A56E2" w:rsidRPr="00D13D37" w:rsidRDefault="007A56E2" w:rsidP="00D209BD">
            <w:pPr>
              <w:jc w:val="center"/>
              <w:rPr>
                <w:rFonts w:cs="Times New Roman"/>
                <w:sz w:val="20"/>
                <w:szCs w:val="20"/>
              </w:rPr>
            </w:pPr>
            <w:r w:rsidRPr="00D13D37">
              <w:rPr>
                <w:rFonts w:cs="Times New Roman"/>
                <w:sz w:val="20"/>
                <w:szCs w:val="20"/>
              </w:rPr>
              <w:t>0</w:t>
            </w:r>
          </w:p>
        </w:tc>
        <w:tc>
          <w:tcPr>
            <w:tcW w:w="1701" w:type="dxa"/>
          </w:tcPr>
          <w:p w14:paraId="28E5D075" w14:textId="0F4091B0" w:rsidR="007A56E2" w:rsidRPr="00D13D37" w:rsidRDefault="007A56E2" w:rsidP="00D209BD">
            <w:pPr>
              <w:rPr>
                <w:rFonts w:cs="Times New Roman"/>
                <w:sz w:val="20"/>
                <w:szCs w:val="20"/>
              </w:rPr>
            </w:pPr>
            <w:r w:rsidRPr="00D13D37">
              <w:rPr>
                <w:rFonts w:cs="Times New Roman"/>
                <w:sz w:val="20"/>
                <w:szCs w:val="20"/>
              </w:rPr>
              <w:t>*Sumber daya manusia</w:t>
            </w:r>
          </w:p>
        </w:tc>
        <w:tc>
          <w:tcPr>
            <w:tcW w:w="1134" w:type="dxa"/>
          </w:tcPr>
          <w:p w14:paraId="137AD4AD" w14:textId="77777777" w:rsidR="007A56E2" w:rsidRPr="00D13D37" w:rsidRDefault="007A56E2" w:rsidP="00D209BD">
            <w:pPr>
              <w:jc w:val="center"/>
              <w:rPr>
                <w:rFonts w:cs="Times New Roman"/>
                <w:sz w:val="20"/>
                <w:szCs w:val="20"/>
              </w:rPr>
            </w:pPr>
          </w:p>
        </w:tc>
        <w:tc>
          <w:tcPr>
            <w:tcW w:w="993" w:type="dxa"/>
          </w:tcPr>
          <w:p w14:paraId="6A3D9EDA" w14:textId="243FCCAC" w:rsidR="007A56E2" w:rsidRPr="00D13D37" w:rsidRDefault="003671C5" w:rsidP="00D209BD">
            <w:pPr>
              <w:jc w:val="center"/>
              <w:rPr>
                <w:rFonts w:cs="Times New Roman"/>
                <w:sz w:val="20"/>
                <w:szCs w:val="20"/>
              </w:rPr>
            </w:pPr>
            <w:r w:rsidRPr="00D13D37">
              <w:rPr>
                <w:rFonts w:cs="Times New Roman"/>
                <w:sz w:val="20"/>
                <w:szCs w:val="20"/>
              </w:rPr>
              <w:t>7</w:t>
            </w:r>
          </w:p>
        </w:tc>
        <w:tc>
          <w:tcPr>
            <w:tcW w:w="1185" w:type="dxa"/>
          </w:tcPr>
          <w:p w14:paraId="5903FF44" w14:textId="77777777" w:rsidR="007A56E2" w:rsidRPr="00D13D37" w:rsidRDefault="007A56E2" w:rsidP="00D209BD">
            <w:pPr>
              <w:jc w:val="center"/>
              <w:rPr>
                <w:rFonts w:cs="Times New Roman"/>
                <w:sz w:val="20"/>
                <w:szCs w:val="20"/>
              </w:rPr>
            </w:pPr>
          </w:p>
        </w:tc>
      </w:tr>
      <w:tr w:rsidR="003671C5" w:rsidRPr="00D13D37" w14:paraId="639B6FF3" w14:textId="77777777" w:rsidTr="00733841">
        <w:tc>
          <w:tcPr>
            <w:tcW w:w="562" w:type="dxa"/>
          </w:tcPr>
          <w:p w14:paraId="6F4E6624" w14:textId="2FC261F9" w:rsidR="003671C5" w:rsidRPr="00D13D37" w:rsidRDefault="003671C5" w:rsidP="00D209BD">
            <w:pPr>
              <w:jc w:val="center"/>
              <w:rPr>
                <w:rFonts w:cs="Times New Roman"/>
                <w:sz w:val="20"/>
                <w:szCs w:val="20"/>
              </w:rPr>
            </w:pPr>
            <w:r w:rsidRPr="00D13D37">
              <w:rPr>
                <w:rFonts w:cs="Times New Roman"/>
                <w:sz w:val="20"/>
                <w:szCs w:val="20"/>
              </w:rPr>
              <w:t>1</w:t>
            </w:r>
          </w:p>
        </w:tc>
        <w:tc>
          <w:tcPr>
            <w:tcW w:w="1701" w:type="dxa"/>
          </w:tcPr>
          <w:p w14:paraId="2DB16592" w14:textId="13EFCE16" w:rsidR="003671C5" w:rsidRPr="00D13D37" w:rsidRDefault="003671C5" w:rsidP="00D209BD">
            <w:pPr>
              <w:rPr>
                <w:rFonts w:cs="Times New Roman"/>
                <w:sz w:val="20"/>
                <w:szCs w:val="20"/>
              </w:rPr>
            </w:pPr>
            <w:r w:rsidRPr="00D13D37">
              <w:rPr>
                <w:rFonts w:cs="Times New Roman"/>
                <w:sz w:val="20"/>
                <w:szCs w:val="20"/>
              </w:rPr>
              <w:t>SDM-Departemen IT</w:t>
            </w:r>
          </w:p>
        </w:tc>
        <w:tc>
          <w:tcPr>
            <w:tcW w:w="1134" w:type="dxa"/>
          </w:tcPr>
          <w:p w14:paraId="09925A80" w14:textId="44E48C1A" w:rsidR="003671C5" w:rsidRPr="00D13D37" w:rsidRDefault="00E03CC7" w:rsidP="00D209BD">
            <w:pPr>
              <w:jc w:val="center"/>
              <w:rPr>
                <w:rFonts w:cs="Times New Roman"/>
                <w:sz w:val="20"/>
                <w:szCs w:val="20"/>
              </w:rPr>
            </w:pPr>
            <w:r w:rsidRPr="00D13D37">
              <w:rPr>
                <w:rFonts w:cs="Times New Roman"/>
                <w:sz w:val="20"/>
                <w:szCs w:val="20"/>
              </w:rPr>
              <w:t>22</w:t>
            </w:r>
          </w:p>
        </w:tc>
        <w:tc>
          <w:tcPr>
            <w:tcW w:w="993" w:type="dxa"/>
          </w:tcPr>
          <w:p w14:paraId="4EA6866A" w14:textId="3A6EEC8B" w:rsidR="003671C5"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657F66E6" w14:textId="7AB76772" w:rsidR="003671C5" w:rsidRPr="00D13D37" w:rsidRDefault="00E03CC7" w:rsidP="00D209BD">
            <w:pPr>
              <w:jc w:val="center"/>
              <w:rPr>
                <w:rFonts w:cs="Times New Roman"/>
                <w:sz w:val="20"/>
                <w:szCs w:val="20"/>
              </w:rPr>
            </w:pPr>
            <w:r w:rsidRPr="00D13D37">
              <w:rPr>
                <w:rFonts w:cs="Times New Roman"/>
                <w:sz w:val="20"/>
                <w:szCs w:val="20"/>
              </w:rPr>
              <w:t>22</w:t>
            </w:r>
          </w:p>
        </w:tc>
      </w:tr>
      <w:tr w:rsidR="003671C5" w:rsidRPr="00D13D37" w14:paraId="3BC421EA" w14:textId="77777777" w:rsidTr="00733841">
        <w:tc>
          <w:tcPr>
            <w:tcW w:w="562" w:type="dxa"/>
          </w:tcPr>
          <w:p w14:paraId="1A8DA20A" w14:textId="71C1DB29" w:rsidR="003671C5" w:rsidRPr="00D13D37" w:rsidRDefault="003671C5" w:rsidP="00D209BD">
            <w:pPr>
              <w:jc w:val="center"/>
              <w:rPr>
                <w:rFonts w:cs="Times New Roman"/>
                <w:sz w:val="20"/>
                <w:szCs w:val="20"/>
              </w:rPr>
            </w:pPr>
            <w:r w:rsidRPr="00D13D37">
              <w:rPr>
                <w:rFonts w:cs="Times New Roman"/>
                <w:sz w:val="20"/>
                <w:szCs w:val="20"/>
              </w:rPr>
              <w:lastRenderedPageBreak/>
              <w:t>2</w:t>
            </w:r>
          </w:p>
        </w:tc>
        <w:tc>
          <w:tcPr>
            <w:tcW w:w="1701" w:type="dxa"/>
          </w:tcPr>
          <w:p w14:paraId="468E0BC3" w14:textId="0A51B619" w:rsidR="003671C5" w:rsidRPr="00D13D37" w:rsidRDefault="003671C5" w:rsidP="00D209BD">
            <w:pPr>
              <w:rPr>
                <w:rFonts w:cs="Times New Roman"/>
                <w:sz w:val="20"/>
                <w:szCs w:val="20"/>
              </w:rPr>
            </w:pPr>
            <w:r w:rsidRPr="00D13D37">
              <w:rPr>
                <w:rFonts w:cs="Times New Roman"/>
                <w:sz w:val="20"/>
                <w:szCs w:val="20"/>
              </w:rPr>
              <w:t>SDM-help desk</w:t>
            </w:r>
          </w:p>
        </w:tc>
        <w:tc>
          <w:tcPr>
            <w:tcW w:w="1134" w:type="dxa"/>
          </w:tcPr>
          <w:p w14:paraId="5265FF2C" w14:textId="19E3BF47" w:rsidR="003671C5" w:rsidRPr="00D13D37" w:rsidRDefault="003671C5" w:rsidP="00D209BD">
            <w:pPr>
              <w:jc w:val="center"/>
              <w:rPr>
                <w:rFonts w:cs="Times New Roman"/>
                <w:sz w:val="20"/>
                <w:szCs w:val="20"/>
              </w:rPr>
            </w:pPr>
            <w:r w:rsidRPr="00D13D37">
              <w:rPr>
                <w:rFonts w:cs="Times New Roman"/>
                <w:sz w:val="20"/>
                <w:szCs w:val="20"/>
              </w:rPr>
              <w:t>20</w:t>
            </w:r>
          </w:p>
        </w:tc>
        <w:tc>
          <w:tcPr>
            <w:tcW w:w="993" w:type="dxa"/>
          </w:tcPr>
          <w:p w14:paraId="2DFB11D4" w14:textId="4C755E6C" w:rsidR="003671C5"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13E7B980" w14:textId="79BE9C87" w:rsidR="003671C5" w:rsidRPr="00D13D37" w:rsidRDefault="003671C5" w:rsidP="00D209BD">
            <w:pPr>
              <w:jc w:val="center"/>
              <w:rPr>
                <w:rFonts w:cs="Times New Roman"/>
                <w:sz w:val="20"/>
                <w:szCs w:val="20"/>
              </w:rPr>
            </w:pPr>
            <w:r w:rsidRPr="00D13D37">
              <w:rPr>
                <w:rFonts w:cs="Times New Roman"/>
                <w:sz w:val="20"/>
                <w:szCs w:val="20"/>
              </w:rPr>
              <w:t>1</w:t>
            </w:r>
            <w:r w:rsidR="00B25427" w:rsidRPr="00D13D37">
              <w:rPr>
                <w:rFonts w:cs="Times New Roman"/>
                <w:sz w:val="20"/>
                <w:szCs w:val="20"/>
              </w:rPr>
              <w:t>6</w:t>
            </w:r>
          </w:p>
        </w:tc>
      </w:tr>
      <w:tr w:rsidR="007A56E2" w:rsidRPr="00D13D37" w14:paraId="39ED2A0A" w14:textId="77777777" w:rsidTr="00733841">
        <w:tc>
          <w:tcPr>
            <w:tcW w:w="562" w:type="dxa"/>
          </w:tcPr>
          <w:p w14:paraId="442E393D" w14:textId="7BC3A17D" w:rsidR="007A56E2" w:rsidRPr="00D13D37" w:rsidRDefault="003671C5" w:rsidP="00D209BD">
            <w:pPr>
              <w:jc w:val="center"/>
              <w:rPr>
                <w:rFonts w:cs="Times New Roman"/>
                <w:sz w:val="20"/>
                <w:szCs w:val="20"/>
              </w:rPr>
            </w:pPr>
            <w:r w:rsidRPr="00D13D37">
              <w:rPr>
                <w:rFonts w:cs="Times New Roman"/>
                <w:sz w:val="20"/>
                <w:szCs w:val="20"/>
              </w:rPr>
              <w:t>3</w:t>
            </w:r>
          </w:p>
        </w:tc>
        <w:tc>
          <w:tcPr>
            <w:tcW w:w="1701" w:type="dxa"/>
          </w:tcPr>
          <w:p w14:paraId="3C56AC9E" w14:textId="4D2A9438" w:rsidR="007A56E2" w:rsidRPr="00D13D37" w:rsidRDefault="003671C5" w:rsidP="00D209BD">
            <w:pPr>
              <w:rPr>
                <w:rFonts w:cs="Times New Roman"/>
                <w:sz w:val="20"/>
                <w:szCs w:val="20"/>
              </w:rPr>
            </w:pPr>
            <w:r w:rsidRPr="00D13D37">
              <w:rPr>
                <w:rFonts w:cs="Times New Roman"/>
                <w:sz w:val="20"/>
                <w:szCs w:val="20"/>
              </w:rPr>
              <w:t>SDM-staff IT</w:t>
            </w:r>
          </w:p>
        </w:tc>
        <w:tc>
          <w:tcPr>
            <w:tcW w:w="1134" w:type="dxa"/>
          </w:tcPr>
          <w:p w14:paraId="6428F9B8" w14:textId="613DEEA2" w:rsidR="007A56E2" w:rsidRPr="00D13D37" w:rsidRDefault="003671C5" w:rsidP="00D209BD">
            <w:pPr>
              <w:jc w:val="center"/>
              <w:rPr>
                <w:rFonts w:cs="Times New Roman"/>
                <w:b/>
                <w:bCs/>
                <w:sz w:val="20"/>
                <w:szCs w:val="20"/>
              </w:rPr>
            </w:pPr>
            <w:r w:rsidRPr="00D13D37">
              <w:rPr>
                <w:rFonts w:cs="Times New Roman"/>
                <w:b/>
                <w:bCs/>
                <w:sz w:val="20"/>
                <w:szCs w:val="20"/>
              </w:rPr>
              <w:t>38</w:t>
            </w:r>
          </w:p>
        </w:tc>
        <w:tc>
          <w:tcPr>
            <w:tcW w:w="993" w:type="dxa"/>
          </w:tcPr>
          <w:p w14:paraId="1300FD42" w14:textId="4DB42B7A" w:rsidR="007A56E2"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280098A8" w14:textId="0B9ADF2D" w:rsidR="007A56E2" w:rsidRPr="00D13D37" w:rsidRDefault="00B25427" w:rsidP="00D209BD">
            <w:pPr>
              <w:jc w:val="center"/>
              <w:rPr>
                <w:rFonts w:cs="Times New Roman"/>
                <w:sz w:val="20"/>
                <w:szCs w:val="20"/>
              </w:rPr>
            </w:pPr>
            <w:r w:rsidRPr="00D13D37">
              <w:rPr>
                <w:rFonts w:cs="Times New Roman"/>
                <w:sz w:val="20"/>
                <w:szCs w:val="20"/>
              </w:rPr>
              <w:t>38</w:t>
            </w:r>
          </w:p>
        </w:tc>
      </w:tr>
      <w:tr w:rsidR="003671C5" w:rsidRPr="00D13D37" w14:paraId="290D5C41" w14:textId="77777777" w:rsidTr="00733841">
        <w:tc>
          <w:tcPr>
            <w:tcW w:w="562" w:type="dxa"/>
          </w:tcPr>
          <w:p w14:paraId="6878A0CF" w14:textId="45D424E4" w:rsidR="003671C5" w:rsidRPr="00D13D37" w:rsidRDefault="003671C5" w:rsidP="00D209BD">
            <w:pPr>
              <w:jc w:val="center"/>
              <w:rPr>
                <w:rFonts w:cs="Times New Roman"/>
                <w:sz w:val="20"/>
                <w:szCs w:val="20"/>
              </w:rPr>
            </w:pPr>
            <w:r w:rsidRPr="00D13D37">
              <w:rPr>
                <w:rFonts w:cs="Times New Roman"/>
                <w:sz w:val="20"/>
                <w:szCs w:val="20"/>
              </w:rPr>
              <w:t>4</w:t>
            </w:r>
          </w:p>
        </w:tc>
        <w:tc>
          <w:tcPr>
            <w:tcW w:w="1701" w:type="dxa"/>
          </w:tcPr>
          <w:p w14:paraId="76BE033B" w14:textId="1414FDF9" w:rsidR="003671C5" w:rsidRPr="00D13D37" w:rsidRDefault="003671C5" w:rsidP="00D209BD">
            <w:pPr>
              <w:rPr>
                <w:rFonts w:cs="Times New Roman"/>
                <w:sz w:val="20"/>
                <w:szCs w:val="20"/>
              </w:rPr>
            </w:pPr>
            <w:r w:rsidRPr="00D13D37">
              <w:rPr>
                <w:rFonts w:cs="Times New Roman"/>
                <w:sz w:val="20"/>
                <w:szCs w:val="20"/>
              </w:rPr>
              <w:t>SDM-staff yg berkompeten terhadap IT</w:t>
            </w:r>
          </w:p>
        </w:tc>
        <w:tc>
          <w:tcPr>
            <w:tcW w:w="1134" w:type="dxa"/>
          </w:tcPr>
          <w:p w14:paraId="728EED0F" w14:textId="21043B98" w:rsidR="003671C5" w:rsidRPr="00D13D37" w:rsidRDefault="003671C5" w:rsidP="00D209BD">
            <w:pPr>
              <w:jc w:val="center"/>
              <w:rPr>
                <w:rFonts w:cs="Times New Roman"/>
                <w:sz w:val="20"/>
                <w:szCs w:val="20"/>
              </w:rPr>
            </w:pPr>
            <w:r w:rsidRPr="00D13D37">
              <w:rPr>
                <w:rFonts w:cs="Times New Roman"/>
                <w:sz w:val="20"/>
                <w:szCs w:val="20"/>
              </w:rPr>
              <w:t>22</w:t>
            </w:r>
          </w:p>
        </w:tc>
        <w:tc>
          <w:tcPr>
            <w:tcW w:w="993" w:type="dxa"/>
          </w:tcPr>
          <w:p w14:paraId="702957C0" w14:textId="13F4C3C9" w:rsidR="003671C5" w:rsidRPr="00D13D37" w:rsidRDefault="003671C5" w:rsidP="00D209BD">
            <w:pPr>
              <w:jc w:val="center"/>
              <w:rPr>
                <w:rFonts w:cs="Times New Roman"/>
                <w:sz w:val="20"/>
                <w:szCs w:val="20"/>
              </w:rPr>
            </w:pPr>
            <w:r w:rsidRPr="00D13D37">
              <w:rPr>
                <w:rFonts w:cs="Times New Roman"/>
                <w:sz w:val="20"/>
                <w:szCs w:val="20"/>
              </w:rPr>
              <w:t>1</w:t>
            </w:r>
          </w:p>
        </w:tc>
        <w:tc>
          <w:tcPr>
            <w:tcW w:w="1185" w:type="dxa"/>
          </w:tcPr>
          <w:p w14:paraId="7D1851F7" w14:textId="613BFD4C" w:rsidR="003671C5" w:rsidRPr="00D13D37" w:rsidRDefault="00B25427" w:rsidP="00D209BD">
            <w:pPr>
              <w:jc w:val="center"/>
              <w:rPr>
                <w:rFonts w:cs="Times New Roman"/>
                <w:sz w:val="20"/>
                <w:szCs w:val="20"/>
              </w:rPr>
            </w:pPr>
            <w:r w:rsidRPr="00D13D37">
              <w:rPr>
                <w:rFonts w:cs="Times New Roman"/>
                <w:sz w:val="20"/>
                <w:szCs w:val="20"/>
              </w:rPr>
              <w:t>19</w:t>
            </w:r>
          </w:p>
        </w:tc>
      </w:tr>
    </w:tbl>
    <w:p w14:paraId="3A87E016" w14:textId="77777777" w:rsidR="007A56E2" w:rsidRPr="008A10EE" w:rsidRDefault="007A56E2" w:rsidP="00184D6E">
      <w:pPr>
        <w:jc w:val="center"/>
        <w:rPr>
          <w:rFonts w:cs="Times New Roman"/>
          <w:lang w:val="en-US"/>
        </w:rPr>
      </w:pPr>
    </w:p>
    <w:p w14:paraId="529C3DAE" w14:textId="1542C597" w:rsidR="0050393A" w:rsidRPr="0050393A" w:rsidRDefault="00005025" w:rsidP="00577DD3">
      <w:pPr>
        <w:spacing w:after="120"/>
        <w:rPr>
          <w:rFonts w:cs="Times New Roman"/>
          <w:lang w:val="en-US"/>
        </w:rPr>
      </w:pPr>
      <w:r w:rsidRPr="008A10EE">
        <w:rPr>
          <w:rFonts w:cs="Times New Roman"/>
          <w:lang w:val="en-US"/>
        </w:rPr>
        <w:t>Tabel 6.</w:t>
      </w:r>
      <w:r w:rsidR="00EE6099" w:rsidRPr="008A10EE">
        <w:rPr>
          <w:rFonts w:cs="Times New Roman"/>
          <w:lang w:val="en-US"/>
        </w:rPr>
        <w:t>16</w:t>
      </w:r>
      <w:r w:rsidRPr="008A10EE">
        <w:rPr>
          <w:rFonts w:cs="Times New Roman"/>
          <w:lang w:val="en-US"/>
        </w:rPr>
        <w:t xml:space="preserve"> </w:t>
      </w:r>
      <w:r w:rsidR="0050393A" w:rsidRPr="0050393A">
        <w:rPr>
          <w:rFonts w:cs="Times New Roman"/>
          <w:lang w:val="en-US"/>
        </w:rPr>
        <w:t xml:space="preserve">menampilkan jumlah kutipan, kerapatan (Density) dan jumlah narasumber yang mengutip faktor yang menjadi pendorong </w:t>
      </w:r>
      <w:r w:rsidR="006D3AB2">
        <w:rPr>
          <w:rFonts w:cs="Times New Roman"/>
          <w:lang w:val="en-US"/>
        </w:rPr>
        <w:t>bagi keberhasilan</w:t>
      </w:r>
      <w:r w:rsidR="0050393A" w:rsidRPr="0050393A">
        <w:rPr>
          <w:rFonts w:cs="Times New Roman"/>
          <w:lang w:val="en-US"/>
        </w:rPr>
        <w:t xml:space="preserve"> implementasi sistem informasi.</w:t>
      </w:r>
    </w:p>
    <w:p w14:paraId="76CE1122" w14:textId="3DA2E87B" w:rsidR="0050393A" w:rsidRPr="0050393A" w:rsidRDefault="0050393A" w:rsidP="00577DD3">
      <w:pPr>
        <w:spacing w:after="120"/>
        <w:rPr>
          <w:rFonts w:cs="Times New Roman"/>
          <w:lang w:val="en-US"/>
        </w:rPr>
      </w:pPr>
      <w:r w:rsidRPr="0050393A">
        <w:rPr>
          <w:rFonts w:cs="Times New Roman"/>
          <w:lang w:val="en-US"/>
        </w:rPr>
        <w:t xml:space="preserve">Dari tabel diatas dapat diketahui bahwa faktor </w:t>
      </w:r>
      <w:r>
        <w:rPr>
          <w:rFonts w:cs="Times New Roman"/>
          <w:lang w:val="en-US"/>
        </w:rPr>
        <w:t xml:space="preserve">ketersediaan </w:t>
      </w:r>
      <w:r w:rsidRPr="0050393A">
        <w:rPr>
          <w:rFonts w:cs="Times New Roman"/>
          <w:lang w:val="en-US"/>
        </w:rPr>
        <w:t xml:space="preserve">staff IT </w:t>
      </w:r>
      <w:r>
        <w:rPr>
          <w:rFonts w:cs="Times New Roman"/>
          <w:lang w:val="en-US"/>
        </w:rPr>
        <w:t xml:space="preserve">yang cukup dan memadai </w:t>
      </w:r>
      <w:r w:rsidRPr="0050393A">
        <w:rPr>
          <w:rFonts w:cs="Times New Roman"/>
          <w:lang w:val="en-US"/>
        </w:rPr>
        <w:t xml:space="preserve">menjadi faktor yang paling banyak dikutip oleh narasumber. Sehingga </w:t>
      </w:r>
      <w:r w:rsidRPr="0050393A">
        <w:rPr>
          <w:rFonts w:cs="Times New Roman"/>
          <w:b/>
          <w:bCs/>
          <w:u w:val="single"/>
          <w:lang w:val="en-US"/>
        </w:rPr>
        <w:t>faktor ketersediaan staff IT yang cukup dan memadai</w:t>
      </w:r>
      <w:r w:rsidRPr="0050393A">
        <w:rPr>
          <w:rFonts w:cs="Times New Roman"/>
          <w:lang w:val="en-US"/>
        </w:rPr>
        <w:t xml:space="preserve"> menjadi faktor </w:t>
      </w:r>
      <w:r w:rsidRPr="0050393A">
        <w:rPr>
          <w:rFonts w:cs="Times New Roman"/>
          <w:b/>
          <w:bCs/>
          <w:u w:val="single"/>
          <w:lang w:val="en-US"/>
        </w:rPr>
        <w:t>pendorong utama</w:t>
      </w:r>
      <w:r w:rsidRPr="0050393A">
        <w:rPr>
          <w:rFonts w:cs="Times New Roman"/>
          <w:lang w:val="en-US"/>
        </w:rPr>
        <w:t xml:space="preserve"> paling berpengaruh pada kategori </w:t>
      </w:r>
      <w:r>
        <w:rPr>
          <w:rFonts w:cs="Times New Roman"/>
          <w:lang w:val="en-US"/>
        </w:rPr>
        <w:t>sumber daya manusia</w:t>
      </w:r>
      <w:r w:rsidRPr="0050393A">
        <w:rPr>
          <w:rFonts w:cs="Times New Roman"/>
          <w:lang w:val="en-US"/>
        </w:rPr>
        <w:t>.</w:t>
      </w:r>
    </w:p>
    <w:p w14:paraId="3AF61AD0" w14:textId="2DBD7A1F" w:rsidR="0050393A" w:rsidRPr="0050393A" w:rsidRDefault="0050393A" w:rsidP="00577DD3">
      <w:pPr>
        <w:spacing w:after="120"/>
        <w:rPr>
          <w:rFonts w:cs="Times New Roman"/>
          <w:lang w:val="en-US"/>
        </w:rPr>
      </w:pPr>
      <w:r w:rsidRPr="0050393A">
        <w:rPr>
          <w:rFonts w:cs="Times New Roman"/>
          <w:lang w:val="en-US"/>
        </w:rPr>
        <w:t xml:space="preserve">Sedangkan untuk </w:t>
      </w:r>
      <w:r w:rsidRPr="0050393A">
        <w:rPr>
          <w:rFonts w:cs="Times New Roman"/>
          <w:u w:val="single"/>
          <w:lang w:val="en-US"/>
        </w:rPr>
        <w:t xml:space="preserve">adanya departemen IT, staff yang berkompeten terhadap IT, dan adanya </w:t>
      </w:r>
      <w:r w:rsidRPr="0050393A">
        <w:rPr>
          <w:rFonts w:cs="Times New Roman"/>
          <w:i/>
          <w:iCs/>
          <w:u w:val="single"/>
          <w:lang w:val="en-US"/>
        </w:rPr>
        <w:t>help desk</w:t>
      </w:r>
      <w:r w:rsidRPr="0050393A">
        <w:rPr>
          <w:rFonts w:cs="Times New Roman"/>
          <w:lang w:val="en-US"/>
        </w:rPr>
        <w:t xml:space="preserve"> menjadi faktor </w:t>
      </w:r>
      <w:r w:rsidRPr="0050393A">
        <w:rPr>
          <w:rFonts w:cs="Times New Roman"/>
          <w:u w:val="single"/>
          <w:lang w:val="en-US"/>
        </w:rPr>
        <w:t>pendorong pendukung</w:t>
      </w:r>
      <w:r w:rsidRPr="0050393A">
        <w:rPr>
          <w:rFonts w:cs="Times New Roman"/>
          <w:lang w:val="en-US"/>
        </w:rPr>
        <w:t xml:space="preserve"> pada kategori</w:t>
      </w:r>
      <w:r>
        <w:rPr>
          <w:rFonts w:cs="Times New Roman"/>
          <w:lang w:val="en-US"/>
        </w:rPr>
        <w:t xml:space="preserve"> sumber daya manusia</w:t>
      </w:r>
      <w:r w:rsidRPr="0050393A">
        <w:rPr>
          <w:rFonts w:cs="Times New Roman"/>
          <w:lang w:val="en-US"/>
        </w:rPr>
        <w:t xml:space="preserve"> ini.</w:t>
      </w:r>
    </w:p>
    <w:p w14:paraId="44E411FC" w14:textId="2BAF6DAD" w:rsidR="00005025" w:rsidRPr="008A10EE" w:rsidRDefault="0050393A" w:rsidP="00577DD3">
      <w:pPr>
        <w:spacing w:after="120"/>
        <w:rPr>
          <w:rFonts w:cs="Times New Roman"/>
          <w:lang w:val="en-US"/>
        </w:rPr>
      </w:pPr>
      <w:r w:rsidRPr="0050393A">
        <w:rPr>
          <w:rFonts w:cs="Times New Roman"/>
          <w:lang w:val="en-US"/>
        </w:rPr>
        <w:t xml:space="preserve">Kemudian dari hasil wawancara dan proses kodifikasi pada dokumen transkrip wawancara didapat informasi terkait hambatan </w:t>
      </w:r>
      <w:r w:rsidR="0062375E">
        <w:rPr>
          <w:rFonts w:cs="Times New Roman"/>
          <w:lang w:val="en-US"/>
        </w:rPr>
        <w:t xml:space="preserve"> </w:t>
      </w:r>
      <w:r w:rsidRPr="0050393A">
        <w:rPr>
          <w:rFonts w:cs="Times New Roman"/>
          <w:lang w:val="en-US"/>
        </w:rPr>
        <w:t>yang</w:t>
      </w:r>
      <w:r w:rsidR="0062375E">
        <w:rPr>
          <w:rFonts w:cs="Times New Roman"/>
          <w:lang w:val="en-US"/>
        </w:rPr>
        <w:t xml:space="preserve"> </w:t>
      </w:r>
      <w:r w:rsidRPr="0050393A">
        <w:rPr>
          <w:rFonts w:cs="Times New Roman"/>
          <w:lang w:val="en-US"/>
        </w:rPr>
        <w:t xml:space="preserve"> seringkali</w:t>
      </w:r>
      <w:r w:rsidR="0062375E">
        <w:rPr>
          <w:rFonts w:cs="Times New Roman"/>
          <w:lang w:val="en-US"/>
        </w:rPr>
        <w:t xml:space="preserve"> </w:t>
      </w:r>
      <w:r w:rsidRPr="0050393A">
        <w:rPr>
          <w:rFonts w:cs="Times New Roman"/>
          <w:lang w:val="en-US"/>
        </w:rPr>
        <w:t xml:space="preserve"> dialami</w:t>
      </w:r>
      <w:r w:rsidR="0062375E">
        <w:rPr>
          <w:rFonts w:cs="Times New Roman"/>
          <w:lang w:val="en-US"/>
        </w:rPr>
        <w:t xml:space="preserve"> </w:t>
      </w:r>
      <w:r w:rsidRPr="0050393A">
        <w:rPr>
          <w:rFonts w:cs="Times New Roman"/>
          <w:lang w:val="en-US"/>
        </w:rPr>
        <w:t xml:space="preserve"> </w:t>
      </w:r>
      <w:r w:rsidR="0062375E">
        <w:rPr>
          <w:rFonts w:cs="Times New Roman"/>
          <w:lang w:val="en-US"/>
        </w:rPr>
        <w:t>oleh  beberapa</w:t>
      </w:r>
      <w:r w:rsidRPr="0050393A">
        <w:rPr>
          <w:rFonts w:cs="Times New Roman"/>
          <w:lang w:val="en-US"/>
        </w:rPr>
        <w:t xml:space="preserve"> narasumber.</w:t>
      </w:r>
    </w:p>
    <w:p w14:paraId="52E3E89F" w14:textId="33527803" w:rsidR="00A24050" w:rsidRPr="008A10EE" w:rsidRDefault="00A24050" w:rsidP="00A24050">
      <w:pPr>
        <w:pStyle w:val="Caption"/>
        <w:keepNext/>
        <w:rPr>
          <w:rFonts w:cs="Times New Roman"/>
        </w:rPr>
      </w:pPr>
      <w:bookmarkStart w:id="1152" w:name="_Toc4847162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7</w:t>
      </w:r>
      <w:r w:rsidR="00182426">
        <w:rPr>
          <w:rFonts w:cs="Times New Roman"/>
        </w:rPr>
        <w:fldChar w:fldCharType="end"/>
      </w:r>
      <w:r w:rsidRPr="008A10EE">
        <w:rPr>
          <w:rFonts w:cs="Times New Roman"/>
        </w:rPr>
        <w:t xml:space="preserve"> </w:t>
      </w:r>
      <w:r w:rsidRPr="008A10EE">
        <w:rPr>
          <w:rFonts w:cs="Times New Roman"/>
          <w:lang w:val="en-US"/>
        </w:rPr>
        <w:t xml:space="preserve">Faktor Penghambat </w:t>
      </w:r>
      <w:r w:rsidR="009A3E39">
        <w:rPr>
          <w:rFonts w:cs="Times New Roman"/>
          <w:lang w:val="en-US"/>
        </w:rPr>
        <w:t xml:space="preserve">Keberhasilan </w:t>
      </w:r>
      <w:r w:rsidR="0050393A">
        <w:rPr>
          <w:rFonts w:cs="Times New Roman"/>
          <w:lang w:val="en-US"/>
        </w:rPr>
        <w:t xml:space="preserve">Implementasi </w:t>
      </w:r>
      <w:r w:rsidRPr="008A10EE">
        <w:rPr>
          <w:rFonts w:cs="Times New Roman"/>
          <w:lang w:val="en-US"/>
        </w:rPr>
        <w:t xml:space="preserve">pada </w:t>
      </w:r>
      <w:r w:rsidR="0050393A">
        <w:rPr>
          <w:rFonts w:cs="Times New Roman"/>
          <w:lang w:val="en-US"/>
        </w:rPr>
        <w:t xml:space="preserve">Kategori </w:t>
      </w:r>
      <w:r w:rsidRPr="008A10EE">
        <w:rPr>
          <w:rFonts w:cs="Times New Roman"/>
          <w:lang w:val="en-US"/>
        </w:rPr>
        <w:t>Sumber Daya Manusia</w:t>
      </w:r>
      <w:bookmarkEnd w:id="1152"/>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A24050" w:rsidRPr="00577DD3" w14:paraId="395ADCAD" w14:textId="77777777" w:rsidTr="00733841">
        <w:trPr>
          <w:tblHeader/>
        </w:trPr>
        <w:tc>
          <w:tcPr>
            <w:tcW w:w="562" w:type="dxa"/>
          </w:tcPr>
          <w:p w14:paraId="3644D320" w14:textId="77777777" w:rsidR="00A24050" w:rsidRPr="00577DD3" w:rsidRDefault="00A24050" w:rsidP="006541BB">
            <w:pPr>
              <w:jc w:val="center"/>
              <w:rPr>
                <w:rFonts w:cs="Times New Roman"/>
                <w:b/>
                <w:bCs/>
                <w:sz w:val="20"/>
                <w:szCs w:val="20"/>
              </w:rPr>
            </w:pPr>
            <w:r w:rsidRPr="00577DD3">
              <w:rPr>
                <w:rFonts w:cs="Times New Roman"/>
                <w:b/>
                <w:bCs/>
                <w:sz w:val="20"/>
                <w:szCs w:val="20"/>
              </w:rPr>
              <w:t>No</w:t>
            </w:r>
          </w:p>
        </w:tc>
        <w:tc>
          <w:tcPr>
            <w:tcW w:w="1701" w:type="dxa"/>
          </w:tcPr>
          <w:p w14:paraId="096435B1" w14:textId="77777777" w:rsidR="00A24050" w:rsidRPr="00577DD3" w:rsidRDefault="00A24050" w:rsidP="006541BB">
            <w:pPr>
              <w:jc w:val="center"/>
              <w:rPr>
                <w:rFonts w:cs="Times New Roman"/>
                <w:b/>
                <w:bCs/>
                <w:sz w:val="20"/>
                <w:szCs w:val="20"/>
              </w:rPr>
            </w:pPr>
            <w:r w:rsidRPr="00577DD3">
              <w:rPr>
                <w:rFonts w:cs="Times New Roman"/>
                <w:b/>
                <w:bCs/>
                <w:sz w:val="20"/>
                <w:szCs w:val="20"/>
              </w:rPr>
              <w:t>Sumber Daya Manusia</w:t>
            </w:r>
          </w:p>
        </w:tc>
        <w:tc>
          <w:tcPr>
            <w:tcW w:w="1134" w:type="dxa"/>
          </w:tcPr>
          <w:p w14:paraId="646C6A37" w14:textId="77777777" w:rsidR="00A24050" w:rsidRPr="00577DD3" w:rsidRDefault="00A24050" w:rsidP="006541BB">
            <w:pPr>
              <w:jc w:val="center"/>
              <w:rPr>
                <w:rFonts w:cs="Times New Roman"/>
                <w:b/>
                <w:bCs/>
                <w:sz w:val="20"/>
                <w:szCs w:val="20"/>
              </w:rPr>
            </w:pPr>
            <w:r w:rsidRPr="00577DD3">
              <w:rPr>
                <w:rFonts w:cs="Times New Roman"/>
                <w:b/>
                <w:bCs/>
                <w:sz w:val="20"/>
                <w:szCs w:val="20"/>
              </w:rPr>
              <w:t>Jumlah Kutipan</w:t>
            </w:r>
          </w:p>
        </w:tc>
        <w:tc>
          <w:tcPr>
            <w:tcW w:w="993" w:type="dxa"/>
          </w:tcPr>
          <w:p w14:paraId="2E33B28C" w14:textId="77777777" w:rsidR="00A24050" w:rsidRPr="00577DD3" w:rsidRDefault="00A24050" w:rsidP="006541BB">
            <w:pPr>
              <w:jc w:val="center"/>
              <w:rPr>
                <w:rFonts w:cs="Times New Roman"/>
                <w:b/>
                <w:bCs/>
                <w:i/>
                <w:iCs/>
                <w:sz w:val="20"/>
                <w:szCs w:val="20"/>
              </w:rPr>
            </w:pPr>
            <w:r w:rsidRPr="00577DD3">
              <w:rPr>
                <w:rFonts w:cs="Times New Roman"/>
                <w:b/>
                <w:bCs/>
                <w:i/>
                <w:iCs/>
                <w:sz w:val="20"/>
                <w:szCs w:val="20"/>
              </w:rPr>
              <w:t>Density</w:t>
            </w:r>
          </w:p>
        </w:tc>
        <w:tc>
          <w:tcPr>
            <w:tcW w:w="1185" w:type="dxa"/>
          </w:tcPr>
          <w:p w14:paraId="10557449" w14:textId="77777777" w:rsidR="00A24050" w:rsidRPr="00577DD3" w:rsidRDefault="00A24050" w:rsidP="006541BB">
            <w:pPr>
              <w:jc w:val="center"/>
              <w:rPr>
                <w:rFonts w:cs="Times New Roman"/>
                <w:b/>
                <w:bCs/>
                <w:sz w:val="20"/>
                <w:szCs w:val="20"/>
              </w:rPr>
            </w:pPr>
            <w:r w:rsidRPr="00577DD3">
              <w:rPr>
                <w:rFonts w:cs="Times New Roman"/>
                <w:b/>
                <w:bCs/>
                <w:sz w:val="20"/>
                <w:szCs w:val="20"/>
              </w:rPr>
              <w:t>Yang Mengutip</w:t>
            </w:r>
          </w:p>
        </w:tc>
      </w:tr>
      <w:tr w:rsidR="00A24050" w:rsidRPr="00577DD3" w14:paraId="479CA4DF" w14:textId="77777777" w:rsidTr="00733841">
        <w:tc>
          <w:tcPr>
            <w:tcW w:w="562" w:type="dxa"/>
          </w:tcPr>
          <w:p w14:paraId="6DD0AF9D" w14:textId="77777777" w:rsidR="00A24050" w:rsidRPr="00577DD3" w:rsidRDefault="00A24050" w:rsidP="006541BB">
            <w:pPr>
              <w:jc w:val="center"/>
              <w:rPr>
                <w:rFonts w:cs="Times New Roman"/>
                <w:sz w:val="20"/>
                <w:szCs w:val="20"/>
              </w:rPr>
            </w:pPr>
            <w:r w:rsidRPr="00577DD3">
              <w:rPr>
                <w:rFonts w:cs="Times New Roman"/>
                <w:sz w:val="20"/>
                <w:szCs w:val="20"/>
              </w:rPr>
              <w:t>0</w:t>
            </w:r>
          </w:p>
        </w:tc>
        <w:tc>
          <w:tcPr>
            <w:tcW w:w="1701" w:type="dxa"/>
          </w:tcPr>
          <w:p w14:paraId="79EE00E9" w14:textId="77777777" w:rsidR="00A24050" w:rsidRPr="00577DD3" w:rsidRDefault="00A24050" w:rsidP="006541BB">
            <w:pPr>
              <w:rPr>
                <w:rFonts w:cs="Times New Roman"/>
                <w:sz w:val="20"/>
                <w:szCs w:val="20"/>
              </w:rPr>
            </w:pPr>
            <w:r w:rsidRPr="00577DD3">
              <w:rPr>
                <w:rFonts w:cs="Times New Roman"/>
                <w:sz w:val="20"/>
                <w:szCs w:val="20"/>
              </w:rPr>
              <w:t>*Sumber daya manusia</w:t>
            </w:r>
          </w:p>
        </w:tc>
        <w:tc>
          <w:tcPr>
            <w:tcW w:w="1134" w:type="dxa"/>
          </w:tcPr>
          <w:p w14:paraId="3AA5D39F" w14:textId="77777777" w:rsidR="00A24050" w:rsidRPr="00577DD3" w:rsidRDefault="00A24050" w:rsidP="006541BB">
            <w:pPr>
              <w:jc w:val="center"/>
              <w:rPr>
                <w:rFonts w:cs="Times New Roman"/>
                <w:sz w:val="20"/>
                <w:szCs w:val="20"/>
              </w:rPr>
            </w:pPr>
          </w:p>
        </w:tc>
        <w:tc>
          <w:tcPr>
            <w:tcW w:w="993" w:type="dxa"/>
          </w:tcPr>
          <w:p w14:paraId="06B440AC" w14:textId="77777777" w:rsidR="00A24050" w:rsidRPr="00577DD3" w:rsidRDefault="00A24050" w:rsidP="006541BB">
            <w:pPr>
              <w:jc w:val="center"/>
              <w:rPr>
                <w:rFonts w:cs="Times New Roman"/>
                <w:sz w:val="20"/>
                <w:szCs w:val="20"/>
              </w:rPr>
            </w:pPr>
            <w:r w:rsidRPr="00577DD3">
              <w:rPr>
                <w:rFonts w:cs="Times New Roman"/>
                <w:sz w:val="20"/>
                <w:szCs w:val="20"/>
              </w:rPr>
              <w:t>7</w:t>
            </w:r>
          </w:p>
        </w:tc>
        <w:tc>
          <w:tcPr>
            <w:tcW w:w="1185" w:type="dxa"/>
          </w:tcPr>
          <w:p w14:paraId="4C21CC04" w14:textId="77777777" w:rsidR="00A24050" w:rsidRPr="00577DD3" w:rsidRDefault="00A24050" w:rsidP="006541BB">
            <w:pPr>
              <w:jc w:val="center"/>
              <w:rPr>
                <w:rFonts w:cs="Times New Roman"/>
                <w:sz w:val="20"/>
                <w:szCs w:val="20"/>
              </w:rPr>
            </w:pPr>
          </w:p>
        </w:tc>
      </w:tr>
      <w:tr w:rsidR="00A24050" w:rsidRPr="00577DD3" w14:paraId="0BD9230F" w14:textId="77777777" w:rsidTr="00733841">
        <w:tc>
          <w:tcPr>
            <w:tcW w:w="562" w:type="dxa"/>
          </w:tcPr>
          <w:p w14:paraId="5F6DDCAC" w14:textId="77777777" w:rsidR="00A24050" w:rsidRPr="00577DD3" w:rsidRDefault="00A24050" w:rsidP="006541BB">
            <w:pPr>
              <w:jc w:val="center"/>
              <w:rPr>
                <w:rFonts w:cs="Times New Roman"/>
                <w:sz w:val="20"/>
                <w:szCs w:val="20"/>
              </w:rPr>
            </w:pPr>
            <w:r w:rsidRPr="00577DD3">
              <w:rPr>
                <w:rFonts w:cs="Times New Roman"/>
                <w:sz w:val="20"/>
                <w:szCs w:val="20"/>
              </w:rPr>
              <w:t>1</w:t>
            </w:r>
          </w:p>
        </w:tc>
        <w:tc>
          <w:tcPr>
            <w:tcW w:w="1701" w:type="dxa"/>
          </w:tcPr>
          <w:p w14:paraId="14B78E46" w14:textId="00A83752" w:rsidR="00A24050" w:rsidRPr="00577DD3" w:rsidRDefault="00A24050" w:rsidP="006541BB">
            <w:pPr>
              <w:rPr>
                <w:rFonts w:cs="Times New Roman"/>
                <w:sz w:val="20"/>
                <w:szCs w:val="20"/>
              </w:rPr>
            </w:pPr>
            <w:r w:rsidRPr="00577DD3">
              <w:rPr>
                <w:rFonts w:cs="Times New Roman"/>
                <w:sz w:val="20"/>
                <w:szCs w:val="20"/>
              </w:rPr>
              <w:t>SDM-keterbatasan resource-hambatan</w:t>
            </w:r>
          </w:p>
        </w:tc>
        <w:tc>
          <w:tcPr>
            <w:tcW w:w="1134" w:type="dxa"/>
          </w:tcPr>
          <w:p w14:paraId="60D9DA76" w14:textId="504D0037" w:rsidR="00A24050" w:rsidRPr="00577DD3" w:rsidRDefault="00A24050" w:rsidP="006541BB">
            <w:pPr>
              <w:jc w:val="center"/>
              <w:rPr>
                <w:rFonts w:cs="Times New Roman"/>
                <w:b/>
                <w:bCs/>
                <w:sz w:val="20"/>
                <w:szCs w:val="20"/>
              </w:rPr>
            </w:pPr>
            <w:r w:rsidRPr="00577DD3">
              <w:rPr>
                <w:rFonts w:cs="Times New Roman"/>
                <w:b/>
                <w:bCs/>
                <w:sz w:val="20"/>
                <w:szCs w:val="20"/>
              </w:rPr>
              <w:t>25</w:t>
            </w:r>
          </w:p>
        </w:tc>
        <w:tc>
          <w:tcPr>
            <w:tcW w:w="993" w:type="dxa"/>
          </w:tcPr>
          <w:p w14:paraId="209EC234" w14:textId="77777777" w:rsidR="00A24050" w:rsidRPr="00577DD3" w:rsidRDefault="00A24050" w:rsidP="006541BB">
            <w:pPr>
              <w:jc w:val="center"/>
              <w:rPr>
                <w:rFonts w:cs="Times New Roman"/>
                <w:sz w:val="20"/>
                <w:szCs w:val="20"/>
              </w:rPr>
            </w:pPr>
            <w:r w:rsidRPr="00577DD3">
              <w:rPr>
                <w:rFonts w:cs="Times New Roman"/>
                <w:sz w:val="20"/>
                <w:szCs w:val="20"/>
              </w:rPr>
              <w:t>1</w:t>
            </w:r>
          </w:p>
        </w:tc>
        <w:tc>
          <w:tcPr>
            <w:tcW w:w="1185" w:type="dxa"/>
          </w:tcPr>
          <w:p w14:paraId="058CF67F" w14:textId="12358D13" w:rsidR="00A24050" w:rsidRPr="00577DD3" w:rsidRDefault="00A24050" w:rsidP="006541BB">
            <w:pPr>
              <w:jc w:val="center"/>
              <w:rPr>
                <w:rFonts w:cs="Times New Roman"/>
                <w:sz w:val="20"/>
                <w:szCs w:val="20"/>
              </w:rPr>
            </w:pPr>
            <w:r w:rsidRPr="00577DD3">
              <w:rPr>
                <w:rFonts w:cs="Times New Roman"/>
                <w:sz w:val="20"/>
                <w:szCs w:val="20"/>
              </w:rPr>
              <w:t>21</w:t>
            </w:r>
          </w:p>
        </w:tc>
      </w:tr>
    </w:tbl>
    <w:p w14:paraId="465DF7CD" w14:textId="77777777" w:rsidR="00A24050" w:rsidRPr="008A10EE" w:rsidRDefault="00A24050" w:rsidP="00A24050">
      <w:pPr>
        <w:rPr>
          <w:rFonts w:cs="Times New Roman"/>
          <w:lang w:val="en-US"/>
        </w:rPr>
      </w:pPr>
    </w:p>
    <w:p w14:paraId="07C360B9" w14:textId="1DA10409" w:rsidR="008439C7" w:rsidRPr="008439C7" w:rsidRDefault="00A24050" w:rsidP="00577DD3">
      <w:pPr>
        <w:spacing w:after="120"/>
        <w:rPr>
          <w:rFonts w:cs="Times New Roman"/>
          <w:lang w:val="en-US"/>
        </w:rPr>
      </w:pPr>
      <w:r w:rsidRPr="008A10EE">
        <w:rPr>
          <w:rFonts w:cs="Times New Roman"/>
          <w:lang w:val="en-US"/>
        </w:rPr>
        <w:lastRenderedPageBreak/>
        <w:t xml:space="preserve">Tabel 6.17 </w:t>
      </w:r>
      <w:r w:rsidR="008439C7" w:rsidRPr="008439C7">
        <w:rPr>
          <w:rFonts w:cs="Times New Roman"/>
          <w:lang w:val="en-US"/>
        </w:rPr>
        <w:t xml:space="preserve">dapat diketahui bahwa keterbatasan </w:t>
      </w:r>
      <w:r w:rsidR="008439C7" w:rsidRPr="008439C7">
        <w:rPr>
          <w:rFonts w:cs="Times New Roman"/>
          <w:i/>
          <w:iCs/>
          <w:lang w:val="en-US"/>
        </w:rPr>
        <w:t xml:space="preserve">resource </w:t>
      </w:r>
      <w:r w:rsidR="008439C7" w:rsidRPr="008439C7">
        <w:rPr>
          <w:rFonts w:cs="Times New Roman"/>
          <w:lang w:val="en-US"/>
        </w:rPr>
        <w:t xml:space="preserve">seringkali menjadi </w:t>
      </w:r>
      <w:r w:rsidR="008439C7" w:rsidRPr="008439C7">
        <w:rPr>
          <w:rFonts w:cs="Times New Roman"/>
          <w:u w:val="single"/>
          <w:lang w:val="en-US"/>
        </w:rPr>
        <w:t>hambatan</w:t>
      </w:r>
      <w:r w:rsidR="008439C7" w:rsidRPr="008439C7">
        <w:rPr>
          <w:rFonts w:cs="Times New Roman"/>
          <w:lang w:val="en-US"/>
        </w:rPr>
        <w:t xml:space="preserve"> </w:t>
      </w:r>
      <w:r w:rsidR="002B438B">
        <w:rPr>
          <w:rFonts w:cs="Times New Roman"/>
          <w:lang w:val="en-US"/>
        </w:rPr>
        <w:t>dalam mencapai keberhasilan</w:t>
      </w:r>
      <w:r w:rsidR="008439C7" w:rsidRPr="008439C7">
        <w:rPr>
          <w:rFonts w:cs="Times New Roman"/>
          <w:lang w:val="en-US"/>
        </w:rPr>
        <w:t xml:space="preserve"> implementasi sistem informasi.</w:t>
      </w:r>
    </w:p>
    <w:p w14:paraId="73D809BE" w14:textId="6029CEF6" w:rsidR="00A24050" w:rsidRPr="00577DD3" w:rsidRDefault="008439C7" w:rsidP="00577DD3">
      <w:pPr>
        <w:spacing w:after="120"/>
        <w:rPr>
          <w:rFonts w:cs="Times New Roman"/>
        </w:rPr>
      </w:pPr>
      <w:r w:rsidRPr="008439C7">
        <w:rPr>
          <w:rFonts w:cs="Times New Roman"/>
          <w:u w:val="single"/>
          <w:lang w:val="en-US"/>
        </w:rPr>
        <w:t xml:space="preserve">Keterbatasan </w:t>
      </w:r>
      <w:r w:rsidRPr="008439C7">
        <w:rPr>
          <w:rFonts w:cs="Times New Roman"/>
          <w:i/>
          <w:iCs/>
          <w:u w:val="single"/>
          <w:lang w:val="en-US"/>
        </w:rPr>
        <w:t>resource</w:t>
      </w:r>
      <w:r w:rsidRPr="008439C7">
        <w:rPr>
          <w:rFonts w:cs="Times New Roman"/>
          <w:u w:val="single"/>
          <w:lang w:val="en-US"/>
        </w:rPr>
        <w:t xml:space="preserve"> atau tenaga IT dalam membantu proses pengembangan dan implementasi sistem</w:t>
      </w:r>
      <w:r w:rsidRPr="008439C7">
        <w:rPr>
          <w:rFonts w:cs="Times New Roman"/>
          <w:lang w:val="en-US"/>
        </w:rPr>
        <w:t xml:space="preserve"> banyak diutarakan oleh beberapa narasumber</w:t>
      </w:r>
      <w:r w:rsidR="002B438B">
        <w:rPr>
          <w:rFonts w:cs="Times New Roman"/>
          <w:lang w:val="en-US"/>
        </w:rPr>
        <w:t xml:space="preserve"> sebagai hambatan yang seringkali dirasakan</w:t>
      </w:r>
      <w:r w:rsidRPr="008439C7">
        <w:rPr>
          <w:rFonts w:cs="Times New Roman"/>
          <w:lang w:val="en-US"/>
        </w:rPr>
        <w:t xml:space="preserve">. </w:t>
      </w:r>
      <w:r>
        <w:rPr>
          <w:rFonts w:cs="Times New Roman"/>
          <w:lang w:val="en-US"/>
        </w:rPr>
        <w:t>S</w:t>
      </w:r>
      <w:r w:rsidRPr="008439C7">
        <w:rPr>
          <w:rFonts w:cs="Times New Roman"/>
          <w:lang w:val="en-US"/>
        </w:rPr>
        <w:t xml:space="preserve">ehingga perlu diperhatikan untuk dilakukan penanganan agar tidak </w:t>
      </w:r>
      <w:r w:rsidR="002B438B">
        <w:rPr>
          <w:rFonts w:cs="Times New Roman"/>
          <w:lang w:val="en-US"/>
        </w:rPr>
        <w:t>menjadi pen</w:t>
      </w:r>
      <w:r w:rsidRPr="008439C7">
        <w:rPr>
          <w:rFonts w:cs="Times New Roman"/>
          <w:lang w:val="en-US"/>
        </w:rPr>
        <w:t xml:space="preserve">ghambat dalam </w:t>
      </w:r>
      <w:r w:rsidR="002B438B">
        <w:rPr>
          <w:rFonts w:cs="Times New Roman"/>
          <w:lang w:val="en-US"/>
        </w:rPr>
        <w:t xml:space="preserve">mencapai keberhasilan </w:t>
      </w:r>
      <w:r w:rsidRPr="008439C7">
        <w:rPr>
          <w:rFonts w:cs="Times New Roman"/>
          <w:lang w:val="en-US"/>
        </w:rPr>
        <w:t>implementasi sistem informasi kedepannya.</w:t>
      </w:r>
    </w:p>
    <w:p w14:paraId="24191F87" w14:textId="7E475466" w:rsidR="00005025" w:rsidRPr="000F05F3" w:rsidRDefault="00BF0D80" w:rsidP="000A7FCF">
      <w:pPr>
        <w:pStyle w:val="ListParagraph"/>
        <w:numPr>
          <w:ilvl w:val="0"/>
          <w:numId w:val="53"/>
        </w:numPr>
        <w:spacing w:after="120"/>
        <w:ind w:left="426" w:hanging="426"/>
        <w:contextualSpacing w:val="0"/>
        <w:rPr>
          <w:b/>
          <w:bCs/>
          <w:lang w:val="en-US"/>
        </w:rPr>
      </w:pPr>
      <w:r w:rsidRPr="000F05F3">
        <w:rPr>
          <w:b/>
          <w:bCs/>
          <w:lang w:val="en-US"/>
        </w:rPr>
        <w:t>Sumber Daya Teknologi</w:t>
      </w:r>
    </w:p>
    <w:p w14:paraId="21E5055A" w14:textId="3EF58EDB" w:rsidR="006D3AB2" w:rsidRPr="00C45853" w:rsidRDefault="008439C7" w:rsidP="00577DD3">
      <w:pPr>
        <w:spacing w:after="120"/>
        <w:rPr>
          <w:rFonts w:cs="Times New Roman"/>
          <w:lang w:val="en-US"/>
        </w:rPr>
      </w:pPr>
      <w:r w:rsidRPr="008439C7">
        <w:rPr>
          <w:rFonts w:cs="Times New Roman"/>
          <w:lang w:val="en-US"/>
        </w:rPr>
        <w:t xml:space="preserve">Berikut adalah tabel yang menjelaskan kutipan terkait faktor pendorong </w:t>
      </w:r>
      <w:r w:rsidR="002B438B">
        <w:rPr>
          <w:rFonts w:cs="Times New Roman"/>
          <w:lang w:val="en-US"/>
        </w:rPr>
        <w:t>bagi keberhasilan</w:t>
      </w:r>
      <w:r w:rsidRPr="008439C7">
        <w:rPr>
          <w:rFonts w:cs="Times New Roman"/>
          <w:lang w:val="en-US"/>
        </w:rPr>
        <w:t xml:space="preserve"> implementasi sistem informasi pada kategori sumber daya manusia yang telah dilakukan proses pengkodean </w:t>
      </w:r>
      <w:r w:rsidR="002B438B">
        <w:rPr>
          <w:rFonts w:cs="Times New Roman"/>
          <w:i/>
          <w:iCs/>
          <w:lang w:val="en-US"/>
        </w:rPr>
        <w:t xml:space="preserve">(Open Coding)  </w:t>
      </w:r>
      <w:r w:rsidRPr="008439C7">
        <w:rPr>
          <w:rFonts w:cs="Times New Roman"/>
          <w:lang w:val="en-US"/>
        </w:rPr>
        <w:t xml:space="preserve">pada </w:t>
      </w:r>
      <w:r w:rsidR="002B438B">
        <w:rPr>
          <w:rFonts w:cs="Times New Roman"/>
          <w:lang w:val="en-US"/>
        </w:rPr>
        <w:t xml:space="preserve"> </w:t>
      </w:r>
      <w:r w:rsidRPr="008439C7">
        <w:rPr>
          <w:rFonts w:cs="Times New Roman"/>
          <w:lang w:val="en-US"/>
        </w:rPr>
        <w:t xml:space="preserve">transkrip </w:t>
      </w:r>
      <w:r w:rsidR="002B438B">
        <w:rPr>
          <w:rFonts w:cs="Times New Roman"/>
          <w:lang w:val="en-US"/>
        </w:rPr>
        <w:t xml:space="preserve"> </w:t>
      </w:r>
      <w:r w:rsidRPr="008439C7">
        <w:rPr>
          <w:rFonts w:cs="Times New Roman"/>
          <w:lang w:val="en-US"/>
        </w:rPr>
        <w:t xml:space="preserve">hasil </w:t>
      </w:r>
      <w:r w:rsidR="002B438B">
        <w:rPr>
          <w:rFonts w:cs="Times New Roman"/>
          <w:lang w:val="en-US"/>
        </w:rPr>
        <w:t xml:space="preserve"> </w:t>
      </w:r>
      <w:r w:rsidRPr="008439C7">
        <w:rPr>
          <w:rFonts w:cs="Times New Roman"/>
          <w:lang w:val="en-US"/>
        </w:rPr>
        <w:t>wawancara.</w:t>
      </w:r>
    </w:p>
    <w:p w14:paraId="1D422EB4" w14:textId="2B68AB74" w:rsidR="006541BB" w:rsidRPr="008A10EE" w:rsidRDefault="006541BB" w:rsidP="00577DD3">
      <w:pPr>
        <w:pStyle w:val="Caption"/>
        <w:keepNext/>
        <w:spacing w:after="120"/>
        <w:rPr>
          <w:rFonts w:cs="Times New Roman"/>
        </w:rPr>
      </w:pPr>
      <w:bookmarkStart w:id="1153" w:name="_Toc4847162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8</w:t>
      </w:r>
      <w:r w:rsidR="00182426">
        <w:rPr>
          <w:rFonts w:cs="Times New Roman"/>
        </w:rPr>
        <w:fldChar w:fldCharType="end"/>
      </w:r>
      <w:r w:rsidRPr="008A10EE">
        <w:rPr>
          <w:rFonts w:cs="Times New Roman"/>
        </w:rPr>
        <w:t xml:space="preserve"> </w:t>
      </w:r>
      <w:r w:rsidRPr="008A10EE">
        <w:rPr>
          <w:rFonts w:cs="Times New Roman"/>
          <w:lang w:val="en-US"/>
        </w:rPr>
        <w:t>Faktor Pe</w:t>
      </w:r>
      <w:r w:rsidR="008439C7">
        <w:rPr>
          <w:rFonts w:cs="Times New Roman"/>
          <w:lang w:val="en-US"/>
        </w:rPr>
        <w:t>ndorong</w:t>
      </w:r>
      <w:r w:rsidR="009A3E39">
        <w:rPr>
          <w:rFonts w:cs="Times New Roman"/>
          <w:lang w:val="en-US"/>
        </w:rPr>
        <w:t xml:space="preserve"> Keberhasilan</w:t>
      </w:r>
      <w:r w:rsidR="008439C7">
        <w:rPr>
          <w:rFonts w:cs="Times New Roman"/>
          <w:lang w:val="en-US"/>
        </w:rPr>
        <w:t xml:space="preserve"> Implementasi</w:t>
      </w:r>
      <w:r w:rsidRPr="008A10EE">
        <w:rPr>
          <w:rFonts w:cs="Times New Roman"/>
          <w:lang w:val="en-US"/>
        </w:rPr>
        <w:t xml:space="preserve"> pada </w:t>
      </w:r>
      <w:r w:rsidR="008439C7">
        <w:rPr>
          <w:rFonts w:cs="Times New Roman"/>
          <w:lang w:val="en-US"/>
        </w:rPr>
        <w:t xml:space="preserve">Kategori </w:t>
      </w:r>
      <w:r w:rsidRPr="008A10EE">
        <w:rPr>
          <w:rFonts w:cs="Times New Roman"/>
          <w:lang w:val="en-US"/>
        </w:rPr>
        <w:t>Sumber Daya Teknologi</w:t>
      </w:r>
      <w:bookmarkEnd w:id="1153"/>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A56E2" w:rsidRPr="00577DD3" w14:paraId="66569FED" w14:textId="77777777" w:rsidTr="00733841">
        <w:trPr>
          <w:tblHeader/>
        </w:trPr>
        <w:tc>
          <w:tcPr>
            <w:tcW w:w="562" w:type="dxa"/>
          </w:tcPr>
          <w:p w14:paraId="73B60534" w14:textId="77777777" w:rsidR="007A56E2" w:rsidRPr="00577DD3" w:rsidRDefault="007A56E2" w:rsidP="00D209BD">
            <w:pPr>
              <w:jc w:val="center"/>
              <w:rPr>
                <w:rFonts w:cs="Times New Roman"/>
                <w:b/>
                <w:bCs/>
                <w:sz w:val="20"/>
                <w:szCs w:val="20"/>
              </w:rPr>
            </w:pPr>
            <w:r w:rsidRPr="00577DD3">
              <w:rPr>
                <w:rFonts w:cs="Times New Roman"/>
                <w:b/>
                <w:bCs/>
                <w:sz w:val="20"/>
                <w:szCs w:val="20"/>
              </w:rPr>
              <w:t>No</w:t>
            </w:r>
          </w:p>
        </w:tc>
        <w:tc>
          <w:tcPr>
            <w:tcW w:w="1701" w:type="dxa"/>
          </w:tcPr>
          <w:p w14:paraId="28F29BDF" w14:textId="3B09393A" w:rsidR="007A56E2" w:rsidRPr="00577DD3" w:rsidRDefault="007A56E2" w:rsidP="00D209BD">
            <w:pPr>
              <w:jc w:val="center"/>
              <w:rPr>
                <w:rFonts w:cs="Times New Roman"/>
                <w:b/>
                <w:bCs/>
                <w:sz w:val="20"/>
                <w:szCs w:val="20"/>
              </w:rPr>
            </w:pPr>
            <w:r w:rsidRPr="00577DD3">
              <w:rPr>
                <w:rFonts w:cs="Times New Roman"/>
                <w:b/>
                <w:bCs/>
                <w:sz w:val="20"/>
                <w:szCs w:val="20"/>
              </w:rPr>
              <w:t>Sumber Daya Teknologi</w:t>
            </w:r>
          </w:p>
        </w:tc>
        <w:tc>
          <w:tcPr>
            <w:tcW w:w="1134" w:type="dxa"/>
          </w:tcPr>
          <w:p w14:paraId="7E5276C6" w14:textId="77777777" w:rsidR="007A56E2" w:rsidRPr="00577DD3" w:rsidRDefault="007A56E2" w:rsidP="00D209BD">
            <w:pPr>
              <w:jc w:val="center"/>
              <w:rPr>
                <w:rFonts w:cs="Times New Roman"/>
                <w:b/>
                <w:bCs/>
                <w:sz w:val="20"/>
                <w:szCs w:val="20"/>
              </w:rPr>
            </w:pPr>
            <w:r w:rsidRPr="00577DD3">
              <w:rPr>
                <w:rFonts w:cs="Times New Roman"/>
                <w:b/>
                <w:bCs/>
                <w:sz w:val="20"/>
                <w:szCs w:val="20"/>
              </w:rPr>
              <w:t>Jumlah Kutipan</w:t>
            </w:r>
          </w:p>
        </w:tc>
        <w:tc>
          <w:tcPr>
            <w:tcW w:w="993" w:type="dxa"/>
          </w:tcPr>
          <w:p w14:paraId="3CA3960C" w14:textId="77777777" w:rsidR="007A56E2" w:rsidRPr="00577DD3" w:rsidRDefault="007A56E2" w:rsidP="00D209BD">
            <w:pPr>
              <w:jc w:val="center"/>
              <w:rPr>
                <w:rFonts w:cs="Times New Roman"/>
                <w:b/>
                <w:bCs/>
                <w:i/>
                <w:iCs/>
                <w:sz w:val="20"/>
                <w:szCs w:val="20"/>
              </w:rPr>
            </w:pPr>
            <w:r w:rsidRPr="00577DD3">
              <w:rPr>
                <w:rFonts w:cs="Times New Roman"/>
                <w:b/>
                <w:bCs/>
                <w:i/>
                <w:iCs/>
                <w:sz w:val="20"/>
                <w:szCs w:val="20"/>
              </w:rPr>
              <w:t>Density</w:t>
            </w:r>
          </w:p>
        </w:tc>
        <w:tc>
          <w:tcPr>
            <w:tcW w:w="1185" w:type="dxa"/>
          </w:tcPr>
          <w:p w14:paraId="6AC0179C" w14:textId="77777777" w:rsidR="007A56E2" w:rsidRPr="00577DD3" w:rsidRDefault="007A56E2" w:rsidP="00D209BD">
            <w:pPr>
              <w:jc w:val="center"/>
              <w:rPr>
                <w:rFonts w:cs="Times New Roman"/>
                <w:b/>
                <w:bCs/>
                <w:sz w:val="20"/>
                <w:szCs w:val="20"/>
              </w:rPr>
            </w:pPr>
            <w:r w:rsidRPr="00577DD3">
              <w:rPr>
                <w:rFonts w:cs="Times New Roman"/>
                <w:b/>
                <w:bCs/>
                <w:sz w:val="20"/>
                <w:szCs w:val="20"/>
              </w:rPr>
              <w:t>Yang Mengutip</w:t>
            </w:r>
          </w:p>
        </w:tc>
      </w:tr>
      <w:tr w:rsidR="007A56E2" w:rsidRPr="00577DD3" w14:paraId="69156782" w14:textId="77777777" w:rsidTr="00733841">
        <w:tc>
          <w:tcPr>
            <w:tcW w:w="562" w:type="dxa"/>
          </w:tcPr>
          <w:p w14:paraId="2442224A" w14:textId="77777777" w:rsidR="007A56E2" w:rsidRPr="00577DD3" w:rsidRDefault="007A56E2" w:rsidP="00D209BD">
            <w:pPr>
              <w:jc w:val="center"/>
              <w:rPr>
                <w:rFonts w:cs="Times New Roman"/>
                <w:sz w:val="20"/>
                <w:szCs w:val="20"/>
              </w:rPr>
            </w:pPr>
            <w:r w:rsidRPr="00577DD3">
              <w:rPr>
                <w:rFonts w:cs="Times New Roman"/>
                <w:sz w:val="20"/>
                <w:szCs w:val="20"/>
              </w:rPr>
              <w:t>0</w:t>
            </w:r>
          </w:p>
        </w:tc>
        <w:tc>
          <w:tcPr>
            <w:tcW w:w="1701" w:type="dxa"/>
          </w:tcPr>
          <w:p w14:paraId="182A2689" w14:textId="55CA4815" w:rsidR="007A56E2" w:rsidRPr="00577DD3" w:rsidRDefault="007A56E2" w:rsidP="00D209BD">
            <w:pPr>
              <w:rPr>
                <w:rFonts w:cs="Times New Roman"/>
                <w:sz w:val="20"/>
                <w:szCs w:val="20"/>
              </w:rPr>
            </w:pPr>
            <w:r w:rsidRPr="00577DD3">
              <w:rPr>
                <w:rFonts w:cs="Times New Roman"/>
                <w:sz w:val="20"/>
                <w:szCs w:val="20"/>
              </w:rPr>
              <w:t>*Sumber daya teknologi</w:t>
            </w:r>
          </w:p>
        </w:tc>
        <w:tc>
          <w:tcPr>
            <w:tcW w:w="1134" w:type="dxa"/>
          </w:tcPr>
          <w:p w14:paraId="24150B58" w14:textId="77777777" w:rsidR="007A56E2" w:rsidRPr="00577DD3" w:rsidRDefault="007A56E2" w:rsidP="00D209BD">
            <w:pPr>
              <w:jc w:val="center"/>
              <w:rPr>
                <w:rFonts w:cs="Times New Roman"/>
                <w:sz w:val="20"/>
                <w:szCs w:val="20"/>
              </w:rPr>
            </w:pPr>
          </w:p>
        </w:tc>
        <w:tc>
          <w:tcPr>
            <w:tcW w:w="993" w:type="dxa"/>
          </w:tcPr>
          <w:p w14:paraId="566103F0" w14:textId="71C5B0F9" w:rsidR="007A56E2" w:rsidRPr="00577DD3" w:rsidRDefault="00B25427" w:rsidP="00D209BD">
            <w:pPr>
              <w:jc w:val="center"/>
              <w:rPr>
                <w:rFonts w:cs="Times New Roman"/>
                <w:sz w:val="20"/>
                <w:szCs w:val="20"/>
              </w:rPr>
            </w:pPr>
            <w:r w:rsidRPr="00577DD3">
              <w:rPr>
                <w:rFonts w:cs="Times New Roman"/>
                <w:sz w:val="20"/>
                <w:szCs w:val="20"/>
              </w:rPr>
              <w:t>11</w:t>
            </w:r>
          </w:p>
        </w:tc>
        <w:tc>
          <w:tcPr>
            <w:tcW w:w="1185" w:type="dxa"/>
          </w:tcPr>
          <w:p w14:paraId="62E0E747" w14:textId="77777777" w:rsidR="007A56E2" w:rsidRPr="00577DD3" w:rsidRDefault="007A56E2" w:rsidP="00D209BD">
            <w:pPr>
              <w:jc w:val="center"/>
              <w:rPr>
                <w:rFonts w:cs="Times New Roman"/>
                <w:sz w:val="20"/>
                <w:szCs w:val="20"/>
              </w:rPr>
            </w:pPr>
          </w:p>
        </w:tc>
      </w:tr>
      <w:tr w:rsidR="0049770E" w:rsidRPr="00577DD3" w14:paraId="394DE85C" w14:textId="77777777" w:rsidTr="00733841">
        <w:tc>
          <w:tcPr>
            <w:tcW w:w="562" w:type="dxa"/>
            <w:vMerge w:val="restart"/>
          </w:tcPr>
          <w:p w14:paraId="417D14FC" w14:textId="2FC6205E" w:rsidR="0049770E" w:rsidRPr="00577DD3" w:rsidRDefault="0049770E" w:rsidP="00D209BD">
            <w:pPr>
              <w:jc w:val="center"/>
              <w:rPr>
                <w:rFonts w:cs="Times New Roman"/>
                <w:sz w:val="20"/>
                <w:szCs w:val="20"/>
              </w:rPr>
            </w:pPr>
            <w:r w:rsidRPr="00577DD3">
              <w:rPr>
                <w:rFonts w:cs="Times New Roman"/>
                <w:sz w:val="20"/>
                <w:szCs w:val="20"/>
              </w:rPr>
              <w:t>1</w:t>
            </w:r>
          </w:p>
        </w:tc>
        <w:tc>
          <w:tcPr>
            <w:tcW w:w="1701" w:type="dxa"/>
          </w:tcPr>
          <w:p w14:paraId="769AD432" w14:textId="20E9A923" w:rsidR="0049770E" w:rsidRPr="00577DD3" w:rsidRDefault="0049770E" w:rsidP="00D209BD">
            <w:pPr>
              <w:rPr>
                <w:rFonts w:cs="Times New Roman"/>
                <w:sz w:val="20"/>
                <w:szCs w:val="20"/>
              </w:rPr>
            </w:pPr>
            <w:r w:rsidRPr="00577DD3">
              <w:rPr>
                <w:rFonts w:cs="Times New Roman"/>
                <w:sz w:val="20"/>
                <w:szCs w:val="20"/>
              </w:rPr>
              <w:t>SD_Teknologi-pengamanan data vital</w:t>
            </w:r>
          </w:p>
        </w:tc>
        <w:tc>
          <w:tcPr>
            <w:tcW w:w="1134" w:type="dxa"/>
          </w:tcPr>
          <w:p w14:paraId="2CCB7B66" w14:textId="6CD21BC5" w:rsidR="0049770E" w:rsidRPr="00577DD3" w:rsidRDefault="0049770E" w:rsidP="00D209BD">
            <w:pPr>
              <w:jc w:val="center"/>
              <w:rPr>
                <w:rFonts w:cs="Times New Roman"/>
                <w:sz w:val="20"/>
                <w:szCs w:val="20"/>
              </w:rPr>
            </w:pPr>
            <w:r w:rsidRPr="00577DD3">
              <w:rPr>
                <w:rFonts w:cs="Times New Roman"/>
                <w:sz w:val="20"/>
                <w:szCs w:val="20"/>
              </w:rPr>
              <w:t>2</w:t>
            </w:r>
          </w:p>
        </w:tc>
        <w:tc>
          <w:tcPr>
            <w:tcW w:w="993" w:type="dxa"/>
          </w:tcPr>
          <w:p w14:paraId="1549CE00" w14:textId="5B71BA72" w:rsidR="0049770E" w:rsidRPr="00577DD3" w:rsidRDefault="0049770E" w:rsidP="00D209BD">
            <w:pPr>
              <w:jc w:val="center"/>
              <w:rPr>
                <w:rFonts w:cs="Times New Roman"/>
                <w:sz w:val="20"/>
                <w:szCs w:val="20"/>
              </w:rPr>
            </w:pPr>
            <w:r w:rsidRPr="00577DD3">
              <w:rPr>
                <w:rFonts w:cs="Times New Roman"/>
                <w:sz w:val="20"/>
                <w:szCs w:val="20"/>
              </w:rPr>
              <w:t>2</w:t>
            </w:r>
          </w:p>
        </w:tc>
        <w:tc>
          <w:tcPr>
            <w:tcW w:w="1185" w:type="dxa"/>
          </w:tcPr>
          <w:p w14:paraId="4B709696" w14:textId="0DBC6B08" w:rsidR="0049770E" w:rsidRPr="00577DD3" w:rsidRDefault="0049770E" w:rsidP="00D209BD">
            <w:pPr>
              <w:jc w:val="center"/>
              <w:rPr>
                <w:rFonts w:cs="Times New Roman"/>
                <w:sz w:val="20"/>
                <w:szCs w:val="20"/>
              </w:rPr>
            </w:pPr>
            <w:r w:rsidRPr="00577DD3">
              <w:rPr>
                <w:rFonts w:cs="Times New Roman"/>
                <w:sz w:val="20"/>
                <w:szCs w:val="20"/>
              </w:rPr>
              <w:t>2</w:t>
            </w:r>
          </w:p>
        </w:tc>
      </w:tr>
      <w:tr w:rsidR="0049770E" w:rsidRPr="00577DD3" w14:paraId="3806CDE5" w14:textId="77777777" w:rsidTr="00733841">
        <w:tc>
          <w:tcPr>
            <w:tcW w:w="562" w:type="dxa"/>
            <w:vMerge/>
          </w:tcPr>
          <w:p w14:paraId="24956EC6" w14:textId="77777777" w:rsidR="0049770E" w:rsidRPr="00577DD3" w:rsidRDefault="0049770E" w:rsidP="00D209BD">
            <w:pPr>
              <w:jc w:val="center"/>
              <w:rPr>
                <w:rFonts w:cs="Times New Roman"/>
                <w:sz w:val="20"/>
                <w:szCs w:val="20"/>
              </w:rPr>
            </w:pPr>
          </w:p>
        </w:tc>
        <w:tc>
          <w:tcPr>
            <w:tcW w:w="1701" w:type="dxa"/>
          </w:tcPr>
          <w:p w14:paraId="13C77421" w14:textId="06DF6C6E" w:rsidR="0049770E" w:rsidRPr="00577DD3" w:rsidRDefault="0049770E" w:rsidP="00D209BD">
            <w:pPr>
              <w:rPr>
                <w:rFonts w:cs="Times New Roman"/>
                <w:sz w:val="20"/>
                <w:szCs w:val="20"/>
              </w:rPr>
            </w:pPr>
            <w:r w:rsidRPr="00577DD3">
              <w:rPr>
                <w:rFonts w:cs="Times New Roman"/>
                <w:sz w:val="20"/>
                <w:szCs w:val="20"/>
              </w:rPr>
              <w:t>+hak akses sistem</w:t>
            </w:r>
          </w:p>
        </w:tc>
        <w:tc>
          <w:tcPr>
            <w:tcW w:w="1134" w:type="dxa"/>
          </w:tcPr>
          <w:p w14:paraId="65BED36D" w14:textId="166A4AD9" w:rsidR="0049770E" w:rsidRPr="00577DD3" w:rsidRDefault="0049770E" w:rsidP="00D209BD">
            <w:pPr>
              <w:jc w:val="center"/>
              <w:rPr>
                <w:rFonts w:cs="Times New Roman"/>
                <w:sz w:val="20"/>
                <w:szCs w:val="20"/>
              </w:rPr>
            </w:pPr>
            <w:r w:rsidRPr="00577DD3">
              <w:rPr>
                <w:rFonts w:cs="Times New Roman"/>
                <w:sz w:val="20"/>
                <w:szCs w:val="20"/>
              </w:rPr>
              <w:t>6</w:t>
            </w:r>
          </w:p>
        </w:tc>
        <w:tc>
          <w:tcPr>
            <w:tcW w:w="993" w:type="dxa"/>
          </w:tcPr>
          <w:p w14:paraId="64C1FAB3" w14:textId="4C8FB977" w:rsidR="0049770E" w:rsidRPr="00577DD3" w:rsidRDefault="0049770E" w:rsidP="00D209BD">
            <w:pPr>
              <w:jc w:val="center"/>
              <w:rPr>
                <w:rFonts w:cs="Times New Roman"/>
                <w:sz w:val="20"/>
                <w:szCs w:val="20"/>
              </w:rPr>
            </w:pPr>
            <w:r w:rsidRPr="00577DD3">
              <w:rPr>
                <w:rFonts w:cs="Times New Roman"/>
                <w:sz w:val="20"/>
                <w:szCs w:val="20"/>
              </w:rPr>
              <w:t>1</w:t>
            </w:r>
          </w:p>
        </w:tc>
        <w:tc>
          <w:tcPr>
            <w:tcW w:w="1185" w:type="dxa"/>
          </w:tcPr>
          <w:p w14:paraId="00BB99C5" w14:textId="6F3F6646" w:rsidR="0049770E" w:rsidRPr="00577DD3" w:rsidRDefault="0049770E" w:rsidP="00D209BD">
            <w:pPr>
              <w:jc w:val="center"/>
              <w:rPr>
                <w:rFonts w:cs="Times New Roman"/>
                <w:sz w:val="20"/>
                <w:szCs w:val="20"/>
              </w:rPr>
            </w:pPr>
            <w:r w:rsidRPr="00577DD3">
              <w:rPr>
                <w:rFonts w:cs="Times New Roman"/>
                <w:sz w:val="20"/>
                <w:szCs w:val="20"/>
              </w:rPr>
              <w:t>4</w:t>
            </w:r>
          </w:p>
        </w:tc>
      </w:tr>
      <w:tr w:rsidR="0049770E" w:rsidRPr="00577DD3" w14:paraId="60DDB965" w14:textId="77777777" w:rsidTr="00733841">
        <w:tc>
          <w:tcPr>
            <w:tcW w:w="2263" w:type="dxa"/>
            <w:gridSpan w:val="2"/>
          </w:tcPr>
          <w:p w14:paraId="136CED83" w14:textId="77777777" w:rsidR="0049770E" w:rsidRPr="00577DD3" w:rsidRDefault="0049770E" w:rsidP="00D209BD">
            <w:pPr>
              <w:rPr>
                <w:rFonts w:cs="Times New Roman"/>
                <w:sz w:val="20"/>
                <w:szCs w:val="20"/>
              </w:rPr>
            </w:pPr>
          </w:p>
        </w:tc>
        <w:tc>
          <w:tcPr>
            <w:tcW w:w="1134" w:type="dxa"/>
          </w:tcPr>
          <w:p w14:paraId="54E08584" w14:textId="0503104B" w:rsidR="0049770E" w:rsidRPr="00577DD3" w:rsidRDefault="0049770E" w:rsidP="00D209BD">
            <w:pPr>
              <w:jc w:val="center"/>
              <w:rPr>
                <w:rFonts w:cs="Times New Roman"/>
                <w:sz w:val="20"/>
                <w:szCs w:val="20"/>
              </w:rPr>
            </w:pPr>
            <w:r w:rsidRPr="00577DD3">
              <w:rPr>
                <w:rFonts w:cs="Times New Roman"/>
                <w:sz w:val="20"/>
                <w:szCs w:val="20"/>
              </w:rPr>
              <w:t>8</w:t>
            </w:r>
          </w:p>
        </w:tc>
        <w:tc>
          <w:tcPr>
            <w:tcW w:w="993" w:type="dxa"/>
          </w:tcPr>
          <w:p w14:paraId="446F0B5E" w14:textId="6194CD88" w:rsidR="0049770E" w:rsidRPr="00577DD3" w:rsidRDefault="0049770E" w:rsidP="00D209BD">
            <w:pPr>
              <w:jc w:val="center"/>
              <w:rPr>
                <w:rFonts w:cs="Times New Roman"/>
                <w:sz w:val="20"/>
                <w:szCs w:val="20"/>
              </w:rPr>
            </w:pPr>
            <w:r w:rsidRPr="00577DD3">
              <w:rPr>
                <w:rFonts w:cs="Times New Roman"/>
                <w:sz w:val="20"/>
                <w:szCs w:val="20"/>
              </w:rPr>
              <w:t>2</w:t>
            </w:r>
          </w:p>
        </w:tc>
        <w:tc>
          <w:tcPr>
            <w:tcW w:w="1185" w:type="dxa"/>
          </w:tcPr>
          <w:p w14:paraId="7313FCFF" w14:textId="18588001" w:rsidR="0049770E" w:rsidRPr="00577DD3" w:rsidRDefault="0049770E" w:rsidP="00D209BD">
            <w:pPr>
              <w:jc w:val="center"/>
              <w:rPr>
                <w:rFonts w:cs="Times New Roman"/>
                <w:sz w:val="20"/>
                <w:szCs w:val="20"/>
              </w:rPr>
            </w:pPr>
            <w:r w:rsidRPr="00577DD3">
              <w:rPr>
                <w:rFonts w:cs="Times New Roman"/>
                <w:sz w:val="20"/>
                <w:szCs w:val="20"/>
              </w:rPr>
              <w:t>4</w:t>
            </w:r>
          </w:p>
        </w:tc>
      </w:tr>
      <w:tr w:rsidR="00B25427" w:rsidRPr="00577DD3" w14:paraId="0E5D63B0" w14:textId="77777777" w:rsidTr="00733841">
        <w:tc>
          <w:tcPr>
            <w:tcW w:w="562" w:type="dxa"/>
          </w:tcPr>
          <w:p w14:paraId="10ADF093" w14:textId="5ED49049" w:rsidR="00B25427" w:rsidRPr="00577DD3" w:rsidRDefault="00B25427" w:rsidP="00D209BD">
            <w:pPr>
              <w:jc w:val="center"/>
              <w:rPr>
                <w:rFonts w:cs="Times New Roman"/>
                <w:sz w:val="20"/>
                <w:szCs w:val="20"/>
              </w:rPr>
            </w:pPr>
            <w:r w:rsidRPr="00577DD3">
              <w:rPr>
                <w:rFonts w:cs="Times New Roman"/>
                <w:sz w:val="20"/>
                <w:szCs w:val="20"/>
              </w:rPr>
              <w:t>2</w:t>
            </w:r>
          </w:p>
        </w:tc>
        <w:tc>
          <w:tcPr>
            <w:tcW w:w="1701" w:type="dxa"/>
          </w:tcPr>
          <w:p w14:paraId="7BF2F72A" w14:textId="1E5502AB" w:rsidR="00B25427" w:rsidRPr="00577DD3" w:rsidRDefault="00B25427" w:rsidP="00D209BD">
            <w:pPr>
              <w:rPr>
                <w:rFonts w:cs="Times New Roman"/>
                <w:sz w:val="20"/>
                <w:szCs w:val="20"/>
              </w:rPr>
            </w:pPr>
            <w:r w:rsidRPr="00577DD3">
              <w:rPr>
                <w:rFonts w:cs="Times New Roman"/>
                <w:sz w:val="20"/>
                <w:szCs w:val="20"/>
              </w:rPr>
              <w:t>SD_Teknologi-software/ hardware pendukung pengembangan</w:t>
            </w:r>
          </w:p>
        </w:tc>
        <w:tc>
          <w:tcPr>
            <w:tcW w:w="1134" w:type="dxa"/>
          </w:tcPr>
          <w:p w14:paraId="3300F634" w14:textId="415C87B9" w:rsidR="00B25427" w:rsidRPr="00577DD3" w:rsidRDefault="0049770E" w:rsidP="00D209BD">
            <w:pPr>
              <w:jc w:val="center"/>
              <w:rPr>
                <w:rFonts w:cs="Times New Roman"/>
                <w:sz w:val="20"/>
                <w:szCs w:val="20"/>
              </w:rPr>
            </w:pPr>
            <w:r w:rsidRPr="00577DD3">
              <w:rPr>
                <w:rFonts w:cs="Times New Roman"/>
                <w:sz w:val="20"/>
                <w:szCs w:val="20"/>
              </w:rPr>
              <w:t>7</w:t>
            </w:r>
          </w:p>
        </w:tc>
        <w:tc>
          <w:tcPr>
            <w:tcW w:w="993" w:type="dxa"/>
          </w:tcPr>
          <w:p w14:paraId="46F1EAC1" w14:textId="70AE3988" w:rsidR="00B25427" w:rsidRPr="00577DD3" w:rsidRDefault="00B25427" w:rsidP="00D209BD">
            <w:pPr>
              <w:jc w:val="center"/>
              <w:rPr>
                <w:rFonts w:cs="Times New Roman"/>
                <w:sz w:val="20"/>
                <w:szCs w:val="20"/>
              </w:rPr>
            </w:pPr>
            <w:r w:rsidRPr="00577DD3">
              <w:rPr>
                <w:rFonts w:cs="Times New Roman"/>
                <w:sz w:val="20"/>
                <w:szCs w:val="20"/>
              </w:rPr>
              <w:t>1</w:t>
            </w:r>
          </w:p>
        </w:tc>
        <w:tc>
          <w:tcPr>
            <w:tcW w:w="1185" w:type="dxa"/>
          </w:tcPr>
          <w:p w14:paraId="49C7BAFD" w14:textId="127B1EC7" w:rsidR="00B25427" w:rsidRPr="00577DD3" w:rsidRDefault="0049770E" w:rsidP="00D209BD">
            <w:pPr>
              <w:jc w:val="center"/>
              <w:rPr>
                <w:rFonts w:cs="Times New Roman"/>
                <w:sz w:val="20"/>
                <w:szCs w:val="20"/>
              </w:rPr>
            </w:pPr>
            <w:r w:rsidRPr="00577DD3">
              <w:rPr>
                <w:rFonts w:cs="Times New Roman"/>
                <w:sz w:val="20"/>
                <w:szCs w:val="20"/>
              </w:rPr>
              <w:t>6</w:t>
            </w:r>
          </w:p>
        </w:tc>
      </w:tr>
      <w:tr w:rsidR="00B25427" w:rsidRPr="00577DD3" w14:paraId="30BF6608" w14:textId="77777777" w:rsidTr="00733841">
        <w:tc>
          <w:tcPr>
            <w:tcW w:w="562" w:type="dxa"/>
          </w:tcPr>
          <w:p w14:paraId="0A86B179" w14:textId="1BB02E11" w:rsidR="00B25427" w:rsidRPr="00577DD3" w:rsidRDefault="00B25427" w:rsidP="00D209BD">
            <w:pPr>
              <w:jc w:val="center"/>
              <w:rPr>
                <w:rFonts w:cs="Times New Roman"/>
                <w:sz w:val="20"/>
                <w:szCs w:val="20"/>
              </w:rPr>
            </w:pPr>
            <w:r w:rsidRPr="00577DD3">
              <w:rPr>
                <w:rFonts w:cs="Times New Roman"/>
                <w:sz w:val="20"/>
                <w:szCs w:val="20"/>
              </w:rPr>
              <w:t>3</w:t>
            </w:r>
          </w:p>
        </w:tc>
        <w:tc>
          <w:tcPr>
            <w:tcW w:w="1701" w:type="dxa"/>
          </w:tcPr>
          <w:p w14:paraId="6C532640" w14:textId="051C3269" w:rsidR="00B25427" w:rsidRPr="00577DD3" w:rsidRDefault="00B25427" w:rsidP="00D209BD">
            <w:pPr>
              <w:rPr>
                <w:rFonts w:cs="Times New Roman"/>
                <w:sz w:val="20"/>
                <w:szCs w:val="20"/>
              </w:rPr>
            </w:pPr>
            <w:r w:rsidRPr="00577DD3">
              <w:rPr>
                <w:rFonts w:cs="Times New Roman"/>
                <w:sz w:val="20"/>
                <w:szCs w:val="20"/>
              </w:rPr>
              <w:t>SD_Teknologi-migrasi data</w:t>
            </w:r>
          </w:p>
        </w:tc>
        <w:tc>
          <w:tcPr>
            <w:tcW w:w="1134" w:type="dxa"/>
          </w:tcPr>
          <w:p w14:paraId="4CEF6766" w14:textId="16844EDC" w:rsidR="00B25427" w:rsidRPr="00577DD3" w:rsidRDefault="0049770E" w:rsidP="00D209BD">
            <w:pPr>
              <w:jc w:val="center"/>
              <w:rPr>
                <w:rFonts w:cs="Times New Roman"/>
                <w:sz w:val="20"/>
                <w:szCs w:val="20"/>
              </w:rPr>
            </w:pPr>
            <w:r w:rsidRPr="00577DD3">
              <w:rPr>
                <w:rFonts w:cs="Times New Roman"/>
                <w:sz w:val="20"/>
                <w:szCs w:val="20"/>
              </w:rPr>
              <w:t>17</w:t>
            </w:r>
          </w:p>
        </w:tc>
        <w:tc>
          <w:tcPr>
            <w:tcW w:w="993" w:type="dxa"/>
          </w:tcPr>
          <w:p w14:paraId="175EA187" w14:textId="4348D074" w:rsidR="00B25427" w:rsidRPr="00577DD3" w:rsidRDefault="00B25427" w:rsidP="00D209BD">
            <w:pPr>
              <w:jc w:val="center"/>
              <w:rPr>
                <w:rFonts w:cs="Times New Roman"/>
                <w:sz w:val="20"/>
                <w:szCs w:val="20"/>
              </w:rPr>
            </w:pPr>
            <w:r w:rsidRPr="00577DD3">
              <w:rPr>
                <w:rFonts w:cs="Times New Roman"/>
                <w:sz w:val="20"/>
                <w:szCs w:val="20"/>
              </w:rPr>
              <w:t>1</w:t>
            </w:r>
          </w:p>
        </w:tc>
        <w:tc>
          <w:tcPr>
            <w:tcW w:w="1185" w:type="dxa"/>
          </w:tcPr>
          <w:p w14:paraId="246779FB" w14:textId="155234B3" w:rsidR="00B25427" w:rsidRPr="00577DD3" w:rsidRDefault="0049770E" w:rsidP="00D209BD">
            <w:pPr>
              <w:jc w:val="center"/>
              <w:rPr>
                <w:rFonts w:cs="Times New Roman"/>
                <w:sz w:val="20"/>
                <w:szCs w:val="20"/>
              </w:rPr>
            </w:pPr>
            <w:r w:rsidRPr="00577DD3">
              <w:rPr>
                <w:rFonts w:cs="Times New Roman"/>
                <w:sz w:val="20"/>
                <w:szCs w:val="20"/>
              </w:rPr>
              <w:t>14</w:t>
            </w:r>
          </w:p>
        </w:tc>
      </w:tr>
      <w:tr w:rsidR="0049770E" w:rsidRPr="00577DD3" w14:paraId="0D1D01B7" w14:textId="77777777" w:rsidTr="00733841">
        <w:tc>
          <w:tcPr>
            <w:tcW w:w="562" w:type="dxa"/>
            <w:vMerge w:val="restart"/>
          </w:tcPr>
          <w:p w14:paraId="5E9BA028" w14:textId="50E40B15" w:rsidR="0049770E" w:rsidRPr="00577DD3" w:rsidRDefault="0049770E" w:rsidP="00D209BD">
            <w:pPr>
              <w:jc w:val="center"/>
              <w:rPr>
                <w:rFonts w:cs="Times New Roman"/>
                <w:sz w:val="20"/>
                <w:szCs w:val="20"/>
              </w:rPr>
            </w:pPr>
            <w:r w:rsidRPr="00577DD3">
              <w:rPr>
                <w:rFonts w:cs="Times New Roman"/>
                <w:sz w:val="20"/>
                <w:szCs w:val="20"/>
              </w:rPr>
              <w:t>4</w:t>
            </w:r>
          </w:p>
        </w:tc>
        <w:tc>
          <w:tcPr>
            <w:tcW w:w="1701" w:type="dxa"/>
          </w:tcPr>
          <w:p w14:paraId="135C1825" w14:textId="372929A0" w:rsidR="0049770E" w:rsidRPr="00577DD3" w:rsidRDefault="0049770E" w:rsidP="00D209BD">
            <w:pPr>
              <w:rPr>
                <w:rFonts w:cs="Times New Roman"/>
                <w:sz w:val="20"/>
                <w:szCs w:val="20"/>
              </w:rPr>
            </w:pPr>
            <w:r w:rsidRPr="00577DD3">
              <w:rPr>
                <w:rFonts w:cs="Times New Roman"/>
                <w:sz w:val="20"/>
                <w:szCs w:val="20"/>
              </w:rPr>
              <w:t>SD_Teknologi-peralatan TIK yg memadai</w:t>
            </w:r>
          </w:p>
        </w:tc>
        <w:tc>
          <w:tcPr>
            <w:tcW w:w="1134" w:type="dxa"/>
          </w:tcPr>
          <w:p w14:paraId="4F16EF59" w14:textId="7BAB8D9F" w:rsidR="0049770E" w:rsidRPr="00577DD3" w:rsidRDefault="0049770E" w:rsidP="00D209BD">
            <w:pPr>
              <w:jc w:val="center"/>
              <w:rPr>
                <w:rFonts w:cs="Times New Roman"/>
                <w:sz w:val="20"/>
                <w:szCs w:val="20"/>
              </w:rPr>
            </w:pPr>
            <w:r w:rsidRPr="00577DD3">
              <w:rPr>
                <w:rFonts w:cs="Times New Roman"/>
                <w:sz w:val="20"/>
                <w:szCs w:val="20"/>
              </w:rPr>
              <w:t>23</w:t>
            </w:r>
          </w:p>
        </w:tc>
        <w:tc>
          <w:tcPr>
            <w:tcW w:w="993" w:type="dxa"/>
          </w:tcPr>
          <w:p w14:paraId="3DE9141B" w14:textId="350A8C1E" w:rsidR="0049770E" w:rsidRPr="00577DD3" w:rsidRDefault="0049770E" w:rsidP="00D209BD">
            <w:pPr>
              <w:jc w:val="center"/>
              <w:rPr>
                <w:rFonts w:cs="Times New Roman"/>
                <w:sz w:val="20"/>
                <w:szCs w:val="20"/>
              </w:rPr>
            </w:pPr>
            <w:r w:rsidRPr="00577DD3">
              <w:rPr>
                <w:rFonts w:cs="Times New Roman"/>
                <w:sz w:val="20"/>
                <w:szCs w:val="20"/>
              </w:rPr>
              <w:t>3</w:t>
            </w:r>
          </w:p>
        </w:tc>
        <w:tc>
          <w:tcPr>
            <w:tcW w:w="1185" w:type="dxa"/>
          </w:tcPr>
          <w:p w14:paraId="31B5236E" w14:textId="38914E65" w:rsidR="0049770E" w:rsidRPr="00577DD3" w:rsidRDefault="0049770E" w:rsidP="00D209BD">
            <w:pPr>
              <w:jc w:val="center"/>
              <w:rPr>
                <w:rFonts w:cs="Times New Roman"/>
                <w:sz w:val="20"/>
                <w:szCs w:val="20"/>
              </w:rPr>
            </w:pPr>
            <w:r w:rsidRPr="00577DD3">
              <w:rPr>
                <w:rFonts w:cs="Times New Roman"/>
                <w:sz w:val="20"/>
                <w:szCs w:val="20"/>
              </w:rPr>
              <w:t>13</w:t>
            </w:r>
          </w:p>
        </w:tc>
      </w:tr>
      <w:tr w:rsidR="0049770E" w:rsidRPr="00577DD3" w14:paraId="0052ECDE" w14:textId="77777777" w:rsidTr="00733841">
        <w:tc>
          <w:tcPr>
            <w:tcW w:w="562" w:type="dxa"/>
            <w:vMerge/>
          </w:tcPr>
          <w:p w14:paraId="38CD3759" w14:textId="77777777" w:rsidR="0049770E" w:rsidRPr="00577DD3" w:rsidRDefault="0049770E" w:rsidP="00D209BD">
            <w:pPr>
              <w:jc w:val="center"/>
              <w:rPr>
                <w:rFonts w:cs="Times New Roman"/>
                <w:sz w:val="20"/>
                <w:szCs w:val="20"/>
              </w:rPr>
            </w:pPr>
          </w:p>
        </w:tc>
        <w:tc>
          <w:tcPr>
            <w:tcW w:w="1701" w:type="dxa"/>
          </w:tcPr>
          <w:p w14:paraId="33D13630" w14:textId="5E097225" w:rsidR="0049770E" w:rsidRPr="00577DD3" w:rsidRDefault="0049770E" w:rsidP="00D209BD">
            <w:pPr>
              <w:rPr>
                <w:rFonts w:cs="Times New Roman"/>
                <w:sz w:val="20"/>
                <w:szCs w:val="20"/>
              </w:rPr>
            </w:pPr>
            <w:r w:rsidRPr="00577DD3">
              <w:rPr>
                <w:rFonts w:cs="Times New Roman"/>
                <w:sz w:val="20"/>
                <w:szCs w:val="20"/>
              </w:rPr>
              <w:t>+ server</w:t>
            </w:r>
          </w:p>
        </w:tc>
        <w:tc>
          <w:tcPr>
            <w:tcW w:w="1134" w:type="dxa"/>
          </w:tcPr>
          <w:p w14:paraId="7C1895A4" w14:textId="5FCC72CA" w:rsidR="0049770E" w:rsidRPr="00577DD3" w:rsidRDefault="0049770E" w:rsidP="00D209BD">
            <w:pPr>
              <w:jc w:val="center"/>
              <w:rPr>
                <w:rFonts w:cs="Times New Roman"/>
                <w:sz w:val="20"/>
                <w:szCs w:val="20"/>
              </w:rPr>
            </w:pPr>
            <w:r w:rsidRPr="00577DD3">
              <w:rPr>
                <w:rFonts w:cs="Times New Roman"/>
                <w:sz w:val="20"/>
                <w:szCs w:val="20"/>
              </w:rPr>
              <w:t>21</w:t>
            </w:r>
          </w:p>
        </w:tc>
        <w:tc>
          <w:tcPr>
            <w:tcW w:w="993" w:type="dxa"/>
          </w:tcPr>
          <w:p w14:paraId="5631BC59" w14:textId="66E2000E" w:rsidR="0049770E" w:rsidRPr="00577DD3" w:rsidRDefault="0049770E" w:rsidP="00D209BD">
            <w:pPr>
              <w:jc w:val="center"/>
              <w:rPr>
                <w:rFonts w:cs="Times New Roman"/>
                <w:sz w:val="20"/>
                <w:szCs w:val="20"/>
              </w:rPr>
            </w:pPr>
            <w:r w:rsidRPr="00577DD3">
              <w:rPr>
                <w:rFonts w:cs="Times New Roman"/>
                <w:sz w:val="20"/>
                <w:szCs w:val="20"/>
              </w:rPr>
              <w:t>1</w:t>
            </w:r>
          </w:p>
        </w:tc>
        <w:tc>
          <w:tcPr>
            <w:tcW w:w="1185" w:type="dxa"/>
          </w:tcPr>
          <w:p w14:paraId="4D138144" w14:textId="7D070C98" w:rsidR="0049770E" w:rsidRPr="00577DD3" w:rsidRDefault="0049770E" w:rsidP="00D209BD">
            <w:pPr>
              <w:jc w:val="center"/>
              <w:rPr>
                <w:rFonts w:cs="Times New Roman"/>
                <w:sz w:val="20"/>
                <w:szCs w:val="20"/>
              </w:rPr>
            </w:pPr>
            <w:r w:rsidRPr="00577DD3">
              <w:rPr>
                <w:rFonts w:cs="Times New Roman"/>
                <w:sz w:val="20"/>
                <w:szCs w:val="20"/>
              </w:rPr>
              <w:t>15</w:t>
            </w:r>
          </w:p>
        </w:tc>
      </w:tr>
      <w:tr w:rsidR="0049770E" w:rsidRPr="00577DD3" w14:paraId="74A21D75" w14:textId="77777777" w:rsidTr="00733841">
        <w:tc>
          <w:tcPr>
            <w:tcW w:w="562" w:type="dxa"/>
            <w:vMerge/>
          </w:tcPr>
          <w:p w14:paraId="32290E13" w14:textId="77777777" w:rsidR="0049770E" w:rsidRPr="00577DD3" w:rsidRDefault="0049770E" w:rsidP="00D209BD">
            <w:pPr>
              <w:jc w:val="center"/>
              <w:rPr>
                <w:rFonts w:cs="Times New Roman"/>
                <w:sz w:val="20"/>
                <w:szCs w:val="20"/>
              </w:rPr>
            </w:pPr>
          </w:p>
        </w:tc>
        <w:tc>
          <w:tcPr>
            <w:tcW w:w="1701" w:type="dxa"/>
          </w:tcPr>
          <w:p w14:paraId="6C0DC3CB" w14:textId="2C34F79D" w:rsidR="0049770E" w:rsidRPr="00577DD3" w:rsidRDefault="0049770E" w:rsidP="00D209BD">
            <w:pPr>
              <w:rPr>
                <w:rFonts w:cs="Times New Roman"/>
                <w:sz w:val="20"/>
                <w:szCs w:val="20"/>
              </w:rPr>
            </w:pPr>
            <w:r w:rsidRPr="00577DD3">
              <w:rPr>
                <w:rFonts w:cs="Times New Roman"/>
                <w:sz w:val="20"/>
                <w:szCs w:val="20"/>
              </w:rPr>
              <w:t>+data center</w:t>
            </w:r>
          </w:p>
        </w:tc>
        <w:tc>
          <w:tcPr>
            <w:tcW w:w="1134" w:type="dxa"/>
          </w:tcPr>
          <w:p w14:paraId="671D3B3B" w14:textId="3843A6FF" w:rsidR="0049770E" w:rsidRPr="00577DD3" w:rsidRDefault="0049770E" w:rsidP="00D209BD">
            <w:pPr>
              <w:jc w:val="center"/>
              <w:rPr>
                <w:rFonts w:cs="Times New Roman"/>
                <w:sz w:val="20"/>
                <w:szCs w:val="20"/>
              </w:rPr>
            </w:pPr>
            <w:r w:rsidRPr="00577DD3">
              <w:rPr>
                <w:rFonts w:cs="Times New Roman"/>
                <w:sz w:val="20"/>
                <w:szCs w:val="20"/>
              </w:rPr>
              <w:t>2</w:t>
            </w:r>
          </w:p>
        </w:tc>
        <w:tc>
          <w:tcPr>
            <w:tcW w:w="993" w:type="dxa"/>
          </w:tcPr>
          <w:p w14:paraId="67762345" w14:textId="7F9D31E2" w:rsidR="0049770E" w:rsidRPr="00577DD3" w:rsidRDefault="0049770E" w:rsidP="00D209BD">
            <w:pPr>
              <w:jc w:val="center"/>
              <w:rPr>
                <w:rFonts w:cs="Times New Roman"/>
                <w:sz w:val="20"/>
                <w:szCs w:val="20"/>
              </w:rPr>
            </w:pPr>
            <w:r w:rsidRPr="00577DD3">
              <w:rPr>
                <w:rFonts w:cs="Times New Roman"/>
                <w:sz w:val="20"/>
                <w:szCs w:val="20"/>
              </w:rPr>
              <w:t>1</w:t>
            </w:r>
          </w:p>
        </w:tc>
        <w:tc>
          <w:tcPr>
            <w:tcW w:w="1185" w:type="dxa"/>
          </w:tcPr>
          <w:p w14:paraId="3A33E9EE" w14:textId="6F17630A" w:rsidR="0049770E" w:rsidRPr="00577DD3" w:rsidRDefault="0049770E" w:rsidP="00D209BD">
            <w:pPr>
              <w:jc w:val="center"/>
              <w:rPr>
                <w:rFonts w:cs="Times New Roman"/>
                <w:sz w:val="20"/>
                <w:szCs w:val="20"/>
              </w:rPr>
            </w:pPr>
            <w:r w:rsidRPr="00577DD3">
              <w:rPr>
                <w:rFonts w:cs="Times New Roman"/>
                <w:sz w:val="20"/>
                <w:szCs w:val="20"/>
              </w:rPr>
              <w:t>2</w:t>
            </w:r>
          </w:p>
        </w:tc>
      </w:tr>
      <w:tr w:rsidR="0049770E" w:rsidRPr="00577DD3" w14:paraId="5B755A52" w14:textId="77777777" w:rsidTr="00733841">
        <w:tc>
          <w:tcPr>
            <w:tcW w:w="2263" w:type="dxa"/>
            <w:gridSpan w:val="2"/>
          </w:tcPr>
          <w:p w14:paraId="20EBDA7F" w14:textId="77777777" w:rsidR="0049770E" w:rsidRPr="00577DD3" w:rsidRDefault="0049770E" w:rsidP="00D209BD">
            <w:pPr>
              <w:rPr>
                <w:rFonts w:cs="Times New Roman"/>
                <w:sz w:val="20"/>
                <w:szCs w:val="20"/>
              </w:rPr>
            </w:pPr>
          </w:p>
        </w:tc>
        <w:tc>
          <w:tcPr>
            <w:tcW w:w="1134" w:type="dxa"/>
          </w:tcPr>
          <w:p w14:paraId="1329F482" w14:textId="71BA65D6" w:rsidR="0049770E" w:rsidRPr="00577DD3" w:rsidRDefault="0049770E" w:rsidP="00D209BD">
            <w:pPr>
              <w:jc w:val="center"/>
              <w:rPr>
                <w:rFonts w:cs="Times New Roman"/>
                <w:b/>
                <w:bCs/>
                <w:sz w:val="20"/>
                <w:szCs w:val="20"/>
              </w:rPr>
            </w:pPr>
            <w:r w:rsidRPr="00577DD3">
              <w:rPr>
                <w:rFonts w:cs="Times New Roman"/>
                <w:b/>
                <w:bCs/>
                <w:sz w:val="20"/>
                <w:szCs w:val="20"/>
              </w:rPr>
              <w:t>46</w:t>
            </w:r>
          </w:p>
        </w:tc>
        <w:tc>
          <w:tcPr>
            <w:tcW w:w="993" w:type="dxa"/>
          </w:tcPr>
          <w:p w14:paraId="4B95E5CF" w14:textId="16E1CA37" w:rsidR="0049770E" w:rsidRPr="00577DD3" w:rsidRDefault="0049770E" w:rsidP="00D209BD">
            <w:pPr>
              <w:jc w:val="center"/>
              <w:rPr>
                <w:rFonts w:cs="Times New Roman"/>
                <w:sz w:val="20"/>
                <w:szCs w:val="20"/>
              </w:rPr>
            </w:pPr>
            <w:r w:rsidRPr="00577DD3">
              <w:rPr>
                <w:rFonts w:cs="Times New Roman"/>
                <w:sz w:val="20"/>
                <w:szCs w:val="20"/>
              </w:rPr>
              <w:t>3</w:t>
            </w:r>
          </w:p>
        </w:tc>
        <w:tc>
          <w:tcPr>
            <w:tcW w:w="1185" w:type="dxa"/>
          </w:tcPr>
          <w:p w14:paraId="509E1415" w14:textId="5382876D" w:rsidR="0049770E" w:rsidRPr="00577DD3" w:rsidRDefault="00F53F3A" w:rsidP="00D209BD">
            <w:pPr>
              <w:jc w:val="center"/>
              <w:rPr>
                <w:rFonts w:cs="Times New Roman"/>
                <w:sz w:val="20"/>
                <w:szCs w:val="20"/>
              </w:rPr>
            </w:pPr>
            <w:r w:rsidRPr="00577DD3">
              <w:rPr>
                <w:rFonts w:cs="Times New Roman"/>
                <w:sz w:val="20"/>
                <w:szCs w:val="20"/>
              </w:rPr>
              <w:t>22</w:t>
            </w:r>
          </w:p>
        </w:tc>
      </w:tr>
      <w:tr w:rsidR="007A56E2" w:rsidRPr="00577DD3" w14:paraId="3D9B2C51" w14:textId="77777777" w:rsidTr="00733841">
        <w:tc>
          <w:tcPr>
            <w:tcW w:w="562" w:type="dxa"/>
          </w:tcPr>
          <w:p w14:paraId="7E524D95" w14:textId="5789F45A" w:rsidR="007A56E2" w:rsidRPr="00577DD3" w:rsidRDefault="00B25427" w:rsidP="00D209BD">
            <w:pPr>
              <w:jc w:val="center"/>
              <w:rPr>
                <w:rFonts w:cs="Times New Roman"/>
                <w:sz w:val="20"/>
                <w:szCs w:val="20"/>
              </w:rPr>
            </w:pPr>
            <w:r w:rsidRPr="00577DD3">
              <w:rPr>
                <w:rFonts w:cs="Times New Roman"/>
                <w:sz w:val="20"/>
                <w:szCs w:val="20"/>
              </w:rPr>
              <w:t>5</w:t>
            </w:r>
          </w:p>
        </w:tc>
        <w:tc>
          <w:tcPr>
            <w:tcW w:w="1701" w:type="dxa"/>
          </w:tcPr>
          <w:p w14:paraId="36775127" w14:textId="0F8515AC" w:rsidR="007A56E2" w:rsidRPr="00577DD3" w:rsidRDefault="00B25427" w:rsidP="00D209BD">
            <w:pPr>
              <w:rPr>
                <w:rFonts w:cs="Times New Roman"/>
                <w:sz w:val="20"/>
                <w:szCs w:val="20"/>
              </w:rPr>
            </w:pPr>
            <w:r w:rsidRPr="00577DD3">
              <w:rPr>
                <w:rFonts w:cs="Times New Roman"/>
                <w:sz w:val="20"/>
                <w:szCs w:val="20"/>
              </w:rPr>
              <w:t>SD_Teknologi-maintenance sistem</w:t>
            </w:r>
          </w:p>
        </w:tc>
        <w:tc>
          <w:tcPr>
            <w:tcW w:w="1134" w:type="dxa"/>
          </w:tcPr>
          <w:p w14:paraId="1A71211C" w14:textId="06C621E1" w:rsidR="007A56E2" w:rsidRPr="00577DD3" w:rsidRDefault="0049770E" w:rsidP="00D209BD">
            <w:pPr>
              <w:jc w:val="center"/>
              <w:rPr>
                <w:rFonts w:cs="Times New Roman"/>
                <w:sz w:val="20"/>
                <w:szCs w:val="20"/>
              </w:rPr>
            </w:pPr>
            <w:r w:rsidRPr="00577DD3">
              <w:rPr>
                <w:rFonts w:cs="Times New Roman"/>
                <w:sz w:val="20"/>
                <w:szCs w:val="20"/>
              </w:rPr>
              <w:t>7</w:t>
            </w:r>
          </w:p>
        </w:tc>
        <w:tc>
          <w:tcPr>
            <w:tcW w:w="993" w:type="dxa"/>
          </w:tcPr>
          <w:p w14:paraId="010FDDC8" w14:textId="40CAE891" w:rsidR="007A56E2" w:rsidRPr="00577DD3" w:rsidRDefault="00B25427" w:rsidP="00D209BD">
            <w:pPr>
              <w:jc w:val="center"/>
              <w:rPr>
                <w:rFonts w:cs="Times New Roman"/>
                <w:sz w:val="20"/>
                <w:szCs w:val="20"/>
              </w:rPr>
            </w:pPr>
            <w:r w:rsidRPr="00577DD3">
              <w:rPr>
                <w:rFonts w:cs="Times New Roman"/>
                <w:sz w:val="20"/>
                <w:szCs w:val="20"/>
              </w:rPr>
              <w:t>1</w:t>
            </w:r>
          </w:p>
        </w:tc>
        <w:tc>
          <w:tcPr>
            <w:tcW w:w="1185" w:type="dxa"/>
          </w:tcPr>
          <w:p w14:paraId="58BBF462" w14:textId="6E437E24" w:rsidR="007A56E2" w:rsidRPr="00577DD3" w:rsidRDefault="0049770E" w:rsidP="00D209BD">
            <w:pPr>
              <w:jc w:val="center"/>
              <w:rPr>
                <w:rFonts w:cs="Times New Roman"/>
                <w:sz w:val="20"/>
                <w:szCs w:val="20"/>
              </w:rPr>
            </w:pPr>
            <w:r w:rsidRPr="00577DD3">
              <w:rPr>
                <w:rFonts w:cs="Times New Roman"/>
                <w:sz w:val="20"/>
                <w:szCs w:val="20"/>
              </w:rPr>
              <w:t>5</w:t>
            </w:r>
          </w:p>
        </w:tc>
      </w:tr>
    </w:tbl>
    <w:p w14:paraId="60067B53" w14:textId="3F892BFC" w:rsidR="007A56E2" w:rsidRPr="008A10EE" w:rsidRDefault="007A56E2" w:rsidP="00005025">
      <w:pPr>
        <w:rPr>
          <w:rFonts w:cs="Times New Roman"/>
          <w:lang w:val="en-US"/>
        </w:rPr>
      </w:pPr>
    </w:p>
    <w:p w14:paraId="1A538ADD" w14:textId="4004FBE5" w:rsidR="008439C7" w:rsidRPr="008439C7" w:rsidRDefault="00005025" w:rsidP="008439C7">
      <w:pPr>
        <w:rPr>
          <w:rFonts w:cs="Times New Roman"/>
          <w:lang w:val="en-US"/>
        </w:rPr>
      </w:pPr>
      <w:r w:rsidRPr="008A10EE">
        <w:rPr>
          <w:rFonts w:cs="Times New Roman"/>
          <w:lang w:val="en-US"/>
        </w:rPr>
        <w:t>Tabel 6.1</w:t>
      </w:r>
      <w:r w:rsidR="00C75ED6" w:rsidRPr="008A10EE">
        <w:rPr>
          <w:rFonts w:cs="Times New Roman"/>
          <w:lang w:val="en-US"/>
        </w:rPr>
        <w:t>8</w:t>
      </w:r>
      <w:r w:rsidRPr="008A10EE">
        <w:rPr>
          <w:rFonts w:cs="Times New Roman"/>
          <w:lang w:val="en-US"/>
        </w:rPr>
        <w:t xml:space="preserve"> </w:t>
      </w:r>
      <w:r w:rsidR="008439C7" w:rsidRPr="008439C7">
        <w:rPr>
          <w:rFonts w:cs="Times New Roman"/>
          <w:lang w:val="en-US"/>
        </w:rPr>
        <w:t xml:space="preserve">menampilkan jumlah kutipan, kerapatan (Density) dan jumlah narasumber yang mengutip faktor yang menjadi pendorong </w:t>
      </w:r>
      <w:r w:rsidR="006D3AB2">
        <w:rPr>
          <w:rFonts w:cs="Times New Roman"/>
          <w:lang w:val="en-US"/>
        </w:rPr>
        <w:t xml:space="preserve">bagi keberhasilan </w:t>
      </w:r>
      <w:r w:rsidR="008439C7" w:rsidRPr="008439C7">
        <w:rPr>
          <w:rFonts w:cs="Times New Roman"/>
          <w:lang w:val="en-US"/>
        </w:rPr>
        <w:t>implementasi sistem informasi.</w:t>
      </w:r>
    </w:p>
    <w:p w14:paraId="33D8BEEA" w14:textId="77777777" w:rsidR="006D3AB2" w:rsidRDefault="006D3AB2" w:rsidP="008439C7">
      <w:pPr>
        <w:rPr>
          <w:rFonts w:cs="Times New Roman"/>
          <w:lang w:val="en-US"/>
        </w:rPr>
      </w:pPr>
    </w:p>
    <w:p w14:paraId="18455AE2" w14:textId="33E81840" w:rsidR="008439C7" w:rsidRPr="008439C7" w:rsidRDefault="008439C7" w:rsidP="008439C7">
      <w:pPr>
        <w:rPr>
          <w:rFonts w:cs="Times New Roman"/>
          <w:lang w:val="en-US"/>
        </w:rPr>
      </w:pPr>
      <w:r w:rsidRPr="008439C7">
        <w:rPr>
          <w:rFonts w:cs="Times New Roman"/>
          <w:lang w:val="en-US"/>
        </w:rPr>
        <w:t xml:space="preserve">Dari tabel diatas dapat diketahui bahwa faktor ketersediaan peralatan TIK yg memadai menjadi faktor yang paling banyak dikutip oleh narasumber. Sehingga faktor </w:t>
      </w:r>
      <w:r w:rsidRPr="008439C7">
        <w:rPr>
          <w:rFonts w:cs="Times New Roman"/>
          <w:b/>
          <w:bCs/>
          <w:u w:val="single"/>
          <w:lang w:val="en-US"/>
        </w:rPr>
        <w:t>ketersediaan peralatan TIK yg memadai</w:t>
      </w:r>
      <w:r w:rsidRPr="008439C7">
        <w:rPr>
          <w:rFonts w:cs="Times New Roman"/>
          <w:lang w:val="en-US"/>
        </w:rPr>
        <w:t xml:space="preserve"> menjadi faktor </w:t>
      </w:r>
      <w:r w:rsidRPr="008439C7">
        <w:rPr>
          <w:rFonts w:cs="Times New Roman"/>
          <w:b/>
          <w:bCs/>
          <w:u w:val="single"/>
          <w:lang w:val="en-US"/>
        </w:rPr>
        <w:t>pendorong utama</w:t>
      </w:r>
      <w:r w:rsidRPr="008439C7">
        <w:rPr>
          <w:rFonts w:cs="Times New Roman"/>
          <w:lang w:val="en-US"/>
        </w:rPr>
        <w:t xml:space="preserve"> paling</w:t>
      </w:r>
      <w:r w:rsidR="0062375E">
        <w:rPr>
          <w:rFonts w:cs="Times New Roman"/>
          <w:lang w:val="en-US"/>
        </w:rPr>
        <w:t xml:space="preserve"> </w:t>
      </w:r>
      <w:r w:rsidRPr="008439C7">
        <w:rPr>
          <w:rFonts w:cs="Times New Roman"/>
          <w:lang w:val="en-US"/>
        </w:rPr>
        <w:t xml:space="preserve"> berpengaruh </w:t>
      </w:r>
      <w:r w:rsidR="0062375E">
        <w:rPr>
          <w:rFonts w:cs="Times New Roman"/>
          <w:lang w:val="en-US"/>
        </w:rPr>
        <w:t xml:space="preserve"> </w:t>
      </w:r>
      <w:r w:rsidRPr="008439C7">
        <w:rPr>
          <w:rFonts w:cs="Times New Roman"/>
          <w:lang w:val="en-US"/>
        </w:rPr>
        <w:t xml:space="preserve">pada </w:t>
      </w:r>
      <w:r w:rsidR="0062375E">
        <w:rPr>
          <w:rFonts w:cs="Times New Roman"/>
          <w:lang w:val="en-US"/>
        </w:rPr>
        <w:t xml:space="preserve"> </w:t>
      </w:r>
      <w:r w:rsidRPr="008439C7">
        <w:rPr>
          <w:rFonts w:cs="Times New Roman"/>
          <w:b/>
          <w:bCs/>
          <w:lang w:val="en-US"/>
        </w:rPr>
        <w:t xml:space="preserve">kategori sumber </w:t>
      </w:r>
      <w:r w:rsidR="0062375E">
        <w:rPr>
          <w:rFonts w:cs="Times New Roman"/>
          <w:b/>
          <w:bCs/>
          <w:lang w:val="en-US"/>
        </w:rPr>
        <w:t xml:space="preserve"> </w:t>
      </w:r>
      <w:r w:rsidRPr="008439C7">
        <w:rPr>
          <w:rFonts w:cs="Times New Roman"/>
          <w:b/>
          <w:bCs/>
          <w:lang w:val="en-US"/>
        </w:rPr>
        <w:t xml:space="preserve">daya </w:t>
      </w:r>
      <w:r w:rsidR="0062375E">
        <w:rPr>
          <w:rFonts w:cs="Times New Roman"/>
          <w:b/>
          <w:bCs/>
          <w:lang w:val="en-US"/>
        </w:rPr>
        <w:t xml:space="preserve"> </w:t>
      </w:r>
      <w:r w:rsidRPr="008439C7">
        <w:rPr>
          <w:rFonts w:cs="Times New Roman"/>
          <w:b/>
          <w:bCs/>
          <w:lang w:val="en-US"/>
        </w:rPr>
        <w:t>teknologi</w:t>
      </w:r>
      <w:r w:rsidRPr="008439C7">
        <w:rPr>
          <w:rFonts w:cs="Times New Roman"/>
          <w:lang w:val="en-US"/>
        </w:rPr>
        <w:t>.</w:t>
      </w:r>
    </w:p>
    <w:p w14:paraId="4D9029E4" w14:textId="5E9E6DD8" w:rsidR="008439C7" w:rsidRPr="008439C7" w:rsidRDefault="008439C7" w:rsidP="008439C7">
      <w:pPr>
        <w:rPr>
          <w:rFonts w:cs="Times New Roman"/>
          <w:lang w:val="en-US"/>
        </w:rPr>
      </w:pPr>
      <w:r w:rsidRPr="008439C7">
        <w:rPr>
          <w:rFonts w:cs="Times New Roman"/>
          <w:lang w:val="en-US"/>
        </w:rPr>
        <w:t xml:space="preserve">Sedangkan untuk </w:t>
      </w:r>
      <w:r w:rsidRPr="008439C7">
        <w:rPr>
          <w:rFonts w:cs="Times New Roman"/>
          <w:u w:val="single"/>
          <w:lang w:val="en-US"/>
        </w:rPr>
        <w:t>migrasi data, hak akses, software/hardware pendukung, dan maintenance sistem</w:t>
      </w:r>
      <w:r w:rsidRPr="008439C7">
        <w:rPr>
          <w:rFonts w:cs="Times New Roman"/>
          <w:lang w:val="en-US"/>
        </w:rPr>
        <w:t xml:space="preserve"> menjadi faktor </w:t>
      </w:r>
      <w:r w:rsidRPr="008439C7">
        <w:rPr>
          <w:rFonts w:cs="Times New Roman"/>
          <w:u w:val="single"/>
          <w:lang w:val="en-US"/>
        </w:rPr>
        <w:t>pendorong pendukung</w:t>
      </w:r>
      <w:r w:rsidRPr="008439C7">
        <w:rPr>
          <w:rFonts w:cs="Times New Roman"/>
          <w:lang w:val="en-US"/>
        </w:rPr>
        <w:t xml:space="preserve"> pada kategori sumber daya </w:t>
      </w:r>
      <w:r>
        <w:rPr>
          <w:rFonts w:cs="Times New Roman"/>
          <w:lang w:val="en-US"/>
        </w:rPr>
        <w:t>teknologi</w:t>
      </w:r>
      <w:r w:rsidRPr="008439C7">
        <w:rPr>
          <w:rFonts w:cs="Times New Roman"/>
          <w:lang w:val="en-US"/>
        </w:rPr>
        <w:t xml:space="preserve"> ini.</w:t>
      </w:r>
    </w:p>
    <w:p w14:paraId="5915E438" w14:textId="355DD54F" w:rsidR="00DA5FE4" w:rsidRPr="008A10EE" w:rsidRDefault="0062375E" w:rsidP="008439C7">
      <w:pPr>
        <w:rPr>
          <w:rFonts w:cs="Times New Roman"/>
        </w:rPr>
      </w:pPr>
      <w:r>
        <w:rPr>
          <w:rFonts w:cs="Times New Roman"/>
          <w:lang w:val="en-US"/>
        </w:rPr>
        <w:t>Pada</w:t>
      </w:r>
      <w:r w:rsidR="008439C7" w:rsidRPr="008439C7">
        <w:rPr>
          <w:rFonts w:cs="Times New Roman"/>
          <w:lang w:val="en-US"/>
        </w:rPr>
        <w:t xml:space="preserve"> hasil wawancara dan proses kodifikasi pada dokumen transkrip wawancara didapat informasi terkait hambatan yang seringkali dialami dan diutarakan oleh beberapa narasumber.</w:t>
      </w:r>
    </w:p>
    <w:p w14:paraId="12B0165F" w14:textId="7C8074A9" w:rsidR="00B55547" w:rsidRPr="008A10EE" w:rsidRDefault="00B55547" w:rsidP="00A12A73">
      <w:pPr>
        <w:rPr>
          <w:rFonts w:cs="Times New Roman"/>
          <w:lang w:val="en-US"/>
        </w:rPr>
      </w:pPr>
    </w:p>
    <w:p w14:paraId="65ACBA11" w14:textId="480C9B2B" w:rsidR="006706A7" w:rsidRPr="008A10EE" w:rsidRDefault="006706A7" w:rsidP="006706A7">
      <w:pPr>
        <w:pStyle w:val="Caption"/>
        <w:keepNext/>
        <w:rPr>
          <w:rFonts w:cs="Times New Roman"/>
        </w:rPr>
      </w:pPr>
      <w:bookmarkStart w:id="1154" w:name="_Toc4847163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9</w:t>
      </w:r>
      <w:r w:rsidR="00182426">
        <w:rPr>
          <w:rFonts w:cs="Times New Roman"/>
        </w:rPr>
        <w:fldChar w:fldCharType="end"/>
      </w:r>
      <w:r w:rsidRPr="008A10EE">
        <w:rPr>
          <w:rFonts w:cs="Times New Roman"/>
        </w:rPr>
        <w:t xml:space="preserve"> </w:t>
      </w:r>
      <w:r w:rsidRPr="008A10EE">
        <w:rPr>
          <w:rFonts w:cs="Times New Roman"/>
          <w:lang w:val="en-US"/>
        </w:rPr>
        <w:t xml:space="preserve">Faktor Penghambat </w:t>
      </w:r>
      <w:r w:rsidR="009A3E39">
        <w:rPr>
          <w:rFonts w:cs="Times New Roman"/>
          <w:lang w:val="en-US"/>
        </w:rPr>
        <w:t xml:space="preserve">Keberhasilan </w:t>
      </w:r>
      <w:r w:rsidR="008439C7">
        <w:rPr>
          <w:rFonts w:cs="Times New Roman"/>
          <w:lang w:val="en-US"/>
        </w:rPr>
        <w:t xml:space="preserve">Implementasi </w:t>
      </w:r>
      <w:r w:rsidRPr="008A10EE">
        <w:rPr>
          <w:rFonts w:cs="Times New Roman"/>
          <w:lang w:val="en-US"/>
        </w:rPr>
        <w:t xml:space="preserve">pada </w:t>
      </w:r>
      <w:r w:rsidR="008439C7">
        <w:rPr>
          <w:rFonts w:cs="Times New Roman"/>
          <w:lang w:val="en-US"/>
        </w:rPr>
        <w:t xml:space="preserve">Kategori </w:t>
      </w:r>
      <w:r w:rsidRPr="008A10EE">
        <w:rPr>
          <w:rFonts w:cs="Times New Roman"/>
          <w:lang w:val="en-US"/>
        </w:rPr>
        <w:t>Sumber Daya Teknologi</w:t>
      </w:r>
      <w:bookmarkEnd w:id="1154"/>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8E5D24" w:rsidRPr="00577DD3" w14:paraId="1DC44D3F" w14:textId="77777777" w:rsidTr="00733841">
        <w:trPr>
          <w:tblHeader/>
        </w:trPr>
        <w:tc>
          <w:tcPr>
            <w:tcW w:w="562" w:type="dxa"/>
          </w:tcPr>
          <w:p w14:paraId="4CC9A458" w14:textId="77777777" w:rsidR="008E5D24" w:rsidRPr="00577DD3" w:rsidRDefault="008E5D24" w:rsidP="008E09FD">
            <w:pPr>
              <w:jc w:val="center"/>
              <w:rPr>
                <w:rFonts w:cs="Times New Roman"/>
                <w:b/>
                <w:bCs/>
                <w:sz w:val="20"/>
                <w:szCs w:val="20"/>
              </w:rPr>
            </w:pPr>
            <w:r w:rsidRPr="00577DD3">
              <w:rPr>
                <w:rFonts w:cs="Times New Roman"/>
                <w:b/>
                <w:bCs/>
                <w:sz w:val="20"/>
                <w:szCs w:val="20"/>
              </w:rPr>
              <w:t>No</w:t>
            </w:r>
          </w:p>
        </w:tc>
        <w:tc>
          <w:tcPr>
            <w:tcW w:w="1701" w:type="dxa"/>
          </w:tcPr>
          <w:p w14:paraId="6EB29A49" w14:textId="77777777" w:rsidR="008E5D24" w:rsidRPr="00577DD3" w:rsidRDefault="008E5D24" w:rsidP="008E09FD">
            <w:pPr>
              <w:jc w:val="center"/>
              <w:rPr>
                <w:rFonts w:cs="Times New Roman"/>
                <w:b/>
                <w:bCs/>
                <w:sz w:val="20"/>
                <w:szCs w:val="20"/>
              </w:rPr>
            </w:pPr>
            <w:r w:rsidRPr="00577DD3">
              <w:rPr>
                <w:rFonts w:cs="Times New Roman"/>
                <w:b/>
                <w:bCs/>
                <w:sz w:val="20"/>
                <w:szCs w:val="20"/>
              </w:rPr>
              <w:t>Sumber Daya Teknologi</w:t>
            </w:r>
          </w:p>
        </w:tc>
        <w:tc>
          <w:tcPr>
            <w:tcW w:w="1134" w:type="dxa"/>
          </w:tcPr>
          <w:p w14:paraId="54D5C5F3" w14:textId="77777777" w:rsidR="008E5D24" w:rsidRPr="00577DD3" w:rsidRDefault="008E5D24" w:rsidP="008E09FD">
            <w:pPr>
              <w:jc w:val="center"/>
              <w:rPr>
                <w:rFonts w:cs="Times New Roman"/>
                <w:b/>
                <w:bCs/>
                <w:sz w:val="20"/>
                <w:szCs w:val="20"/>
              </w:rPr>
            </w:pPr>
            <w:r w:rsidRPr="00577DD3">
              <w:rPr>
                <w:rFonts w:cs="Times New Roman"/>
                <w:b/>
                <w:bCs/>
                <w:sz w:val="20"/>
                <w:szCs w:val="20"/>
              </w:rPr>
              <w:t>Jumlah Kutipan</w:t>
            </w:r>
          </w:p>
        </w:tc>
        <w:tc>
          <w:tcPr>
            <w:tcW w:w="993" w:type="dxa"/>
          </w:tcPr>
          <w:p w14:paraId="2817D69E" w14:textId="77777777" w:rsidR="008E5D24" w:rsidRPr="00577DD3" w:rsidRDefault="008E5D24" w:rsidP="008E09FD">
            <w:pPr>
              <w:jc w:val="center"/>
              <w:rPr>
                <w:rFonts w:cs="Times New Roman"/>
                <w:b/>
                <w:bCs/>
                <w:i/>
                <w:iCs/>
                <w:sz w:val="20"/>
                <w:szCs w:val="20"/>
              </w:rPr>
            </w:pPr>
            <w:r w:rsidRPr="00577DD3">
              <w:rPr>
                <w:rFonts w:cs="Times New Roman"/>
                <w:b/>
                <w:bCs/>
                <w:i/>
                <w:iCs/>
                <w:sz w:val="20"/>
                <w:szCs w:val="20"/>
              </w:rPr>
              <w:t>Density</w:t>
            </w:r>
          </w:p>
        </w:tc>
        <w:tc>
          <w:tcPr>
            <w:tcW w:w="1185" w:type="dxa"/>
          </w:tcPr>
          <w:p w14:paraId="35912EFC" w14:textId="77777777" w:rsidR="008E5D24" w:rsidRPr="00577DD3" w:rsidRDefault="008E5D24" w:rsidP="008E09FD">
            <w:pPr>
              <w:jc w:val="center"/>
              <w:rPr>
                <w:rFonts w:cs="Times New Roman"/>
                <w:b/>
                <w:bCs/>
                <w:sz w:val="20"/>
                <w:szCs w:val="20"/>
              </w:rPr>
            </w:pPr>
            <w:r w:rsidRPr="00577DD3">
              <w:rPr>
                <w:rFonts w:cs="Times New Roman"/>
                <w:b/>
                <w:bCs/>
                <w:sz w:val="20"/>
                <w:szCs w:val="20"/>
              </w:rPr>
              <w:t>Yang Mengutip</w:t>
            </w:r>
          </w:p>
        </w:tc>
      </w:tr>
      <w:tr w:rsidR="008E5D24" w:rsidRPr="00577DD3" w14:paraId="3E15E408" w14:textId="77777777" w:rsidTr="00733841">
        <w:tc>
          <w:tcPr>
            <w:tcW w:w="562" w:type="dxa"/>
          </w:tcPr>
          <w:p w14:paraId="0ED4193F" w14:textId="77777777" w:rsidR="008E5D24" w:rsidRPr="00577DD3" w:rsidRDefault="008E5D24" w:rsidP="008E09FD">
            <w:pPr>
              <w:jc w:val="center"/>
              <w:rPr>
                <w:rFonts w:cs="Times New Roman"/>
                <w:sz w:val="20"/>
                <w:szCs w:val="20"/>
              </w:rPr>
            </w:pPr>
            <w:r w:rsidRPr="00577DD3">
              <w:rPr>
                <w:rFonts w:cs="Times New Roman"/>
                <w:sz w:val="20"/>
                <w:szCs w:val="20"/>
              </w:rPr>
              <w:t>0</w:t>
            </w:r>
          </w:p>
        </w:tc>
        <w:tc>
          <w:tcPr>
            <w:tcW w:w="1701" w:type="dxa"/>
          </w:tcPr>
          <w:p w14:paraId="79D93191" w14:textId="77777777" w:rsidR="008E5D24" w:rsidRPr="00577DD3" w:rsidRDefault="008E5D24" w:rsidP="008E09FD">
            <w:pPr>
              <w:rPr>
                <w:rFonts w:cs="Times New Roman"/>
                <w:sz w:val="20"/>
                <w:szCs w:val="20"/>
              </w:rPr>
            </w:pPr>
            <w:r w:rsidRPr="00577DD3">
              <w:rPr>
                <w:rFonts w:cs="Times New Roman"/>
                <w:sz w:val="20"/>
                <w:szCs w:val="20"/>
              </w:rPr>
              <w:t>*Sumber daya teknologi</w:t>
            </w:r>
          </w:p>
        </w:tc>
        <w:tc>
          <w:tcPr>
            <w:tcW w:w="1134" w:type="dxa"/>
          </w:tcPr>
          <w:p w14:paraId="1C4F83E9" w14:textId="77777777" w:rsidR="008E5D24" w:rsidRPr="00577DD3" w:rsidRDefault="008E5D24" w:rsidP="008E09FD">
            <w:pPr>
              <w:jc w:val="center"/>
              <w:rPr>
                <w:rFonts w:cs="Times New Roman"/>
                <w:sz w:val="20"/>
                <w:szCs w:val="20"/>
              </w:rPr>
            </w:pPr>
          </w:p>
        </w:tc>
        <w:tc>
          <w:tcPr>
            <w:tcW w:w="993" w:type="dxa"/>
          </w:tcPr>
          <w:p w14:paraId="31843B6A" w14:textId="77777777" w:rsidR="008E5D24" w:rsidRPr="00577DD3" w:rsidRDefault="008E5D24" w:rsidP="008E09FD">
            <w:pPr>
              <w:jc w:val="center"/>
              <w:rPr>
                <w:rFonts w:cs="Times New Roman"/>
                <w:sz w:val="20"/>
                <w:szCs w:val="20"/>
              </w:rPr>
            </w:pPr>
            <w:r w:rsidRPr="00577DD3">
              <w:rPr>
                <w:rFonts w:cs="Times New Roman"/>
                <w:sz w:val="20"/>
                <w:szCs w:val="20"/>
              </w:rPr>
              <w:t>11</w:t>
            </w:r>
          </w:p>
        </w:tc>
        <w:tc>
          <w:tcPr>
            <w:tcW w:w="1185" w:type="dxa"/>
          </w:tcPr>
          <w:p w14:paraId="38E82D12" w14:textId="77777777" w:rsidR="008E5D24" w:rsidRPr="00577DD3" w:rsidRDefault="008E5D24" w:rsidP="008E09FD">
            <w:pPr>
              <w:jc w:val="center"/>
              <w:rPr>
                <w:rFonts w:cs="Times New Roman"/>
                <w:sz w:val="20"/>
                <w:szCs w:val="20"/>
              </w:rPr>
            </w:pPr>
          </w:p>
        </w:tc>
      </w:tr>
      <w:tr w:rsidR="006706A7" w:rsidRPr="00577DD3" w14:paraId="1A44E9E8" w14:textId="77777777" w:rsidTr="00733841">
        <w:tc>
          <w:tcPr>
            <w:tcW w:w="562" w:type="dxa"/>
            <w:vMerge w:val="restart"/>
          </w:tcPr>
          <w:p w14:paraId="376B1F98" w14:textId="52D68B5B" w:rsidR="006706A7" w:rsidRPr="00577DD3" w:rsidRDefault="00B4206B" w:rsidP="008E09FD">
            <w:pPr>
              <w:jc w:val="center"/>
              <w:rPr>
                <w:rFonts w:cs="Times New Roman"/>
                <w:sz w:val="20"/>
                <w:szCs w:val="20"/>
              </w:rPr>
            </w:pPr>
            <w:r w:rsidRPr="00577DD3">
              <w:rPr>
                <w:rFonts w:cs="Times New Roman"/>
                <w:sz w:val="20"/>
                <w:szCs w:val="20"/>
              </w:rPr>
              <w:t>1</w:t>
            </w:r>
          </w:p>
        </w:tc>
        <w:tc>
          <w:tcPr>
            <w:tcW w:w="1701" w:type="dxa"/>
          </w:tcPr>
          <w:p w14:paraId="23A7EC60" w14:textId="47553F8E" w:rsidR="006706A7" w:rsidRPr="00577DD3" w:rsidRDefault="006706A7" w:rsidP="008E09FD">
            <w:pPr>
              <w:rPr>
                <w:rFonts w:cs="Times New Roman"/>
                <w:sz w:val="20"/>
                <w:szCs w:val="20"/>
              </w:rPr>
            </w:pPr>
            <w:r w:rsidRPr="00577DD3">
              <w:rPr>
                <w:rFonts w:cs="Times New Roman"/>
                <w:sz w:val="20"/>
                <w:szCs w:val="20"/>
              </w:rPr>
              <w:t>SD_Teknologi-TIK kurang memadai-hambatan</w:t>
            </w:r>
          </w:p>
        </w:tc>
        <w:tc>
          <w:tcPr>
            <w:tcW w:w="1134" w:type="dxa"/>
          </w:tcPr>
          <w:p w14:paraId="7C23F6C3" w14:textId="30D05191" w:rsidR="006706A7" w:rsidRPr="00577DD3" w:rsidRDefault="006706A7" w:rsidP="008E09FD">
            <w:pPr>
              <w:jc w:val="center"/>
              <w:rPr>
                <w:rFonts w:cs="Times New Roman"/>
                <w:sz w:val="20"/>
                <w:szCs w:val="20"/>
              </w:rPr>
            </w:pPr>
            <w:r w:rsidRPr="00577DD3">
              <w:rPr>
                <w:rFonts w:cs="Times New Roman"/>
                <w:sz w:val="20"/>
                <w:szCs w:val="20"/>
              </w:rPr>
              <w:t>8</w:t>
            </w:r>
          </w:p>
        </w:tc>
        <w:tc>
          <w:tcPr>
            <w:tcW w:w="993" w:type="dxa"/>
          </w:tcPr>
          <w:p w14:paraId="0ABE9985" w14:textId="09CFA4F0" w:rsidR="006706A7" w:rsidRPr="00577DD3" w:rsidRDefault="006706A7" w:rsidP="008E09FD">
            <w:pPr>
              <w:jc w:val="center"/>
              <w:rPr>
                <w:rFonts w:cs="Times New Roman"/>
                <w:sz w:val="20"/>
                <w:szCs w:val="20"/>
              </w:rPr>
            </w:pPr>
            <w:r w:rsidRPr="00577DD3">
              <w:rPr>
                <w:rFonts w:cs="Times New Roman"/>
                <w:sz w:val="20"/>
                <w:szCs w:val="20"/>
              </w:rPr>
              <w:t>2</w:t>
            </w:r>
          </w:p>
        </w:tc>
        <w:tc>
          <w:tcPr>
            <w:tcW w:w="1185" w:type="dxa"/>
          </w:tcPr>
          <w:p w14:paraId="4D142E66" w14:textId="534EE442" w:rsidR="006706A7" w:rsidRPr="00577DD3" w:rsidRDefault="006706A7" w:rsidP="008E09FD">
            <w:pPr>
              <w:jc w:val="center"/>
              <w:rPr>
                <w:rFonts w:cs="Times New Roman"/>
                <w:sz w:val="20"/>
                <w:szCs w:val="20"/>
              </w:rPr>
            </w:pPr>
            <w:r w:rsidRPr="00577DD3">
              <w:rPr>
                <w:rFonts w:cs="Times New Roman"/>
                <w:sz w:val="20"/>
                <w:szCs w:val="20"/>
              </w:rPr>
              <w:t>5</w:t>
            </w:r>
          </w:p>
        </w:tc>
      </w:tr>
      <w:tr w:rsidR="006706A7" w:rsidRPr="00577DD3" w14:paraId="7C636F30" w14:textId="77777777" w:rsidTr="00733841">
        <w:tc>
          <w:tcPr>
            <w:tcW w:w="562" w:type="dxa"/>
            <w:vMerge/>
          </w:tcPr>
          <w:p w14:paraId="39565EC0" w14:textId="77777777" w:rsidR="006706A7" w:rsidRPr="00577DD3" w:rsidRDefault="006706A7" w:rsidP="008E09FD">
            <w:pPr>
              <w:jc w:val="center"/>
              <w:rPr>
                <w:rFonts w:cs="Times New Roman"/>
                <w:sz w:val="20"/>
                <w:szCs w:val="20"/>
              </w:rPr>
            </w:pPr>
          </w:p>
        </w:tc>
        <w:tc>
          <w:tcPr>
            <w:tcW w:w="1701" w:type="dxa"/>
          </w:tcPr>
          <w:p w14:paraId="417DB1BC" w14:textId="5083DB0A" w:rsidR="006706A7" w:rsidRPr="00577DD3" w:rsidRDefault="006706A7" w:rsidP="008E09FD">
            <w:pPr>
              <w:rPr>
                <w:rFonts w:cs="Times New Roman"/>
                <w:sz w:val="20"/>
                <w:szCs w:val="20"/>
              </w:rPr>
            </w:pPr>
            <w:r w:rsidRPr="00577DD3">
              <w:rPr>
                <w:rFonts w:cs="Times New Roman"/>
                <w:sz w:val="20"/>
                <w:szCs w:val="20"/>
              </w:rPr>
              <w:t>+ SD_Teknologi-server down-tantangan</w:t>
            </w:r>
          </w:p>
        </w:tc>
        <w:tc>
          <w:tcPr>
            <w:tcW w:w="1134" w:type="dxa"/>
          </w:tcPr>
          <w:p w14:paraId="0E1845CD" w14:textId="12FC009F" w:rsidR="006706A7" w:rsidRPr="00577DD3" w:rsidRDefault="006706A7" w:rsidP="008E09FD">
            <w:pPr>
              <w:jc w:val="center"/>
              <w:rPr>
                <w:rFonts w:cs="Times New Roman"/>
                <w:sz w:val="20"/>
                <w:szCs w:val="20"/>
              </w:rPr>
            </w:pPr>
            <w:r w:rsidRPr="00577DD3">
              <w:rPr>
                <w:rFonts w:cs="Times New Roman"/>
                <w:sz w:val="20"/>
                <w:szCs w:val="20"/>
              </w:rPr>
              <w:t>1</w:t>
            </w:r>
          </w:p>
        </w:tc>
        <w:tc>
          <w:tcPr>
            <w:tcW w:w="993" w:type="dxa"/>
          </w:tcPr>
          <w:p w14:paraId="543A8E68" w14:textId="7099D49A" w:rsidR="006706A7" w:rsidRPr="00577DD3" w:rsidRDefault="006706A7" w:rsidP="008E09FD">
            <w:pPr>
              <w:jc w:val="center"/>
              <w:rPr>
                <w:rFonts w:cs="Times New Roman"/>
                <w:sz w:val="20"/>
                <w:szCs w:val="20"/>
              </w:rPr>
            </w:pPr>
            <w:r w:rsidRPr="00577DD3">
              <w:rPr>
                <w:rFonts w:cs="Times New Roman"/>
                <w:sz w:val="20"/>
                <w:szCs w:val="20"/>
              </w:rPr>
              <w:t>1</w:t>
            </w:r>
          </w:p>
        </w:tc>
        <w:tc>
          <w:tcPr>
            <w:tcW w:w="1185" w:type="dxa"/>
          </w:tcPr>
          <w:p w14:paraId="657609D0" w14:textId="78012084" w:rsidR="006706A7" w:rsidRPr="00577DD3" w:rsidRDefault="006706A7" w:rsidP="008E09FD">
            <w:pPr>
              <w:jc w:val="center"/>
              <w:rPr>
                <w:rFonts w:cs="Times New Roman"/>
                <w:sz w:val="20"/>
                <w:szCs w:val="20"/>
              </w:rPr>
            </w:pPr>
            <w:r w:rsidRPr="00577DD3">
              <w:rPr>
                <w:rFonts w:cs="Times New Roman"/>
                <w:sz w:val="20"/>
                <w:szCs w:val="20"/>
              </w:rPr>
              <w:t>1</w:t>
            </w:r>
          </w:p>
        </w:tc>
      </w:tr>
      <w:tr w:rsidR="006706A7" w:rsidRPr="00577DD3" w14:paraId="5D5537D3" w14:textId="77777777" w:rsidTr="00733841">
        <w:tc>
          <w:tcPr>
            <w:tcW w:w="2263" w:type="dxa"/>
            <w:gridSpan w:val="2"/>
          </w:tcPr>
          <w:p w14:paraId="53938805" w14:textId="77777777" w:rsidR="006706A7" w:rsidRPr="00577DD3" w:rsidRDefault="006706A7" w:rsidP="008E09FD">
            <w:pPr>
              <w:rPr>
                <w:rFonts w:cs="Times New Roman"/>
                <w:sz w:val="20"/>
                <w:szCs w:val="20"/>
              </w:rPr>
            </w:pPr>
          </w:p>
        </w:tc>
        <w:tc>
          <w:tcPr>
            <w:tcW w:w="1134" w:type="dxa"/>
          </w:tcPr>
          <w:p w14:paraId="5DD608FF" w14:textId="0A65CA2E" w:rsidR="006706A7" w:rsidRPr="00577DD3" w:rsidRDefault="006706A7" w:rsidP="008E09FD">
            <w:pPr>
              <w:jc w:val="center"/>
              <w:rPr>
                <w:rFonts w:cs="Times New Roman"/>
                <w:b/>
                <w:bCs/>
                <w:sz w:val="20"/>
                <w:szCs w:val="20"/>
              </w:rPr>
            </w:pPr>
            <w:r w:rsidRPr="00577DD3">
              <w:rPr>
                <w:rFonts w:cs="Times New Roman"/>
                <w:b/>
                <w:bCs/>
                <w:sz w:val="20"/>
                <w:szCs w:val="20"/>
              </w:rPr>
              <w:t>9</w:t>
            </w:r>
          </w:p>
        </w:tc>
        <w:tc>
          <w:tcPr>
            <w:tcW w:w="993" w:type="dxa"/>
          </w:tcPr>
          <w:p w14:paraId="77240F07" w14:textId="15A23206" w:rsidR="006706A7" w:rsidRPr="00577DD3" w:rsidRDefault="006706A7" w:rsidP="008E09FD">
            <w:pPr>
              <w:jc w:val="center"/>
              <w:rPr>
                <w:rFonts w:cs="Times New Roman"/>
                <w:sz w:val="20"/>
                <w:szCs w:val="20"/>
              </w:rPr>
            </w:pPr>
            <w:r w:rsidRPr="00577DD3">
              <w:rPr>
                <w:rFonts w:cs="Times New Roman"/>
                <w:sz w:val="20"/>
                <w:szCs w:val="20"/>
              </w:rPr>
              <w:t>1</w:t>
            </w:r>
          </w:p>
        </w:tc>
        <w:tc>
          <w:tcPr>
            <w:tcW w:w="1185" w:type="dxa"/>
          </w:tcPr>
          <w:p w14:paraId="3D616B11" w14:textId="149790FF" w:rsidR="006706A7" w:rsidRPr="00577DD3" w:rsidRDefault="006706A7" w:rsidP="008E09FD">
            <w:pPr>
              <w:jc w:val="center"/>
              <w:rPr>
                <w:rFonts w:cs="Times New Roman"/>
                <w:sz w:val="20"/>
                <w:szCs w:val="20"/>
              </w:rPr>
            </w:pPr>
            <w:r w:rsidRPr="00577DD3">
              <w:rPr>
                <w:rFonts w:cs="Times New Roman"/>
                <w:sz w:val="20"/>
                <w:szCs w:val="20"/>
              </w:rPr>
              <w:t>5</w:t>
            </w:r>
          </w:p>
        </w:tc>
      </w:tr>
    </w:tbl>
    <w:p w14:paraId="56A92BFA" w14:textId="77777777" w:rsidR="006706A7" w:rsidRPr="008A10EE" w:rsidRDefault="006706A7" w:rsidP="006706A7">
      <w:pPr>
        <w:rPr>
          <w:rFonts w:cs="Times New Roman"/>
          <w:lang w:val="en-US"/>
        </w:rPr>
      </w:pPr>
    </w:p>
    <w:p w14:paraId="1279ADE2" w14:textId="412BF85E" w:rsidR="000F05F3" w:rsidRPr="000F05F3" w:rsidRDefault="006706A7" w:rsidP="000F05F3">
      <w:pPr>
        <w:rPr>
          <w:rFonts w:cs="Times New Roman"/>
          <w:lang w:val="en-US"/>
        </w:rPr>
      </w:pPr>
      <w:r w:rsidRPr="008A10EE">
        <w:rPr>
          <w:rFonts w:cs="Times New Roman"/>
          <w:lang w:val="en-US"/>
        </w:rPr>
        <w:t>Tabel 6.1</w:t>
      </w:r>
      <w:r w:rsidR="00C75ED6" w:rsidRPr="008A10EE">
        <w:rPr>
          <w:rFonts w:cs="Times New Roman"/>
          <w:lang w:val="en-US"/>
        </w:rPr>
        <w:t>9</w:t>
      </w:r>
      <w:r w:rsidRPr="008A10EE">
        <w:rPr>
          <w:rFonts w:cs="Times New Roman"/>
          <w:lang w:val="en-US"/>
        </w:rPr>
        <w:t xml:space="preserve"> </w:t>
      </w:r>
      <w:r w:rsidR="000F05F3" w:rsidRPr="000F05F3">
        <w:rPr>
          <w:rFonts w:cs="Times New Roman"/>
          <w:lang w:val="en-US"/>
        </w:rPr>
        <w:t xml:space="preserve">dapat diketahui bahwa </w:t>
      </w:r>
      <w:r w:rsidR="000F05F3">
        <w:rPr>
          <w:rFonts w:cs="Times New Roman"/>
          <w:lang w:val="en-US"/>
        </w:rPr>
        <w:t xml:space="preserve">peralatan </w:t>
      </w:r>
      <w:r w:rsidR="000F05F3" w:rsidRPr="000F05F3">
        <w:rPr>
          <w:rFonts w:cs="Times New Roman"/>
          <w:lang w:val="en-US"/>
        </w:rPr>
        <w:t xml:space="preserve">TIK kurang memadai seringkali menjadi </w:t>
      </w:r>
      <w:r w:rsidR="000F05F3" w:rsidRPr="000F05F3">
        <w:rPr>
          <w:rFonts w:cs="Times New Roman"/>
          <w:u w:val="single"/>
          <w:lang w:val="en-US"/>
        </w:rPr>
        <w:t>hambatan</w:t>
      </w:r>
      <w:r w:rsidR="000F05F3" w:rsidRPr="000F05F3">
        <w:rPr>
          <w:rFonts w:cs="Times New Roman"/>
          <w:lang w:val="en-US"/>
        </w:rPr>
        <w:t xml:space="preserve"> </w:t>
      </w:r>
      <w:r w:rsidR="006D3AB2">
        <w:rPr>
          <w:rFonts w:cs="Times New Roman"/>
          <w:lang w:val="en-US"/>
        </w:rPr>
        <w:t xml:space="preserve">bagi </w:t>
      </w:r>
      <w:r w:rsidR="002B438B">
        <w:rPr>
          <w:rFonts w:cs="Times New Roman"/>
          <w:lang w:val="en-US"/>
        </w:rPr>
        <w:t>keberhasilan</w:t>
      </w:r>
      <w:r w:rsidR="000F05F3" w:rsidRPr="000F05F3">
        <w:rPr>
          <w:rFonts w:cs="Times New Roman"/>
          <w:lang w:val="en-US"/>
        </w:rPr>
        <w:t xml:space="preserve"> implementasi sistem informasi.</w:t>
      </w:r>
    </w:p>
    <w:p w14:paraId="61107D75" w14:textId="77777777" w:rsidR="000F05F3" w:rsidRPr="000F05F3" w:rsidRDefault="000F05F3" w:rsidP="000F05F3">
      <w:pPr>
        <w:rPr>
          <w:rFonts w:cs="Times New Roman"/>
          <w:lang w:val="en-US"/>
        </w:rPr>
      </w:pPr>
    </w:p>
    <w:p w14:paraId="555E0A4A" w14:textId="66C74154" w:rsidR="00BA49F9" w:rsidRDefault="000F05F3" w:rsidP="000F05F3">
      <w:pPr>
        <w:rPr>
          <w:rFonts w:cs="Times New Roman"/>
        </w:rPr>
      </w:pPr>
      <w:r w:rsidRPr="000F05F3">
        <w:rPr>
          <w:rFonts w:cs="Times New Roman"/>
          <w:u w:val="single"/>
          <w:lang w:val="en-US"/>
        </w:rPr>
        <w:t>Kondisi peralatan TIK yang kurang memadai</w:t>
      </w:r>
      <w:r w:rsidRPr="000F05F3">
        <w:rPr>
          <w:rFonts w:cs="Times New Roman"/>
          <w:lang w:val="en-US"/>
        </w:rPr>
        <w:t xml:space="preserve"> banyak diutarakan oleh beberapa narasumber. Sehingga perlu diperhatikan untuk dilakukan penanganan agar tidak </w:t>
      </w:r>
      <w:r w:rsidR="002B438B">
        <w:rPr>
          <w:rFonts w:cs="Times New Roman"/>
          <w:lang w:val="en-US"/>
        </w:rPr>
        <w:t>menjadi pe</w:t>
      </w:r>
      <w:r w:rsidRPr="000F05F3">
        <w:rPr>
          <w:rFonts w:cs="Times New Roman"/>
          <w:lang w:val="en-US"/>
        </w:rPr>
        <w:t xml:space="preserve">nghambat </w:t>
      </w:r>
      <w:r w:rsidR="002B438B">
        <w:rPr>
          <w:rFonts w:cs="Times New Roman"/>
          <w:lang w:val="en-US"/>
        </w:rPr>
        <w:t xml:space="preserve">bagi keberhasilan   </w:t>
      </w:r>
      <w:r w:rsidRPr="000F05F3">
        <w:rPr>
          <w:rFonts w:cs="Times New Roman"/>
          <w:lang w:val="en-US"/>
        </w:rPr>
        <w:t xml:space="preserve">implementasi </w:t>
      </w:r>
      <w:r w:rsidR="002B438B">
        <w:rPr>
          <w:rFonts w:cs="Times New Roman"/>
          <w:lang w:val="en-US"/>
        </w:rPr>
        <w:t xml:space="preserve">  </w:t>
      </w:r>
      <w:r w:rsidRPr="000F05F3">
        <w:rPr>
          <w:rFonts w:cs="Times New Roman"/>
          <w:lang w:val="en-US"/>
        </w:rPr>
        <w:t xml:space="preserve">sistem </w:t>
      </w:r>
      <w:r w:rsidR="002B438B">
        <w:rPr>
          <w:rFonts w:cs="Times New Roman"/>
          <w:lang w:val="en-US"/>
        </w:rPr>
        <w:t xml:space="preserve">  </w:t>
      </w:r>
      <w:r w:rsidRPr="000F05F3">
        <w:rPr>
          <w:rFonts w:cs="Times New Roman"/>
          <w:lang w:val="en-US"/>
        </w:rPr>
        <w:t xml:space="preserve">informasi </w:t>
      </w:r>
      <w:r w:rsidR="002B438B">
        <w:rPr>
          <w:rFonts w:cs="Times New Roman"/>
          <w:lang w:val="en-US"/>
        </w:rPr>
        <w:t xml:space="preserve">  </w:t>
      </w:r>
      <w:r w:rsidRPr="000F05F3">
        <w:rPr>
          <w:rFonts w:cs="Times New Roman"/>
          <w:lang w:val="en-US"/>
        </w:rPr>
        <w:t>kedepannya.</w:t>
      </w:r>
    </w:p>
    <w:p w14:paraId="13881FB5" w14:textId="77777777" w:rsidR="000F05F3" w:rsidRPr="000F05F3" w:rsidRDefault="000F05F3" w:rsidP="000F05F3">
      <w:pPr>
        <w:rPr>
          <w:rFonts w:cs="Times New Roman"/>
        </w:rPr>
      </w:pPr>
    </w:p>
    <w:p w14:paraId="3261166F" w14:textId="6937562B" w:rsidR="00BF0D80" w:rsidRPr="000F05F3" w:rsidRDefault="00BF0D80" w:rsidP="000A7FCF">
      <w:pPr>
        <w:pStyle w:val="ListParagraph"/>
        <w:numPr>
          <w:ilvl w:val="0"/>
          <w:numId w:val="53"/>
        </w:numPr>
        <w:ind w:left="426" w:hanging="426"/>
        <w:rPr>
          <w:b/>
          <w:bCs/>
          <w:lang w:val="en-US"/>
        </w:rPr>
      </w:pPr>
      <w:r w:rsidRPr="000F05F3">
        <w:rPr>
          <w:b/>
          <w:bCs/>
          <w:lang w:val="en-US"/>
        </w:rPr>
        <w:t>Faktor Pen</w:t>
      </w:r>
      <w:r w:rsidR="000F05F3" w:rsidRPr="000F05F3">
        <w:rPr>
          <w:b/>
          <w:bCs/>
          <w:lang w:val="en-US"/>
        </w:rPr>
        <w:t>dorong Lain</w:t>
      </w:r>
    </w:p>
    <w:p w14:paraId="0354A045" w14:textId="45843FEB" w:rsidR="000F05F3" w:rsidRPr="000F05F3" w:rsidRDefault="000F05F3" w:rsidP="000F05F3">
      <w:pPr>
        <w:rPr>
          <w:rFonts w:cs="Times New Roman"/>
          <w:lang w:val="en-US"/>
        </w:rPr>
      </w:pPr>
      <w:r w:rsidRPr="000F05F3">
        <w:rPr>
          <w:rFonts w:cs="Times New Roman"/>
          <w:lang w:val="en-US"/>
        </w:rPr>
        <w:t xml:space="preserve">Berikut adalah tabel yang menjelaskan kutipan terkait faktor pendorong </w:t>
      </w:r>
      <w:r w:rsidR="006D3AB2">
        <w:rPr>
          <w:rFonts w:cs="Times New Roman"/>
          <w:lang w:val="en-US"/>
        </w:rPr>
        <w:t xml:space="preserve">bagi keberhasilan </w:t>
      </w:r>
      <w:r w:rsidRPr="000F05F3">
        <w:rPr>
          <w:rFonts w:cs="Times New Roman"/>
          <w:lang w:val="en-US"/>
        </w:rPr>
        <w:t xml:space="preserve">implementasi sistem informasi </w:t>
      </w:r>
      <w:r>
        <w:rPr>
          <w:rFonts w:cs="Times New Roman"/>
          <w:lang w:val="en-US"/>
        </w:rPr>
        <w:t>lainnya yang ditemukan diluar kategori yang telah disusun oleh peneliti dan ditemukan dari hasil wawancara kepada narasumber</w:t>
      </w:r>
      <w:r w:rsidRPr="000F05F3">
        <w:rPr>
          <w:rFonts w:cs="Times New Roman"/>
          <w:lang w:val="en-US"/>
        </w:rPr>
        <w:t xml:space="preserve"> </w:t>
      </w:r>
      <w:r>
        <w:rPr>
          <w:rFonts w:cs="Times New Roman"/>
          <w:lang w:val="en-US"/>
        </w:rPr>
        <w:t>dan</w:t>
      </w:r>
      <w:r w:rsidRPr="000F05F3">
        <w:rPr>
          <w:rFonts w:cs="Times New Roman"/>
          <w:lang w:val="en-US"/>
        </w:rPr>
        <w:t xml:space="preserve"> telah dilakukan proses pengkodean pada transkrip hasil wawancara.</w:t>
      </w:r>
    </w:p>
    <w:p w14:paraId="6D1E3F72" w14:textId="751F78F6" w:rsidR="007A56E2" w:rsidRPr="008A10EE" w:rsidRDefault="007A56E2" w:rsidP="000F05F3">
      <w:pPr>
        <w:rPr>
          <w:rFonts w:cs="Times New Roman"/>
          <w:lang w:val="en-US"/>
        </w:rPr>
      </w:pPr>
    </w:p>
    <w:p w14:paraId="047D69FE" w14:textId="212A4D7C" w:rsidR="00BA49F9" w:rsidRPr="008A10EE" w:rsidRDefault="00BA49F9" w:rsidP="00BA49F9">
      <w:pPr>
        <w:pStyle w:val="Caption"/>
        <w:keepNext/>
        <w:rPr>
          <w:rFonts w:cs="Times New Roman"/>
        </w:rPr>
      </w:pPr>
      <w:bookmarkStart w:id="1155" w:name="_Toc4847163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0</w:t>
      </w:r>
      <w:r w:rsidR="00182426">
        <w:rPr>
          <w:rFonts w:cs="Times New Roman"/>
        </w:rPr>
        <w:fldChar w:fldCharType="end"/>
      </w:r>
      <w:r w:rsidRPr="008A10EE">
        <w:rPr>
          <w:rFonts w:cs="Times New Roman"/>
        </w:rPr>
        <w:t xml:space="preserve"> </w:t>
      </w:r>
      <w:r w:rsidR="00793EAE" w:rsidRPr="008A10EE">
        <w:rPr>
          <w:rFonts w:cs="Times New Roman"/>
          <w:lang w:val="en-US"/>
        </w:rPr>
        <w:t xml:space="preserve">Faktor Pendorong </w:t>
      </w:r>
      <w:r w:rsidR="009A3E39">
        <w:rPr>
          <w:rFonts w:cs="Times New Roman"/>
          <w:lang w:val="en-US"/>
        </w:rPr>
        <w:t xml:space="preserve">Keberhasilan </w:t>
      </w:r>
      <w:r w:rsidR="000F05F3">
        <w:rPr>
          <w:rFonts w:cs="Times New Roman"/>
          <w:lang w:val="en-US"/>
        </w:rPr>
        <w:t>Lainnya Hasil Temuan Wawancara</w:t>
      </w:r>
      <w:bookmarkEnd w:id="1155"/>
    </w:p>
    <w:tbl>
      <w:tblPr>
        <w:tblStyle w:val="TableGrid"/>
        <w:tblW w:w="0" w:type="auto"/>
        <w:tblLayout w:type="fixed"/>
        <w:tblLook w:val="04A0" w:firstRow="1" w:lastRow="0" w:firstColumn="1" w:lastColumn="0" w:noHBand="0" w:noVBand="1"/>
      </w:tblPr>
      <w:tblGrid>
        <w:gridCol w:w="562"/>
        <w:gridCol w:w="1701"/>
        <w:gridCol w:w="1134"/>
        <w:gridCol w:w="993"/>
        <w:gridCol w:w="1185"/>
      </w:tblGrid>
      <w:tr w:rsidR="007A56E2" w:rsidRPr="00577DD3" w14:paraId="55495DE0" w14:textId="77777777" w:rsidTr="00733841">
        <w:trPr>
          <w:tblHeader/>
        </w:trPr>
        <w:tc>
          <w:tcPr>
            <w:tcW w:w="562" w:type="dxa"/>
          </w:tcPr>
          <w:p w14:paraId="275A8E39" w14:textId="77777777" w:rsidR="007A56E2" w:rsidRPr="00577DD3" w:rsidRDefault="007A56E2" w:rsidP="00D209BD">
            <w:pPr>
              <w:jc w:val="center"/>
              <w:rPr>
                <w:rFonts w:cs="Times New Roman"/>
                <w:b/>
                <w:bCs/>
                <w:sz w:val="20"/>
                <w:szCs w:val="20"/>
              </w:rPr>
            </w:pPr>
            <w:r w:rsidRPr="00577DD3">
              <w:rPr>
                <w:rFonts w:cs="Times New Roman"/>
                <w:b/>
                <w:bCs/>
                <w:sz w:val="20"/>
                <w:szCs w:val="20"/>
              </w:rPr>
              <w:t>No</w:t>
            </w:r>
          </w:p>
        </w:tc>
        <w:tc>
          <w:tcPr>
            <w:tcW w:w="1701" w:type="dxa"/>
          </w:tcPr>
          <w:p w14:paraId="580ED694" w14:textId="3FD1F150" w:rsidR="007A56E2" w:rsidRPr="00577DD3" w:rsidRDefault="007A56E2" w:rsidP="00D209BD">
            <w:pPr>
              <w:jc w:val="center"/>
              <w:rPr>
                <w:rFonts w:cs="Times New Roman"/>
                <w:b/>
                <w:bCs/>
                <w:sz w:val="20"/>
                <w:szCs w:val="20"/>
              </w:rPr>
            </w:pPr>
            <w:r w:rsidRPr="00577DD3">
              <w:rPr>
                <w:rFonts w:cs="Times New Roman"/>
                <w:b/>
                <w:bCs/>
                <w:sz w:val="20"/>
                <w:szCs w:val="20"/>
              </w:rPr>
              <w:t>Faktor Lain</w:t>
            </w:r>
          </w:p>
        </w:tc>
        <w:tc>
          <w:tcPr>
            <w:tcW w:w="1134" w:type="dxa"/>
          </w:tcPr>
          <w:p w14:paraId="4C4ADC9B" w14:textId="77777777" w:rsidR="007A56E2" w:rsidRPr="00577DD3" w:rsidRDefault="007A56E2" w:rsidP="00D209BD">
            <w:pPr>
              <w:jc w:val="center"/>
              <w:rPr>
                <w:rFonts w:cs="Times New Roman"/>
                <w:b/>
                <w:bCs/>
                <w:sz w:val="20"/>
                <w:szCs w:val="20"/>
              </w:rPr>
            </w:pPr>
            <w:r w:rsidRPr="00577DD3">
              <w:rPr>
                <w:rFonts w:cs="Times New Roman"/>
                <w:b/>
                <w:bCs/>
                <w:sz w:val="20"/>
                <w:szCs w:val="20"/>
              </w:rPr>
              <w:t>Jumlah Kutipan</w:t>
            </w:r>
          </w:p>
        </w:tc>
        <w:tc>
          <w:tcPr>
            <w:tcW w:w="993" w:type="dxa"/>
          </w:tcPr>
          <w:p w14:paraId="6EFE1546" w14:textId="77777777" w:rsidR="007A56E2" w:rsidRPr="00577DD3" w:rsidRDefault="007A56E2" w:rsidP="00D209BD">
            <w:pPr>
              <w:jc w:val="center"/>
              <w:rPr>
                <w:rFonts w:cs="Times New Roman"/>
                <w:b/>
                <w:bCs/>
                <w:i/>
                <w:iCs/>
                <w:sz w:val="20"/>
                <w:szCs w:val="20"/>
              </w:rPr>
            </w:pPr>
            <w:r w:rsidRPr="00577DD3">
              <w:rPr>
                <w:rFonts w:cs="Times New Roman"/>
                <w:b/>
                <w:bCs/>
                <w:i/>
                <w:iCs/>
                <w:sz w:val="20"/>
                <w:szCs w:val="20"/>
              </w:rPr>
              <w:t>Density</w:t>
            </w:r>
          </w:p>
        </w:tc>
        <w:tc>
          <w:tcPr>
            <w:tcW w:w="1185" w:type="dxa"/>
          </w:tcPr>
          <w:p w14:paraId="24831F02" w14:textId="77777777" w:rsidR="007A56E2" w:rsidRPr="00577DD3" w:rsidRDefault="007A56E2" w:rsidP="00D209BD">
            <w:pPr>
              <w:jc w:val="center"/>
              <w:rPr>
                <w:rFonts w:cs="Times New Roman"/>
                <w:b/>
                <w:bCs/>
                <w:sz w:val="20"/>
                <w:szCs w:val="20"/>
              </w:rPr>
            </w:pPr>
            <w:r w:rsidRPr="00577DD3">
              <w:rPr>
                <w:rFonts w:cs="Times New Roman"/>
                <w:b/>
                <w:bCs/>
                <w:sz w:val="20"/>
                <w:szCs w:val="20"/>
              </w:rPr>
              <w:t>Yang Mengutip</w:t>
            </w:r>
          </w:p>
        </w:tc>
      </w:tr>
      <w:tr w:rsidR="007A56E2" w:rsidRPr="00577DD3" w14:paraId="0CC05F84" w14:textId="77777777" w:rsidTr="00733841">
        <w:tc>
          <w:tcPr>
            <w:tcW w:w="562" w:type="dxa"/>
          </w:tcPr>
          <w:p w14:paraId="7AA34585" w14:textId="77777777" w:rsidR="007A56E2" w:rsidRPr="00577DD3" w:rsidRDefault="007A56E2" w:rsidP="00D209BD">
            <w:pPr>
              <w:jc w:val="center"/>
              <w:rPr>
                <w:rFonts w:cs="Times New Roman"/>
                <w:sz w:val="20"/>
                <w:szCs w:val="20"/>
              </w:rPr>
            </w:pPr>
            <w:r w:rsidRPr="00577DD3">
              <w:rPr>
                <w:rFonts w:cs="Times New Roman"/>
                <w:sz w:val="20"/>
                <w:szCs w:val="20"/>
              </w:rPr>
              <w:t>0</w:t>
            </w:r>
          </w:p>
        </w:tc>
        <w:tc>
          <w:tcPr>
            <w:tcW w:w="1701" w:type="dxa"/>
          </w:tcPr>
          <w:p w14:paraId="64AEF5C7" w14:textId="6104864B" w:rsidR="007A56E2" w:rsidRPr="00577DD3" w:rsidRDefault="007A56E2" w:rsidP="00D209BD">
            <w:pPr>
              <w:rPr>
                <w:rFonts w:cs="Times New Roman"/>
                <w:sz w:val="20"/>
                <w:szCs w:val="20"/>
              </w:rPr>
            </w:pPr>
            <w:r w:rsidRPr="00577DD3">
              <w:rPr>
                <w:rFonts w:cs="Times New Roman"/>
                <w:sz w:val="20"/>
                <w:szCs w:val="20"/>
              </w:rPr>
              <w:t>*Faktor lain</w:t>
            </w:r>
          </w:p>
        </w:tc>
        <w:tc>
          <w:tcPr>
            <w:tcW w:w="1134" w:type="dxa"/>
          </w:tcPr>
          <w:p w14:paraId="2717B3E1" w14:textId="77777777" w:rsidR="007A56E2" w:rsidRPr="00577DD3" w:rsidRDefault="007A56E2" w:rsidP="00D209BD">
            <w:pPr>
              <w:jc w:val="center"/>
              <w:rPr>
                <w:rFonts w:cs="Times New Roman"/>
                <w:sz w:val="20"/>
                <w:szCs w:val="20"/>
              </w:rPr>
            </w:pPr>
          </w:p>
        </w:tc>
        <w:tc>
          <w:tcPr>
            <w:tcW w:w="993" w:type="dxa"/>
          </w:tcPr>
          <w:p w14:paraId="535C7762" w14:textId="51923591" w:rsidR="007A56E2" w:rsidRPr="00577DD3" w:rsidRDefault="00F53F3A" w:rsidP="00D209BD">
            <w:pPr>
              <w:jc w:val="center"/>
              <w:rPr>
                <w:rFonts w:cs="Times New Roman"/>
                <w:sz w:val="20"/>
                <w:szCs w:val="20"/>
              </w:rPr>
            </w:pPr>
            <w:r w:rsidRPr="00577DD3">
              <w:rPr>
                <w:rFonts w:cs="Times New Roman"/>
                <w:sz w:val="20"/>
                <w:szCs w:val="20"/>
              </w:rPr>
              <w:t>4</w:t>
            </w:r>
          </w:p>
        </w:tc>
        <w:tc>
          <w:tcPr>
            <w:tcW w:w="1185" w:type="dxa"/>
          </w:tcPr>
          <w:p w14:paraId="1D5CD0BB" w14:textId="77777777" w:rsidR="007A56E2" w:rsidRPr="00577DD3" w:rsidRDefault="007A56E2" w:rsidP="00D209BD">
            <w:pPr>
              <w:jc w:val="center"/>
              <w:rPr>
                <w:rFonts w:cs="Times New Roman"/>
                <w:sz w:val="20"/>
                <w:szCs w:val="20"/>
              </w:rPr>
            </w:pPr>
          </w:p>
        </w:tc>
      </w:tr>
      <w:tr w:rsidR="007A56E2" w:rsidRPr="00577DD3" w14:paraId="4AB5F110" w14:textId="77777777" w:rsidTr="00733841">
        <w:tc>
          <w:tcPr>
            <w:tcW w:w="562" w:type="dxa"/>
          </w:tcPr>
          <w:p w14:paraId="4B1D0CAA" w14:textId="77777777" w:rsidR="007A56E2" w:rsidRPr="00577DD3" w:rsidRDefault="007A56E2" w:rsidP="00D209BD">
            <w:pPr>
              <w:jc w:val="center"/>
              <w:rPr>
                <w:rFonts w:cs="Times New Roman"/>
                <w:sz w:val="20"/>
                <w:szCs w:val="20"/>
              </w:rPr>
            </w:pPr>
          </w:p>
        </w:tc>
        <w:tc>
          <w:tcPr>
            <w:tcW w:w="1701" w:type="dxa"/>
          </w:tcPr>
          <w:p w14:paraId="347BBB10" w14:textId="77777777" w:rsidR="007A56E2" w:rsidRPr="00577DD3" w:rsidRDefault="007A56E2" w:rsidP="00D209BD">
            <w:pPr>
              <w:rPr>
                <w:rFonts w:cs="Times New Roman"/>
                <w:sz w:val="20"/>
                <w:szCs w:val="20"/>
              </w:rPr>
            </w:pPr>
          </w:p>
        </w:tc>
        <w:tc>
          <w:tcPr>
            <w:tcW w:w="1134" w:type="dxa"/>
          </w:tcPr>
          <w:p w14:paraId="09C41E78" w14:textId="77777777" w:rsidR="007A56E2" w:rsidRPr="00577DD3" w:rsidRDefault="007A56E2" w:rsidP="00D209BD">
            <w:pPr>
              <w:jc w:val="center"/>
              <w:rPr>
                <w:rFonts w:cs="Times New Roman"/>
                <w:sz w:val="20"/>
                <w:szCs w:val="20"/>
              </w:rPr>
            </w:pPr>
          </w:p>
        </w:tc>
        <w:tc>
          <w:tcPr>
            <w:tcW w:w="993" w:type="dxa"/>
          </w:tcPr>
          <w:p w14:paraId="43D1AA46" w14:textId="77777777" w:rsidR="007A56E2" w:rsidRPr="00577DD3" w:rsidRDefault="007A56E2" w:rsidP="00D209BD">
            <w:pPr>
              <w:jc w:val="center"/>
              <w:rPr>
                <w:rFonts w:cs="Times New Roman"/>
                <w:sz w:val="20"/>
                <w:szCs w:val="20"/>
              </w:rPr>
            </w:pPr>
          </w:p>
        </w:tc>
        <w:tc>
          <w:tcPr>
            <w:tcW w:w="1185" w:type="dxa"/>
          </w:tcPr>
          <w:p w14:paraId="5D7E209C" w14:textId="77777777" w:rsidR="007A56E2" w:rsidRPr="00577DD3" w:rsidRDefault="007A56E2" w:rsidP="00D209BD">
            <w:pPr>
              <w:jc w:val="center"/>
              <w:rPr>
                <w:rFonts w:cs="Times New Roman"/>
                <w:sz w:val="20"/>
                <w:szCs w:val="20"/>
              </w:rPr>
            </w:pPr>
          </w:p>
        </w:tc>
      </w:tr>
      <w:tr w:rsidR="00F53F3A" w:rsidRPr="00577DD3" w14:paraId="2DEAAFEB" w14:textId="77777777" w:rsidTr="00733841">
        <w:tc>
          <w:tcPr>
            <w:tcW w:w="562" w:type="dxa"/>
          </w:tcPr>
          <w:p w14:paraId="4E80F325" w14:textId="63FB94F3" w:rsidR="00F53F3A" w:rsidRPr="00577DD3" w:rsidRDefault="00F53F3A" w:rsidP="00D209BD">
            <w:pPr>
              <w:jc w:val="center"/>
              <w:rPr>
                <w:rFonts w:cs="Times New Roman"/>
                <w:sz w:val="20"/>
                <w:szCs w:val="20"/>
              </w:rPr>
            </w:pPr>
            <w:r w:rsidRPr="00577DD3">
              <w:rPr>
                <w:rFonts w:cs="Times New Roman"/>
                <w:sz w:val="20"/>
                <w:szCs w:val="20"/>
              </w:rPr>
              <w:t>1</w:t>
            </w:r>
          </w:p>
        </w:tc>
        <w:tc>
          <w:tcPr>
            <w:tcW w:w="1701" w:type="dxa"/>
          </w:tcPr>
          <w:p w14:paraId="43FCA097" w14:textId="7673D451" w:rsidR="00F53F3A" w:rsidRPr="00577DD3" w:rsidRDefault="00F53F3A" w:rsidP="00D209BD">
            <w:pPr>
              <w:rPr>
                <w:rFonts w:cs="Times New Roman"/>
                <w:sz w:val="20"/>
                <w:szCs w:val="20"/>
              </w:rPr>
            </w:pPr>
            <w:r w:rsidRPr="00577DD3">
              <w:rPr>
                <w:rFonts w:cs="Times New Roman"/>
                <w:sz w:val="20"/>
                <w:szCs w:val="20"/>
              </w:rPr>
              <w:t>Faktorlain- insentif atau reward</w:t>
            </w:r>
          </w:p>
        </w:tc>
        <w:tc>
          <w:tcPr>
            <w:tcW w:w="1134" w:type="dxa"/>
          </w:tcPr>
          <w:p w14:paraId="4DA9AC01" w14:textId="0E21A738" w:rsidR="00F53F3A" w:rsidRPr="00577DD3" w:rsidRDefault="00F53F3A" w:rsidP="00D209BD">
            <w:pPr>
              <w:jc w:val="center"/>
              <w:rPr>
                <w:rFonts w:cs="Times New Roman"/>
                <w:b/>
                <w:bCs/>
                <w:sz w:val="20"/>
                <w:szCs w:val="20"/>
              </w:rPr>
            </w:pPr>
            <w:r w:rsidRPr="00577DD3">
              <w:rPr>
                <w:rFonts w:cs="Times New Roman"/>
                <w:b/>
                <w:bCs/>
                <w:sz w:val="20"/>
                <w:szCs w:val="20"/>
              </w:rPr>
              <w:t>2</w:t>
            </w:r>
          </w:p>
        </w:tc>
        <w:tc>
          <w:tcPr>
            <w:tcW w:w="993" w:type="dxa"/>
          </w:tcPr>
          <w:p w14:paraId="01387277" w14:textId="1FF6416F" w:rsidR="00F53F3A" w:rsidRPr="00577DD3" w:rsidRDefault="00F53F3A" w:rsidP="00D209BD">
            <w:pPr>
              <w:jc w:val="center"/>
              <w:rPr>
                <w:rFonts w:cs="Times New Roman"/>
                <w:sz w:val="20"/>
                <w:szCs w:val="20"/>
              </w:rPr>
            </w:pPr>
            <w:r w:rsidRPr="00577DD3">
              <w:rPr>
                <w:rFonts w:cs="Times New Roman"/>
                <w:sz w:val="20"/>
                <w:szCs w:val="20"/>
              </w:rPr>
              <w:t>1</w:t>
            </w:r>
          </w:p>
        </w:tc>
        <w:tc>
          <w:tcPr>
            <w:tcW w:w="1185" w:type="dxa"/>
          </w:tcPr>
          <w:p w14:paraId="6D8BF95F" w14:textId="368ABFD7" w:rsidR="00F53F3A" w:rsidRPr="00577DD3" w:rsidRDefault="00F53F3A" w:rsidP="00D209BD">
            <w:pPr>
              <w:jc w:val="center"/>
              <w:rPr>
                <w:rFonts w:cs="Times New Roman"/>
                <w:sz w:val="20"/>
                <w:szCs w:val="20"/>
              </w:rPr>
            </w:pPr>
            <w:r w:rsidRPr="00577DD3">
              <w:rPr>
                <w:rFonts w:cs="Times New Roman"/>
                <w:sz w:val="20"/>
                <w:szCs w:val="20"/>
              </w:rPr>
              <w:t>1</w:t>
            </w:r>
          </w:p>
        </w:tc>
      </w:tr>
      <w:tr w:rsidR="007A56E2" w:rsidRPr="00577DD3" w14:paraId="5C4F69B0" w14:textId="77777777" w:rsidTr="00733841">
        <w:tc>
          <w:tcPr>
            <w:tcW w:w="562" w:type="dxa"/>
          </w:tcPr>
          <w:p w14:paraId="40EDDE56" w14:textId="458E1E5F" w:rsidR="007A56E2" w:rsidRPr="00577DD3" w:rsidRDefault="00F53F3A" w:rsidP="00D209BD">
            <w:pPr>
              <w:jc w:val="center"/>
              <w:rPr>
                <w:rFonts w:cs="Times New Roman"/>
                <w:sz w:val="20"/>
                <w:szCs w:val="20"/>
              </w:rPr>
            </w:pPr>
            <w:r w:rsidRPr="00577DD3">
              <w:rPr>
                <w:rFonts w:cs="Times New Roman"/>
                <w:sz w:val="20"/>
                <w:szCs w:val="20"/>
              </w:rPr>
              <w:t>2</w:t>
            </w:r>
          </w:p>
        </w:tc>
        <w:tc>
          <w:tcPr>
            <w:tcW w:w="1701" w:type="dxa"/>
          </w:tcPr>
          <w:p w14:paraId="007755D3" w14:textId="5F2E4BE0" w:rsidR="007A56E2" w:rsidRPr="00577DD3" w:rsidRDefault="00F53F3A" w:rsidP="00D209BD">
            <w:pPr>
              <w:rPr>
                <w:rFonts w:cs="Times New Roman"/>
                <w:sz w:val="20"/>
                <w:szCs w:val="20"/>
              </w:rPr>
            </w:pPr>
            <w:r w:rsidRPr="00577DD3">
              <w:rPr>
                <w:rFonts w:cs="Times New Roman"/>
                <w:sz w:val="20"/>
                <w:szCs w:val="20"/>
              </w:rPr>
              <w:t>Faktorlain- Sanksi</w:t>
            </w:r>
          </w:p>
        </w:tc>
        <w:tc>
          <w:tcPr>
            <w:tcW w:w="1134" w:type="dxa"/>
          </w:tcPr>
          <w:p w14:paraId="7D242530" w14:textId="3C18D6D3" w:rsidR="007A56E2" w:rsidRPr="00577DD3" w:rsidRDefault="00F53F3A" w:rsidP="00D209BD">
            <w:pPr>
              <w:jc w:val="center"/>
              <w:rPr>
                <w:rFonts w:cs="Times New Roman"/>
                <w:b/>
                <w:bCs/>
                <w:sz w:val="20"/>
                <w:szCs w:val="20"/>
              </w:rPr>
            </w:pPr>
            <w:r w:rsidRPr="00577DD3">
              <w:rPr>
                <w:rFonts w:cs="Times New Roman"/>
                <w:b/>
                <w:bCs/>
                <w:sz w:val="20"/>
                <w:szCs w:val="20"/>
              </w:rPr>
              <w:t>2</w:t>
            </w:r>
          </w:p>
        </w:tc>
        <w:tc>
          <w:tcPr>
            <w:tcW w:w="993" w:type="dxa"/>
          </w:tcPr>
          <w:p w14:paraId="6EB3A2B7" w14:textId="4538FE90" w:rsidR="007A56E2" w:rsidRPr="00577DD3" w:rsidRDefault="00F53F3A" w:rsidP="00D209BD">
            <w:pPr>
              <w:jc w:val="center"/>
              <w:rPr>
                <w:rFonts w:cs="Times New Roman"/>
                <w:sz w:val="20"/>
                <w:szCs w:val="20"/>
              </w:rPr>
            </w:pPr>
            <w:r w:rsidRPr="00577DD3">
              <w:rPr>
                <w:rFonts w:cs="Times New Roman"/>
                <w:sz w:val="20"/>
                <w:szCs w:val="20"/>
              </w:rPr>
              <w:t>1</w:t>
            </w:r>
          </w:p>
        </w:tc>
        <w:tc>
          <w:tcPr>
            <w:tcW w:w="1185" w:type="dxa"/>
          </w:tcPr>
          <w:p w14:paraId="7C762AA8" w14:textId="03EE79AB" w:rsidR="007A56E2" w:rsidRPr="00577DD3" w:rsidRDefault="00F53F3A" w:rsidP="00D209BD">
            <w:pPr>
              <w:jc w:val="center"/>
              <w:rPr>
                <w:rFonts w:cs="Times New Roman"/>
                <w:sz w:val="20"/>
                <w:szCs w:val="20"/>
              </w:rPr>
            </w:pPr>
            <w:r w:rsidRPr="00577DD3">
              <w:rPr>
                <w:rFonts w:cs="Times New Roman"/>
                <w:sz w:val="20"/>
                <w:szCs w:val="20"/>
              </w:rPr>
              <w:t>1</w:t>
            </w:r>
          </w:p>
        </w:tc>
      </w:tr>
    </w:tbl>
    <w:p w14:paraId="6F1C2F96" w14:textId="77777777" w:rsidR="007A56E2" w:rsidRPr="008A10EE" w:rsidRDefault="007A56E2" w:rsidP="00184D6E">
      <w:pPr>
        <w:jc w:val="center"/>
        <w:rPr>
          <w:rFonts w:cs="Times New Roman"/>
          <w:lang w:val="en-US"/>
        </w:rPr>
      </w:pPr>
    </w:p>
    <w:p w14:paraId="154BD6D0" w14:textId="22403CE2" w:rsidR="00005025" w:rsidRDefault="00005025" w:rsidP="00005025">
      <w:pPr>
        <w:rPr>
          <w:rFonts w:cs="Times New Roman"/>
          <w:lang w:val="en-US"/>
        </w:rPr>
      </w:pPr>
      <w:r w:rsidRPr="008A10EE">
        <w:rPr>
          <w:rFonts w:cs="Times New Roman"/>
          <w:lang w:val="en-US"/>
        </w:rPr>
        <w:t>Tabel 6.</w:t>
      </w:r>
      <w:r w:rsidR="00C75ED6" w:rsidRPr="008A10EE">
        <w:rPr>
          <w:rFonts w:cs="Times New Roman"/>
          <w:lang w:val="en-US"/>
        </w:rPr>
        <w:t>20</w:t>
      </w:r>
      <w:r w:rsidRPr="008A10EE">
        <w:rPr>
          <w:rFonts w:cs="Times New Roman"/>
          <w:lang w:val="en-US"/>
        </w:rPr>
        <w:t xml:space="preserve"> </w:t>
      </w:r>
      <w:r w:rsidR="000F05F3" w:rsidRPr="000F05F3">
        <w:rPr>
          <w:rFonts w:cs="Times New Roman"/>
          <w:lang w:val="en-US"/>
        </w:rPr>
        <w:t xml:space="preserve">menampilkan jumlah kutipan, kerapatan (Density) dan jumlah narasumber yang mengutip faktor yang menjadi pendorong </w:t>
      </w:r>
      <w:r w:rsidR="006D3AB2">
        <w:rPr>
          <w:rFonts w:cs="Times New Roman"/>
          <w:lang w:val="en-US"/>
        </w:rPr>
        <w:t>bagi keberhasilan</w:t>
      </w:r>
      <w:r w:rsidR="000F05F3" w:rsidRPr="000F05F3">
        <w:rPr>
          <w:rFonts w:cs="Times New Roman"/>
          <w:lang w:val="en-US"/>
        </w:rPr>
        <w:t xml:space="preserve"> implementasi sistem informasi.</w:t>
      </w:r>
    </w:p>
    <w:p w14:paraId="2BDBF5BA" w14:textId="306EB5EA" w:rsidR="000F05F3" w:rsidRDefault="000F05F3" w:rsidP="00005025">
      <w:pPr>
        <w:rPr>
          <w:rFonts w:cs="Times New Roman"/>
          <w:lang w:val="en-US"/>
        </w:rPr>
      </w:pPr>
    </w:p>
    <w:p w14:paraId="2245A794" w14:textId="6AE09DC3" w:rsidR="000F05F3" w:rsidRDefault="000F05F3" w:rsidP="00005025">
      <w:pPr>
        <w:rPr>
          <w:rFonts w:cs="Times New Roman"/>
          <w:lang w:val="en-US"/>
        </w:rPr>
      </w:pPr>
      <w:r>
        <w:rPr>
          <w:rFonts w:cs="Times New Roman"/>
          <w:lang w:val="en-US"/>
        </w:rPr>
        <w:t xml:space="preserve">Diketahui bahwa faktor adanya </w:t>
      </w:r>
      <w:r w:rsidRPr="000F05F3">
        <w:rPr>
          <w:rFonts w:cs="Times New Roman"/>
          <w:b/>
          <w:bCs/>
          <w:u w:val="single"/>
          <w:lang w:val="en-US"/>
        </w:rPr>
        <w:t xml:space="preserve">pemberian </w:t>
      </w:r>
      <w:r w:rsidRPr="000F05F3">
        <w:rPr>
          <w:rFonts w:cs="Times New Roman"/>
          <w:b/>
          <w:bCs/>
          <w:i/>
          <w:iCs/>
          <w:u w:val="single"/>
          <w:lang w:val="en-US"/>
        </w:rPr>
        <w:t xml:space="preserve">insentif </w:t>
      </w:r>
      <w:r w:rsidRPr="000F05F3">
        <w:rPr>
          <w:rFonts w:cs="Times New Roman"/>
          <w:b/>
          <w:bCs/>
          <w:u w:val="single"/>
          <w:lang w:val="en-US"/>
        </w:rPr>
        <w:t xml:space="preserve">atau </w:t>
      </w:r>
      <w:r w:rsidRPr="000F05F3">
        <w:rPr>
          <w:rFonts w:cs="Times New Roman"/>
          <w:b/>
          <w:bCs/>
          <w:i/>
          <w:iCs/>
          <w:u w:val="single"/>
          <w:lang w:val="en-US"/>
        </w:rPr>
        <w:t xml:space="preserve">reward </w:t>
      </w:r>
      <w:r w:rsidRPr="000F05F3">
        <w:rPr>
          <w:rFonts w:cs="Times New Roman"/>
          <w:b/>
          <w:bCs/>
          <w:u w:val="single"/>
          <w:lang w:val="en-US"/>
        </w:rPr>
        <w:t>serta adanya pemberian sanksi atau hukuman bagi pengguna</w:t>
      </w:r>
      <w:r>
        <w:rPr>
          <w:rFonts w:cs="Times New Roman"/>
          <w:lang w:val="en-US"/>
        </w:rPr>
        <w:t xml:space="preserve"> yang menggunakan atau enggan menggunakan sistem informasi yang telah atau akan diimplementasikan </w:t>
      </w:r>
      <w:r>
        <w:rPr>
          <w:rFonts w:cs="Times New Roman"/>
          <w:lang w:val="en-US"/>
        </w:rPr>
        <w:lastRenderedPageBreak/>
        <w:t xml:space="preserve">menjadi </w:t>
      </w:r>
      <w:r w:rsidRPr="000F05F3">
        <w:rPr>
          <w:rFonts w:cs="Times New Roman"/>
          <w:b/>
          <w:bCs/>
          <w:u w:val="single"/>
          <w:lang w:val="en-US"/>
        </w:rPr>
        <w:t>faktor pendorong</w:t>
      </w:r>
      <w:r>
        <w:rPr>
          <w:rFonts w:cs="Times New Roman"/>
          <w:lang w:val="en-US"/>
        </w:rPr>
        <w:t xml:space="preserve"> yang menurut beberapa narasumber adalah cara yang efektif dalam membantu proses implementasi berjalan.</w:t>
      </w:r>
    </w:p>
    <w:p w14:paraId="46111F46" w14:textId="19E9ADC1" w:rsidR="00D600F4" w:rsidRDefault="00D600F4" w:rsidP="00005025">
      <w:pPr>
        <w:rPr>
          <w:rFonts w:cs="Times New Roman"/>
          <w:lang w:val="en-US"/>
        </w:rPr>
      </w:pPr>
    </w:p>
    <w:p w14:paraId="34BB791D" w14:textId="064EFED7" w:rsidR="00D600F4" w:rsidRPr="000F05F3" w:rsidRDefault="00D600F4" w:rsidP="00D600F4">
      <w:pPr>
        <w:pStyle w:val="Heading3"/>
        <w:numPr>
          <w:ilvl w:val="2"/>
          <w:numId w:val="22"/>
        </w:numPr>
      </w:pPr>
      <w:bookmarkStart w:id="1156" w:name="_Toc48471573"/>
      <w:r>
        <w:rPr>
          <w:lang w:val="en-US"/>
        </w:rPr>
        <w:t xml:space="preserve">Faktor Pendorong </w:t>
      </w:r>
      <w:r w:rsidR="009A3E39">
        <w:rPr>
          <w:lang w:val="en-US"/>
        </w:rPr>
        <w:t xml:space="preserve">Keberhasilan </w:t>
      </w:r>
      <w:r>
        <w:rPr>
          <w:lang w:val="en-US"/>
        </w:rPr>
        <w:t>Implementasi S</w:t>
      </w:r>
      <w:r w:rsidR="00EA6718">
        <w:rPr>
          <w:lang w:val="en-US"/>
        </w:rPr>
        <w:t xml:space="preserve">istem Informasi Terintegrasi </w:t>
      </w:r>
      <w:r>
        <w:rPr>
          <w:lang w:val="en-US"/>
        </w:rPr>
        <w:t xml:space="preserve">Berdasarkan </w:t>
      </w:r>
      <w:r w:rsidR="00EA6718">
        <w:rPr>
          <w:lang w:val="en-US"/>
        </w:rPr>
        <w:t xml:space="preserve">Skala atau </w:t>
      </w:r>
      <w:r>
        <w:rPr>
          <w:lang w:val="en-US"/>
        </w:rPr>
        <w:t>Ukuran</w:t>
      </w:r>
      <w:r w:rsidR="00EA6718">
        <w:rPr>
          <w:lang w:val="en-US"/>
        </w:rPr>
        <w:t xml:space="preserve"> </w:t>
      </w:r>
      <w:r>
        <w:rPr>
          <w:lang w:val="en-US"/>
        </w:rPr>
        <w:t>Perguruan Tinggi</w:t>
      </w:r>
      <w:bookmarkEnd w:id="1156"/>
      <w:r>
        <w:rPr>
          <w:lang w:val="en-US"/>
        </w:rPr>
        <w:t xml:space="preserve"> </w:t>
      </w:r>
    </w:p>
    <w:p w14:paraId="0C2468B1" w14:textId="04A8C4D0" w:rsidR="00D72A2C" w:rsidRDefault="00373282" w:rsidP="00BF0D80">
      <w:pPr>
        <w:rPr>
          <w:rFonts w:cs="Times New Roman"/>
          <w:lang w:val="en-US"/>
        </w:rPr>
      </w:pPr>
      <w:r>
        <w:rPr>
          <w:rFonts w:cs="Times New Roman"/>
          <w:lang w:val="en-US"/>
        </w:rPr>
        <w:t>Peneliti juga melakukan analisis dan olah data terkait faktor pendorong yang dikemukakan oleh narasumber berdasarkan skala ukuran perguruan tinggi. Karena bisa saja faktor pendorong pada perguruan tinggi dengan skala atau ukuran yang besar berbeda dengan faktor pendorong</w:t>
      </w:r>
      <w:r w:rsidR="006D3AB2">
        <w:rPr>
          <w:rFonts w:cs="Times New Roman"/>
          <w:lang w:val="en-US"/>
        </w:rPr>
        <w:t xml:space="preserve"> keberhasilan </w:t>
      </w:r>
      <w:r>
        <w:rPr>
          <w:rFonts w:cs="Times New Roman"/>
          <w:lang w:val="en-US"/>
        </w:rPr>
        <w:t>implementasi pada perguruan tinggi yang berukuran kecil.</w:t>
      </w:r>
    </w:p>
    <w:p w14:paraId="3157A531" w14:textId="0A691DB3" w:rsidR="00A00537" w:rsidRDefault="00A00537" w:rsidP="00BF0D80">
      <w:pPr>
        <w:rPr>
          <w:rFonts w:cs="Times New Roman"/>
          <w:lang w:val="en-US"/>
        </w:rPr>
      </w:pPr>
    </w:p>
    <w:p w14:paraId="1016641D" w14:textId="309CBCDE" w:rsidR="00A00537" w:rsidRPr="00A00537" w:rsidRDefault="00A00537" w:rsidP="000A7FCF">
      <w:pPr>
        <w:pStyle w:val="ListParagraph"/>
        <w:numPr>
          <w:ilvl w:val="0"/>
          <w:numId w:val="54"/>
        </w:numPr>
        <w:ind w:left="426" w:hanging="426"/>
        <w:rPr>
          <w:rFonts w:cs="Times New Roman"/>
          <w:b/>
          <w:bCs/>
          <w:lang w:val="en-US"/>
        </w:rPr>
      </w:pPr>
      <w:r w:rsidRPr="00A00537">
        <w:rPr>
          <w:rFonts w:cs="Times New Roman"/>
          <w:b/>
          <w:bCs/>
          <w:lang w:val="en-US"/>
        </w:rPr>
        <w:t>Faktor Pendorong</w:t>
      </w:r>
      <w:r w:rsidR="009A3E39">
        <w:rPr>
          <w:rFonts w:cs="Times New Roman"/>
          <w:b/>
          <w:bCs/>
          <w:lang w:val="en-US"/>
        </w:rPr>
        <w:t xml:space="preserve"> Keberhasilan</w:t>
      </w:r>
      <w:r w:rsidRPr="00A00537">
        <w:rPr>
          <w:rFonts w:cs="Times New Roman"/>
          <w:b/>
          <w:bCs/>
          <w:lang w:val="en-US"/>
        </w:rPr>
        <w:t xml:space="preserve"> Implementasi pada Perguruan Tinggi Besar</w:t>
      </w:r>
    </w:p>
    <w:p w14:paraId="320A31FF" w14:textId="44102327" w:rsidR="00A00537" w:rsidRDefault="00A00537" w:rsidP="00A00537">
      <w:pPr>
        <w:rPr>
          <w:rFonts w:cs="Times New Roman"/>
          <w:lang w:val="en-US"/>
        </w:rPr>
      </w:pPr>
      <w:r w:rsidRPr="000F05F3">
        <w:rPr>
          <w:rFonts w:cs="Times New Roman"/>
          <w:lang w:val="en-US"/>
        </w:rPr>
        <w:t xml:space="preserve">Berikut adalah tabel yang menjelaskan kutipan terkait faktor pendorong </w:t>
      </w:r>
      <w:r w:rsidR="00161991">
        <w:rPr>
          <w:rFonts w:cs="Times New Roman"/>
          <w:lang w:val="en-US"/>
        </w:rPr>
        <w:t>yang dapat mendukung tercapainya keberhasilan</w:t>
      </w:r>
      <w:r w:rsidRPr="000F05F3">
        <w:rPr>
          <w:rFonts w:cs="Times New Roman"/>
          <w:lang w:val="en-US"/>
        </w:rPr>
        <w:t xml:space="preserve"> implementasi</w:t>
      </w:r>
      <w:r w:rsidR="00161991">
        <w:rPr>
          <w:rFonts w:cs="Times New Roman"/>
          <w:lang w:val="en-US"/>
        </w:rPr>
        <w:t xml:space="preserve"> </w:t>
      </w:r>
      <w:r w:rsidRPr="000F05F3">
        <w:rPr>
          <w:rFonts w:cs="Times New Roman"/>
          <w:lang w:val="en-US"/>
        </w:rPr>
        <w:t xml:space="preserve"> sistem</w:t>
      </w:r>
      <w:r w:rsidR="00161991">
        <w:rPr>
          <w:rFonts w:cs="Times New Roman"/>
          <w:lang w:val="en-US"/>
        </w:rPr>
        <w:t xml:space="preserve"> </w:t>
      </w:r>
      <w:r w:rsidRPr="000F05F3">
        <w:rPr>
          <w:rFonts w:cs="Times New Roman"/>
          <w:lang w:val="en-US"/>
        </w:rPr>
        <w:t xml:space="preserve"> informasi</w:t>
      </w:r>
      <w:r>
        <w:rPr>
          <w:rFonts w:cs="Times New Roman"/>
          <w:lang w:val="en-US"/>
        </w:rPr>
        <w:t xml:space="preserve"> </w:t>
      </w:r>
      <w:r w:rsidR="00161991">
        <w:rPr>
          <w:rFonts w:cs="Times New Roman"/>
          <w:lang w:val="en-US"/>
        </w:rPr>
        <w:t xml:space="preserve"> </w:t>
      </w:r>
      <w:r>
        <w:rPr>
          <w:rFonts w:cs="Times New Roman"/>
          <w:lang w:val="en-US"/>
        </w:rPr>
        <w:t xml:space="preserve">pada </w:t>
      </w:r>
      <w:r w:rsidR="00161991">
        <w:rPr>
          <w:rFonts w:cs="Times New Roman"/>
          <w:lang w:val="en-US"/>
        </w:rPr>
        <w:t xml:space="preserve"> </w:t>
      </w:r>
      <w:r>
        <w:rPr>
          <w:rFonts w:cs="Times New Roman"/>
          <w:lang w:val="en-US"/>
        </w:rPr>
        <w:t>perguruan</w:t>
      </w:r>
      <w:r w:rsidR="00161991">
        <w:rPr>
          <w:rFonts w:cs="Times New Roman"/>
          <w:lang w:val="en-US"/>
        </w:rPr>
        <w:t xml:space="preserve"> </w:t>
      </w:r>
      <w:r>
        <w:rPr>
          <w:rFonts w:cs="Times New Roman"/>
          <w:lang w:val="en-US"/>
        </w:rPr>
        <w:t xml:space="preserve"> tinggi</w:t>
      </w:r>
      <w:r w:rsidR="00161991">
        <w:rPr>
          <w:rFonts w:cs="Times New Roman"/>
          <w:lang w:val="en-US"/>
        </w:rPr>
        <w:t xml:space="preserve"> </w:t>
      </w:r>
      <w:r>
        <w:rPr>
          <w:rFonts w:cs="Times New Roman"/>
          <w:lang w:val="en-US"/>
        </w:rPr>
        <w:t xml:space="preserve"> </w:t>
      </w:r>
      <w:r w:rsidR="00161991">
        <w:rPr>
          <w:rFonts w:cs="Times New Roman"/>
          <w:lang w:val="en-US"/>
        </w:rPr>
        <w:t>besar.</w:t>
      </w:r>
    </w:p>
    <w:p w14:paraId="042CBF1B" w14:textId="43AC286E" w:rsidR="00A00537" w:rsidRDefault="00A00537" w:rsidP="00A00537">
      <w:pPr>
        <w:rPr>
          <w:rFonts w:cs="Times New Roman"/>
          <w:lang w:val="en-US"/>
        </w:rPr>
      </w:pPr>
    </w:p>
    <w:p w14:paraId="46236C9A" w14:textId="46F33C2E" w:rsidR="00317AFF" w:rsidRDefault="00317AFF" w:rsidP="00317AFF">
      <w:pPr>
        <w:pStyle w:val="Caption"/>
        <w:keepNext/>
      </w:pPr>
      <w:bookmarkStart w:id="1157" w:name="_Toc48471632"/>
      <w:r>
        <w:t xml:space="preserve">Tabel </w:t>
      </w:r>
      <w:r w:rsidR="002A14F8">
        <w:fldChar w:fldCharType="begin"/>
      </w:r>
      <w:r w:rsidR="002A14F8">
        <w:instrText xml:space="preserve"> STYLEREF 1 \s </w:instrText>
      </w:r>
      <w:r w:rsidR="002A14F8">
        <w:fldChar w:fldCharType="separate"/>
      </w:r>
      <w:r w:rsidR="00441E18">
        <w:rPr>
          <w:noProof/>
        </w:rPr>
        <w:t>6</w:t>
      </w:r>
      <w:r w:rsidR="002A14F8">
        <w:rPr>
          <w:noProof/>
        </w:rPr>
        <w:fldChar w:fldCharType="end"/>
      </w:r>
      <w:r w:rsidR="00182426">
        <w:t>.</w:t>
      </w:r>
      <w:r w:rsidR="002A14F8">
        <w:fldChar w:fldCharType="begin"/>
      </w:r>
      <w:r w:rsidR="002A14F8">
        <w:instrText xml:space="preserve"> SE</w:instrText>
      </w:r>
      <w:r w:rsidR="002A14F8">
        <w:instrText xml:space="preserve">Q Tabel \* ARABIC \s 1 </w:instrText>
      </w:r>
      <w:r w:rsidR="002A14F8">
        <w:fldChar w:fldCharType="separate"/>
      </w:r>
      <w:r w:rsidR="00441E18">
        <w:rPr>
          <w:noProof/>
        </w:rPr>
        <w:t>21</w:t>
      </w:r>
      <w:r w:rsidR="002A14F8">
        <w:rPr>
          <w:noProof/>
        </w:rPr>
        <w:fldChar w:fldCharType="end"/>
      </w:r>
      <w:r>
        <w:t xml:space="preserve"> Faktor Pendorong </w:t>
      </w:r>
      <w:r w:rsidR="009A3E39">
        <w:t xml:space="preserve">Keberhasilan </w:t>
      </w:r>
      <w:r>
        <w:t xml:space="preserve">Implementasi Sistem Informasi </w:t>
      </w:r>
      <w:r w:rsidR="00A457CD">
        <w:t>p</w:t>
      </w:r>
      <w:r>
        <w:t>ada Perguruan Tinggi Besar</w:t>
      </w:r>
      <w:bookmarkEnd w:id="1157"/>
    </w:p>
    <w:tbl>
      <w:tblPr>
        <w:tblStyle w:val="TableGrid"/>
        <w:tblW w:w="0" w:type="auto"/>
        <w:jc w:val="center"/>
        <w:tblLayout w:type="fixed"/>
        <w:tblLook w:val="04A0" w:firstRow="1" w:lastRow="0" w:firstColumn="1" w:lastColumn="0" w:noHBand="0" w:noVBand="1"/>
      </w:tblPr>
      <w:tblGrid>
        <w:gridCol w:w="562"/>
        <w:gridCol w:w="1701"/>
        <w:gridCol w:w="1134"/>
        <w:gridCol w:w="1185"/>
      </w:tblGrid>
      <w:tr w:rsidR="00A00537" w:rsidRPr="00577DD3" w14:paraId="34038947" w14:textId="77777777" w:rsidTr="00A00537">
        <w:trPr>
          <w:tblHeader/>
          <w:jc w:val="center"/>
        </w:trPr>
        <w:tc>
          <w:tcPr>
            <w:tcW w:w="562" w:type="dxa"/>
          </w:tcPr>
          <w:p w14:paraId="29B75FF7" w14:textId="77777777" w:rsidR="00A00537" w:rsidRPr="00577DD3" w:rsidRDefault="00A00537" w:rsidP="00CD1A9E">
            <w:pPr>
              <w:jc w:val="center"/>
              <w:rPr>
                <w:rFonts w:cs="Times New Roman"/>
                <w:b/>
                <w:bCs/>
                <w:sz w:val="20"/>
                <w:szCs w:val="20"/>
              </w:rPr>
            </w:pPr>
            <w:r w:rsidRPr="00577DD3">
              <w:rPr>
                <w:rFonts w:cs="Times New Roman"/>
                <w:b/>
                <w:bCs/>
                <w:sz w:val="20"/>
                <w:szCs w:val="20"/>
              </w:rPr>
              <w:t>No</w:t>
            </w:r>
          </w:p>
        </w:tc>
        <w:tc>
          <w:tcPr>
            <w:tcW w:w="1701" w:type="dxa"/>
          </w:tcPr>
          <w:p w14:paraId="7AE941C5" w14:textId="0C68C366" w:rsidR="00A00537" w:rsidRPr="00577DD3" w:rsidRDefault="00A00537" w:rsidP="00CD1A9E">
            <w:pPr>
              <w:jc w:val="center"/>
              <w:rPr>
                <w:rFonts w:cs="Times New Roman"/>
                <w:b/>
                <w:bCs/>
                <w:sz w:val="20"/>
                <w:szCs w:val="20"/>
              </w:rPr>
            </w:pPr>
            <w:r w:rsidRPr="00577DD3">
              <w:rPr>
                <w:rFonts w:cs="Times New Roman"/>
                <w:b/>
                <w:bCs/>
                <w:sz w:val="20"/>
                <w:szCs w:val="20"/>
              </w:rPr>
              <w:t>Faktor Pendorong</w:t>
            </w:r>
          </w:p>
        </w:tc>
        <w:tc>
          <w:tcPr>
            <w:tcW w:w="1134" w:type="dxa"/>
          </w:tcPr>
          <w:p w14:paraId="618D27DD" w14:textId="77777777" w:rsidR="00A00537" w:rsidRPr="00577DD3" w:rsidRDefault="00A00537" w:rsidP="00CD1A9E">
            <w:pPr>
              <w:jc w:val="center"/>
              <w:rPr>
                <w:rFonts w:cs="Times New Roman"/>
                <w:b/>
                <w:bCs/>
                <w:sz w:val="20"/>
                <w:szCs w:val="20"/>
              </w:rPr>
            </w:pPr>
            <w:r w:rsidRPr="00577DD3">
              <w:rPr>
                <w:rFonts w:cs="Times New Roman"/>
                <w:b/>
                <w:bCs/>
                <w:sz w:val="20"/>
                <w:szCs w:val="20"/>
              </w:rPr>
              <w:t>Jumlah Kutipan</w:t>
            </w:r>
          </w:p>
        </w:tc>
        <w:tc>
          <w:tcPr>
            <w:tcW w:w="1185" w:type="dxa"/>
          </w:tcPr>
          <w:p w14:paraId="35024AFD" w14:textId="77777777" w:rsidR="00A00537" w:rsidRPr="00577DD3" w:rsidRDefault="00A00537" w:rsidP="00CD1A9E">
            <w:pPr>
              <w:jc w:val="center"/>
              <w:rPr>
                <w:rFonts w:cs="Times New Roman"/>
                <w:b/>
                <w:bCs/>
                <w:sz w:val="20"/>
                <w:szCs w:val="20"/>
              </w:rPr>
            </w:pPr>
            <w:r w:rsidRPr="00577DD3">
              <w:rPr>
                <w:rFonts w:cs="Times New Roman"/>
                <w:b/>
                <w:bCs/>
                <w:sz w:val="20"/>
                <w:szCs w:val="20"/>
              </w:rPr>
              <w:t>Yang Mengutip</w:t>
            </w:r>
          </w:p>
        </w:tc>
      </w:tr>
      <w:tr w:rsidR="00A00537" w:rsidRPr="00577DD3" w14:paraId="4D2246D6" w14:textId="77777777" w:rsidTr="00A00537">
        <w:trPr>
          <w:jc w:val="center"/>
        </w:trPr>
        <w:tc>
          <w:tcPr>
            <w:tcW w:w="562" w:type="dxa"/>
          </w:tcPr>
          <w:p w14:paraId="1658946A" w14:textId="77777777" w:rsidR="00A00537" w:rsidRPr="00577DD3" w:rsidRDefault="00A00537" w:rsidP="00CD1A9E">
            <w:pPr>
              <w:jc w:val="center"/>
              <w:rPr>
                <w:rFonts w:cs="Times New Roman"/>
                <w:sz w:val="20"/>
                <w:szCs w:val="20"/>
              </w:rPr>
            </w:pPr>
            <w:bookmarkStart w:id="1158" w:name="_Hlk47789273"/>
            <w:r w:rsidRPr="00577DD3">
              <w:rPr>
                <w:rFonts w:cs="Times New Roman"/>
                <w:sz w:val="20"/>
                <w:szCs w:val="20"/>
              </w:rPr>
              <w:t>1</w:t>
            </w:r>
          </w:p>
        </w:tc>
        <w:tc>
          <w:tcPr>
            <w:tcW w:w="1701" w:type="dxa"/>
          </w:tcPr>
          <w:p w14:paraId="5F426C57" w14:textId="0E1B1B5A" w:rsidR="00A00537" w:rsidRPr="00577DD3" w:rsidRDefault="00A00537" w:rsidP="00CD1A9E">
            <w:pPr>
              <w:rPr>
                <w:rFonts w:cs="Times New Roman"/>
                <w:sz w:val="20"/>
                <w:szCs w:val="20"/>
              </w:rPr>
            </w:pPr>
            <w:r w:rsidRPr="00577DD3">
              <w:rPr>
                <w:rFonts w:cs="Times New Roman"/>
                <w:sz w:val="20"/>
                <w:szCs w:val="20"/>
              </w:rPr>
              <w:t>Realisasi terkait tujuan, rencana dan strategi pimpinan</w:t>
            </w:r>
          </w:p>
        </w:tc>
        <w:tc>
          <w:tcPr>
            <w:tcW w:w="1134" w:type="dxa"/>
          </w:tcPr>
          <w:p w14:paraId="12432A89" w14:textId="36FAEE3D" w:rsidR="00A00537" w:rsidRPr="00577DD3" w:rsidRDefault="00146C25" w:rsidP="00146C25">
            <w:pPr>
              <w:jc w:val="center"/>
              <w:rPr>
                <w:rFonts w:cs="Times New Roman"/>
                <w:b/>
                <w:bCs/>
                <w:sz w:val="20"/>
                <w:szCs w:val="20"/>
              </w:rPr>
            </w:pPr>
            <w:r w:rsidRPr="00577DD3">
              <w:rPr>
                <w:rFonts w:cs="Times New Roman"/>
                <w:b/>
                <w:bCs/>
                <w:sz w:val="20"/>
                <w:szCs w:val="20"/>
              </w:rPr>
              <w:t>41</w:t>
            </w:r>
          </w:p>
        </w:tc>
        <w:tc>
          <w:tcPr>
            <w:tcW w:w="1185" w:type="dxa"/>
          </w:tcPr>
          <w:p w14:paraId="2B829F34" w14:textId="110A7632" w:rsidR="00A00537" w:rsidRPr="00577DD3" w:rsidRDefault="00146C25" w:rsidP="00146C25">
            <w:pPr>
              <w:jc w:val="center"/>
              <w:rPr>
                <w:rFonts w:cs="Times New Roman"/>
                <w:sz w:val="20"/>
                <w:szCs w:val="20"/>
              </w:rPr>
            </w:pPr>
            <w:r w:rsidRPr="00577DD3">
              <w:rPr>
                <w:rFonts w:cs="Times New Roman"/>
                <w:sz w:val="20"/>
                <w:szCs w:val="20"/>
              </w:rPr>
              <w:t>23</w:t>
            </w:r>
          </w:p>
        </w:tc>
      </w:tr>
      <w:tr w:rsidR="00A00537" w:rsidRPr="00577DD3" w14:paraId="000895C8" w14:textId="77777777" w:rsidTr="00A00537">
        <w:trPr>
          <w:jc w:val="center"/>
        </w:trPr>
        <w:tc>
          <w:tcPr>
            <w:tcW w:w="562" w:type="dxa"/>
          </w:tcPr>
          <w:p w14:paraId="37045B61" w14:textId="77777777" w:rsidR="00A00537" w:rsidRPr="00577DD3" w:rsidRDefault="00A00537" w:rsidP="00CD1A9E">
            <w:pPr>
              <w:jc w:val="center"/>
              <w:rPr>
                <w:rFonts w:cs="Times New Roman"/>
                <w:sz w:val="20"/>
                <w:szCs w:val="20"/>
              </w:rPr>
            </w:pPr>
            <w:r w:rsidRPr="00577DD3">
              <w:rPr>
                <w:rFonts w:cs="Times New Roman"/>
                <w:sz w:val="20"/>
                <w:szCs w:val="20"/>
              </w:rPr>
              <w:t>2</w:t>
            </w:r>
          </w:p>
        </w:tc>
        <w:tc>
          <w:tcPr>
            <w:tcW w:w="1701" w:type="dxa"/>
          </w:tcPr>
          <w:p w14:paraId="3D3277B3" w14:textId="086F20D3" w:rsidR="00A00537" w:rsidRPr="00577DD3" w:rsidRDefault="00A33228" w:rsidP="00CD1A9E">
            <w:pPr>
              <w:rPr>
                <w:rFonts w:cs="Times New Roman"/>
                <w:sz w:val="20"/>
                <w:szCs w:val="20"/>
              </w:rPr>
            </w:pPr>
            <w:r w:rsidRPr="00577DD3">
              <w:rPr>
                <w:rFonts w:cs="Times New Roman"/>
                <w:sz w:val="20"/>
                <w:szCs w:val="20"/>
              </w:rPr>
              <w:t>Proses bisnis yang semakin kompleks</w:t>
            </w:r>
          </w:p>
        </w:tc>
        <w:tc>
          <w:tcPr>
            <w:tcW w:w="1134" w:type="dxa"/>
          </w:tcPr>
          <w:p w14:paraId="5426D13D" w14:textId="3495B461" w:rsidR="00A00537" w:rsidRPr="00577DD3" w:rsidRDefault="00146C25" w:rsidP="00146C25">
            <w:pPr>
              <w:jc w:val="center"/>
              <w:rPr>
                <w:rFonts w:cs="Times New Roman"/>
                <w:sz w:val="20"/>
                <w:szCs w:val="20"/>
              </w:rPr>
            </w:pPr>
            <w:r w:rsidRPr="00577DD3">
              <w:rPr>
                <w:rFonts w:cs="Times New Roman"/>
                <w:sz w:val="20"/>
                <w:szCs w:val="20"/>
              </w:rPr>
              <w:t>36</w:t>
            </w:r>
          </w:p>
        </w:tc>
        <w:tc>
          <w:tcPr>
            <w:tcW w:w="1185" w:type="dxa"/>
          </w:tcPr>
          <w:p w14:paraId="5F209532" w14:textId="5329E522" w:rsidR="00A00537" w:rsidRPr="00577DD3" w:rsidRDefault="00146C25" w:rsidP="00146C25">
            <w:pPr>
              <w:jc w:val="center"/>
              <w:rPr>
                <w:rFonts w:cs="Times New Roman"/>
                <w:sz w:val="20"/>
                <w:szCs w:val="20"/>
              </w:rPr>
            </w:pPr>
            <w:r w:rsidRPr="00577DD3">
              <w:rPr>
                <w:rFonts w:cs="Times New Roman"/>
                <w:sz w:val="20"/>
                <w:szCs w:val="20"/>
              </w:rPr>
              <w:t>25</w:t>
            </w:r>
          </w:p>
        </w:tc>
      </w:tr>
      <w:tr w:rsidR="00C1421C" w:rsidRPr="00577DD3" w14:paraId="1FC902C1" w14:textId="77777777" w:rsidTr="00A00537">
        <w:trPr>
          <w:jc w:val="center"/>
        </w:trPr>
        <w:tc>
          <w:tcPr>
            <w:tcW w:w="562" w:type="dxa"/>
          </w:tcPr>
          <w:p w14:paraId="771C4DE2" w14:textId="7D7B6A98" w:rsidR="00C1421C" w:rsidRPr="00577DD3" w:rsidRDefault="00C1421C" w:rsidP="00CD1A9E">
            <w:pPr>
              <w:jc w:val="center"/>
              <w:rPr>
                <w:rFonts w:cs="Times New Roman"/>
                <w:sz w:val="20"/>
                <w:szCs w:val="20"/>
              </w:rPr>
            </w:pPr>
            <w:r w:rsidRPr="00577DD3">
              <w:rPr>
                <w:rFonts w:cs="Times New Roman"/>
                <w:sz w:val="20"/>
                <w:szCs w:val="20"/>
              </w:rPr>
              <w:t>3</w:t>
            </w:r>
          </w:p>
        </w:tc>
        <w:tc>
          <w:tcPr>
            <w:tcW w:w="1701" w:type="dxa"/>
          </w:tcPr>
          <w:p w14:paraId="13E4E073" w14:textId="33C2024F" w:rsidR="00C1421C" w:rsidRPr="00577DD3" w:rsidRDefault="00C1421C" w:rsidP="00CD1A9E">
            <w:pPr>
              <w:rPr>
                <w:rFonts w:cs="Times New Roman"/>
                <w:sz w:val="20"/>
                <w:szCs w:val="20"/>
              </w:rPr>
            </w:pPr>
            <w:r w:rsidRPr="00577DD3">
              <w:rPr>
                <w:rFonts w:cs="Times New Roman"/>
                <w:sz w:val="20"/>
                <w:szCs w:val="20"/>
              </w:rPr>
              <w:t>Budaya kompetitif terkait perankingan perguruan tinggi</w:t>
            </w:r>
          </w:p>
        </w:tc>
        <w:tc>
          <w:tcPr>
            <w:tcW w:w="1134" w:type="dxa"/>
          </w:tcPr>
          <w:p w14:paraId="4E834D4E" w14:textId="7525B5CF" w:rsidR="00C1421C" w:rsidRPr="00577DD3" w:rsidRDefault="00146C25" w:rsidP="00146C25">
            <w:pPr>
              <w:jc w:val="center"/>
              <w:rPr>
                <w:rFonts w:cs="Times New Roman"/>
                <w:sz w:val="20"/>
                <w:szCs w:val="20"/>
              </w:rPr>
            </w:pPr>
            <w:r w:rsidRPr="00577DD3">
              <w:rPr>
                <w:rFonts w:cs="Times New Roman"/>
                <w:sz w:val="20"/>
                <w:szCs w:val="20"/>
              </w:rPr>
              <w:t>28</w:t>
            </w:r>
          </w:p>
        </w:tc>
        <w:tc>
          <w:tcPr>
            <w:tcW w:w="1185" w:type="dxa"/>
          </w:tcPr>
          <w:p w14:paraId="1E3985A6" w14:textId="4472369A" w:rsidR="00C1421C" w:rsidRPr="00577DD3" w:rsidRDefault="00146C25" w:rsidP="00146C25">
            <w:pPr>
              <w:jc w:val="center"/>
              <w:rPr>
                <w:rFonts w:cs="Times New Roman"/>
                <w:sz w:val="20"/>
                <w:szCs w:val="20"/>
              </w:rPr>
            </w:pPr>
            <w:r w:rsidRPr="00577DD3">
              <w:rPr>
                <w:rFonts w:cs="Times New Roman"/>
                <w:sz w:val="20"/>
                <w:szCs w:val="20"/>
              </w:rPr>
              <w:t>18</w:t>
            </w:r>
          </w:p>
        </w:tc>
      </w:tr>
      <w:bookmarkEnd w:id="1158"/>
    </w:tbl>
    <w:p w14:paraId="3E97D196" w14:textId="5ED9E9E2" w:rsidR="00A00537" w:rsidRDefault="00A00537" w:rsidP="00A00537">
      <w:pPr>
        <w:rPr>
          <w:rFonts w:cs="Times New Roman"/>
          <w:lang w:val="en-US"/>
        </w:rPr>
      </w:pPr>
    </w:p>
    <w:p w14:paraId="68EE766A" w14:textId="1DF99755" w:rsidR="00317AFF" w:rsidRDefault="00317AFF" w:rsidP="00A00537">
      <w:pPr>
        <w:rPr>
          <w:rFonts w:cs="Times New Roman"/>
          <w:lang w:val="en-US"/>
        </w:rPr>
      </w:pPr>
      <w:r>
        <w:rPr>
          <w:rFonts w:cs="Times New Roman"/>
          <w:lang w:val="en-US"/>
        </w:rPr>
        <w:lastRenderedPageBreak/>
        <w:t>Dari Tabel 6.21 diatas dapat diketahui bahwa faktor realisasi terkait tujuan, rencana, dan strategi pimpinan menjadi faktor pendorong dengan kutipan terbanyak sebanyak 41 kutipan dari 23 narasumber pada perguruan tinggi berukuran besar.</w:t>
      </w:r>
    </w:p>
    <w:p w14:paraId="495B84A8" w14:textId="56FCEB6F" w:rsidR="00317AFF" w:rsidRDefault="00317AFF" w:rsidP="00A00537">
      <w:pPr>
        <w:rPr>
          <w:rFonts w:cs="Times New Roman"/>
          <w:lang w:val="en-US"/>
        </w:rPr>
      </w:pPr>
    </w:p>
    <w:p w14:paraId="3FE0E953" w14:textId="739C9388" w:rsidR="00317AFF" w:rsidRDefault="00317AFF" w:rsidP="00A00537">
      <w:pPr>
        <w:rPr>
          <w:rFonts w:cs="Times New Roman"/>
          <w:lang w:val="en-US"/>
        </w:rPr>
      </w:pPr>
      <w:r>
        <w:rPr>
          <w:rFonts w:cs="Times New Roman"/>
          <w:lang w:val="en-US"/>
        </w:rPr>
        <w:t xml:space="preserve">Sehingga faktor </w:t>
      </w:r>
      <w:r w:rsidRPr="00317AFF">
        <w:rPr>
          <w:rFonts w:cs="Times New Roman"/>
          <w:b/>
          <w:bCs/>
          <w:u w:val="single"/>
        </w:rPr>
        <w:t>Realisasi terkait tujuan, rencana dan strategi pimpinan</w:t>
      </w:r>
      <w:r>
        <w:rPr>
          <w:rFonts w:cs="Times New Roman"/>
        </w:rPr>
        <w:t xml:space="preserve"> menjadi </w:t>
      </w:r>
      <w:r w:rsidRPr="00317AFF">
        <w:rPr>
          <w:rFonts w:cs="Times New Roman"/>
          <w:b/>
          <w:bCs/>
          <w:u w:val="single"/>
        </w:rPr>
        <w:t>pendorong utama</w:t>
      </w:r>
      <w:r>
        <w:rPr>
          <w:rFonts w:cs="Times New Roman"/>
        </w:rPr>
        <w:t xml:space="preserve"> pada kampus besar dan untuk </w:t>
      </w:r>
      <w:r w:rsidRPr="00317AFF">
        <w:rPr>
          <w:rFonts w:cs="Times New Roman"/>
          <w:u w:val="single"/>
        </w:rPr>
        <w:t>faktor proses bisnis yang semakin kompleks</w:t>
      </w:r>
      <w:r>
        <w:rPr>
          <w:rFonts w:cs="Times New Roman"/>
        </w:rPr>
        <w:t xml:space="preserve"> serta </w:t>
      </w:r>
      <w:r w:rsidRPr="00317AFF">
        <w:rPr>
          <w:rFonts w:cs="Times New Roman"/>
          <w:u w:val="single"/>
        </w:rPr>
        <w:t>faktor budaya kompetitif terkait perankingan perguruan tinggi</w:t>
      </w:r>
      <w:r w:rsidRPr="00317AFF">
        <w:rPr>
          <w:rFonts w:cs="Times New Roman"/>
        </w:rPr>
        <w:t xml:space="preserve"> </w:t>
      </w:r>
      <w:r>
        <w:rPr>
          <w:rFonts w:cs="Times New Roman"/>
        </w:rPr>
        <w:t xml:space="preserve">menjadi </w:t>
      </w:r>
      <w:r w:rsidRPr="00317AFF">
        <w:rPr>
          <w:rFonts w:cs="Times New Roman"/>
          <w:u w:val="single"/>
        </w:rPr>
        <w:t>pendorong pendukung</w:t>
      </w:r>
      <w:r>
        <w:rPr>
          <w:rFonts w:cs="Times New Roman"/>
        </w:rPr>
        <w:t xml:space="preserve"> bagi perguruan tinggi dalam mengimplementasikan sistem informasi.</w:t>
      </w:r>
    </w:p>
    <w:p w14:paraId="77BCDC45" w14:textId="77777777" w:rsidR="00A00537" w:rsidRPr="00A00537" w:rsidRDefault="00A00537" w:rsidP="00A00537">
      <w:pPr>
        <w:rPr>
          <w:rFonts w:cs="Times New Roman"/>
          <w:lang w:val="en-US"/>
        </w:rPr>
      </w:pPr>
    </w:p>
    <w:p w14:paraId="5DE2C9E8" w14:textId="77201334" w:rsidR="00A00537" w:rsidRPr="00A00537" w:rsidRDefault="00A00537" w:rsidP="000A7FCF">
      <w:pPr>
        <w:pStyle w:val="ListParagraph"/>
        <w:numPr>
          <w:ilvl w:val="0"/>
          <w:numId w:val="54"/>
        </w:numPr>
        <w:ind w:left="426" w:hanging="426"/>
        <w:rPr>
          <w:rFonts w:cs="Times New Roman"/>
          <w:b/>
          <w:bCs/>
          <w:lang w:val="en-US"/>
        </w:rPr>
      </w:pPr>
      <w:r w:rsidRPr="00A00537">
        <w:rPr>
          <w:rFonts w:cs="Times New Roman"/>
          <w:b/>
          <w:bCs/>
          <w:lang w:val="en-US"/>
        </w:rPr>
        <w:t xml:space="preserve">Faktor Pendorong </w:t>
      </w:r>
      <w:r w:rsidR="009A3E39">
        <w:rPr>
          <w:rFonts w:cs="Times New Roman"/>
          <w:b/>
          <w:bCs/>
          <w:lang w:val="en-US"/>
        </w:rPr>
        <w:t>Keberhasilan</w:t>
      </w:r>
      <w:r w:rsidR="00146C25">
        <w:rPr>
          <w:rFonts w:cs="Times New Roman"/>
          <w:b/>
          <w:bCs/>
          <w:lang w:val="en-US"/>
        </w:rPr>
        <w:t xml:space="preserve"> </w:t>
      </w:r>
      <w:r w:rsidRPr="00A00537">
        <w:rPr>
          <w:rFonts w:cs="Times New Roman"/>
          <w:b/>
          <w:bCs/>
          <w:lang w:val="en-US"/>
        </w:rPr>
        <w:t>Implementasi Pada Perguruan Tinggi Kecil</w:t>
      </w:r>
    </w:p>
    <w:p w14:paraId="24EF17C0" w14:textId="52CD3BCD" w:rsidR="00A00537" w:rsidRDefault="00A00537" w:rsidP="00A00537">
      <w:pPr>
        <w:rPr>
          <w:rFonts w:cs="Times New Roman"/>
          <w:lang w:val="en-US"/>
        </w:rPr>
      </w:pPr>
      <w:r w:rsidRPr="00A00537">
        <w:rPr>
          <w:rFonts w:cs="Times New Roman"/>
          <w:lang w:val="en-US"/>
        </w:rPr>
        <w:t xml:space="preserve">Berikut adalah tabel yang menjelaskan kutipan terkait faktor </w:t>
      </w:r>
      <w:r w:rsidR="00161991" w:rsidRPr="00161991">
        <w:rPr>
          <w:rFonts w:cs="Times New Roman"/>
          <w:lang w:val="en-US"/>
        </w:rPr>
        <w:t xml:space="preserve">yang dapat mendukung tercapainya keberhasilan implementasi  sistem  informasi  </w:t>
      </w:r>
      <w:r w:rsidR="00161991">
        <w:rPr>
          <w:rFonts w:cs="Times New Roman"/>
          <w:lang w:val="en-US"/>
        </w:rPr>
        <w:t xml:space="preserve">pada perguruan tinggi yang  berukuran  </w:t>
      </w:r>
      <w:r w:rsidR="00A33228">
        <w:rPr>
          <w:rFonts w:cs="Times New Roman"/>
          <w:lang w:val="en-US"/>
        </w:rPr>
        <w:t>kecil.</w:t>
      </w:r>
    </w:p>
    <w:p w14:paraId="52DB60F6" w14:textId="77777777" w:rsidR="00A33228" w:rsidRPr="00A00537" w:rsidRDefault="00A33228" w:rsidP="00A00537">
      <w:pPr>
        <w:rPr>
          <w:rFonts w:cs="Times New Roman"/>
          <w:lang w:val="en-US"/>
        </w:rPr>
      </w:pPr>
    </w:p>
    <w:tbl>
      <w:tblPr>
        <w:tblStyle w:val="TableGrid"/>
        <w:tblpPr w:leftFromText="180" w:rightFromText="180" w:vertAnchor="text" w:horzAnchor="margin" w:tblpXSpec="center" w:tblpY="513"/>
        <w:tblW w:w="0" w:type="auto"/>
        <w:tblLayout w:type="fixed"/>
        <w:tblLook w:val="04A0" w:firstRow="1" w:lastRow="0" w:firstColumn="1" w:lastColumn="0" w:noHBand="0" w:noVBand="1"/>
      </w:tblPr>
      <w:tblGrid>
        <w:gridCol w:w="562"/>
        <w:gridCol w:w="1701"/>
        <w:gridCol w:w="1134"/>
        <w:gridCol w:w="1185"/>
      </w:tblGrid>
      <w:tr w:rsidR="00317AFF" w:rsidRPr="00577DD3" w14:paraId="3CAA1B8F" w14:textId="77777777" w:rsidTr="00317AFF">
        <w:trPr>
          <w:tblHeader/>
        </w:trPr>
        <w:tc>
          <w:tcPr>
            <w:tcW w:w="562" w:type="dxa"/>
          </w:tcPr>
          <w:p w14:paraId="07BC8C74" w14:textId="77777777" w:rsidR="00317AFF" w:rsidRPr="00577DD3" w:rsidRDefault="00317AFF" w:rsidP="00317AFF">
            <w:pPr>
              <w:jc w:val="center"/>
              <w:rPr>
                <w:rFonts w:cs="Times New Roman"/>
                <w:b/>
                <w:bCs/>
                <w:sz w:val="20"/>
                <w:szCs w:val="20"/>
              </w:rPr>
            </w:pPr>
            <w:r w:rsidRPr="00577DD3">
              <w:rPr>
                <w:rFonts w:cs="Times New Roman"/>
                <w:b/>
                <w:bCs/>
                <w:sz w:val="20"/>
                <w:szCs w:val="20"/>
              </w:rPr>
              <w:t>No</w:t>
            </w:r>
          </w:p>
        </w:tc>
        <w:tc>
          <w:tcPr>
            <w:tcW w:w="1701" w:type="dxa"/>
          </w:tcPr>
          <w:p w14:paraId="6764E8B3" w14:textId="77777777" w:rsidR="00317AFF" w:rsidRPr="00577DD3" w:rsidRDefault="00317AFF" w:rsidP="00317AFF">
            <w:pPr>
              <w:jc w:val="center"/>
              <w:rPr>
                <w:rFonts w:cs="Times New Roman"/>
                <w:b/>
                <w:bCs/>
                <w:sz w:val="20"/>
                <w:szCs w:val="20"/>
              </w:rPr>
            </w:pPr>
            <w:r w:rsidRPr="00577DD3">
              <w:rPr>
                <w:rFonts w:cs="Times New Roman"/>
                <w:b/>
                <w:bCs/>
                <w:sz w:val="20"/>
                <w:szCs w:val="20"/>
              </w:rPr>
              <w:t>Faktor Pendorong</w:t>
            </w:r>
          </w:p>
        </w:tc>
        <w:tc>
          <w:tcPr>
            <w:tcW w:w="1134" w:type="dxa"/>
          </w:tcPr>
          <w:p w14:paraId="253FFB76" w14:textId="77777777" w:rsidR="00317AFF" w:rsidRPr="00577DD3" w:rsidRDefault="00317AFF" w:rsidP="00317AFF">
            <w:pPr>
              <w:jc w:val="center"/>
              <w:rPr>
                <w:rFonts w:cs="Times New Roman"/>
                <w:b/>
                <w:bCs/>
                <w:sz w:val="20"/>
                <w:szCs w:val="20"/>
              </w:rPr>
            </w:pPr>
            <w:r w:rsidRPr="00577DD3">
              <w:rPr>
                <w:rFonts w:cs="Times New Roman"/>
                <w:b/>
                <w:bCs/>
                <w:sz w:val="20"/>
                <w:szCs w:val="20"/>
              </w:rPr>
              <w:t>Jumlah Kutipan</w:t>
            </w:r>
          </w:p>
        </w:tc>
        <w:tc>
          <w:tcPr>
            <w:tcW w:w="1185" w:type="dxa"/>
          </w:tcPr>
          <w:p w14:paraId="229EAEF1" w14:textId="77777777" w:rsidR="00317AFF" w:rsidRPr="00577DD3" w:rsidRDefault="00317AFF" w:rsidP="00317AFF">
            <w:pPr>
              <w:jc w:val="center"/>
              <w:rPr>
                <w:rFonts w:cs="Times New Roman"/>
                <w:b/>
                <w:bCs/>
                <w:sz w:val="20"/>
                <w:szCs w:val="20"/>
              </w:rPr>
            </w:pPr>
            <w:r w:rsidRPr="00577DD3">
              <w:rPr>
                <w:rFonts w:cs="Times New Roman"/>
                <w:b/>
                <w:bCs/>
                <w:sz w:val="20"/>
                <w:szCs w:val="20"/>
              </w:rPr>
              <w:t>Yang Mengutip</w:t>
            </w:r>
          </w:p>
        </w:tc>
      </w:tr>
      <w:tr w:rsidR="00317AFF" w:rsidRPr="00577DD3" w14:paraId="6F2336D9" w14:textId="77777777" w:rsidTr="00317AFF">
        <w:tc>
          <w:tcPr>
            <w:tcW w:w="562" w:type="dxa"/>
          </w:tcPr>
          <w:p w14:paraId="64F005C7" w14:textId="77777777" w:rsidR="00317AFF" w:rsidRPr="00577DD3" w:rsidRDefault="00317AFF" w:rsidP="00317AFF">
            <w:pPr>
              <w:jc w:val="center"/>
              <w:rPr>
                <w:rFonts w:cs="Times New Roman"/>
                <w:sz w:val="20"/>
                <w:szCs w:val="20"/>
              </w:rPr>
            </w:pPr>
            <w:r w:rsidRPr="00577DD3">
              <w:rPr>
                <w:rFonts w:cs="Times New Roman"/>
                <w:sz w:val="20"/>
                <w:szCs w:val="20"/>
              </w:rPr>
              <w:t>1</w:t>
            </w:r>
          </w:p>
        </w:tc>
        <w:tc>
          <w:tcPr>
            <w:tcW w:w="1701" w:type="dxa"/>
          </w:tcPr>
          <w:p w14:paraId="671A9269" w14:textId="77777777" w:rsidR="00317AFF" w:rsidRPr="00577DD3" w:rsidRDefault="00317AFF" w:rsidP="00317AFF">
            <w:pPr>
              <w:rPr>
                <w:rFonts w:cs="Times New Roman"/>
                <w:sz w:val="20"/>
                <w:szCs w:val="20"/>
              </w:rPr>
            </w:pPr>
            <w:r w:rsidRPr="00577DD3">
              <w:rPr>
                <w:rFonts w:cs="Times New Roman"/>
                <w:sz w:val="20"/>
                <w:szCs w:val="20"/>
              </w:rPr>
              <w:t>Tuntutan dari lembaga pemerintah (Ristek Dikti)</w:t>
            </w:r>
          </w:p>
        </w:tc>
        <w:tc>
          <w:tcPr>
            <w:tcW w:w="1134" w:type="dxa"/>
          </w:tcPr>
          <w:p w14:paraId="016FAE4D" w14:textId="77777777" w:rsidR="00317AFF" w:rsidRPr="00577DD3" w:rsidRDefault="00317AFF" w:rsidP="00317AFF">
            <w:pPr>
              <w:jc w:val="center"/>
              <w:rPr>
                <w:rFonts w:cs="Times New Roman"/>
                <w:b/>
                <w:bCs/>
                <w:sz w:val="20"/>
                <w:szCs w:val="20"/>
              </w:rPr>
            </w:pPr>
            <w:r w:rsidRPr="00577DD3">
              <w:rPr>
                <w:rFonts w:cs="Times New Roman"/>
                <w:b/>
                <w:bCs/>
                <w:sz w:val="20"/>
                <w:szCs w:val="20"/>
              </w:rPr>
              <w:t>20</w:t>
            </w:r>
          </w:p>
        </w:tc>
        <w:tc>
          <w:tcPr>
            <w:tcW w:w="1185" w:type="dxa"/>
          </w:tcPr>
          <w:p w14:paraId="347E5F85" w14:textId="77777777" w:rsidR="00317AFF" w:rsidRPr="00577DD3" w:rsidRDefault="00317AFF" w:rsidP="00317AFF">
            <w:pPr>
              <w:jc w:val="center"/>
              <w:rPr>
                <w:rFonts w:cs="Times New Roman"/>
                <w:sz w:val="20"/>
                <w:szCs w:val="20"/>
              </w:rPr>
            </w:pPr>
            <w:r w:rsidRPr="00577DD3">
              <w:rPr>
                <w:rFonts w:cs="Times New Roman"/>
                <w:sz w:val="20"/>
                <w:szCs w:val="20"/>
              </w:rPr>
              <w:t>13</w:t>
            </w:r>
          </w:p>
        </w:tc>
      </w:tr>
      <w:tr w:rsidR="00317AFF" w:rsidRPr="00577DD3" w14:paraId="038CB0D7" w14:textId="77777777" w:rsidTr="00317AFF">
        <w:tc>
          <w:tcPr>
            <w:tcW w:w="562" w:type="dxa"/>
          </w:tcPr>
          <w:p w14:paraId="34FC1DC1" w14:textId="77777777" w:rsidR="00317AFF" w:rsidRPr="00577DD3" w:rsidRDefault="00317AFF" w:rsidP="00317AFF">
            <w:pPr>
              <w:jc w:val="center"/>
              <w:rPr>
                <w:rFonts w:cs="Times New Roman"/>
                <w:sz w:val="20"/>
                <w:szCs w:val="20"/>
              </w:rPr>
            </w:pPr>
            <w:r w:rsidRPr="00577DD3">
              <w:rPr>
                <w:rFonts w:cs="Times New Roman"/>
                <w:sz w:val="20"/>
                <w:szCs w:val="20"/>
              </w:rPr>
              <w:t>2</w:t>
            </w:r>
          </w:p>
        </w:tc>
        <w:tc>
          <w:tcPr>
            <w:tcW w:w="1701" w:type="dxa"/>
          </w:tcPr>
          <w:p w14:paraId="470E3B2C" w14:textId="77777777" w:rsidR="00317AFF" w:rsidRPr="00577DD3" w:rsidRDefault="00317AFF" w:rsidP="00317AFF">
            <w:pPr>
              <w:rPr>
                <w:rFonts w:cs="Times New Roman"/>
                <w:sz w:val="20"/>
                <w:szCs w:val="20"/>
              </w:rPr>
            </w:pPr>
            <w:r w:rsidRPr="00577DD3">
              <w:rPr>
                <w:rFonts w:cs="Times New Roman"/>
                <w:sz w:val="20"/>
                <w:szCs w:val="20"/>
              </w:rPr>
              <w:t>Pemberian hibah (sistem aplikasi maupun dana)</w:t>
            </w:r>
          </w:p>
        </w:tc>
        <w:tc>
          <w:tcPr>
            <w:tcW w:w="1134" w:type="dxa"/>
          </w:tcPr>
          <w:p w14:paraId="0800DA75" w14:textId="77777777" w:rsidR="00317AFF" w:rsidRPr="00577DD3" w:rsidRDefault="00317AFF" w:rsidP="00317AFF">
            <w:pPr>
              <w:jc w:val="center"/>
              <w:rPr>
                <w:rFonts w:cs="Times New Roman"/>
                <w:sz w:val="20"/>
                <w:szCs w:val="20"/>
              </w:rPr>
            </w:pPr>
            <w:r w:rsidRPr="00577DD3">
              <w:rPr>
                <w:rFonts w:cs="Times New Roman"/>
                <w:sz w:val="20"/>
                <w:szCs w:val="20"/>
              </w:rPr>
              <w:t>10</w:t>
            </w:r>
          </w:p>
        </w:tc>
        <w:tc>
          <w:tcPr>
            <w:tcW w:w="1185" w:type="dxa"/>
          </w:tcPr>
          <w:p w14:paraId="23C97B52" w14:textId="77777777" w:rsidR="00317AFF" w:rsidRPr="00577DD3" w:rsidRDefault="00317AFF" w:rsidP="00317AFF">
            <w:pPr>
              <w:jc w:val="center"/>
              <w:rPr>
                <w:rFonts w:cs="Times New Roman"/>
                <w:sz w:val="20"/>
                <w:szCs w:val="20"/>
              </w:rPr>
            </w:pPr>
            <w:r w:rsidRPr="00577DD3">
              <w:rPr>
                <w:rFonts w:cs="Times New Roman"/>
                <w:sz w:val="20"/>
                <w:szCs w:val="20"/>
              </w:rPr>
              <w:t>8</w:t>
            </w:r>
          </w:p>
        </w:tc>
      </w:tr>
    </w:tbl>
    <w:p w14:paraId="7F440FFB" w14:textId="74104BE9" w:rsidR="00317AFF" w:rsidRDefault="00317AFF" w:rsidP="00317AFF">
      <w:pPr>
        <w:pStyle w:val="Caption"/>
        <w:keepNext/>
      </w:pPr>
      <w:r>
        <w:t xml:space="preserve"> </w:t>
      </w:r>
      <w:bookmarkStart w:id="1159" w:name="_Toc48471633"/>
      <w:r>
        <w:t xml:space="preserve">Tabel </w:t>
      </w:r>
      <w:r w:rsidR="002A14F8">
        <w:fldChar w:fldCharType="begin"/>
      </w:r>
      <w:r w:rsidR="002A14F8">
        <w:instrText xml:space="preserve"> STYLEREF 1 \s </w:instrText>
      </w:r>
      <w:r w:rsidR="002A14F8">
        <w:fldChar w:fldCharType="separate"/>
      </w:r>
      <w:r w:rsidR="00441E18">
        <w:rPr>
          <w:noProof/>
        </w:rPr>
        <w:t>6</w:t>
      </w:r>
      <w:r w:rsidR="002A14F8">
        <w:rPr>
          <w:noProof/>
        </w:rPr>
        <w:fldChar w:fldCharType="end"/>
      </w:r>
      <w:r w:rsidR="00182426">
        <w:t>.</w:t>
      </w:r>
      <w:r w:rsidR="002A14F8">
        <w:fldChar w:fldCharType="begin"/>
      </w:r>
      <w:r w:rsidR="002A14F8">
        <w:instrText xml:space="preserve"> SEQ Tabel \* ARABIC \s 1 </w:instrText>
      </w:r>
      <w:r w:rsidR="002A14F8">
        <w:fldChar w:fldCharType="separate"/>
      </w:r>
      <w:r w:rsidR="00441E18">
        <w:rPr>
          <w:noProof/>
        </w:rPr>
        <w:t>22</w:t>
      </w:r>
      <w:r w:rsidR="002A14F8">
        <w:rPr>
          <w:noProof/>
        </w:rPr>
        <w:fldChar w:fldCharType="end"/>
      </w:r>
      <w:r>
        <w:t xml:space="preserve"> Faktor Pendorong </w:t>
      </w:r>
      <w:r w:rsidR="009A3E39">
        <w:t xml:space="preserve">Keberhasilan </w:t>
      </w:r>
      <w:r>
        <w:t xml:space="preserve">Implementasi Sistem Informasi </w:t>
      </w:r>
      <w:r w:rsidR="00A457CD">
        <w:t>p</w:t>
      </w:r>
      <w:r>
        <w:t>ada Perguruan Tinggi Kecil</w:t>
      </w:r>
      <w:bookmarkEnd w:id="1159"/>
    </w:p>
    <w:p w14:paraId="1D93DEF6" w14:textId="765F7F4A" w:rsidR="00317AFF" w:rsidRDefault="00317AFF" w:rsidP="00317AFF"/>
    <w:p w14:paraId="48A33CDB" w14:textId="4EF84A22" w:rsidR="00317AFF" w:rsidRDefault="00317AFF" w:rsidP="00317AFF">
      <w:pPr>
        <w:rPr>
          <w:rFonts w:cs="Times New Roman"/>
        </w:rPr>
      </w:pPr>
      <w:r>
        <w:rPr>
          <w:rFonts w:cs="Times New Roman"/>
          <w:lang w:val="en-US"/>
        </w:rPr>
        <w:t>Dari Tabel 6.2</w:t>
      </w:r>
      <w:r w:rsidR="008048C4">
        <w:rPr>
          <w:rFonts w:cs="Times New Roman"/>
          <w:lang w:val="en-US"/>
        </w:rPr>
        <w:t>2</w:t>
      </w:r>
      <w:r>
        <w:rPr>
          <w:rFonts w:cs="Times New Roman"/>
          <w:lang w:val="en-US"/>
        </w:rPr>
        <w:t xml:space="preserve"> diatas dapat diketahui bahwa faktor adanya </w:t>
      </w:r>
      <w:r>
        <w:rPr>
          <w:rFonts w:cs="Times New Roman"/>
        </w:rPr>
        <w:t>tuntutan dari lembaga pemerintah yakni Ristek Dikti kepada perguruan tinggi dalam melakukan pelaporan menjadi faktor paling banyak dikutip yakni sebanyak 20 kutipan dari 13 narasumber pada perguruan tinggi kecil.</w:t>
      </w:r>
    </w:p>
    <w:p w14:paraId="45D893CE" w14:textId="20AB0DB2" w:rsidR="00317AFF" w:rsidRDefault="00317AFF" w:rsidP="00317AFF">
      <w:pPr>
        <w:rPr>
          <w:rFonts w:cs="Times New Roman"/>
        </w:rPr>
      </w:pPr>
    </w:p>
    <w:p w14:paraId="5D39208E" w14:textId="1C881CD1" w:rsidR="00317AFF" w:rsidRDefault="00317AFF" w:rsidP="00317AFF">
      <w:r>
        <w:rPr>
          <w:rFonts w:cs="Times New Roman"/>
        </w:rPr>
        <w:t xml:space="preserve">Sehingga </w:t>
      </w:r>
      <w:r w:rsidRPr="004B7310">
        <w:rPr>
          <w:rFonts w:cs="Times New Roman"/>
          <w:b/>
          <w:bCs/>
          <w:u w:val="single"/>
        </w:rPr>
        <w:t>faktor tuntutan dari lembaga pemerintah</w:t>
      </w:r>
      <w:r>
        <w:rPr>
          <w:rFonts w:cs="Times New Roman"/>
        </w:rPr>
        <w:t xml:space="preserve"> yakni Ristek Dikti agar perguruan tinggi melakukan pelaporan secara </w:t>
      </w:r>
      <w:r>
        <w:rPr>
          <w:rFonts w:cs="Times New Roman"/>
        </w:rPr>
        <w:lastRenderedPageBreak/>
        <w:t xml:space="preserve">periodik sehingga untuk memudahkan pelaporan mengharuskan mereka untuk mengimplementasikan sistem informasi pada perguruan tinggi mereka menjadi </w:t>
      </w:r>
      <w:r w:rsidRPr="004B7310">
        <w:rPr>
          <w:rFonts w:cs="Times New Roman"/>
          <w:b/>
          <w:bCs/>
          <w:u w:val="single"/>
        </w:rPr>
        <w:t>faktor pendorong utama</w:t>
      </w:r>
      <w:r>
        <w:rPr>
          <w:rFonts w:cs="Times New Roman"/>
        </w:rPr>
        <w:t xml:space="preserve">. Kemudian </w:t>
      </w:r>
      <w:r w:rsidRPr="004B7310">
        <w:rPr>
          <w:rFonts w:cs="Times New Roman"/>
          <w:u w:val="single"/>
        </w:rPr>
        <w:t xml:space="preserve">faktor </w:t>
      </w:r>
      <w:r w:rsidR="004B7310" w:rsidRPr="004B7310">
        <w:rPr>
          <w:rFonts w:cs="Times New Roman"/>
          <w:u w:val="single"/>
        </w:rPr>
        <w:t>pemberian hibah baik berupa dana hibah maupun sistem aplikasi hibah atau warisan</w:t>
      </w:r>
      <w:r w:rsidR="004B7310">
        <w:rPr>
          <w:rFonts w:cs="Times New Roman"/>
        </w:rPr>
        <w:t xml:space="preserve"> menjadi </w:t>
      </w:r>
      <w:r w:rsidR="004B7310" w:rsidRPr="004B7310">
        <w:rPr>
          <w:rFonts w:cs="Times New Roman"/>
          <w:u w:val="single"/>
        </w:rPr>
        <w:t>faktor pendorong pendukung</w:t>
      </w:r>
      <w:r w:rsidR="004B7310">
        <w:rPr>
          <w:rFonts w:cs="Times New Roman"/>
        </w:rPr>
        <w:t xml:space="preserve"> </w:t>
      </w:r>
      <w:r w:rsidR="0062375E">
        <w:rPr>
          <w:rFonts w:cs="Times New Roman"/>
        </w:rPr>
        <w:t xml:space="preserve"> </w:t>
      </w:r>
      <w:r w:rsidR="004B7310">
        <w:rPr>
          <w:rFonts w:cs="Times New Roman"/>
        </w:rPr>
        <w:t xml:space="preserve">bagi </w:t>
      </w:r>
      <w:r w:rsidR="0062375E">
        <w:rPr>
          <w:rFonts w:cs="Times New Roman"/>
        </w:rPr>
        <w:t xml:space="preserve"> </w:t>
      </w:r>
      <w:r w:rsidR="004B7310">
        <w:rPr>
          <w:rFonts w:cs="Times New Roman"/>
        </w:rPr>
        <w:t xml:space="preserve">perguruan </w:t>
      </w:r>
      <w:r w:rsidR="0062375E">
        <w:rPr>
          <w:rFonts w:cs="Times New Roman"/>
        </w:rPr>
        <w:t xml:space="preserve"> </w:t>
      </w:r>
      <w:r w:rsidR="004B7310">
        <w:rPr>
          <w:rFonts w:cs="Times New Roman"/>
        </w:rPr>
        <w:t xml:space="preserve">tinggi </w:t>
      </w:r>
      <w:r w:rsidR="0062375E">
        <w:rPr>
          <w:rFonts w:cs="Times New Roman"/>
        </w:rPr>
        <w:t xml:space="preserve"> </w:t>
      </w:r>
      <w:r w:rsidR="004B7310">
        <w:rPr>
          <w:rFonts w:cs="Times New Roman"/>
        </w:rPr>
        <w:t>berukuran</w:t>
      </w:r>
      <w:r w:rsidR="0062375E">
        <w:rPr>
          <w:rFonts w:cs="Times New Roman"/>
        </w:rPr>
        <w:t xml:space="preserve"> </w:t>
      </w:r>
      <w:r w:rsidR="004B7310">
        <w:rPr>
          <w:rFonts w:cs="Times New Roman"/>
        </w:rPr>
        <w:t xml:space="preserve"> kecil.</w:t>
      </w:r>
    </w:p>
    <w:p w14:paraId="1476B41B" w14:textId="77777777" w:rsidR="00317AFF" w:rsidRPr="00317AFF" w:rsidRDefault="00317AFF" w:rsidP="00317AFF"/>
    <w:p w14:paraId="71049D88" w14:textId="68194B48" w:rsidR="00AC6320" w:rsidRPr="008A10EE" w:rsidRDefault="009A3E39" w:rsidP="00100DE7">
      <w:pPr>
        <w:pStyle w:val="Heading2"/>
        <w:numPr>
          <w:ilvl w:val="1"/>
          <w:numId w:val="22"/>
        </w:numPr>
        <w:rPr>
          <w:rFonts w:cs="Times New Roman"/>
          <w:lang w:val="en-US"/>
        </w:rPr>
      </w:pPr>
      <w:bookmarkStart w:id="1160" w:name="_Toc48471574"/>
      <w:r>
        <w:rPr>
          <w:rFonts w:cs="Times New Roman"/>
          <w:lang w:val="en-US"/>
        </w:rPr>
        <w:t xml:space="preserve">Keterkaitan </w:t>
      </w:r>
      <w:r w:rsidR="00317C3B">
        <w:rPr>
          <w:rFonts w:cs="Times New Roman"/>
          <w:lang w:val="en-US"/>
        </w:rPr>
        <w:t xml:space="preserve">Pengaruh Antar Faktor </w:t>
      </w:r>
      <w:r w:rsidR="00FF0F65">
        <w:rPr>
          <w:rFonts w:cs="Times New Roman"/>
          <w:lang w:val="en-US"/>
        </w:rPr>
        <w:t xml:space="preserve">Pendorong </w:t>
      </w:r>
      <w:r>
        <w:rPr>
          <w:rFonts w:cs="Times New Roman"/>
          <w:lang w:val="en-US"/>
        </w:rPr>
        <w:t xml:space="preserve">Keberhasilan </w:t>
      </w:r>
      <w:r w:rsidR="00DC1C68" w:rsidRPr="008A10EE">
        <w:rPr>
          <w:rFonts w:cs="Times New Roman"/>
          <w:lang w:val="en-US"/>
        </w:rPr>
        <w:t>Hasil Wawancara</w:t>
      </w:r>
      <w:bookmarkEnd w:id="1160"/>
    </w:p>
    <w:p w14:paraId="3CA5D89C" w14:textId="5DECD1D9" w:rsidR="008971C8" w:rsidRDefault="00793EAE" w:rsidP="008B4422">
      <w:pPr>
        <w:rPr>
          <w:rFonts w:cs="Times New Roman"/>
          <w:lang w:val="en-US"/>
        </w:rPr>
      </w:pPr>
      <w:r w:rsidRPr="008A10EE">
        <w:rPr>
          <w:rFonts w:cs="Times New Roman"/>
          <w:lang w:val="en-US"/>
        </w:rPr>
        <w:t>U</w:t>
      </w:r>
      <w:r w:rsidR="00D304CC" w:rsidRPr="008A10EE">
        <w:rPr>
          <w:rFonts w:cs="Times New Roman"/>
          <w:lang w:val="en-US"/>
        </w:rPr>
        <w:t xml:space="preserve">ntuk mencari </w:t>
      </w:r>
      <w:r w:rsidR="009A3E39">
        <w:rPr>
          <w:rFonts w:cs="Times New Roman"/>
          <w:lang w:val="en-US"/>
        </w:rPr>
        <w:t>keterkaitan pengaruh antar</w:t>
      </w:r>
      <w:r w:rsidR="00CF0A28" w:rsidRPr="008A10EE">
        <w:rPr>
          <w:rFonts w:cs="Times New Roman"/>
          <w:lang w:val="en-US"/>
        </w:rPr>
        <w:t xml:space="preserve"> faktor</w:t>
      </w:r>
      <w:r w:rsidR="0043776E">
        <w:rPr>
          <w:rFonts w:cs="Times New Roman"/>
          <w:lang w:val="en-US"/>
        </w:rPr>
        <w:t xml:space="preserve"> pendorong</w:t>
      </w:r>
      <w:r w:rsidR="009A3E39">
        <w:rPr>
          <w:rFonts w:cs="Times New Roman"/>
          <w:lang w:val="en-US"/>
        </w:rPr>
        <w:t xml:space="preserve"> satu dengan faktor pendorong lainnya</w:t>
      </w:r>
      <w:r w:rsidR="00CF0A28" w:rsidRPr="008A10EE">
        <w:rPr>
          <w:rFonts w:cs="Times New Roman"/>
          <w:lang w:val="en-US"/>
        </w:rPr>
        <w:t>,</w:t>
      </w:r>
      <w:r w:rsidR="00D304CC" w:rsidRPr="008A10EE">
        <w:rPr>
          <w:rFonts w:cs="Times New Roman"/>
          <w:lang w:val="en-US"/>
        </w:rPr>
        <w:t xml:space="preserve"> </w:t>
      </w:r>
      <w:r w:rsidR="00CF0A28" w:rsidRPr="008A10EE">
        <w:rPr>
          <w:rFonts w:cs="Times New Roman"/>
          <w:lang w:val="en-US"/>
        </w:rPr>
        <w:t>p</w:t>
      </w:r>
      <w:r w:rsidR="00D304CC" w:rsidRPr="008A10EE">
        <w:rPr>
          <w:rFonts w:cs="Times New Roman"/>
          <w:lang w:val="en-US"/>
        </w:rPr>
        <w:t xml:space="preserve">eneliti memakai dasar jawaban dari pertanyaan yang ada pada wawancara, dimana narasumber secara </w:t>
      </w:r>
      <w:r w:rsidR="00410E3B" w:rsidRPr="008A10EE">
        <w:rPr>
          <w:rFonts w:cs="Times New Roman"/>
          <w:lang w:val="en-US"/>
        </w:rPr>
        <w:t>jelas</w:t>
      </w:r>
      <w:r w:rsidR="00D304CC" w:rsidRPr="008A10EE">
        <w:rPr>
          <w:rFonts w:cs="Times New Roman"/>
          <w:lang w:val="en-US"/>
        </w:rPr>
        <w:t xml:space="preserve"> </w:t>
      </w:r>
      <w:r w:rsidR="00CF0A28" w:rsidRPr="008A10EE">
        <w:rPr>
          <w:rFonts w:cs="Times New Roman"/>
          <w:lang w:val="en-US"/>
        </w:rPr>
        <w:t>menuturkan</w:t>
      </w:r>
      <w:r w:rsidR="00D304CC" w:rsidRPr="008A10EE">
        <w:rPr>
          <w:rFonts w:cs="Times New Roman"/>
          <w:lang w:val="en-US"/>
        </w:rPr>
        <w:t xml:space="preserve"> bahwa salah satu faktor dapat terjadi disebabkan oleh faktor yang lainnya, atau salah satu faktor dapat muncul dipengaruhi oleh faktor yang lainnya. Gambar 6.1 merupakan </w:t>
      </w:r>
      <w:r w:rsidR="009A3E39">
        <w:rPr>
          <w:rFonts w:cs="Times New Roman"/>
          <w:lang w:val="en-US"/>
        </w:rPr>
        <w:t>keterkaitan pengaruh</w:t>
      </w:r>
      <w:r w:rsidR="00CF0A28" w:rsidRPr="008A10EE">
        <w:rPr>
          <w:rFonts w:cs="Times New Roman"/>
          <w:lang w:val="en-US"/>
        </w:rPr>
        <w:t xml:space="preserve"> </w:t>
      </w:r>
      <w:r w:rsidR="00D304CC" w:rsidRPr="008A10EE">
        <w:rPr>
          <w:rFonts w:cs="Times New Roman"/>
          <w:lang w:val="en-US"/>
        </w:rPr>
        <w:t xml:space="preserve">antar faktor </w:t>
      </w:r>
      <w:r w:rsidR="0043776E">
        <w:rPr>
          <w:rFonts w:cs="Times New Roman"/>
          <w:lang w:val="en-US"/>
        </w:rPr>
        <w:t xml:space="preserve">pendorong dan </w:t>
      </w:r>
      <w:r w:rsidR="00D304CC" w:rsidRPr="008A10EE">
        <w:rPr>
          <w:rFonts w:cs="Times New Roman"/>
          <w:lang w:val="en-US"/>
        </w:rPr>
        <w:t>beberapa hal yang muncul dari jawaban narasumber</w:t>
      </w:r>
      <w:r w:rsidR="009A3E39">
        <w:rPr>
          <w:rFonts w:cs="Times New Roman"/>
          <w:lang w:val="en-US"/>
        </w:rPr>
        <w:t>.</w:t>
      </w:r>
    </w:p>
    <w:p w14:paraId="0E661F56" w14:textId="77777777" w:rsidR="00215F36" w:rsidRDefault="00215F36" w:rsidP="008B4422">
      <w:pPr>
        <w:rPr>
          <w:rFonts w:cs="Times New Roman"/>
          <w:lang w:val="en-US"/>
        </w:rPr>
      </w:pPr>
    </w:p>
    <w:p w14:paraId="7ECCCE7A" w14:textId="613B5E07" w:rsidR="00215F36" w:rsidRDefault="00215F36" w:rsidP="00215F36">
      <w:pPr>
        <w:rPr>
          <w:rFonts w:cs="Times New Roman"/>
          <w:lang w:val="en-US"/>
        </w:rPr>
      </w:pPr>
      <w:r w:rsidRPr="008A10EE">
        <w:rPr>
          <w:rFonts w:cs="Times New Roman"/>
          <w:lang w:val="en-US"/>
        </w:rPr>
        <w:t>Pada gambar 6.1  dapat dihitung jumlah kerapatan dari masing-masing kode yang ditemukan. Dapat dilihat pada tabel 6.23</w:t>
      </w:r>
    </w:p>
    <w:p w14:paraId="121A0CEB" w14:textId="77777777" w:rsidR="00215F36" w:rsidRPr="008A10EE" w:rsidRDefault="00215F36" w:rsidP="00215F36">
      <w:pPr>
        <w:rPr>
          <w:rFonts w:cs="Times New Roman"/>
          <w:lang w:val="en-US"/>
        </w:rPr>
      </w:pPr>
    </w:p>
    <w:p w14:paraId="0C6E4ABF" w14:textId="0D5DF581" w:rsidR="00215F36" w:rsidRPr="008A10EE" w:rsidRDefault="00215F36" w:rsidP="00215F36">
      <w:pPr>
        <w:pStyle w:val="Caption"/>
        <w:keepNext/>
        <w:rPr>
          <w:rFonts w:cs="Times New Roman"/>
        </w:rPr>
      </w:pPr>
      <w:bookmarkStart w:id="1161" w:name="_Toc48471634"/>
      <w:r w:rsidRPr="008A10EE">
        <w:rPr>
          <w:rFonts w:cs="Times New Roman"/>
        </w:rPr>
        <w:t xml:space="preserve">Tabel </w:t>
      </w:r>
      <w:r>
        <w:rPr>
          <w:rFonts w:cs="Times New Roman"/>
        </w:rPr>
        <w:fldChar w:fldCharType="begin"/>
      </w:r>
      <w:r>
        <w:rPr>
          <w:rFonts w:cs="Times New Roman"/>
        </w:rPr>
        <w:instrText xml:space="preserve"> STYLEREF 1 \s </w:instrText>
      </w:r>
      <w:r>
        <w:rPr>
          <w:rFonts w:cs="Times New Roman"/>
        </w:rPr>
        <w:fldChar w:fldCharType="separate"/>
      </w:r>
      <w:r w:rsidR="00441E18">
        <w:rPr>
          <w:rFonts w:cs="Times New Roman"/>
          <w:noProof/>
        </w:rPr>
        <w:t>6</w:t>
      </w:r>
      <w:r>
        <w:rPr>
          <w:rFonts w:cs="Times New Roman"/>
        </w:rPr>
        <w:fldChar w:fldCharType="end"/>
      </w:r>
      <w:r>
        <w:rPr>
          <w:rFonts w:cs="Times New Roman"/>
        </w:rPr>
        <w:t>.</w:t>
      </w:r>
      <w:r>
        <w:rPr>
          <w:rFonts w:cs="Times New Roman"/>
        </w:rPr>
        <w:fldChar w:fldCharType="begin"/>
      </w:r>
      <w:r>
        <w:rPr>
          <w:rFonts w:cs="Times New Roman"/>
        </w:rPr>
        <w:instrText xml:space="preserve"> SEQ Tabel \* ARABIC \s 1 </w:instrText>
      </w:r>
      <w:r>
        <w:rPr>
          <w:rFonts w:cs="Times New Roman"/>
        </w:rPr>
        <w:fldChar w:fldCharType="separate"/>
      </w:r>
      <w:r w:rsidR="00441E18">
        <w:rPr>
          <w:rFonts w:cs="Times New Roman"/>
          <w:noProof/>
        </w:rPr>
        <w:t>23</w:t>
      </w:r>
      <w:r>
        <w:rPr>
          <w:rFonts w:cs="Times New Roman"/>
        </w:rPr>
        <w:fldChar w:fldCharType="end"/>
      </w:r>
      <w:r w:rsidRPr="008A10EE">
        <w:rPr>
          <w:rFonts w:cs="Times New Roman"/>
        </w:rPr>
        <w:t xml:space="preserve"> </w:t>
      </w:r>
      <w:r w:rsidRPr="008A10EE">
        <w:rPr>
          <w:rFonts w:cs="Times New Roman"/>
          <w:lang w:val="en-US"/>
        </w:rPr>
        <w:t xml:space="preserve">Kerapatan </w:t>
      </w:r>
      <w:r>
        <w:rPr>
          <w:rFonts w:cs="Times New Roman"/>
          <w:i/>
          <w:iCs w:val="0"/>
          <w:lang w:val="en-US"/>
        </w:rPr>
        <w:t xml:space="preserve">Network </w:t>
      </w:r>
      <w:r>
        <w:rPr>
          <w:rFonts w:cs="Times New Roman"/>
          <w:lang w:val="en-US"/>
        </w:rPr>
        <w:t>Keterkaitan Pengaruh</w:t>
      </w:r>
      <w:r w:rsidRPr="008A10EE">
        <w:rPr>
          <w:rFonts w:cs="Times New Roman"/>
          <w:lang w:val="en-US"/>
        </w:rPr>
        <w:t xml:space="preserve"> </w:t>
      </w:r>
      <w:r>
        <w:rPr>
          <w:rFonts w:cs="Times New Roman"/>
          <w:lang w:val="en-US"/>
        </w:rPr>
        <w:t>A</w:t>
      </w:r>
      <w:r w:rsidRPr="008A10EE">
        <w:rPr>
          <w:rFonts w:cs="Times New Roman"/>
          <w:lang w:val="en-US"/>
        </w:rPr>
        <w:t>ntar Faktor</w:t>
      </w:r>
      <w:r>
        <w:rPr>
          <w:rFonts w:cs="Times New Roman"/>
          <w:lang w:val="en-US"/>
        </w:rPr>
        <w:t xml:space="preserve"> Pendorong Keberhasilan Implementasi SI</w:t>
      </w:r>
      <w:bookmarkEnd w:id="1161"/>
    </w:p>
    <w:tbl>
      <w:tblPr>
        <w:tblStyle w:val="TableGrid"/>
        <w:tblW w:w="0" w:type="auto"/>
        <w:tblLook w:val="04A0" w:firstRow="1" w:lastRow="0" w:firstColumn="1" w:lastColumn="0" w:noHBand="0" w:noVBand="1"/>
      </w:tblPr>
      <w:tblGrid>
        <w:gridCol w:w="562"/>
        <w:gridCol w:w="3828"/>
        <w:gridCol w:w="1185"/>
      </w:tblGrid>
      <w:tr w:rsidR="00215F36" w:rsidRPr="00577DD3" w14:paraId="1D2C13EC" w14:textId="77777777" w:rsidTr="008048C4">
        <w:trPr>
          <w:tblHeader/>
        </w:trPr>
        <w:tc>
          <w:tcPr>
            <w:tcW w:w="562" w:type="dxa"/>
          </w:tcPr>
          <w:p w14:paraId="7E363DC7" w14:textId="77777777" w:rsidR="00215F36" w:rsidRPr="00577DD3" w:rsidRDefault="00215F36" w:rsidP="008048C4">
            <w:pPr>
              <w:jc w:val="center"/>
              <w:rPr>
                <w:rFonts w:cs="Times New Roman"/>
                <w:b/>
                <w:bCs/>
                <w:sz w:val="20"/>
                <w:szCs w:val="20"/>
              </w:rPr>
            </w:pPr>
            <w:r w:rsidRPr="00577DD3">
              <w:rPr>
                <w:rFonts w:cs="Times New Roman"/>
                <w:b/>
                <w:bCs/>
                <w:sz w:val="20"/>
                <w:szCs w:val="20"/>
              </w:rPr>
              <w:t>No.</w:t>
            </w:r>
          </w:p>
        </w:tc>
        <w:tc>
          <w:tcPr>
            <w:tcW w:w="3828" w:type="dxa"/>
          </w:tcPr>
          <w:p w14:paraId="01ECE492" w14:textId="77777777" w:rsidR="00215F36" w:rsidRPr="00577DD3" w:rsidRDefault="00215F36" w:rsidP="008048C4">
            <w:pPr>
              <w:jc w:val="center"/>
              <w:rPr>
                <w:rFonts w:cs="Times New Roman"/>
                <w:b/>
                <w:bCs/>
                <w:sz w:val="20"/>
                <w:szCs w:val="20"/>
              </w:rPr>
            </w:pPr>
            <w:r w:rsidRPr="00577DD3">
              <w:rPr>
                <w:rFonts w:cs="Times New Roman"/>
                <w:b/>
                <w:bCs/>
                <w:sz w:val="20"/>
                <w:szCs w:val="20"/>
              </w:rPr>
              <w:t>Faktor</w:t>
            </w:r>
          </w:p>
        </w:tc>
        <w:tc>
          <w:tcPr>
            <w:tcW w:w="1185" w:type="dxa"/>
          </w:tcPr>
          <w:p w14:paraId="78097074" w14:textId="77777777" w:rsidR="00215F36" w:rsidRPr="00577DD3" w:rsidRDefault="00215F36" w:rsidP="008048C4">
            <w:pPr>
              <w:jc w:val="center"/>
              <w:rPr>
                <w:rFonts w:cs="Times New Roman"/>
                <w:b/>
                <w:bCs/>
                <w:sz w:val="20"/>
                <w:szCs w:val="20"/>
              </w:rPr>
            </w:pPr>
            <w:r w:rsidRPr="00577DD3">
              <w:rPr>
                <w:rFonts w:cs="Times New Roman"/>
                <w:b/>
                <w:bCs/>
                <w:i/>
                <w:iCs/>
                <w:sz w:val="20"/>
                <w:szCs w:val="20"/>
              </w:rPr>
              <w:t>Density</w:t>
            </w:r>
          </w:p>
        </w:tc>
      </w:tr>
      <w:tr w:rsidR="00215F36" w:rsidRPr="00577DD3" w14:paraId="66B2D9BE" w14:textId="77777777" w:rsidTr="008048C4">
        <w:tc>
          <w:tcPr>
            <w:tcW w:w="562" w:type="dxa"/>
          </w:tcPr>
          <w:p w14:paraId="3F050001" w14:textId="77777777" w:rsidR="00215F36" w:rsidRPr="00577DD3" w:rsidRDefault="00215F36" w:rsidP="008048C4">
            <w:pPr>
              <w:rPr>
                <w:rFonts w:cs="Times New Roman"/>
                <w:sz w:val="20"/>
                <w:szCs w:val="20"/>
              </w:rPr>
            </w:pPr>
            <w:r w:rsidRPr="00577DD3">
              <w:rPr>
                <w:rFonts w:cs="Times New Roman"/>
                <w:sz w:val="20"/>
                <w:szCs w:val="20"/>
              </w:rPr>
              <w:t>1.</w:t>
            </w:r>
          </w:p>
        </w:tc>
        <w:tc>
          <w:tcPr>
            <w:tcW w:w="3828" w:type="dxa"/>
          </w:tcPr>
          <w:p w14:paraId="3DDDF3D7" w14:textId="77777777" w:rsidR="00215F36" w:rsidRPr="00577DD3" w:rsidRDefault="00215F36" w:rsidP="008048C4">
            <w:pPr>
              <w:rPr>
                <w:rFonts w:cs="Times New Roman"/>
                <w:sz w:val="20"/>
                <w:szCs w:val="20"/>
              </w:rPr>
            </w:pPr>
            <w:r w:rsidRPr="00577DD3">
              <w:rPr>
                <w:rFonts w:cs="Times New Roman"/>
                <w:sz w:val="20"/>
                <w:szCs w:val="20"/>
              </w:rPr>
              <w:t>Adanya dukungan pimpinan</w:t>
            </w:r>
          </w:p>
        </w:tc>
        <w:tc>
          <w:tcPr>
            <w:tcW w:w="1185" w:type="dxa"/>
          </w:tcPr>
          <w:p w14:paraId="06E051E8" w14:textId="77777777" w:rsidR="00215F36" w:rsidRPr="00577DD3" w:rsidRDefault="00215F36" w:rsidP="008048C4">
            <w:pPr>
              <w:jc w:val="center"/>
              <w:rPr>
                <w:rFonts w:cs="Times New Roman"/>
                <w:sz w:val="20"/>
                <w:szCs w:val="20"/>
              </w:rPr>
            </w:pPr>
            <w:r w:rsidRPr="00577DD3">
              <w:rPr>
                <w:rFonts w:cs="Times New Roman"/>
                <w:sz w:val="20"/>
                <w:szCs w:val="20"/>
              </w:rPr>
              <w:t>3</w:t>
            </w:r>
          </w:p>
        </w:tc>
      </w:tr>
      <w:tr w:rsidR="00215F36" w:rsidRPr="00577DD3" w14:paraId="4D553394" w14:textId="77777777" w:rsidTr="008048C4">
        <w:tc>
          <w:tcPr>
            <w:tcW w:w="562" w:type="dxa"/>
          </w:tcPr>
          <w:p w14:paraId="76582B28" w14:textId="77777777" w:rsidR="00215F36" w:rsidRPr="00577DD3" w:rsidRDefault="00215F36" w:rsidP="008048C4">
            <w:pPr>
              <w:rPr>
                <w:rFonts w:cs="Times New Roman"/>
                <w:sz w:val="20"/>
                <w:szCs w:val="20"/>
              </w:rPr>
            </w:pPr>
            <w:r w:rsidRPr="00577DD3">
              <w:rPr>
                <w:rFonts w:cs="Times New Roman"/>
                <w:sz w:val="20"/>
                <w:szCs w:val="20"/>
              </w:rPr>
              <w:t>2.</w:t>
            </w:r>
          </w:p>
        </w:tc>
        <w:tc>
          <w:tcPr>
            <w:tcW w:w="3828" w:type="dxa"/>
          </w:tcPr>
          <w:p w14:paraId="2F7C9545" w14:textId="77777777" w:rsidR="00215F36" w:rsidRPr="00577DD3" w:rsidRDefault="00215F36" w:rsidP="008048C4">
            <w:pPr>
              <w:rPr>
                <w:rFonts w:cs="Times New Roman"/>
                <w:sz w:val="20"/>
                <w:szCs w:val="20"/>
              </w:rPr>
            </w:pPr>
            <w:r w:rsidRPr="00577DD3">
              <w:rPr>
                <w:rFonts w:cs="Times New Roman"/>
                <w:sz w:val="20"/>
                <w:szCs w:val="20"/>
              </w:rPr>
              <w:t xml:space="preserve">Adanya </w:t>
            </w:r>
            <w:r w:rsidRPr="00577DD3">
              <w:rPr>
                <w:rFonts w:cs="Times New Roman"/>
                <w:i/>
                <w:iCs/>
                <w:sz w:val="20"/>
                <w:szCs w:val="20"/>
              </w:rPr>
              <w:t>Training</w:t>
            </w:r>
          </w:p>
        </w:tc>
        <w:tc>
          <w:tcPr>
            <w:tcW w:w="1185" w:type="dxa"/>
          </w:tcPr>
          <w:p w14:paraId="597735BB" w14:textId="77777777" w:rsidR="00215F36" w:rsidRPr="00577DD3" w:rsidRDefault="00215F36" w:rsidP="008048C4">
            <w:pPr>
              <w:jc w:val="center"/>
              <w:rPr>
                <w:rFonts w:cs="Times New Roman"/>
                <w:sz w:val="20"/>
                <w:szCs w:val="20"/>
              </w:rPr>
            </w:pPr>
            <w:r w:rsidRPr="00577DD3">
              <w:rPr>
                <w:rFonts w:cs="Times New Roman"/>
                <w:sz w:val="20"/>
                <w:szCs w:val="20"/>
              </w:rPr>
              <w:t>2</w:t>
            </w:r>
          </w:p>
        </w:tc>
      </w:tr>
      <w:tr w:rsidR="00215F36" w:rsidRPr="00577DD3" w14:paraId="0E76E3F8" w14:textId="77777777" w:rsidTr="008048C4">
        <w:tc>
          <w:tcPr>
            <w:tcW w:w="562" w:type="dxa"/>
          </w:tcPr>
          <w:p w14:paraId="58A89D24" w14:textId="77777777" w:rsidR="00215F36" w:rsidRPr="00577DD3" w:rsidRDefault="00215F36" w:rsidP="008048C4">
            <w:pPr>
              <w:rPr>
                <w:rFonts w:cs="Times New Roman"/>
                <w:sz w:val="20"/>
                <w:szCs w:val="20"/>
              </w:rPr>
            </w:pPr>
            <w:r w:rsidRPr="00577DD3">
              <w:rPr>
                <w:rFonts w:cs="Times New Roman"/>
                <w:sz w:val="20"/>
                <w:szCs w:val="20"/>
              </w:rPr>
              <w:t>3.</w:t>
            </w:r>
          </w:p>
        </w:tc>
        <w:tc>
          <w:tcPr>
            <w:tcW w:w="3828" w:type="dxa"/>
          </w:tcPr>
          <w:p w14:paraId="57A148E4" w14:textId="77777777" w:rsidR="00215F36" w:rsidRPr="00577DD3" w:rsidRDefault="00215F36" w:rsidP="008048C4">
            <w:pPr>
              <w:rPr>
                <w:rFonts w:cs="Times New Roman"/>
                <w:sz w:val="20"/>
                <w:szCs w:val="20"/>
              </w:rPr>
            </w:pPr>
            <w:r w:rsidRPr="00577DD3">
              <w:rPr>
                <w:rFonts w:cs="Times New Roman"/>
                <w:sz w:val="20"/>
                <w:szCs w:val="20"/>
              </w:rPr>
              <w:t>Kepercayaan dan kredibilitas vendor</w:t>
            </w:r>
          </w:p>
        </w:tc>
        <w:tc>
          <w:tcPr>
            <w:tcW w:w="1185" w:type="dxa"/>
          </w:tcPr>
          <w:p w14:paraId="6176325C" w14:textId="77777777" w:rsidR="00215F36" w:rsidRPr="00577DD3" w:rsidRDefault="00215F36" w:rsidP="008048C4">
            <w:pPr>
              <w:jc w:val="center"/>
              <w:rPr>
                <w:rFonts w:cs="Times New Roman"/>
                <w:sz w:val="20"/>
                <w:szCs w:val="20"/>
              </w:rPr>
            </w:pPr>
            <w:r w:rsidRPr="00577DD3">
              <w:rPr>
                <w:rFonts w:cs="Times New Roman"/>
                <w:sz w:val="20"/>
                <w:szCs w:val="20"/>
              </w:rPr>
              <w:t>2</w:t>
            </w:r>
          </w:p>
        </w:tc>
      </w:tr>
      <w:tr w:rsidR="00215F36" w:rsidRPr="00577DD3" w14:paraId="2626D735" w14:textId="77777777" w:rsidTr="008048C4">
        <w:tc>
          <w:tcPr>
            <w:tcW w:w="562" w:type="dxa"/>
          </w:tcPr>
          <w:p w14:paraId="02144DD4" w14:textId="77777777" w:rsidR="00215F36" w:rsidRPr="00577DD3" w:rsidRDefault="00215F36" w:rsidP="008048C4">
            <w:pPr>
              <w:rPr>
                <w:rFonts w:cs="Times New Roman"/>
                <w:sz w:val="20"/>
                <w:szCs w:val="20"/>
              </w:rPr>
            </w:pPr>
            <w:r w:rsidRPr="00577DD3">
              <w:rPr>
                <w:rFonts w:cs="Times New Roman"/>
                <w:sz w:val="20"/>
                <w:szCs w:val="20"/>
              </w:rPr>
              <w:t>4.</w:t>
            </w:r>
          </w:p>
        </w:tc>
        <w:tc>
          <w:tcPr>
            <w:tcW w:w="3828" w:type="dxa"/>
          </w:tcPr>
          <w:p w14:paraId="5FFA8259" w14:textId="77777777" w:rsidR="00215F36" w:rsidRPr="00577DD3" w:rsidRDefault="00215F36" w:rsidP="008048C4">
            <w:pPr>
              <w:rPr>
                <w:rFonts w:cs="Times New Roman"/>
                <w:sz w:val="20"/>
                <w:szCs w:val="20"/>
              </w:rPr>
            </w:pPr>
            <w:r w:rsidRPr="00577DD3">
              <w:rPr>
                <w:rFonts w:cs="Times New Roman"/>
                <w:sz w:val="20"/>
                <w:szCs w:val="20"/>
              </w:rPr>
              <w:t>Ketersediaan peralatan TIK yang memadai</w:t>
            </w:r>
          </w:p>
        </w:tc>
        <w:tc>
          <w:tcPr>
            <w:tcW w:w="1185" w:type="dxa"/>
          </w:tcPr>
          <w:p w14:paraId="2867835A" w14:textId="77777777" w:rsidR="00215F36" w:rsidRPr="00577DD3" w:rsidRDefault="00215F36" w:rsidP="008048C4">
            <w:pPr>
              <w:jc w:val="center"/>
              <w:rPr>
                <w:rFonts w:cs="Times New Roman"/>
                <w:sz w:val="20"/>
                <w:szCs w:val="20"/>
              </w:rPr>
            </w:pPr>
            <w:r w:rsidRPr="00577DD3">
              <w:rPr>
                <w:rFonts w:cs="Times New Roman"/>
                <w:sz w:val="20"/>
                <w:szCs w:val="20"/>
              </w:rPr>
              <w:t>1</w:t>
            </w:r>
          </w:p>
        </w:tc>
      </w:tr>
      <w:tr w:rsidR="00215F36" w:rsidRPr="00577DD3" w14:paraId="0613A697" w14:textId="77777777" w:rsidTr="008048C4">
        <w:tc>
          <w:tcPr>
            <w:tcW w:w="562" w:type="dxa"/>
          </w:tcPr>
          <w:p w14:paraId="3B1AD8FB" w14:textId="77777777" w:rsidR="00215F36" w:rsidRPr="00577DD3" w:rsidRDefault="00215F36" w:rsidP="008048C4">
            <w:pPr>
              <w:rPr>
                <w:rFonts w:cs="Times New Roman"/>
                <w:sz w:val="20"/>
                <w:szCs w:val="20"/>
              </w:rPr>
            </w:pPr>
            <w:r w:rsidRPr="00577DD3">
              <w:rPr>
                <w:rFonts w:cs="Times New Roman"/>
                <w:sz w:val="20"/>
                <w:szCs w:val="20"/>
              </w:rPr>
              <w:t>5.</w:t>
            </w:r>
          </w:p>
        </w:tc>
        <w:tc>
          <w:tcPr>
            <w:tcW w:w="3828" w:type="dxa"/>
          </w:tcPr>
          <w:p w14:paraId="1002EF07" w14:textId="77777777" w:rsidR="00215F36" w:rsidRPr="00577DD3" w:rsidRDefault="00215F36" w:rsidP="008048C4">
            <w:pPr>
              <w:rPr>
                <w:rFonts w:cs="Times New Roman"/>
                <w:sz w:val="20"/>
                <w:szCs w:val="20"/>
              </w:rPr>
            </w:pPr>
            <w:r w:rsidRPr="00577DD3">
              <w:rPr>
                <w:rFonts w:cs="Times New Roman"/>
                <w:sz w:val="20"/>
                <w:szCs w:val="20"/>
              </w:rPr>
              <w:t xml:space="preserve">Ketersediaan </w:t>
            </w:r>
            <w:r w:rsidRPr="00577DD3">
              <w:rPr>
                <w:rFonts w:cs="Times New Roman"/>
                <w:i/>
                <w:iCs/>
                <w:sz w:val="20"/>
                <w:szCs w:val="20"/>
              </w:rPr>
              <w:t>resource</w:t>
            </w:r>
            <w:r w:rsidRPr="00577DD3">
              <w:rPr>
                <w:rFonts w:cs="Times New Roman"/>
                <w:sz w:val="20"/>
                <w:szCs w:val="20"/>
              </w:rPr>
              <w:t xml:space="preserve"> yang memadai</w:t>
            </w:r>
          </w:p>
        </w:tc>
        <w:tc>
          <w:tcPr>
            <w:tcW w:w="1185" w:type="dxa"/>
          </w:tcPr>
          <w:p w14:paraId="5B988ADA" w14:textId="77777777" w:rsidR="00215F36" w:rsidRPr="00577DD3" w:rsidRDefault="00215F36" w:rsidP="008048C4">
            <w:pPr>
              <w:jc w:val="center"/>
              <w:rPr>
                <w:rFonts w:cs="Times New Roman"/>
                <w:sz w:val="20"/>
                <w:szCs w:val="20"/>
              </w:rPr>
            </w:pPr>
            <w:r w:rsidRPr="00577DD3">
              <w:rPr>
                <w:rFonts w:cs="Times New Roman"/>
                <w:sz w:val="20"/>
                <w:szCs w:val="20"/>
              </w:rPr>
              <w:t>2</w:t>
            </w:r>
          </w:p>
        </w:tc>
      </w:tr>
      <w:tr w:rsidR="00215F36" w:rsidRPr="00577DD3" w14:paraId="146F3FD6" w14:textId="77777777" w:rsidTr="008048C4">
        <w:tc>
          <w:tcPr>
            <w:tcW w:w="562" w:type="dxa"/>
          </w:tcPr>
          <w:p w14:paraId="3AEA96B8" w14:textId="77777777" w:rsidR="00215F36" w:rsidRPr="00577DD3" w:rsidRDefault="00215F36" w:rsidP="008048C4">
            <w:pPr>
              <w:rPr>
                <w:rFonts w:cs="Times New Roman"/>
                <w:sz w:val="20"/>
                <w:szCs w:val="20"/>
              </w:rPr>
            </w:pPr>
            <w:r w:rsidRPr="00577DD3">
              <w:rPr>
                <w:rFonts w:cs="Times New Roman"/>
                <w:sz w:val="20"/>
                <w:szCs w:val="20"/>
              </w:rPr>
              <w:t>6.</w:t>
            </w:r>
          </w:p>
        </w:tc>
        <w:tc>
          <w:tcPr>
            <w:tcW w:w="3828" w:type="dxa"/>
          </w:tcPr>
          <w:p w14:paraId="54A4DC98" w14:textId="77777777" w:rsidR="00215F36" w:rsidRPr="00577DD3" w:rsidRDefault="00215F36" w:rsidP="008048C4">
            <w:pPr>
              <w:rPr>
                <w:rFonts w:cs="Times New Roman"/>
                <w:sz w:val="20"/>
                <w:szCs w:val="20"/>
              </w:rPr>
            </w:pPr>
            <w:r w:rsidRPr="00577DD3">
              <w:rPr>
                <w:rFonts w:cs="Times New Roman"/>
                <w:sz w:val="20"/>
                <w:szCs w:val="20"/>
              </w:rPr>
              <w:t>Motivasi, komitmen, dan kesadaran pengguna</w:t>
            </w:r>
          </w:p>
        </w:tc>
        <w:tc>
          <w:tcPr>
            <w:tcW w:w="1185" w:type="dxa"/>
          </w:tcPr>
          <w:p w14:paraId="53AFA58F" w14:textId="77777777" w:rsidR="00215F36" w:rsidRPr="00577DD3" w:rsidRDefault="00215F36" w:rsidP="008048C4">
            <w:pPr>
              <w:jc w:val="center"/>
              <w:rPr>
                <w:rFonts w:cs="Times New Roman"/>
                <w:sz w:val="20"/>
                <w:szCs w:val="20"/>
              </w:rPr>
            </w:pPr>
            <w:r w:rsidRPr="00577DD3">
              <w:rPr>
                <w:rFonts w:cs="Times New Roman"/>
                <w:sz w:val="20"/>
                <w:szCs w:val="20"/>
              </w:rPr>
              <w:t>3</w:t>
            </w:r>
          </w:p>
        </w:tc>
      </w:tr>
      <w:tr w:rsidR="00215F36" w:rsidRPr="00577DD3" w14:paraId="6C4A064C" w14:textId="77777777" w:rsidTr="008048C4">
        <w:tc>
          <w:tcPr>
            <w:tcW w:w="562" w:type="dxa"/>
          </w:tcPr>
          <w:p w14:paraId="0AF0A2E7" w14:textId="77777777" w:rsidR="00215F36" w:rsidRPr="00577DD3" w:rsidRDefault="00215F36" w:rsidP="008048C4">
            <w:pPr>
              <w:rPr>
                <w:rFonts w:cs="Times New Roman"/>
                <w:sz w:val="20"/>
                <w:szCs w:val="20"/>
              </w:rPr>
            </w:pPr>
            <w:r w:rsidRPr="00577DD3">
              <w:rPr>
                <w:rFonts w:cs="Times New Roman"/>
                <w:sz w:val="20"/>
                <w:szCs w:val="20"/>
              </w:rPr>
              <w:t>7.</w:t>
            </w:r>
          </w:p>
        </w:tc>
        <w:tc>
          <w:tcPr>
            <w:tcW w:w="3828" w:type="dxa"/>
          </w:tcPr>
          <w:p w14:paraId="4CA62733" w14:textId="77777777" w:rsidR="00215F36" w:rsidRPr="00577DD3" w:rsidRDefault="00215F36" w:rsidP="008048C4">
            <w:pPr>
              <w:rPr>
                <w:rFonts w:cs="Times New Roman"/>
                <w:sz w:val="20"/>
                <w:szCs w:val="20"/>
              </w:rPr>
            </w:pPr>
            <w:r w:rsidRPr="00577DD3">
              <w:rPr>
                <w:rFonts w:cs="Times New Roman"/>
                <w:sz w:val="20"/>
                <w:szCs w:val="20"/>
              </w:rPr>
              <w:t>Pemberian insentif, reward, dan sanksi</w:t>
            </w:r>
          </w:p>
        </w:tc>
        <w:tc>
          <w:tcPr>
            <w:tcW w:w="1185" w:type="dxa"/>
          </w:tcPr>
          <w:p w14:paraId="1D3A9A9C" w14:textId="77777777" w:rsidR="00215F36" w:rsidRPr="00577DD3" w:rsidRDefault="00215F36" w:rsidP="008048C4">
            <w:pPr>
              <w:jc w:val="center"/>
              <w:rPr>
                <w:rFonts w:cs="Times New Roman"/>
                <w:sz w:val="20"/>
                <w:szCs w:val="20"/>
              </w:rPr>
            </w:pPr>
            <w:r w:rsidRPr="00577DD3">
              <w:rPr>
                <w:rFonts w:cs="Times New Roman"/>
                <w:sz w:val="20"/>
                <w:szCs w:val="20"/>
              </w:rPr>
              <w:t>1</w:t>
            </w:r>
          </w:p>
        </w:tc>
      </w:tr>
      <w:tr w:rsidR="00215F36" w:rsidRPr="00577DD3" w14:paraId="46412C54" w14:textId="77777777" w:rsidTr="008048C4">
        <w:tc>
          <w:tcPr>
            <w:tcW w:w="562" w:type="dxa"/>
          </w:tcPr>
          <w:p w14:paraId="6EE07137" w14:textId="77777777" w:rsidR="00215F36" w:rsidRPr="00577DD3" w:rsidRDefault="00215F36" w:rsidP="008048C4">
            <w:pPr>
              <w:rPr>
                <w:rFonts w:cs="Times New Roman"/>
                <w:sz w:val="20"/>
                <w:szCs w:val="20"/>
              </w:rPr>
            </w:pPr>
            <w:r w:rsidRPr="00577DD3">
              <w:rPr>
                <w:rFonts w:cs="Times New Roman"/>
                <w:sz w:val="20"/>
                <w:szCs w:val="20"/>
              </w:rPr>
              <w:t>8.</w:t>
            </w:r>
          </w:p>
        </w:tc>
        <w:tc>
          <w:tcPr>
            <w:tcW w:w="3828" w:type="dxa"/>
          </w:tcPr>
          <w:p w14:paraId="3364427E" w14:textId="77777777" w:rsidR="00215F36" w:rsidRPr="00577DD3" w:rsidRDefault="00215F36" w:rsidP="008048C4">
            <w:pPr>
              <w:rPr>
                <w:rFonts w:cs="Times New Roman"/>
                <w:sz w:val="20"/>
                <w:szCs w:val="20"/>
              </w:rPr>
            </w:pPr>
            <w:r w:rsidRPr="00577DD3">
              <w:rPr>
                <w:rFonts w:cs="Times New Roman"/>
                <w:sz w:val="20"/>
                <w:szCs w:val="20"/>
              </w:rPr>
              <w:t xml:space="preserve">Peran dan tanggungjawab sesuai </w:t>
            </w:r>
            <w:r w:rsidRPr="00577DD3">
              <w:rPr>
                <w:rFonts w:cs="Times New Roman"/>
                <w:i/>
                <w:iCs/>
                <w:sz w:val="20"/>
                <w:szCs w:val="20"/>
              </w:rPr>
              <w:t>jobdesk</w:t>
            </w:r>
          </w:p>
        </w:tc>
        <w:tc>
          <w:tcPr>
            <w:tcW w:w="1185" w:type="dxa"/>
          </w:tcPr>
          <w:p w14:paraId="2857AAD3" w14:textId="77777777" w:rsidR="00215F36" w:rsidRPr="00577DD3" w:rsidRDefault="00215F36" w:rsidP="008048C4">
            <w:pPr>
              <w:jc w:val="center"/>
              <w:rPr>
                <w:rFonts w:cs="Times New Roman"/>
                <w:sz w:val="20"/>
                <w:szCs w:val="20"/>
              </w:rPr>
            </w:pPr>
            <w:r w:rsidRPr="00577DD3">
              <w:rPr>
                <w:rFonts w:cs="Times New Roman"/>
                <w:sz w:val="20"/>
                <w:szCs w:val="20"/>
              </w:rPr>
              <w:t>1</w:t>
            </w:r>
          </w:p>
        </w:tc>
      </w:tr>
      <w:tr w:rsidR="00215F36" w:rsidRPr="00577DD3" w14:paraId="341EC0D3" w14:textId="77777777" w:rsidTr="008048C4">
        <w:tc>
          <w:tcPr>
            <w:tcW w:w="562" w:type="dxa"/>
          </w:tcPr>
          <w:p w14:paraId="4D4E7DE3" w14:textId="77777777" w:rsidR="00215F36" w:rsidRPr="00577DD3" w:rsidRDefault="00215F36" w:rsidP="008048C4">
            <w:pPr>
              <w:rPr>
                <w:rFonts w:cs="Times New Roman"/>
                <w:sz w:val="20"/>
                <w:szCs w:val="20"/>
              </w:rPr>
            </w:pPr>
            <w:r w:rsidRPr="00577DD3">
              <w:rPr>
                <w:rFonts w:cs="Times New Roman"/>
                <w:sz w:val="20"/>
                <w:szCs w:val="20"/>
              </w:rPr>
              <w:t>9.</w:t>
            </w:r>
          </w:p>
        </w:tc>
        <w:tc>
          <w:tcPr>
            <w:tcW w:w="3828" w:type="dxa"/>
          </w:tcPr>
          <w:p w14:paraId="57405278" w14:textId="77777777" w:rsidR="00215F36" w:rsidRPr="00577DD3" w:rsidRDefault="00215F36" w:rsidP="008048C4">
            <w:pPr>
              <w:rPr>
                <w:rFonts w:cs="Times New Roman"/>
                <w:sz w:val="20"/>
                <w:szCs w:val="20"/>
              </w:rPr>
            </w:pPr>
            <w:r w:rsidRPr="00577DD3">
              <w:rPr>
                <w:rFonts w:cs="Times New Roman"/>
                <w:sz w:val="20"/>
                <w:szCs w:val="20"/>
              </w:rPr>
              <w:t>Perencanaan kebutuhan biaya yang matang</w:t>
            </w:r>
          </w:p>
        </w:tc>
        <w:tc>
          <w:tcPr>
            <w:tcW w:w="1185" w:type="dxa"/>
          </w:tcPr>
          <w:p w14:paraId="59A899BD" w14:textId="77777777" w:rsidR="00215F36" w:rsidRPr="00577DD3" w:rsidRDefault="00215F36" w:rsidP="008048C4">
            <w:pPr>
              <w:jc w:val="center"/>
              <w:rPr>
                <w:rFonts w:cs="Times New Roman"/>
                <w:sz w:val="20"/>
                <w:szCs w:val="20"/>
              </w:rPr>
            </w:pPr>
            <w:r w:rsidRPr="00577DD3">
              <w:rPr>
                <w:rFonts w:cs="Times New Roman"/>
                <w:sz w:val="20"/>
                <w:szCs w:val="20"/>
              </w:rPr>
              <w:t>2</w:t>
            </w:r>
          </w:p>
        </w:tc>
      </w:tr>
      <w:tr w:rsidR="00215F36" w:rsidRPr="00577DD3" w14:paraId="41A335F4" w14:textId="77777777" w:rsidTr="008048C4">
        <w:tc>
          <w:tcPr>
            <w:tcW w:w="562" w:type="dxa"/>
          </w:tcPr>
          <w:p w14:paraId="1AD83E57" w14:textId="77777777" w:rsidR="00215F36" w:rsidRPr="00577DD3" w:rsidRDefault="00215F36" w:rsidP="008048C4">
            <w:pPr>
              <w:rPr>
                <w:rFonts w:cs="Times New Roman"/>
                <w:sz w:val="20"/>
                <w:szCs w:val="20"/>
              </w:rPr>
            </w:pPr>
            <w:r w:rsidRPr="00577DD3">
              <w:rPr>
                <w:rFonts w:cs="Times New Roman"/>
                <w:sz w:val="20"/>
                <w:szCs w:val="20"/>
              </w:rPr>
              <w:t>10.</w:t>
            </w:r>
          </w:p>
        </w:tc>
        <w:tc>
          <w:tcPr>
            <w:tcW w:w="3828" w:type="dxa"/>
          </w:tcPr>
          <w:p w14:paraId="74DC415B" w14:textId="77777777" w:rsidR="00215F36" w:rsidRPr="00577DD3" w:rsidRDefault="00215F36" w:rsidP="008048C4">
            <w:pPr>
              <w:rPr>
                <w:rFonts w:cs="Times New Roman"/>
                <w:sz w:val="20"/>
                <w:szCs w:val="20"/>
              </w:rPr>
            </w:pPr>
            <w:r w:rsidRPr="00577DD3">
              <w:rPr>
                <w:rFonts w:cs="Times New Roman"/>
                <w:sz w:val="20"/>
                <w:szCs w:val="20"/>
              </w:rPr>
              <w:t>Perencanaan pengembangan yang matang</w:t>
            </w:r>
          </w:p>
        </w:tc>
        <w:tc>
          <w:tcPr>
            <w:tcW w:w="1185" w:type="dxa"/>
          </w:tcPr>
          <w:p w14:paraId="40C43147" w14:textId="77777777" w:rsidR="00215F36" w:rsidRPr="00577DD3" w:rsidRDefault="00215F36" w:rsidP="008048C4">
            <w:pPr>
              <w:jc w:val="center"/>
              <w:rPr>
                <w:rFonts w:cs="Times New Roman"/>
                <w:sz w:val="20"/>
                <w:szCs w:val="20"/>
              </w:rPr>
            </w:pPr>
            <w:r w:rsidRPr="00577DD3">
              <w:rPr>
                <w:rFonts w:cs="Times New Roman"/>
                <w:sz w:val="20"/>
                <w:szCs w:val="20"/>
              </w:rPr>
              <w:t>4</w:t>
            </w:r>
          </w:p>
        </w:tc>
      </w:tr>
      <w:tr w:rsidR="00215F36" w:rsidRPr="00577DD3" w14:paraId="1983391E" w14:textId="77777777" w:rsidTr="008048C4">
        <w:tc>
          <w:tcPr>
            <w:tcW w:w="562" w:type="dxa"/>
          </w:tcPr>
          <w:p w14:paraId="2D599E38" w14:textId="77777777" w:rsidR="00215F36" w:rsidRPr="00577DD3" w:rsidRDefault="00215F36" w:rsidP="008048C4">
            <w:pPr>
              <w:rPr>
                <w:rFonts w:cs="Times New Roman"/>
                <w:sz w:val="20"/>
                <w:szCs w:val="20"/>
              </w:rPr>
            </w:pPr>
            <w:r w:rsidRPr="00577DD3">
              <w:rPr>
                <w:rFonts w:cs="Times New Roman"/>
                <w:sz w:val="20"/>
                <w:szCs w:val="20"/>
              </w:rPr>
              <w:lastRenderedPageBreak/>
              <w:t>11.</w:t>
            </w:r>
          </w:p>
        </w:tc>
        <w:tc>
          <w:tcPr>
            <w:tcW w:w="3828" w:type="dxa"/>
          </w:tcPr>
          <w:p w14:paraId="6217963F" w14:textId="77777777" w:rsidR="00215F36" w:rsidRPr="00577DD3" w:rsidRDefault="00215F36" w:rsidP="008048C4">
            <w:pPr>
              <w:rPr>
                <w:rFonts w:cs="Times New Roman"/>
                <w:i/>
                <w:iCs/>
                <w:sz w:val="20"/>
                <w:szCs w:val="20"/>
              </w:rPr>
            </w:pPr>
            <w:r w:rsidRPr="00577DD3">
              <w:rPr>
                <w:rFonts w:cs="Times New Roman"/>
                <w:sz w:val="20"/>
                <w:szCs w:val="20"/>
              </w:rPr>
              <w:t xml:space="preserve">Sistem dikembangkan sesuai kebutuhan </w:t>
            </w:r>
            <w:r w:rsidRPr="00577DD3">
              <w:rPr>
                <w:rFonts w:cs="Times New Roman"/>
                <w:i/>
                <w:iCs/>
                <w:sz w:val="20"/>
                <w:szCs w:val="20"/>
              </w:rPr>
              <w:t>user</w:t>
            </w:r>
          </w:p>
        </w:tc>
        <w:tc>
          <w:tcPr>
            <w:tcW w:w="1185" w:type="dxa"/>
          </w:tcPr>
          <w:p w14:paraId="3DEBC8CD" w14:textId="77777777" w:rsidR="00215F36" w:rsidRPr="00577DD3" w:rsidRDefault="00215F36" w:rsidP="008048C4">
            <w:pPr>
              <w:jc w:val="center"/>
              <w:rPr>
                <w:rFonts w:cs="Times New Roman"/>
                <w:sz w:val="20"/>
                <w:szCs w:val="20"/>
              </w:rPr>
            </w:pPr>
            <w:r w:rsidRPr="00577DD3">
              <w:rPr>
                <w:rFonts w:cs="Times New Roman"/>
                <w:sz w:val="20"/>
                <w:szCs w:val="20"/>
              </w:rPr>
              <w:t>3</w:t>
            </w:r>
          </w:p>
        </w:tc>
      </w:tr>
    </w:tbl>
    <w:p w14:paraId="234B9776" w14:textId="77777777" w:rsidR="00215F36" w:rsidRDefault="00215F36" w:rsidP="008B4422">
      <w:pPr>
        <w:rPr>
          <w:rFonts w:cs="Times New Roman"/>
          <w:lang w:val="en-US"/>
        </w:rPr>
      </w:pPr>
    </w:p>
    <w:p w14:paraId="51FCDBFE" w14:textId="19333E61" w:rsidR="00215F36" w:rsidRDefault="00215F36" w:rsidP="00577DD3">
      <w:pPr>
        <w:spacing w:after="120"/>
        <w:rPr>
          <w:rFonts w:cs="Times New Roman"/>
          <w:lang w:val="en-US"/>
        </w:rPr>
      </w:pPr>
      <w:r w:rsidRPr="008A10EE">
        <w:rPr>
          <w:rFonts w:cs="Times New Roman"/>
          <w:lang w:val="en-US"/>
        </w:rPr>
        <w:t>Pada gambar 6.</w:t>
      </w:r>
      <w:r w:rsidR="008048C4">
        <w:rPr>
          <w:rFonts w:cs="Times New Roman"/>
          <w:lang w:val="en-US"/>
        </w:rPr>
        <w:t>1</w:t>
      </w:r>
      <w:r w:rsidRPr="008A10EE">
        <w:rPr>
          <w:rFonts w:cs="Times New Roman"/>
          <w:lang w:val="en-US"/>
        </w:rPr>
        <w:t xml:space="preserve"> dan tabel 6.23 dapat diketahui bahwa</w:t>
      </w:r>
      <w:r>
        <w:rPr>
          <w:rFonts w:cs="Times New Roman"/>
          <w:lang w:val="en-US"/>
        </w:rPr>
        <w:t>:</w:t>
      </w:r>
    </w:p>
    <w:p w14:paraId="6C9070CB" w14:textId="77777777" w:rsidR="00215F36" w:rsidRPr="009A3E39" w:rsidRDefault="00215F36" w:rsidP="000A7FCF">
      <w:pPr>
        <w:pStyle w:val="ListParagraph"/>
        <w:numPr>
          <w:ilvl w:val="0"/>
          <w:numId w:val="55"/>
        </w:numPr>
        <w:spacing w:after="120"/>
        <w:contextualSpacing w:val="0"/>
        <w:rPr>
          <w:rFonts w:cs="Times New Roman"/>
          <w:lang w:val="en-US"/>
        </w:rPr>
      </w:pPr>
      <w:r>
        <w:rPr>
          <w:rFonts w:cs="Times New Roman"/>
          <w:lang w:val="en-US"/>
        </w:rPr>
        <w:t>Faktor perencanaan pengembangan yang matang menjadi faktor pendorong yang memiliki kerapatan paling tinggi dengan faktor pendorong lainnya dengan jumlah kerapatan sebesar 4</w:t>
      </w:r>
    </w:p>
    <w:p w14:paraId="18CBCEF5" w14:textId="787F67D6" w:rsidR="00161991" w:rsidRPr="00577DD3" w:rsidRDefault="00215F36" w:rsidP="000A7FCF">
      <w:pPr>
        <w:pStyle w:val="ListParagraph"/>
        <w:numPr>
          <w:ilvl w:val="0"/>
          <w:numId w:val="55"/>
        </w:numPr>
        <w:spacing w:after="120"/>
        <w:contextualSpacing w:val="0"/>
        <w:rPr>
          <w:rFonts w:cs="Times New Roman"/>
          <w:lang w:val="en-US"/>
        </w:rPr>
      </w:pPr>
      <w:r>
        <w:rPr>
          <w:rFonts w:cs="Times New Roman"/>
          <w:lang w:val="en-US"/>
        </w:rPr>
        <w:t xml:space="preserve">Faktor adanya dukungan dari </w:t>
      </w:r>
      <w:r>
        <w:rPr>
          <w:rFonts w:cs="Times New Roman"/>
          <w:i/>
          <w:iCs/>
          <w:lang w:val="en-US"/>
        </w:rPr>
        <w:t xml:space="preserve">Top Management, </w:t>
      </w:r>
      <w:r>
        <w:rPr>
          <w:rFonts w:cs="Times New Roman"/>
          <w:lang w:val="en-US"/>
        </w:rPr>
        <w:t xml:space="preserve">motivasi, komitmen, dan kesadaran pengguna, serta sistem dikembangkan sesuai dengan kebutuhan </w:t>
      </w:r>
      <w:r>
        <w:rPr>
          <w:rFonts w:cs="Times New Roman"/>
          <w:i/>
          <w:iCs/>
          <w:lang w:val="en-US"/>
        </w:rPr>
        <w:t>user</w:t>
      </w:r>
      <w:r>
        <w:rPr>
          <w:rFonts w:cs="Times New Roman"/>
          <w:lang w:val="en-US"/>
        </w:rPr>
        <w:t xml:space="preserve"> menjadi faktor pendorong yang memiliki kerapatan paling tinggi berikutnya dengan faktor pendorong keberhasilan   lainnya   sejumlah  kerapatan  sebesar  3.</w:t>
      </w:r>
    </w:p>
    <w:p w14:paraId="15C69BB2" w14:textId="77777777" w:rsidR="00233EA7" w:rsidRPr="008A10EE" w:rsidRDefault="00233EA7" w:rsidP="00577DD3">
      <w:pPr>
        <w:spacing w:after="120"/>
        <w:rPr>
          <w:rFonts w:cs="Times New Roman"/>
          <w:lang w:val="en-US"/>
        </w:rPr>
      </w:pPr>
      <w:r w:rsidRPr="008A10EE">
        <w:rPr>
          <w:rFonts w:cs="Times New Roman"/>
          <w:lang w:val="en-US"/>
        </w:rPr>
        <w:t>Berdasarkan hasil yang didapat pada tabel 6.2</w:t>
      </w:r>
      <w:r>
        <w:rPr>
          <w:rFonts w:cs="Times New Roman"/>
          <w:lang w:val="en-US"/>
        </w:rPr>
        <w:t>3</w:t>
      </w:r>
      <w:r w:rsidRPr="008A10EE">
        <w:rPr>
          <w:rFonts w:cs="Times New Roman"/>
          <w:lang w:val="en-US"/>
        </w:rPr>
        <w:t xml:space="preserve"> dapat diketahui</w:t>
      </w:r>
      <w:r>
        <w:rPr>
          <w:rFonts w:cs="Times New Roman"/>
          <w:lang w:val="en-US"/>
        </w:rPr>
        <w:t>:</w:t>
      </w:r>
    </w:p>
    <w:p w14:paraId="269F628E" w14:textId="1ADF1B21" w:rsidR="00233EA7" w:rsidRPr="00233EA7" w:rsidRDefault="00233EA7" w:rsidP="000A7FCF">
      <w:pPr>
        <w:pStyle w:val="ListParagraph"/>
        <w:numPr>
          <w:ilvl w:val="0"/>
          <w:numId w:val="48"/>
        </w:numPr>
        <w:spacing w:after="120"/>
        <w:ind w:left="426" w:hanging="426"/>
        <w:contextualSpacing w:val="0"/>
        <w:rPr>
          <w:rFonts w:cs="Times New Roman"/>
          <w:lang w:val="en-US"/>
        </w:rPr>
      </w:pPr>
      <w:r w:rsidRPr="008A10EE">
        <w:rPr>
          <w:rFonts w:cs="Times New Roman"/>
          <w:lang w:val="en-US"/>
        </w:rPr>
        <w:t xml:space="preserve">Faktor </w:t>
      </w:r>
      <w:r>
        <w:rPr>
          <w:rFonts w:cs="Times New Roman"/>
          <w:lang w:val="en-US"/>
        </w:rPr>
        <w:t xml:space="preserve">adanya dukungan dari pimpinan atau </w:t>
      </w:r>
      <w:r>
        <w:rPr>
          <w:rFonts w:cs="Times New Roman"/>
          <w:i/>
          <w:iCs/>
          <w:lang w:val="en-US"/>
        </w:rPr>
        <w:t>top management</w:t>
      </w:r>
      <w:r>
        <w:rPr>
          <w:rFonts w:cs="Times New Roman"/>
          <w:lang w:val="en-US"/>
        </w:rPr>
        <w:t xml:space="preserve"> menjadi faktor yang berpengaruh bagi:</w:t>
      </w:r>
    </w:p>
    <w:p w14:paraId="323D8460" w14:textId="77777777" w:rsidR="00233EA7" w:rsidRDefault="00233EA7" w:rsidP="000A7FCF">
      <w:pPr>
        <w:pStyle w:val="ListParagraph"/>
        <w:numPr>
          <w:ilvl w:val="0"/>
          <w:numId w:val="56"/>
        </w:numPr>
        <w:spacing w:after="120"/>
        <w:contextualSpacing w:val="0"/>
        <w:rPr>
          <w:rFonts w:cs="Times New Roman"/>
          <w:lang w:val="en-US"/>
        </w:rPr>
      </w:pPr>
      <w:r>
        <w:rPr>
          <w:rFonts w:cs="Times New Roman"/>
          <w:lang w:val="en-US"/>
        </w:rPr>
        <w:t>Faktor ketersediaan TIK yang memadai</w:t>
      </w:r>
    </w:p>
    <w:p w14:paraId="7D0C2E9D" w14:textId="77777777" w:rsidR="00233EA7" w:rsidRDefault="00233EA7" w:rsidP="00577DD3">
      <w:pPr>
        <w:pStyle w:val="ListParagraph"/>
        <w:spacing w:after="120"/>
        <w:ind w:left="786"/>
        <w:contextualSpacing w:val="0"/>
        <w:rPr>
          <w:rFonts w:cs="Times New Roman"/>
          <w:lang w:val="en-US"/>
        </w:rPr>
      </w:pPr>
      <w:r>
        <w:rPr>
          <w:rFonts w:cs="Times New Roman"/>
          <w:lang w:val="en-US"/>
        </w:rPr>
        <w:t>Dukungan pimpinan terhadap implementasi sistem informasi dapat berupa dukungan pengadaan barang TIK bagi menunjang proses implementasi agar berjalan dengan lancar.</w:t>
      </w:r>
    </w:p>
    <w:p w14:paraId="576531C6" w14:textId="77777777" w:rsidR="00233EA7" w:rsidRDefault="00233EA7" w:rsidP="000A7FCF">
      <w:pPr>
        <w:pStyle w:val="ListParagraph"/>
        <w:numPr>
          <w:ilvl w:val="0"/>
          <w:numId w:val="56"/>
        </w:numPr>
        <w:spacing w:after="120"/>
        <w:contextualSpacing w:val="0"/>
        <w:rPr>
          <w:rFonts w:cs="Times New Roman"/>
          <w:lang w:val="en-US"/>
        </w:rPr>
      </w:pPr>
      <w:r>
        <w:rPr>
          <w:rFonts w:cs="Times New Roman"/>
          <w:lang w:val="en-US"/>
        </w:rPr>
        <w:t xml:space="preserve">Faktor ketersediaan </w:t>
      </w:r>
      <w:r>
        <w:rPr>
          <w:rFonts w:cs="Times New Roman"/>
          <w:i/>
          <w:iCs/>
          <w:lang w:val="en-US"/>
        </w:rPr>
        <w:t>resource</w:t>
      </w:r>
      <w:r>
        <w:rPr>
          <w:rFonts w:cs="Times New Roman"/>
          <w:lang w:val="en-US"/>
        </w:rPr>
        <w:t xml:space="preserve"> yang mencukupi</w:t>
      </w:r>
    </w:p>
    <w:p w14:paraId="603352C4" w14:textId="77777777" w:rsidR="00233EA7" w:rsidRPr="00711F12" w:rsidRDefault="00233EA7" w:rsidP="00577DD3">
      <w:pPr>
        <w:pStyle w:val="ListParagraph"/>
        <w:spacing w:after="120"/>
        <w:ind w:left="786"/>
        <w:contextualSpacing w:val="0"/>
        <w:rPr>
          <w:rFonts w:cs="Times New Roman"/>
          <w:lang w:val="en-US"/>
        </w:rPr>
      </w:pPr>
      <w:r>
        <w:rPr>
          <w:rFonts w:cs="Times New Roman"/>
          <w:lang w:val="en-US"/>
        </w:rPr>
        <w:t xml:space="preserve">Dukungan pimpinan terhadap implementasi sistem informasi dapat berupa dukungan pemenuhan kebutuhan </w:t>
      </w:r>
      <w:r>
        <w:rPr>
          <w:rFonts w:cs="Times New Roman"/>
          <w:i/>
          <w:iCs/>
          <w:lang w:val="en-US"/>
        </w:rPr>
        <w:t>resource</w:t>
      </w:r>
      <w:r>
        <w:rPr>
          <w:rFonts w:cs="Times New Roman"/>
          <w:lang w:val="en-US"/>
        </w:rPr>
        <w:t xml:space="preserve"> atau staff pengembang dan implementasi sistem informasi agar proses pengembangan dan implementasi sistem informasi berjalan dengan lancar.</w:t>
      </w:r>
    </w:p>
    <w:p w14:paraId="2BFB213D" w14:textId="77777777" w:rsidR="00233EA7" w:rsidRDefault="00233EA7" w:rsidP="000A7FCF">
      <w:pPr>
        <w:pStyle w:val="ListParagraph"/>
        <w:numPr>
          <w:ilvl w:val="0"/>
          <w:numId w:val="56"/>
        </w:numPr>
        <w:spacing w:after="120"/>
        <w:contextualSpacing w:val="0"/>
        <w:rPr>
          <w:rFonts w:cs="Times New Roman"/>
          <w:lang w:val="en-US"/>
        </w:rPr>
      </w:pPr>
      <w:r>
        <w:rPr>
          <w:rFonts w:cs="Times New Roman"/>
          <w:lang w:val="en-US"/>
        </w:rPr>
        <w:t>Faktor perencanaan kebutuhan biaya yang matang</w:t>
      </w:r>
    </w:p>
    <w:p w14:paraId="306F4DB9" w14:textId="3991F867" w:rsidR="00A457CD" w:rsidRPr="00A457CD" w:rsidRDefault="00233EA7" w:rsidP="00A457CD">
      <w:pPr>
        <w:pStyle w:val="ListParagraph"/>
        <w:spacing w:after="120"/>
        <w:ind w:left="786"/>
        <w:contextualSpacing w:val="0"/>
        <w:rPr>
          <w:rFonts w:cs="Times New Roman"/>
          <w:i/>
          <w:iCs/>
          <w:lang w:val="en-US"/>
        </w:rPr>
      </w:pPr>
      <w:r>
        <w:rPr>
          <w:rFonts w:cs="Times New Roman"/>
          <w:lang w:val="en-US"/>
        </w:rPr>
        <w:t xml:space="preserve">Dukungan pimpinan terhadap implementasi sistem informasi dapat berupa dukungan pemenuhan biaya </w:t>
      </w:r>
      <w:r>
        <w:rPr>
          <w:rFonts w:cs="Times New Roman"/>
          <w:lang w:val="en-US"/>
        </w:rPr>
        <w:lastRenderedPageBreak/>
        <w:t xml:space="preserve">dan anggaran sehingga kebutuhan biaya selama proses pengembangan dan implementasi sistem informasi dapat tercukupi tanpa kekurangan atau </w:t>
      </w:r>
      <w:r>
        <w:rPr>
          <w:rFonts w:cs="Times New Roman"/>
          <w:i/>
          <w:iCs/>
          <w:lang w:val="en-US"/>
        </w:rPr>
        <w:t>over budget.</w:t>
      </w:r>
    </w:p>
    <w:p w14:paraId="03A82489" w14:textId="77777777" w:rsidR="00233EA7" w:rsidRDefault="00233EA7" w:rsidP="000A7FCF">
      <w:pPr>
        <w:pStyle w:val="ListParagraph"/>
        <w:numPr>
          <w:ilvl w:val="0"/>
          <w:numId w:val="48"/>
        </w:numPr>
        <w:spacing w:after="120"/>
        <w:ind w:left="426" w:hanging="426"/>
        <w:contextualSpacing w:val="0"/>
        <w:rPr>
          <w:rFonts w:cs="Times New Roman"/>
          <w:lang w:val="en-US"/>
        </w:rPr>
      </w:pPr>
      <w:r>
        <w:rPr>
          <w:rFonts w:cs="Times New Roman"/>
          <w:lang w:val="en-US"/>
        </w:rPr>
        <w:t xml:space="preserve">Faktor ketersediaan </w:t>
      </w:r>
      <w:r w:rsidRPr="00711F12">
        <w:rPr>
          <w:rFonts w:cs="Times New Roman"/>
          <w:i/>
          <w:iCs/>
          <w:lang w:val="en-US"/>
        </w:rPr>
        <w:t>resource</w:t>
      </w:r>
      <w:r>
        <w:rPr>
          <w:rFonts w:cs="Times New Roman"/>
          <w:i/>
          <w:iCs/>
          <w:lang w:val="en-US"/>
        </w:rPr>
        <w:t xml:space="preserve"> </w:t>
      </w:r>
      <w:r>
        <w:rPr>
          <w:rFonts w:cs="Times New Roman"/>
          <w:lang w:val="en-US"/>
        </w:rPr>
        <w:t>yang mencukupi menjadi faktor yang berpengaruh bagi :</w:t>
      </w:r>
    </w:p>
    <w:p w14:paraId="648E4162" w14:textId="6041A8C5" w:rsidR="00233EA7" w:rsidRDefault="00233EA7" w:rsidP="000A7FCF">
      <w:pPr>
        <w:pStyle w:val="ListParagraph"/>
        <w:numPr>
          <w:ilvl w:val="0"/>
          <w:numId w:val="57"/>
        </w:numPr>
        <w:spacing w:after="120"/>
        <w:contextualSpacing w:val="0"/>
        <w:rPr>
          <w:rFonts w:cs="Times New Roman"/>
          <w:lang w:val="en-US"/>
        </w:rPr>
      </w:pPr>
      <w:r>
        <w:rPr>
          <w:rFonts w:cs="Times New Roman"/>
          <w:lang w:val="en-US"/>
        </w:rPr>
        <w:t xml:space="preserve">Faktor </w:t>
      </w:r>
      <w:r w:rsidR="0062375E">
        <w:rPr>
          <w:rFonts w:cs="Times New Roman"/>
          <w:lang w:val="en-US"/>
        </w:rPr>
        <w:t xml:space="preserve">tugas, </w:t>
      </w:r>
      <w:r>
        <w:rPr>
          <w:rFonts w:cs="Times New Roman"/>
          <w:lang w:val="en-US"/>
        </w:rPr>
        <w:t xml:space="preserve">peran dan tanggungjawab sesuai </w:t>
      </w:r>
      <w:r>
        <w:rPr>
          <w:rFonts w:cs="Times New Roman"/>
          <w:i/>
          <w:iCs/>
          <w:lang w:val="en-US"/>
        </w:rPr>
        <w:t>jobdesk</w:t>
      </w:r>
      <w:r w:rsidR="0062375E">
        <w:rPr>
          <w:rFonts w:cs="Times New Roman"/>
          <w:i/>
          <w:iCs/>
          <w:lang w:val="en-US"/>
        </w:rPr>
        <w:t xml:space="preserve"> </w:t>
      </w:r>
    </w:p>
    <w:p w14:paraId="24815E0B" w14:textId="424F9752" w:rsidR="00A457CD" w:rsidRPr="00A457CD" w:rsidRDefault="00233EA7" w:rsidP="00A457CD">
      <w:pPr>
        <w:pStyle w:val="ListParagraph"/>
        <w:spacing w:after="120"/>
        <w:ind w:left="786"/>
        <w:contextualSpacing w:val="0"/>
        <w:rPr>
          <w:rFonts w:cs="Times New Roman"/>
          <w:lang w:val="en-US"/>
        </w:rPr>
      </w:pPr>
      <w:r>
        <w:rPr>
          <w:rFonts w:cs="Times New Roman"/>
          <w:lang w:val="en-US"/>
        </w:rPr>
        <w:t xml:space="preserve">Dengan ketersediaan </w:t>
      </w:r>
      <w:r>
        <w:rPr>
          <w:rFonts w:cs="Times New Roman"/>
          <w:i/>
          <w:iCs/>
          <w:lang w:val="en-US"/>
        </w:rPr>
        <w:t>resource</w:t>
      </w:r>
      <w:r>
        <w:rPr>
          <w:rFonts w:cs="Times New Roman"/>
          <w:lang w:val="en-US"/>
        </w:rPr>
        <w:t xml:space="preserve"> atau staff yang mencukupi maka dapat berpengaruh bagi faktor peran dan tanggungjawab sesuai </w:t>
      </w:r>
      <w:r>
        <w:rPr>
          <w:rFonts w:cs="Times New Roman"/>
          <w:i/>
          <w:iCs/>
          <w:lang w:val="en-US"/>
        </w:rPr>
        <w:t xml:space="preserve">jobdesk </w:t>
      </w:r>
      <w:r>
        <w:rPr>
          <w:rFonts w:cs="Times New Roman"/>
          <w:lang w:val="en-US"/>
        </w:rPr>
        <w:t>karena tidak adanya staff yang merangkap 2 atau lebih pekerjaan sehingga staff bisa lebih fokus dalam menjalankan tugas dan tanggungjawbnya.</w:t>
      </w:r>
    </w:p>
    <w:p w14:paraId="5DA50A51" w14:textId="77777777" w:rsidR="00233EA7" w:rsidRDefault="00233EA7" w:rsidP="000A7FCF">
      <w:pPr>
        <w:pStyle w:val="ListParagraph"/>
        <w:numPr>
          <w:ilvl w:val="0"/>
          <w:numId w:val="48"/>
        </w:numPr>
        <w:spacing w:after="120"/>
        <w:ind w:left="426" w:hanging="426"/>
        <w:contextualSpacing w:val="0"/>
        <w:rPr>
          <w:rFonts w:cs="Times New Roman"/>
          <w:lang w:val="en-US"/>
        </w:rPr>
      </w:pPr>
      <w:r>
        <w:rPr>
          <w:rFonts w:cs="Times New Roman"/>
          <w:lang w:val="en-US"/>
        </w:rPr>
        <w:t>Faktor perencanaan kebutuhan biaya yang matang menjadi faktor yang berpengaruh bagi:</w:t>
      </w:r>
    </w:p>
    <w:p w14:paraId="1F89B6DF" w14:textId="77777777" w:rsidR="00233EA7" w:rsidRDefault="00233EA7" w:rsidP="000A7FCF">
      <w:pPr>
        <w:pStyle w:val="ListParagraph"/>
        <w:numPr>
          <w:ilvl w:val="0"/>
          <w:numId w:val="58"/>
        </w:numPr>
        <w:spacing w:after="120"/>
        <w:contextualSpacing w:val="0"/>
        <w:rPr>
          <w:rFonts w:cs="Times New Roman"/>
          <w:lang w:val="en-US"/>
        </w:rPr>
      </w:pPr>
      <w:r>
        <w:rPr>
          <w:rFonts w:cs="Times New Roman"/>
          <w:lang w:val="en-US"/>
        </w:rPr>
        <w:t>Faktor perencanaan pengembangan yang matang</w:t>
      </w:r>
    </w:p>
    <w:p w14:paraId="6058A18C" w14:textId="6CA9D4C8" w:rsidR="00A457CD" w:rsidRPr="00A457CD" w:rsidRDefault="00233EA7" w:rsidP="00A457CD">
      <w:pPr>
        <w:pStyle w:val="ListParagraph"/>
        <w:spacing w:after="120"/>
        <w:ind w:left="786"/>
        <w:contextualSpacing w:val="0"/>
        <w:rPr>
          <w:rFonts w:cs="Times New Roman"/>
          <w:lang w:val="en-US"/>
        </w:rPr>
      </w:pPr>
      <w:r>
        <w:rPr>
          <w:rFonts w:cs="Times New Roman"/>
          <w:lang w:val="en-US"/>
        </w:rPr>
        <w:t>Dengan adanya kebutuhan biaya yang matang dan tercukupi maka dapat berpengaruh bagi faktor perencanaan pengembangan secara matang pula karena tidak adanya masalah pada segi keuangan atau biaya.</w:t>
      </w:r>
    </w:p>
    <w:p w14:paraId="7C3D27CC" w14:textId="77777777" w:rsidR="00233EA7" w:rsidRDefault="00233EA7" w:rsidP="000A7FCF">
      <w:pPr>
        <w:pStyle w:val="ListParagraph"/>
        <w:numPr>
          <w:ilvl w:val="0"/>
          <w:numId w:val="48"/>
        </w:numPr>
        <w:spacing w:after="120"/>
        <w:ind w:left="426" w:hanging="426"/>
        <w:contextualSpacing w:val="0"/>
        <w:rPr>
          <w:rFonts w:cs="Times New Roman"/>
          <w:lang w:val="en-US"/>
        </w:rPr>
      </w:pPr>
      <w:r>
        <w:rPr>
          <w:rFonts w:cs="Times New Roman"/>
          <w:lang w:val="en-US"/>
        </w:rPr>
        <w:t>Faktor perencanaan pengembangan yang matang menjadi faktor yang berpengaruh bagi :</w:t>
      </w:r>
    </w:p>
    <w:p w14:paraId="512CBDF3" w14:textId="77777777" w:rsidR="00233EA7" w:rsidRDefault="00233EA7" w:rsidP="000A7FCF">
      <w:pPr>
        <w:pStyle w:val="ListParagraph"/>
        <w:numPr>
          <w:ilvl w:val="0"/>
          <w:numId w:val="59"/>
        </w:numPr>
        <w:spacing w:after="120"/>
        <w:contextualSpacing w:val="0"/>
        <w:rPr>
          <w:rFonts w:cs="Times New Roman"/>
          <w:lang w:val="en-US"/>
        </w:rPr>
      </w:pPr>
      <w:r>
        <w:rPr>
          <w:rFonts w:cs="Times New Roman"/>
          <w:lang w:val="en-US"/>
        </w:rPr>
        <w:t xml:space="preserve">Faktor diadakannya pelatihan atau </w:t>
      </w:r>
      <w:r>
        <w:rPr>
          <w:rFonts w:cs="Times New Roman"/>
          <w:i/>
          <w:iCs/>
          <w:lang w:val="en-US"/>
        </w:rPr>
        <w:t>training</w:t>
      </w:r>
    </w:p>
    <w:p w14:paraId="3C7FE6AC" w14:textId="1547B3FE" w:rsidR="00233EA7" w:rsidRDefault="00233EA7" w:rsidP="00577DD3">
      <w:pPr>
        <w:pStyle w:val="ListParagraph"/>
        <w:spacing w:after="120"/>
        <w:ind w:left="786"/>
        <w:contextualSpacing w:val="0"/>
        <w:rPr>
          <w:rFonts w:cs="Times New Roman"/>
          <w:lang w:val="en-US"/>
        </w:rPr>
      </w:pPr>
      <w:r>
        <w:rPr>
          <w:rFonts w:cs="Times New Roman"/>
          <w:lang w:val="en-US"/>
        </w:rPr>
        <w:t xml:space="preserve">Dengan dilakukan perencanaan pengembangan sistem informasi yang matang, </w:t>
      </w:r>
      <w:r w:rsidR="00A457CD">
        <w:rPr>
          <w:rFonts w:cs="Times New Roman"/>
          <w:lang w:val="en-US"/>
        </w:rPr>
        <w:t xml:space="preserve">maka </w:t>
      </w:r>
      <w:r>
        <w:rPr>
          <w:rFonts w:cs="Times New Roman"/>
          <w:lang w:val="en-US"/>
        </w:rPr>
        <w:t xml:space="preserve">pelatihan menjadi salah satu agenda yang </w:t>
      </w:r>
      <w:r w:rsidR="00A457CD">
        <w:rPr>
          <w:rFonts w:cs="Times New Roman"/>
          <w:lang w:val="en-US"/>
        </w:rPr>
        <w:t>harus ada untuk</w:t>
      </w:r>
      <w:r>
        <w:rPr>
          <w:rFonts w:cs="Times New Roman"/>
          <w:lang w:val="en-US"/>
        </w:rPr>
        <w:t xml:space="preserve"> dijadwalkan dalam perencanaan pengembangan dan implementasi sistem informasi.</w:t>
      </w:r>
    </w:p>
    <w:p w14:paraId="11C134B2" w14:textId="77777777" w:rsidR="00233EA7" w:rsidRDefault="00233EA7" w:rsidP="000A7FCF">
      <w:pPr>
        <w:pStyle w:val="ListParagraph"/>
        <w:numPr>
          <w:ilvl w:val="0"/>
          <w:numId w:val="59"/>
        </w:numPr>
        <w:spacing w:after="120"/>
        <w:contextualSpacing w:val="0"/>
        <w:rPr>
          <w:rFonts w:cs="Times New Roman"/>
          <w:lang w:val="en-US"/>
        </w:rPr>
      </w:pPr>
      <w:r>
        <w:rPr>
          <w:rFonts w:cs="Times New Roman"/>
          <w:lang w:val="en-US"/>
        </w:rPr>
        <w:t xml:space="preserve">Faktor sistem dikembangkan sesuai kebutuhan pengguna atau </w:t>
      </w:r>
      <w:r>
        <w:rPr>
          <w:rFonts w:cs="Times New Roman"/>
          <w:i/>
          <w:iCs/>
          <w:lang w:val="en-US"/>
        </w:rPr>
        <w:t>user</w:t>
      </w:r>
    </w:p>
    <w:p w14:paraId="06E9B1E9" w14:textId="3CAF96EC" w:rsidR="00A457CD" w:rsidRPr="00A457CD" w:rsidRDefault="00233EA7" w:rsidP="00A457CD">
      <w:pPr>
        <w:pStyle w:val="ListParagraph"/>
        <w:spacing w:after="120"/>
        <w:ind w:left="786"/>
        <w:contextualSpacing w:val="0"/>
        <w:rPr>
          <w:rFonts w:cs="Times New Roman"/>
          <w:lang w:val="en-US"/>
        </w:rPr>
      </w:pPr>
      <w:r>
        <w:rPr>
          <w:rFonts w:cs="Times New Roman"/>
          <w:lang w:val="en-US"/>
        </w:rPr>
        <w:t xml:space="preserve">Dengan adanya perencanaan pengembangan yang matang maka proses </w:t>
      </w:r>
      <w:r>
        <w:rPr>
          <w:rFonts w:cs="Times New Roman"/>
          <w:i/>
          <w:iCs/>
          <w:lang w:val="en-US"/>
        </w:rPr>
        <w:t>user requirement</w:t>
      </w:r>
      <w:r>
        <w:rPr>
          <w:rFonts w:cs="Times New Roman"/>
          <w:lang w:val="en-US"/>
        </w:rPr>
        <w:t xml:space="preserve"> juga telah </w:t>
      </w:r>
      <w:r>
        <w:rPr>
          <w:rFonts w:cs="Times New Roman"/>
          <w:lang w:val="en-US"/>
        </w:rPr>
        <w:lastRenderedPageBreak/>
        <w:t>dilakukan dengan matang dan mendalam sehingga sistem yang dikembangkan dan terimplementasi  akan sesuai dengan kebutuhan dari pengguna.</w:t>
      </w:r>
    </w:p>
    <w:p w14:paraId="45E39C75" w14:textId="77777777" w:rsidR="00233EA7" w:rsidRDefault="00233EA7" w:rsidP="000A7FCF">
      <w:pPr>
        <w:pStyle w:val="ListParagraph"/>
        <w:numPr>
          <w:ilvl w:val="0"/>
          <w:numId w:val="48"/>
        </w:numPr>
        <w:spacing w:after="120"/>
        <w:ind w:left="426" w:hanging="426"/>
        <w:contextualSpacing w:val="0"/>
        <w:rPr>
          <w:rFonts w:cs="Times New Roman"/>
          <w:lang w:val="en-US"/>
        </w:rPr>
      </w:pPr>
      <w:r>
        <w:rPr>
          <w:rFonts w:cs="Times New Roman"/>
          <w:lang w:val="en-US"/>
        </w:rPr>
        <w:t>Faktor kepercayaan dan kredibilitas vendor menjadi faktor yang berpengaruh bagi :</w:t>
      </w:r>
    </w:p>
    <w:p w14:paraId="47F607D3" w14:textId="77777777" w:rsidR="00233EA7" w:rsidRDefault="00233EA7" w:rsidP="000A7FCF">
      <w:pPr>
        <w:pStyle w:val="ListParagraph"/>
        <w:numPr>
          <w:ilvl w:val="0"/>
          <w:numId w:val="60"/>
        </w:numPr>
        <w:spacing w:after="120"/>
        <w:contextualSpacing w:val="0"/>
        <w:rPr>
          <w:rFonts w:cs="Times New Roman"/>
          <w:lang w:val="en-US"/>
        </w:rPr>
      </w:pPr>
      <w:r>
        <w:rPr>
          <w:rFonts w:cs="Times New Roman"/>
          <w:lang w:val="en-US"/>
        </w:rPr>
        <w:t>Faktor perencanaan pengembangan yang matang</w:t>
      </w:r>
    </w:p>
    <w:p w14:paraId="122008BF" w14:textId="7FAE5EDD" w:rsidR="00A457CD" w:rsidRPr="00A457CD" w:rsidRDefault="00233EA7" w:rsidP="00A457CD">
      <w:pPr>
        <w:pStyle w:val="ListParagraph"/>
        <w:spacing w:after="120"/>
        <w:ind w:left="786"/>
        <w:contextualSpacing w:val="0"/>
        <w:rPr>
          <w:rFonts w:cs="Times New Roman"/>
          <w:lang w:val="en-US"/>
        </w:rPr>
      </w:pPr>
      <w:r>
        <w:rPr>
          <w:rFonts w:cs="Times New Roman"/>
          <w:lang w:val="en-US"/>
        </w:rPr>
        <w:t>Dengan menggunakan vendor yang kredibel dan terpercaya maka akan mendorong bagi keberhasilan pengembangan sistem, seperti penyusunan timeline proyek, anggaran dana, penggalian kebutuhan, dokumentasi proyek, manajemen resiko, dll. Karena vendor telah memiliki pengalaman lebih dan terpercaya.</w:t>
      </w:r>
    </w:p>
    <w:p w14:paraId="56523B83" w14:textId="6770E14B" w:rsidR="00233EA7" w:rsidRPr="00577DD3" w:rsidRDefault="00233EA7" w:rsidP="000A7FCF">
      <w:pPr>
        <w:pStyle w:val="ListParagraph"/>
        <w:numPr>
          <w:ilvl w:val="0"/>
          <w:numId w:val="48"/>
        </w:numPr>
        <w:spacing w:after="120"/>
        <w:ind w:left="426" w:hanging="426"/>
        <w:contextualSpacing w:val="0"/>
        <w:rPr>
          <w:rFonts w:cs="Times New Roman"/>
          <w:lang w:val="en-US"/>
        </w:rPr>
      </w:pPr>
      <w:r>
        <w:rPr>
          <w:rFonts w:cs="Times New Roman"/>
          <w:lang w:val="en-US"/>
        </w:rPr>
        <w:t xml:space="preserve">Faktor pemberian insentif, reward, dan sanksi, faktor diadakannya pelatihan atau </w:t>
      </w:r>
      <w:r>
        <w:rPr>
          <w:rFonts w:cs="Times New Roman"/>
          <w:i/>
          <w:iCs/>
          <w:lang w:val="en-US"/>
        </w:rPr>
        <w:t>training</w:t>
      </w:r>
      <w:r>
        <w:rPr>
          <w:rFonts w:cs="Times New Roman"/>
          <w:lang w:val="en-US"/>
        </w:rPr>
        <w:t xml:space="preserve"> serta faktor sistem yang dikembangkan telah sesuai dengan kebutuhan pengguna menjadi faktor yang berpengaruh bagi faktor motivasi, komitmen, dan kesadaran pengguna.</w:t>
      </w:r>
    </w:p>
    <w:p w14:paraId="4C730B4B" w14:textId="707FEFE2" w:rsidR="00233EA7" w:rsidRDefault="00233EA7" w:rsidP="00577DD3">
      <w:pPr>
        <w:spacing w:after="120"/>
        <w:rPr>
          <w:rFonts w:cs="Times New Roman"/>
          <w:lang w:val="en-US"/>
        </w:rPr>
      </w:pPr>
      <w:r w:rsidRPr="008A10EE">
        <w:rPr>
          <w:rFonts w:cs="Times New Roman"/>
          <w:lang w:val="en-US"/>
        </w:rPr>
        <w:t xml:space="preserve">Dari </w:t>
      </w:r>
      <w:r>
        <w:rPr>
          <w:rFonts w:cs="Times New Roman"/>
          <w:i/>
          <w:iCs/>
          <w:lang w:val="en-US"/>
        </w:rPr>
        <w:t>network</w:t>
      </w:r>
      <w:r>
        <w:rPr>
          <w:rFonts w:cs="Times New Roman"/>
          <w:lang w:val="en-US"/>
        </w:rPr>
        <w:t xml:space="preserve"> keterkaitan pengaruh antar</w:t>
      </w:r>
      <w:r w:rsidRPr="008A10EE">
        <w:rPr>
          <w:rFonts w:cs="Times New Roman"/>
          <w:lang w:val="en-US"/>
        </w:rPr>
        <w:t xml:space="preserve"> faktor </w:t>
      </w:r>
      <w:r>
        <w:rPr>
          <w:rFonts w:cs="Times New Roman"/>
          <w:lang w:val="en-US"/>
        </w:rPr>
        <w:t xml:space="preserve">pendorong </w:t>
      </w:r>
      <w:r w:rsidRPr="008A10EE">
        <w:rPr>
          <w:rFonts w:cs="Times New Roman"/>
          <w:lang w:val="en-US"/>
        </w:rPr>
        <w:t xml:space="preserve">yang didapat pada hasil wawancara dapat kita ketahui bahwa salah satu faktor dapat menjadi pendorong faktor lainnya dan salah satu faktor dapat terjadi jika faktor lainnya sudah terpenuhi. </w:t>
      </w:r>
    </w:p>
    <w:p w14:paraId="7812A4A4" w14:textId="5DB5C0FB" w:rsidR="00215F36" w:rsidRPr="00215F36" w:rsidRDefault="00233EA7" w:rsidP="00577DD3">
      <w:pPr>
        <w:spacing w:after="120"/>
        <w:rPr>
          <w:rFonts w:cs="Times New Roman"/>
          <w:lang w:val="en-US"/>
        </w:rPr>
        <w:sectPr w:rsidR="00215F36" w:rsidRPr="00215F36" w:rsidSect="00C74379">
          <w:pgSz w:w="8420" w:h="11907"/>
          <w:pgMar w:top="1134" w:right="1134" w:bottom="1134" w:left="1701" w:header="720" w:footer="720" w:gutter="0"/>
          <w:cols w:space="720"/>
          <w:titlePg/>
          <w:docGrid w:linePitch="360"/>
        </w:sectPr>
      </w:pPr>
      <w:r w:rsidRPr="008A10EE">
        <w:rPr>
          <w:rFonts w:cs="Times New Roman"/>
          <w:lang w:val="en-US"/>
        </w:rPr>
        <w:t xml:space="preserve">Sehingga keterkaitan </w:t>
      </w:r>
      <w:r>
        <w:rPr>
          <w:rFonts w:cs="Times New Roman"/>
          <w:lang w:val="en-US"/>
        </w:rPr>
        <w:t xml:space="preserve">pengaruh antar </w:t>
      </w:r>
      <w:r w:rsidRPr="008A10EE">
        <w:rPr>
          <w:rFonts w:cs="Times New Roman"/>
          <w:lang w:val="en-US"/>
        </w:rPr>
        <w:t xml:space="preserve">faktor satu dengan faktor lainnya tidak dapat dihiraukan atau hanya fokus pada beberapa faktor saja. Ini berarti faktor yang ditemukan bukanlah faktor </w:t>
      </w:r>
      <w:r w:rsidRPr="005A0FBE">
        <w:rPr>
          <w:rFonts w:cs="Times New Roman"/>
          <w:i/>
          <w:iCs/>
          <w:lang w:val="en-US"/>
        </w:rPr>
        <w:t xml:space="preserve">independent </w:t>
      </w:r>
      <w:r w:rsidRPr="008A10EE">
        <w:rPr>
          <w:rFonts w:cs="Times New Roman"/>
          <w:lang w:val="en-US"/>
        </w:rPr>
        <w:t xml:space="preserve">melainkan faktor </w:t>
      </w:r>
      <w:r w:rsidRPr="005A0FBE">
        <w:rPr>
          <w:rFonts w:cs="Times New Roman"/>
          <w:i/>
          <w:iCs/>
          <w:lang w:val="en-US"/>
        </w:rPr>
        <w:t>interdependent</w:t>
      </w:r>
      <w:r w:rsidRPr="008A10EE">
        <w:rPr>
          <w:rFonts w:cs="Times New Roman"/>
          <w:lang w:val="en-US"/>
        </w:rPr>
        <w:t xml:space="preserve">. Sehingga faktor-faktor </w:t>
      </w:r>
      <w:r w:rsidR="00001A5E">
        <w:rPr>
          <w:rFonts w:cs="Times New Roman"/>
          <w:lang w:val="en-US"/>
        </w:rPr>
        <w:t xml:space="preserve"> </w:t>
      </w:r>
      <w:r w:rsidRPr="008A10EE">
        <w:rPr>
          <w:rFonts w:cs="Times New Roman"/>
          <w:lang w:val="en-US"/>
        </w:rPr>
        <w:t xml:space="preserve">yang </w:t>
      </w:r>
      <w:r w:rsidR="00001A5E">
        <w:rPr>
          <w:rFonts w:cs="Times New Roman"/>
          <w:lang w:val="en-US"/>
        </w:rPr>
        <w:t xml:space="preserve"> </w:t>
      </w:r>
      <w:r w:rsidRPr="008A10EE">
        <w:rPr>
          <w:rFonts w:cs="Times New Roman"/>
          <w:lang w:val="en-US"/>
        </w:rPr>
        <w:t xml:space="preserve">telah </w:t>
      </w:r>
      <w:r w:rsidR="00001A5E">
        <w:rPr>
          <w:rFonts w:cs="Times New Roman"/>
          <w:lang w:val="en-US"/>
        </w:rPr>
        <w:t xml:space="preserve"> </w:t>
      </w:r>
      <w:r w:rsidRPr="008A10EE">
        <w:rPr>
          <w:rFonts w:cs="Times New Roman"/>
          <w:lang w:val="en-US"/>
        </w:rPr>
        <w:t xml:space="preserve">dijabarkan </w:t>
      </w:r>
      <w:r w:rsidR="00001A5E">
        <w:rPr>
          <w:rFonts w:cs="Times New Roman"/>
          <w:lang w:val="en-US"/>
        </w:rPr>
        <w:t xml:space="preserve"> </w:t>
      </w:r>
      <w:r w:rsidRPr="008A10EE">
        <w:rPr>
          <w:rFonts w:cs="Times New Roman"/>
          <w:lang w:val="en-US"/>
        </w:rPr>
        <w:t xml:space="preserve">diatas </w:t>
      </w:r>
      <w:r w:rsidR="00001A5E">
        <w:rPr>
          <w:rFonts w:cs="Times New Roman"/>
          <w:lang w:val="en-US"/>
        </w:rPr>
        <w:t xml:space="preserve"> </w:t>
      </w:r>
      <w:r w:rsidRPr="008A10EE">
        <w:rPr>
          <w:rFonts w:cs="Times New Roman"/>
          <w:lang w:val="en-US"/>
        </w:rPr>
        <w:t>harus</w:t>
      </w:r>
      <w:r w:rsidR="00001A5E">
        <w:rPr>
          <w:rFonts w:cs="Times New Roman"/>
          <w:lang w:val="en-US"/>
        </w:rPr>
        <w:t xml:space="preserve"> </w:t>
      </w:r>
      <w:r w:rsidRPr="008A10EE">
        <w:rPr>
          <w:rFonts w:cs="Times New Roman"/>
          <w:lang w:val="en-US"/>
        </w:rPr>
        <w:t xml:space="preserve"> tetap diperhatikan</w:t>
      </w:r>
      <w:r w:rsidR="00001A5E">
        <w:rPr>
          <w:rFonts w:cs="Times New Roman"/>
          <w:lang w:val="en-US"/>
        </w:rPr>
        <w:t>.</w:t>
      </w:r>
    </w:p>
    <w:p w14:paraId="5461A873" w14:textId="77777777" w:rsidR="008048C4" w:rsidRDefault="00ED57A8" w:rsidP="008048C4">
      <w:pPr>
        <w:keepNext/>
        <w:jc w:val="center"/>
      </w:pPr>
      <w:r>
        <w:rPr>
          <w:noProof/>
        </w:rPr>
        <w:lastRenderedPageBreak/>
        <w:drawing>
          <wp:inline distT="0" distB="0" distL="0" distR="0" wp14:anchorId="7B36CE23" wp14:editId="1C5AFEF4">
            <wp:extent cx="6221730" cy="300990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221730" cy="3009900"/>
                    </a:xfrm>
                    <a:prstGeom prst="rect">
                      <a:avLst/>
                    </a:prstGeom>
                  </pic:spPr>
                </pic:pic>
              </a:graphicData>
            </a:graphic>
          </wp:inline>
        </w:drawing>
      </w:r>
    </w:p>
    <w:p w14:paraId="48EF99EE" w14:textId="03C53908" w:rsidR="00337BD7" w:rsidRPr="008A10EE" w:rsidRDefault="008048C4" w:rsidP="008048C4">
      <w:pPr>
        <w:pStyle w:val="Caption"/>
        <w:rPr>
          <w:rFonts w:cs="Times New Roman"/>
        </w:rPr>
      </w:pPr>
      <w:bookmarkStart w:id="1162" w:name="_Toc48471600"/>
      <w:r>
        <w:t xml:space="preserve">Gambar </w:t>
      </w:r>
      <w:r w:rsidR="002A14F8">
        <w:fldChar w:fldCharType="begin"/>
      </w:r>
      <w:r w:rsidR="002A14F8">
        <w:instrText xml:space="preserve"> STYLEREF 2 \s </w:instrText>
      </w:r>
      <w:r w:rsidR="002A14F8">
        <w:fldChar w:fldCharType="separate"/>
      </w:r>
      <w:r w:rsidR="00441E18">
        <w:rPr>
          <w:noProof/>
        </w:rPr>
        <w:t>6.2</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1</w:t>
      </w:r>
      <w:r w:rsidR="002A14F8">
        <w:rPr>
          <w:noProof/>
        </w:rPr>
        <w:fldChar w:fldCharType="end"/>
      </w:r>
      <w:r>
        <w:t xml:space="preserve"> </w:t>
      </w:r>
      <w:r>
        <w:rPr>
          <w:rFonts w:cs="Times New Roman"/>
          <w:i/>
          <w:iCs w:val="0"/>
        </w:rPr>
        <w:t xml:space="preserve">Network </w:t>
      </w:r>
      <w:r>
        <w:rPr>
          <w:rFonts w:cs="Times New Roman"/>
          <w:noProof/>
          <w:lang w:val="en-US"/>
        </w:rPr>
        <w:t>A</w:t>
      </w:r>
      <w:r w:rsidRPr="008A10EE">
        <w:rPr>
          <w:rFonts w:cs="Times New Roman"/>
          <w:noProof/>
          <w:lang w:val="en-US"/>
        </w:rPr>
        <w:t xml:space="preserve">ntar </w:t>
      </w:r>
      <w:r>
        <w:rPr>
          <w:rFonts w:cs="Times New Roman"/>
          <w:noProof/>
          <w:lang w:val="en-US"/>
        </w:rPr>
        <w:t>F</w:t>
      </w:r>
      <w:r w:rsidRPr="008A10EE">
        <w:rPr>
          <w:rFonts w:cs="Times New Roman"/>
          <w:noProof/>
          <w:lang w:val="en-US"/>
        </w:rPr>
        <w:t xml:space="preserve">aktor </w:t>
      </w:r>
      <w:r>
        <w:rPr>
          <w:rFonts w:cs="Times New Roman"/>
          <w:noProof/>
          <w:lang w:val="en-US"/>
        </w:rPr>
        <w:t>Pendorong yang Saling Berpengaruh</w:t>
      </w:r>
      <w:r w:rsidRPr="008A10EE">
        <w:rPr>
          <w:rFonts w:cs="Times New Roman"/>
          <w:noProof/>
          <w:lang w:val="en-US"/>
        </w:rPr>
        <w:t xml:space="preserve"> </w:t>
      </w:r>
      <w:r>
        <w:rPr>
          <w:rFonts w:cs="Times New Roman"/>
          <w:noProof/>
          <w:lang w:val="en-US"/>
        </w:rPr>
        <w:t>Hasil Wawancara</w:t>
      </w:r>
      <w:bookmarkEnd w:id="1162"/>
    </w:p>
    <w:p w14:paraId="726A8547" w14:textId="121DC865" w:rsidR="00AF51A5" w:rsidRPr="008A10EE" w:rsidRDefault="00AF51A5" w:rsidP="00337BD7">
      <w:pPr>
        <w:pStyle w:val="Caption"/>
        <w:rPr>
          <w:rFonts w:cs="Times New Roman"/>
          <w:lang w:val="en-US"/>
        </w:rPr>
        <w:sectPr w:rsidR="00AF51A5" w:rsidRPr="008A10EE" w:rsidSect="00577DD3">
          <w:pgSz w:w="11906" w:h="8391" w:orient="landscape" w:code="11"/>
          <w:pgMar w:top="1134" w:right="1134" w:bottom="1701" w:left="1134" w:header="720" w:footer="720" w:gutter="0"/>
          <w:cols w:space="720"/>
          <w:docGrid w:linePitch="360"/>
        </w:sectPr>
      </w:pPr>
    </w:p>
    <w:p w14:paraId="11F34DB0" w14:textId="513B260A" w:rsidR="00EA3AB4" w:rsidRPr="008A10EE" w:rsidRDefault="00BF0D80" w:rsidP="000A7FCF">
      <w:pPr>
        <w:pStyle w:val="Heading2"/>
        <w:numPr>
          <w:ilvl w:val="1"/>
          <w:numId w:val="48"/>
        </w:numPr>
        <w:ind w:left="426" w:hanging="426"/>
        <w:rPr>
          <w:i/>
          <w:iCs/>
          <w:lang w:val="en-US"/>
        </w:rPr>
      </w:pPr>
      <w:bookmarkStart w:id="1163" w:name="_Toc48471575"/>
      <w:r w:rsidRPr="008A10EE">
        <w:lastRenderedPageBreak/>
        <w:t>Pendalaman</w:t>
      </w:r>
      <w:r w:rsidRPr="008A10EE">
        <w:rPr>
          <w:lang w:val="en-US"/>
        </w:rPr>
        <w:t xml:space="preserve"> Hasil dan Pembahasan dengan </w:t>
      </w:r>
      <w:r w:rsidRPr="008A10EE">
        <w:rPr>
          <w:i/>
          <w:iCs/>
          <w:lang w:val="en-US"/>
        </w:rPr>
        <w:t>Expert</w:t>
      </w:r>
      <w:bookmarkEnd w:id="1163"/>
    </w:p>
    <w:p w14:paraId="53BAB0F2" w14:textId="04B3240F" w:rsidR="00D375B6" w:rsidRDefault="00310CBE" w:rsidP="00317C3B">
      <w:pPr>
        <w:rPr>
          <w:rFonts w:eastAsiaTheme="majorEastAsia" w:cs="Times New Roman"/>
          <w:bCs/>
          <w:color w:val="000000" w:themeColor="text1"/>
          <w:szCs w:val="26"/>
          <w:lang w:val="en-US"/>
        </w:rPr>
      </w:pPr>
      <w:r w:rsidRPr="008A10EE">
        <w:rPr>
          <w:rFonts w:eastAsiaTheme="majorEastAsia" w:cs="Times New Roman"/>
          <w:bCs/>
          <w:color w:val="000000" w:themeColor="text1"/>
          <w:szCs w:val="26"/>
          <w:lang w:val="en-US"/>
        </w:rPr>
        <w:t xml:space="preserve">Setelah selesai melakukan proses analisis </w:t>
      </w:r>
      <w:r w:rsidR="005A0FBE">
        <w:rPr>
          <w:rFonts w:eastAsiaTheme="majorEastAsia" w:cs="Times New Roman"/>
          <w:bCs/>
          <w:color w:val="000000" w:themeColor="text1"/>
          <w:szCs w:val="26"/>
          <w:lang w:val="en-US"/>
        </w:rPr>
        <w:t>keterkaitan pengaruh</w:t>
      </w:r>
      <w:r w:rsidRPr="008A10EE">
        <w:rPr>
          <w:rFonts w:eastAsiaTheme="majorEastAsia" w:cs="Times New Roman"/>
          <w:bCs/>
          <w:color w:val="000000" w:themeColor="text1"/>
          <w:szCs w:val="26"/>
          <w:lang w:val="en-US"/>
        </w:rPr>
        <w:t xml:space="preserve"> antar faktor pen</w:t>
      </w:r>
      <w:r w:rsidR="001935DD">
        <w:rPr>
          <w:rFonts w:eastAsiaTheme="majorEastAsia" w:cs="Times New Roman"/>
          <w:bCs/>
          <w:color w:val="000000" w:themeColor="text1"/>
          <w:szCs w:val="26"/>
          <w:lang w:val="en-US"/>
        </w:rPr>
        <w:t>dorong yang dapat mendukun</w:t>
      </w:r>
      <w:r w:rsidR="00161991">
        <w:rPr>
          <w:rFonts w:eastAsiaTheme="majorEastAsia" w:cs="Times New Roman"/>
          <w:bCs/>
          <w:color w:val="000000" w:themeColor="text1"/>
          <w:szCs w:val="26"/>
          <w:lang w:val="en-US"/>
        </w:rPr>
        <w:t xml:space="preserve">g keberhasilan </w:t>
      </w:r>
      <w:r w:rsidRPr="008A10EE">
        <w:rPr>
          <w:rFonts w:eastAsiaTheme="majorEastAsia" w:cs="Times New Roman"/>
          <w:bCs/>
          <w:color w:val="000000" w:themeColor="text1"/>
          <w:szCs w:val="26"/>
          <w:lang w:val="en-US"/>
        </w:rPr>
        <w:t>implementasi sistem informasi pada perguruan tinggi di Surabaya berdasarkan</w:t>
      </w:r>
      <w:r w:rsidR="00163798" w:rsidRPr="008A10EE">
        <w:rPr>
          <w:rFonts w:eastAsiaTheme="majorEastAsia" w:cs="Times New Roman"/>
          <w:bCs/>
          <w:color w:val="000000" w:themeColor="text1"/>
          <w:szCs w:val="26"/>
          <w:lang w:val="en-US"/>
        </w:rPr>
        <w:t xml:space="preserve"> hasil</w:t>
      </w:r>
      <w:r w:rsidRPr="008A10EE">
        <w:rPr>
          <w:rFonts w:eastAsiaTheme="majorEastAsia" w:cs="Times New Roman"/>
          <w:bCs/>
          <w:color w:val="000000" w:themeColor="text1"/>
          <w:szCs w:val="26"/>
          <w:lang w:val="en-US"/>
        </w:rPr>
        <w:t xml:space="preserve"> wawancara dengan narasumber</w:t>
      </w:r>
      <w:r w:rsidR="00D375B6">
        <w:rPr>
          <w:rFonts w:eastAsiaTheme="majorEastAsia" w:cs="Times New Roman"/>
          <w:bCs/>
          <w:color w:val="000000" w:themeColor="text1"/>
          <w:szCs w:val="26"/>
          <w:lang w:val="en-US"/>
        </w:rPr>
        <w:t>.</w:t>
      </w:r>
    </w:p>
    <w:p w14:paraId="2AA7D632" w14:textId="77777777" w:rsidR="00D375B6" w:rsidRDefault="00D375B6" w:rsidP="00317C3B">
      <w:pPr>
        <w:rPr>
          <w:rFonts w:eastAsiaTheme="majorEastAsia" w:cs="Times New Roman"/>
          <w:bCs/>
          <w:color w:val="000000" w:themeColor="text1"/>
          <w:szCs w:val="26"/>
          <w:lang w:val="en-US"/>
        </w:rPr>
      </w:pPr>
    </w:p>
    <w:p w14:paraId="5AA7DDF3" w14:textId="3B4BA889" w:rsidR="00D375B6" w:rsidRDefault="00D375B6" w:rsidP="00317C3B">
      <w:pPr>
        <w:rPr>
          <w:rFonts w:eastAsiaTheme="majorEastAsia" w:cs="Times New Roman"/>
          <w:bCs/>
          <w:color w:val="000000" w:themeColor="text1"/>
          <w:szCs w:val="26"/>
          <w:lang w:val="en-US"/>
        </w:rPr>
      </w:pPr>
      <w:r>
        <w:rPr>
          <w:rFonts w:eastAsiaTheme="majorEastAsia" w:cs="Times New Roman"/>
          <w:bCs/>
          <w:color w:val="000000" w:themeColor="text1"/>
          <w:szCs w:val="26"/>
          <w:lang w:val="en-US"/>
        </w:rPr>
        <w:t>P</w:t>
      </w:r>
      <w:r w:rsidR="00310CBE" w:rsidRPr="008A10EE">
        <w:rPr>
          <w:rFonts w:eastAsiaTheme="majorEastAsia" w:cs="Times New Roman"/>
          <w:bCs/>
          <w:color w:val="000000" w:themeColor="text1"/>
          <w:szCs w:val="26"/>
          <w:lang w:val="en-US"/>
        </w:rPr>
        <w:t xml:space="preserve">eneliti melakukan diskusi dan pendalaman hasil dari proses analisis </w:t>
      </w:r>
      <w:r w:rsidR="005A0FBE">
        <w:rPr>
          <w:rFonts w:eastAsiaTheme="majorEastAsia" w:cs="Times New Roman"/>
          <w:bCs/>
          <w:color w:val="000000" w:themeColor="text1"/>
          <w:szCs w:val="26"/>
          <w:lang w:val="en-US"/>
        </w:rPr>
        <w:t>keterkaitan pengaruh</w:t>
      </w:r>
      <w:r w:rsidR="00310CBE" w:rsidRPr="008A10EE">
        <w:rPr>
          <w:rFonts w:eastAsiaTheme="majorEastAsia" w:cs="Times New Roman"/>
          <w:bCs/>
          <w:color w:val="000000" w:themeColor="text1"/>
          <w:szCs w:val="26"/>
          <w:lang w:val="en-US"/>
        </w:rPr>
        <w:t xml:space="preserve"> antar faktor </w:t>
      </w:r>
      <w:r w:rsidR="001935DD">
        <w:rPr>
          <w:rFonts w:eastAsiaTheme="majorEastAsia" w:cs="Times New Roman"/>
          <w:bCs/>
          <w:color w:val="000000" w:themeColor="text1"/>
          <w:szCs w:val="26"/>
          <w:lang w:val="en-US"/>
        </w:rPr>
        <w:t xml:space="preserve">pendorong </w:t>
      </w:r>
      <w:r w:rsidR="00310CBE" w:rsidRPr="008A10EE">
        <w:rPr>
          <w:rFonts w:eastAsiaTheme="majorEastAsia" w:cs="Times New Roman"/>
          <w:bCs/>
          <w:color w:val="000000" w:themeColor="text1"/>
          <w:szCs w:val="26"/>
          <w:lang w:val="en-US"/>
        </w:rPr>
        <w:t xml:space="preserve">bersama </w:t>
      </w:r>
      <w:r w:rsidR="00310CBE" w:rsidRPr="008A10EE">
        <w:rPr>
          <w:rFonts w:eastAsiaTheme="majorEastAsia" w:cs="Times New Roman"/>
          <w:bCs/>
          <w:i/>
          <w:iCs/>
          <w:color w:val="000000" w:themeColor="text1"/>
          <w:szCs w:val="26"/>
          <w:lang w:val="en-US"/>
        </w:rPr>
        <w:t>expert</w:t>
      </w:r>
      <w:r w:rsidR="00310CBE" w:rsidRPr="008A10EE">
        <w:rPr>
          <w:rFonts w:eastAsiaTheme="majorEastAsia" w:cs="Times New Roman"/>
          <w:bCs/>
          <w:color w:val="000000" w:themeColor="text1"/>
          <w:szCs w:val="26"/>
          <w:lang w:val="en-US"/>
        </w:rPr>
        <w:t xml:space="preserve"> ata</w:t>
      </w:r>
      <w:r w:rsidR="00163798" w:rsidRPr="008A10EE">
        <w:rPr>
          <w:rFonts w:eastAsiaTheme="majorEastAsia" w:cs="Times New Roman"/>
          <w:bCs/>
          <w:color w:val="000000" w:themeColor="text1"/>
          <w:szCs w:val="26"/>
          <w:lang w:val="en-US"/>
        </w:rPr>
        <w:t>u orang yang sudah berpengalaman dibidang pengembangan dan implementasi sistem informasi pada berbagai organisasi khususnya perguruan tinggi.</w:t>
      </w:r>
    </w:p>
    <w:p w14:paraId="4E856138" w14:textId="77777777" w:rsidR="00D375B6" w:rsidRDefault="00D375B6" w:rsidP="00317C3B">
      <w:pPr>
        <w:rPr>
          <w:rFonts w:eastAsiaTheme="majorEastAsia" w:cs="Times New Roman"/>
          <w:bCs/>
          <w:color w:val="000000" w:themeColor="text1"/>
          <w:szCs w:val="26"/>
          <w:lang w:val="en-US"/>
        </w:rPr>
      </w:pPr>
    </w:p>
    <w:p w14:paraId="1A12EC31" w14:textId="45736B1C" w:rsidR="00D375B6" w:rsidRDefault="00163798" w:rsidP="00317C3B">
      <w:pPr>
        <w:rPr>
          <w:rFonts w:eastAsiaTheme="majorEastAsia" w:cs="Times New Roman"/>
          <w:bCs/>
          <w:color w:val="000000" w:themeColor="text1"/>
          <w:szCs w:val="26"/>
          <w:lang w:val="en-US"/>
        </w:rPr>
      </w:pPr>
      <w:r w:rsidRPr="008A10EE">
        <w:rPr>
          <w:rFonts w:eastAsiaTheme="majorEastAsia" w:cs="Times New Roman"/>
          <w:bCs/>
          <w:color w:val="000000" w:themeColor="text1"/>
          <w:szCs w:val="26"/>
          <w:lang w:val="en-US"/>
        </w:rPr>
        <w:t xml:space="preserve">Tujuan dari diskusi ini yaitu untuk memperdalam hasil akhir yang telah didapatkan peneliti dari hasil wawancara yang telah diolah dengan bantuan </w:t>
      </w:r>
      <w:r w:rsidRPr="008A10EE">
        <w:rPr>
          <w:rFonts w:eastAsiaTheme="majorEastAsia" w:cs="Times New Roman"/>
          <w:bCs/>
          <w:i/>
          <w:iCs/>
          <w:color w:val="000000" w:themeColor="text1"/>
          <w:szCs w:val="26"/>
          <w:lang w:val="en-US"/>
        </w:rPr>
        <w:t xml:space="preserve">software </w:t>
      </w:r>
      <w:r w:rsidRPr="008A10EE">
        <w:rPr>
          <w:rFonts w:eastAsiaTheme="majorEastAsia" w:cs="Times New Roman"/>
          <w:bCs/>
          <w:color w:val="000000" w:themeColor="text1"/>
          <w:szCs w:val="26"/>
          <w:lang w:val="en-US"/>
        </w:rPr>
        <w:t xml:space="preserve">ATLAS.ti. </w:t>
      </w:r>
      <w:r w:rsidR="007F6DDA">
        <w:rPr>
          <w:rFonts w:eastAsiaTheme="majorEastAsia" w:cs="Times New Roman"/>
          <w:bCs/>
          <w:color w:val="000000" w:themeColor="text1"/>
          <w:szCs w:val="26"/>
          <w:lang w:val="en-US"/>
        </w:rPr>
        <w:t xml:space="preserve">Peneliti kemudian </w:t>
      </w:r>
      <w:r w:rsidR="007F6DDA" w:rsidRPr="007F6DDA">
        <w:rPr>
          <w:rFonts w:eastAsiaTheme="majorEastAsia" w:cs="Times New Roman"/>
          <w:bCs/>
          <w:color w:val="000000" w:themeColor="text1"/>
          <w:szCs w:val="26"/>
          <w:lang w:val="en-US"/>
        </w:rPr>
        <w:t xml:space="preserve">melakukan analisis mendalam terhadap hasil klasifikasi data untuk kemudian ditinjau secara komprehensif melalui teknik </w:t>
      </w:r>
      <w:r w:rsidR="007F6DDA" w:rsidRPr="007F6DDA">
        <w:rPr>
          <w:rFonts w:eastAsiaTheme="majorEastAsia" w:cs="Times New Roman"/>
          <w:bCs/>
          <w:i/>
          <w:iCs/>
          <w:color w:val="000000" w:themeColor="text1"/>
          <w:szCs w:val="26"/>
          <w:lang w:val="en-US"/>
        </w:rPr>
        <w:t>expert judgement.</w:t>
      </w:r>
    </w:p>
    <w:p w14:paraId="74968CBB" w14:textId="77777777" w:rsidR="00D375B6" w:rsidRDefault="00D375B6" w:rsidP="00317C3B">
      <w:pPr>
        <w:rPr>
          <w:rFonts w:eastAsiaTheme="majorEastAsia" w:cs="Times New Roman"/>
          <w:bCs/>
          <w:color w:val="000000" w:themeColor="text1"/>
          <w:szCs w:val="26"/>
          <w:lang w:val="en-US"/>
        </w:rPr>
      </w:pPr>
    </w:p>
    <w:p w14:paraId="6AEFBEAA" w14:textId="73016B25" w:rsidR="00EA4933" w:rsidRDefault="00163798" w:rsidP="00317C3B">
      <w:pPr>
        <w:rPr>
          <w:rFonts w:eastAsiaTheme="majorEastAsia" w:cs="Times New Roman"/>
          <w:bCs/>
          <w:color w:val="000000" w:themeColor="text1"/>
          <w:szCs w:val="26"/>
          <w:lang w:val="en-US"/>
        </w:rPr>
      </w:pPr>
      <w:r w:rsidRPr="008A10EE">
        <w:rPr>
          <w:rFonts w:eastAsiaTheme="majorEastAsia" w:cs="Times New Roman"/>
          <w:bCs/>
          <w:color w:val="000000" w:themeColor="text1"/>
          <w:szCs w:val="26"/>
          <w:lang w:val="en-US"/>
        </w:rPr>
        <w:t xml:space="preserve">Harapan peneliti setelah diskusi ini dilakukan, peneliti mungkin saja mendapat faktor lain yang berpengaruh </w:t>
      </w:r>
      <w:r w:rsidR="001935DD">
        <w:rPr>
          <w:rFonts w:eastAsiaTheme="majorEastAsia" w:cs="Times New Roman"/>
          <w:bCs/>
          <w:color w:val="000000" w:themeColor="text1"/>
          <w:szCs w:val="26"/>
          <w:lang w:val="en-US"/>
        </w:rPr>
        <w:t>terhadap jalannya atau proses</w:t>
      </w:r>
      <w:r w:rsidRPr="008A10EE">
        <w:rPr>
          <w:rFonts w:eastAsiaTheme="majorEastAsia" w:cs="Times New Roman"/>
          <w:bCs/>
          <w:color w:val="000000" w:themeColor="text1"/>
          <w:szCs w:val="26"/>
          <w:lang w:val="en-US"/>
        </w:rPr>
        <w:t xml:space="preserve"> implementasi sistem informasi pada perguruan tinggi diluar faktor yang sudah ditemukan sebelumnya oleh peneliti. Serta </w:t>
      </w:r>
      <w:r w:rsidRPr="008A10EE">
        <w:rPr>
          <w:rFonts w:eastAsiaTheme="majorEastAsia" w:cs="Times New Roman"/>
          <w:bCs/>
          <w:i/>
          <w:iCs/>
          <w:color w:val="000000" w:themeColor="text1"/>
          <w:szCs w:val="26"/>
          <w:lang w:val="en-US"/>
        </w:rPr>
        <w:t>expert</w:t>
      </w:r>
      <w:r w:rsidRPr="008A10EE">
        <w:rPr>
          <w:rFonts w:eastAsiaTheme="majorEastAsia" w:cs="Times New Roman"/>
          <w:bCs/>
          <w:color w:val="000000" w:themeColor="text1"/>
          <w:szCs w:val="26"/>
          <w:lang w:val="en-US"/>
        </w:rPr>
        <w:t xml:space="preserve"> dapat melengkapi </w:t>
      </w:r>
      <w:r w:rsidR="005A0FBE">
        <w:rPr>
          <w:rFonts w:eastAsiaTheme="majorEastAsia" w:cs="Times New Roman"/>
          <w:bCs/>
          <w:color w:val="000000" w:themeColor="text1"/>
          <w:szCs w:val="26"/>
          <w:lang w:val="en-US"/>
        </w:rPr>
        <w:t>faktor pendorong yang berpengaruh bagi keberhasilan implementasi sistem informasi dan keterkaitan pengaruh</w:t>
      </w:r>
      <w:r w:rsidRPr="008A10EE">
        <w:rPr>
          <w:rFonts w:eastAsiaTheme="majorEastAsia" w:cs="Times New Roman"/>
          <w:bCs/>
          <w:color w:val="000000" w:themeColor="text1"/>
          <w:szCs w:val="26"/>
          <w:lang w:val="en-US"/>
        </w:rPr>
        <w:t xml:space="preserve"> antar faktor </w:t>
      </w:r>
      <w:r w:rsidR="005A0FBE">
        <w:rPr>
          <w:rFonts w:eastAsiaTheme="majorEastAsia" w:cs="Times New Roman"/>
          <w:bCs/>
          <w:color w:val="000000" w:themeColor="text1"/>
          <w:szCs w:val="26"/>
          <w:lang w:val="en-US"/>
        </w:rPr>
        <w:t xml:space="preserve">pendorong </w:t>
      </w:r>
      <w:r w:rsidRPr="008A10EE">
        <w:rPr>
          <w:rFonts w:eastAsiaTheme="majorEastAsia" w:cs="Times New Roman"/>
          <w:bCs/>
          <w:color w:val="000000" w:themeColor="text1"/>
          <w:szCs w:val="26"/>
          <w:lang w:val="en-US"/>
        </w:rPr>
        <w:t xml:space="preserve">yang sudah didapat </w:t>
      </w:r>
      <w:r w:rsidR="005A0FBE">
        <w:rPr>
          <w:rFonts w:eastAsiaTheme="majorEastAsia" w:cs="Times New Roman"/>
          <w:bCs/>
          <w:color w:val="000000" w:themeColor="text1"/>
          <w:szCs w:val="26"/>
          <w:lang w:val="en-US"/>
        </w:rPr>
        <w:t xml:space="preserve">sebelumnya </w:t>
      </w:r>
      <w:r w:rsidRPr="008A10EE">
        <w:rPr>
          <w:rFonts w:eastAsiaTheme="majorEastAsia" w:cs="Times New Roman"/>
          <w:bCs/>
          <w:color w:val="000000" w:themeColor="text1"/>
          <w:szCs w:val="26"/>
          <w:lang w:val="en-US"/>
        </w:rPr>
        <w:t>oleh peneliti maupun diluar faktor yang telah peneliti temukan.</w:t>
      </w:r>
    </w:p>
    <w:p w14:paraId="623719A2" w14:textId="77777777" w:rsidR="00EA4933" w:rsidRDefault="00EA4933" w:rsidP="00317C3B">
      <w:pPr>
        <w:rPr>
          <w:rFonts w:eastAsiaTheme="majorEastAsia" w:cs="Times New Roman"/>
          <w:bCs/>
          <w:color w:val="000000" w:themeColor="text1"/>
          <w:szCs w:val="26"/>
          <w:lang w:val="en-US"/>
        </w:rPr>
      </w:pPr>
    </w:p>
    <w:p w14:paraId="1CEF14DA" w14:textId="5CB63E29" w:rsidR="00D67649" w:rsidRPr="008A10EE" w:rsidRDefault="00163798" w:rsidP="00317C3B">
      <w:pPr>
        <w:rPr>
          <w:rFonts w:eastAsiaTheme="majorEastAsia" w:cs="Times New Roman"/>
          <w:bCs/>
          <w:color w:val="000000" w:themeColor="text1"/>
          <w:szCs w:val="26"/>
          <w:lang w:val="en-US"/>
        </w:rPr>
      </w:pPr>
      <w:r w:rsidRPr="008A10EE">
        <w:rPr>
          <w:rFonts w:eastAsiaTheme="majorEastAsia" w:cs="Times New Roman"/>
          <w:bCs/>
          <w:color w:val="000000" w:themeColor="text1"/>
          <w:szCs w:val="26"/>
          <w:lang w:val="en-US"/>
        </w:rPr>
        <w:t xml:space="preserve">Penjelasan </w:t>
      </w:r>
      <w:r w:rsidRPr="008A10EE">
        <w:rPr>
          <w:rFonts w:eastAsiaTheme="majorEastAsia" w:cs="Times New Roman"/>
          <w:bCs/>
          <w:i/>
          <w:iCs/>
          <w:color w:val="000000" w:themeColor="text1"/>
          <w:szCs w:val="26"/>
          <w:lang w:val="en-US"/>
        </w:rPr>
        <w:t>expert</w:t>
      </w:r>
      <w:r w:rsidRPr="008A10EE">
        <w:rPr>
          <w:rFonts w:eastAsiaTheme="majorEastAsia" w:cs="Times New Roman"/>
          <w:bCs/>
          <w:color w:val="000000" w:themeColor="text1"/>
          <w:szCs w:val="26"/>
          <w:lang w:val="en-US"/>
        </w:rPr>
        <w:t xml:space="preserve"> ini adalah hasil dari pengalaman dan pengetahuan </w:t>
      </w:r>
      <w:r w:rsidRPr="008A10EE">
        <w:rPr>
          <w:rFonts w:eastAsiaTheme="majorEastAsia" w:cs="Times New Roman"/>
          <w:bCs/>
          <w:i/>
          <w:iCs/>
          <w:color w:val="000000" w:themeColor="text1"/>
          <w:szCs w:val="26"/>
          <w:lang w:val="en-US"/>
        </w:rPr>
        <w:t>expert</w:t>
      </w:r>
      <w:r w:rsidRPr="008A10EE">
        <w:rPr>
          <w:rFonts w:eastAsiaTheme="majorEastAsia" w:cs="Times New Roman"/>
          <w:bCs/>
          <w:color w:val="000000" w:themeColor="text1"/>
          <w:szCs w:val="26"/>
          <w:lang w:val="en-US"/>
        </w:rPr>
        <w:t xml:space="preserve"> selama berkecimpung dibidang pengembangan dan implementasi sistem informasi. Sehingga nantinya, hasil </w:t>
      </w:r>
      <w:r w:rsidR="005A0FBE">
        <w:rPr>
          <w:rFonts w:eastAsiaTheme="majorEastAsia" w:cs="Times New Roman"/>
          <w:bCs/>
          <w:color w:val="000000" w:themeColor="text1"/>
          <w:szCs w:val="26"/>
          <w:lang w:val="en-US"/>
        </w:rPr>
        <w:t xml:space="preserve">keterkaitan pengaruh </w:t>
      </w:r>
      <w:r w:rsidRPr="008A10EE">
        <w:rPr>
          <w:rFonts w:eastAsiaTheme="majorEastAsia" w:cs="Times New Roman"/>
          <w:bCs/>
          <w:color w:val="000000" w:themeColor="text1"/>
          <w:szCs w:val="26"/>
          <w:lang w:val="en-US"/>
        </w:rPr>
        <w:t xml:space="preserve">antar faktor </w:t>
      </w:r>
      <w:r w:rsidR="001935DD">
        <w:rPr>
          <w:rFonts w:eastAsiaTheme="majorEastAsia" w:cs="Times New Roman"/>
          <w:bCs/>
          <w:color w:val="000000" w:themeColor="text1"/>
          <w:szCs w:val="26"/>
          <w:lang w:val="en-US"/>
        </w:rPr>
        <w:t xml:space="preserve">pendorong </w:t>
      </w:r>
      <w:r w:rsidRPr="008A10EE">
        <w:rPr>
          <w:rFonts w:eastAsiaTheme="majorEastAsia" w:cs="Times New Roman"/>
          <w:bCs/>
          <w:color w:val="000000" w:themeColor="text1"/>
          <w:szCs w:val="26"/>
          <w:lang w:val="en-US"/>
        </w:rPr>
        <w:t>yang sudah ditemukan oleh peneliti dari hasil wawancara dapat semakin</w:t>
      </w:r>
      <w:r w:rsidR="00161991">
        <w:rPr>
          <w:rFonts w:eastAsiaTheme="majorEastAsia" w:cs="Times New Roman"/>
          <w:bCs/>
          <w:color w:val="000000" w:themeColor="text1"/>
          <w:szCs w:val="26"/>
          <w:lang w:val="en-US"/>
        </w:rPr>
        <w:t xml:space="preserve"> </w:t>
      </w:r>
      <w:r w:rsidRPr="008A10EE">
        <w:rPr>
          <w:rFonts w:eastAsiaTheme="majorEastAsia" w:cs="Times New Roman"/>
          <w:bCs/>
          <w:color w:val="000000" w:themeColor="text1"/>
          <w:szCs w:val="26"/>
          <w:lang w:val="en-US"/>
        </w:rPr>
        <w:t xml:space="preserve"> diperkuat </w:t>
      </w:r>
      <w:r w:rsidR="00161991">
        <w:rPr>
          <w:rFonts w:eastAsiaTheme="majorEastAsia" w:cs="Times New Roman"/>
          <w:bCs/>
          <w:color w:val="000000" w:themeColor="text1"/>
          <w:szCs w:val="26"/>
          <w:lang w:val="en-US"/>
        </w:rPr>
        <w:t xml:space="preserve"> </w:t>
      </w:r>
      <w:r w:rsidRPr="008A10EE">
        <w:rPr>
          <w:rFonts w:eastAsiaTheme="majorEastAsia" w:cs="Times New Roman"/>
          <w:bCs/>
          <w:color w:val="000000" w:themeColor="text1"/>
          <w:szCs w:val="26"/>
          <w:lang w:val="en-US"/>
        </w:rPr>
        <w:t>dengan</w:t>
      </w:r>
      <w:r w:rsidR="00F13440">
        <w:rPr>
          <w:rFonts w:eastAsiaTheme="majorEastAsia" w:cs="Times New Roman"/>
          <w:bCs/>
          <w:color w:val="000000" w:themeColor="text1"/>
          <w:szCs w:val="26"/>
          <w:lang w:val="en-US"/>
        </w:rPr>
        <w:t xml:space="preserve"> </w:t>
      </w:r>
      <w:r w:rsidR="00161991">
        <w:rPr>
          <w:rFonts w:eastAsiaTheme="majorEastAsia" w:cs="Times New Roman"/>
          <w:bCs/>
          <w:color w:val="000000" w:themeColor="text1"/>
          <w:szCs w:val="26"/>
          <w:lang w:val="en-US"/>
        </w:rPr>
        <w:t xml:space="preserve"> </w:t>
      </w:r>
      <w:r w:rsidR="00F13440">
        <w:rPr>
          <w:rFonts w:eastAsiaTheme="majorEastAsia" w:cs="Times New Roman"/>
          <w:bCs/>
          <w:color w:val="000000" w:themeColor="text1"/>
          <w:szCs w:val="26"/>
          <w:lang w:val="en-US"/>
        </w:rPr>
        <w:t xml:space="preserve">pengetahuan </w:t>
      </w:r>
      <w:r w:rsidR="00161991">
        <w:rPr>
          <w:rFonts w:eastAsiaTheme="majorEastAsia" w:cs="Times New Roman"/>
          <w:bCs/>
          <w:color w:val="000000" w:themeColor="text1"/>
          <w:szCs w:val="26"/>
          <w:lang w:val="en-US"/>
        </w:rPr>
        <w:t xml:space="preserve"> </w:t>
      </w:r>
      <w:r w:rsidRPr="008A10EE">
        <w:rPr>
          <w:rFonts w:eastAsiaTheme="majorEastAsia" w:cs="Times New Roman"/>
          <w:bCs/>
          <w:color w:val="000000" w:themeColor="text1"/>
          <w:szCs w:val="26"/>
          <w:lang w:val="en-US"/>
        </w:rPr>
        <w:t xml:space="preserve">dan </w:t>
      </w:r>
      <w:r w:rsidR="00161991">
        <w:rPr>
          <w:rFonts w:eastAsiaTheme="majorEastAsia" w:cs="Times New Roman"/>
          <w:bCs/>
          <w:color w:val="000000" w:themeColor="text1"/>
          <w:szCs w:val="26"/>
          <w:lang w:val="en-US"/>
        </w:rPr>
        <w:t xml:space="preserve"> argumen  </w:t>
      </w:r>
      <w:r w:rsidR="00161991">
        <w:rPr>
          <w:rFonts w:eastAsiaTheme="majorEastAsia" w:cs="Times New Roman"/>
          <w:bCs/>
          <w:i/>
          <w:iCs/>
          <w:color w:val="000000" w:themeColor="text1"/>
          <w:szCs w:val="26"/>
          <w:lang w:val="en-US"/>
        </w:rPr>
        <w:t>expert.</w:t>
      </w:r>
    </w:p>
    <w:p w14:paraId="3EEC0F01" w14:textId="5221ACB0" w:rsidR="00337BD7" w:rsidRPr="008A10EE" w:rsidRDefault="00337BD7" w:rsidP="00317C3B">
      <w:pPr>
        <w:pStyle w:val="Heading3"/>
        <w:numPr>
          <w:ilvl w:val="2"/>
          <w:numId w:val="22"/>
        </w:numPr>
        <w:rPr>
          <w:rStyle w:val="Heading3Char"/>
          <w:rFonts w:cs="Times New Roman"/>
          <w:b/>
          <w:bCs/>
          <w:i/>
          <w:iCs/>
        </w:rPr>
      </w:pPr>
      <w:bookmarkStart w:id="1164" w:name="_Toc48471576"/>
      <w:r w:rsidRPr="008A10EE">
        <w:rPr>
          <w:rStyle w:val="Heading3Char"/>
          <w:rFonts w:cs="Times New Roman"/>
          <w:b/>
          <w:bCs/>
        </w:rPr>
        <w:lastRenderedPageBreak/>
        <w:t xml:space="preserve">Pendalaman Faktor </w:t>
      </w:r>
      <w:r w:rsidR="005A0FBE">
        <w:rPr>
          <w:rStyle w:val="Heading3Char"/>
          <w:rFonts w:cs="Times New Roman"/>
          <w:b/>
          <w:bCs/>
        </w:rPr>
        <w:t>Pendorong Bagi Keberhasilan</w:t>
      </w:r>
      <w:r w:rsidRPr="008A10EE">
        <w:rPr>
          <w:rStyle w:val="Heading3Char"/>
          <w:rFonts w:cs="Times New Roman"/>
          <w:b/>
          <w:bCs/>
        </w:rPr>
        <w:t xml:space="preserve"> Implementasi Sistem Informasi dengan</w:t>
      </w:r>
      <w:r w:rsidRPr="008A10EE">
        <w:rPr>
          <w:rStyle w:val="Heading3Char"/>
          <w:rFonts w:cs="Times New Roman"/>
          <w:b/>
          <w:bCs/>
          <w:i/>
          <w:iCs/>
        </w:rPr>
        <w:t xml:space="preserve"> Expert</w:t>
      </w:r>
      <w:bookmarkEnd w:id="1164"/>
    </w:p>
    <w:p w14:paraId="0C7B40E4" w14:textId="77777777" w:rsidR="00434796" w:rsidRDefault="008E09FD" w:rsidP="00317C3B">
      <w:pPr>
        <w:rPr>
          <w:rFonts w:cs="Times New Roman"/>
          <w:lang w:val="en-US"/>
        </w:rPr>
      </w:pPr>
      <w:r w:rsidRPr="008A10EE">
        <w:rPr>
          <w:rFonts w:cs="Times New Roman"/>
          <w:lang w:val="en-US"/>
        </w:rPr>
        <w:t>Diskusi ini  dilakukan dengan orang yang dianggap ahli dibidang pengembangan dan implementasi sistem informasi.</w:t>
      </w:r>
      <w:r w:rsidRPr="008A10EE">
        <w:rPr>
          <w:rFonts w:cs="Times New Roman"/>
        </w:rPr>
        <w:t xml:space="preserve"> </w:t>
      </w:r>
      <w:r w:rsidRPr="008A10EE">
        <w:rPr>
          <w:rFonts w:cs="Times New Roman"/>
          <w:lang w:val="en-US"/>
        </w:rPr>
        <w:t xml:space="preserve">Diskusi dengan </w:t>
      </w:r>
      <w:r w:rsidRPr="008A10EE">
        <w:rPr>
          <w:rFonts w:cs="Times New Roman"/>
          <w:i/>
          <w:iCs/>
          <w:lang w:val="en-US"/>
        </w:rPr>
        <w:t>expert</w:t>
      </w:r>
      <w:r w:rsidRPr="008A10EE">
        <w:rPr>
          <w:rFonts w:cs="Times New Roman"/>
          <w:lang w:val="en-US"/>
        </w:rPr>
        <w:t xml:space="preserve"> ini bersifat semi-terstruktur.</w:t>
      </w:r>
    </w:p>
    <w:p w14:paraId="79B3F80A" w14:textId="77777777" w:rsidR="00434796" w:rsidRDefault="00434796" w:rsidP="00317C3B">
      <w:pPr>
        <w:rPr>
          <w:rFonts w:cs="Times New Roman"/>
          <w:lang w:val="en-US"/>
        </w:rPr>
      </w:pPr>
    </w:p>
    <w:p w14:paraId="258AD047" w14:textId="77777777" w:rsidR="00434796" w:rsidRDefault="008E09FD" w:rsidP="00317C3B">
      <w:pPr>
        <w:rPr>
          <w:rFonts w:cs="Times New Roman"/>
          <w:lang w:val="en-US"/>
        </w:rPr>
      </w:pPr>
      <w:r w:rsidRPr="008A10EE">
        <w:rPr>
          <w:rFonts w:cs="Times New Roman"/>
          <w:lang w:val="en-US"/>
        </w:rPr>
        <w:t xml:space="preserve">Tujuan dari diskusi ini yaitu </w:t>
      </w:r>
      <w:r w:rsidR="00434796">
        <w:rPr>
          <w:rFonts w:cs="Times New Roman"/>
          <w:lang w:val="en-US"/>
        </w:rPr>
        <w:t>:</w:t>
      </w:r>
    </w:p>
    <w:p w14:paraId="4AC42F21" w14:textId="048E6635" w:rsidR="00434796" w:rsidRDefault="00434796" w:rsidP="000A7FCF">
      <w:pPr>
        <w:pStyle w:val="ListParagraph"/>
        <w:numPr>
          <w:ilvl w:val="0"/>
          <w:numId w:val="52"/>
        </w:numPr>
        <w:ind w:left="426"/>
        <w:rPr>
          <w:rFonts w:cs="Times New Roman"/>
          <w:lang w:val="en-US"/>
        </w:rPr>
      </w:pPr>
      <w:r w:rsidRPr="00434796">
        <w:rPr>
          <w:rFonts w:cs="Times New Roman"/>
          <w:lang w:val="en-US"/>
        </w:rPr>
        <w:t>M</w:t>
      </w:r>
      <w:r w:rsidR="008E09FD" w:rsidRPr="00434796">
        <w:rPr>
          <w:rFonts w:cs="Times New Roman"/>
          <w:lang w:val="en-US"/>
        </w:rPr>
        <w:t>elakukan pendalaman hasil akhir terhadap data hasil wawancara yang sudah diolah</w:t>
      </w:r>
      <w:r>
        <w:rPr>
          <w:rFonts w:cs="Times New Roman"/>
          <w:lang w:val="en-US"/>
        </w:rPr>
        <w:t>.</w:t>
      </w:r>
    </w:p>
    <w:p w14:paraId="65F39F9F" w14:textId="6AB256E1" w:rsidR="00434796" w:rsidRDefault="00434796" w:rsidP="000A7FCF">
      <w:pPr>
        <w:pStyle w:val="ListParagraph"/>
        <w:numPr>
          <w:ilvl w:val="0"/>
          <w:numId w:val="52"/>
        </w:numPr>
        <w:ind w:left="426"/>
        <w:rPr>
          <w:rFonts w:cs="Times New Roman"/>
          <w:lang w:val="en-US"/>
        </w:rPr>
      </w:pPr>
      <w:r>
        <w:rPr>
          <w:rFonts w:cs="Times New Roman"/>
          <w:lang w:val="en-US"/>
        </w:rPr>
        <w:t>Menjelaskan temuan hasil wawancara narasumber beserta faktor pendorong dan penghambat utama</w:t>
      </w:r>
      <w:r w:rsidR="005A0FBE">
        <w:rPr>
          <w:rFonts w:cs="Times New Roman"/>
          <w:lang w:val="en-US"/>
        </w:rPr>
        <w:t xml:space="preserve"> bagi keberhasilan implementasi sistem informasi</w:t>
      </w:r>
      <w:r>
        <w:rPr>
          <w:rFonts w:cs="Times New Roman"/>
          <w:lang w:val="en-US"/>
        </w:rPr>
        <w:t xml:space="preserve"> kepada </w:t>
      </w:r>
      <w:r>
        <w:rPr>
          <w:rFonts w:cs="Times New Roman"/>
          <w:i/>
          <w:iCs/>
          <w:lang w:val="en-US"/>
        </w:rPr>
        <w:t>expert.</w:t>
      </w:r>
    </w:p>
    <w:p w14:paraId="1FAD0AE6" w14:textId="13C91093" w:rsidR="00434796" w:rsidRPr="00434796" w:rsidRDefault="00434796" w:rsidP="000A7FCF">
      <w:pPr>
        <w:pStyle w:val="ListParagraph"/>
        <w:numPr>
          <w:ilvl w:val="0"/>
          <w:numId w:val="52"/>
        </w:numPr>
        <w:ind w:left="426"/>
        <w:rPr>
          <w:rFonts w:cs="Times New Roman"/>
          <w:lang w:val="en-US"/>
        </w:rPr>
      </w:pPr>
      <w:r>
        <w:rPr>
          <w:rFonts w:cs="Times New Roman"/>
          <w:lang w:val="en-US"/>
        </w:rPr>
        <w:t xml:space="preserve">Menjelaskan </w:t>
      </w:r>
      <w:r w:rsidR="005A0FBE">
        <w:rPr>
          <w:rFonts w:cs="Times New Roman"/>
          <w:lang w:val="en-US"/>
        </w:rPr>
        <w:t>keterkaitan pengaruh</w:t>
      </w:r>
      <w:r>
        <w:rPr>
          <w:rFonts w:cs="Times New Roman"/>
          <w:lang w:val="en-US"/>
        </w:rPr>
        <w:t xml:space="preserve"> antar faktor temuan hasil wawancara narasumber  kepada </w:t>
      </w:r>
      <w:r>
        <w:rPr>
          <w:rFonts w:cs="Times New Roman"/>
          <w:i/>
          <w:iCs/>
          <w:lang w:val="en-US"/>
        </w:rPr>
        <w:t>expert.</w:t>
      </w:r>
    </w:p>
    <w:p w14:paraId="39B0DF7E" w14:textId="6CC77D65" w:rsidR="00434796" w:rsidRDefault="00434796" w:rsidP="000A7FCF">
      <w:pPr>
        <w:pStyle w:val="ListParagraph"/>
        <w:numPr>
          <w:ilvl w:val="0"/>
          <w:numId w:val="52"/>
        </w:numPr>
        <w:ind w:left="426"/>
        <w:rPr>
          <w:rFonts w:cs="Times New Roman"/>
          <w:lang w:val="en-US"/>
        </w:rPr>
      </w:pPr>
      <w:r>
        <w:rPr>
          <w:rFonts w:cs="Times New Roman"/>
          <w:lang w:val="en-US"/>
        </w:rPr>
        <w:t>M</w:t>
      </w:r>
      <w:r w:rsidR="008E09FD" w:rsidRPr="00434796">
        <w:rPr>
          <w:rFonts w:cs="Times New Roman"/>
          <w:lang w:val="en-US"/>
        </w:rPr>
        <w:t xml:space="preserve">encari tahu faktor apa saja yang </w:t>
      </w:r>
      <w:r w:rsidR="001935DD">
        <w:rPr>
          <w:rFonts w:cs="Times New Roman"/>
          <w:lang w:val="en-US"/>
        </w:rPr>
        <w:t xml:space="preserve">dapat mendorong </w:t>
      </w:r>
      <w:r w:rsidR="005A0FBE">
        <w:rPr>
          <w:rFonts w:cs="Times New Roman"/>
          <w:lang w:val="en-US"/>
        </w:rPr>
        <w:t xml:space="preserve">bagi keberhasilan </w:t>
      </w:r>
      <w:r w:rsidR="008E09FD" w:rsidRPr="00434796">
        <w:rPr>
          <w:rFonts w:cs="Times New Roman"/>
          <w:lang w:val="en-US"/>
        </w:rPr>
        <w:t>implementasi sistem informasi pada perguruan tinggi diluar hasil yang didapat oleh peneliti</w:t>
      </w:r>
      <w:r>
        <w:rPr>
          <w:rFonts w:cs="Times New Roman"/>
          <w:lang w:val="en-US"/>
        </w:rPr>
        <w:t>.</w:t>
      </w:r>
    </w:p>
    <w:p w14:paraId="734EE30E" w14:textId="598DCFD2" w:rsidR="00434796" w:rsidRDefault="00434796" w:rsidP="000A7FCF">
      <w:pPr>
        <w:pStyle w:val="ListParagraph"/>
        <w:numPr>
          <w:ilvl w:val="0"/>
          <w:numId w:val="52"/>
        </w:numPr>
        <w:ind w:left="426"/>
        <w:rPr>
          <w:rFonts w:cs="Times New Roman"/>
          <w:lang w:val="en-US"/>
        </w:rPr>
      </w:pPr>
      <w:r>
        <w:rPr>
          <w:rFonts w:cs="Times New Roman"/>
          <w:lang w:val="en-US"/>
        </w:rPr>
        <w:t>M</w:t>
      </w:r>
      <w:r w:rsidR="008E09FD" w:rsidRPr="00434796">
        <w:rPr>
          <w:rFonts w:cs="Times New Roman"/>
          <w:lang w:val="en-US"/>
        </w:rPr>
        <w:t xml:space="preserve">encari tahu </w:t>
      </w:r>
      <w:r w:rsidR="005A0FBE">
        <w:rPr>
          <w:rFonts w:cs="Times New Roman"/>
          <w:lang w:val="en-US"/>
        </w:rPr>
        <w:t xml:space="preserve">keterkaitan pengaruh </w:t>
      </w:r>
      <w:r w:rsidR="008E09FD" w:rsidRPr="00434796">
        <w:rPr>
          <w:rFonts w:cs="Times New Roman"/>
          <w:lang w:val="en-US"/>
        </w:rPr>
        <w:t xml:space="preserve">antar faktor </w:t>
      </w:r>
      <w:r w:rsidR="001935DD">
        <w:rPr>
          <w:rFonts w:cs="Times New Roman"/>
          <w:lang w:val="en-US"/>
        </w:rPr>
        <w:t xml:space="preserve">pendorong </w:t>
      </w:r>
      <w:r w:rsidR="008E09FD" w:rsidRPr="00434796">
        <w:rPr>
          <w:rFonts w:cs="Times New Roman"/>
          <w:lang w:val="en-US"/>
        </w:rPr>
        <w:t xml:space="preserve">yang saling mempengaruhi dari </w:t>
      </w:r>
      <w:r w:rsidR="000145C0">
        <w:rPr>
          <w:rFonts w:cs="Times New Roman"/>
          <w:lang w:val="en-US"/>
        </w:rPr>
        <w:t xml:space="preserve">faktor pendorong keberhasilan </w:t>
      </w:r>
      <w:r w:rsidR="008E09FD" w:rsidRPr="00434796">
        <w:rPr>
          <w:rFonts w:cs="Times New Roman"/>
          <w:lang w:val="en-US"/>
        </w:rPr>
        <w:t>implementasi sistem informasi pada perguruan tinggi diluar hasil yang didapat oleh peneliti</w:t>
      </w:r>
      <w:r>
        <w:rPr>
          <w:rFonts w:cs="Times New Roman"/>
          <w:lang w:val="en-US"/>
        </w:rPr>
        <w:t>.</w:t>
      </w:r>
    </w:p>
    <w:p w14:paraId="150603ED" w14:textId="5FD3EA0B" w:rsidR="00434796" w:rsidRDefault="00434796" w:rsidP="000A7FCF">
      <w:pPr>
        <w:pStyle w:val="ListParagraph"/>
        <w:numPr>
          <w:ilvl w:val="0"/>
          <w:numId w:val="52"/>
        </w:numPr>
        <w:ind w:left="426"/>
        <w:rPr>
          <w:rFonts w:cs="Times New Roman"/>
          <w:lang w:val="en-US"/>
        </w:rPr>
      </w:pPr>
      <w:r>
        <w:rPr>
          <w:rFonts w:cs="Times New Roman"/>
          <w:lang w:val="en-US"/>
        </w:rPr>
        <w:t>D</w:t>
      </w:r>
      <w:r w:rsidR="008E09FD" w:rsidRPr="00434796">
        <w:rPr>
          <w:rFonts w:cs="Times New Roman"/>
          <w:lang w:val="en-US"/>
        </w:rPr>
        <w:t xml:space="preserve">an diskusi bersama expert terkait pengalamannya dalam bidang pengembangan dan implementasi sistem informasi pada perguruan tinggi yang masih berkaitan dengan data dan </w:t>
      </w:r>
      <w:r w:rsidR="000145C0">
        <w:rPr>
          <w:rFonts w:cs="Times New Roman"/>
          <w:lang w:val="en-US"/>
        </w:rPr>
        <w:t xml:space="preserve"> </w:t>
      </w:r>
      <w:r w:rsidR="008E09FD" w:rsidRPr="00434796">
        <w:rPr>
          <w:rFonts w:cs="Times New Roman"/>
          <w:lang w:val="en-US"/>
        </w:rPr>
        <w:t xml:space="preserve">informasi </w:t>
      </w:r>
      <w:r w:rsidR="000145C0">
        <w:rPr>
          <w:rFonts w:cs="Times New Roman"/>
          <w:lang w:val="en-US"/>
        </w:rPr>
        <w:t xml:space="preserve"> </w:t>
      </w:r>
      <w:r w:rsidR="008E09FD" w:rsidRPr="00434796">
        <w:rPr>
          <w:rFonts w:cs="Times New Roman"/>
          <w:lang w:val="en-US"/>
        </w:rPr>
        <w:t>yang</w:t>
      </w:r>
      <w:r w:rsidR="000145C0">
        <w:rPr>
          <w:rFonts w:cs="Times New Roman"/>
          <w:lang w:val="en-US"/>
        </w:rPr>
        <w:t xml:space="preserve"> </w:t>
      </w:r>
      <w:r w:rsidR="008E09FD" w:rsidRPr="00434796">
        <w:rPr>
          <w:rFonts w:cs="Times New Roman"/>
          <w:lang w:val="en-US"/>
        </w:rPr>
        <w:t xml:space="preserve"> diperlukan</w:t>
      </w:r>
      <w:r w:rsidR="000145C0">
        <w:rPr>
          <w:rFonts w:cs="Times New Roman"/>
          <w:lang w:val="en-US"/>
        </w:rPr>
        <w:t xml:space="preserve"> </w:t>
      </w:r>
      <w:r w:rsidR="008E09FD" w:rsidRPr="00434796">
        <w:rPr>
          <w:rFonts w:cs="Times New Roman"/>
          <w:lang w:val="en-US"/>
        </w:rPr>
        <w:t xml:space="preserve"> pada</w:t>
      </w:r>
      <w:r w:rsidR="000145C0">
        <w:rPr>
          <w:rFonts w:cs="Times New Roman"/>
          <w:lang w:val="en-US"/>
        </w:rPr>
        <w:t xml:space="preserve"> </w:t>
      </w:r>
      <w:r w:rsidR="008E09FD" w:rsidRPr="00434796">
        <w:rPr>
          <w:rFonts w:cs="Times New Roman"/>
          <w:lang w:val="en-US"/>
        </w:rPr>
        <w:t xml:space="preserve"> topik penelitian </w:t>
      </w:r>
      <w:r w:rsidR="000145C0">
        <w:rPr>
          <w:rFonts w:cs="Times New Roman"/>
          <w:lang w:val="en-US"/>
        </w:rPr>
        <w:t xml:space="preserve"> </w:t>
      </w:r>
      <w:r w:rsidR="008E09FD" w:rsidRPr="00434796">
        <w:rPr>
          <w:rFonts w:cs="Times New Roman"/>
          <w:lang w:val="en-US"/>
        </w:rPr>
        <w:t>ini</w:t>
      </w:r>
      <w:r>
        <w:rPr>
          <w:rFonts w:cs="Times New Roman"/>
          <w:lang w:val="en-US"/>
        </w:rPr>
        <w:t>.</w:t>
      </w:r>
    </w:p>
    <w:p w14:paraId="71C53DEE" w14:textId="77777777" w:rsidR="00434796" w:rsidRDefault="00434796" w:rsidP="00317C3B">
      <w:pPr>
        <w:ind w:left="66"/>
        <w:rPr>
          <w:rFonts w:cs="Times New Roman"/>
          <w:lang w:val="en-US"/>
        </w:rPr>
      </w:pPr>
    </w:p>
    <w:p w14:paraId="2C7DA181" w14:textId="6B4283C0" w:rsidR="008E09FD" w:rsidRPr="00434796" w:rsidRDefault="008E09FD" w:rsidP="00317C3B">
      <w:pPr>
        <w:rPr>
          <w:rFonts w:cs="Times New Roman"/>
          <w:lang w:val="en-US"/>
        </w:rPr>
      </w:pPr>
      <w:r w:rsidRPr="00434796">
        <w:rPr>
          <w:rFonts w:cs="Times New Roman"/>
          <w:lang w:val="en-US"/>
        </w:rPr>
        <w:t xml:space="preserve">Transkrip diskusi bersama </w:t>
      </w:r>
      <w:r w:rsidRPr="00434796">
        <w:rPr>
          <w:rFonts w:cs="Times New Roman"/>
          <w:i/>
          <w:iCs/>
          <w:lang w:val="en-US"/>
        </w:rPr>
        <w:t>expert</w:t>
      </w:r>
      <w:r w:rsidRPr="00434796">
        <w:rPr>
          <w:rFonts w:cs="Times New Roman"/>
          <w:lang w:val="en-US"/>
        </w:rPr>
        <w:t xml:space="preserve"> dapat dilihat pada </w:t>
      </w:r>
      <w:r w:rsidRPr="00434796">
        <w:rPr>
          <w:rFonts w:cs="Times New Roman"/>
          <w:b/>
          <w:bCs/>
          <w:lang w:val="en-US"/>
        </w:rPr>
        <w:t>Lampiran C</w:t>
      </w:r>
      <w:r w:rsidRPr="00434796">
        <w:rPr>
          <w:rFonts w:cs="Times New Roman"/>
          <w:lang w:val="en-US"/>
        </w:rPr>
        <w:t xml:space="preserve"> </w:t>
      </w:r>
      <w:r w:rsidRPr="00434796">
        <w:rPr>
          <w:rFonts w:cs="Times New Roman"/>
          <w:b/>
          <w:bCs/>
          <w:lang w:val="en-US"/>
        </w:rPr>
        <w:t xml:space="preserve">Transkrip Diskusi Pendalaman Hasil Akhir dengan </w:t>
      </w:r>
      <w:r w:rsidRPr="00434796">
        <w:rPr>
          <w:rFonts w:cs="Times New Roman"/>
          <w:b/>
          <w:bCs/>
          <w:i/>
          <w:iCs/>
          <w:lang w:val="en-US"/>
        </w:rPr>
        <w:t>Expert</w:t>
      </w:r>
      <w:r w:rsidRPr="00434796">
        <w:rPr>
          <w:rFonts w:cs="Times New Roman"/>
          <w:b/>
          <w:bCs/>
          <w:lang w:val="en-US"/>
        </w:rPr>
        <w:t>.</w:t>
      </w:r>
    </w:p>
    <w:p w14:paraId="0EA3A934" w14:textId="647BA4FD" w:rsidR="008E09FD" w:rsidRPr="008A10EE" w:rsidRDefault="008E09FD" w:rsidP="00317C3B">
      <w:pPr>
        <w:rPr>
          <w:rFonts w:cs="Times New Roman"/>
        </w:rPr>
      </w:pPr>
    </w:p>
    <w:p w14:paraId="1ED8E466" w14:textId="1D736D63" w:rsidR="002F7900" w:rsidRDefault="00434796" w:rsidP="009039BB">
      <w:pPr>
        <w:rPr>
          <w:rFonts w:cs="Times New Roman"/>
        </w:rPr>
      </w:pPr>
      <w:r>
        <w:rPr>
          <w:rFonts w:cs="Times New Roman"/>
        </w:rPr>
        <w:t xml:space="preserve">Peneliti menjelaskan temuan hasil wawancara dengan narasumber dari 38 perguruan tinggi. Disini peneliti menjelaskan faktor </w:t>
      </w:r>
      <w:r w:rsidR="001935DD">
        <w:rPr>
          <w:rFonts w:cs="Times New Roman"/>
        </w:rPr>
        <w:t xml:space="preserve">pendorong </w:t>
      </w:r>
      <w:r>
        <w:rPr>
          <w:rFonts w:cs="Times New Roman"/>
        </w:rPr>
        <w:t>apa saja yang dapat mempengaruhi ke</w:t>
      </w:r>
      <w:r w:rsidR="001935DD">
        <w:rPr>
          <w:rFonts w:cs="Times New Roman"/>
        </w:rPr>
        <w:t>berhasilan</w:t>
      </w:r>
      <w:r>
        <w:rPr>
          <w:rFonts w:cs="Times New Roman"/>
        </w:rPr>
        <w:t xml:space="preserve"> dan kegagalan implementasi sistem informasi pada perguruan tinggi di Surabaya. Selain itu peneliti juga menjelaskan faktor pendorong yang menjadi </w:t>
      </w:r>
      <w:r>
        <w:rPr>
          <w:rFonts w:cs="Times New Roman"/>
        </w:rPr>
        <w:lastRenderedPageBreak/>
        <w:t>pendukung utama dan faktor penghambat yang menjadi pen</w:t>
      </w:r>
      <w:r w:rsidR="00695DCE">
        <w:rPr>
          <w:rFonts w:cs="Times New Roman"/>
        </w:rPr>
        <w:t>ghambat</w:t>
      </w:r>
      <w:r>
        <w:rPr>
          <w:rFonts w:cs="Times New Roman"/>
        </w:rPr>
        <w:t xml:space="preserve"> utama </w:t>
      </w:r>
      <w:r w:rsidR="0064747E">
        <w:rPr>
          <w:rFonts w:cs="Times New Roman"/>
        </w:rPr>
        <w:t>bagi keberhasilan</w:t>
      </w:r>
      <w:r w:rsidR="00695DCE">
        <w:rPr>
          <w:rFonts w:cs="Times New Roman"/>
        </w:rPr>
        <w:t xml:space="preserve"> implementasi sistem informasi pada perguruan tinggi di Surabaya. Berikut adalah </w:t>
      </w:r>
      <w:r w:rsidR="009047D6">
        <w:rPr>
          <w:rFonts w:cs="Times New Roman"/>
        </w:rPr>
        <w:t xml:space="preserve">pernyataan atau komentar terkait faktor temuan hasil wawancara apakah </w:t>
      </w:r>
      <w:r w:rsidR="009047D6">
        <w:rPr>
          <w:rFonts w:cs="Times New Roman"/>
          <w:i/>
          <w:iCs/>
        </w:rPr>
        <w:t>expert</w:t>
      </w:r>
      <w:r w:rsidR="009047D6">
        <w:rPr>
          <w:rFonts w:cs="Times New Roman"/>
        </w:rPr>
        <w:t xml:space="preserve"> setuju atau tidak </w:t>
      </w:r>
      <w:r w:rsidR="00C73115">
        <w:rPr>
          <w:rFonts w:cs="Times New Roman"/>
        </w:rPr>
        <w:t xml:space="preserve">   </w:t>
      </w:r>
      <w:r w:rsidR="009047D6">
        <w:rPr>
          <w:rFonts w:cs="Times New Roman"/>
        </w:rPr>
        <w:t xml:space="preserve">terhadap </w:t>
      </w:r>
      <w:r w:rsidR="00C73115">
        <w:rPr>
          <w:rFonts w:cs="Times New Roman"/>
        </w:rPr>
        <w:t xml:space="preserve">   </w:t>
      </w:r>
      <w:r w:rsidR="009047D6">
        <w:rPr>
          <w:rFonts w:cs="Times New Roman"/>
        </w:rPr>
        <w:t xml:space="preserve">hasil </w:t>
      </w:r>
      <w:r w:rsidR="00C73115">
        <w:rPr>
          <w:rFonts w:cs="Times New Roman"/>
        </w:rPr>
        <w:t xml:space="preserve">   </w:t>
      </w:r>
      <w:r w:rsidR="009047D6">
        <w:rPr>
          <w:rFonts w:cs="Times New Roman"/>
        </w:rPr>
        <w:t>temuan</w:t>
      </w:r>
      <w:r w:rsidR="00C73115">
        <w:rPr>
          <w:rFonts w:cs="Times New Roman"/>
        </w:rPr>
        <w:t xml:space="preserve">   </w:t>
      </w:r>
      <w:r w:rsidR="009047D6">
        <w:rPr>
          <w:rFonts w:cs="Times New Roman"/>
        </w:rPr>
        <w:t xml:space="preserve"> tersebut</w:t>
      </w:r>
      <w:r w:rsidR="00800144">
        <w:rPr>
          <w:rFonts w:cs="Times New Roman"/>
        </w:rPr>
        <w:t xml:space="preserve"> </w:t>
      </w:r>
      <w:r w:rsidR="00C73115">
        <w:rPr>
          <w:rFonts w:cs="Times New Roman"/>
        </w:rPr>
        <w:t xml:space="preserve">   </w:t>
      </w:r>
      <w:r w:rsidR="00800144">
        <w:rPr>
          <w:rFonts w:cs="Times New Roman"/>
        </w:rPr>
        <w:t xml:space="preserve">pada </w:t>
      </w:r>
      <w:r w:rsidR="00C73115">
        <w:rPr>
          <w:rFonts w:cs="Times New Roman"/>
        </w:rPr>
        <w:t xml:space="preserve">  </w:t>
      </w:r>
      <w:r w:rsidR="00800144">
        <w:rPr>
          <w:rFonts w:cs="Times New Roman"/>
        </w:rPr>
        <w:t>Tabel</w:t>
      </w:r>
      <w:r w:rsidR="00C73115">
        <w:rPr>
          <w:rFonts w:cs="Times New Roman"/>
        </w:rPr>
        <w:t xml:space="preserve">  </w:t>
      </w:r>
      <w:r w:rsidR="00800144">
        <w:rPr>
          <w:rFonts w:cs="Times New Roman"/>
        </w:rPr>
        <w:t xml:space="preserve"> 6.2</w:t>
      </w:r>
      <w:r w:rsidR="0064747E">
        <w:rPr>
          <w:rFonts w:cs="Times New Roman"/>
        </w:rPr>
        <w:t>4</w:t>
      </w:r>
    </w:p>
    <w:p w14:paraId="547A8E12" w14:textId="77777777" w:rsidR="009039BB" w:rsidRPr="009039BB" w:rsidRDefault="009039BB" w:rsidP="009039BB">
      <w:pPr>
        <w:rPr>
          <w:rFonts w:cs="Times New Roman"/>
        </w:rPr>
      </w:pPr>
    </w:p>
    <w:p w14:paraId="4C638AF4" w14:textId="06469E65" w:rsidR="00800144" w:rsidRPr="00800144" w:rsidRDefault="00800144" w:rsidP="00317C3B">
      <w:pPr>
        <w:pStyle w:val="Caption"/>
        <w:keepNext/>
      </w:pPr>
      <w:bookmarkStart w:id="1165" w:name="_Toc48471635"/>
      <w:r>
        <w:t xml:space="preserve">Tabel </w:t>
      </w:r>
      <w:r w:rsidR="002A14F8">
        <w:fldChar w:fldCharType="begin"/>
      </w:r>
      <w:r w:rsidR="002A14F8">
        <w:instrText xml:space="preserve"> STYL</w:instrText>
      </w:r>
      <w:r w:rsidR="002A14F8">
        <w:instrText xml:space="preserve">EREF 1 \s </w:instrText>
      </w:r>
      <w:r w:rsidR="002A14F8">
        <w:fldChar w:fldCharType="separate"/>
      </w:r>
      <w:r w:rsidR="00441E18">
        <w:rPr>
          <w:noProof/>
        </w:rPr>
        <w:t>6</w:t>
      </w:r>
      <w:r w:rsidR="002A14F8">
        <w:rPr>
          <w:noProof/>
        </w:rPr>
        <w:fldChar w:fldCharType="end"/>
      </w:r>
      <w:r w:rsidR="00182426">
        <w:t>.</w:t>
      </w:r>
      <w:r w:rsidR="002A14F8">
        <w:fldChar w:fldCharType="begin"/>
      </w:r>
      <w:r w:rsidR="002A14F8">
        <w:instrText xml:space="preserve"> SEQ Tabel \* ARABIC \s 1 </w:instrText>
      </w:r>
      <w:r w:rsidR="002A14F8">
        <w:fldChar w:fldCharType="separate"/>
      </w:r>
      <w:r w:rsidR="00441E18">
        <w:rPr>
          <w:noProof/>
        </w:rPr>
        <w:t>24</w:t>
      </w:r>
      <w:r w:rsidR="002A14F8">
        <w:rPr>
          <w:noProof/>
        </w:rPr>
        <w:fldChar w:fldCharType="end"/>
      </w:r>
      <w:r>
        <w:t xml:space="preserve"> Komentar dan </w:t>
      </w:r>
      <w:r w:rsidR="002E2335">
        <w:t>P</w:t>
      </w:r>
      <w:r>
        <w:t xml:space="preserve">endapat </w:t>
      </w:r>
      <w:r w:rsidR="002E2335">
        <w:rPr>
          <w:i/>
          <w:iCs w:val="0"/>
        </w:rPr>
        <w:t>E</w:t>
      </w:r>
      <w:r>
        <w:rPr>
          <w:i/>
          <w:iCs w:val="0"/>
        </w:rPr>
        <w:t>xpert</w:t>
      </w:r>
      <w:r>
        <w:t xml:space="preserve"> </w:t>
      </w:r>
      <w:r w:rsidR="002E2335">
        <w:t>T</w:t>
      </w:r>
      <w:r>
        <w:t xml:space="preserve">erhadap </w:t>
      </w:r>
      <w:r w:rsidR="002E2335">
        <w:t>T</w:t>
      </w:r>
      <w:r>
        <w:t xml:space="preserve">muan </w:t>
      </w:r>
      <w:r w:rsidR="002E2335">
        <w:t>H</w:t>
      </w:r>
      <w:r w:rsidR="00C62006">
        <w:t xml:space="preserve">asil </w:t>
      </w:r>
      <w:r w:rsidR="002E2335">
        <w:t>W</w:t>
      </w:r>
      <w:r>
        <w:t>awancara</w:t>
      </w:r>
      <w:bookmarkEnd w:id="1165"/>
    </w:p>
    <w:tbl>
      <w:tblPr>
        <w:tblStyle w:val="TableGrid"/>
        <w:tblW w:w="0" w:type="auto"/>
        <w:tblLook w:val="04A0" w:firstRow="1" w:lastRow="0" w:firstColumn="1" w:lastColumn="0" w:noHBand="0" w:noVBand="1"/>
      </w:tblPr>
      <w:tblGrid>
        <w:gridCol w:w="1436"/>
        <w:gridCol w:w="1951"/>
        <w:gridCol w:w="2188"/>
      </w:tblGrid>
      <w:tr w:rsidR="00C1421C" w14:paraId="51D880C4" w14:textId="77777777" w:rsidTr="00800144">
        <w:trPr>
          <w:tblHeader/>
        </w:trPr>
        <w:tc>
          <w:tcPr>
            <w:tcW w:w="1555" w:type="dxa"/>
          </w:tcPr>
          <w:p w14:paraId="30685339" w14:textId="4F1617FD" w:rsidR="00C1421C" w:rsidRPr="00577DD3" w:rsidRDefault="002F7900" w:rsidP="00317C3B">
            <w:pPr>
              <w:jc w:val="center"/>
              <w:rPr>
                <w:rFonts w:cs="Times New Roman"/>
                <w:b/>
                <w:bCs/>
                <w:sz w:val="20"/>
                <w:szCs w:val="20"/>
              </w:rPr>
            </w:pPr>
            <w:r w:rsidRPr="00577DD3">
              <w:rPr>
                <w:rFonts w:cs="Times New Roman"/>
                <w:b/>
                <w:bCs/>
                <w:sz w:val="20"/>
                <w:szCs w:val="20"/>
              </w:rPr>
              <w:t>Kategori</w:t>
            </w:r>
          </w:p>
        </w:tc>
        <w:tc>
          <w:tcPr>
            <w:tcW w:w="2409" w:type="dxa"/>
          </w:tcPr>
          <w:p w14:paraId="2D4D8EFF" w14:textId="043BC5AA" w:rsidR="00C1421C" w:rsidRPr="00577DD3" w:rsidRDefault="00577DD3" w:rsidP="00317C3B">
            <w:pPr>
              <w:jc w:val="center"/>
              <w:rPr>
                <w:rFonts w:cs="Times New Roman"/>
                <w:b/>
                <w:bCs/>
                <w:sz w:val="20"/>
                <w:szCs w:val="20"/>
              </w:rPr>
            </w:pPr>
            <w:r w:rsidRPr="00577DD3">
              <w:rPr>
                <w:rFonts w:cs="Times New Roman"/>
                <w:b/>
                <w:bCs/>
                <w:sz w:val="20"/>
                <w:szCs w:val="20"/>
              </w:rPr>
              <w:t>Faktor Pendorong Utama</w:t>
            </w:r>
          </w:p>
        </w:tc>
        <w:tc>
          <w:tcPr>
            <w:tcW w:w="2977" w:type="dxa"/>
          </w:tcPr>
          <w:p w14:paraId="13738596" w14:textId="0EE80655" w:rsidR="00C1421C" w:rsidRPr="00577DD3" w:rsidRDefault="00C1421C" w:rsidP="00317C3B">
            <w:pPr>
              <w:jc w:val="center"/>
              <w:rPr>
                <w:rFonts w:cs="Times New Roman"/>
                <w:b/>
                <w:bCs/>
                <w:i/>
                <w:iCs/>
                <w:sz w:val="20"/>
                <w:szCs w:val="20"/>
              </w:rPr>
            </w:pPr>
            <w:r w:rsidRPr="00577DD3">
              <w:rPr>
                <w:rFonts w:cs="Times New Roman"/>
                <w:b/>
                <w:bCs/>
                <w:sz w:val="20"/>
                <w:szCs w:val="20"/>
              </w:rPr>
              <w:t xml:space="preserve">Komentar </w:t>
            </w:r>
            <w:r w:rsidRPr="00577DD3">
              <w:rPr>
                <w:rFonts w:cs="Times New Roman"/>
                <w:b/>
                <w:bCs/>
                <w:i/>
                <w:iCs/>
                <w:sz w:val="20"/>
                <w:szCs w:val="20"/>
              </w:rPr>
              <w:t>Expert</w:t>
            </w:r>
          </w:p>
        </w:tc>
      </w:tr>
      <w:tr w:rsidR="00C1421C" w14:paraId="4740CFE5" w14:textId="77777777" w:rsidTr="009047D6">
        <w:tc>
          <w:tcPr>
            <w:tcW w:w="1555" w:type="dxa"/>
          </w:tcPr>
          <w:p w14:paraId="79D0BEA9" w14:textId="44291509" w:rsidR="00C1421C" w:rsidRPr="00577DD3" w:rsidRDefault="00C1421C" w:rsidP="00317C3B">
            <w:pPr>
              <w:jc w:val="both"/>
              <w:rPr>
                <w:rFonts w:cs="Times New Roman"/>
                <w:sz w:val="20"/>
                <w:szCs w:val="20"/>
              </w:rPr>
            </w:pPr>
            <w:r w:rsidRPr="00577DD3">
              <w:rPr>
                <w:rFonts w:cs="Times New Roman"/>
                <w:sz w:val="20"/>
                <w:szCs w:val="20"/>
              </w:rPr>
              <w:t>Karakteristik Pengguna</w:t>
            </w:r>
          </w:p>
        </w:tc>
        <w:tc>
          <w:tcPr>
            <w:tcW w:w="2409" w:type="dxa"/>
          </w:tcPr>
          <w:p w14:paraId="582F42F8" w14:textId="2C039E78" w:rsidR="00C1421C" w:rsidRPr="00577DD3" w:rsidRDefault="00C1421C" w:rsidP="00317C3B">
            <w:pPr>
              <w:jc w:val="both"/>
              <w:rPr>
                <w:rFonts w:cs="Times New Roman"/>
                <w:sz w:val="20"/>
                <w:szCs w:val="20"/>
              </w:rPr>
            </w:pPr>
            <w:r w:rsidRPr="00577DD3">
              <w:rPr>
                <w:rFonts w:cs="Times New Roman"/>
                <w:sz w:val="20"/>
                <w:szCs w:val="20"/>
              </w:rPr>
              <w:t>Motivasi, komitmen, dan kesadaran pengguna</w:t>
            </w:r>
          </w:p>
        </w:tc>
        <w:tc>
          <w:tcPr>
            <w:tcW w:w="2977" w:type="dxa"/>
          </w:tcPr>
          <w:p w14:paraId="2828FB63" w14:textId="3A452F51" w:rsidR="00C1421C" w:rsidRPr="00577DD3" w:rsidRDefault="00C1421C" w:rsidP="00317C3B">
            <w:pPr>
              <w:jc w:val="both"/>
              <w:rPr>
                <w:rFonts w:cs="Times New Roman"/>
                <w:sz w:val="20"/>
                <w:szCs w:val="20"/>
              </w:rPr>
            </w:pPr>
            <w:r w:rsidRPr="00577DD3">
              <w:rPr>
                <w:rFonts w:cs="Times New Roman"/>
                <w:sz w:val="20"/>
                <w:szCs w:val="20"/>
              </w:rPr>
              <w:t>Sependapat dan menyetujui terkait faktor pendorong utama tersebut pada</w:t>
            </w:r>
            <w:r w:rsidR="00A14C38" w:rsidRPr="00577DD3">
              <w:rPr>
                <w:rFonts w:cs="Times New Roman"/>
                <w:sz w:val="20"/>
                <w:szCs w:val="20"/>
              </w:rPr>
              <w:t xml:space="preserve"> kategori</w:t>
            </w:r>
            <w:r w:rsidRPr="00577DD3">
              <w:rPr>
                <w:rFonts w:cs="Times New Roman"/>
                <w:sz w:val="20"/>
                <w:szCs w:val="20"/>
              </w:rPr>
              <w:t xml:space="preserve"> Karakteristik Pengguna</w:t>
            </w:r>
          </w:p>
        </w:tc>
      </w:tr>
      <w:tr w:rsidR="00C1421C" w14:paraId="24312928" w14:textId="77777777" w:rsidTr="009047D6">
        <w:tc>
          <w:tcPr>
            <w:tcW w:w="1555" w:type="dxa"/>
          </w:tcPr>
          <w:p w14:paraId="58019FBD" w14:textId="0D04B8A7" w:rsidR="00C1421C" w:rsidRPr="00577DD3" w:rsidRDefault="00C1421C" w:rsidP="00317C3B">
            <w:pPr>
              <w:jc w:val="both"/>
              <w:rPr>
                <w:rFonts w:cs="Times New Roman"/>
                <w:sz w:val="20"/>
                <w:szCs w:val="20"/>
              </w:rPr>
            </w:pPr>
            <w:r w:rsidRPr="00577DD3">
              <w:rPr>
                <w:rFonts w:cs="Times New Roman"/>
                <w:sz w:val="20"/>
                <w:szCs w:val="20"/>
              </w:rPr>
              <w:t>Kemampuan Sistem</w:t>
            </w:r>
          </w:p>
        </w:tc>
        <w:tc>
          <w:tcPr>
            <w:tcW w:w="2409" w:type="dxa"/>
          </w:tcPr>
          <w:p w14:paraId="515A0142" w14:textId="21E32ED9" w:rsidR="00C1421C" w:rsidRPr="00577DD3" w:rsidRDefault="00C1421C" w:rsidP="00317C3B">
            <w:pPr>
              <w:jc w:val="both"/>
              <w:rPr>
                <w:rFonts w:cs="Times New Roman"/>
                <w:sz w:val="20"/>
                <w:szCs w:val="20"/>
              </w:rPr>
            </w:pPr>
            <w:r w:rsidRPr="00577DD3">
              <w:rPr>
                <w:rFonts w:cs="Times New Roman"/>
                <w:sz w:val="20"/>
                <w:szCs w:val="20"/>
              </w:rPr>
              <w:t xml:space="preserve">Sistem sesuai dengan kebutuhan </w:t>
            </w:r>
            <w:r w:rsidRPr="00577DD3">
              <w:rPr>
                <w:rFonts w:cs="Times New Roman"/>
                <w:i/>
                <w:iCs/>
                <w:sz w:val="20"/>
                <w:szCs w:val="20"/>
              </w:rPr>
              <w:t>user</w:t>
            </w:r>
          </w:p>
        </w:tc>
        <w:tc>
          <w:tcPr>
            <w:tcW w:w="2977" w:type="dxa"/>
          </w:tcPr>
          <w:p w14:paraId="62F32076" w14:textId="045DB2CE" w:rsidR="00C1421C" w:rsidRPr="00577DD3" w:rsidRDefault="00C1421C" w:rsidP="00317C3B">
            <w:pPr>
              <w:jc w:val="both"/>
              <w:rPr>
                <w:rFonts w:cs="Times New Roman"/>
                <w:sz w:val="20"/>
                <w:szCs w:val="20"/>
              </w:rPr>
            </w:pPr>
            <w:r w:rsidRPr="00577DD3">
              <w:rPr>
                <w:rFonts w:cs="Times New Roman"/>
                <w:sz w:val="20"/>
                <w:szCs w:val="20"/>
              </w:rPr>
              <w:t>Sependapat dan menyetujui terkait faktor pendorong utama tersebut pada</w:t>
            </w:r>
            <w:r w:rsidR="00011578" w:rsidRPr="00577DD3">
              <w:rPr>
                <w:rFonts w:cs="Times New Roman"/>
                <w:sz w:val="20"/>
                <w:szCs w:val="20"/>
              </w:rPr>
              <w:t xml:space="preserve"> kategori</w:t>
            </w:r>
            <w:r w:rsidRPr="00577DD3">
              <w:rPr>
                <w:rFonts w:cs="Times New Roman"/>
                <w:sz w:val="20"/>
                <w:szCs w:val="20"/>
              </w:rPr>
              <w:t xml:space="preserve"> Kemampuan Sistem</w:t>
            </w:r>
          </w:p>
        </w:tc>
      </w:tr>
      <w:tr w:rsidR="00C1421C" w14:paraId="601DA223" w14:textId="77777777" w:rsidTr="009047D6">
        <w:tc>
          <w:tcPr>
            <w:tcW w:w="1555" w:type="dxa"/>
          </w:tcPr>
          <w:p w14:paraId="4856FBF9" w14:textId="6BE20E0D" w:rsidR="00C1421C" w:rsidRPr="00577DD3" w:rsidRDefault="00C1421C" w:rsidP="00317C3B">
            <w:pPr>
              <w:jc w:val="both"/>
              <w:rPr>
                <w:rFonts w:cs="Times New Roman"/>
                <w:sz w:val="20"/>
                <w:szCs w:val="20"/>
              </w:rPr>
            </w:pPr>
            <w:r w:rsidRPr="00577DD3">
              <w:rPr>
                <w:rFonts w:cs="Times New Roman"/>
                <w:sz w:val="20"/>
                <w:szCs w:val="20"/>
              </w:rPr>
              <w:t>Keuangan</w:t>
            </w:r>
          </w:p>
        </w:tc>
        <w:tc>
          <w:tcPr>
            <w:tcW w:w="2409" w:type="dxa"/>
          </w:tcPr>
          <w:p w14:paraId="4C0D4A89" w14:textId="2388F8BA" w:rsidR="00C1421C" w:rsidRPr="00577DD3" w:rsidRDefault="00C1421C" w:rsidP="00317C3B">
            <w:pPr>
              <w:jc w:val="both"/>
              <w:rPr>
                <w:rFonts w:cs="Times New Roman"/>
                <w:sz w:val="20"/>
                <w:szCs w:val="20"/>
              </w:rPr>
            </w:pPr>
            <w:r w:rsidRPr="00577DD3">
              <w:rPr>
                <w:rFonts w:cs="Times New Roman"/>
                <w:sz w:val="20"/>
                <w:szCs w:val="20"/>
              </w:rPr>
              <w:t>Perencanaan kebutuhan biaya secara matang</w:t>
            </w:r>
          </w:p>
        </w:tc>
        <w:tc>
          <w:tcPr>
            <w:tcW w:w="2977" w:type="dxa"/>
          </w:tcPr>
          <w:p w14:paraId="26C14916" w14:textId="1AB9CAB8" w:rsidR="00C1421C" w:rsidRPr="00577DD3" w:rsidRDefault="00C1421C" w:rsidP="00317C3B">
            <w:pPr>
              <w:jc w:val="both"/>
              <w:rPr>
                <w:rFonts w:cs="Times New Roman"/>
                <w:sz w:val="20"/>
                <w:szCs w:val="20"/>
              </w:rPr>
            </w:pPr>
            <w:r w:rsidRPr="00577DD3">
              <w:rPr>
                <w:rFonts w:cs="Times New Roman"/>
                <w:sz w:val="20"/>
                <w:szCs w:val="20"/>
              </w:rPr>
              <w:t>Sependapat dan menyetujui terkait faktor pendorong utama tersebut pada</w:t>
            </w:r>
            <w:r w:rsidR="00011578" w:rsidRPr="00577DD3">
              <w:rPr>
                <w:rFonts w:cs="Times New Roman"/>
                <w:sz w:val="20"/>
                <w:szCs w:val="20"/>
              </w:rPr>
              <w:t xml:space="preserve"> kategori</w:t>
            </w:r>
            <w:r w:rsidRPr="00577DD3">
              <w:rPr>
                <w:rFonts w:cs="Times New Roman"/>
                <w:sz w:val="20"/>
                <w:szCs w:val="20"/>
              </w:rPr>
              <w:t xml:space="preserve"> Keuangan</w:t>
            </w:r>
          </w:p>
        </w:tc>
      </w:tr>
      <w:tr w:rsidR="00C1421C" w14:paraId="4E19499C" w14:textId="77777777" w:rsidTr="009047D6">
        <w:tc>
          <w:tcPr>
            <w:tcW w:w="1555" w:type="dxa"/>
          </w:tcPr>
          <w:p w14:paraId="112A007F" w14:textId="3B29D17F" w:rsidR="00C1421C" w:rsidRPr="00577DD3" w:rsidRDefault="00C1421C" w:rsidP="00317C3B">
            <w:pPr>
              <w:jc w:val="both"/>
              <w:rPr>
                <w:rFonts w:cs="Times New Roman"/>
                <w:sz w:val="20"/>
                <w:szCs w:val="20"/>
              </w:rPr>
            </w:pPr>
            <w:r w:rsidRPr="00577DD3">
              <w:rPr>
                <w:rFonts w:cs="Times New Roman"/>
                <w:sz w:val="20"/>
                <w:szCs w:val="20"/>
              </w:rPr>
              <w:t>Manajemen Organisasi</w:t>
            </w:r>
          </w:p>
        </w:tc>
        <w:tc>
          <w:tcPr>
            <w:tcW w:w="2409" w:type="dxa"/>
          </w:tcPr>
          <w:p w14:paraId="1361BA1E" w14:textId="58BAAC65" w:rsidR="00C1421C" w:rsidRPr="00577DD3" w:rsidRDefault="00C1421C" w:rsidP="00317C3B">
            <w:pPr>
              <w:jc w:val="both"/>
              <w:rPr>
                <w:rFonts w:cs="Times New Roman"/>
                <w:sz w:val="20"/>
                <w:szCs w:val="20"/>
              </w:rPr>
            </w:pPr>
            <w:r w:rsidRPr="00577DD3">
              <w:rPr>
                <w:rFonts w:cs="Times New Roman"/>
                <w:sz w:val="20"/>
                <w:szCs w:val="20"/>
              </w:rPr>
              <w:t xml:space="preserve">Adanya dukungan dari </w:t>
            </w:r>
            <w:r w:rsidRPr="00577DD3">
              <w:rPr>
                <w:rFonts w:cs="Times New Roman"/>
                <w:i/>
                <w:iCs/>
                <w:sz w:val="20"/>
                <w:szCs w:val="20"/>
              </w:rPr>
              <w:t>Top Management</w:t>
            </w:r>
          </w:p>
        </w:tc>
        <w:tc>
          <w:tcPr>
            <w:tcW w:w="2977" w:type="dxa"/>
          </w:tcPr>
          <w:p w14:paraId="22B67E55" w14:textId="46F616DE" w:rsidR="00C1421C" w:rsidRPr="00577DD3" w:rsidRDefault="00C1421C" w:rsidP="00317C3B">
            <w:pPr>
              <w:jc w:val="both"/>
              <w:rPr>
                <w:rFonts w:cs="Times New Roman"/>
                <w:sz w:val="20"/>
                <w:szCs w:val="20"/>
              </w:rPr>
            </w:pPr>
            <w:r w:rsidRPr="00577DD3">
              <w:rPr>
                <w:rFonts w:cs="Times New Roman"/>
                <w:sz w:val="20"/>
                <w:szCs w:val="20"/>
              </w:rPr>
              <w:t xml:space="preserve">Kurang sependapat. Menurut </w:t>
            </w:r>
            <w:r w:rsidRPr="00577DD3">
              <w:rPr>
                <w:rFonts w:cs="Times New Roman"/>
                <w:i/>
                <w:iCs/>
                <w:sz w:val="20"/>
                <w:szCs w:val="20"/>
              </w:rPr>
              <w:t>expert</w:t>
            </w:r>
            <w:r w:rsidRPr="00577DD3">
              <w:rPr>
                <w:rFonts w:cs="Times New Roman"/>
                <w:sz w:val="20"/>
                <w:szCs w:val="20"/>
              </w:rPr>
              <w:t xml:space="preserve"> faktor yang dapat menjadi pendorong utama yaitu adanya keselarasan antar stakeholder pada organisas</w:t>
            </w:r>
            <w:r w:rsidR="00011578" w:rsidRPr="00577DD3">
              <w:rPr>
                <w:rFonts w:cs="Times New Roman"/>
                <w:sz w:val="20"/>
                <w:szCs w:val="20"/>
              </w:rPr>
              <w:t xml:space="preserve"> </w:t>
            </w:r>
            <w:r w:rsidRPr="00577DD3">
              <w:rPr>
                <w:rFonts w:cs="Times New Roman"/>
                <w:sz w:val="20"/>
                <w:szCs w:val="20"/>
              </w:rPr>
              <w:t xml:space="preserve">(terkait </w:t>
            </w:r>
            <w:r w:rsidRPr="00577DD3">
              <w:rPr>
                <w:rFonts w:cs="Times New Roman"/>
                <w:i/>
                <w:iCs/>
                <w:sz w:val="20"/>
                <w:szCs w:val="20"/>
              </w:rPr>
              <w:t>leadership</w:t>
            </w:r>
            <w:r w:rsidRPr="00577DD3">
              <w:rPr>
                <w:rFonts w:cs="Times New Roman"/>
                <w:sz w:val="20"/>
                <w:szCs w:val="20"/>
              </w:rPr>
              <w:t xml:space="preserve"> dan prioritas tujuan pimpinan organisasi)</w:t>
            </w:r>
          </w:p>
        </w:tc>
      </w:tr>
      <w:tr w:rsidR="00C1421C" w14:paraId="69C1EC21" w14:textId="77777777" w:rsidTr="009047D6">
        <w:tc>
          <w:tcPr>
            <w:tcW w:w="1555" w:type="dxa"/>
          </w:tcPr>
          <w:p w14:paraId="729DAFDE" w14:textId="4F8C8E32" w:rsidR="00C1421C" w:rsidRPr="00577DD3" w:rsidRDefault="00C1421C" w:rsidP="00317C3B">
            <w:pPr>
              <w:jc w:val="both"/>
              <w:rPr>
                <w:rFonts w:cs="Times New Roman"/>
                <w:sz w:val="20"/>
                <w:szCs w:val="20"/>
              </w:rPr>
            </w:pPr>
            <w:r w:rsidRPr="00577DD3">
              <w:rPr>
                <w:rFonts w:cs="Times New Roman"/>
                <w:sz w:val="20"/>
                <w:szCs w:val="20"/>
              </w:rPr>
              <w:t>Manajemen Proyek</w:t>
            </w:r>
          </w:p>
        </w:tc>
        <w:tc>
          <w:tcPr>
            <w:tcW w:w="2409" w:type="dxa"/>
          </w:tcPr>
          <w:p w14:paraId="2670C98B" w14:textId="0C747AB5" w:rsidR="00C1421C" w:rsidRPr="00577DD3" w:rsidRDefault="00C1421C" w:rsidP="00317C3B">
            <w:pPr>
              <w:jc w:val="both"/>
              <w:rPr>
                <w:rFonts w:cs="Times New Roman"/>
                <w:sz w:val="20"/>
                <w:szCs w:val="20"/>
              </w:rPr>
            </w:pPr>
            <w:r w:rsidRPr="00577DD3">
              <w:rPr>
                <w:rFonts w:cs="Times New Roman"/>
                <w:sz w:val="20"/>
                <w:szCs w:val="20"/>
              </w:rPr>
              <w:t xml:space="preserve">Perencanaan pengembangan yang matang (termasuk </w:t>
            </w:r>
            <w:r w:rsidRPr="00577DD3">
              <w:rPr>
                <w:rFonts w:cs="Times New Roman"/>
                <w:sz w:val="20"/>
                <w:szCs w:val="20"/>
              </w:rPr>
              <w:lastRenderedPageBreak/>
              <w:t xml:space="preserve">perencanaan implementasi sesuai </w:t>
            </w:r>
            <w:r w:rsidRPr="00577DD3">
              <w:rPr>
                <w:rFonts w:cs="Times New Roman"/>
                <w:i/>
                <w:iCs/>
                <w:sz w:val="20"/>
                <w:szCs w:val="20"/>
              </w:rPr>
              <w:t>timeline)</w:t>
            </w:r>
          </w:p>
        </w:tc>
        <w:tc>
          <w:tcPr>
            <w:tcW w:w="2977" w:type="dxa"/>
          </w:tcPr>
          <w:p w14:paraId="5AE6F7EB" w14:textId="6D4A6593" w:rsidR="00C1421C" w:rsidRPr="00577DD3" w:rsidRDefault="00C1421C" w:rsidP="00317C3B">
            <w:pPr>
              <w:jc w:val="both"/>
              <w:rPr>
                <w:rFonts w:cs="Times New Roman"/>
                <w:sz w:val="20"/>
                <w:szCs w:val="20"/>
              </w:rPr>
            </w:pPr>
            <w:r w:rsidRPr="00577DD3">
              <w:rPr>
                <w:rFonts w:cs="Times New Roman"/>
                <w:sz w:val="20"/>
                <w:szCs w:val="20"/>
              </w:rPr>
              <w:lastRenderedPageBreak/>
              <w:t xml:space="preserve">Sependapat dan menyetujui terkait faktor pendorong utama </w:t>
            </w:r>
            <w:r w:rsidRPr="00577DD3">
              <w:rPr>
                <w:rFonts w:cs="Times New Roman"/>
                <w:sz w:val="20"/>
                <w:szCs w:val="20"/>
              </w:rPr>
              <w:lastRenderedPageBreak/>
              <w:t>tersebut pada</w:t>
            </w:r>
            <w:r w:rsidR="00011578" w:rsidRPr="00577DD3">
              <w:rPr>
                <w:rFonts w:cs="Times New Roman"/>
                <w:sz w:val="20"/>
                <w:szCs w:val="20"/>
              </w:rPr>
              <w:t xml:space="preserve"> kategori</w:t>
            </w:r>
            <w:r w:rsidRPr="00577DD3">
              <w:rPr>
                <w:rFonts w:cs="Times New Roman"/>
                <w:sz w:val="20"/>
                <w:szCs w:val="20"/>
              </w:rPr>
              <w:t xml:space="preserve"> Manajemen Proyek</w:t>
            </w:r>
          </w:p>
        </w:tc>
      </w:tr>
      <w:tr w:rsidR="00C1421C" w14:paraId="255B4726" w14:textId="77777777" w:rsidTr="009047D6">
        <w:tc>
          <w:tcPr>
            <w:tcW w:w="1555" w:type="dxa"/>
          </w:tcPr>
          <w:p w14:paraId="0579899B" w14:textId="39C54FC0" w:rsidR="00C1421C" w:rsidRPr="00577DD3" w:rsidRDefault="00C1421C" w:rsidP="00317C3B">
            <w:pPr>
              <w:jc w:val="both"/>
              <w:rPr>
                <w:rFonts w:cs="Times New Roman"/>
                <w:sz w:val="20"/>
                <w:szCs w:val="20"/>
              </w:rPr>
            </w:pPr>
            <w:r w:rsidRPr="00577DD3">
              <w:rPr>
                <w:rFonts w:cs="Times New Roman"/>
                <w:sz w:val="20"/>
                <w:szCs w:val="20"/>
              </w:rPr>
              <w:lastRenderedPageBreak/>
              <w:t>Pembagian Tugas Kerja</w:t>
            </w:r>
          </w:p>
        </w:tc>
        <w:tc>
          <w:tcPr>
            <w:tcW w:w="2409" w:type="dxa"/>
          </w:tcPr>
          <w:p w14:paraId="22A0A320" w14:textId="6B942753" w:rsidR="00C1421C" w:rsidRPr="00577DD3" w:rsidRDefault="00C1421C" w:rsidP="00317C3B">
            <w:pPr>
              <w:jc w:val="both"/>
              <w:rPr>
                <w:rFonts w:cs="Times New Roman"/>
                <w:sz w:val="20"/>
                <w:szCs w:val="20"/>
              </w:rPr>
            </w:pPr>
            <w:r w:rsidRPr="00577DD3">
              <w:rPr>
                <w:rFonts w:cs="Times New Roman"/>
                <w:sz w:val="20"/>
                <w:szCs w:val="20"/>
              </w:rPr>
              <w:t xml:space="preserve">Peran dan tanggungjawab sesuai </w:t>
            </w:r>
            <w:r w:rsidRPr="00577DD3">
              <w:rPr>
                <w:rFonts w:cs="Times New Roman"/>
                <w:i/>
                <w:iCs/>
                <w:sz w:val="20"/>
                <w:szCs w:val="20"/>
              </w:rPr>
              <w:t>jobdesk</w:t>
            </w:r>
          </w:p>
        </w:tc>
        <w:tc>
          <w:tcPr>
            <w:tcW w:w="2977" w:type="dxa"/>
          </w:tcPr>
          <w:p w14:paraId="7379DE8A" w14:textId="7752DDF2" w:rsidR="00C1421C" w:rsidRPr="00577DD3" w:rsidRDefault="00C1421C" w:rsidP="00317C3B">
            <w:pPr>
              <w:jc w:val="both"/>
              <w:rPr>
                <w:rFonts w:cs="Times New Roman"/>
                <w:sz w:val="20"/>
                <w:szCs w:val="20"/>
              </w:rPr>
            </w:pPr>
            <w:r w:rsidRPr="00577DD3">
              <w:rPr>
                <w:rFonts w:cs="Times New Roman"/>
                <w:sz w:val="20"/>
                <w:szCs w:val="20"/>
              </w:rPr>
              <w:t xml:space="preserve">Sependapat dan menyetujui terkait faktor pendorong utama tersebut pada </w:t>
            </w:r>
            <w:r w:rsidR="00011578" w:rsidRPr="00577DD3">
              <w:rPr>
                <w:rFonts w:cs="Times New Roman"/>
                <w:sz w:val="20"/>
                <w:szCs w:val="20"/>
              </w:rPr>
              <w:t xml:space="preserve">kategori </w:t>
            </w:r>
            <w:r w:rsidRPr="00577DD3">
              <w:rPr>
                <w:rFonts w:cs="Times New Roman"/>
                <w:sz w:val="20"/>
                <w:szCs w:val="20"/>
              </w:rPr>
              <w:t>Pembagian Tugas Kerja</w:t>
            </w:r>
          </w:p>
        </w:tc>
      </w:tr>
      <w:tr w:rsidR="00C1421C" w14:paraId="5F81A7EC" w14:textId="77777777" w:rsidTr="009047D6">
        <w:tc>
          <w:tcPr>
            <w:tcW w:w="1555" w:type="dxa"/>
          </w:tcPr>
          <w:p w14:paraId="2FEC611F" w14:textId="0C13F4DC" w:rsidR="00C1421C" w:rsidRPr="00577DD3" w:rsidRDefault="00C1421C" w:rsidP="00317C3B">
            <w:pPr>
              <w:jc w:val="both"/>
              <w:rPr>
                <w:rFonts w:cs="Times New Roman"/>
                <w:sz w:val="20"/>
                <w:szCs w:val="20"/>
              </w:rPr>
            </w:pPr>
            <w:r w:rsidRPr="00577DD3">
              <w:rPr>
                <w:rFonts w:cs="Times New Roman"/>
                <w:sz w:val="20"/>
                <w:szCs w:val="20"/>
              </w:rPr>
              <w:t>Peningkatan Pengetahuan dan Keterampilan</w:t>
            </w:r>
          </w:p>
        </w:tc>
        <w:tc>
          <w:tcPr>
            <w:tcW w:w="2409" w:type="dxa"/>
          </w:tcPr>
          <w:p w14:paraId="1A56C1F3" w14:textId="2DB5967C" w:rsidR="00C1421C" w:rsidRPr="00577DD3" w:rsidRDefault="00C1421C" w:rsidP="00317C3B">
            <w:pPr>
              <w:jc w:val="both"/>
              <w:rPr>
                <w:rFonts w:cs="Times New Roman"/>
                <w:sz w:val="20"/>
                <w:szCs w:val="20"/>
              </w:rPr>
            </w:pPr>
            <w:r w:rsidRPr="00577DD3">
              <w:rPr>
                <w:rFonts w:cs="Times New Roman"/>
                <w:sz w:val="20"/>
                <w:szCs w:val="20"/>
              </w:rPr>
              <w:t xml:space="preserve">Adanya </w:t>
            </w:r>
            <w:r w:rsidRPr="00577DD3">
              <w:rPr>
                <w:rFonts w:cs="Times New Roman"/>
                <w:i/>
                <w:iCs/>
                <w:sz w:val="20"/>
                <w:szCs w:val="20"/>
              </w:rPr>
              <w:t>training</w:t>
            </w:r>
          </w:p>
        </w:tc>
        <w:tc>
          <w:tcPr>
            <w:tcW w:w="2977" w:type="dxa"/>
          </w:tcPr>
          <w:p w14:paraId="7FA7B2C2" w14:textId="7FD64DC9" w:rsidR="00C1421C" w:rsidRPr="00577DD3" w:rsidRDefault="00C1421C" w:rsidP="00317C3B">
            <w:pPr>
              <w:jc w:val="both"/>
              <w:rPr>
                <w:rFonts w:cs="Times New Roman"/>
                <w:sz w:val="20"/>
                <w:szCs w:val="20"/>
              </w:rPr>
            </w:pPr>
            <w:r w:rsidRPr="00577DD3">
              <w:rPr>
                <w:rFonts w:cs="Times New Roman"/>
                <w:sz w:val="20"/>
                <w:szCs w:val="20"/>
              </w:rPr>
              <w:t>Sependapat dan menyetujui terkait faktor pendorong utama tersebut pada</w:t>
            </w:r>
            <w:r w:rsidR="00011578" w:rsidRPr="00577DD3">
              <w:rPr>
                <w:rFonts w:cs="Times New Roman"/>
                <w:sz w:val="20"/>
                <w:szCs w:val="20"/>
              </w:rPr>
              <w:t xml:space="preserve"> kategori</w:t>
            </w:r>
            <w:r w:rsidRPr="00577DD3">
              <w:rPr>
                <w:rFonts w:cs="Times New Roman"/>
                <w:sz w:val="20"/>
                <w:szCs w:val="20"/>
              </w:rPr>
              <w:t xml:space="preserve"> Peningkatan Pengetahuan dan Keterampilan</w:t>
            </w:r>
          </w:p>
        </w:tc>
      </w:tr>
      <w:tr w:rsidR="00C1421C" w14:paraId="61018499" w14:textId="77777777" w:rsidTr="009047D6">
        <w:tc>
          <w:tcPr>
            <w:tcW w:w="1555" w:type="dxa"/>
          </w:tcPr>
          <w:p w14:paraId="115276A5" w14:textId="1248BD72" w:rsidR="00C1421C" w:rsidRPr="00577DD3" w:rsidRDefault="00C1421C" w:rsidP="00317C3B">
            <w:pPr>
              <w:jc w:val="both"/>
              <w:rPr>
                <w:rFonts w:cs="Times New Roman"/>
                <w:sz w:val="20"/>
                <w:szCs w:val="20"/>
              </w:rPr>
            </w:pPr>
            <w:r w:rsidRPr="00577DD3">
              <w:rPr>
                <w:rFonts w:cs="Times New Roman"/>
                <w:sz w:val="20"/>
                <w:szCs w:val="20"/>
              </w:rPr>
              <w:t>Pengembang atau Developer</w:t>
            </w:r>
          </w:p>
        </w:tc>
        <w:tc>
          <w:tcPr>
            <w:tcW w:w="2409" w:type="dxa"/>
          </w:tcPr>
          <w:p w14:paraId="239E4E57" w14:textId="2A5AEC4A" w:rsidR="00C1421C" w:rsidRPr="00577DD3" w:rsidRDefault="00C1421C" w:rsidP="00317C3B">
            <w:pPr>
              <w:jc w:val="both"/>
              <w:rPr>
                <w:rFonts w:cs="Times New Roman"/>
                <w:sz w:val="20"/>
                <w:szCs w:val="20"/>
              </w:rPr>
            </w:pPr>
            <w:r w:rsidRPr="00577DD3">
              <w:rPr>
                <w:rFonts w:cs="Times New Roman"/>
                <w:sz w:val="20"/>
                <w:szCs w:val="20"/>
              </w:rPr>
              <w:t>Kepercayaan dan kredibilitas vendor</w:t>
            </w:r>
          </w:p>
        </w:tc>
        <w:tc>
          <w:tcPr>
            <w:tcW w:w="2977" w:type="dxa"/>
          </w:tcPr>
          <w:p w14:paraId="535AE49F" w14:textId="11BD53C4" w:rsidR="00C1421C" w:rsidRPr="00577DD3" w:rsidRDefault="00C1421C" w:rsidP="00317C3B">
            <w:pPr>
              <w:jc w:val="both"/>
              <w:rPr>
                <w:rFonts w:cs="Times New Roman"/>
                <w:sz w:val="20"/>
                <w:szCs w:val="20"/>
              </w:rPr>
            </w:pPr>
            <w:r w:rsidRPr="00577DD3">
              <w:rPr>
                <w:rFonts w:cs="Times New Roman"/>
                <w:sz w:val="20"/>
                <w:szCs w:val="20"/>
              </w:rPr>
              <w:t>Sependapat dan menyetujui terkait faktor pendorong utama tersebut pada</w:t>
            </w:r>
            <w:r w:rsidR="00011578" w:rsidRPr="00577DD3">
              <w:rPr>
                <w:rFonts w:cs="Times New Roman"/>
                <w:sz w:val="20"/>
                <w:szCs w:val="20"/>
              </w:rPr>
              <w:t xml:space="preserve"> kategori</w:t>
            </w:r>
            <w:r w:rsidRPr="00577DD3">
              <w:rPr>
                <w:rFonts w:cs="Times New Roman"/>
                <w:sz w:val="20"/>
                <w:szCs w:val="20"/>
              </w:rPr>
              <w:t xml:space="preserve"> Pengembang atau Developer</w:t>
            </w:r>
          </w:p>
        </w:tc>
      </w:tr>
      <w:tr w:rsidR="00C1421C" w14:paraId="36F18CF0" w14:textId="77777777" w:rsidTr="009047D6">
        <w:tc>
          <w:tcPr>
            <w:tcW w:w="1555" w:type="dxa"/>
          </w:tcPr>
          <w:p w14:paraId="4B24291E" w14:textId="6BB8A455" w:rsidR="00C1421C" w:rsidRPr="00577DD3" w:rsidRDefault="00C1421C" w:rsidP="00317C3B">
            <w:pPr>
              <w:jc w:val="both"/>
              <w:rPr>
                <w:rFonts w:cs="Times New Roman"/>
                <w:sz w:val="20"/>
                <w:szCs w:val="20"/>
              </w:rPr>
            </w:pPr>
            <w:r w:rsidRPr="00577DD3">
              <w:rPr>
                <w:rFonts w:cs="Times New Roman"/>
                <w:sz w:val="20"/>
                <w:szCs w:val="20"/>
              </w:rPr>
              <w:t>Sumber Daya Manusia</w:t>
            </w:r>
          </w:p>
        </w:tc>
        <w:tc>
          <w:tcPr>
            <w:tcW w:w="2409" w:type="dxa"/>
          </w:tcPr>
          <w:p w14:paraId="454A398B" w14:textId="5F457AFF" w:rsidR="00C1421C" w:rsidRPr="00577DD3" w:rsidRDefault="00CC4B0D" w:rsidP="00317C3B">
            <w:pPr>
              <w:jc w:val="both"/>
              <w:rPr>
                <w:rFonts w:cs="Times New Roman"/>
                <w:sz w:val="20"/>
                <w:szCs w:val="20"/>
              </w:rPr>
            </w:pPr>
            <w:r w:rsidRPr="00577DD3">
              <w:rPr>
                <w:rFonts w:cs="Times New Roman"/>
                <w:sz w:val="20"/>
                <w:szCs w:val="20"/>
              </w:rPr>
              <w:t xml:space="preserve">Ketersediaan </w:t>
            </w:r>
            <w:r w:rsidRPr="00577DD3">
              <w:rPr>
                <w:rFonts w:cs="Times New Roman"/>
                <w:i/>
                <w:iCs/>
                <w:sz w:val="20"/>
                <w:szCs w:val="20"/>
              </w:rPr>
              <w:t>resource</w:t>
            </w:r>
            <w:r w:rsidRPr="00577DD3">
              <w:rPr>
                <w:rFonts w:cs="Times New Roman"/>
                <w:sz w:val="20"/>
                <w:szCs w:val="20"/>
              </w:rPr>
              <w:t xml:space="preserve"> atau staff </w:t>
            </w:r>
            <w:r w:rsidR="00C1421C" w:rsidRPr="00577DD3">
              <w:rPr>
                <w:rFonts w:cs="Times New Roman"/>
                <w:sz w:val="20"/>
                <w:szCs w:val="20"/>
              </w:rPr>
              <w:t>yang mencukupi</w:t>
            </w:r>
          </w:p>
        </w:tc>
        <w:tc>
          <w:tcPr>
            <w:tcW w:w="2977" w:type="dxa"/>
          </w:tcPr>
          <w:p w14:paraId="2E4F6565" w14:textId="40484167" w:rsidR="00C1421C" w:rsidRPr="00577DD3" w:rsidRDefault="00C1421C" w:rsidP="00317C3B">
            <w:pPr>
              <w:jc w:val="both"/>
              <w:rPr>
                <w:rFonts w:cs="Times New Roman"/>
                <w:sz w:val="20"/>
                <w:szCs w:val="20"/>
              </w:rPr>
            </w:pPr>
            <w:r w:rsidRPr="00577DD3">
              <w:rPr>
                <w:rFonts w:cs="Times New Roman"/>
                <w:sz w:val="20"/>
                <w:szCs w:val="20"/>
              </w:rPr>
              <w:t xml:space="preserve">Sependapat dan menyetujui terkait faktor pendorong utama tersebut pada </w:t>
            </w:r>
            <w:r w:rsidR="00011578" w:rsidRPr="00577DD3">
              <w:rPr>
                <w:rFonts w:cs="Times New Roman"/>
                <w:sz w:val="20"/>
                <w:szCs w:val="20"/>
              </w:rPr>
              <w:t xml:space="preserve">kategori </w:t>
            </w:r>
            <w:r w:rsidRPr="00577DD3">
              <w:rPr>
                <w:rFonts w:cs="Times New Roman"/>
                <w:sz w:val="20"/>
                <w:szCs w:val="20"/>
              </w:rPr>
              <w:t>Sumber Daya Manusia</w:t>
            </w:r>
          </w:p>
        </w:tc>
      </w:tr>
      <w:tr w:rsidR="00C1421C" w14:paraId="47F51B89" w14:textId="77777777" w:rsidTr="009047D6">
        <w:tc>
          <w:tcPr>
            <w:tcW w:w="1555" w:type="dxa"/>
          </w:tcPr>
          <w:p w14:paraId="554B3439" w14:textId="212E278B" w:rsidR="00C1421C" w:rsidRPr="00577DD3" w:rsidRDefault="00C1421C" w:rsidP="00317C3B">
            <w:pPr>
              <w:jc w:val="both"/>
              <w:rPr>
                <w:rFonts w:cs="Times New Roman"/>
                <w:sz w:val="20"/>
                <w:szCs w:val="20"/>
              </w:rPr>
            </w:pPr>
            <w:r w:rsidRPr="00577DD3">
              <w:rPr>
                <w:rFonts w:cs="Times New Roman"/>
                <w:sz w:val="20"/>
                <w:szCs w:val="20"/>
              </w:rPr>
              <w:t>Sumber Daya Teknologi</w:t>
            </w:r>
          </w:p>
        </w:tc>
        <w:tc>
          <w:tcPr>
            <w:tcW w:w="2409" w:type="dxa"/>
          </w:tcPr>
          <w:p w14:paraId="411F5C2D" w14:textId="7245D2FA" w:rsidR="00C1421C" w:rsidRPr="00577DD3" w:rsidRDefault="00C1421C" w:rsidP="00317C3B">
            <w:pPr>
              <w:jc w:val="both"/>
              <w:rPr>
                <w:rFonts w:cs="Times New Roman"/>
                <w:sz w:val="20"/>
                <w:szCs w:val="20"/>
              </w:rPr>
            </w:pPr>
            <w:r w:rsidRPr="00577DD3">
              <w:rPr>
                <w:rFonts w:cs="Times New Roman"/>
                <w:sz w:val="20"/>
                <w:szCs w:val="20"/>
              </w:rPr>
              <w:t>Peralatan TIK yang memadai (termasuk server, data center, peralatan IT lainnya)</w:t>
            </w:r>
          </w:p>
        </w:tc>
        <w:tc>
          <w:tcPr>
            <w:tcW w:w="2977" w:type="dxa"/>
          </w:tcPr>
          <w:p w14:paraId="48783E26" w14:textId="52DBFC0F" w:rsidR="00C1421C" w:rsidRPr="00577DD3" w:rsidRDefault="00C1421C" w:rsidP="00317C3B">
            <w:pPr>
              <w:jc w:val="both"/>
              <w:rPr>
                <w:rFonts w:cs="Times New Roman"/>
                <w:sz w:val="20"/>
                <w:szCs w:val="20"/>
              </w:rPr>
            </w:pPr>
            <w:r w:rsidRPr="00577DD3">
              <w:rPr>
                <w:rFonts w:cs="Times New Roman"/>
                <w:sz w:val="20"/>
                <w:szCs w:val="20"/>
              </w:rPr>
              <w:t>Sependapat dan menyetujui terkait faktor pendorong utama tersebut pada</w:t>
            </w:r>
            <w:r w:rsidR="00011578" w:rsidRPr="00577DD3">
              <w:rPr>
                <w:rFonts w:cs="Times New Roman"/>
                <w:sz w:val="20"/>
                <w:szCs w:val="20"/>
              </w:rPr>
              <w:t xml:space="preserve"> kategori</w:t>
            </w:r>
            <w:r w:rsidRPr="00577DD3">
              <w:rPr>
                <w:rFonts w:cs="Times New Roman"/>
                <w:sz w:val="20"/>
                <w:szCs w:val="20"/>
              </w:rPr>
              <w:t xml:space="preserve"> Sumber Daya Teknologi</w:t>
            </w:r>
          </w:p>
        </w:tc>
      </w:tr>
      <w:tr w:rsidR="00C1421C" w14:paraId="002D75EA" w14:textId="77777777" w:rsidTr="009047D6">
        <w:tc>
          <w:tcPr>
            <w:tcW w:w="1555" w:type="dxa"/>
          </w:tcPr>
          <w:p w14:paraId="53919D1A" w14:textId="6B11493A" w:rsidR="00C1421C" w:rsidRPr="00577DD3" w:rsidRDefault="00C1421C" w:rsidP="00317C3B">
            <w:pPr>
              <w:jc w:val="both"/>
              <w:rPr>
                <w:rFonts w:cs="Times New Roman"/>
                <w:sz w:val="20"/>
                <w:szCs w:val="20"/>
              </w:rPr>
            </w:pPr>
            <w:r w:rsidRPr="00577DD3">
              <w:rPr>
                <w:rFonts w:cs="Times New Roman"/>
                <w:sz w:val="20"/>
                <w:szCs w:val="20"/>
              </w:rPr>
              <w:t>Faktor Lain</w:t>
            </w:r>
          </w:p>
        </w:tc>
        <w:tc>
          <w:tcPr>
            <w:tcW w:w="2409" w:type="dxa"/>
          </w:tcPr>
          <w:p w14:paraId="1444BFBF" w14:textId="049B903B" w:rsidR="00C1421C" w:rsidRPr="00577DD3" w:rsidRDefault="00C1421C" w:rsidP="00317C3B">
            <w:pPr>
              <w:jc w:val="both"/>
              <w:rPr>
                <w:rFonts w:cs="Times New Roman"/>
                <w:sz w:val="20"/>
                <w:szCs w:val="20"/>
              </w:rPr>
            </w:pPr>
            <w:r w:rsidRPr="00577DD3">
              <w:rPr>
                <w:rFonts w:cs="Times New Roman"/>
                <w:sz w:val="20"/>
                <w:szCs w:val="20"/>
              </w:rPr>
              <w:t xml:space="preserve">Pemberian insentif atau </w:t>
            </w:r>
            <w:r w:rsidRPr="00577DD3">
              <w:rPr>
                <w:rFonts w:cs="Times New Roman"/>
                <w:i/>
                <w:iCs/>
                <w:sz w:val="20"/>
                <w:szCs w:val="20"/>
              </w:rPr>
              <w:t>reward</w:t>
            </w:r>
            <w:r w:rsidR="002F7900" w:rsidRPr="00577DD3">
              <w:rPr>
                <w:rFonts w:cs="Times New Roman"/>
                <w:i/>
                <w:iCs/>
                <w:sz w:val="20"/>
                <w:szCs w:val="20"/>
              </w:rPr>
              <w:t xml:space="preserve"> </w:t>
            </w:r>
            <w:r w:rsidR="00011578" w:rsidRPr="00577DD3">
              <w:rPr>
                <w:rFonts w:cs="Times New Roman"/>
                <w:sz w:val="20"/>
                <w:szCs w:val="20"/>
              </w:rPr>
              <w:t>dan sanksi.</w:t>
            </w:r>
          </w:p>
        </w:tc>
        <w:tc>
          <w:tcPr>
            <w:tcW w:w="2977" w:type="dxa"/>
          </w:tcPr>
          <w:p w14:paraId="47CF8BA8" w14:textId="466B4FEE" w:rsidR="00C1421C" w:rsidRPr="00577DD3" w:rsidRDefault="00C1421C" w:rsidP="00317C3B">
            <w:pPr>
              <w:jc w:val="both"/>
              <w:rPr>
                <w:rFonts w:cs="Times New Roman"/>
                <w:sz w:val="20"/>
                <w:szCs w:val="20"/>
              </w:rPr>
            </w:pPr>
            <w:r w:rsidRPr="00577DD3">
              <w:rPr>
                <w:rFonts w:cs="Times New Roman"/>
                <w:sz w:val="20"/>
                <w:szCs w:val="20"/>
              </w:rPr>
              <w:t>Sependapat dan m</w:t>
            </w:r>
            <w:r w:rsidR="00011578" w:rsidRPr="00577DD3">
              <w:rPr>
                <w:rFonts w:cs="Times New Roman"/>
                <w:sz w:val="20"/>
                <w:szCs w:val="20"/>
              </w:rPr>
              <w:t>enyetujui terkait faktor pendorong lain yang ditemukan oleh peneliti dalam wawancara.</w:t>
            </w:r>
          </w:p>
        </w:tc>
      </w:tr>
    </w:tbl>
    <w:p w14:paraId="1426F6FB" w14:textId="77777777" w:rsidR="002F7900" w:rsidRDefault="002F7900" w:rsidP="00317C3B">
      <w:pPr>
        <w:rPr>
          <w:rFonts w:cs="Times New Roman"/>
        </w:rPr>
      </w:pPr>
    </w:p>
    <w:p w14:paraId="4412374C" w14:textId="67BA8CED" w:rsidR="008E09FD" w:rsidRPr="008A10EE" w:rsidRDefault="00800144" w:rsidP="00317C3B">
      <w:pPr>
        <w:rPr>
          <w:rFonts w:cs="Times New Roman"/>
        </w:rPr>
      </w:pPr>
      <w:r>
        <w:rPr>
          <w:rFonts w:cs="Times New Roman"/>
        </w:rPr>
        <w:lastRenderedPageBreak/>
        <w:t xml:space="preserve">Saaat peneliti melakukan konfirmasi hasil temuan wawancara dan </w:t>
      </w:r>
      <w:r>
        <w:rPr>
          <w:rFonts w:cs="Times New Roman"/>
          <w:i/>
          <w:iCs/>
        </w:rPr>
        <w:t xml:space="preserve">expert </w:t>
      </w:r>
      <w:r>
        <w:rPr>
          <w:rFonts w:cs="Times New Roman"/>
        </w:rPr>
        <w:t>memberikan tanggapan, komentar, serta pendapatnya</w:t>
      </w:r>
      <w:r w:rsidR="009F5749" w:rsidRPr="008A10EE">
        <w:rPr>
          <w:rFonts w:cs="Times New Roman"/>
        </w:rPr>
        <w:t>,</w:t>
      </w:r>
      <w:r w:rsidR="008E09FD" w:rsidRPr="008A10EE">
        <w:rPr>
          <w:rFonts w:cs="Times New Roman"/>
        </w:rPr>
        <w:t xml:space="preserve"> </w:t>
      </w:r>
      <w:r w:rsidR="008E09FD" w:rsidRPr="008A10EE">
        <w:rPr>
          <w:rFonts w:cs="Times New Roman"/>
          <w:i/>
          <w:iCs/>
        </w:rPr>
        <w:t xml:space="preserve">expert </w:t>
      </w:r>
      <w:r w:rsidR="008E09FD" w:rsidRPr="008A10EE">
        <w:rPr>
          <w:rFonts w:cs="Times New Roman"/>
        </w:rPr>
        <w:t xml:space="preserve"> </w:t>
      </w:r>
      <w:r w:rsidR="00243A26">
        <w:rPr>
          <w:rFonts w:cs="Times New Roman"/>
        </w:rPr>
        <w:t xml:space="preserve">juga </w:t>
      </w:r>
      <w:r w:rsidR="008E09FD" w:rsidRPr="008A10EE">
        <w:rPr>
          <w:rFonts w:cs="Times New Roman"/>
        </w:rPr>
        <w:t xml:space="preserve">menjelaskan bahwa terdapat beberapa faktor yang menjadi pendorong </w:t>
      </w:r>
      <w:r w:rsidR="0064747E">
        <w:rPr>
          <w:rFonts w:cs="Times New Roman"/>
        </w:rPr>
        <w:t>bagi keberhasilan</w:t>
      </w:r>
      <w:r w:rsidR="008E09FD" w:rsidRPr="008A10EE">
        <w:rPr>
          <w:rFonts w:cs="Times New Roman"/>
        </w:rPr>
        <w:t xml:space="preserve"> implementasi sistem informasi pada perguruan tinggi berdasarkan pengetahuan dan pengalaman yang pernah dilalui dan dihadapi oleh </w:t>
      </w:r>
      <w:r w:rsidR="008E09FD" w:rsidRPr="008A10EE">
        <w:rPr>
          <w:rFonts w:cs="Times New Roman"/>
          <w:i/>
          <w:iCs/>
        </w:rPr>
        <w:t>expert</w:t>
      </w:r>
      <w:r w:rsidR="008E09FD" w:rsidRPr="008A10EE">
        <w:rPr>
          <w:rFonts w:cs="Times New Roman"/>
        </w:rPr>
        <w:t xml:space="preserve"> terkait pengembangan dan implementasi sistem informasi tersebut. Diantaranya adalah :</w:t>
      </w:r>
    </w:p>
    <w:p w14:paraId="2EB6CD32" w14:textId="77777777" w:rsidR="00777AD7" w:rsidRPr="008A10EE" w:rsidRDefault="00777AD7" w:rsidP="00317C3B">
      <w:pPr>
        <w:rPr>
          <w:rFonts w:cs="Times New Roman"/>
        </w:rPr>
      </w:pPr>
    </w:p>
    <w:p w14:paraId="67CAB9E4" w14:textId="57531661" w:rsidR="00243A26" w:rsidRPr="00243A26" w:rsidRDefault="00243A26" w:rsidP="000A7FCF">
      <w:pPr>
        <w:pStyle w:val="ListParagraph"/>
        <w:numPr>
          <w:ilvl w:val="0"/>
          <w:numId w:val="47"/>
        </w:numPr>
        <w:ind w:left="426" w:hanging="426"/>
        <w:rPr>
          <w:rFonts w:cs="Times New Roman"/>
          <w:b/>
          <w:bCs/>
        </w:rPr>
      </w:pPr>
      <w:r w:rsidRPr="00243A26">
        <w:rPr>
          <w:rFonts w:cs="Times New Roman"/>
          <w:b/>
          <w:bCs/>
        </w:rPr>
        <w:t>Pendorong utama terkait faktor</w:t>
      </w:r>
      <w:r w:rsidR="001935DD">
        <w:rPr>
          <w:rFonts w:cs="Times New Roman"/>
          <w:b/>
          <w:bCs/>
        </w:rPr>
        <w:t xml:space="preserve"> pendorong yang dapat mendukung</w:t>
      </w:r>
      <w:r w:rsidR="0064747E">
        <w:rPr>
          <w:rFonts w:cs="Times New Roman"/>
          <w:b/>
          <w:bCs/>
        </w:rPr>
        <w:t xml:space="preserve"> keberhasilan</w:t>
      </w:r>
      <w:r w:rsidRPr="00243A26">
        <w:rPr>
          <w:rFonts w:cs="Times New Roman"/>
          <w:b/>
          <w:bCs/>
        </w:rPr>
        <w:t xml:space="preserve"> implementasi sistem informasi menurut </w:t>
      </w:r>
      <w:r w:rsidRPr="00243A26">
        <w:rPr>
          <w:rFonts w:cs="Times New Roman"/>
          <w:b/>
          <w:bCs/>
          <w:i/>
          <w:iCs/>
        </w:rPr>
        <w:t xml:space="preserve">expert </w:t>
      </w:r>
      <w:r w:rsidRPr="00243A26">
        <w:rPr>
          <w:rFonts w:cs="Times New Roman"/>
          <w:b/>
          <w:bCs/>
        </w:rPr>
        <w:t>yakni adanya keselarasan semua pihak pada organisasi</w:t>
      </w:r>
      <w:r w:rsidRPr="00243A26">
        <w:rPr>
          <w:rFonts w:cs="Times New Roman"/>
          <w:b/>
          <w:bCs/>
          <w:i/>
          <w:iCs/>
        </w:rPr>
        <w:t>.</w:t>
      </w:r>
    </w:p>
    <w:p w14:paraId="27705154" w14:textId="1117D599" w:rsidR="00243A26" w:rsidRDefault="00243A26" w:rsidP="00317C3B">
      <w:pPr>
        <w:pStyle w:val="ListParagraph"/>
        <w:ind w:left="426"/>
        <w:rPr>
          <w:rFonts w:cs="Times New Roman"/>
        </w:rPr>
      </w:pPr>
    </w:p>
    <w:p w14:paraId="16BE29A7" w14:textId="0505D30B" w:rsidR="009039BB" w:rsidRDefault="00243A26" w:rsidP="009039BB">
      <w:pPr>
        <w:pStyle w:val="ListParagraph"/>
        <w:ind w:left="426"/>
        <w:rPr>
          <w:rFonts w:cs="Times New Roman"/>
        </w:rPr>
      </w:pPr>
      <w:r w:rsidRPr="00243A26">
        <w:rPr>
          <w:rFonts w:cs="Times New Roman"/>
          <w:u w:val="single"/>
        </w:rPr>
        <w:t>Keselarasan semua pihak</w:t>
      </w:r>
      <w:r w:rsidRPr="008A10EE">
        <w:rPr>
          <w:rFonts w:cs="Times New Roman"/>
        </w:rPr>
        <w:t xml:space="preserve"> ini sangat penting sebelum melakukan implementasi sistem. Baik dari pihak </w:t>
      </w:r>
      <w:r w:rsidRPr="008A10EE">
        <w:rPr>
          <w:rFonts w:cs="Times New Roman"/>
          <w:i/>
          <w:iCs/>
        </w:rPr>
        <w:t>top management</w:t>
      </w:r>
      <w:r w:rsidRPr="008A10EE">
        <w:rPr>
          <w:rFonts w:cs="Times New Roman"/>
        </w:rPr>
        <w:t xml:space="preserve"> sampai pada </w:t>
      </w:r>
      <w:r w:rsidRPr="008A10EE">
        <w:rPr>
          <w:rFonts w:cs="Times New Roman"/>
          <w:i/>
          <w:iCs/>
        </w:rPr>
        <w:t>low management</w:t>
      </w:r>
      <w:r w:rsidRPr="008A10EE">
        <w:rPr>
          <w:rFonts w:cs="Times New Roman"/>
        </w:rPr>
        <w:t xml:space="preserve"> (</w:t>
      </w:r>
      <w:r w:rsidRPr="008A10EE">
        <w:rPr>
          <w:rFonts w:cs="Times New Roman"/>
          <w:i/>
          <w:iCs/>
        </w:rPr>
        <w:t xml:space="preserve">Bottom-Up) </w:t>
      </w:r>
      <w:r w:rsidRPr="008A10EE">
        <w:rPr>
          <w:rFonts w:cs="Times New Roman"/>
        </w:rPr>
        <w:t>harus selarasa satu tujuan. Jika dengan adanya implementasi sistem namun sistem itu terimplementasi dengan dasar ego masing-masing maka bisa besar kemungkinan sistem tersebut mengalami</w:t>
      </w:r>
      <w:r w:rsidR="009039BB">
        <w:rPr>
          <w:rFonts w:cs="Times New Roman"/>
        </w:rPr>
        <w:t xml:space="preserve"> kendala dan hambatan </w:t>
      </w:r>
      <w:r w:rsidR="0062375E">
        <w:rPr>
          <w:rFonts w:cs="Times New Roman"/>
        </w:rPr>
        <w:t xml:space="preserve">yang terjadi </w:t>
      </w:r>
      <w:r w:rsidR="009039BB">
        <w:rPr>
          <w:rFonts w:cs="Times New Roman"/>
        </w:rPr>
        <w:t>selama proses implementasi berlangsung.</w:t>
      </w:r>
    </w:p>
    <w:p w14:paraId="53620E69" w14:textId="77777777" w:rsidR="0064747E" w:rsidRDefault="0064747E" w:rsidP="009039BB">
      <w:pPr>
        <w:pStyle w:val="ListParagraph"/>
        <w:ind w:left="426"/>
        <w:rPr>
          <w:rFonts w:cs="Times New Roman"/>
        </w:rPr>
      </w:pPr>
    </w:p>
    <w:p w14:paraId="53693E16" w14:textId="4F194022" w:rsidR="004E7373" w:rsidRPr="009039BB" w:rsidRDefault="00243A26" w:rsidP="009039BB">
      <w:pPr>
        <w:pStyle w:val="ListParagraph"/>
        <w:ind w:left="426"/>
        <w:rPr>
          <w:rFonts w:cs="Times New Roman"/>
        </w:rPr>
      </w:pPr>
      <w:r w:rsidRPr="009039BB">
        <w:rPr>
          <w:rFonts w:cs="Times New Roman"/>
        </w:rPr>
        <w:t xml:space="preserve">Dasar ego ini seperti contoh keinginan dari developer yang ingin produk aplikasi dan sistem mereka bagus sehingga pengembangan memakan waktu lama, dari pihak pengguna ingin cepat selesai simpel saja yang penting bisa membantu menyelesaikan pekerjaan mereka, dari pihak </w:t>
      </w:r>
      <w:r w:rsidRPr="009039BB">
        <w:rPr>
          <w:rFonts w:cs="Times New Roman"/>
          <w:i/>
          <w:iCs/>
        </w:rPr>
        <w:t>top management</w:t>
      </w:r>
      <w:r w:rsidRPr="009039BB">
        <w:rPr>
          <w:rFonts w:cs="Times New Roman"/>
        </w:rPr>
        <w:t xml:space="preserve"> ingin sistem tersebut bisa meng</w:t>
      </w:r>
      <w:r w:rsidRPr="009039BB">
        <w:rPr>
          <w:rFonts w:cs="Times New Roman"/>
          <w:i/>
          <w:iCs/>
        </w:rPr>
        <w:t>handle</w:t>
      </w:r>
      <w:r w:rsidRPr="009039BB">
        <w:rPr>
          <w:rFonts w:cs="Times New Roman"/>
        </w:rPr>
        <w:t xml:space="preserve"> beberapa pekerjaan dari beberapa departemen sekaligus. Dari sini tujuan sudah berbeda-beda tidak adanya keselarasan sehingga akan menimbulkan hambatan bagi implementasi </w:t>
      </w:r>
      <w:r w:rsidR="00C73115" w:rsidRPr="009039BB">
        <w:rPr>
          <w:rFonts w:cs="Times New Roman"/>
        </w:rPr>
        <w:t xml:space="preserve">  </w:t>
      </w:r>
      <w:r w:rsidRPr="009039BB">
        <w:rPr>
          <w:rFonts w:cs="Times New Roman"/>
        </w:rPr>
        <w:t>sistem</w:t>
      </w:r>
      <w:r w:rsidR="00C73115" w:rsidRPr="009039BB">
        <w:rPr>
          <w:rFonts w:cs="Times New Roman"/>
        </w:rPr>
        <w:t xml:space="preserve"> </w:t>
      </w:r>
      <w:r w:rsidRPr="009039BB">
        <w:rPr>
          <w:rFonts w:cs="Times New Roman"/>
        </w:rPr>
        <w:t xml:space="preserve"> informasi</w:t>
      </w:r>
      <w:r w:rsidR="00C73115" w:rsidRPr="009039BB">
        <w:rPr>
          <w:rFonts w:cs="Times New Roman"/>
        </w:rPr>
        <w:t xml:space="preserve">  pada  organisasi tersebut</w:t>
      </w:r>
      <w:r w:rsidRPr="009039BB">
        <w:rPr>
          <w:rFonts w:cs="Times New Roman"/>
        </w:rPr>
        <w:t>.</w:t>
      </w:r>
    </w:p>
    <w:p w14:paraId="4BC6C1D1" w14:textId="77777777" w:rsidR="004E7373" w:rsidRDefault="004E7373" w:rsidP="00317C3B">
      <w:pPr>
        <w:pStyle w:val="ListParagraph"/>
        <w:ind w:left="426"/>
        <w:rPr>
          <w:rFonts w:cs="Times New Roman"/>
          <w:b/>
          <w:bCs/>
        </w:rPr>
      </w:pPr>
    </w:p>
    <w:p w14:paraId="6938BF74" w14:textId="44D6D089" w:rsidR="008E09FD" w:rsidRPr="004E7373" w:rsidRDefault="00243A26" w:rsidP="000A7FCF">
      <w:pPr>
        <w:pStyle w:val="ListParagraph"/>
        <w:numPr>
          <w:ilvl w:val="0"/>
          <w:numId w:val="47"/>
        </w:numPr>
        <w:ind w:left="426" w:hanging="426"/>
        <w:rPr>
          <w:rFonts w:cs="Times New Roman"/>
          <w:b/>
          <w:bCs/>
        </w:rPr>
      </w:pPr>
      <w:r w:rsidRPr="004E7373">
        <w:rPr>
          <w:rFonts w:cs="Times New Roman"/>
          <w:b/>
          <w:bCs/>
        </w:rPr>
        <w:t>Penghambat utama terkait faktor</w:t>
      </w:r>
      <w:r w:rsidR="001935DD">
        <w:rPr>
          <w:rFonts w:cs="Times New Roman"/>
          <w:b/>
          <w:bCs/>
        </w:rPr>
        <w:t xml:space="preserve"> yang menghambat </w:t>
      </w:r>
      <w:r w:rsidR="0064747E">
        <w:rPr>
          <w:rFonts w:cs="Times New Roman"/>
          <w:b/>
          <w:bCs/>
        </w:rPr>
        <w:t xml:space="preserve">bagi keberhasilan </w:t>
      </w:r>
      <w:r w:rsidRPr="004E7373">
        <w:rPr>
          <w:rFonts w:cs="Times New Roman"/>
          <w:b/>
          <w:bCs/>
        </w:rPr>
        <w:t xml:space="preserve">implementasi sistem informasi </w:t>
      </w:r>
      <w:r w:rsidRPr="004E7373">
        <w:rPr>
          <w:rFonts w:cs="Times New Roman"/>
          <w:b/>
          <w:bCs/>
        </w:rPr>
        <w:lastRenderedPageBreak/>
        <w:t xml:space="preserve">menurut </w:t>
      </w:r>
      <w:r w:rsidRPr="004E7373">
        <w:rPr>
          <w:rFonts w:cs="Times New Roman"/>
          <w:b/>
          <w:bCs/>
          <w:i/>
          <w:iCs/>
        </w:rPr>
        <w:t xml:space="preserve">expert </w:t>
      </w:r>
      <w:r w:rsidRPr="004E7373">
        <w:rPr>
          <w:rFonts w:cs="Times New Roman"/>
          <w:b/>
          <w:bCs/>
        </w:rPr>
        <w:t>yakni b</w:t>
      </w:r>
      <w:r w:rsidR="008E09FD" w:rsidRPr="004E7373">
        <w:rPr>
          <w:rFonts w:cs="Times New Roman"/>
          <w:b/>
          <w:bCs/>
        </w:rPr>
        <w:t xml:space="preserve">udaya </w:t>
      </w:r>
      <w:r w:rsidRPr="004E7373">
        <w:rPr>
          <w:rFonts w:cs="Times New Roman"/>
          <w:b/>
          <w:bCs/>
        </w:rPr>
        <w:t xml:space="preserve">yang buruk </w:t>
      </w:r>
      <w:r w:rsidR="008E09FD" w:rsidRPr="004E7373">
        <w:rPr>
          <w:rFonts w:cs="Times New Roman"/>
          <w:b/>
          <w:bCs/>
        </w:rPr>
        <w:t>pada lingkungan organisasi</w:t>
      </w:r>
      <w:r w:rsidRPr="004E7373">
        <w:rPr>
          <w:rFonts w:cs="Times New Roman"/>
          <w:b/>
          <w:bCs/>
        </w:rPr>
        <w:t>.</w:t>
      </w:r>
    </w:p>
    <w:p w14:paraId="16316A12" w14:textId="77777777" w:rsidR="00243A26" w:rsidRPr="00243A26" w:rsidRDefault="00243A26" w:rsidP="00317C3B">
      <w:pPr>
        <w:pStyle w:val="ListParagraph"/>
        <w:ind w:left="426"/>
        <w:rPr>
          <w:rFonts w:cs="Times New Roman"/>
        </w:rPr>
      </w:pPr>
    </w:p>
    <w:p w14:paraId="4CBD2872" w14:textId="77777777" w:rsidR="0026672B" w:rsidRDefault="009F5749" w:rsidP="00317C3B">
      <w:pPr>
        <w:pStyle w:val="ListParagraph"/>
        <w:ind w:left="426"/>
        <w:rPr>
          <w:rFonts w:cs="Times New Roman"/>
        </w:rPr>
      </w:pPr>
      <w:r w:rsidRPr="00243A26">
        <w:rPr>
          <w:rFonts w:cs="Times New Roman"/>
          <w:u w:val="single"/>
        </w:rPr>
        <w:t>Budaya</w:t>
      </w:r>
      <w:r w:rsidRPr="008A10EE">
        <w:rPr>
          <w:rFonts w:cs="Times New Roman"/>
        </w:rPr>
        <w:t xml:space="preserve"> menjadi salah satu faktor yang diutarakan oleh </w:t>
      </w:r>
      <w:r w:rsidRPr="008A10EE">
        <w:rPr>
          <w:rFonts w:cs="Times New Roman"/>
          <w:i/>
          <w:iCs/>
        </w:rPr>
        <w:t>expert</w:t>
      </w:r>
      <w:r w:rsidRPr="008A10EE">
        <w:rPr>
          <w:rFonts w:cs="Times New Roman"/>
        </w:rPr>
        <w:t>. Dimana budaya pada organisasi terutama pada perguruan tinggi biasanya sudah mengakar kuat. Salah satu contoh budaya yang sering dijumpai pada perguruan tinggi yaitu budaya dari  keinginan manajemen atau pimpinan yang sangat tinggi namun tidak diiringi dengan penambahan kapasitas sehingg</w:t>
      </w:r>
      <w:r w:rsidR="00633FC4" w:rsidRPr="008A10EE">
        <w:rPr>
          <w:rFonts w:cs="Times New Roman"/>
        </w:rPr>
        <w:t>a menimbulkan tidak adanya prioritas</w:t>
      </w:r>
      <w:r w:rsidRPr="008A10EE">
        <w:rPr>
          <w:rFonts w:cs="Times New Roman"/>
        </w:rPr>
        <w:t>.</w:t>
      </w:r>
    </w:p>
    <w:p w14:paraId="240FBAB6" w14:textId="77777777" w:rsidR="0026672B" w:rsidRDefault="0026672B" w:rsidP="00317C3B">
      <w:pPr>
        <w:pStyle w:val="ListParagraph"/>
        <w:ind w:left="426"/>
        <w:rPr>
          <w:rFonts w:cs="Times New Roman"/>
        </w:rPr>
      </w:pPr>
    </w:p>
    <w:p w14:paraId="2FB30517" w14:textId="0FC56DBE" w:rsidR="00633FC4" w:rsidRPr="008A10EE" w:rsidRDefault="009F5749" w:rsidP="00317C3B">
      <w:pPr>
        <w:pStyle w:val="ListParagraph"/>
        <w:ind w:left="426"/>
        <w:rPr>
          <w:rFonts w:cs="Times New Roman"/>
        </w:rPr>
      </w:pPr>
      <w:r w:rsidRPr="008A10EE">
        <w:rPr>
          <w:rFonts w:cs="Times New Roman"/>
        </w:rPr>
        <w:t xml:space="preserve">Prioritas ini berhubungan dengan rencana strategis dan keinginan dari pimpinan perguruan tinggi. Keinginan dari pimpinan ini terkadang tidak selaras dengan visi misi dari perguruan tinggi, serta keinginan yang tinggi dari pimpinan ini tidak dibarengi dengan penambahan </w:t>
      </w:r>
      <w:r w:rsidRPr="008A10EE">
        <w:rPr>
          <w:rFonts w:cs="Times New Roman"/>
          <w:i/>
          <w:iCs/>
        </w:rPr>
        <w:t>resource</w:t>
      </w:r>
      <w:r w:rsidRPr="008A10EE">
        <w:rPr>
          <w:rFonts w:cs="Times New Roman"/>
        </w:rPr>
        <w:t xml:space="preserve"> atau sumber daya manusia</w:t>
      </w:r>
      <w:r w:rsidR="00633FC4" w:rsidRPr="008A10EE">
        <w:rPr>
          <w:rFonts w:cs="Times New Roman"/>
        </w:rPr>
        <w:t>. Sehingga hal ini menyebabkan semua hal ingin dan harus dikerjakan, sedangkan kapasitas sumber daya manusia tidak cukup dan tidak mampu untuk menjalankan semua hingga akhirnya tidak akan ada yang bisa tercapai dengan maksimal karena tidak adanya prioritas tersebut. Sehingga jika akan mengembangkan dan mengimplementasikan suatu sistem harus dipastikan dulu mana yang akan menjadi prioritas sampai implementasi sistem itu berhasil.</w:t>
      </w:r>
    </w:p>
    <w:p w14:paraId="47D54DDA" w14:textId="5D187AA9" w:rsidR="00633FC4" w:rsidRPr="008A10EE" w:rsidRDefault="00633FC4" w:rsidP="00317C3B">
      <w:pPr>
        <w:pStyle w:val="ListParagraph"/>
        <w:ind w:left="426"/>
        <w:rPr>
          <w:rFonts w:cs="Times New Roman"/>
        </w:rPr>
      </w:pPr>
    </w:p>
    <w:p w14:paraId="5CE14273" w14:textId="77777777" w:rsidR="00161991" w:rsidRDefault="00340C69" w:rsidP="00161991">
      <w:pPr>
        <w:pStyle w:val="ListParagraph"/>
        <w:ind w:left="426"/>
        <w:rPr>
          <w:rFonts w:cs="Times New Roman"/>
        </w:rPr>
      </w:pPr>
      <w:r w:rsidRPr="008A10EE">
        <w:rPr>
          <w:rFonts w:cs="Times New Roman"/>
        </w:rPr>
        <w:t xml:space="preserve">Sehingga ini berkaitan dengan sifat </w:t>
      </w:r>
      <w:r w:rsidRPr="008A10EE">
        <w:rPr>
          <w:rFonts w:cs="Times New Roman"/>
          <w:i/>
          <w:iCs/>
        </w:rPr>
        <w:t>leadership</w:t>
      </w:r>
      <w:r w:rsidRPr="008A10EE">
        <w:rPr>
          <w:rFonts w:cs="Times New Roman"/>
        </w:rPr>
        <w:t xml:space="preserve"> yang harus dimiliki pada seorang pimpinan atau </w:t>
      </w:r>
      <w:r w:rsidRPr="008A10EE">
        <w:rPr>
          <w:rFonts w:cs="Times New Roman"/>
          <w:i/>
          <w:iCs/>
        </w:rPr>
        <w:t>top management</w:t>
      </w:r>
      <w:r w:rsidRPr="008A10EE">
        <w:rPr>
          <w:rFonts w:cs="Times New Roman"/>
        </w:rPr>
        <w:t xml:space="preserve">. Dimana </w:t>
      </w:r>
      <w:r w:rsidRPr="008A10EE">
        <w:rPr>
          <w:rFonts w:cs="Times New Roman"/>
          <w:i/>
          <w:iCs/>
        </w:rPr>
        <w:t xml:space="preserve">leadership </w:t>
      </w:r>
      <w:r w:rsidRPr="008A10EE">
        <w:rPr>
          <w:rFonts w:cs="Times New Roman"/>
        </w:rPr>
        <w:t xml:space="preserve">ini berkaitan ketegasan pimpinan dalam menentukan keputusan dan memimpin serta mampu menggandeng semua pihak untuk mau saling bekerjasama. Jika menuntut untuk pengembangan dan implementasi suatu sistem kemudian </w:t>
      </w:r>
      <w:r w:rsidRPr="008A10EE">
        <w:rPr>
          <w:rFonts w:cs="Times New Roman"/>
          <w:i/>
          <w:iCs/>
        </w:rPr>
        <w:t>resource</w:t>
      </w:r>
      <w:r w:rsidRPr="008A10EE">
        <w:rPr>
          <w:rFonts w:cs="Times New Roman"/>
        </w:rPr>
        <w:t xml:space="preserve"> kurang maka pemimpin harus mengambil keputusan yang terbaik yaitu penambahan </w:t>
      </w:r>
      <w:r w:rsidRPr="008A10EE">
        <w:rPr>
          <w:rFonts w:cs="Times New Roman"/>
          <w:i/>
          <w:iCs/>
        </w:rPr>
        <w:t>resource</w:t>
      </w:r>
      <w:r w:rsidRPr="008A10EE">
        <w:rPr>
          <w:rFonts w:cs="Times New Roman"/>
        </w:rPr>
        <w:t xml:space="preserve">. Jika implementasi sistem membutuhkan data dari berbagai pihak atau departemen </w:t>
      </w:r>
      <w:r w:rsidRPr="008A10EE">
        <w:rPr>
          <w:rFonts w:cs="Times New Roman"/>
        </w:rPr>
        <w:lastRenderedPageBreak/>
        <w:t xml:space="preserve">maka pimpinan harus mampu mengajak semua pihak dan departemen untuk bekerjasama dalam </w:t>
      </w:r>
      <w:r w:rsidRPr="008A10EE">
        <w:rPr>
          <w:rFonts w:cs="Times New Roman"/>
          <w:i/>
          <w:iCs/>
        </w:rPr>
        <w:t>collect data</w:t>
      </w:r>
      <w:r w:rsidRPr="008A10EE">
        <w:rPr>
          <w:rFonts w:cs="Times New Roman"/>
        </w:rPr>
        <w:t xml:space="preserve"> agar terciptanya data dan informasi yang berkualitas saat data tersebut telah masuk ke dalam sistem.</w:t>
      </w:r>
    </w:p>
    <w:p w14:paraId="675094D7" w14:textId="77777777" w:rsidR="00161991" w:rsidRDefault="00161991" w:rsidP="00161991">
      <w:pPr>
        <w:pStyle w:val="ListParagraph"/>
        <w:ind w:left="426"/>
        <w:rPr>
          <w:rFonts w:cs="Times New Roman"/>
        </w:rPr>
      </w:pPr>
    </w:p>
    <w:p w14:paraId="10080C88" w14:textId="48BF208D" w:rsidR="00011578" w:rsidRPr="00161991" w:rsidRDefault="00340C69" w:rsidP="00161991">
      <w:pPr>
        <w:pStyle w:val="ListParagraph"/>
        <w:ind w:left="426"/>
        <w:rPr>
          <w:rFonts w:cs="Times New Roman"/>
        </w:rPr>
      </w:pPr>
      <w:r w:rsidRPr="00161991">
        <w:rPr>
          <w:rFonts w:cs="Times New Roman"/>
        </w:rPr>
        <w:t>Jika kapasitas resource kurang namun pengembangan dan implementasi sistem tetap dipaksakan untuk tetap berjalan maka yang terjadi adalah kerja cepat bukan kerja tepat. Dan hal ini akan berpengaruh bagi kualitas informasi dan kualitas sistem nantinya.</w:t>
      </w:r>
    </w:p>
    <w:p w14:paraId="5BFEECC3" w14:textId="77777777" w:rsidR="00011578" w:rsidRDefault="00011578" w:rsidP="00317C3B">
      <w:pPr>
        <w:pStyle w:val="ListParagraph"/>
        <w:ind w:left="426"/>
        <w:rPr>
          <w:rFonts w:cs="Times New Roman"/>
        </w:rPr>
      </w:pPr>
    </w:p>
    <w:p w14:paraId="36592E36" w14:textId="2A3150D1" w:rsidR="007735DC" w:rsidRDefault="003F6A01" w:rsidP="00161991">
      <w:pPr>
        <w:pStyle w:val="ListParagraph"/>
        <w:ind w:left="426"/>
        <w:rPr>
          <w:rFonts w:cs="Times New Roman"/>
        </w:rPr>
      </w:pPr>
      <w:r w:rsidRPr="008A10EE">
        <w:rPr>
          <w:rFonts w:cs="Times New Roman"/>
        </w:rPr>
        <w:t xml:space="preserve">Sehingga </w:t>
      </w:r>
      <w:r w:rsidR="000B7B60" w:rsidRPr="008A10EE">
        <w:rPr>
          <w:rFonts w:cs="Times New Roman"/>
        </w:rPr>
        <w:t>dari faktor budaya, keselarasan stakeholder, proses bisnis, dan kesadaran semua pihak harus diperbaiki terlebih dahulu hingga siap dan dinilai mampu untuk mengimplementasikan sistem informasi.</w:t>
      </w:r>
      <w:r w:rsidR="0026672B">
        <w:rPr>
          <w:rFonts w:cs="Times New Roman"/>
        </w:rPr>
        <w:t xml:space="preserve"> </w:t>
      </w:r>
      <w:r w:rsidR="000B7B60" w:rsidRPr="008A10EE">
        <w:rPr>
          <w:rFonts w:cs="Times New Roman"/>
        </w:rPr>
        <w:t xml:space="preserve">Maka faktor teknis akan mengikuti dan </w:t>
      </w:r>
      <w:r w:rsidR="00D82963" w:rsidRPr="008A10EE">
        <w:rPr>
          <w:rFonts w:cs="Times New Roman"/>
        </w:rPr>
        <w:t>jika ada masalah pun tidak akan</w:t>
      </w:r>
      <w:r w:rsidR="000B7B60" w:rsidRPr="008A10EE">
        <w:rPr>
          <w:rFonts w:cs="Times New Roman"/>
        </w:rPr>
        <w:t xml:space="preserve"> menjadi masalah yang besar </w:t>
      </w:r>
      <w:r w:rsidR="00161991">
        <w:rPr>
          <w:rFonts w:cs="Times New Roman"/>
        </w:rPr>
        <w:t>dalam mencapai k</w:t>
      </w:r>
      <w:r w:rsidR="000B7B60" w:rsidRPr="008A10EE">
        <w:rPr>
          <w:rFonts w:cs="Times New Roman"/>
        </w:rPr>
        <w:t>e</w:t>
      </w:r>
      <w:r w:rsidR="00161991">
        <w:rPr>
          <w:rFonts w:cs="Times New Roman"/>
        </w:rPr>
        <w:t>berhasilan dari</w:t>
      </w:r>
      <w:r w:rsidR="000B7B60" w:rsidRPr="008A10EE">
        <w:rPr>
          <w:rFonts w:cs="Times New Roman"/>
        </w:rPr>
        <w:t xml:space="preserve"> implementasi sistem informasi pada perguruan tinggi.</w:t>
      </w:r>
      <w:r w:rsidR="0026672B">
        <w:rPr>
          <w:rFonts w:cs="Times New Roman"/>
        </w:rPr>
        <w:t xml:space="preserve"> </w:t>
      </w:r>
      <w:r w:rsidR="007735DC" w:rsidRPr="008A10EE">
        <w:rPr>
          <w:rFonts w:cs="Times New Roman"/>
        </w:rPr>
        <w:t xml:space="preserve">Sehingga dapat disimpulkan faktor yang dijelaskan </w:t>
      </w:r>
      <w:r w:rsidR="007735DC" w:rsidRPr="008A10EE">
        <w:rPr>
          <w:rFonts w:cs="Times New Roman"/>
          <w:i/>
          <w:iCs/>
        </w:rPr>
        <w:t>expert</w:t>
      </w:r>
      <w:r w:rsidR="007735DC" w:rsidRPr="008A10EE">
        <w:rPr>
          <w:rFonts w:cs="Times New Roman"/>
        </w:rPr>
        <w:t xml:space="preserve"> diatas masuk dalam kategori Faktor Manajemen Organisasi. </w:t>
      </w:r>
      <w:r w:rsidR="00161991">
        <w:rPr>
          <w:rFonts w:cs="Times New Roman"/>
        </w:rPr>
        <w:t>Faktor  tersebut  dapat  dil</w:t>
      </w:r>
      <w:r w:rsidR="007735DC" w:rsidRPr="008A10EE">
        <w:rPr>
          <w:rFonts w:cs="Times New Roman"/>
        </w:rPr>
        <w:t xml:space="preserve">ihat </w:t>
      </w:r>
      <w:r w:rsidR="00161991">
        <w:rPr>
          <w:rFonts w:cs="Times New Roman"/>
        </w:rPr>
        <w:t xml:space="preserve"> pada </w:t>
      </w:r>
      <w:r w:rsidR="007735DC" w:rsidRPr="008A10EE">
        <w:rPr>
          <w:rFonts w:cs="Times New Roman"/>
        </w:rPr>
        <w:t xml:space="preserve">Tabel </w:t>
      </w:r>
      <w:r w:rsidR="00161991">
        <w:rPr>
          <w:rFonts w:cs="Times New Roman"/>
        </w:rPr>
        <w:t xml:space="preserve"> </w:t>
      </w:r>
      <w:r w:rsidR="00493D3F" w:rsidRPr="008A10EE">
        <w:rPr>
          <w:rFonts w:cs="Times New Roman"/>
        </w:rPr>
        <w:t>6.2</w:t>
      </w:r>
      <w:r w:rsidR="00161991">
        <w:rPr>
          <w:rFonts w:cs="Times New Roman"/>
        </w:rPr>
        <w:t>5.</w:t>
      </w:r>
    </w:p>
    <w:p w14:paraId="40F63B9D" w14:textId="77777777" w:rsidR="002E2335" w:rsidRPr="008A10EE" w:rsidRDefault="002E2335" w:rsidP="00161991">
      <w:pPr>
        <w:pStyle w:val="ListParagraph"/>
        <w:ind w:left="426"/>
        <w:rPr>
          <w:rFonts w:cs="Times New Roman"/>
        </w:rPr>
      </w:pPr>
    </w:p>
    <w:p w14:paraId="496B75E7" w14:textId="62178E31" w:rsidR="00493D3F" w:rsidRPr="008A10EE" w:rsidRDefault="00493D3F" w:rsidP="00317C3B">
      <w:pPr>
        <w:pStyle w:val="Caption"/>
        <w:keepNext/>
        <w:rPr>
          <w:rFonts w:cs="Times New Roman"/>
          <w:i/>
          <w:iCs w:val="0"/>
        </w:rPr>
      </w:pPr>
      <w:bookmarkStart w:id="1166" w:name="_Toc4847163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5</w:t>
      </w:r>
      <w:r w:rsidR="00182426">
        <w:rPr>
          <w:rFonts w:cs="Times New Roman"/>
        </w:rPr>
        <w:fldChar w:fldCharType="end"/>
      </w:r>
      <w:r w:rsidRPr="008A10EE">
        <w:rPr>
          <w:rFonts w:cs="Times New Roman"/>
        </w:rPr>
        <w:t xml:space="preserve"> Faktor Pendorong dan Penghambat</w:t>
      </w:r>
      <w:r w:rsidR="0064747E">
        <w:rPr>
          <w:rFonts w:cs="Times New Roman"/>
        </w:rPr>
        <w:t xml:space="preserve"> Keberhasilan</w:t>
      </w:r>
      <w:r w:rsidRPr="008A10EE">
        <w:rPr>
          <w:rFonts w:cs="Times New Roman"/>
        </w:rPr>
        <w:t xml:space="preserve"> Implementasi SI Hasil Diskusi dengan </w:t>
      </w:r>
      <w:r w:rsidRPr="008A10EE">
        <w:rPr>
          <w:rFonts w:cs="Times New Roman"/>
          <w:i/>
          <w:iCs w:val="0"/>
        </w:rPr>
        <w:t>Expert</w:t>
      </w:r>
      <w:bookmarkEnd w:id="1166"/>
    </w:p>
    <w:tbl>
      <w:tblPr>
        <w:tblStyle w:val="TableGrid"/>
        <w:tblW w:w="0" w:type="auto"/>
        <w:tblLook w:val="04A0" w:firstRow="1" w:lastRow="0" w:firstColumn="1" w:lastColumn="0" w:noHBand="0" w:noVBand="1"/>
      </w:tblPr>
      <w:tblGrid>
        <w:gridCol w:w="1857"/>
        <w:gridCol w:w="1859"/>
        <w:gridCol w:w="1859"/>
      </w:tblGrid>
      <w:tr w:rsidR="007735DC" w:rsidRPr="008A10EE" w14:paraId="3E9057E4" w14:textId="77777777" w:rsidTr="00885B89">
        <w:trPr>
          <w:tblHeader/>
        </w:trPr>
        <w:tc>
          <w:tcPr>
            <w:tcW w:w="1857" w:type="dxa"/>
          </w:tcPr>
          <w:p w14:paraId="42444CD4" w14:textId="6570584C" w:rsidR="007735DC" w:rsidRPr="00885B89" w:rsidRDefault="00643BDE" w:rsidP="00317C3B">
            <w:pPr>
              <w:jc w:val="center"/>
              <w:rPr>
                <w:rFonts w:cs="Times New Roman"/>
                <w:b/>
                <w:bCs/>
              </w:rPr>
            </w:pPr>
            <w:r>
              <w:rPr>
                <w:rFonts w:cs="Times New Roman"/>
                <w:b/>
                <w:bCs/>
              </w:rPr>
              <w:t>Kategori</w:t>
            </w:r>
          </w:p>
        </w:tc>
        <w:tc>
          <w:tcPr>
            <w:tcW w:w="1859" w:type="dxa"/>
          </w:tcPr>
          <w:p w14:paraId="03285336" w14:textId="432FD97A" w:rsidR="007735DC" w:rsidRPr="00885B89" w:rsidRDefault="007735DC" w:rsidP="00317C3B">
            <w:pPr>
              <w:jc w:val="center"/>
              <w:rPr>
                <w:rFonts w:cs="Times New Roman"/>
                <w:b/>
                <w:bCs/>
              </w:rPr>
            </w:pPr>
            <w:r w:rsidRPr="00885B89">
              <w:rPr>
                <w:rFonts w:cs="Times New Roman"/>
                <w:b/>
                <w:bCs/>
              </w:rPr>
              <w:t>Faktor Pendorong</w:t>
            </w:r>
          </w:p>
        </w:tc>
        <w:tc>
          <w:tcPr>
            <w:tcW w:w="1859" w:type="dxa"/>
          </w:tcPr>
          <w:p w14:paraId="514426C6" w14:textId="60C90CE9" w:rsidR="007735DC" w:rsidRPr="00885B89" w:rsidRDefault="007735DC" w:rsidP="00317C3B">
            <w:pPr>
              <w:jc w:val="center"/>
              <w:rPr>
                <w:rFonts w:cs="Times New Roman"/>
                <w:b/>
                <w:bCs/>
              </w:rPr>
            </w:pPr>
            <w:r w:rsidRPr="00885B89">
              <w:rPr>
                <w:rFonts w:cs="Times New Roman"/>
                <w:b/>
                <w:bCs/>
              </w:rPr>
              <w:t>Faktor Penghambat</w:t>
            </w:r>
          </w:p>
        </w:tc>
      </w:tr>
      <w:tr w:rsidR="004E7373" w:rsidRPr="008A10EE" w14:paraId="4D350199" w14:textId="77777777" w:rsidTr="007735DC">
        <w:tc>
          <w:tcPr>
            <w:tcW w:w="1857" w:type="dxa"/>
          </w:tcPr>
          <w:p w14:paraId="42889720" w14:textId="151CEA59" w:rsidR="004E7373" w:rsidRPr="008A10EE" w:rsidRDefault="004E7373" w:rsidP="00317C3B">
            <w:pPr>
              <w:jc w:val="both"/>
              <w:rPr>
                <w:rFonts w:cs="Times New Roman"/>
              </w:rPr>
            </w:pPr>
            <w:r w:rsidRPr="008A10EE">
              <w:rPr>
                <w:rFonts w:cs="Times New Roman"/>
              </w:rPr>
              <w:t>Manajemen Organisasi</w:t>
            </w:r>
          </w:p>
        </w:tc>
        <w:tc>
          <w:tcPr>
            <w:tcW w:w="1859" w:type="dxa"/>
          </w:tcPr>
          <w:p w14:paraId="3753D601" w14:textId="41CE57D3" w:rsidR="004E7373" w:rsidRPr="008A10EE" w:rsidRDefault="004E7373" w:rsidP="00317C3B">
            <w:pPr>
              <w:jc w:val="both"/>
              <w:rPr>
                <w:rFonts w:cs="Times New Roman"/>
              </w:rPr>
            </w:pPr>
            <w:r w:rsidRPr="008A10EE">
              <w:rPr>
                <w:rFonts w:cs="Times New Roman"/>
              </w:rPr>
              <w:t>Adanya keselarasan antar stakeholder</w:t>
            </w:r>
          </w:p>
        </w:tc>
        <w:tc>
          <w:tcPr>
            <w:tcW w:w="1859" w:type="dxa"/>
          </w:tcPr>
          <w:p w14:paraId="0D1A838A" w14:textId="240C11B2" w:rsidR="004E7373" w:rsidRPr="008A10EE" w:rsidRDefault="004E7373" w:rsidP="00317C3B">
            <w:pPr>
              <w:jc w:val="both"/>
              <w:rPr>
                <w:rFonts w:cs="Times New Roman"/>
              </w:rPr>
            </w:pPr>
            <w:r w:rsidRPr="008A10EE">
              <w:rPr>
                <w:rFonts w:cs="Times New Roman"/>
              </w:rPr>
              <w:t>Budaya</w:t>
            </w:r>
            <w:r>
              <w:rPr>
                <w:rFonts w:cs="Times New Roman"/>
              </w:rPr>
              <w:t xml:space="preserve"> yang buruk terkait</w:t>
            </w:r>
            <w:r w:rsidRPr="008A10EE">
              <w:rPr>
                <w:rFonts w:cs="Times New Roman"/>
              </w:rPr>
              <w:t xml:space="preserve"> tidak adanya prioritas</w:t>
            </w:r>
            <w:r>
              <w:rPr>
                <w:rFonts w:cs="Times New Roman"/>
              </w:rPr>
              <w:t xml:space="preserve"> terhadap tujuan </w:t>
            </w:r>
            <w:r w:rsidRPr="008A10EE">
              <w:rPr>
                <w:rFonts w:cs="Times New Roman"/>
              </w:rPr>
              <w:t>dan ingin mencapai semua tanpa memperhatikan kapasitas</w:t>
            </w:r>
          </w:p>
        </w:tc>
      </w:tr>
    </w:tbl>
    <w:p w14:paraId="36E2504D" w14:textId="6B8B810A" w:rsidR="004E7373" w:rsidRDefault="004E7373" w:rsidP="00317C3B">
      <w:pPr>
        <w:rPr>
          <w:rFonts w:cs="Times New Roman"/>
        </w:rPr>
      </w:pPr>
    </w:p>
    <w:p w14:paraId="61E24754" w14:textId="791E429C" w:rsidR="00643BDE" w:rsidRDefault="00643BDE" w:rsidP="00317C3B">
      <w:pPr>
        <w:rPr>
          <w:rFonts w:cs="Times New Roman"/>
        </w:rPr>
      </w:pPr>
      <w:r>
        <w:rPr>
          <w:rFonts w:cs="Times New Roman"/>
        </w:rPr>
        <w:lastRenderedPageBreak/>
        <w:t xml:space="preserve">Karena pada penelitian ini pendapat </w:t>
      </w:r>
      <w:r>
        <w:rPr>
          <w:rFonts w:cs="Times New Roman"/>
          <w:i/>
          <w:iCs/>
        </w:rPr>
        <w:t>expert</w:t>
      </w:r>
      <w:r>
        <w:rPr>
          <w:rFonts w:cs="Times New Roman"/>
        </w:rPr>
        <w:t xml:space="preserve"> yang dipakai apabila terjadi ketidaksamaan hasil dengan hasil wawanara, maka untuk memperkuat argumen karena peneliti hanya memakai pendapat dari sudut pandang 1 </w:t>
      </w:r>
      <w:r>
        <w:rPr>
          <w:rFonts w:cs="Times New Roman"/>
          <w:i/>
          <w:iCs/>
        </w:rPr>
        <w:t>expert</w:t>
      </w:r>
      <w:r>
        <w:rPr>
          <w:rFonts w:cs="Times New Roman"/>
        </w:rPr>
        <w:t xml:space="preserve"> saja sehingga sangat subjektif maka peneliti memakai argumen dari beberapa penelitian bahwa terkait faktor a</w:t>
      </w:r>
      <w:r w:rsidRPr="008A10EE">
        <w:rPr>
          <w:rFonts w:cs="Times New Roman"/>
        </w:rPr>
        <w:t>danya keselarasan antar stakeholder</w:t>
      </w:r>
      <w:r>
        <w:rPr>
          <w:rFonts w:cs="Times New Roman"/>
        </w:rPr>
        <w:t xml:space="preserve"> menjadi faktor pendorong utama paling berpengaruh pada kategori manajemen organisasi.</w:t>
      </w:r>
    </w:p>
    <w:p w14:paraId="18EE581B" w14:textId="52F93E41" w:rsidR="00BB55E6" w:rsidRDefault="00BB55E6" w:rsidP="00317C3B">
      <w:pPr>
        <w:rPr>
          <w:rFonts w:cs="Times New Roman"/>
        </w:rPr>
      </w:pPr>
    </w:p>
    <w:p w14:paraId="76503FCA" w14:textId="35ACAC23" w:rsidR="00643BDE" w:rsidRPr="00643BDE" w:rsidRDefault="00BB55E6" w:rsidP="00317C3B">
      <w:pPr>
        <w:rPr>
          <w:rFonts w:cs="Times New Roman"/>
        </w:rPr>
      </w:pPr>
      <w:r>
        <w:rPr>
          <w:rFonts w:cs="Times New Roman"/>
        </w:rPr>
        <w:t xml:space="preserve">Pada penelitian yang dilakukan di sekolah menengah pertama dan menengah atas di Negara Malaysia </w:t>
      </w:r>
      <w:r>
        <w:rPr>
          <w:rFonts w:cs="Times New Roman"/>
        </w:rPr>
        <w:fldChar w:fldCharType="begin" w:fldLock="1"/>
      </w:r>
      <w:r>
        <w:rPr>
          <w:rFonts w:cs="Times New Roman"/>
        </w:rPr>
        <w:instrText>ADDIN CSL_CITATION {"citationItems":[{"id":"ITEM-1","itemData":{"DOI":"10.1016/j.stueduc.2018.05.003","ISSN":"0191491X","abstract":"This multiple-case study drew upon Engeström's (1987) activity theory (AT) to understand the conditions and explain the systematic contradictions that facilitate successful Information and Communication Technology (ICT) integration in schools. The data were collected through in-depth interviews and document analysis from one primary and one secondary public school in Malaysia. In-depth interviews were carried out with nine participants, including principals, ICT coordinators, and teachers. Findings revealed three conditions that led to successful ICT integration: 1) types of ICT tools in the school, 2) rules and regulations in the school that shape the ICT culture, and 3) division of labour within the school community. The findings indicate that school stakeholders must work together to resolve tensions introduced by systemic contradictions in different activity systems, which shape school ICT culture. The study aims to enrich the discourse on ICT integration by assisting school stakeholders to reflect on their own ICT integration strategies.","author":[{"dropping-particle":"","family":"Razak","given":"N. Asiah","non-dropping-particle":"","parse-names":false,"suffix":""},{"dropping-particle":"","family":"Jalil","given":"Habibah Ab","non-dropping-particle":"","parse-names":false,"suffix":""},{"dropping-particle":"","family":"Krauss","given":"Steven Eric","non-dropping-particle":"","parse-names":false,"suffix":""},{"dropping-particle":"","family":"Ahmad","given":"Nor Aniza","non-dropping-particle":"","parse-names":false,"suffix":""}],"container-title":"Studies in Educational Evaluation","id":"ITEM-1","issue":"May","issued":{"date-parts":[["2018"]]},"page":"17-29","publisher":"Elsevier","title":"Successful implementation of information and communication technology integration in Malaysian public schools: An activity systems analysis approach","type":"article-journal","volume":"58"},"uris":["http://www.mendeley.com/documents/?uuid=c64a795f-ad35-44d7-aec0-e653fe10bcd4"]}],"mendeley":{"formattedCitation":"[3]","plainTextFormattedCitation":"[3]","previouslyFormattedCitation":"[3]"},"properties":{"noteIndex":0},"schema":"https://github.com/citation-style-language/schema/raw/master/csl-citation.json"}</w:instrText>
      </w:r>
      <w:r>
        <w:rPr>
          <w:rFonts w:cs="Times New Roman"/>
        </w:rPr>
        <w:fldChar w:fldCharType="separate"/>
      </w:r>
      <w:r w:rsidRPr="00BB55E6">
        <w:rPr>
          <w:rFonts w:cs="Times New Roman"/>
          <w:noProof/>
        </w:rPr>
        <w:t>[3]</w:t>
      </w:r>
      <w:r>
        <w:rPr>
          <w:rFonts w:cs="Times New Roman"/>
        </w:rPr>
        <w:fldChar w:fldCharType="end"/>
      </w:r>
      <w:r>
        <w:rPr>
          <w:rFonts w:cs="Times New Roman"/>
        </w:rPr>
        <w:t xml:space="preserve"> menjelaskan bahwa peran siswa, guru, teknisi IT, koordinator mata pelajaran, kepala sekolah/pimpinan, dan orangtua memiliki peran yang sangat penting dalam mendukung keberhasilan implementasi sistem informasi pada sekolah tersebut. Sehingga dapat dikatakan bahwa keselarasan dan keterlibatan semua pihak atau stakeholder menjadi faktor pendorong paling berpengaruh </w:t>
      </w:r>
      <w:r w:rsidR="00161991">
        <w:rPr>
          <w:rFonts w:cs="Times New Roman"/>
        </w:rPr>
        <w:t>bagi keberhasilan</w:t>
      </w:r>
      <w:r>
        <w:rPr>
          <w:rFonts w:cs="Times New Roman"/>
        </w:rPr>
        <w:t xml:space="preserve"> implementasi sistem informasi terintegrasi pada bidang pendidikan. Kemudian pada penelitian yang dilakukan di perguruan tinggi di Negara Iran </w:t>
      </w:r>
      <w:r>
        <w:rPr>
          <w:rFonts w:cs="Times New Roman"/>
        </w:rPr>
        <w:fldChar w:fldCharType="begin" w:fldLock="1"/>
      </w:r>
      <w:r>
        <w:rPr>
          <w:rFonts w:cs="Times New Roman"/>
        </w:rPr>
        <w:instrText>ADDIN CSL_CITATION {"citationItems":[{"id":"ITEM-1","itemData":{"abstract":"Modern economy and technological development are increasingly necessitating agile responsiveness from the side of businesses. This would not be achievable without having integrated IS/IT projects into the organizational processes and structure. In this global endeavor, Iranian organizations among IS/IT fast growing Middle Eastern nations are not excluded. However, alike so many other countries, the statistical figures and failure ratios for performing these projects are not so promising. To investigate the situation of IS/IT projects failure, it is critical to clarify criteria of success/failure, identify influential factors, and finally propose appropriate recommendations through realizing reasons behind the causes of failure. The research reveals that managerial/strategic and cultural factors have the most influential impact for that matter. It is mandated that Iranian organizations promote the commitment and support of senior management, raise general awareness for IS/IT projects’ structure and functionality, and foster a correct cultural context to prevent failure in this kind of projects. Moreover, the smaller the size of a project and the hosting organization are, the lower the risk of confronting complications and the easier managing the project get. Creating rigorous ‘lessons learned’ processes, risk management and change management would be considered as supportive key issues as well.","author":[{"dropping-particle":"","family":"Alimohammadinavid","given":"Reza","non-dropping-particle":"","parse-names":false,"suffix":""}],"id":"ITEM-1","issue":"0","issued":{"date-parts":[["2007"]]},"page":"59","title":"IS/IT projects failure: An investigation in Iranian Organizations","type":"article-journal"},"uris":["http://www.mendeley.com/documents/?uuid=05a947d1-39de-4093-bb70-acea561dc643"]}],"mendeley":{"formattedCitation":"[10]","plainTextFormattedCitation":"[10]"},"properties":{"noteIndex":0},"schema":"https://github.com/citation-style-language/schema/raw/master/csl-citation.json"}</w:instrText>
      </w:r>
      <w:r>
        <w:rPr>
          <w:rFonts w:cs="Times New Roman"/>
        </w:rPr>
        <w:fldChar w:fldCharType="separate"/>
      </w:r>
      <w:r w:rsidRPr="00BB55E6">
        <w:rPr>
          <w:rFonts w:cs="Times New Roman"/>
          <w:noProof/>
        </w:rPr>
        <w:t>[10]</w:t>
      </w:r>
      <w:r>
        <w:rPr>
          <w:rFonts w:cs="Times New Roman"/>
        </w:rPr>
        <w:fldChar w:fldCharType="end"/>
      </w:r>
      <w:r>
        <w:rPr>
          <w:rFonts w:cs="Times New Roman"/>
        </w:rPr>
        <w:t xml:space="preserve"> juga menjelaskan bahwa kegagalan implementasi sistem informasi pada perguruan tinggi mereka disebabkan oleh buruknya manajemen organisasi mereka. Dimana dukungan pimpinan atau </w:t>
      </w:r>
      <w:r>
        <w:rPr>
          <w:rFonts w:cs="Times New Roman"/>
          <w:i/>
          <w:iCs/>
        </w:rPr>
        <w:t>top management</w:t>
      </w:r>
      <w:r>
        <w:rPr>
          <w:rFonts w:cs="Times New Roman"/>
        </w:rPr>
        <w:t xml:space="preserve"> terkait implementasi ini tidak dibuktikan </w:t>
      </w:r>
      <w:r w:rsidR="009C1A2D">
        <w:rPr>
          <w:rFonts w:cs="Times New Roman"/>
        </w:rPr>
        <w:t xml:space="preserve">dan tidak diperhatikan dengan serius seperti pemberian dana yang cukup, dan pemenuhan kebutuhan </w:t>
      </w:r>
      <w:r w:rsidR="009C1A2D" w:rsidRPr="009C1A2D">
        <w:rPr>
          <w:rFonts w:cs="Times New Roman"/>
          <w:i/>
          <w:iCs/>
        </w:rPr>
        <w:t>resource</w:t>
      </w:r>
      <w:r w:rsidR="009C1A2D">
        <w:rPr>
          <w:rFonts w:cs="Times New Roman"/>
        </w:rPr>
        <w:t>. Selain itu komunikasi yang buruk juga terjadi antara pihak perguruan tinggi dengan vendor dalam mendefinisikan permintaan dan kebutuhan. Oleh karena itu dapat disimpulkan bahwa manajemen organisasi yang baik terkait dukungan pimpinan mulai dari pengembangan sampai implementasi sistem dan terjalinnya komunikasi yang baik dengan vendor menjadi bukti bahwa keselarasan antar stakeholder menjadi pendorong utama paling berpengaruh pada kategori manajemen organisasi dal</w:t>
      </w:r>
      <w:r w:rsidR="00632B0B">
        <w:rPr>
          <w:rFonts w:cs="Times New Roman"/>
        </w:rPr>
        <w:t>am mendorong</w:t>
      </w:r>
      <w:r w:rsidR="00161991">
        <w:rPr>
          <w:rFonts w:cs="Times New Roman"/>
        </w:rPr>
        <w:t xml:space="preserve"> bagi keberhasilan</w:t>
      </w:r>
      <w:r w:rsidR="009C1A2D">
        <w:rPr>
          <w:rFonts w:cs="Times New Roman"/>
        </w:rPr>
        <w:t xml:space="preserve"> </w:t>
      </w:r>
      <w:r w:rsidR="00632B0B">
        <w:rPr>
          <w:rFonts w:cs="Times New Roman"/>
        </w:rPr>
        <w:t xml:space="preserve">proses </w:t>
      </w:r>
      <w:r w:rsidR="009C1A2D">
        <w:rPr>
          <w:rFonts w:cs="Times New Roman"/>
        </w:rPr>
        <w:t>implementasi sistem informasi terintegrasi.</w:t>
      </w:r>
    </w:p>
    <w:p w14:paraId="57807A4E" w14:textId="46C2D8B2" w:rsidR="00D67649" w:rsidRPr="008A10EE" w:rsidRDefault="00CC7463" w:rsidP="00317C3B">
      <w:pPr>
        <w:pStyle w:val="Heading3"/>
        <w:numPr>
          <w:ilvl w:val="2"/>
          <w:numId w:val="22"/>
        </w:numPr>
        <w:rPr>
          <w:rFonts w:cs="Times New Roman"/>
          <w:lang w:val="en-US"/>
        </w:rPr>
      </w:pPr>
      <w:bookmarkStart w:id="1167" w:name="_Toc48471577"/>
      <w:r w:rsidRPr="008A10EE">
        <w:rPr>
          <w:rStyle w:val="Heading3Char"/>
          <w:rFonts w:cs="Times New Roman"/>
          <w:b/>
          <w:lang w:val="en-US"/>
        </w:rPr>
        <w:lastRenderedPageBreak/>
        <w:t xml:space="preserve">Pendalaman </w:t>
      </w:r>
      <w:r w:rsidR="0064747E">
        <w:rPr>
          <w:rStyle w:val="Heading3Char"/>
          <w:rFonts w:cs="Times New Roman"/>
          <w:b/>
          <w:i/>
          <w:iCs/>
          <w:lang w:val="en-US"/>
        </w:rPr>
        <w:t xml:space="preserve">Network </w:t>
      </w:r>
      <w:r w:rsidR="0064747E">
        <w:rPr>
          <w:rStyle w:val="Heading3Char"/>
          <w:rFonts w:cs="Times New Roman"/>
          <w:b/>
          <w:lang w:val="en-US"/>
        </w:rPr>
        <w:t xml:space="preserve">Keterkaitan Pengaruh </w:t>
      </w:r>
      <w:r w:rsidR="00337BD7" w:rsidRPr="008A10EE">
        <w:rPr>
          <w:rStyle w:val="Heading3Char"/>
          <w:rFonts w:cs="Times New Roman"/>
          <w:b/>
          <w:lang w:val="en-US"/>
        </w:rPr>
        <w:t xml:space="preserve">Antar Faktor </w:t>
      </w:r>
      <w:r w:rsidR="0090594D">
        <w:rPr>
          <w:rStyle w:val="Heading3Char"/>
          <w:rFonts w:cs="Times New Roman"/>
          <w:b/>
          <w:lang w:val="en-US"/>
        </w:rPr>
        <w:t xml:space="preserve">Pendorong </w:t>
      </w:r>
      <w:r w:rsidR="00337BD7" w:rsidRPr="008A10EE">
        <w:rPr>
          <w:rStyle w:val="Heading3Char"/>
          <w:rFonts w:cs="Times New Roman"/>
          <w:b/>
          <w:lang w:val="en-US"/>
        </w:rPr>
        <w:t xml:space="preserve">Hasil Diskusi dengan </w:t>
      </w:r>
      <w:r w:rsidR="00337BD7" w:rsidRPr="008A10EE">
        <w:rPr>
          <w:rStyle w:val="Heading3Char"/>
          <w:rFonts w:cs="Times New Roman"/>
          <w:b/>
          <w:i/>
          <w:iCs/>
          <w:lang w:val="en-US"/>
        </w:rPr>
        <w:t>Expert</w:t>
      </w:r>
      <w:bookmarkEnd w:id="1167"/>
    </w:p>
    <w:p w14:paraId="19450419" w14:textId="77777777" w:rsidR="008048C4" w:rsidRDefault="00D82963" w:rsidP="00317C3B">
      <w:pPr>
        <w:rPr>
          <w:rFonts w:cs="Times New Roman"/>
          <w:lang w:val="en-US"/>
        </w:rPr>
      </w:pPr>
      <w:r w:rsidRPr="008A10EE">
        <w:rPr>
          <w:rFonts w:cs="Times New Roman"/>
          <w:lang w:val="en-US"/>
        </w:rPr>
        <w:t xml:space="preserve">Setelah melakukan diskusi dan pendalaman hasil bersama </w:t>
      </w:r>
      <w:r w:rsidRPr="008A10EE">
        <w:rPr>
          <w:rFonts w:cs="Times New Roman"/>
          <w:i/>
          <w:iCs/>
          <w:lang w:val="en-US"/>
        </w:rPr>
        <w:t xml:space="preserve">expert, </w:t>
      </w:r>
      <w:r w:rsidRPr="008A10EE">
        <w:rPr>
          <w:rFonts w:cs="Times New Roman"/>
          <w:lang w:val="en-US"/>
        </w:rPr>
        <w:t xml:space="preserve">peneliti mendapatkan hubungan antar faktor dari sisi pendapat </w:t>
      </w:r>
      <w:r w:rsidRPr="008A10EE">
        <w:rPr>
          <w:rFonts w:cs="Times New Roman"/>
          <w:i/>
          <w:iCs/>
          <w:lang w:val="en-US"/>
        </w:rPr>
        <w:t>expert</w:t>
      </w:r>
      <w:r w:rsidRPr="008A10EE">
        <w:rPr>
          <w:rFonts w:cs="Times New Roman"/>
          <w:lang w:val="en-US"/>
        </w:rPr>
        <w:t xml:space="preserve">. Dari sini hubungan antar faktor yang sudah didapat pada saat melakukan wawancara dengan narasumber akan dikombinasikan dengan faktor dari </w:t>
      </w:r>
      <w:r w:rsidRPr="008A10EE">
        <w:rPr>
          <w:rFonts w:cs="Times New Roman"/>
          <w:i/>
          <w:iCs/>
          <w:lang w:val="en-US"/>
        </w:rPr>
        <w:t>expert</w:t>
      </w:r>
      <w:r w:rsidRPr="008A10EE">
        <w:rPr>
          <w:rFonts w:cs="Times New Roman"/>
          <w:lang w:val="en-US"/>
        </w:rPr>
        <w:t xml:space="preserve">. Mana sajakah faktor yang saling terkait antara faktor hasil wawancara dengan faktor hasil diskusi dengan </w:t>
      </w:r>
      <w:r w:rsidRPr="008A10EE">
        <w:rPr>
          <w:rFonts w:cs="Times New Roman"/>
          <w:i/>
          <w:iCs/>
          <w:lang w:val="en-US"/>
        </w:rPr>
        <w:t>expert</w:t>
      </w:r>
      <w:r w:rsidRPr="008A10EE">
        <w:rPr>
          <w:rFonts w:cs="Times New Roman"/>
          <w:lang w:val="en-US"/>
        </w:rPr>
        <w:t>.</w:t>
      </w:r>
      <w:r w:rsidR="0026672B">
        <w:rPr>
          <w:rFonts w:cs="Times New Roman"/>
          <w:lang w:val="en-US"/>
        </w:rPr>
        <w:t xml:space="preserve"> Dapat dilihat di Gambar 6.</w:t>
      </w:r>
      <w:r w:rsidR="008048C4">
        <w:rPr>
          <w:rFonts w:cs="Times New Roman"/>
          <w:lang w:val="en-US"/>
        </w:rPr>
        <w:t>2.</w:t>
      </w:r>
    </w:p>
    <w:p w14:paraId="4638A8A4" w14:textId="77777777" w:rsidR="008048C4" w:rsidRDefault="008048C4" w:rsidP="008048C4">
      <w:pPr>
        <w:rPr>
          <w:rFonts w:cs="Times New Roman"/>
          <w:lang w:val="en-US"/>
        </w:rPr>
      </w:pPr>
    </w:p>
    <w:p w14:paraId="3ACBB1CA" w14:textId="77777777" w:rsidR="008048C4" w:rsidRDefault="008048C4" w:rsidP="00317C3B">
      <w:pPr>
        <w:rPr>
          <w:rFonts w:cs="Times New Roman"/>
        </w:rPr>
      </w:pPr>
      <w:r w:rsidRPr="008A10EE">
        <w:rPr>
          <w:rFonts w:cs="Times New Roman"/>
          <w:lang w:val="en-US"/>
        </w:rPr>
        <w:t>Berdasarkan hasil yang didapat pada Gambar 6.</w:t>
      </w:r>
      <w:r>
        <w:rPr>
          <w:rFonts w:cs="Times New Roman"/>
          <w:lang w:val="en-US"/>
        </w:rPr>
        <w:t>2</w:t>
      </w:r>
      <w:r w:rsidRPr="008A10EE">
        <w:rPr>
          <w:rFonts w:cs="Times New Roman"/>
          <w:lang w:val="en-US"/>
        </w:rPr>
        <w:t xml:space="preserve"> dapat diketahui bahwa</w:t>
      </w:r>
      <w:r>
        <w:rPr>
          <w:rFonts w:cs="Times New Roman"/>
          <w:lang w:val="en-US"/>
        </w:rPr>
        <w:t xml:space="preserve"> </w:t>
      </w:r>
      <w:r w:rsidRPr="008048C4">
        <w:rPr>
          <w:rFonts w:cs="Times New Roman"/>
          <w:b/>
          <w:bCs/>
          <w:u w:val="single"/>
          <w:lang w:val="en-US"/>
        </w:rPr>
        <w:t xml:space="preserve">Keselarasan antar </w:t>
      </w:r>
      <w:r w:rsidRPr="008048C4">
        <w:rPr>
          <w:rFonts w:cs="Times New Roman"/>
          <w:b/>
          <w:bCs/>
          <w:i/>
          <w:iCs/>
          <w:u w:val="single"/>
          <w:lang w:val="en-US"/>
        </w:rPr>
        <w:t xml:space="preserve">stakeholder </w:t>
      </w:r>
      <w:r w:rsidRPr="008048C4">
        <w:rPr>
          <w:rFonts w:cs="Times New Roman"/>
          <w:b/>
          <w:bCs/>
          <w:u w:val="single"/>
          <w:lang w:val="en-US"/>
        </w:rPr>
        <w:t xml:space="preserve">atau dari semua pihak pada organisasi </w:t>
      </w:r>
      <w:r w:rsidRPr="008048C4">
        <w:rPr>
          <w:rFonts w:cs="Times New Roman"/>
          <w:b/>
          <w:bCs/>
          <w:u w:val="single"/>
        </w:rPr>
        <w:t>menjadi pendorong utama</w:t>
      </w:r>
      <w:r w:rsidRPr="007905CD">
        <w:rPr>
          <w:rFonts w:cs="Times New Roman"/>
        </w:rPr>
        <w:t xml:space="preserve"> yang sangat berpengaruh.</w:t>
      </w:r>
    </w:p>
    <w:p w14:paraId="7853F6A3" w14:textId="77777777" w:rsidR="008048C4" w:rsidRDefault="008048C4" w:rsidP="00317C3B">
      <w:pPr>
        <w:rPr>
          <w:rFonts w:cs="Times New Roman"/>
        </w:rPr>
      </w:pPr>
    </w:p>
    <w:p w14:paraId="7B1254F4" w14:textId="1264FB3F" w:rsidR="008048C4" w:rsidRPr="008048C4" w:rsidRDefault="008048C4" w:rsidP="00317C3B">
      <w:pPr>
        <w:rPr>
          <w:rFonts w:cs="Times New Roman"/>
          <w:lang w:val="en-US"/>
        </w:rPr>
        <w:sectPr w:rsidR="008048C4" w:rsidRPr="008048C4" w:rsidSect="00577DD3">
          <w:pgSz w:w="8420" w:h="11907"/>
          <w:pgMar w:top="1134" w:right="1134" w:bottom="1134" w:left="1701" w:header="720" w:footer="720" w:gutter="0"/>
          <w:cols w:space="720"/>
          <w:docGrid w:linePitch="360"/>
        </w:sectPr>
      </w:pPr>
      <w:r w:rsidRPr="007905CD">
        <w:rPr>
          <w:rFonts w:cs="Times New Roman"/>
        </w:rPr>
        <w:t xml:space="preserve">Faktor ini juga menjadi pendorong bagi faktor meningkatnya motivasi, komitmen, dan kesadaran pengguna dalam mengimplementasikan sistem informasi pada perguruan tinggi mereka. Selain itu faktor ini juga </w:t>
      </w:r>
      <w:r>
        <w:rPr>
          <w:rFonts w:cs="Times New Roman"/>
        </w:rPr>
        <w:t xml:space="preserve">dipengaruhi oleh faktor pendorong dukungan </w:t>
      </w:r>
      <w:r w:rsidRPr="007905CD">
        <w:rPr>
          <w:rFonts w:cs="Times New Roman"/>
        </w:rPr>
        <w:t xml:space="preserve">pihak </w:t>
      </w:r>
      <w:r w:rsidRPr="007905CD">
        <w:rPr>
          <w:rFonts w:cs="Times New Roman"/>
          <w:i/>
          <w:iCs/>
        </w:rPr>
        <w:t>top management</w:t>
      </w:r>
      <w:r w:rsidRPr="007905CD">
        <w:rPr>
          <w:rFonts w:cs="Times New Roman"/>
        </w:rPr>
        <w:t xml:space="preserve"> atau pimpinan. Sehingga tujuan dari implementasi akan selaras karena semua pihak saling berkoordinasi dan saling mendukung</w:t>
      </w:r>
      <w:r>
        <w:rPr>
          <w:rFonts w:cs="Times New Roman"/>
        </w:rPr>
        <w:t xml:space="preserve"> satu sama lain</w:t>
      </w:r>
    </w:p>
    <w:p w14:paraId="3EF3DEEE" w14:textId="77777777" w:rsidR="008048C4" w:rsidRDefault="00ED57A8" w:rsidP="008048C4">
      <w:pPr>
        <w:keepNext/>
        <w:jc w:val="center"/>
      </w:pPr>
      <w:r>
        <w:rPr>
          <w:noProof/>
        </w:rPr>
        <w:lastRenderedPageBreak/>
        <w:drawing>
          <wp:inline distT="0" distB="0" distL="0" distR="0" wp14:anchorId="71F73E7D" wp14:editId="66354F6A">
            <wp:extent cx="6170930" cy="3095625"/>
            <wp:effectExtent l="0" t="0" r="127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71305" cy="3095813"/>
                    </a:xfrm>
                    <a:prstGeom prst="rect">
                      <a:avLst/>
                    </a:prstGeom>
                  </pic:spPr>
                </pic:pic>
              </a:graphicData>
            </a:graphic>
          </wp:inline>
        </w:drawing>
      </w:r>
    </w:p>
    <w:p w14:paraId="6F2EF737" w14:textId="634CEB72" w:rsidR="00CA5BCF" w:rsidRPr="008A10EE" w:rsidRDefault="008048C4" w:rsidP="008048C4">
      <w:pPr>
        <w:pStyle w:val="Caption"/>
        <w:rPr>
          <w:rFonts w:cs="Times New Roman"/>
        </w:rPr>
      </w:pPr>
      <w:bookmarkStart w:id="1168" w:name="_Toc48471601"/>
      <w:r>
        <w:t xml:space="preserve">Gambar </w:t>
      </w:r>
      <w:r w:rsidR="002A14F8">
        <w:fldChar w:fldCharType="begin"/>
      </w:r>
      <w:r w:rsidR="002A14F8">
        <w:instrText xml:space="preserve"> STYLEREF 2 \s </w:instrText>
      </w:r>
      <w:r w:rsidR="002A14F8">
        <w:fldChar w:fldCharType="separate"/>
      </w:r>
      <w:r w:rsidR="00441E18">
        <w:rPr>
          <w:noProof/>
        </w:rPr>
        <w:t>6.3</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1</w:t>
      </w:r>
      <w:r w:rsidR="002A14F8">
        <w:rPr>
          <w:noProof/>
        </w:rPr>
        <w:fldChar w:fldCharType="end"/>
      </w:r>
      <w:r>
        <w:t xml:space="preserve"> </w:t>
      </w:r>
      <w:r>
        <w:rPr>
          <w:rFonts w:cs="Times New Roman"/>
        </w:rPr>
        <w:t>Pengaruh Antar F</w:t>
      </w:r>
      <w:r w:rsidRPr="008A10EE">
        <w:rPr>
          <w:rFonts w:cs="Times New Roman"/>
        </w:rPr>
        <w:t xml:space="preserve">aktor </w:t>
      </w:r>
      <w:r>
        <w:rPr>
          <w:rFonts w:cs="Times New Roman"/>
        </w:rPr>
        <w:t xml:space="preserve">Pendorong Temuan Hasil Wawancara dan Diskusi </w:t>
      </w:r>
      <w:r>
        <w:rPr>
          <w:rFonts w:cs="Times New Roman"/>
          <w:i/>
          <w:iCs w:val="0"/>
        </w:rPr>
        <w:t>Expert</w:t>
      </w:r>
      <w:bookmarkEnd w:id="1168"/>
    </w:p>
    <w:p w14:paraId="2BDFA0D6" w14:textId="6C5EEB91" w:rsidR="00D82963" w:rsidRPr="00C62006" w:rsidRDefault="00D82963" w:rsidP="00317C3B">
      <w:pPr>
        <w:pStyle w:val="Caption"/>
        <w:rPr>
          <w:rFonts w:cs="Times New Roman"/>
          <w:lang w:val="en-US"/>
        </w:rPr>
        <w:sectPr w:rsidR="00D82963" w:rsidRPr="00C62006" w:rsidSect="00577DD3">
          <w:pgSz w:w="11907" w:h="8420" w:orient="landscape"/>
          <w:pgMar w:top="1134" w:right="1134" w:bottom="1701" w:left="1134" w:header="720" w:footer="720" w:gutter="0"/>
          <w:cols w:space="720"/>
          <w:docGrid w:linePitch="360"/>
        </w:sectPr>
      </w:pPr>
    </w:p>
    <w:p w14:paraId="7FD376BA" w14:textId="7AFBE975" w:rsidR="00336727" w:rsidRPr="008048C4" w:rsidRDefault="008048C4" w:rsidP="00317C3B">
      <w:pPr>
        <w:rPr>
          <w:rFonts w:cs="Times New Roman"/>
        </w:rPr>
      </w:pPr>
      <w:bookmarkStart w:id="1169" w:name="_Toc517309034"/>
      <w:bookmarkEnd w:id="1131"/>
      <w:r>
        <w:rPr>
          <w:rFonts w:cs="Times New Roman"/>
          <w:lang w:val="en-US"/>
        </w:rPr>
        <w:lastRenderedPageBreak/>
        <w:t xml:space="preserve">Dari </w:t>
      </w:r>
      <w:r>
        <w:rPr>
          <w:rFonts w:cs="Times New Roman"/>
          <w:i/>
          <w:iCs/>
          <w:lang w:val="en-US"/>
        </w:rPr>
        <w:t xml:space="preserve">Network </w:t>
      </w:r>
      <w:r>
        <w:rPr>
          <w:rFonts w:cs="Times New Roman"/>
          <w:lang w:val="en-US"/>
        </w:rPr>
        <w:t>keterkaitan pengaruh</w:t>
      </w:r>
      <w:r w:rsidR="00493D3F" w:rsidRPr="008A10EE">
        <w:rPr>
          <w:rFonts w:cs="Times New Roman"/>
          <w:lang w:val="en-US"/>
        </w:rPr>
        <w:t xml:space="preserve"> antar faktor</w:t>
      </w:r>
      <w:r>
        <w:rPr>
          <w:rFonts w:cs="Times New Roman"/>
          <w:lang w:val="en-US"/>
        </w:rPr>
        <w:t xml:space="preserve"> pendorong</w:t>
      </w:r>
      <w:r w:rsidR="00493D3F" w:rsidRPr="008A10EE">
        <w:rPr>
          <w:rFonts w:cs="Times New Roman"/>
          <w:lang w:val="en-US"/>
        </w:rPr>
        <w:t xml:space="preserve"> dari hasil pendalaman dengan </w:t>
      </w:r>
      <w:r w:rsidR="00493D3F" w:rsidRPr="008A10EE">
        <w:rPr>
          <w:rFonts w:cs="Times New Roman"/>
          <w:i/>
          <w:iCs/>
          <w:lang w:val="en-US"/>
        </w:rPr>
        <w:t>expert</w:t>
      </w:r>
      <w:r w:rsidR="00493D3F" w:rsidRPr="008A10EE">
        <w:rPr>
          <w:rFonts w:cs="Times New Roman"/>
          <w:lang w:val="en-US"/>
        </w:rPr>
        <w:t xml:space="preserve"> dapat diketahui seperti pada Tabel </w:t>
      </w:r>
      <w:r w:rsidR="00C75ED6" w:rsidRPr="008A10EE">
        <w:rPr>
          <w:rFonts w:cs="Times New Roman"/>
          <w:lang w:val="en-US"/>
        </w:rPr>
        <w:t>6.2</w:t>
      </w:r>
      <w:r w:rsidR="00B873FD">
        <w:rPr>
          <w:rFonts w:cs="Times New Roman"/>
          <w:lang w:val="en-US"/>
        </w:rPr>
        <w:t>6</w:t>
      </w:r>
      <w:r w:rsidR="00C75ED6" w:rsidRPr="008A10EE">
        <w:rPr>
          <w:rFonts w:cs="Times New Roman"/>
          <w:lang w:val="en-US"/>
        </w:rPr>
        <w:t xml:space="preserve"> </w:t>
      </w:r>
      <w:r w:rsidR="00493D3F" w:rsidRPr="008A10EE">
        <w:rPr>
          <w:rFonts w:cs="Times New Roman"/>
          <w:lang w:val="en-US"/>
        </w:rPr>
        <w:t>berikut</w:t>
      </w:r>
    </w:p>
    <w:p w14:paraId="170CBDFE" w14:textId="5EE18759" w:rsidR="0065674B" w:rsidRPr="008A10EE" w:rsidRDefault="0065674B" w:rsidP="00317C3B">
      <w:pPr>
        <w:rPr>
          <w:rFonts w:cs="Times New Roman"/>
          <w:lang w:val="en-US"/>
        </w:rPr>
      </w:pPr>
    </w:p>
    <w:p w14:paraId="54EE01B8" w14:textId="61CC05B0" w:rsidR="00C75ED6" w:rsidRPr="008A10EE" w:rsidRDefault="00C75ED6" w:rsidP="00317C3B">
      <w:pPr>
        <w:pStyle w:val="Caption"/>
        <w:keepNext/>
        <w:rPr>
          <w:rFonts w:cs="Times New Roman"/>
        </w:rPr>
      </w:pPr>
      <w:bookmarkStart w:id="1170" w:name="_Toc4847163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6</w:t>
      </w:r>
      <w:r w:rsidR="00182426">
        <w:rPr>
          <w:rFonts w:cs="Times New Roman"/>
        </w:rPr>
        <w:fldChar w:fldCharType="end"/>
      </w:r>
      <w:r w:rsidRPr="008A10EE">
        <w:rPr>
          <w:rFonts w:cs="Times New Roman"/>
        </w:rPr>
        <w:t xml:space="preserve"> </w:t>
      </w:r>
      <w:r w:rsidR="000E6BDE">
        <w:rPr>
          <w:rFonts w:cs="Times New Roman"/>
        </w:rPr>
        <w:t>Keterkaitan Pengaruh</w:t>
      </w:r>
      <w:r w:rsidR="00630870" w:rsidRPr="008A10EE">
        <w:rPr>
          <w:rFonts w:cs="Times New Roman"/>
        </w:rPr>
        <w:t xml:space="preserve"> Antar Faktor</w:t>
      </w:r>
      <w:r w:rsidR="000E6BDE">
        <w:rPr>
          <w:rFonts w:cs="Times New Roman"/>
        </w:rPr>
        <w:t xml:space="preserve"> Pendorong</w:t>
      </w:r>
      <w:r w:rsidR="00630870" w:rsidRPr="008A10EE">
        <w:rPr>
          <w:rFonts w:cs="Times New Roman"/>
        </w:rPr>
        <w:t xml:space="preserve"> H</w:t>
      </w:r>
      <w:r w:rsidRPr="008A10EE">
        <w:rPr>
          <w:rFonts w:cs="Times New Roman"/>
        </w:rPr>
        <w:t xml:space="preserve">asil </w:t>
      </w:r>
      <w:r w:rsidR="00630870" w:rsidRPr="008A10EE">
        <w:rPr>
          <w:rFonts w:cs="Times New Roman"/>
        </w:rPr>
        <w:t>D</w:t>
      </w:r>
      <w:r w:rsidRPr="008A10EE">
        <w:rPr>
          <w:rFonts w:cs="Times New Roman"/>
        </w:rPr>
        <w:t xml:space="preserve">iskusi </w:t>
      </w:r>
      <w:r w:rsidR="000E6BDE">
        <w:rPr>
          <w:rFonts w:cs="Times New Roman"/>
        </w:rPr>
        <w:t xml:space="preserve">dengan </w:t>
      </w:r>
      <w:r w:rsidR="00630870" w:rsidRPr="008A10EE">
        <w:rPr>
          <w:rFonts w:cs="Times New Roman"/>
          <w:i/>
          <w:iCs w:val="0"/>
        </w:rPr>
        <w:t>E</w:t>
      </w:r>
      <w:r w:rsidRPr="008A10EE">
        <w:rPr>
          <w:rFonts w:cs="Times New Roman"/>
          <w:i/>
          <w:iCs w:val="0"/>
        </w:rPr>
        <w:t>xpert</w:t>
      </w:r>
      <w:bookmarkEnd w:id="1170"/>
    </w:p>
    <w:tbl>
      <w:tblPr>
        <w:tblStyle w:val="TableGrid"/>
        <w:tblW w:w="0" w:type="auto"/>
        <w:tblLook w:val="04A0" w:firstRow="1" w:lastRow="0" w:firstColumn="1" w:lastColumn="0" w:noHBand="0" w:noVBand="1"/>
      </w:tblPr>
      <w:tblGrid>
        <w:gridCol w:w="1858"/>
        <w:gridCol w:w="3666"/>
      </w:tblGrid>
      <w:tr w:rsidR="00E337E2" w:rsidRPr="00577DD3" w14:paraId="1225DFA9" w14:textId="77777777" w:rsidTr="00B873FD">
        <w:trPr>
          <w:tblHeader/>
        </w:trPr>
        <w:tc>
          <w:tcPr>
            <w:tcW w:w="1858" w:type="dxa"/>
          </w:tcPr>
          <w:p w14:paraId="1EB33666" w14:textId="7FA13374" w:rsidR="00E337E2" w:rsidRPr="00577DD3" w:rsidRDefault="00E337E2" w:rsidP="00317C3B">
            <w:pPr>
              <w:jc w:val="center"/>
              <w:rPr>
                <w:rFonts w:cs="Times New Roman"/>
                <w:b/>
                <w:bCs/>
                <w:sz w:val="20"/>
                <w:szCs w:val="20"/>
              </w:rPr>
            </w:pPr>
            <w:r w:rsidRPr="00577DD3">
              <w:rPr>
                <w:rFonts w:cs="Times New Roman"/>
                <w:b/>
                <w:bCs/>
                <w:sz w:val="20"/>
                <w:szCs w:val="20"/>
              </w:rPr>
              <w:t>Faktor</w:t>
            </w:r>
            <w:r w:rsidR="00B873FD" w:rsidRPr="00577DD3">
              <w:rPr>
                <w:rFonts w:cs="Times New Roman"/>
                <w:b/>
                <w:bCs/>
                <w:sz w:val="20"/>
                <w:szCs w:val="20"/>
              </w:rPr>
              <w:t xml:space="preserve"> Pendorong</w:t>
            </w:r>
          </w:p>
        </w:tc>
        <w:tc>
          <w:tcPr>
            <w:tcW w:w="3666" w:type="dxa"/>
          </w:tcPr>
          <w:p w14:paraId="54350C4E" w14:textId="2807A250" w:rsidR="00E337E2" w:rsidRPr="00577DD3" w:rsidRDefault="00B873FD" w:rsidP="00B873FD">
            <w:pPr>
              <w:jc w:val="center"/>
              <w:rPr>
                <w:rFonts w:cs="Times New Roman"/>
                <w:b/>
                <w:bCs/>
                <w:sz w:val="20"/>
                <w:szCs w:val="20"/>
              </w:rPr>
            </w:pPr>
            <w:r w:rsidRPr="00577DD3">
              <w:rPr>
                <w:rFonts w:cs="Times New Roman"/>
                <w:b/>
                <w:bCs/>
                <w:sz w:val="20"/>
                <w:szCs w:val="20"/>
              </w:rPr>
              <w:t>Keterkaitan Pengaruh Antar Faktor Pendorong</w:t>
            </w:r>
          </w:p>
        </w:tc>
      </w:tr>
      <w:tr w:rsidR="00E337E2" w:rsidRPr="00577DD3" w14:paraId="04582356" w14:textId="77777777" w:rsidTr="00B873FD">
        <w:tc>
          <w:tcPr>
            <w:tcW w:w="1858" w:type="dxa"/>
            <w:vMerge w:val="restart"/>
          </w:tcPr>
          <w:p w14:paraId="52020945" w14:textId="44A08EB1" w:rsidR="00E337E2" w:rsidRPr="00577DD3" w:rsidRDefault="00E337E2" w:rsidP="00317C3B">
            <w:pPr>
              <w:rPr>
                <w:rFonts w:cs="Times New Roman"/>
                <w:sz w:val="20"/>
                <w:szCs w:val="20"/>
              </w:rPr>
            </w:pPr>
            <w:r w:rsidRPr="00577DD3">
              <w:rPr>
                <w:rFonts w:cs="Times New Roman"/>
                <w:sz w:val="20"/>
                <w:szCs w:val="20"/>
              </w:rPr>
              <w:t>Keselarasan antar stakeholder</w:t>
            </w:r>
          </w:p>
        </w:tc>
        <w:tc>
          <w:tcPr>
            <w:tcW w:w="3666" w:type="dxa"/>
          </w:tcPr>
          <w:p w14:paraId="00E5A0D8" w14:textId="0E5AEB83" w:rsidR="00E337E2" w:rsidRPr="00577DD3" w:rsidRDefault="00B873FD" w:rsidP="00317C3B">
            <w:pPr>
              <w:rPr>
                <w:rFonts w:cs="Times New Roman"/>
                <w:sz w:val="20"/>
                <w:szCs w:val="20"/>
              </w:rPr>
            </w:pPr>
            <w:r w:rsidRPr="00577DD3">
              <w:rPr>
                <w:rFonts w:cs="Times New Roman"/>
                <w:sz w:val="20"/>
                <w:szCs w:val="20"/>
              </w:rPr>
              <w:t xml:space="preserve">Dipengaruhi </w:t>
            </w:r>
            <w:r w:rsidR="00E337E2" w:rsidRPr="00577DD3">
              <w:rPr>
                <w:rFonts w:cs="Times New Roman"/>
                <w:sz w:val="20"/>
                <w:szCs w:val="20"/>
              </w:rPr>
              <w:t xml:space="preserve">oleh faktor Adanya dukungan dari pimpinan atau </w:t>
            </w:r>
            <w:r w:rsidR="00E337E2" w:rsidRPr="00577DD3">
              <w:rPr>
                <w:rFonts w:cs="Times New Roman"/>
                <w:i/>
                <w:iCs/>
                <w:sz w:val="20"/>
                <w:szCs w:val="20"/>
              </w:rPr>
              <w:t>top management</w:t>
            </w:r>
          </w:p>
        </w:tc>
      </w:tr>
      <w:tr w:rsidR="00E337E2" w:rsidRPr="00577DD3" w14:paraId="1B7E63E0" w14:textId="77777777" w:rsidTr="00B873FD">
        <w:tc>
          <w:tcPr>
            <w:tcW w:w="1858" w:type="dxa"/>
            <w:vMerge/>
          </w:tcPr>
          <w:p w14:paraId="44505BCE" w14:textId="77777777" w:rsidR="00E337E2" w:rsidRPr="00577DD3" w:rsidRDefault="00E337E2" w:rsidP="00317C3B">
            <w:pPr>
              <w:rPr>
                <w:rFonts w:cs="Times New Roman"/>
                <w:sz w:val="20"/>
                <w:szCs w:val="20"/>
              </w:rPr>
            </w:pPr>
          </w:p>
        </w:tc>
        <w:tc>
          <w:tcPr>
            <w:tcW w:w="3666" w:type="dxa"/>
          </w:tcPr>
          <w:p w14:paraId="53F93BF7" w14:textId="78768917" w:rsidR="00E337E2" w:rsidRPr="00577DD3" w:rsidRDefault="00B873FD" w:rsidP="00317C3B">
            <w:pPr>
              <w:rPr>
                <w:rFonts w:cs="Times New Roman"/>
                <w:sz w:val="20"/>
                <w:szCs w:val="20"/>
              </w:rPr>
            </w:pPr>
            <w:r w:rsidRPr="00577DD3">
              <w:rPr>
                <w:rFonts w:cs="Times New Roman"/>
                <w:sz w:val="20"/>
                <w:szCs w:val="20"/>
              </w:rPr>
              <w:t>Berpengaruh bagi</w:t>
            </w:r>
            <w:r w:rsidR="00E337E2" w:rsidRPr="00577DD3">
              <w:rPr>
                <w:rFonts w:cs="Times New Roman"/>
                <w:sz w:val="20"/>
                <w:szCs w:val="20"/>
              </w:rPr>
              <w:t xml:space="preserve"> untuk faktor Motivasi, komitmen, dan kesadaran pengguna</w:t>
            </w:r>
          </w:p>
        </w:tc>
      </w:tr>
    </w:tbl>
    <w:p w14:paraId="0D124584" w14:textId="77777777" w:rsidR="0065674B" w:rsidRPr="008A10EE" w:rsidRDefault="0065674B" w:rsidP="00317C3B">
      <w:pPr>
        <w:rPr>
          <w:rFonts w:cs="Times New Roman"/>
          <w:lang w:val="en-US"/>
        </w:rPr>
      </w:pPr>
    </w:p>
    <w:p w14:paraId="56A042EA" w14:textId="3B104A40" w:rsidR="00100DE7" w:rsidRPr="008A10EE" w:rsidRDefault="00100DE7" w:rsidP="00317C3B">
      <w:pPr>
        <w:pStyle w:val="Heading2"/>
        <w:numPr>
          <w:ilvl w:val="1"/>
          <w:numId w:val="22"/>
        </w:numPr>
        <w:rPr>
          <w:rFonts w:cs="Times New Roman"/>
          <w:lang w:val="en-US"/>
        </w:rPr>
      </w:pPr>
      <w:bookmarkStart w:id="1171" w:name="_Toc48471578"/>
      <w:r w:rsidRPr="008A10EE">
        <w:rPr>
          <w:rFonts w:cs="Times New Roman"/>
          <w:lang w:val="en-US"/>
        </w:rPr>
        <w:t xml:space="preserve">Kesimpulan Akhir Faktor </w:t>
      </w:r>
      <w:r w:rsidR="00215F36">
        <w:rPr>
          <w:rFonts w:cs="Times New Roman"/>
          <w:lang w:val="en-US"/>
        </w:rPr>
        <w:t>Pendorong Keberhasilan</w:t>
      </w:r>
      <w:r w:rsidRPr="008A10EE">
        <w:rPr>
          <w:rFonts w:cs="Times New Roman"/>
          <w:lang w:val="en-US"/>
        </w:rPr>
        <w:t xml:space="preserve"> Implementasi Sistem Informasi dan </w:t>
      </w:r>
      <w:r w:rsidR="00215F36">
        <w:rPr>
          <w:rFonts w:cs="Times New Roman"/>
          <w:lang w:val="en-US"/>
        </w:rPr>
        <w:t>Keterkaitan Pengaruh</w:t>
      </w:r>
      <w:r w:rsidR="007905CD">
        <w:rPr>
          <w:rFonts w:cs="Times New Roman"/>
          <w:lang w:val="en-US"/>
        </w:rPr>
        <w:t xml:space="preserve"> </w:t>
      </w:r>
      <w:r w:rsidRPr="008A10EE">
        <w:rPr>
          <w:rFonts w:cs="Times New Roman"/>
          <w:lang w:val="en-US"/>
        </w:rPr>
        <w:t>Antar</w:t>
      </w:r>
      <w:r w:rsidR="00144BC0" w:rsidRPr="008A10EE">
        <w:rPr>
          <w:rFonts w:cs="Times New Roman"/>
          <w:lang w:val="en-US"/>
        </w:rPr>
        <w:t xml:space="preserve"> Faktor</w:t>
      </w:r>
      <w:r w:rsidR="007905CD">
        <w:rPr>
          <w:rFonts w:cs="Times New Roman"/>
          <w:lang w:val="en-US"/>
        </w:rPr>
        <w:t xml:space="preserve"> Pendorong.</w:t>
      </w:r>
      <w:bookmarkEnd w:id="1171"/>
    </w:p>
    <w:p w14:paraId="17CE6899" w14:textId="6CB2B6A3" w:rsidR="0062375E" w:rsidRDefault="00100DE7" w:rsidP="00B4276C">
      <w:pPr>
        <w:rPr>
          <w:rFonts w:cs="Times New Roman"/>
          <w:lang w:val="en-US"/>
        </w:rPr>
      </w:pPr>
      <w:r w:rsidRPr="008A10EE">
        <w:rPr>
          <w:rFonts w:cs="Times New Roman"/>
          <w:lang w:val="en-US"/>
        </w:rPr>
        <w:t xml:space="preserve">Dari hasil wawancara dan diperkuat dengan argumen dari </w:t>
      </w:r>
      <w:r w:rsidRPr="008A10EE">
        <w:rPr>
          <w:rFonts w:cs="Times New Roman"/>
          <w:i/>
          <w:iCs/>
          <w:lang w:val="en-US"/>
        </w:rPr>
        <w:t>expert</w:t>
      </w:r>
      <w:r w:rsidRPr="008A10EE">
        <w:rPr>
          <w:rFonts w:cs="Times New Roman"/>
          <w:lang w:val="en-US"/>
        </w:rPr>
        <w:t xml:space="preserve"> maka didapat Faktor yang dapat menjadi pendorong </w:t>
      </w:r>
      <w:r w:rsidR="004B7310">
        <w:rPr>
          <w:rFonts w:cs="Times New Roman"/>
          <w:lang w:val="en-US"/>
        </w:rPr>
        <w:t xml:space="preserve">dalam </w:t>
      </w:r>
      <w:r w:rsidRPr="008A10EE">
        <w:rPr>
          <w:rFonts w:cs="Times New Roman"/>
          <w:lang w:val="en-US"/>
        </w:rPr>
        <w:t>implementasi sistem informasi pada perguruan tinggi di Surabaya sebagai berikut</w:t>
      </w:r>
      <w:r w:rsidR="00DF55A0" w:rsidRPr="008A10EE">
        <w:rPr>
          <w:rFonts w:cs="Times New Roman"/>
          <w:lang w:val="en-US"/>
        </w:rPr>
        <w:t xml:space="preserve">. </w:t>
      </w:r>
      <w:r w:rsidR="00C23509">
        <w:rPr>
          <w:rFonts w:cs="Times New Roman"/>
          <w:lang w:val="en-US"/>
        </w:rPr>
        <w:t>Faktor pendorong</w:t>
      </w:r>
      <w:r w:rsidR="00215F36">
        <w:rPr>
          <w:rFonts w:cs="Times New Roman"/>
          <w:lang w:val="en-US"/>
        </w:rPr>
        <w:t xml:space="preserve"> keberhasilan</w:t>
      </w:r>
      <w:r w:rsidR="00C23509">
        <w:rPr>
          <w:rFonts w:cs="Times New Roman"/>
          <w:lang w:val="en-US"/>
        </w:rPr>
        <w:t xml:space="preserve"> implementasi sistem informasi pada penelitian ini dilihat dari secara general atau secara umum dari semua perguruan tinggi yang telah diwawancarai yaitu 38 Perguruan Tinggi serta secara spesifik yakni dari sudut pandang perguruan tinggi dengan skala atau berukuran besar dan dari sudut pandang perguruan tinggi dengan skala atau berukuran kecil.</w:t>
      </w:r>
      <w:r w:rsidR="0062375E">
        <w:rPr>
          <w:rFonts w:cs="Times New Roman"/>
          <w:lang w:val="en-US"/>
        </w:rPr>
        <w:t xml:space="preserve"> </w:t>
      </w:r>
      <w:r w:rsidR="00C23509">
        <w:rPr>
          <w:rFonts w:cs="Times New Roman"/>
          <w:lang w:val="en-US"/>
        </w:rPr>
        <w:t xml:space="preserve">Berikut adalah faktor pendorong </w:t>
      </w:r>
      <w:r w:rsidR="00215F36">
        <w:rPr>
          <w:rFonts w:cs="Times New Roman"/>
          <w:lang w:val="en-US"/>
        </w:rPr>
        <w:t xml:space="preserve">utama paling berpengaruh </w:t>
      </w:r>
      <w:r w:rsidR="00B873FD">
        <w:rPr>
          <w:rFonts w:cs="Times New Roman"/>
          <w:lang w:val="en-US"/>
        </w:rPr>
        <w:t xml:space="preserve">bagi keberhasilan </w:t>
      </w:r>
      <w:r w:rsidR="00C23509">
        <w:rPr>
          <w:rFonts w:cs="Times New Roman"/>
          <w:lang w:val="en-US"/>
        </w:rPr>
        <w:t>implementasi sistem informasi pada perguruan tinggi secara general.</w:t>
      </w:r>
      <w:r w:rsidR="0062375E">
        <w:rPr>
          <w:rFonts w:cs="Times New Roman"/>
          <w:lang w:val="en-US"/>
        </w:rPr>
        <w:t xml:space="preserve"> </w:t>
      </w:r>
    </w:p>
    <w:p w14:paraId="1539C029" w14:textId="77777777" w:rsidR="0062375E" w:rsidRDefault="0062375E" w:rsidP="00B4276C">
      <w:pPr>
        <w:rPr>
          <w:rFonts w:cs="Times New Roman"/>
          <w:lang w:val="en-US"/>
        </w:rPr>
      </w:pPr>
    </w:p>
    <w:p w14:paraId="78CA00C5" w14:textId="7B5C1C28" w:rsidR="00215F36" w:rsidRDefault="0062375E" w:rsidP="00B4276C">
      <w:pPr>
        <w:rPr>
          <w:rFonts w:cs="Times New Roman"/>
          <w:lang w:val="en-US"/>
        </w:rPr>
      </w:pPr>
      <w:r>
        <w:rPr>
          <w:rFonts w:cs="Times New Roman"/>
          <w:lang w:val="en-US"/>
        </w:rPr>
        <w:t>D</w:t>
      </w:r>
      <w:r w:rsidR="00215F36">
        <w:rPr>
          <w:rFonts w:cs="Times New Roman"/>
          <w:lang w:val="en-US"/>
        </w:rPr>
        <w:t xml:space="preserve">iketahui bahwa pada masing-masing kategori terdapat </w:t>
      </w:r>
      <w:r>
        <w:rPr>
          <w:rFonts w:cs="Times New Roman"/>
          <w:lang w:val="en-US"/>
        </w:rPr>
        <w:t>satu</w:t>
      </w:r>
      <w:r w:rsidR="00215F36">
        <w:rPr>
          <w:rFonts w:cs="Times New Roman"/>
          <w:lang w:val="en-US"/>
        </w:rPr>
        <w:t xml:space="preserve"> faktor pendorong utama paling berpengaruh</w:t>
      </w:r>
      <w:r>
        <w:rPr>
          <w:rFonts w:cs="Times New Roman"/>
          <w:lang w:val="en-US"/>
        </w:rPr>
        <w:t xml:space="preserve"> saat implementasi</w:t>
      </w:r>
      <w:r w:rsidR="00215F36">
        <w:rPr>
          <w:rFonts w:cs="Times New Roman"/>
          <w:lang w:val="en-US"/>
        </w:rPr>
        <w:t>.</w:t>
      </w:r>
    </w:p>
    <w:p w14:paraId="40201D52" w14:textId="77777777" w:rsidR="00215F36" w:rsidRDefault="00215F36" w:rsidP="00B4276C">
      <w:pPr>
        <w:rPr>
          <w:rFonts w:cs="Times New Roman"/>
          <w:lang w:val="en-US"/>
        </w:rPr>
      </w:pPr>
    </w:p>
    <w:p w14:paraId="6D087DB7" w14:textId="4E06C357" w:rsidR="00B4276C" w:rsidRDefault="00215F36" w:rsidP="00B4276C">
      <w:pPr>
        <w:rPr>
          <w:rFonts w:cs="Times New Roman"/>
          <w:lang w:val="en-US"/>
        </w:rPr>
      </w:pPr>
      <w:r w:rsidRPr="00215F36">
        <w:rPr>
          <w:rFonts w:cs="Times New Roman"/>
          <w:u w:val="single"/>
          <w:lang w:val="en-US"/>
        </w:rPr>
        <w:t xml:space="preserve">Faktor ini dapat dikatakan sebagai faktor pendorong utama paling berpengaruh hasil pengolahan data dan analisis pada tahap sebelumnya. Dimana faktor pendorong yang mendapat </w:t>
      </w:r>
      <w:r w:rsidRPr="00215F36">
        <w:rPr>
          <w:rFonts w:cs="Times New Roman"/>
          <w:u w:val="single"/>
          <w:lang w:val="en-US"/>
        </w:rPr>
        <w:lastRenderedPageBreak/>
        <w:t xml:space="preserve">kutipan paling banyak dari narasumber dan telah divalidasi oleh </w:t>
      </w:r>
      <w:r w:rsidRPr="00215F36">
        <w:rPr>
          <w:rFonts w:cs="Times New Roman"/>
          <w:i/>
          <w:iCs/>
          <w:u w:val="single"/>
          <w:lang w:val="en-US"/>
        </w:rPr>
        <w:t>expert</w:t>
      </w:r>
      <w:r w:rsidRPr="00215F36">
        <w:rPr>
          <w:rFonts w:cs="Times New Roman"/>
          <w:u w:val="single"/>
          <w:lang w:val="en-US"/>
        </w:rPr>
        <w:t xml:space="preserve"> </w:t>
      </w:r>
      <w:r>
        <w:rPr>
          <w:rFonts w:cs="Times New Roman"/>
          <w:u w:val="single"/>
          <w:lang w:val="en-US"/>
        </w:rPr>
        <w:t>adalah</w:t>
      </w:r>
      <w:r w:rsidRPr="00215F36">
        <w:rPr>
          <w:rFonts w:cs="Times New Roman"/>
          <w:u w:val="single"/>
          <w:lang w:val="en-US"/>
        </w:rPr>
        <w:t xml:space="preserve"> benar </w:t>
      </w:r>
      <w:r>
        <w:rPr>
          <w:rFonts w:cs="Times New Roman"/>
          <w:u w:val="single"/>
          <w:lang w:val="en-US"/>
        </w:rPr>
        <w:t xml:space="preserve">sebagai </w:t>
      </w:r>
      <w:r w:rsidRPr="00215F36">
        <w:rPr>
          <w:rFonts w:cs="Times New Roman"/>
          <w:u w:val="single"/>
          <w:lang w:val="en-US"/>
        </w:rPr>
        <w:t>faktor pendorong paling berpengaruh</w:t>
      </w:r>
      <w:r>
        <w:rPr>
          <w:rFonts w:cs="Times New Roman"/>
          <w:lang w:val="en-US"/>
        </w:rPr>
        <w:t xml:space="preserve"> bagi keberhasilan implementasi sistem informasi terintegrasi pada perguruan tinggi di Surabaya. Dapat dil</w:t>
      </w:r>
      <w:r w:rsidR="00DF55A0" w:rsidRPr="008A10EE">
        <w:rPr>
          <w:rFonts w:cs="Times New Roman"/>
          <w:lang w:val="en-US"/>
        </w:rPr>
        <w:t xml:space="preserve">ihat </w:t>
      </w:r>
      <w:r>
        <w:rPr>
          <w:rFonts w:cs="Times New Roman"/>
          <w:lang w:val="en-US"/>
        </w:rPr>
        <w:t xml:space="preserve"> pada </w:t>
      </w:r>
      <w:r w:rsidR="00DF55A0" w:rsidRPr="008A10EE">
        <w:rPr>
          <w:rFonts w:cs="Times New Roman"/>
          <w:lang w:val="en-US"/>
        </w:rPr>
        <w:t xml:space="preserve">Tabel </w:t>
      </w:r>
      <w:r w:rsidR="00C75ED6" w:rsidRPr="008A10EE">
        <w:rPr>
          <w:rFonts w:cs="Times New Roman"/>
          <w:lang w:val="en-US"/>
        </w:rPr>
        <w:t>6.2</w:t>
      </w:r>
      <w:r w:rsidR="0094327C">
        <w:rPr>
          <w:rFonts w:cs="Times New Roman"/>
          <w:lang w:val="en-US"/>
        </w:rPr>
        <w:t>7</w:t>
      </w:r>
    </w:p>
    <w:p w14:paraId="39EE6B79" w14:textId="63858784" w:rsidR="00DF55A0" w:rsidRPr="008A10EE" w:rsidRDefault="00DF55A0" w:rsidP="00B4276C">
      <w:pPr>
        <w:rPr>
          <w:rFonts w:cs="Times New Roman"/>
        </w:rPr>
      </w:pPr>
    </w:p>
    <w:p w14:paraId="5521080A" w14:textId="00F75EC8" w:rsidR="00B4276C" w:rsidRDefault="00B4276C" w:rsidP="00B4276C">
      <w:pPr>
        <w:pStyle w:val="Caption"/>
        <w:keepNext/>
      </w:pPr>
      <w:bookmarkStart w:id="1172" w:name="_Toc48471638"/>
      <w:r>
        <w:t xml:space="preserve">Tabel </w:t>
      </w:r>
      <w:r w:rsidR="002A14F8">
        <w:fldChar w:fldCharType="begin"/>
      </w:r>
      <w:r w:rsidR="002A14F8">
        <w:instrText xml:space="preserve"> STYLEREF 1 \s </w:instrText>
      </w:r>
      <w:r w:rsidR="002A14F8">
        <w:fldChar w:fldCharType="separate"/>
      </w:r>
      <w:r w:rsidR="00441E18">
        <w:rPr>
          <w:noProof/>
        </w:rPr>
        <w:t>6</w:t>
      </w:r>
      <w:r w:rsidR="002A14F8">
        <w:rPr>
          <w:noProof/>
        </w:rPr>
        <w:fldChar w:fldCharType="end"/>
      </w:r>
      <w:r w:rsidR="00182426">
        <w:t>.</w:t>
      </w:r>
      <w:r w:rsidR="002A14F8">
        <w:fldChar w:fldCharType="begin"/>
      </w:r>
      <w:r w:rsidR="002A14F8">
        <w:instrText xml:space="preserve"> SEQ Tabel \* ARABIC \s 1 </w:instrText>
      </w:r>
      <w:r w:rsidR="002A14F8">
        <w:fldChar w:fldCharType="separate"/>
      </w:r>
      <w:r w:rsidR="00441E18">
        <w:rPr>
          <w:noProof/>
        </w:rPr>
        <w:t>27</w:t>
      </w:r>
      <w:r w:rsidR="002A14F8">
        <w:rPr>
          <w:noProof/>
        </w:rPr>
        <w:fldChar w:fldCharType="end"/>
      </w:r>
      <w:r>
        <w:t xml:space="preserve"> </w:t>
      </w:r>
      <w:r w:rsidR="0064747E">
        <w:rPr>
          <w:rFonts w:cs="Times New Roman"/>
        </w:rPr>
        <w:t>F</w:t>
      </w:r>
      <w:r w:rsidRPr="008A10EE">
        <w:rPr>
          <w:rFonts w:cs="Times New Roman"/>
        </w:rPr>
        <w:t xml:space="preserve">aktor </w:t>
      </w:r>
      <w:r w:rsidR="0064747E">
        <w:rPr>
          <w:rFonts w:cs="Times New Roman"/>
        </w:rPr>
        <w:t>P</w:t>
      </w:r>
      <w:r w:rsidRPr="008A10EE">
        <w:rPr>
          <w:rFonts w:cs="Times New Roman"/>
        </w:rPr>
        <w:t>endorong</w:t>
      </w:r>
      <w:r w:rsidR="0064747E">
        <w:rPr>
          <w:rFonts w:cs="Times New Roman"/>
        </w:rPr>
        <w:t xml:space="preserve"> Keberhasilan</w:t>
      </w:r>
      <w:r w:rsidRPr="008A10EE">
        <w:rPr>
          <w:rFonts w:cs="Times New Roman"/>
        </w:rPr>
        <w:t xml:space="preserve"> </w:t>
      </w:r>
      <w:r w:rsidR="0064747E">
        <w:rPr>
          <w:rFonts w:cs="Times New Roman"/>
        </w:rPr>
        <w:t>I</w:t>
      </w:r>
      <w:r w:rsidRPr="008A10EE">
        <w:rPr>
          <w:rFonts w:cs="Times New Roman"/>
        </w:rPr>
        <w:t xml:space="preserve">mplementasi </w:t>
      </w:r>
      <w:r w:rsidR="0064747E">
        <w:rPr>
          <w:rFonts w:cs="Times New Roman"/>
        </w:rPr>
        <w:t>S</w:t>
      </w:r>
      <w:r w:rsidRPr="008A10EE">
        <w:rPr>
          <w:rFonts w:cs="Times New Roman"/>
        </w:rPr>
        <w:t xml:space="preserve">istem </w:t>
      </w:r>
      <w:r w:rsidR="0064747E">
        <w:rPr>
          <w:rFonts w:cs="Times New Roman"/>
        </w:rPr>
        <w:t>I</w:t>
      </w:r>
      <w:r w:rsidRPr="008A10EE">
        <w:rPr>
          <w:rFonts w:cs="Times New Roman"/>
        </w:rPr>
        <w:t xml:space="preserve">nformasi </w:t>
      </w:r>
      <w:r w:rsidR="002E2335">
        <w:rPr>
          <w:rFonts w:cs="Times New Roman"/>
        </w:rPr>
        <w:t>p</w:t>
      </w:r>
      <w:r w:rsidRPr="008A10EE">
        <w:rPr>
          <w:rFonts w:cs="Times New Roman"/>
        </w:rPr>
        <w:t xml:space="preserve">ada </w:t>
      </w:r>
      <w:r w:rsidR="0064747E">
        <w:rPr>
          <w:rFonts w:cs="Times New Roman"/>
        </w:rPr>
        <w:t>P</w:t>
      </w:r>
      <w:r w:rsidRPr="008A10EE">
        <w:rPr>
          <w:rFonts w:cs="Times New Roman"/>
        </w:rPr>
        <w:t xml:space="preserve">erguruan </w:t>
      </w:r>
      <w:r w:rsidR="0064747E">
        <w:rPr>
          <w:rFonts w:cs="Times New Roman"/>
        </w:rPr>
        <w:t>T</w:t>
      </w:r>
      <w:r w:rsidRPr="008A10EE">
        <w:rPr>
          <w:rFonts w:cs="Times New Roman"/>
        </w:rPr>
        <w:t>inggi</w:t>
      </w:r>
      <w:r>
        <w:rPr>
          <w:rFonts w:cs="Times New Roman"/>
        </w:rPr>
        <w:t xml:space="preserve"> di Surabaya </w:t>
      </w:r>
      <w:r w:rsidR="0064747E">
        <w:rPr>
          <w:rFonts w:cs="Times New Roman"/>
        </w:rPr>
        <w:t>S</w:t>
      </w:r>
      <w:r>
        <w:rPr>
          <w:rFonts w:cs="Times New Roman"/>
        </w:rPr>
        <w:t xml:space="preserve">ecara </w:t>
      </w:r>
      <w:r w:rsidR="0064747E">
        <w:rPr>
          <w:rFonts w:cs="Times New Roman"/>
        </w:rPr>
        <w:t>U</w:t>
      </w:r>
      <w:r>
        <w:rPr>
          <w:rFonts w:cs="Times New Roman"/>
        </w:rPr>
        <w:t>mum</w:t>
      </w:r>
      <w:bookmarkEnd w:id="1172"/>
    </w:p>
    <w:tbl>
      <w:tblPr>
        <w:tblStyle w:val="TableGrid"/>
        <w:tblW w:w="0" w:type="auto"/>
        <w:tblLook w:val="04A0" w:firstRow="1" w:lastRow="0" w:firstColumn="1" w:lastColumn="0" w:noHBand="0" w:noVBand="1"/>
      </w:tblPr>
      <w:tblGrid>
        <w:gridCol w:w="1979"/>
        <w:gridCol w:w="3596"/>
      </w:tblGrid>
      <w:tr w:rsidR="000027BE" w:rsidRPr="00577DD3" w14:paraId="79994A78" w14:textId="77777777" w:rsidTr="00B4276C">
        <w:trPr>
          <w:tblHeader/>
        </w:trPr>
        <w:tc>
          <w:tcPr>
            <w:tcW w:w="1979" w:type="dxa"/>
          </w:tcPr>
          <w:p w14:paraId="4B531348" w14:textId="70BC8AD4" w:rsidR="000027BE" w:rsidRPr="00577DD3" w:rsidRDefault="000027BE" w:rsidP="00317C3B">
            <w:pPr>
              <w:jc w:val="center"/>
              <w:rPr>
                <w:rFonts w:cs="Times New Roman"/>
                <w:b/>
                <w:bCs/>
                <w:sz w:val="20"/>
                <w:szCs w:val="20"/>
              </w:rPr>
            </w:pPr>
            <w:r w:rsidRPr="00577DD3">
              <w:rPr>
                <w:rFonts w:cs="Times New Roman"/>
                <w:b/>
                <w:bCs/>
                <w:sz w:val="20"/>
                <w:szCs w:val="20"/>
              </w:rPr>
              <w:t>Kategori</w:t>
            </w:r>
          </w:p>
        </w:tc>
        <w:tc>
          <w:tcPr>
            <w:tcW w:w="3596" w:type="dxa"/>
          </w:tcPr>
          <w:p w14:paraId="4D179B2E" w14:textId="497399F1" w:rsidR="000027BE" w:rsidRPr="00577DD3" w:rsidRDefault="000027BE" w:rsidP="00317C3B">
            <w:pPr>
              <w:jc w:val="center"/>
              <w:rPr>
                <w:rFonts w:cs="Times New Roman"/>
                <w:b/>
                <w:bCs/>
                <w:sz w:val="20"/>
                <w:szCs w:val="20"/>
              </w:rPr>
            </w:pPr>
            <w:r w:rsidRPr="00577DD3">
              <w:rPr>
                <w:rFonts w:cs="Times New Roman"/>
                <w:b/>
                <w:bCs/>
                <w:sz w:val="20"/>
                <w:szCs w:val="20"/>
              </w:rPr>
              <w:t>Faktor Pendorong</w:t>
            </w:r>
            <w:r w:rsidR="001935DD" w:rsidRPr="00577DD3">
              <w:rPr>
                <w:rFonts w:cs="Times New Roman"/>
                <w:b/>
                <w:bCs/>
                <w:sz w:val="20"/>
                <w:szCs w:val="20"/>
              </w:rPr>
              <w:t xml:space="preserve"> Utama</w:t>
            </w:r>
          </w:p>
        </w:tc>
      </w:tr>
      <w:tr w:rsidR="000027BE" w:rsidRPr="00577DD3" w14:paraId="180BEC83" w14:textId="77777777" w:rsidTr="00B4276C">
        <w:tc>
          <w:tcPr>
            <w:tcW w:w="1979" w:type="dxa"/>
          </w:tcPr>
          <w:p w14:paraId="08CAD662" w14:textId="77777777" w:rsidR="000027BE" w:rsidRPr="00577DD3" w:rsidRDefault="000027BE" w:rsidP="00B4276C">
            <w:pPr>
              <w:rPr>
                <w:rFonts w:cs="Times New Roman"/>
                <w:sz w:val="20"/>
                <w:szCs w:val="20"/>
              </w:rPr>
            </w:pPr>
            <w:r w:rsidRPr="00577DD3">
              <w:rPr>
                <w:rFonts w:cs="Times New Roman"/>
                <w:sz w:val="20"/>
                <w:szCs w:val="20"/>
              </w:rPr>
              <w:t>Karakteristik Pengguna</w:t>
            </w:r>
          </w:p>
        </w:tc>
        <w:tc>
          <w:tcPr>
            <w:tcW w:w="3596" w:type="dxa"/>
          </w:tcPr>
          <w:p w14:paraId="688F1995" w14:textId="72E59C1F" w:rsidR="000027BE" w:rsidRPr="00577DD3" w:rsidRDefault="000027BE" w:rsidP="00B4276C">
            <w:pPr>
              <w:rPr>
                <w:rFonts w:cs="Times New Roman"/>
                <w:sz w:val="20"/>
                <w:szCs w:val="20"/>
              </w:rPr>
            </w:pPr>
            <w:r w:rsidRPr="00577DD3">
              <w:rPr>
                <w:rFonts w:cs="Times New Roman"/>
                <w:sz w:val="20"/>
                <w:szCs w:val="20"/>
              </w:rPr>
              <w:t>Motivasi, komitmen, dan kesadaran pengguna</w:t>
            </w:r>
          </w:p>
        </w:tc>
      </w:tr>
      <w:tr w:rsidR="000027BE" w:rsidRPr="00577DD3" w14:paraId="5DFE7F92" w14:textId="77777777" w:rsidTr="00B4276C">
        <w:trPr>
          <w:trHeight w:val="70"/>
        </w:trPr>
        <w:tc>
          <w:tcPr>
            <w:tcW w:w="1979" w:type="dxa"/>
          </w:tcPr>
          <w:p w14:paraId="326C4AA3" w14:textId="77777777" w:rsidR="000027BE" w:rsidRPr="00577DD3" w:rsidRDefault="000027BE" w:rsidP="00B4276C">
            <w:pPr>
              <w:rPr>
                <w:rFonts w:cs="Times New Roman"/>
                <w:sz w:val="20"/>
                <w:szCs w:val="20"/>
              </w:rPr>
            </w:pPr>
            <w:r w:rsidRPr="00577DD3">
              <w:rPr>
                <w:rFonts w:cs="Times New Roman"/>
                <w:sz w:val="20"/>
                <w:szCs w:val="20"/>
              </w:rPr>
              <w:t>Kemampuan Sistem</w:t>
            </w:r>
          </w:p>
        </w:tc>
        <w:tc>
          <w:tcPr>
            <w:tcW w:w="3596" w:type="dxa"/>
          </w:tcPr>
          <w:p w14:paraId="7F78198A" w14:textId="6DA34ED7" w:rsidR="000027BE" w:rsidRPr="00577DD3" w:rsidRDefault="000027BE" w:rsidP="00B4276C">
            <w:pPr>
              <w:rPr>
                <w:rFonts w:cs="Times New Roman"/>
                <w:sz w:val="20"/>
                <w:szCs w:val="20"/>
              </w:rPr>
            </w:pPr>
            <w:r w:rsidRPr="00577DD3">
              <w:rPr>
                <w:rFonts w:cs="Times New Roman"/>
                <w:sz w:val="20"/>
                <w:szCs w:val="20"/>
              </w:rPr>
              <w:t xml:space="preserve">Sistem sesuai dengan kebutuhan </w:t>
            </w:r>
            <w:r w:rsidRPr="00577DD3">
              <w:rPr>
                <w:rFonts w:cs="Times New Roman"/>
                <w:i/>
                <w:iCs/>
                <w:sz w:val="20"/>
                <w:szCs w:val="20"/>
              </w:rPr>
              <w:t>user</w:t>
            </w:r>
          </w:p>
        </w:tc>
      </w:tr>
      <w:tr w:rsidR="000027BE" w:rsidRPr="00577DD3" w14:paraId="3F988E38" w14:textId="77777777" w:rsidTr="00B4276C">
        <w:trPr>
          <w:trHeight w:val="70"/>
        </w:trPr>
        <w:tc>
          <w:tcPr>
            <w:tcW w:w="1979" w:type="dxa"/>
          </w:tcPr>
          <w:p w14:paraId="31A4A3AA" w14:textId="77777777" w:rsidR="000027BE" w:rsidRPr="00577DD3" w:rsidRDefault="000027BE" w:rsidP="00B4276C">
            <w:pPr>
              <w:rPr>
                <w:rFonts w:cs="Times New Roman"/>
                <w:sz w:val="20"/>
                <w:szCs w:val="20"/>
              </w:rPr>
            </w:pPr>
            <w:r w:rsidRPr="00577DD3">
              <w:rPr>
                <w:rFonts w:cs="Times New Roman"/>
                <w:sz w:val="20"/>
                <w:szCs w:val="20"/>
              </w:rPr>
              <w:t>Keuangan</w:t>
            </w:r>
          </w:p>
        </w:tc>
        <w:tc>
          <w:tcPr>
            <w:tcW w:w="3596" w:type="dxa"/>
          </w:tcPr>
          <w:p w14:paraId="142780DC" w14:textId="2D562826" w:rsidR="000027BE" w:rsidRPr="00577DD3" w:rsidRDefault="000027BE" w:rsidP="00B4276C">
            <w:pPr>
              <w:rPr>
                <w:rFonts w:cs="Times New Roman"/>
                <w:sz w:val="20"/>
                <w:szCs w:val="20"/>
              </w:rPr>
            </w:pPr>
            <w:r w:rsidRPr="00577DD3">
              <w:rPr>
                <w:rFonts w:cs="Times New Roman"/>
                <w:sz w:val="20"/>
                <w:szCs w:val="20"/>
              </w:rPr>
              <w:t>Perencanaan kebutuhan biaya secara matang</w:t>
            </w:r>
          </w:p>
        </w:tc>
      </w:tr>
      <w:tr w:rsidR="000027BE" w:rsidRPr="00577DD3" w14:paraId="797B6260" w14:textId="77777777" w:rsidTr="00B4276C">
        <w:trPr>
          <w:trHeight w:val="70"/>
        </w:trPr>
        <w:tc>
          <w:tcPr>
            <w:tcW w:w="1979" w:type="dxa"/>
          </w:tcPr>
          <w:p w14:paraId="27BB7E2F" w14:textId="77777777" w:rsidR="000027BE" w:rsidRPr="00577DD3" w:rsidRDefault="000027BE" w:rsidP="00B4276C">
            <w:pPr>
              <w:rPr>
                <w:rFonts w:cs="Times New Roman"/>
                <w:sz w:val="20"/>
                <w:szCs w:val="20"/>
              </w:rPr>
            </w:pPr>
            <w:r w:rsidRPr="00577DD3">
              <w:rPr>
                <w:rFonts w:cs="Times New Roman"/>
                <w:sz w:val="20"/>
                <w:szCs w:val="20"/>
              </w:rPr>
              <w:t>Manajemen Organisasi</w:t>
            </w:r>
          </w:p>
        </w:tc>
        <w:tc>
          <w:tcPr>
            <w:tcW w:w="3596" w:type="dxa"/>
          </w:tcPr>
          <w:p w14:paraId="5EE4A179" w14:textId="222BE594" w:rsidR="000027BE" w:rsidRPr="00577DD3" w:rsidRDefault="000027BE" w:rsidP="00B4276C">
            <w:pPr>
              <w:rPr>
                <w:rFonts w:cs="Times New Roman"/>
                <w:sz w:val="20"/>
                <w:szCs w:val="20"/>
              </w:rPr>
            </w:pPr>
            <w:r w:rsidRPr="00577DD3">
              <w:rPr>
                <w:rFonts w:cs="Times New Roman"/>
                <w:sz w:val="20"/>
                <w:szCs w:val="20"/>
              </w:rPr>
              <w:t xml:space="preserve">Adanya keselarasan antar stakeholder </w:t>
            </w:r>
            <w:r w:rsidR="001935DD" w:rsidRPr="00577DD3">
              <w:rPr>
                <w:rFonts w:cs="Times New Roman"/>
                <w:sz w:val="20"/>
                <w:szCs w:val="20"/>
              </w:rPr>
              <w:t xml:space="preserve"> (Semua stakeholder telah satu tujuan</w:t>
            </w:r>
            <w:r w:rsidR="00BE7EF5" w:rsidRPr="00577DD3">
              <w:rPr>
                <w:rFonts w:cs="Times New Roman"/>
                <w:sz w:val="20"/>
                <w:szCs w:val="20"/>
              </w:rPr>
              <w:t>/ se-visi dan misi</w:t>
            </w:r>
            <w:r w:rsidR="001935DD" w:rsidRPr="00577DD3">
              <w:rPr>
                <w:rFonts w:cs="Times New Roman"/>
                <w:sz w:val="20"/>
                <w:szCs w:val="20"/>
              </w:rPr>
              <w:t>)</w:t>
            </w:r>
          </w:p>
        </w:tc>
      </w:tr>
      <w:tr w:rsidR="000027BE" w:rsidRPr="00577DD3" w14:paraId="2E4298FD" w14:textId="77777777" w:rsidTr="00B4276C">
        <w:trPr>
          <w:trHeight w:val="70"/>
        </w:trPr>
        <w:tc>
          <w:tcPr>
            <w:tcW w:w="1979" w:type="dxa"/>
          </w:tcPr>
          <w:p w14:paraId="066EE994" w14:textId="77777777" w:rsidR="000027BE" w:rsidRPr="00577DD3" w:rsidRDefault="000027BE" w:rsidP="00B4276C">
            <w:pPr>
              <w:rPr>
                <w:rFonts w:cs="Times New Roman"/>
                <w:sz w:val="20"/>
                <w:szCs w:val="20"/>
              </w:rPr>
            </w:pPr>
            <w:r w:rsidRPr="00577DD3">
              <w:rPr>
                <w:rFonts w:cs="Times New Roman"/>
                <w:sz w:val="20"/>
                <w:szCs w:val="20"/>
              </w:rPr>
              <w:t>Manajemen Proyek</w:t>
            </w:r>
          </w:p>
        </w:tc>
        <w:tc>
          <w:tcPr>
            <w:tcW w:w="3596" w:type="dxa"/>
          </w:tcPr>
          <w:p w14:paraId="68038125" w14:textId="77AE0242" w:rsidR="000027BE" w:rsidRPr="00577DD3" w:rsidRDefault="000027BE" w:rsidP="00B4276C">
            <w:pPr>
              <w:rPr>
                <w:rFonts w:cs="Times New Roman"/>
                <w:sz w:val="20"/>
                <w:szCs w:val="20"/>
              </w:rPr>
            </w:pPr>
            <w:r w:rsidRPr="00577DD3">
              <w:rPr>
                <w:rFonts w:cs="Times New Roman"/>
                <w:sz w:val="20"/>
                <w:szCs w:val="20"/>
              </w:rPr>
              <w:t xml:space="preserve">Perencanaan pengembangan yang matang (termasuk perencanaan implementasi sesuai </w:t>
            </w:r>
            <w:r w:rsidRPr="00577DD3">
              <w:rPr>
                <w:rFonts w:cs="Times New Roman"/>
                <w:i/>
                <w:iCs/>
                <w:sz w:val="20"/>
                <w:szCs w:val="20"/>
              </w:rPr>
              <w:t>timeline)</w:t>
            </w:r>
          </w:p>
        </w:tc>
      </w:tr>
      <w:tr w:rsidR="000027BE" w:rsidRPr="00577DD3" w14:paraId="1EDA38FA" w14:textId="77777777" w:rsidTr="00B4276C">
        <w:trPr>
          <w:trHeight w:val="70"/>
        </w:trPr>
        <w:tc>
          <w:tcPr>
            <w:tcW w:w="1979" w:type="dxa"/>
          </w:tcPr>
          <w:p w14:paraId="64C3FD72" w14:textId="77777777" w:rsidR="000027BE" w:rsidRPr="00577DD3" w:rsidRDefault="000027BE" w:rsidP="00B4276C">
            <w:pPr>
              <w:rPr>
                <w:rFonts w:cs="Times New Roman"/>
                <w:sz w:val="20"/>
                <w:szCs w:val="20"/>
              </w:rPr>
            </w:pPr>
            <w:r w:rsidRPr="00577DD3">
              <w:rPr>
                <w:rFonts w:cs="Times New Roman"/>
                <w:sz w:val="20"/>
                <w:szCs w:val="20"/>
              </w:rPr>
              <w:t>Pembagian Tugas Kerja</w:t>
            </w:r>
          </w:p>
        </w:tc>
        <w:tc>
          <w:tcPr>
            <w:tcW w:w="3596" w:type="dxa"/>
          </w:tcPr>
          <w:p w14:paraId="4DDEDAF3" w14:textId="6F7A21E9" w:rsidR="000027BE" w:rsidRPr="00577DD3" w:rsidRDefault="00BE7EF5" w:rsidP="00B4276C">
            <w:pPr>
              <w:rPr>
                <w:rFonts w:cs="Times New Roman"/>
                <w:sz w:val="20"/>
                <w:szCs w:val="20"/>
              </w:rPr>
            </w:pPr>
            <w:r w:rsidRPr="00577DD3">
              <w:rPr>
                <w:rFonts w:cs="Times New Roman"/>
                <w:sz w:val="20"/>
                <w:szCs w:val="20"/>
              </w:rPr>
              <w:t>Pendefinisian p</w:t>
            </w:r>
            <w:r w:rsidR="000027BE" w:rsidRPr="00577DD3">
              <w:rPr>
                <w:rFonts w:cs="Times New Roman"/>
                <w:sz w:val="20"/>
                <w:szCs w:val="20"/>
              </w:rPr>
              <w:t xml:space="preserve">eran dan tanggungjawab sesuai </w:t>
            </w:r>
            <w:r w:rsidR="000027BE" w:rsidRPr="00577DD3">
              <w:rPr>
                <w:rFonts w:cs="Times New Roman"/>
                <w:i/>
                <w:iCs/>
                <w:sz w:val="20"/>
                <w:szCs w:val="20"/>
              </w:rPr>
              <w:t>jobdesk</w:t>
            </w:r>
          </w:p>
        </w:tc>
      </w:tr>
      <w:tr w:rsidR="000027BE" w:rsidRPr="00577DD3" w14:paraId="50B8D7E2" w14:textId="77777777" w:rsidTr="00B4276C">
        <w:trPr>
          <w:trHeight w:val="70"/>
        </w:trPr>
        <w:tc>
          <w:tcPr>
            <w:tcW w:w="1979" w:type="dxa"/>
          </w:tcPr>
          <w:p w14:paraId="40B607F7" w14:textId="77777777" w:rsidR="000027BE" w:rsidRPr="00577DD3" w:rsidRDefault="000027BE" w:rsidP="00B4276C">
            <w:pPr>
              <w:rPr>
                <w:rFonts w:cs="Times New Roman"/>
                <w:sz w:val="20"/>
                <w:szCs w:val="20"/>
              </w:rPr>
            </w:pPr>
            <w:r w:rsidRPr="00577DD3">
              <w:rPr>
                <w:rFonts w:cs="Times New Roman"/>
                <w:sz w:val="20"/>
                <w:szCs w:val="20"/>
              </w:rPr>
              <w:t>Peningkatan Pengetahuan dan Keterampilan</w:t>
            </w:r>
          </w:p>
        </w:tc>
        <w:tc>
          <w:tcPr>
            <w:tcW w:w="3596" w:type="dxa"/>
          </w:tcPr>
          <w:p w14:paraId="225C6F2A" w14:textId="547EF364" w:rsidR="000027BE" w:rsidRPr="00577DD3" w:rsidRDefault="000027BE" w:rsidP="00B4276C">
            <w:pPr>
              <w:rPr>
                <w:rFonts w:cs="Times New Roman"/>
                <w:sz w:val="20"/>
                <w:szCs w:val="20"/>
              </w:rPr>
            </w:pPr>
            <w:r w:rsidRPr="00577DD3">
              <w:rPr>
                <w:rFonts w:cs="Times New Roman"/>
                <w:sz w:val="20"/>
                <w:szCs w:val="20"/>
              </w:rPr>
              <w:t xml:space="preserve">Adanya </w:t>
            </w:r>
            <w:r w:rsidRPr="00577DD3">
              <w:rPr>
                <w:rFonts w:cs="Times New Roman"/>
                <w:i/>
                <w:iCs/>
                <w:sz w:val="20"/>
                <w:szCs w:val="20"/>
              </w:rPr>
              <w:t>training</w:t>
            </w:r>
          </w:p>
        </w:tc>
      </w:tr>
      <w:tr w:rsidR="000027BE" w:rsidRPr="00577DD3" w14:paraId="17F41C76" w14:textId="77777777" w:rsidTr="00B4276C">
        <w:trPr>
          <w:trHeight w:val="70"/>
        </w:trPr>
        <w:tc>
          <w:tcPr>
            <w:tcW w:w="1979" w:type="dxa"/>
          </w:tcPr>
          <w:p w14:paraId="1AAC6875" w14:textId="77777777" w:rsidR="000027BE" w:rsidRPr="00577DD3" w:rsidRDefault="000027BE" w:rsidP="00B4276C">
            <w:pPr>
              <w:rPr>
                <w:rFonts w:cs="Times New Roman"/>
                <w:sz w:val="20"/>
                <w:szCs w:val="20"/>
              </w:rPr>
            </w:pPr>
            <w:r w:rsidRPr="00577DD3">
              <w:rPr>
                <w:rFonts w:cs="Times New Roman"/>
                <w:sz w:val="20"/>
                <w:szCs w:val="20"/>
              </w:rPr>
              <w:t>Pengembang atau Developer</w:t>
            </w:r>
          </w:p>
        </w:tc>
        <w:tc>
          <w:tcPr>
            <w:tcW w:w="3596" w:type="dxa"/>
          </w:tcPr>
          <w:p w14:paraId="6330198F" w14:textId="4348A216" w:rsidR="000027BE" w:rsidRPr="00577DD3" w:rsidRDefault="000027BE" w:rsidP="00B4276C">
            <w:pPr>
              <w:rPr>
                <w:rFonts w:cs="Times New Roman"/>
                <w:sz w:val="20"/>
                <w:szCs w:val="20"/>
              </w:rPr>
            </w:pPr>
            <w:r w:rsidRPr="00577DD3">
              <w:rPr>
                <w:rFonts w:cs="Times New Roman"/>
                <w:sz w:val="20"/>
                <w:szCs w:val="20"/>
              </w:rPr>
              <w:t>Kepercayaan dan kredibilitas vendor</w:t>
            </w:r>
          </w:p>
        </w:tc>
      </w:tr>
      <w:tr w:rsidR="000027BE" w:rsidRPr="00577DD3" w14:paraId="6967A2BC" w14:textId="77777777" w:rsidTr="00B4276C">
        <w:trPr>
          <w:trHeight w:val="70"/>
        </w:trPr>
        <w:tc>
          <w:tcPr>
            <w:tcW w:w="1979" w:type="dxa"/>
          </w:tcPr>
          <w:p w14:paraId="138753E4" w14:textId="77777777" w:rsidR="000027BE" w:rsidRPr="00577DD3" w:rsidRDefault="000027BE" w:rsidP="00B4276C">
            <w:pPr>
              <w:rPr>
                <w:rFonts w:cs="Times New Roman"/>
                <w:sz w:val="20"/>
                <w:szCs w:val="20"/>
              </w:rPr>
            </w:pPr>
            <w:r w:rsidRPr="00577DD3">
              <w:rPr>
                <w:rFonts w:cs="Times New Roman"/>
                <w:sz w:val="20"/>
                <w:szCs w:val="20"/>
              </w:rPr>
              <w:t>Sumber Daya Manusia</w:t>
            </w:r>
          </w:p>
        </w:tc>
        <w:tc>
          <w:tcPr>
            <w:tcW w:w="3596" w:type="dxa"/>
          </w:tcPr>
          <w:p w14:paraId="49AA1CBD" w14:textId="49F3AF85" w:rsidR="000027BE" w:rsidRPr="00577DD3" w:rsidRDefault="001935DD" w:rsidP="00B4276C">
            <w:pPr>
              <w:rPr>
                <w:rFonts w:cs="Times New Roman"/>
                <w:sz w:val="20"/>
                <w:szCs w:val="20"/>
              </w:rPr>
            </w:pPr>
            <w:r w:rsidRPr="00577DD3">
              <w:rPr>
                <w:rFonts w:cs="Times New Roman"/>
                <w:sz w:val="20"/>
                <w:szCs w:val="20"/>
              </w:rPr>
              <w:t xml:space="preserve">Ketersediaan </w:t>
            </w:r>
            <w:r w:rsidRPr="00577DD3">
              <w:rPr>
                <w:rFonts w:cs="Times New Roman"/>
                <w:i/>
                <w:iCs/>
                <w:sz w:val="20"/>
                <w:szCs w:val="20"/>
              </w:rPr>
              <w:t xml:space="preserve">resource </w:t>
            </w:r>
            <w:r w:rsidRPr="00577DD3">
              <w:rPr>
                <w:rFonts w:cs="Times New Roman"/>
                <w:sz w:val="20"/>
                <w:szCs w:val="20"/>
              </w:rPr>
              <w:t>s</w:t>
            </w:r>
            <w:r w:rsidR="000027BE" w:rsidRPr="00577DD3">
              <w:rPr>
                <w:rFonts w:cs="Times New Roman"/>
                <w:sz w:val="20"/>
                <w:szCs w:val="20"/>
              </w:rPr>
              <w:t>taff IT yang mencukupi</w:t>
            </w:r>
          </w:p>
        </w:tc>
      </w:tr>
      <w:tr w:rsidR="000027BE" w:rsidRPr="00577DD3" w14:paraId="5B4F6054" w14:textId="77777777" w:rsidTr="00B4276C">
        <w:trPr>
          <w:trHeight w:val="70"/>
        </w:trPr>
        <w:tc>
          <w:tcPr>
            <w:tcW w:w="1979" w:type="dxa"/>
          </w:tcPr>
          <w:p w14:paraId="2727AD11" w14:textId="77777777" w:rsidR="000027BE" w:rsidRPr="00577DD3" w:rsidRDefault="000027BE" w:rsidP="00B4276C">
            <w:pPr>
              <w:rPr>
                <w:rFonts w:cs="Times New Roman"/>
                <w:sz w:val="20"/>
                <w:szCs w:val="20"/>
              </w:rPr>
            </w:pPr>
            <w:r w:rsidRPr="00577DD3">
              <w:rPr>
                <w:rFonts w:cs="Times New Roman"/>
                <w:sz w:val="20"/>
                <w:szCs w:val="20"/>
              </w:rPr>
              <w:t>Sumber Daya Teknologi</w:t>
            </w:r>
          </w:p>
        </w:tc>
        <w:tc>
          <w:tcPr>
            <w:tcW w:w="3596" w:type="dxa"/>
          </w:tcPr>
          <w:p w14:paraId="382726D0" w14:textId="4C352C68" w:rsidR="000027BE" w:rsidRPr="00577DD3" w:rsidRDefault="00BE7EF5" w:rsidP="00B4276C">
            <w:pPr>
              <w:rPr>
                <w:rFonts w:cs="Times New Roman"/>
                <w:sz w:val="20"/>
                <w:szCs w:val="20"/>
              </w:rPr>
            </w:pPr>
            <w:r w:rsidRPr="00577DD3">
              <w:rPr>
                <w:rFonts w:cs="Times New Roman"/>
                <w:sz w:val="20"/>
                <w:szCs w:val="20"/>
              </w:rPr>
              <w:t>Ketersediaan p</w:t>
            </w:r>
            <w:r w:rsidR="000027BE" w:rsidRPr="00577DD3">
              <w:rPr>
                <w:rFonts w:cs="Times New Roman"/>
                <w:sz w:val="20"/>
                <w:szCs w:val="20"/>
              </w:rPr>
              <w:t>eralatan TIK yang memadai (termasuk server, data center, peralatan IT lainnya)</w:t>
            </w:r>
          </w:p>
        </w:tc>
      </w:tr>
      <w:tr w:rsidR="000027BE" w:rsidRPr="00577DD3" w14:paraId="197BD89B" w14:textId="77777777" w:rsidTr="00B4276C">
        <w:trPr>
          <w:trHeight w:val="70"/>
        </w:trPr>
        <w:tc>
          <w:tcPr>
            <w:tcW w:w="1979" w:type="dxa"/>
          </w:tcPr>
          <w:p w14:paraId="7F5E72A8" w14:textId="77777777" w:rsidR="000027BE" w:rsidRPr="00577DD3" w:rsidRDefault="000027BE" w:rsidP="00B4276C">
            <w:pPr>
              <w:rPr>
                <w:rFonts w:cs="Times New Roman"/>
                <w:sz w:val="20"/>
                <w:szCs w:val="20"/>
              </w:rPr>
            </w:pPr>
            <w:r w:rsidRPr="00577DD3">
              <w:rPr>
                <w:rFonts w:cs="Times New Roman"/>
                <w:sz w:val="20"/>
                <w:szCs w:val="20"/>
              </w:rPr>
              <w:t>Faktor Lain</w:t>
            </w:r>
          </w:p>
        </w:tc>
        <w:tc>
          <w:tcPr>
            <w:tcW w:w="3596" w:type="dxa"/>
          </w:tcPr>
          <w:p w14:paraId="65619608" w14:textId="2954CBDB" w:rsidR="000027BE" w:rsidRPr="00577DD3" w:rsidRDefault="000027BE" w:rsidP="00B4276C">
            <w:pPr>
              <w:rPr>
                <w:rFonts w:cs="Times New Roman"/>
                <w:sz w:val="20"/>
                <w:szCs w:val="20"/>
              </w:rPr>
            </w:pPr>
            <w:r w:rsidRPr="00577DD3">
              <w:rPr>
                <w:rFonts w:cs="Times New Roman"/>
                <w:sz w:val="20"/>
                <w:szCs w:val="20"/>
              </w:rPr>
              <w:t xml:space="preserve">Pemberian insentif atau </w:t>
            </w:r>
            <w:r w:rsidRPr="00577DD3">
              <w:rPr>
                <w:rFonts w:cs="Times New Roman"/>
                <w:i/>
                <w:iCs/>
                <w:sz w:val="20"/>
                <w:szCs w:val="20"/>
              </w:rPr>
              <w:t>reward</w:t>
            </w:r>
          </w:p>
        </w:tc>
      </w:tr>
    </w:tbl>
    <w:p w14:paraId="77B9F68C" w14:textId="77777777" w:rsidR="00B4276C" w:rsidRDefault="00B4276C" w:rsidP="00317C3B">
      <w:pPr>
        <w:rPr>
          <w:rFonts w:cs="Times New Roman"/>
          <w:lang w:val="en-US"/>
        </w:rPr>
      </w:pPr>
    </w:p>
    <w:p w14:paraId="5E0C948C" w14:textId="640CC86F" w:rsidR="00C23509" w:rsidRDefault="00C23509" w:rsidP="00317C3B">
      <w:pPr>
        <w:rPr>
          <w:rFonts w:cs="Times New Roman"/>
          <w:lang w:val="en-US"/>
        </w:rPr>
      </w:pPr>
      <w:r>
        <w:rPr>
          <w:rFonts w:cs="Times New Roman"/>
          <w:lang w:val="en-US"/>
        </w:rPr>
        <w:t xml:space="preserve">Identifikasi terkait faktor pendorong </w:t>
      </w:r>
      <w:r w:rsidR="00B873FD">
        <w:rPr>
          <w:rFonts w:cs="Times New Roman"/>
          <w:lang w:val="en-US"/>
        </w:rPr>
        <w:t xml:space="preserve">bagi keberhasilan </w:t>
      </w:r>
      <w:r>
        <w:rPr>
          <w:rFonts w:cs="Times New Roman"/>
          <w:lang w:val="en-US"/>
        </w:rPr>
        <w:t xml:space="preserve">implementasi sistem informasi pada perguruan tinggi </w:t>
      </w:r>
      <w:r w:rsidR="00FA6427">
        <w:rPr>
          <w:rFonts w:cs="Times New Roman"/>
          <w:lang w:val="en-US"/>
        </w:rPr>
        <w:t xml:space="preserve">pada penelitian ini juga </w:t>
      </w:r>
      <w:r>
        <w:rPr>
          <w:rFonts w:cs="Times New Roman"/>
          <w:lang w:val="en-US"/>
        </w:rPr>
        <w:t xml:space="preserve">dilihat dari sudut pandang </w:t>
      </w:r>
      <w:r w:rsidR="00FA6427">
        <w:rPr>
          <w:rFonts w:cs="Times New Roman"/>
          <w:lang w:val="en-US"/>
        </w:rPr>
        <w:t>perguruan tinggi besar dan kecil. Dimana dapat diketahui bahwa :</w:t>
      </w:r>
    </w:p>
    <w:p w14:paraId="532CD04A" w14:textId="7CA84254" w:rsidR="00E51E1C" w:rsidRDefault="00FA6427" w:rsidP="000A7FCF">
      <w:pPr>
        <w:pStyle w:val="ListParagraph"/>
        <w:numPr>
          <w:ilvl w:val="0"/>
          <w:numId w:val="61"/>
        </w:numPr>
        <w:rPr>
          <w:rFonts w:cs="Times New Roman"/>
          <w:lang w:val="en-US"/>
        </w:rPr>
      </w:pPr>
      <w:r>
        <w:rPr>
          <w:rFonts w:cs="Times New Roman"/>
          <w:lang w:val="en-US"/>
        </w:rPr>
        <w:lastRenderedPageBreak/>
        <w:t xml:space="preserve">Pada perguruan tinggi besar, faktor pendorong </w:t>
      </w:r>
      <w:r w:rsidR="00B873FD">
        <w:rPr>
          <w:rFonts w:cs="Times New Roman"/>
          <w:lang w:val="en-US"/>
        </w:rPr>
        <w:t xml:space="preserve">bagi keberhasilan </w:t>
      </w:r>
      <w:r>
        <w:rPr>
          <w:rFonts w:cs="Times New Roman"/>
          <w:lang w:val="en-US"/>
        </w:rPr>
        <w:t xml:space="preserve">implementasi sebagian besar berasal dari faktor </w:t>
      </w:r>
      <w:r w:rsidRPr="00B873FD">
        <w:rPr>
          <w:rFonts w:cs="Times New Roman"/>
          <w:i/>
          <w:iCs/>
          <w:lang w:val="en-US"/>
        </w:rPr>
        <w:t>internal</w:t>
      </w:r>
      <w:r>
        <w:rPr>
          <w:rFonts w:cs="Times New Roman"/>
          <w:lang w:val="en-US"/>
        </w:rPr>
        <w:t>.</w:t>
      </w:r>
    </w:p>
    <w:p w14:paraId="148D6722" w14:textId="77777777" w:rsidR="00E51E1C" w:rsidRDefault="00E51E1C" w:rsidP="00317C3B">
      <w:pPr>
        <w:pStyle w:val="ListParagraph"/>
        <w:rPr>
          <w:rFonts w:cs="Times New Roman"/>
          <w:lang w:val="en-US"/>
        </w:rPr>
      </w:pPr>
    </w:p>
    <w:p w14:paraId="7E40B1F3" w14:textId="6CAE099D" w:rsidR="00FA6427" w:rsidRPr="00215F36" w:rsidRDefault="00FA6427" w:rsidP="00215F36">
      <w:pPr>
        <w:pStyle w:val="ListParagraph"/>
        <w:rPr>
          <w:rFonts w:cs="Times New Roman"/>
        </w:rPr>
      </w:pPr>
      <w:r w:rsidRPr="00E51E1C">
        <w:rPr>
          <w:rFonts w:cs="Times New Roman"/>
          <w:b/>
          <w:bCs/>
          <w:u w:val="single"/>
          <w:lang w:val="en-US"/>
        </w:rPr>
        <w:t xml:space="preserve">faktor </w:t>
      </w:r>
      <w:r w:rsidRPr="00E51E1C">
        <w:rPr>
          <w:rFonts w:cs="Times New Roman"/>
          <w:b/>
          <w:bCs/>
          <w:u w:val="single"/>
        </w:rPr>
        <w:t>realisasi</w:t>
      </w:r>
      <w:r w:rsidR="00BE7EF5">
        <w:rPr>
          <w:rFonts w:cs="Times New Roman"/>
          <w:b/>
          <w:bCs/>
          <w:u w:val="single"/>
        </w:rPr>
        <w:t xml:space="preserve"> </w:t>
      </w:r>
      <w:r w:rsidRPr="00E51E1C">
        <w:rPr>
          <w:rFonts w:cs="Times New Roman"/>
          <w:b/>
          <w:bCs/>
          <w:u w:val="single"/>
        </w:rPr>
        <w:t xml:space="preserve">tujuan, </w:t>
      </w:r>
      <w:r w:rsidR="00BE7EF5">
        <w:rPr>
          <w:rFonts w:cs="Times New Roman"/>
          <w:b/>
          <w:bCs/>
          <w:u w:val="single"/>
        </w:rPr>
        <w:t xml:space="preserve">visi misi, </w:t>
      </w:r>
      <w:r w:rsidRPr="00E51E1C">
        <w:rPr>
          <w:rFonts w:cs="Times New Roman"/>
          <w:b/>
          <w:bCs/>
          <w:u w:val="single"/>
        </w:rPr>
        <w:t>rencana dan strategi pimpinan menjadi pendorong utama</w:t>
      </w:r>
      <w:r>
        <w:rPr>
          <w:rFonts w:cs="Times New Roman"/>
        </w:rPr>
        <w:t>. Dimana pimpinan perguruan tinggi atau rektor dalam masa kepemimpinannya pasti memiliki tujuan, visi misi, dan rencana strategi bagi perguruan tinggi.</w:t>
      </w:r>
      <w:r w:rsidR="00215F36">
        <w:rPr>
          <w:rFonts w:cs="Times New Roman"/>
        </w:rPr>
        <w:t xml:space="preserve"> </w:t>
      </w:r>
      <w:r w:rsidRPr="00215F36">
        <w:rPr>
          <w:rFonts w:cs="Times New Roman"/>
        </w:rPr>
        <w:t>Salah satu tujuan pimpinan seperti menjadikan kampus berbasis teknologi atau menjadikan perguruan tinggi terbaik, perlu diiringi dengan usaha agar dapat terealisasi. Dengan mengimplementasikan sistem informasi menjadi salah satu cara agar tujuan dan visi misi organisasi tercapai.</w:t>
      </w:r>
    </w:p>
    <w:p w14:paraId="319723FA" w14:textId="0E4BEC9D" w:rsidR="00FA6427" w:rsidRDefault="00FA6427" w:rsidP="00317C3B">
      <w:pPr>
        <w:pStyle w:val="ListParagraph"/>
        <w:rPr>
          <w:rFonts w:cs="Times New Roman"/>
        </w:rPr>
      </w:pPr>
    </w:p>
    <w:p w14:paraId="11C0FEC2" w14:textId="29D38237" w:rsidR="00FA6427" w:rsidRDefault="00FA6427" w:rsidP="00317C3B">
      <w:pPr>
        <w:pStyle w:val="ListParagraph"/>
        <w:rPr>
          <w:rFonts w:cs="Times New Roman"/>
        </w:rPr>
      </w:pPr>
      <w:r w:rsidRPr="00E51E1C">
        <w:rPr>
          <w:rFonts w:cs="Times New Roman"/>
          <w:u w:val="single"/>
        </w:rPr>
        <w:t xml:space="preserve">Kemudian faktor proses bisnis yang semakin kompleks </w:t>
      </w:r>
      <w:r>
        <w:rPr>
          <w:rFonts w:cs="Times New Roman"/>
        </w:rPr>
        <w:t xml:space="preserve">pada perguruan tinggi besar jika masih dilakukan secara manual maka akan semakin memakan waktu, tenaga, dan biaya lebih. Sehingga implementasi sistem informasi dirasa sangat perlu. Terkait </w:t>
      </w:r>
      <w:r w:rsidRPr="00E51E1C">
        <w:rPr>
          <w:rFonts w:cs="Times New Roman"/>
          <w:u w:val="single"/>
        </w:rPr>
        <w:t xml:space="preserve">perankingan </w:t>
      </w:r>
      <w:r>
        <w:rPr>
          <w:rFonts w:cs="Times New Roman"/>
        </w:rPr>
        <w:t>juga berkaitan dengan pelaporan kepada Ristek Dikti dan Akreditasi Kampus. Jika pelaporan kampus dilakukan dengan cepat, benar, dan lengkap maka level kampus tersebut akan naik.</w:t>
      </w:r>
    </w:p>
    <w:p w14:paraId="7E4CEC3D" w14:textId="680FEB26" w:rsidR="00FA6427" w:rsidRDefault="00FA6427" w:rsidP="00317C3B">
      <w:pPr>
        <w:pStyle w:val="ListParagraph"/>
        <w:rPr>
          <w:rFonts w:cs="Times New Roman"/>
        </w:rPr>
      </w:pPr>
    </w:p>
    <w:p w14:paraId="2063CE39" w14:textId="417E760C" w:rsidR="00C97D31" w:rsidRPr="00C97D31" w:rsidRDefault="00FA6427" w:rsidP="000A7FCF">
      <w:pPr>
        <w:pStyle w:val="ListParagraph"/>
        <w:numPr>
          <w:ilvl w:val="0"/>
          <w:numId w:val="61"/>
        </w:numPr>
        <w:rPr>
          <w:rFonts w:cs="Times New Roman"/>
          <w:lang w:val="en-US"/>
        </w:rPr>
      </w:pPr>
      <w:r>
        <w:rPr>
          <w:rFonts w:cs="Times New Roman"/>
        </w:rPr>
        <w:t>Pada perguruan tinggi kecil</w:t>
      </w:r>
      <w:r w:rsidR="0062375E">
        <w:rPr>
          <w:rFonts w:cs="Times New Roman"/>
        </w:rPr>
        <w:t>, f</w:t>
      </w:r>
      <w:r>
        <w:rPr>
          <w:rFonts w:cs="Times New Roman"/>
        </w:rPr>
        <w:t xml:space="preserve">aktor pendorong </w:t>
      </w:r>
      <w:r w:rsidR="00C97D31">
        <w:rPr>
          <w:rFonts w:cs="Times New Roman"/>
        </w:rPr>
        <w:t>bagi keberhasilan</w:t>
      </w:r>
      <w:r>
        <w:rPr>
          <w:rFonts w:cs="Times New Roman"/>
        </w:rPr>
        <w:t xml:space="preserve"> implementasi sistem informasi</w:t>
      </w:r>
      <w:r w:rsidR="0062375E">
        <w:rPr>
          <w:rFonts w:cs="Times New Roman"/>
        </w:rPr>
        <w:t xml:space="preserve"> terintegrasi</w:t>
      </w:r>
      <w:r>
        <w:rPr>
          <w:rFonts w:cs="Times New Roman"/>
        </w:rPr>
        <w:t xml:space="preserve"> cenderung </w:t>
      </w:r>
      <w:r w:rsidR="0062375E">
        <w:rPr>
          <w:rFonts w:cs="Times New Roman"/>
        </w:rPr>
        <w:t xml:space="preserve"> </w:t>
      </w:r>
      <w:r>
        <w:rPr>
          <w:rFonts w:cs="Times New Roman"/>
        </w:rPr>
        <w:t xml:space="preserve">berasal </w:t>
      </w:r>
      <w:r w:rsidR="0062375E">
        <w:rPr>
          <w:rFonts w:cs="Times New Roman"/>
        </w:rPr>
        <w:t xml:space="preserve"> </w:t>
      </w:r>
      <w:r>
        <w:rPr>
          <w:rFonts w:cs="Times New Roman"/>
        </w:rPr>
        <w:t xml:space="preserve">dari </w:t>
      </w:r>
      <w:r w:rsidR="0062375E">
        <w:rPr>
          <w:rFonts w:cs="Times New Roman"/>
        </w:rPr>
        <w:t xml:space="preserve"> </w:t>
      </w:r>
      <w:r>
        <w:rPr>
          <w:rFonts w:cs="Times New Roman"/>
        </w:rPr>
        <w:t xml:space="preserve">faktor </w:t>
      </w:r>
      <w:r w:rsidR="0062375E">
        <w:rPr>
          <w:rFonts w:cs="Times New Roman"/>
        </w:rPr>
        <w:t xml:space="preserve"> dari luar atau </w:t>
      </w:r>
      <w:r w:rsidRPr="00B873FD">
        <w:rPr>
          <w:rFonts w:cs="Times New Roman"/>
          <w:i/>
          <w:iCs/>
        </w:rPr>
        <w:t>external</w:t>
      </w:r>
      <w:r>
        <w:rPr>
          <w:rFonts w:cs="Times New Roman"/>
        </w:rPr>
        <w:t>.</w:t>
      </w:r>
    </w:p>
    <w:p w14:paraId="45BD0EE9" w14:textId="688F85C1" w:rsidR="00FA6427" w:rsidRPr="00FA6427" w:rsidRDefault="00FA6427" w:rsidP="00317C3B">
      <w:pPr>
        <w:pStyle w:val="ListParagraph"/>
        <w:rPr>
          <w:rFonts w:cs="Times New Roman"/>
          <w:lang w:val="en-US"/>
        </w:rPr>
      </w:pPr>
      <w:r>
        <w:rPr>
          <w:rFonts w:cs="Times New Roman"/>
        </w:rPr>
        <w:t xml:space="preserve">Dimana </w:t>
      </w:r>
      <w:r w:rsidRPr="00E51E1C">
        <w:rPr>
          <w:rFonts w:cs="Times New Roman"/>
          <w:b/>
          <w:bCs/>
          <w:u w:val="single"/>
        </w:rPr>
        <w:t>tuntutan pemerintah dalam hal ini yaitu Ristek Dikti yang mewajibkan perguruan tinggi melakukan pelaporan</w:t>
      </w:r>
      <w:r>
        <w:rPr>
          <w:rFonts w:cs="Times New Roman"/>
        </w:rPr>
        <w:t xml:space="preserve"> kegiatan perguruan tinggi tersebut</w:t>
      </w:r>
      <w:r w:rsidR="00C97D31">
        <w:rPr>
          <w:rFonts w:cs="Times New Roman"/>
        </w:rPr>
        <w:t xml:space="preserve"> </w:t>
      </w:r>
      <w:r>
        <w:rPr>
          <w:rFonts w:cs="Times New Roman"/>
        </w:rPr>
        <w:t xml:space="preserve"> secara </w:t>
      </w:r>
      <w:r w:rsidR="00C97D31">
        <w:rPr>
          <w:rFonts w:cs="Times New Roman"/>
        </w:rPr>
        <w:t xml:space="preserve"> </w:t>
      </w:r>
      <w:r>
        <w:rPr>
          <w:rFonts w:cs="Times New Roman"/>
        </w:rPr>
        <w:t>periodik</w:t>
      </w:r>
      <w:r w:rsidR="00E51E1C">
        <w:rPr>
          <w:rFonts w:cs="Times New Roman"/>
        </w:rPr>
        <w:t xml:space="preserve"> </w:t>
      </w:r>
      <w:r w:rsidR="00C97D31">
        <w:rPr>
          <w:rFonts w:cs="Times New Roman"/>
        </w:rPr>
        <w:t xml:space="preserve"> </w:t>
      </w:r>
      <w:r w:rsidR="00E51E1C">
        <w:rPr>
          <w:rFonts w:cs="Times New Roman"/>
        </w:rPr>
        <w:t xml:space="preserve">menjadi </w:t>
      </w:r>
      <w:r w:rsidR="00C97D31">
        <w:rPr>
          <w:rFonts w:cs="Times New Roman"/>
        </w:rPr>
        <w:t xml:space="preserve"> </w:t>
      </w:r>
      <w:r w:rsidR="00E51E1C" w:rsidRPr="00E51E1C">
        <w:rPr>
          <w:rFonts w:cs="Times New Roman"/>
          <w:b/>
          <w:bCs/>
          <w:u w:val="single"/>
        </w:rPr>
        <w:t>pendorong utama</w:t>
      </w:r>
      <w:r>
        <w:rPr>
          <w:rFonts w:cs="Times New Roman"/>
        </w:rPr>
        <w:t>.</w:t>
      </w:r>
    </w:p>
    <w:p w14:paraId="4DF7552A" w14:textId="6B9D9A52" w:rsidR="00FA6427" w:rsidRDefault="00FA6427" w:rsidP="00317C3B">
      <w:pPr>
        <w:pStyle w:val="ListParagraph"/>
        <w:rPr>
          <w:rFonts w:cs="Times New Roman"/>
        </w:rPr>
      </w:pPr>
      <w:r>
        <w:rPr>
          <w:rFonts w:cs="Times New Roman"/>
        </w:rPr>
        <w:t xml:space="preserve">Jika tidak dilakukan maka sanksi penonaktifan kampus akan dilakukan oleh Ristek dikti. Sehingga mau tidak mau kampus kecil harus menerapkan sistem informasi </w:t>
      </w:r>
      <w:r>
        <w:rPr>
          <w:rFonts w:cs="Times New Roman"/>
        </w:rPr>
        <w:lastRenderedPageBreak/>
        <w:t>untuk melakukan pelaporan secara online kepada Ristek Dikti.</w:t>
      </w:r>
    </w:p>
    <w:p w14:paraId="71234939" w14:textId="77777777" w:rsidR="00E51E1C" w:rsidRDefault="00E51E1C" w:rsidP="00317C3B">
      <w:pPr>
        <w:pStyle w:val="ListParagraph"/>
        <w:rPr>
          <w:rFonts w:cs="Times New Roman"/>
        </w:rPr>
      </w:pPr>
    </w:p>
    <w:p w14:paraId="1836383F" w14:textId="15582229" w:rsidR="00FA6427" w:rsidRPr="00FA6427" w:rsidRDefault="00FA6427" w:rsidP="00317C3B">
      <w:pPr>
        <w:pStyle w:val="ListParagraph"/>
        <w:rPr>
          <w:rFonts w:cs="Times New Roman"/>
          <w:lang w:val="en-US"/>
        </w:rPr>
      </w:pPr>
      <w:r>
        <w:rPr>
          <w:rFonts w:cs="Times New Roman"/>
        </w:rPr>
        <w:t xml:space="preserve">Untuk </w:t>
      </w:r>
      <w:r w:rsidRPr="00E51E1C">
        <w:rPr>
          <w:rFonts w:cs="Times New Roman"/>
          <w:u w:val="single"/>
        </w:rPr>
        <w:t>faktor dana hibah atau aplikasi warisan</w:t>
      </w:r>
      <w:r>
        <w:rPr>
          <w:rFonts w:cs="Times New Roman"/>
        </w:rPr>
        <w:t xml:space="preserve"> juga menjadi </w:t>
      </w:r>
      <w:r w:rsidR="00E51E1C">
        <w:rPr>
          <w:rFonts w:cs="Times New Roman"/>
        </w:rPr>
        <w:t>dorongan karena mau tidak mau saat perguruan tinggi kecil mendapat dana hibah dari pemerintah yang harus dialokasikan untuk implementasi sistem informasi maka harus dipergunakan sebagai mana mestinya. Begitu juga aplikasi warisan atau hibah dari pemerintah seperti feeder dikti, sister, dan lain-lain. Dimana aplikasi tersebut dari pemerintah yang mereka berikan kepada perguruan tinggi yang mau tidak mau perguruan tinggi kecil juga harus ikut mengimplementasikannya.</w:t>
      </w:r>
    </w:p>
    <w:p w14:paraId="02405D29" w14:textId="77777777" w:rsidR="00C23509" w:rsidRDefault="00C23509" w:rsidP="00317C3B">
      <w:pPr>
        <w:rPr>
          <w:rFonts w:cs="Times New Roman"/>
          <w:lang w:val="en-US"/>
        </w:rPr>
      </w:pPr>
    </w:p>
    <w:p w14:paraId="731402C6" w14:textId="209FF2BE" w:rsidR="00144BC0" w:rsidRPr="008A10EE" w:rsidRDefault="00144BC0" w:rsidP="00317C3B">
      <w:pPr>
        <w:rPr>
          <w:rFonts w:cs="Times New Roman"/>
          <w:lang w:val="en-US"/>
        </w:rPr>
      </w:pPr>
      <w:r w:rsidRPr="008A10EE">
        <w:rPr>
          <w:rFonts w:cs="Times New Roman"/>
          <w:lang w:val="en-US"/>
        </w:rPr>
        <w:t xml:space="preserve">Kemudian untuk </w:t>
      </w:r>
      <w:r w:rsidR="00C97D31">
        <w:rPr>
          <w:rFonts w:cs="Times New Roman"/>
          <w:i/>
          <w:iCs/>
          <w:lang w:val="en-US"/>
        </w:rPr>
        <w:t>Network</w:t>
      </w:r>
      <w:r w:rsidR="00C97D31">
        <w:rPr>
          <w:rFonts w:cs="Times New Roman"/>
          <w:lang w:val="en-US"/>
        </w:rPr>
        <w:t xml:space="preserve"> keterkaitan pengaruh</w:t>
      </w:r>
      <w:r w:rsidRPr="008A10EE">
        <w:rPr>
          <w:rFonts w:cs="Times New Roman"/>
          <w:lang w:val="en-US"/>
        </w:rPr>
        <w:t xml:space="preserve"> antar faktor </w:t>
      </w:r>
      <w:r w:rsidR="00C97D31">
        <w:rPr>
          <w:rFonts w:cs="Times New Roman"/>
          <w:lang w:val="en-US"/>
        </w:rPr>
        <w:t xml:space="preserve">pendorong keberhasilan implementasi sistem informasi </w:t>
      </w:r>
      <w:r w:rsidRPr="008A10EE">
        <w:rPr>
          <w:rFonts w:cs="Times New Roman"/>
          <w:lang w:val="en-US"/>
        </w:rPr>
        <w:t xml:space="preserve">hasil wawancara dan diskusi pendalaman hasil dengan </w:t>
      </w:r>
      <w:r w:rsidRPr="008A10EE">
        <w:rPr>
          <w:rFonts w:cs="Times New Roman"/>
          <w:i/>
          <w:iCs/>
          <w:lang w:val="en-US"/>
        </w:rPr>
        <w:t xml:space="preserve">expert </w:t>
      </w:r>
      <w:r w:rsidRPr="008A10EE">
        <w:rPr>
          <w:rFonts w:cs="Times New Roman"/>
          <w:lang w:val="en-US"/>
        </w:rPr>
        <w:t xml:space="preserve">sebagai berikut. Tabel </w:t>
      </w:r>
      <w:r w:rsidR="00C4151E" w:rsidRPr="008A10EE">
        <w:rPr>
          <w:rFonts w:cs="Times New Roman"/>
          <w:lang w:val="en-US"/>
        </w:rPr>
        <w:t>6.2</w:t>
      </w:r>
      <w:r w:rsidR="00C97D31">
        <w:rPr>
          <w:rFonts w:cs="Times New Roman"/>
          <w:lang w:val="en-US"/>
        </w:rPr>
        <w:t>8</w:t>
      </w:r>
    </w:p>
    <w:p w14:paraId="7F5FBBFA" w14:textId="16BB6AD2" w:rsidR="00C4151E" w:rsidRPr="008A10EE" w:rsidRDefault="00C4151E" w:rsidP="00317C3B">
      <w:pPr>
        <w:rPr>
          <w:rFonts w:cs="Times New Roman"/>
          <w:lang w:val="en-US"/>
        </w:rPr>
      </w:pPr>
    </w:p>
    <w:p w14:paraId="1808AF90" w14:textId="56248F8C" w:rsidR="00C4151E" w:rsidRPr="008A10EE" w:rsidRDefault="00C4151E" w:rsidP="00317C3B">
      <w:pPr>
        <w:pStyle w:val="Caption"/>
        <w:keepNext/>
        <w:rPr>
          <w:rFonts w:cs="Times New Roman"/>
        </w:rPr>
      </w:pPr>
      <w:bookmarkStart w:id="1173" w:name="_Toc4847163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6</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8</w:t>
      </w:r>
      <w:r w:rsidR="00182426">
        <w:rPr>
          <w:rFonts w:cs="Times New Roman"/>
        </w:rPr>
        <w:fldChar w:fldCharType="end"/>
      </w:r>
      <w:r w:rsidRPr="008A10EE">
        <w:rPr>
          <w:rFonts w:cs="Times New Roman"/>
        </w:rPr>
        <w:t xml:space="preserve"> </w:t>
      </w:r>
      <w:r w:rsidR="008B3B17">
        <w:rPr>
          <w:rFonts w:cs="Times New Roman"/>
        </w:rPr>
        <w:t xml:space="preserve">Kesimpulan Akhir </w:t>
      </w:r>
      <w:r w:rsidR="007905CD">
        <w:rPr>
          <w:rFonts w:cs="Times New Roman"/>
        </w:rPr>
        <w:t xml:space="preserve">Keterkaitan </w:t>
      </w:r>
      <w:r w:rsidRPr="008A10EE">
        <w:rPr>
          <w:rFonts w:cs="Times New Roman"/>
        </w:rPr>
        <w:t>Antar Faktor</w:t>
      </w:r>
      <w:r w:rsidR="008B3B17">
        <w:rPr>
          <w:rFonts w:cs="Times New Roman"/>
        </w:rPr>
        <w:t xml:space="preserve"> yang Saling Berpengaruh</w:t>
      </w:r>
      <w:bookmarkEnd w:id="1173"/>
    </w:p>
    <w:tbl>
      <w:tblPr>
        <w:tblStyle w:val="TableGrid"/>
        <w:tblW w:w="0" w:type="auto"/>
        <w:jc w:val="center"/>
        <w:tblLook w:val="04A0" w:firstRow="1" w:lastRow="0" w:firstColumn="1" w:lastColumn="0" w:noHBand="0" w:noVBand="1"/>
      </w:tblPr>
      <w:tblGrid>
        <w:gridCol w:w="2987"/>
        <w:gridCol w:w="2103"/>
      </w:tblGrid>
      <w:tr w:rsidR="00C62006" w:rsidRPr="008A10EE" w14:paraId="3DB1E6AB" w14:textId="77777777" w:rsidTr="0026672B">
        <w:trPr>
          <w:tblHeader/>
          <w:jc w:val="center"/>
        </w:trPr>
        <w:tc>
          <w:tcPr>
            <w:tcW w:w="2987" w:type="dxa"/>
          </w:tcPr>
          <w:p w14:paraId="6267B4EB" w14:textId="68A546F9" w:rsidR="00C62006" w:rsidRPr="00577DD3" w:rsidRDefault="00C62006" w:rsidP="00317C3B">
            <w:pPr>
              <w:jc w:val="center"/>
              <w:rPr>
                <w:rFonts w:cs="Times New Roman"/>
                <w:sz w:val="20"/>
                <w:szCs w:val="20"/>
              </w:rPr>
            </w:pPr>
            <w:r w:rsidRPr="00577DD3">
              <w:rPr>
                <w:rFonts w:cs="Times New Roman"/>
                <w:b/>
                <w:bCs/>
                <w:sz w:val="20"/>
                <w:szCs w:val="20"/>
              </w:rPr>
              <w:t xml:space="preserve">Faktor yang </w:t>
            </w:r>
            <w:r w:rsidR="002E2335">
              <w:rPr>
                <w:rFonts w:cs="Times New Roman"/>
                <w:b/>
                <w:bCs/>
                <w:sz w:val="20"/>
                <w:szCs w:val="20"/>
              </w:rPr>
              <w:t>M</w:t>
            </w:r>
            <w:r w:rsidRPr="00577DD3">
              <w:rPr>
                <w:rFonts w:cs="Times New Roman"/>
                <w:b/>
                <w:bCs/>
                <w:sz w:val="20"/>
                <w:szCs w:val="20"/>
              </w:rPr>
              <w:t>e</w:t>
            </w:r>
            <w:r w:rsidR="0064747E" w:rsidRPr="00577DD3">
              <w:rPr>
                <w:rFonts w:cs="Times New Roman"/>
                <w:b/>
                <w:bCs/>
                <w:sz w:val="20"/>
                <w:szCs w:val="20"/>
              </w:rPr>
              <w:t>mpengaruhi</w:t>
            </w:r>
          </w:p>
        </w:tc>
        <w:tc>
          <w:tcPr>
            <w:tcW w:w="2103" w:type="dxa"/>
          </w:tcPr>
          <w:p w14:paraId="3F94774F" w14:textId="25DE62D5" w:rsidR="00C62006" w:rsidRPr="00577DD3" w:rsidRDefault="00C62006" w:rsidP="00317C3B">
            <w:pPr>
              <w:jc w:val="center"/>
              <w:rPr>
                <w:rFonts w:cs="Times New Roman"/>
                <w:sz w:val="20"/>
                <w:szCs w:val="20"/>
              </w:rPr>
            </w:pPr>
            <w:r w:rsidRPr="00577DD3">
              <w:rPr>
                <w:rFonts w:cs="Times New Roman"/>
                <w:b/>
                <w:bCs/>
                <w:sz w:val="20"/>
                <w:szCs w:val="20"/>
              </w:rPr>
              <w:t xml:space="preserve">Faktor </w:t>
            </w:r>
            <w:r w:rsidR="0064747E" w:rsidRPr="00577DD3">
              <w:rPr>
                <w:rFonts w:cs="Times New Roman"/>
                <w:b/>
                <w:bCs/>
                <w:sz w:val="20"/>
                <w:szCs w:val="20"/>
              </w:rPr>
              <w:t>di Pengaruhi</w:t>
            </w:r>
          </w:p>
        </w:tc>
      </w:tr>
      <w:tr w:rsidR="00C62006" w:rsidRPr="008A10EE" w14:paraId="1F9CF7D3" w14:textId="77777777" w:rsidTr="00C4151E">
        <w:trPr>
          <w:jc w:val="center"/>
        </w:trPr>
        <w:tc>
          <w:tcPr>
            <w:tcW w:w="2987" w:type="dxa"/>
          </w:tcPr>
          <w:p w14:paraId="7880FD07" w14:textId="7A972D48" w:rsidR="00C62006" w:rsidRPr="00577DD3" w:rsidRDefault="00C62006" w:rsidP="00317C3B">
            <w:pPr>
              <w:rPr>
                <w:rFonts w:cs="Times New Roman"/>
                <w:b/>
                <w:bCs/>
                <w:sz w:val="20"/>
                <w:szCs w:val="20"/>
              </w:rPr>
            </w:pPr>
            <w:r w:rsidRPr="00577DD3">
              <w:rPr>
                <w:rFonts w:cs="Times New Roman"/>
                <w:sz w:val="20"/>
                <w:szCs w:val="20"/>
              </w:rPr>
              <w:t xml:space="preserve">Faktor </w:t>
            </w:r>
            <w:r w:rsidR="00E337E2" w:rsidRPr="00577DD3">
              <w:rPr>
                <w:rFonts w:cs="Times New Roman"/>
                <w:sz w:val="20"/>
                <w:szCs w:val="20"/>
              </w:rPr>
              <w:t xml:space="preserve">Adanya dukungan pimpinan </w:t>
            </w:r>
            <w:r w:rsidR="0064747E" w:rsidRPr="00577DD3">
              <w:rPr>
                <w:rFonts w:cs="Times New Roman"/>
                <w:sz w:val="20"/>
                <w:szCs w:val="20"/>
              </w:rPr>
              <w:t>berpengaruh bagi</w:t>
            </w:r>
          </w:p>
        </w:tc>
        <w:tc>
          <w:tcPr>
            <w:tcW w:w="2103" w:type="dxa"/>
          </w:tcPr>
          <w:p w14:paraId="0777F274" w14:textId="5252D9E1" w:rsidR="00C62006" w:rsidRPr="00577DD3" w:rsidRDefault="00C62006" w:rsidP="00317C3B">
            <w:pPr>
              <w:pStyle w:val="ListParagraph"/>
              <w:numPr>
                <w:ilvl w:val="0"/>
                <w:numId w:val="21"/>
              </w:numPr>
              <w:ind w:left="298"/>
              <w:rPr>
                <w:rFonts w:cs="Times New Roman"/>
                <w:b/>
                <w:bCs/>
                <w:sz w:val="20"/>
                <w:szCs w:val="20"/>
              </w:rPr>
            </w:pPr>
            <w:r w:rsidRPr="00577DD3">
              <w:rPr>
                <w:rFonts w:cs="Times New Roman"/>
                <w:sz w:val="20"/>
                <w:szCs w:val="20"/>
              </w:rPr>
              <w:t>Faktor</w:t>
            </w:r>
            <w:r w:rsidR="00E337E2" w:rsidRPr="00577DD3">
              <w:rPr>
                <w:rFonts w:cs="Times New Roman"/>
                <w:sz w:val="20"/>
                <w:szCs w:val="20"/>
              </w:rPr>
              <w:t xml:space="preserve"> ketersediaan peralatan TIK yang memadai</w:t>
            </w:r>
          </w:p>
        </w:tc>
      </w:tr>
      <w:tr w:rsidR="00C62006" w:rsidRPr="008A10EE" w14:paraId="02F48554" w14:textId="77777777" w:rsidTr="00C4151E">
        <w:trPr>
          <w:jc w:val="center"/>
        </w:trPr>
        <w:tc>
          <w:tcPr>
            <w:tcW w:w="2987" w:type="dxa"/>
          </w:tcPr>
          <w:p w14:paraId="57458A95" w14:textId="77777777" w:rsidR="00C62006" w:rsidRPr="00577DD3" w:rsidRDefault="00C62006" w:rsidP="00317C3B">
            <w:pPr>
              <w:pStyle w:val="ListParagraph"/>
              <w:ind w:left="367"/>
              <w:rPr>
                <w:rFonts w:cs="Times New Roman"/>
                <w:sz w:val="20"/>
                <w:szCs w:val="20"/>
              </w:rPr>
            </w:pPr>
          </w:p>
        </w:tc>
        <w:tc>
          <w:tcPr>
            <w:tcW w:w="2103" w:type="dxa"/>
          </w:tcPr>
          <w:p w14:paraId="21E25571" w14:textId="2011ACB2" w:rsidR="00C62006" w:rsidRPr="00577DD3" w:rsidRDefault="00C62006" w:rsidP="00317C3B">
            <w:pPr>
              <w:pStyle w:val="ListParagraph"/>
              <w:numPr>
                <w:ilvl w:val="0"/>
                <w:numId w:val="21"/>
              </w:numPr>
              <w:ind w:left="298"/>
              <w:rPr>
                <w:rFonts w:cs="Times New Roman"/>
                <w:sz w:val="20"/>
                <w:szCs w:val="20"/>
              </w:rPr>
            </w:pPr>
            <w:r w:rsidRPr="00577DD3">
              <w:rPr>
                <w:rFonts w:cs="Times New Roman"/>
                <w:sz w:val="20"/>
                <w:szCs w:val="20"/>
              </w:rPr>
              <w:t>Faktor K</w:t>
            </w:r>
            <w:r w:rsidR="00E337E2" w:rsidRPr="00577DD3">
              <w:rPr>
                <w:rFonts w:cs="Times New Roman"/>
                <w:sz w:val="20"/>
                <w:szCs w:val="20"/>
              </w:rPr>
              <w:t xml:space="preserve">etersediaan </w:t>
            </w:r>
            <w:r w:rsidR="00E337E2" w:rsidRPr="00577DD3">
              <w:rPr>
                <w:rFonts w:cs="Times New Roman"/>
                <w:i/>
                <w:iCs/>
                <w:sz w:val="20"/>
                <w:szCs w:val="20"/>
              </w:rPr>
              <w:t>resource</w:t>
            </w:r>
            <w:r w:rsidR="00E337E2" w:rsidRPr="00577DD3">
              <w:rPr>
                <w:rFonts w:cs="Times New Roman"/>
                <w:sz w:val="20"/>
                <w:szCs w:val="20"/>
              </w:rPr>
              <w:t xml:space="preserve"> yang mencukupi</w:t>
            </w:r>
          </w:p>
        </w:tc>
      </w:tr>
      <w:tr w:rsidR="00E337E2" w:rsidRPr="008A10EE" w14:paraId="30C843C6" w14:textId="77777777" w:rsidTr="00C4151E">
        <w:trPr>
          <w:jc w:val="center"/>
        </w:trPr>
        <w:tc>
          <w:tcPr>
            <w:tcW w:w="2987" w:type="dxa"/>
          </w:tcPr>
          <w:p w14:paraId="6F71985C" w14:textId="77777777" w:rsidR="00E337E2" w:rsidRPr="00577DD3" w:rsidRDefault="00E337E2" w:rsidP="00317C3B">
            <w:pPr>
              <w:pStyle w:val="ListParagraph"/>
              <w:ind w:left="367"/>
              <w:rPr>
                <w:rFonts w:cs="Times New Roman"/>
                <w:sz w:val="20"/>
                <w:szCs w:val="20"/>
              </w:rPr>
            </w:pPr>
          </w:p>
        </w:tc>
        <w:tc>
          <w:tcPr>
            <w:tcW w:w="2103" w:type="dxa"/>
          </w:tcPr>
          <w:p w14:paraId="73EEF209" w14:textId="0C66983F" w:rsidR="00E337E2" w:rsidRPr="00577DD3" w:rsidRDefault="005C5CC2" w:rsidP="00317C3B">
            <w:pPr>
              <w:pStyle w:val="ListParagraph"/>
              <w:numPr>
                <w:ilvl w:val="0"/>
                <w:numId w:val="21"/>
              </w:numPr>
              <w:ind w:left="298"/>
              <w:rPr>
                <w:rFonts w:cs="Times New Roman"/>
                <w:sz w:val="20"/>
                <w:szCs w:val="20"/>
              </w:rPr>
            </w:pPr>
            <w:r w:rsidRPr="00577DD3">
              <w:rPr>
                <w:rFonts w:cs="Times New Roman"/>
                <w:sz w:val="20"/>
                <w:szCs w:val="20"/>
              </w:rPr>
              <w:t>Faktor Perencaanaan kebutuhan biaya yang matang</w:t>
            </w:r>
          </w:p>
        </w:tc>
      </w:tr>
      <w:tr w:rsidR="00E337E2" w:rsidRPr="008A10EE" w14:paraId="5DAC0276" w14:textId="77777777" w:rsidTr="00C4151E">
        <w:trPr>
          <w:jc w:val="center"/>
        </w:trPr>
        <w:tc>
          <w:tcPr>
            <w:tcW w:w="2987" w:type="dxa"/>
          </w:tcPr>
          <w:p w14:paraId="27E8FDC5" w14:textId="77777777" w:rsidR="00E337E2" w:rsidRPr="00577DD3" w:rsidRDefault="00E337E2" w:rsidP="00317C3B">
            <w:pPr>
              <w:pStyle w:val="ListParagraph"/>
              <w:ind w:left="367"/>
              <w:rPr>
                <w:rFonts w:cs="Times New Roman"/>
                <w:sz w:val="20"/>
                <w:szCs w:val="20"/>
              </w:rPr>
            </w:pPr>
          </w:p>
        </w:tc>
        <w:tc>
          <w:tcPr>
            <w:tcW w:w="2103" w:type="dxa"/>
          </w:tcPr>
          <w:p w14:paraId="305C3D64" w14:textId="5BD1C187" w:rsidR="00E337E2" w:rsidRPr="00577DD3" w:rsidRDefault="005C5CC2" w:rsidP="00317C3B">
            <w:pPr>
              <w:pStyle w:val="ListParagraph"/>
              <w:numPr>
                <w:ilvl w:val="0"/>
                <w:numId w:val="21"/>
              </w:numPr>
              <w:ind w:left="298"/>
              <w:rPr>
                <w:rFonts w:cs="Times New Roman"/>
                <w:sz w:val="20"/>
                <w:szCs w:val="20"/>
              </w:rPr>
            </w:pPr>
            <w:r w:rsidRPr="00577DD3">
              <w:rPr>
                <w:rFonts w:cs="Times New Roman"/>
                <w:sz w:val="20"/>
                <w:szCs w:val="20"/>
              </w:rPr>
              <w:t>Faktor Keselarasan antar stakeholder</w:t>
            </w:r>
          </w:p>
        </w:tc>
      </w:tr>
      <w:tr w:rsidR="00C62006" w:rsidRPr="008A10EE" w14:paraId="7721E11A" w14:textId="77777777" w:rsidTr="00C4151E">
        <w:trPr>
          <w:jc w:val="center"/>
        </w:trPr>
        <w:tc>
          <w:tcPr>
            <w:tcW w:w="2987" w:type="dxa"/>
          </w:tcPr>
          <w:p w14:paraId="79ABA09C" w14:textId="16397A95" w:rsidR="00C62006" w:rsidRPr="00577DD3" w:rsidRDefault="00C62006" w:rsidP="00317C3B">
            <w:pPr>
              <w:rPr>
                <w:rFonts w:cs="Times New Roman"/>
                <w:sz w:val="20"/>
                <w:szCs w:val="20"/>
              </w:rPr>
            </w:pPr>
            <w:r w:rsidRPr="00577DD3">
              <w:rPr>
                <w:rFonts w:cs="Times New Roman"/>
                <w:sz w:val="20"/>
                <w:szCs w:val="20"/>
              </w:rPr>
              <w:lastRenderedPageBreak/>
              <w:t xml:space="preserve">Faktor </w:t>
            </w:r>
            <w:r w:rsidR="005C5CC2" w:rsidRPr="00577DD3">
              <w:rPr>
                <w:rFonts w:cs="Times New Roman"/>
                <w:sz w:val="20"/>
                <w:szCs w:val="20"/>
              </w:rPr>
              <w:t xml:space="preserve">Ketersediaan </w:t>
            </w:r>
            <w:r w:rsidR="005C5CC2" w:rsidRPr="00577DD3">
              <w:rPr>
                <w:rFonts w:cs="Times New Roman"/>
                <w:i/>
                <w:iCs/>
                <w:sz w:val="20"/>
                <w:szCs w:val="20"/>
              </w:rPr>
              <w:t>resource</w:t>
            </w:r>
            <w:r w:rsidR="005C5CC2" w:rsidRPr="00577DD3">
              <w:rPr>
                <w:rFonts w:cs="Times New Roman"/>
                <w:sz w:val="20"/>
                <w:szCs w:val="20"/>
              </w:rPr>
              <w:t xml:space="preserve"> yang mencukupi </w:t>
            </w:r>
            <w:r w:rsidR="0064747E" w:rsidRPr="00577DD3">
              <w:rPr>
                <w:rFonts w:cs="Times New Roman"/>
                <w:sz w:val="20"/>
                <w:szCs w:val="20"/>
              </w:rPr>
              <w:t>berpengaruh bagi</w:t>
            </w:r>
          </w:p>
        </w:tc>
        <w:tc>
          <w:tcPr>
            <w:tcW w:w="2103" w:type="dxa"/>
          </w:tcPr>
          <w:p w14:paraId="483D6A3F" w14:textId="71C1B89F" w:rsidR="00C62006" w:rsidRPr="00577DD3" w:rsidRDefault="00C62006" w:rsidP="00317C3B">
            <w:pPr>
              <w:pStyle w:val="ListParagraph"/>
              <w:numPr>
                <w:ilvl w:val="0"/>
                <w:numId w:val="21"/>
              </w:numPr>
              <w:ind w:left="298"/>
              <w:rPr>
                <w:rFonts w:cs="Times New Roman"/>
                <w:sz w:val="20"/>
                <w:szCs w:val="20"/>
              </w:rPr>
            </w:pPr>
            <w:r w:rsidRPr="00577DD3">
              <w:rPr>
                <w:rFonts w:cs="Times New Roman"/>
                <w:sz w:val="20"/>
                <w:szCs w:val="20"/>
              </w:rPr>
              <w:t xml:space="preserve">Faktor </w:t>
            </w:r>
            <w:r w:rsidR="005C5CC2" w:rsidRPr="00577DD3">
              <w:rPr>
                <w:rFonts w:cs="Times New Roman"/>
                <w:sz w:val="20"/>
                <w:szCs w:val="20"/>
              </w:rPr>
              <w:t xml:space="preserve">Peran dan tanggungjawab sesuai </w:t>
            </w:r>
            <w:r w:rsidR="005C5CC2" w:rsidRPr="00577DD3">
              <w:rPr>
                <w:rFonts w:cs="Times New Roman"/>
                <w:i/>
                <w:iCs/>
                <w:sz w:val="20"/>
                <w:szCs w:val="20"/>
              </w:rPr>
              <w:t>jobdesk</w:t>
            </w:r>
          </w:p>
        </w:tc>
      </w:tr>
      <w:tr w:rsidR="00C62006" w:rsidRPr="008A10EE" w14:paraId="5C5456A7" w14:textId="77777777" w:rsidTr="00C4151E">
        <w:trPr>
          <w:jc w:val="center"/>
        </w:trPr>
        <w:tc>
          <w:tcPr>
            <w:tcW w:w="2987" w:type="dxa"/>
          </w:tcPr>
          <w:p w14:paraId="06579F91" w14:textId="3E6166DB" w:rsidR="00C62006" w:rsidRPr="00577DD3" w:rsidRDefault="00C62006" w:rsidP="00317C3B">
            <w:pPr>
              <w:rPr>
                <w:rFonts w:cs="Times New Roman"/>
                <w:sz w:val="20"/>
                <w:szCs w:val="20"/>
              </w:rPr>
            </w:pPr>
            <w:r w:rsidRPr="00577DD3">
              <w:rPr>
                <w:rFonts w:cs="Times New Roman"/>
                <w:sz w:val="20"/>
                <w:szCs w:val="20"/>
              </w:rPr>
              <w:t>Faktor</w:t>
            </w:r>
            <w:r w:rsidR="005C5CC2" w:rsidRPr="00577DD3">
              <w:rPr>
                <w:rFonts w:cs="Times New Roman"/>
                <w:sz w:val="20"/>
                <w:szCs w:val="20"/>
              </w:rPr>
              <w:t xml:space="preserve"> Perencanaan kebutuhan biaya yang matang </w:t>
            </w:r>
            <w:r w:rsidR="0064747E" w:rsidRPr="00577DD3">
              <w:rPr>
                <w:rFonts w:cs="Times New Roman"/>
                <w:sz w:val="20"/>
                <w:szCs w:val="20"/>
              </w:rPr>
              <w:t>berpengaruh bagi</w:t>
            </w:r>
          </w:p>
        </w:tc>
        <w:tc>
          <w:tcPr>
            <w:tcW w:w="2103" w:type="dxa"/>
          </w:tcPr>
          <w:p w14:paraId="6A911EB8" w14:textId="4673CC94" w:rsidR="00C62006" w:rsidRPr="00577DD3" w:rsidRDefault="00C62006" w:rsidP="00317C3B">
            <w:pPr>
              <w:pStyle w:val="ListParagraph"/>
              <w:numPr>
                <w:ilvl w:val="0"/>
                <w:numId w:val="21"/>
              </w:numPr>
              <w:ind w:left="298"/>
              <w:rPr>
                <w:rFonts w:cs="Times New Roman"/>
                <w:sz w:val="20"/>
                <w:szCs w:val="20"/>
              </w:rPr>
            </w:pPr>
            <w:r w:rsidRPr="00577DD3">
              <w:rPr>
                <w:rFonts w:cs="Times New Roman"/>
                <w:sz w:val="20"/>
                <w:szCs w:val="20"/>
              </w:rPr>
              <w:t>Faktor Pe</w:t>
            </w:r>
            <w:r w:rsidR="00CC353B" w:rsidRPr="00577DD3">
              <w:rPr>
                <w:rFonts w:cs="Times New Roman"/>
                <w:sz w:val="20"/>
                <w:szCs w:val="20"/>
              </w:rPr>
              <w:t>rencanaan pengembangan yang matang</w:t>
            </w:r>
          </w:p>
        </w:tc>
      </w:tr>
      <w:tr w:rsidR="00CC353B" w:rsidRPr="008A10EE" w14:paraId="17741386" w14:textId="77777777" w:rsidTr="00C4151E">
        <w:trPr>
          <w:jc w:val="center"/>
        </w:trPr>
        <w:tc>
          <w:tcPr>
            <w:tcW w:w="2987" w:type="dxa"/>
            <w:vMerge w:val="restart"/>
          </w:tcPr>
          <w:p w14:paraId="631CCF20" w14:textId="3F076DC9" w:rsidR="00CC353B" w:rsidRPr="00577DD3" w:rsidRDefault="00CC353B" w:rsidP="00317C3B">
            <w:pPr>
              <w:rPr>
                <w:rFonts w:cs="Times New Roman"/>
                <w:sz w:val="20"/>
                <w:szCs w:val="20"/>
              </w:rPr>
            </w:pPr>
            <w:r w:rsidRPr="00577DD3">
              <w:rPr>
                <w:rFonts w:cs="Times New Roman"/>
                <w:sz w:val="20"/>
                <w:szCs w:val="20"/>
              </w:rPr>
              <w:t xml:space="preserve">Faktor Kepercayaan dan kredibilitas vendor </w:t>
            </w:r>
            <w:r w:rsidR="0064747E" w:rsidRPr="00577DD3">
              <w:rPr>
                <w:rFonts w:cs="Times New Roman"/>
                <w:sz w:val="20"/>
                <w:szCs w:val="20"/>
              </w:rPr>
              <w:t>berpengaruh bagi</w:t>
            </w:r>
          </w:p>
        </w:tc>
        <w:tc>
          <w:tcPr>
            <w:tcW w:w="2103" w:type="dxa"/>
          </w:tcPr>
          <w:p w14:paraId="6342DF0E" w14:textId="7DC78CDC" w:rsidR="00CC353B"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Faktor Perencanaan pengembangan yang matang</w:t>
            </w:r>
          </w:p>
        </w:tc>
      </w:tr>
      <w:tr w:rsidR="00CC353B" w:rsidRPr="008A10EE" w14:paraId="1C22B8F3" w14:textId="77777777" w:rsidTr="00C4151E">
        <w:trPr>
          <w:jc w:val="center"/>
        </w:trPr>
        <w:tc>
          <w:tcPr>
            <w:tcW w:w="2987" w:type="dxa"/>
            <w:vMerge/>
          </w:tcPr>
          <w:p w14:paraId="1B82D429" w14:textId="77777777" w:rsidR="00CC353B" w:rsidRPr="00577DD3" w:rsidRDefault="00CC353B" w:rsidP="00317C3B">
            <w:pPr>
              <w:rPr>
                <w:rFonts w:cs="Times New Roman"/>
                <w:sz w:val="20"/>
                <w:szCs w:val="20"/>
              </w:rPr>
            </w:pPr>
          </w:p>
        </w:tc>
        <w:tc>
          <w:tcPr>
            <w:tcW w:w="2103" w:type="dxa"/>
          </w:tcPr>
          <w:p w14:paraId="0511EFA1" w14:textId="0F89460E" w:rsidR="00CC353B"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 xml:space="preserve">Faktor Sistem dikembangkan sesuai dengan kebutuhan </w:t>
            </w:r>
            <w:r w:rsidRPr="00577DD3">
              <w:rPr>
                <w:rFonts w:cs="Times New Roman"/>
                <w:i/>
                <w:iCs/>
                <w:sz w:val="20"/>
                <w:szCs w:val="20"/>
              </w:rPr>
              <w:t>user</w:t>
            </w:r>
          </w:p>
        </w:tc>
      </w:tr>
      <w:tr w:rsidR="00CC353B" w:rsidRPr="008A10EE" w14:paraId="48A8F152" w14:textId="77777777" w:rsidTr="00C4151E">
        <w:trPr>
          <w:jc w:val="center"/>
        </w:trPr>
        <w:tc>
          <w:tcPr>
            <w:tcW w:w="2987" w:type="dxa"/>
            <w:vMerge w:val="restart"/>
          </w:tcPr>
          <w:p w14:paraId="5B1DC3AF" w14:textId="28123DA3" w:rsidR="00CC353B" w:rsidRPr="00577DD3" w:rsidRDefault="00CC353B" w:rsidP="00317C3B">
            <w:pPr>
              <w:rPr>
                <w:rFonts w:cs="Times New Roman"/>
                <w:sz w:val="20"/>
                <w:szCs w:val="20"/>
              </w:rPr>
            </w:pPr>
            <w:r w:rsidRPr="00577DD3">
              <w:rPr>
                <w:rFonts w:cs="Times New Roman"/>
                <w:sz w:val="20"/>
                <w:szCs w:val="20"/>
              </w:rPr>
              <w:t xml:space="preserve">Faktor Perencanaan pengembangan yang matang </w:t>
            </w:r>
            <w:r w:rsidR="0064747E" w:rsidRPr="00577DD3">
              <w:rPr>
                <w:rFonts w:cs="Times New Roman"/>
                <w:sz w:val="20"/>
                <w:szCs w:val="20"/>
              </w:rPr>
              <w:t>berpengaruh bagi</w:t>
            </w:r>
          </w:p>
        </w:tc>
        <w:tc>
          <w:tcPr>
            <w:tcW w:w="2103" w:type="dxa"/>
          </w:tcPr>
          <w:p w14:paraId="1FE8FFC5" w14:textId="61739CB8" w:rsidR="00CC353B"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 xml:space="preserve">Faktor Adanya </w:t>
            </w:r>
            <w:r w:rsidRPr="00577DD3">
              <w:rPr>
                <w:rFonts w:cs="Times New Roman"/>
                <w:i/>
                <w:iCs/>
                <w:sz w:val="20"/>
                <w:szCs w:val="20"/>
              </w:rPr>
              <w:t>Training</w:t>
            </w:r>
          </w:p>
        </w:tc>
      </w:tr>
      <w:tr w:rsidR="00CC353B" w:rsidRPr="008A10EE" w14:paraId="6FE44881" w14:textId="77777777" w:rsidTr="00C4151E">
        <w:trPr>
          <w:jc w:val="center"/>
        </w:trPr>
        <w:tc>
          <w:tcPr>
            <w:tcW w:w="2987" w:type="dxa"/>
            <w:vMerge/>
          </w:tcPr>
          <w:p w14:paraId="4196534B" w14:textId="77777777" w:rsidR="00CC353B" w:rsidRPr="00577DD3" w:rsidRDefault="00CC353B" w:rsidP="00317C3B">
            <w:pPr>
              <w:rPr>
                <w:rFonts w:cs="Times New Roman"/>
                <w:sz w:val="20"/>
                <w:szCs w:val="20"/>
              </w:rPr>
            </w:pPr>
          </w:p>
        </w:tc>
        <w:tc>
          <w:tcPr>
            <w:tcW w:w="2103" w:type="dxa"/>
          </w:tcPr>
          <w:p w14:paraId="3F064DD2" w14:textId="6C95D93F" w:rsidR="00CC353B"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 xml:space="preserve">Faktor Sistem dikembangkan sesuai dengan kebutuhan </w:t>
            </w:r>
            <w:r w:rsidRPr="00577DD3">
              <w:rPr>
                <w:rFonts w:cs="Times New Roman"/>
                <w:i/>
                <w:iCs/>
                <w:sz w:val="20"/>
                <w:szCs w:val="20"/>
              </w:rPr>
              <w:t>user</w:t>
            </w:r>
          </w:p>
        </w:tc>
      </w:tr>
      <w:tr w:rsidR="00C62006" w:rsidRPr="008A10EE" w14:paraId="371C1967" w14:textId="77777777" w:rsidTr="00C4151E">
        <w:trPr>
          <w:jc w:val="center"/>
        </w:trPr>
        <w:tc>
          <w:tcPr>
            <w:tcW w:w="2987" w:type="dxa"/>
          </w:tcPr>
          <w:p w14:paraId="143EBEF1" w14:textId="6C376C07" w:rsidR="00C62006" w:rsidRPr="00577DD3" w:rsidRDefault="00C62006" w:rsidP="00317C3B">
            <w:pPr>
              <w:rPr>
                <w:rFonts w:cs="Times New Roman"/>
                <w:sz w:val="20"/>
                <w:szCs w:val="20"/>
              </w:rPr>
            </w:pPr>
            <w:r w:rsidRPr="00577DD3">
              <w:rPr>
                <w:rFonts w:cs="Times New Roman"/>
                <w:sz w:val="20"/>
                <w:szCs w:val="20"/>
              </w:rPr>
              <w:t xml:space="preserve">Faktor </w:t>
            </w:r>
            <w:r w:rsidR="00CC353B" w:rsidRPr="00577DD3">
              <w:rPr>
                <w:rFonts w:cs="Times New Roman"/>
                <w:sz w:val="20"/>
                <w:szCs w:val="20"/>
              </w:rPr>
              <w:t xml:space="preserve">Keselarasan antar </w:t>
            </w:r>
            <w:r w:rsidR="00CC353B" w:rsidRPr="00577DD3">
              <w:rPr>
                <w:rFonts w:cs="Times New Roman"/>
                <w:i/>
                <w:iCs/>
                <w:sz w:val="20"/>
                <w:szCs w:val="20"/>
              </w:rPr>
              <w:t>stakeholder</w:t>
            </w:r>
            <w:r w:rsidRPr="00577DD3">
              <w:rPr>
                <w:rFonts w:cs="Times New Roman"/>
                <w:i/>
                <w:iCs/>
                <w:sz w:val="20"/>
                <w:szCs w:val="20"/>
              </w:rPr>
              <w:t xml:space="preserve"> </w:t>
            </w:r>
            <w:r w:rsidR="0064747E" w:rsidRPr="00577DD3">
              <w:rPr>
                <w:rFonts w:cs="Times New Roman"/>
                <w:sz w:val="20"/>
                <w:szCs w:val="20"/>
              </w:rPr>
              <w:t>berpengaruh bagi</w:t>
            </w:r>
          </w:p>
        </w:tc>
        <w:tc>
          <w:tcPr>
            <w:tcW w:w="2103" w:type="dxa"/>
          </w:tcPr>
          <w:p w14:paraId="462FE975" w14:textId="6CEDE08E" w:rsidR="00C62006"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Faktor Motivasi, komitmen, dan kesadaran pengguna</w:t>
            </w:r>
          </w:p>
        </w:tc>
      </w:tr>
      <w:tr w:rsidR="00C62006" w:rsidRPr="008A10EE" w14:paraId="22C82524" w14:textId="77777777" w:rsidTr="00C4151E">
        <w:trPr>
          <w:jc w:val="center"/>
        </w:trPr>
        <w:tc>
          <w:tcPr>
            <w:tcW w:w="2987" w:type="dxa"/>
          </w:tcPr>
          <w:p w14:paraId="79957577" w14:textId="7ACFFE9E" w:rsidR="00C62006" w:rsidRPr="00577DD3" w:rsidRDefault="00C62006" w:rsidP="00317C3B">
            <w:pPr>
              <w:rPr>
                <w:rFonts w:cs="Times New Roman"/>
                <w:sz w:val="20"/>
                <w:szCs w:val="20"/>
              </w:rPr>
            </w:pPr>
            <w:r w:rsidRPr="00577DD3">
              <w:rPr>
                <w:rFonts w:cs="Times New Roman"/>
                <w:sz w:val="20"/>
                <w:szCs w:val="20"/>
              </w:rPr>
              <w:t>Faktor Pemb</w:t>
            </w:r>
            <w:r w:rsidR="00CC353B" w:rsidRPr="00577DD3">
              <w:rPr>
                <w:rFonts w:cs="Times New Roman"/>
                <w:sz w:val="20"/>
                <w:szCs w:val="20"/>
              </w:rPr>
              <w:t xml:space="preserve">erian insentif, </w:t>
            </w:r>
            <w:r w:rsidR="00CC353B" w:rsidRPr="00577DD3">
              <w:rPr>
                <w:rFonts w:cs="Times New Roman"/>
                <w:i/>
                <w:iCs/>
                <w:sz w:val="20"/>
                <w:szCs w:val="20"/>
              </w:rPr>
              <w:t>reward</w:t>
            </w:r>
            <w:r w:rsidR="00CC353B" w:rsidRPr="00577DD3">
              <w:rPr>
                <w:rFonts w:cs="Times New Roman"/>
                <w:sz w:val="20"/>
                <w:szCs w:val="20"/>
              </w:rPr>
              <w:t>, dan sanksi</w:t>
            </w:r>
            <w:r w:rsidRPr="00577DD3">
              <w:rPr>
                <w:rFonts w:cs="Times New Roman"/>
                <w:sz w:val="20"/>
                <w:szCs w:val="20"/>
              </w:rPr>
              <w:t xml:space="preserve"> </w:t>
            </w:r>
            <w:r w:rsidR="0064747E" w:rsidRPr="00577DD3">
              <w:rPr>
                <w:rFonts w:cs="Times New Roman"/>
                <w:sz w:val="20"/>
                <w:szCs w:val="20"/>
              </w:rPr>
              <w:t>berpengaruh bagi</w:t>
            </w:r>
          </w:p>
        </w:tc>
        <w:tc>
          <w:tcPr>
            <w:tcW w:w="2103" w:type="dxa"/>
          </w:tcPr>
          <w:p w14:paraId="75C85DEC" w14:textId="37B46897" w:rsidR="00C62006"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Faktor Motivasi, komitmen, dan kesadaran pengguna</w:t>
            </w:r>
          </w:p>
        </w:tc>
      </w:tr>
      <w:tr w:rsidR="00C62006" w:rsidRPr="008A10EE" w14:paraId="59706376" w14:textId="77777777" w:rsidTr="00C4151E">
        <w:trPr>
          <w:jc w:val="center"/>
        </w:trPr>
        <w:tc>
          <w:tcPr>
            <w:tcW w:w="2987" w:type="dxa"/>
          </w:tcPr>
          <w:p w14:paraId="73459A09" w14:textId="64B766C2" w:rsidR="00C62006" w:rsidRPr="00577DD3" w:rsidRDefault="00C62006" w:rsidP="00317C3B">
            <w:pPr>
              <w:rPr>
                <w:rFonts w:cs="Times New Roman"/>
                <w:sz w:val="20"/>
                <w:szCs w:val="20"/>
              </w:rPr>
            </w:pPr>
            <w:r w:rsidRPr="00577DD3">
              <w:rPr>
                <w:rFonts w:cs="Times New Roman"/>
                <w:sz w:val="20"/>
                <w:szCs w:val="20"/>
              </w:rPr>
              <w:t xml:space="preserve">Faktor </w:t>
            </w:r>
            <w:r w:rsidR="00CC353B" w:rsidRPr="00577DD3">
              <w:rPr>
                <w:rFonts w:cs="Times New Roman"/>
                <w:sz w:val="20"/>
                <w:szCs w:val="20"/>
              </w:rPr>
              <w:t xml:space="preserve">Adanya </w:t>
            </w:r>
            <w:r w:rsidR="00CC353B" w:rsidRPr="00577DD3">
              <w:rPr>
                <w:rFonts w:cs="Times New Roman"/>
                <w:i/>
                <w:iCs/>
                <w:sz w:val="20"/>
                <w:szCs w:val="20"/>
              </w:rPr>
              <w:t>Training</w:t>
            </w:r>
            <w:r w:rsidRPr="00577DD3">
              <w:rPr>
                <w:rFonts w:cs="Times New Roman"/>
                <w:sz w:val="20"/>
                <w:szCs w:val="20"/>
              </w:rPr>
              <w:t xml:space="preserve"> </w:t>
            </w:r>
            <w:r w:rsidR="0064747E" w:rsidRPr="00577DD3">
              <w:rPr>
                <w:rFonts w:cs="Times New Roman"/>
                <w:sz w:val="20"/>
                <w:szCs w:val="20"/>
              </w:rPr>
              <w:t>berpengaruh bagi</w:t>
            </w:r>
          </w:p>
        </w:tc>
        <w:tc>
          <w:tcPr>
            <w:tcW w:w="2103" w:type="dxa"/>
          </w:tcPr>
          <w:p w14:paraId="503341CE" w14:textId="7A020782" w:rsidR="00C62006"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Faktor Motivasi, komitmen, dan kesadaran pengguna</w:t>
            </w:r>
          </w:p>
        </w:tc>
      </w:tr>
      <w:tr w:rsidR="00C62006" w:rsidRPr="008A10EE" w14:paraId="70BEB549" w14:textId="77777777" w:rsidTr="00C4151E">
        <w:trPr>
          <w:jc w:val="center"/>
        </w:trPr>
        <w:tc>
          <w:tcPr>
            <w:tcW w:w="2987" w:type="dxa"/>
          </w:tcPr>
          <w:p w14:paraId="47A487B9" w14:textId="4C1528A2" w:rsidR="00C62006" w:rsidRPr="00577DD3" w:rsidRDefault="00C62006" w:rsidP="00317C3B">
            <w:pPr>
              <w:rPr>
                <w:rFonts w:cs="Times New Roman"/>
                <w:sz w:val="20"/>
                <w:szCs w:val="20"/>
              </w:rPr>
            </w:pPr>
            <w:r w:rsidRPr="00577DD3">
              <w:rPr>
                <w:rFonts w:cs="Times New Roman"/>
                <w:sz w:val="20"/>
                <w:szCs w:val="20"/>
              </w:rPr>
              <w:t xml:space="preserve">Faktor </w:t>
            </w:r>
            <w:r w:rsidR="00CC353B" w:rsidRPr="00577DD3">
              <w:rPr>
                <w:rFonts w:cs="Times New Roman"/>
                <w:sz w:val="20"/>
                <w:szCs w:val="20"/>
              </w:rPr>
              <w:t xml:space="preserve">Sistem dikembangkan sesuai dengan kebutuhan </w:t>
            </w:r>
            <w:r w:rsidR="00CC353B" w:rsidRPr="00577DD3">
              <w:rPr>
                <w:rFonts w:cs="Times New Roman"/>
                <w:i/>
                <w:iCs/>
                <w:sz w:val="20"/>
                <w:szCs w:val="20"/>
              </w:rPr>
              <w:t xml:space="preserve">user </w:t>
            </w:r>
            <w:r w:rsidR="0064747E" w:rsidRPr="00577DD3">
              <w:rPr>
                <w:rFonts w:cs="Times New Roman"/>
                <w:sz w:val="20"/>
                <w:szCs w:val="20"/>
              </w:rPr>
              <w:t>berpengaruh bagi</w:t>
            </w:r>
          </w:p>
        </w:tc>
        <w:tc>
          <w:tcPr>
            <w:tcW w:w="2103" w:type="dxa"/>
          </w:tcPr>
          <w:p w14:paraId="0DF7A697" w14:textId="20D43FD9" w:rsidR="00C62006" w:rsidRPr="00577DD3" w:rsidRDefault="00CC353B" w:rsidP="00317C3B">
            <w:pPr>
              <w:pStyle w:val="ListParagraph"/>
              <w:numPr>
                <w:ilvl w:val="0"/>
                <w:numId w:val="21"/>
              </w:numPr>
              <w:ind w:left="298"/>
              <w:rPr>
                <w:rFonts w:cs="Times New Roman"/>
                <w:sz w:val="20"/>
                <w:szCs w:val="20"/>
              </w:rPr>
            </w:pPr>
            <w:r w:rsidRPr="00577DD3">
              <w:rPr>
                <w:rFonts w:cs="Times New Roman"/>
                <w:sz w:val="20"/>
                <w:szCs w:val="20"/>
              </w:rPr>
              <w:t>Faktor Motivasi, komitmen, dan kesadaran pengguna</w:t>
            </w:r>
          </w:p>
        </w:tc>
      </w:tr>
    </w:tbl>
    <w:p w14:paraId="2EFDBDA7" w14:textId="77777777" w:rsidR="00C4151E" w:rsidRPr="008A10EE" w:rsidRDefault="00C4151E" w:rsidP="00317C3B">
      <w:pPr>
        <w:rPr>
          <w:rFonts w:cs="Times New Roman"/>
          <w:lang w:val="en-US"/>
        </w:rPr>
      </w:pPr>
    </w:p>
    <w:p w14:paraId="3F89DEEC" w14:textId="2432C69A" w:rsidR="008B3B17" w:rsidRDefault="008B3B17" w:rsidP="00317C3B">
      <w:pPr>
        <w:rPr>
          <w:rFonts w:cs="Times New Roman"/>
          <w:lang w:val="en-US"/>
        </w:rPr>
        <w:sectPr w:rsidR="008B3B17" w:rsidSect="00577DD3">
          <w:pgSz w:w="8420" w:h="11907"/>
          <w:pgMar w:top="1134" w:right="1134" w:bottom="1134" w:left="1701" w:header="720" w:footer="720" w:gutter="0"/>
          <w:cols w:space="720"/>
          <w:docGrid w:linePitch="360"/>
        </w:sectPr>
      </w:pPr>
      <w:r>
        <w:rPr>
          <w:rFonts w:cs="Times New Roman"/>
          <w:lang w:val="en-US"/>
        </w:rPr>
        <w:lastRenderedPageBreak/>
        <w:t>Berikut adalah visualisasi kesimpulan akhir terkait hubungan antar faktor yang saling berpengaruh dan menjadi pendorong bagi</w:t>
      </w:r>
      <w:r w:rsidR="0048496F">
        <w:rPr>
          <w:rFonts w:cs="Times New Roman"/>
          <w:lang w:val="en-US"/>
        </w:rPr>
        <w:t xml:space="preserve">  </w:t>
      </w:r>
      <w:r>
        <w:rPr>
          <w:rFonts w:cs="Times New Roman"/>
          <w:lang w:val="en-US"/>
        </w:rPr>
        <w:t xml:space="preserve"> faktor </w:t>
      </w:r>
      <w:r w:rsidR="0048496F">
        <w:rPr>
          <w:rFonts w:cs="Times New Roman"/>
          <w:lang w:val="en-US"/>
        </w:rPr>
        <w:t xml:space="preserve"> </w:t>
      </w:r>
      <w:r>
        <w:rPr>
          <w:rFonts w:cs="Times New Roman"/>
          <w:lang w:val="en-US"/>
        </w:rPr>
        <w:t>satu</w:t>
      </w:r>
      <w:r w:rsidR="0048496F">
        <w:rPr>
          <w:rFonts w:cs="Times New Roman"/>
          <w:lang w:val="en-US"/>
        </w:rPr>
        <w:t xml:space="preserve">  </w:t>
      </w:r>
      <w:r>
        <w:rPr>
          <w:rFonts w:cs="Times New Roman"/>
          <w:lang w:val="en-US"/>
        </w:rPr>
        <w:t xml:space="preserve"> dengan</w:t>
      </w:r>
      <w:r w:rsidR="0048496F">
        <w:rPr>
          <w:rFonts w:cs="Times New Roman"/>
          <w:lang w:val="en-US"/>
        </w:rPr>
        <w:t xml:space="preserve"> </w:t>
      </w:r>
      <w:r>
        <w:rPr>
          <w:rFonts w:cs="Times New Roman"/>
          <w:lang w:val="en-US"/>
        </w:rPr>
        <w:t xml:space="preserve"> yang </w:t>
      </w:r>
      <w:r w:rsidR="0048496F">
        <w:rPr>
          <w:rFonts w:cs="Times New Roman"/>
          <w:lang w:val="en-US"/>
        </w:rPr>
        <w:t xml:space="preserve">  </w:t>
      </w:r>
      <w:r>
        <w:rPr>
          <w:rFonts w:cs="Times New Roman"/>
          <w:lang w:val="en-US"/>
        </w:rPr>
        <w:t>lainnya</w:t>
      </w:r>
      <w:r w:rsidR="0048496F">
        <w:rPr>
          <w:rFonts w:cs="Times New Roman"/>
          <w:lang w:val="en-US"/>
        </w:rPr>
        <w:t xml:space="preserve">  </w:t>
      </w:r>
      <w:r>
        <w:rPr>
          <w:rFonts w:cs="Times New Roman"/>
          <w:lang w:val="en-US"/>
        </w:rPr>
        <w:t xml:space="preserve"> pada</w:t>
      </w:r>
      <w:r w:rsidR="0048496F">
        <w:rPr>
          <w:rFonts w:cs="Times New Roman"/>
          <w:lang w:val="en-US"/>
        </w:rPr>
        <w:t xml:space="preserve"> </w:t>
      </w:r>
      <w:r>
        <w:rPr>
          <w:rFonts w:cs="Times New Roman"/>
          <w:lang w:val="en-US"/>
        </w:rPr>
        <w:t xml:space="preserve"> Gambar</w:t>
      </w:r>
      <w:r w:rsidR="0048496F">
        <w:rPr>
          <w:rFonts w:cs="Times New Roman"/>
          <w:lang w:val="en-US"/>
        </w:rPr>
        <w:t xml:space="preserve">  6.</w:t>
      </w:r>
      <w:r w:rsidR="008048C4">
        <w:rPr>
          <w:rFonts w:cs="Times New Roman"/>
          <w:lang w:val="en-US"/>
        </w:rPr>
        <w:t>3</w:t>
      </w:r>
    </w:p>
    <w:p w14:paraId="66CDCD52" w14:textId="77777777" w:rsidR="00100DE7" w:rsidRPr="008A10EE" w:rsidRDefault="00100DE7" w:rsidP="00317C3B">
      <w:pPr>
        <w:rPr>
          <w:rFonts w:cs="Times New Roman"/>
          <w:lang w:val="en-US"/>
        </w:rPr>
      </w:pPr>
    </w:p>
    <w:p w14:paraId="018B582A" w14:textId="27B34C81" w:rsidR="008B3B17" w:rsidRDefault="0089426C" w:rsidP="00317C3B">
      <w:r w:rsidRPr="0089426C">
        <w:rPr>
          <w:noProof/>
        </w:rPr>
        <w:t xml:space="preserve"> </w:t>
      </w:r>
      <w:r>
        <w:rPr>
          <w:noProof/>
        </w:rPr>
        <w:drawing>
          <wp:inline distT="0" distB="0" distL="0" distR="0" wp14:anchorId="33BD0DAF" wp14:editId="704BCDCF">
            <wp:extent cx="6276975" cy="268523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289652" cy="2690653"/>
                    </a:xfrm>
                    <a:prstGeom prst="rect">
                      <a:avLst/>
                    </a:prstGeom>
                  </pic:spPr>
                </pic:pic>
              </a:graphicData>
            </a:graphic>
          </wp:inline>
        </w:drawing>
      </w:r>
    </w:p>
    <w:p w14:paraId="5BF97DFA" w14:textId="77777777" w:rsidR="0048496F" w:rsidRDefault="0048496F" w:rsidP="00317C3B"/>
    <w:p w14:paraId="6FEA6C73" w14:textId="0BE742C6" w:rsidR="008B3B17" w:rsidRDefault="008B3B17" w:rsidP="00317C3B">
      <w:pPr>
        <w:pStyle w:val="Caption"/>
        <w:rPr>
          <w:rFonts w:cs="Times New Roman"/>
          <w:lang w:val="en-US"/>
        </w:rPr>
      </w:pPr>
      <w:bookmarkStart w:id="1174" w:name="_Toc48471602"/>
      <w:r>
        <w:t xml:space="preserve">Gambar </w:t>
      </w:r>
      <w:r w:rsidR="002A14F8">
        <w:fldChar w:fldCharType="begin"/>
      </w:r>
      <w:r w:rsidR="002A14F8">
        <w:instrText xml:space="preserve"> STYLEREF 2 \s </w:instrText>
      </w:r>
      <w:r w:rsidR="002A14F8">
        <w:fldChar w:fldCharType="separate"/>
      </w:r>
      <w:r w:rsidR="00441E18">
        <w:rPr>
          <w:noProof/>
        </w:rPr>
        <w:t>6.3</w:t>
      </w:r>
      <w:r w:rsidR="002A14F8">
        <w:rPr>
          <w:noProof/>
        </w:rPr>
        <w:fldChar w:fldCharType="end"/>
      </w:r>
      <w:r w:rsidR="00455A55">
        <w:t>.</w:t>
      </w:r>
      <w:r w:rsidR="002A14F8">
        <w:fldChar w:fldCharType="begin"/>
      </w:r>
      <w:r w:rsidR="002A14F8">
        <w:instrText xml:space="preserve"> SEQ Gambar \* ARABIC \s 2 </w:instrText>
      </w:r>
      <w:r w:rsidR="002A14F8">
        <w:fldChar w:fldCharType="separate"/>
      </w:r>
      <w:r w:rsidR="00441E18">
        <w:rPr>
          <w:noProof/>
        </w:rPr>
        <w:t>1</w:t>
      </w:r>
      <w:r w:rsidR="002A14F8">
        <w:rPr>
          <w:noProof/>
        </w:rPr>
        <w:fldChar w:fldCharType="end"/>
      </w:r>
      <w:r w:rsidR="0048496F" w:rsidRPr="0048496F">
        <w:rPr>
          <w:rFonts w:cs="Times New Roman"/>
          <w:lang w:val="en-US"/>
        </w:rPr>
        <w:t xml:space="preserve"> </w:t>
      </w:r>
      <w:r w:rsidR="0048496F">
        <w:rPr>
          <w:rFonts w:cs="Times New Roman"/>
          <w:lang w:val="en-US"/>
        </w:rPr>
        <w:t xml:space="preserve">Kesimpulan Akhir </w:t>
      </w:r>
      <w:r w:rsidR="009039BB">
        <w:rPr>
          <w:rFonts w:cs="Times New Roman"/>
          <w:i/>
          <w:iCs w:val="0"/>
          <w:lang w:val="en-US"/>
        </w:rPr>
        <w:t xml:space="preserve">Network View </w:t>
      </w:r>
      <w:r w:rsidR="009039BB">
        <w:rPr>
          <w:rFonts w:cs="Times New Roman"/>
          <w:lang w:val="en-US"/>
        </w:rPr>
        <w:t xml:space="preserve">Antar </w:t>
      </w:r>
      <w:r w:rsidR="0048496F">
        <w:rPr>
          <w:rFonts w:cs="Times New Roman"/>
          <w:lang w:val="en-US"/>
        </w:rPr>
        <w:t xml:space="preserve">Faktor </w:t>
      </w:r>
      <w:r w:rsidR="00E337E2">
        <w:rPr>
          <w:rFonts w:cs="Times New Roman"/>
          <w:lang w:val="en-US"/>
        </w:rPr>
        <w:t xml:space="preserve">Pendorong </w:t>
      </w:r>
      <w:r w:rsidR="0034689C">
        <w:rPr>
          <w:rFonts w:cs="Times New Roman"/>
          <w:lang w:val="en-US"/>
        </w:rPr>
        <w:t>Bagi Keberhasilan Implementasi SI pada Perguruan Tinggi di Surabaya</w:t>
      </w:r>
      <w:bookmarkEnd w:id="1174"/>
    </w:p>
    <w:p w14:paraId="253C70BD" w14:textId="77777777" w:rsidR="0034689C" w:rsidRDefault="0034689C" w:rsidP="00317C3B">
      <w:pPr>
        <w:pStyle w:val="Heading2"/>
        <w:numPr>
          <w:ilvl w:val="1"/>
          <w:numId w:val="22"/>
        </w:numPr>
        <w:rPr>
          <w:rFonts w:cs="Times New Roman"/>
          <w:lang w:val="en-US"/>
        </w:rPr>
        <w:sectPr w:rsidR="0034689C" w:rsidSect="00577DD3">
          <w:pgSz w:w="11907" w:h="8392" w:orient="landscape" w:code="11"/>
          <w:pgMar w:top="1134" w:right="1134" w:bottom="1701" w:left="1134" w:header="720" w:footer="720" w:gutter="0"/>
          <w:cols w:space="720"/>
          <w:docGrid w:linePitch="360"/>
        </w:sectPr>
      </w:pPr>
    </w:p>
    <w:p w14:paraId="220472D3" w14:textId="3457BEB8" w:rsidR="0053652F" w:rsidRPr="008A10EE" w:rsidRDefault="00CE192A" w:rsidP="00317C3B">
      <w:pPr>
        <w:pStyle w:val="Heading2"/>
        <w:numPr>
          <w:ilvl w:val="1"/>
          <w:numId w:val="22"/>
        </w:numPr>
        <w:rPr>
          <w:rFonts w:cs="Times New Roman"/>
          <w:lang w:val="en-US"/>
        </w:rPr>
      </w:pPr>
      <w:bookmarkStart w:id="1175" w:name="_Toc48471579"/>
      <w:r w:rsidRPr="008A10EE">
        <w:rPr>
          <w:rFonts w:cs="Times New Roman"/>
          <w:lang w:val="en-US"/>
        </w:rPr>
        <w:lastRenderedPageBreak/>
        <w:t xml:space="preserve">Rekomendasi </w:t>
      </w:r>
      <w:r w:rsidR="007A676D" w:rsidRPr="008A10EE">
        <w:rPr>
          <w:rFonts w:cs="Times New Roman"/>
          <w:lang w:val="en-US"/>
        </w:rPr>
        <w:t xml:space="preserve">Atas Temuan dari Faktor </w:t>
      </w:r>
      <w:r w:rsidR="00324B6C">
        <w:rPr>
          <w:rFonts w:cs="Times New Roman"/>
          <w:lang w:val="en-US"/>
        </w:rPr>
        <w:t>Pendorong</w:t>
      </w:r>
      <w:r w:rsidR="007905CD">
        <w:rPr>
          <w:rFonts w:cs="Times New Roman"/>
          <w:lang w:val="en-US"/>
        </w:rPr>
        <w:t xml:space="preserve"> Bagi Keberhasilan</w:t>
      </w:r>
      <w:r w:rsidR="007A676D" w:rsidRPr="008A10EE">
        <w:rPr>
          <w:rFonts w:cs="Times New Roman"/>
          <w:lang w:val="en-US"/>
        </w:rPr>
        <w:t xml:space="preserve"> Implementasi Sistem Informasi pada Perguruan Tinggi di Surabaya</w:t>
      </w:r>
      <w:r w:rsidR="0053652F" w:rsidRPr="008A10EE">
        <w:rPr>
          <w:rFonts w:cs="Times New Roman"/>
          <w:lang w:val="en-US"/>
        </w:rPr>
        <w:t>.</w:t>
      </w:r>
      <w:bookmarkEnd w:id="1175"/>
    </w:p>
    <w:p w14:paraId="451A2CF4" w14:textId="27245A60" w:rsidR="004B7310" w:rsidRDefault="0053652F" w:rsidP="00317C3B">
      <w:pPr>
        <w:rPr>
          <w:rFonts w:cs="Times New Roman"/>
          <w:lang w:val="en-US"/>
        </w:rPr>
      </w:pPr>
      <w:r w:rsidRPr="008A10EE">
        <w:rPr>
          <w:rFonts w:cs="Times New Roman"/>
          <w:lang w:val="en-US"/>
        </w:rPr>
        <w:t>Setelah pengolahan data dan analisis telah dilakukan, serta diskusi pendalaman hasil akhir bersama expert dibidang pengembangan dan implementasi sistem informasi telah dilaksanakan. Peneliti kemudian akan memberikan rekomendasi</w:t>
      </w:r>
      <w:r w:rsidR="004B7310">
        <w:rPr>
          <w:rFonts w:cs="Times New Roman"/>
          <w:lang w:val="en-US"/>
        </w:rPr>
        <w:t xml:space="preserve"> terkait faktor pendorong </w:t>
      </w:r>
      <w:r w:rsidR="00C97D31">
        <w:rPr>
          <w:rFonts w:cs="Times New Roman"/>
          <w:lang w:val="en-US"/>
        </w:rPr>
        <w:t>bagi keberhasilan</w:t>
      </w:r>
      <w:r w:rsidR="004B7310">
        <w:rPr>
          <w:rFonts w:cs="Times New Roman"/>
          <w:lang w:val="en-US"/>
        </w:rPr>
        <w:t xml:space="preserve"> implementasi sistem informasi</w:t>
      </w:r>
      <w:r w:rsidRPr="008A10EE">
        <w:rPr>
          <w:rFonts w:cs="Times New Roman"/>
          <w:lang w:val="en-US"/>
        </w:rPr>
        <w:t>.</w:t>
      </w:r>
    </w:p>
    <w:p w14:paraId="38B7DB4A" w14:textId="77777777" w:rsidR="004B7310" w:rsidRDefault="004B7310" w:rsidP="00317C3B">
      <w:pPr>
        <w:rPr>
          <w:rFonts w:cs="Times New Roman"/>
          <w:lang w:val="en-US"/>
        </w:rPr>
      </w:pPr>
    </w:p>
    <w:p w14:paraId="5729A84B" w14:textId="1C5574D1" w:rsidR="00E23DEA" w:rsidRDefault="0053652F" w:rsidP="00317C3B">
      <w:pPr>
        <w:rPr>
          <w:rFonts w:cs="Times New Roman"/>
          <w:lang w:val="en-US"/>
        </w:rPr>
      </w:pPr>
      <w:r w:rsidRPr="008A10EE">
        <w:rPr>
          <w:rFonts w:cs="Times New Roman"/>
          <w:lang w:val="en-US"/>
        </w:rPr>
        <w:t xml:space="preserve">Rekomendasi diberikan </w:t>
      </w:r>
      <w:r w:rsidR="00C07FB2">
        <w:rPr>
          <w:rFonts w:cs="Times New Roman"/>
          <w:lang w:val="en-US"/>
        </w:rPr>
        <w:t>kepada perguruan tinggi baik dengan skala besar dan kecil dalam proses pengembangan dan implementasi sistem informasi terintegrasi pada perguruan tinggi mereka</w:t>
      </w:r>
      <w:r w:rsidRPr="008A10EE">
        <w:rPr>
          <w:rFonts w:cs="Times New Roman"/>
          <w:lang w:val="en-US"/>
        </w:rPr>
        <w:t>.</w:t>
      </w:r>
    </w:p>
    <w:p w14:paraId="156F3086" w14:textId="65A539CD" w:rsidR="00C07FB2" w:rsidRDefault="00C07FB2" w:rsidP="00317C3B">
      <w:pPr>
        <w:rPr>
          <w:rFonts w:cs="Times New Roman"/>
          <w:lang w:val="en-US"/>
        </w:rPr>
      </w:pPr>
    </w:p>
    <w:p w14:paraId="0EA7655C" w14:textId="12BED734" w:rsidR="00C07FB2" w:rsidRDefault="00C07FB2" w:rsidP="00317C3B">
      <w:pPr>
        <w:rPr>
          <w:rFonts w:cs="Times New Roman"/>
          <w:lang w:val="en-US"/>
        </w:rPr>
      </w:pPr>
      <w:r>
        <w:rPr>
          <w:rFonts w:cs="Times New Roman"/>
          <w:lang w:val="en-US"/>
        </w:rPr>
        <w:t xml:space="preserve">Rekomendasi terkait faktor pendorong dalam mendukung </w:t>
      </w:r>
      <w:r w:rsidR="004D2BAA">
        <w:rPr>
          <w:rFonts w:cs="Times New Roman"/>
          <w:lang w:val="en-US"/>
        </w:rPr>
        <w:t xml:space="preserve">keberhasilan </w:t>
      </w:r>
      <w:r>
        <w:rPr>
          <w:rFonts w:cs="Times New Roman"/>
          <w:lang w:val="en-US"/>
        </w:rPr>
        <w:t>implementasi sistem informasi terintegrasi pada perguruan tinggi berukuran besar :</w:t>
      </w:r>
    </w:p>
    <w:p w14:paraId="0282AA84" w14:textId="2F087EEF" w:rsidR="00C07FB2" w:rsidRPr="00C07FB2" w:rsidRDefault="00C07FB2" w:rsidP="000A7FCF">
      <w:pPr>
        <w:pStyle w:val="ListParagraph"/>
        <w:numPr>
          <w:ilvl w:val="0"/>
          <w:numId w:val="63"/>
        </w:numPr>
        <w:rPr>
          <w:rFonts w:cs="Times New Roman"/>
          <w:lang w:val="en-US"/>
        </w:rPr>
      </w:pPr>
      <w:r>
        <w:rPr>
          <w:rFonts w:cs="Times New Roman"/>
          <w:lang w:val="en-US"/>
        </w:rPr>
        <w:t xml:space="preserve">Faktor </w:t>
      </w:r>
      <w:r>
        <w:rPr>
          <w:rFonts w:cs="Times New Roman"/>
        </w:rPr>
        <w:t>Realisasi terkait tujuan, rencana dan strategi pimpinan menjadi pendorong utama paling berpengaruh bagi</w:t>
      </w:r>
      <w:r w:rsidR="00C97D31">
        <w:rPr>
          <w:rFonts w:cs="Times New Roman"/>
        </w:rPr>
        <w:t xml:space="preserve"> keberhasilan</w:t>
      </w:r>
      <w:r>
        <w:rPr>
          <w:rFonts w:cs="Times New Roman"/>
        </w:rPr>
        <w:t xml:space="preserve"> implementasi sistem informasi terintegrasi pada perguruan tinggi.</w:t>
      </w:r>
    </w:p>
    <w:p w14:paraId="674F8FEF" w14:textId="7251A47B" w:rsidR="00C07FB2" w:rsidRDefault="00C07FB2" w:rsidP="00317C3B">
      <w:pPr>
        <w:pStyle w:val="ListParagraph"/>
        <w:rPr>
          <w:rFonts w:cs="Times New Roman"/>
        </w:rPr>
      </w:pPr>
    </w:p>
    <w:p w14:paraId="411FE8A9" w14:textId="50D3EAEE" w:rsidR="00C07FB2" w:rsidRDefault="00C07FB2" w:rsidP="00317C3B">
      <w:pPr>
        <w:pStyle w:val="ListParagraph"/>
        <w:rPr>
          <w:rFonts w:cs="Times New Roman"/>
        </w:rPr>
      </w:pPr>
      <w:r>
        <w:rPr>
          <w:rFonts w:cs="Times New Roman"/>
        </w:rPr>
        <w:t xml:space="preserve">Faktor ini perlu dipertahankan dan perlu dilakukan usaha untuk meningkatkannya. Salah satunya yaitu dengan </w:t>
      </w:r>
      <w:r w:rsidRPr="00F403B2">
        <w:rPr>
          <w:rFonts w:cs="Times New Roman"/>
          <w:b/>
          <w:bCs/>
          <w:u w:val="single"/>
        </w:rPr>
        <w:t xml:space="preserve">menjamin ketersediaan </w:t>
      </w:r>
      <w:r w:rsidRPr="00F403B2">
        <w:rPr>
          <w:rFonts w:cs="Times New Roman"/>
          <w:b/>
          <w:bCs/>
          <w:i/>
          <w:iCs/>
          <w:u w:val="single"/>
        </w:rPr>
        <w:t>resource</w:t>
      </w:r>
      <w:r w:rsidRPr="00F403B2">
        <w:rPr>
          <w:rFonts w:cs="Times New Roman"/>
          <w:b/>
          <w:bCs/>
          <w:u w:val="single"/>
        </w:rPr>
        <w:t xml:space="preserve"> baik berupa sumber daya manusia, sumber daya teknologi, dan biaya</w:t>
      </w:r>
      <w:r w:rsidRPr="00F403B2">
        <w:rPr>
          <w:rFonts w:cs="Times New Roman"/>
          <w:b/>
          <w:bCs/>
        </w:rPr>
        <w:t>.</w:t>
      </w:r>
      <w:r>
        <w:rPr>
          <w:rFonts w:cs="Times New Roman"/>
        </w:rPr>
        <w:t xml:space="preserve"> Pimpinan perlu mendukung dengan cara mengalokasikan dana untuk menjamin ketersediaan </w:t>
      </w:r>
      <w:r>
        <w:rPr>
          <w:rFonts w:cs="Times New Roman"/>
          <w:i/>
          <w:iCs/>
        </w:rPr>
        <w:t xml:space="preserve">resource </w:t>
      </w:r>
      <w:r>
        <w:rPr>
          <w:rFonts w:cs="Times New Roman"/>
        </w:rPr>
        <w:t>tersebut.</w:t>
      </w:r>
    </w:p>
    <w:p w14:paraId="6CE88DB7" w14:textId="30919CD8" w:rsidR="00C07FB2" w:rsidRDefault="00C07FB2" w:rsidP="00317C3B">
      <w:pPr>
        <w:pStyle w:val="ListParagraph"/>
        <w:rPr>
          <w:rFonts w:cs="Times New Roman"/>
        </w:rPr>
      </w:pPr>
    </w:p>
    <w:p w14:paraId="5D3ACB94" w14:textId="0B4453B1" w:rsidR="00C07FB2" w:rsidRDefault="00C07FB2" w:rsidP="00317C3B">
      <w:pPr>
        <w:pStyle w:val="ListParagraph"/>
        <w:rPr>
          <w:rFonts w:cs="Times New Roman"/>
          <w:b/>
          <w:bCs/>
        </w:rPr>
      </w:pPr>
      <w:r>
        <w:rPr>
          <w:rFonts w:cs="Times New Roman"/>
        </w:rPr>
        <w:t>Jika tujuan, visi misi, dan rencana strategi pimpinan ingin menjadikan perguruan tinggi sebagai perguruan tinggi sebagai kampus berbasis teknologi atau</w:t>
      </w:r>
      <w:r w:rsidR="004C1E57">
        <w:rPr>
          <w:rFonts w:cs="Times New Roman"/>
        </w:rPr>
        <w:t xml:space="preserve"> peningkatan</w:t>
      </w:r>
      <w:r>
        <w:rPr>
          <w:rFonts w:cs="Times New Roman"/>
        </w:rPr>
        <w:t xml:space="preserve"> pelayanan mutu dan kualitas </w:t>
      </w:r>
      <w:r w:rsidR="004C1E57">
        <w:rPr>
          <w:rFonts w:cs="Times New Roman"/>
        </w:rPr>
        <w:t xml:space="preserve">yang baik sehingga memutuskan untuk mengimplementasikan </w:t>
      </w:r>
      <w:r w:rsidR="004C1E57">
        <w:rPr>
          <w:rFonts w:cs="Times New Roman"/>
        </w:rPr>
        <w:lastRenderedPageBreak/>
        <w:t xml:space="preserve">sistem informasi untuk mendukung tujuan tersebut tercapai maka harus dibarengi dengan </w:t>
      </w:r>
      <w:r w:rsidR="004C1E57" w:rsidRPr="00F403B2">
        <w:rPr>
          <w:rFonts w:cs="Times New Roman"/>
          <w:b/>
          <w:bCs/>
          <w:u w:val="single"/>
        </w:rPr>
        <w:t xml:space="preserve">ketersediaan </w:t>
      </w:r>
      <w:r w:rsidR="004C1E57" w:rsidRPr="00F403B2">
        <w:rPr>
          <w:rFonts w:cs="Times New Roman"/>
          <w:b/>
          <w:bCs/>
          <w:i/>
          <w:iCs/>
          <w:u w:val="single"/>
        </w:rPr>
        <w:t>resource</w:t>
      </w:r>
      <w:r w:rsidR="004C1E57" w:rsidRPr="00F403B2">
        <w:rPr>
          <w:rFonts w:cs="Times New Roman"/>
          <w:b/>
          <w:bCs/>
          <w:u w:val="single"/>
        </w:rPr>
        <w:t xml:space="preserve"> dan sumber daya manusia maupun teknologi yang berkompeten dan berkualitas</w:t>
      </w:r>
      <w:r w:rsidR="004C1E57" w:rsidRPr="00F403B2">
        <w:rPr>
          <w:rFonts w:cs="Times New Roman"/>
          <w:b/>
          <w:bCs/>
        </w:rPr>
        <w:t>.</w:t>
      </w:r>
    </w:p>
    <w:p w14:paraId="574B5CF4" w14:textId="0139EA91" w:rsidR="004F38B1" w:rsidRDefault="004F38B1" w:rsidP="00317C3B">
      <w:pPr>
        <w:pStyle w:val="ListParagraph"/>
        <w:rPr>
          <w:rFonts w:cs="Times New Roman"/>
          <w:b/>
          <w:bCs/>
        </w:rPr>
      </w:pPr>
    </w:p>
    <w:p w14:paraId="68ADAE4F" w14:textId="59758603" w:rsidR="004F38B1" w:rsidRPr="004F38B1" w:rsidRDefault="004F38B1" w:rsidP="004D2BAA">
      <w:pPr>
        <w:ind w:left="720"/>
        <w:rPr>
          <w:rFonts w:cs="Times New Roman"/>
        </w:rPr>
      </w:pPr>
      <w:r>
        <w:rPr>
          <w:rFonts w:cs="Times New Roman"/>
        </w:rPr>
        <w:t xml:space="preserve">Sehingga dari rekomendasi yang diberikan </w:t>
      </w:r>
      <w:r w:rsidRPr="004D2BAA">
        <w:rPr>
          <w:rFonts w:cs="Times New Roman"/>
          <w:b/>
          <w:bCs/>
        </w:rPr>
        <w:t xml:space="preserve">relevan </w:t>
      </w:r>
      <w:r>
        <w:rPr>
          <w:rFonts w:cs="Times New Roman"/>
        </w:rPr>
        <w:t>dengan faktor pendorong yang telah ditemukan yaitu  dengan :</w:t>
      </w:r>
    </w:p>
    <w:p w14:paraId="3EC0D961" w14:textId="5DE7DBD2" w:rsidR="00C07FB2" w:rsidRDefault="004F38B1" w:rsidP="000A7FCF">
      <w:pPr>
        <w:pStyle w:val="ListParagraph"/>
        <w:numPr>
          <w:ilvl w:val="0"/>
          <w:numId w:val="68"/>
        </w:numPr>
        <w:rPr>
          <w:rFonts w:cs="Times New Roman"/>
          <w:lang w:val="en-US"/>
        </w:rPr>
      </w:pPr>
      <w:r>
        <w:rPr>
          <w:rFonts w:cs="Times New Roman"/>
          <w:lang w:val="en-US"/>
        </w:rPr>
        <w:t xml:space="preserve">Faktor </w:t>
      </w:r>
      <w:r w:rsidRPr="004D2BAA">
        <w:rPr>
          <w:rFonts w:cs="Times New Roman"/>
          <w:b/>
          <w:bCs/>
          <w:lang w:val="en-US"/>
        </w:rPr>
        <w:t xml:space="preserve">ketersediaan </w:t>
      </w:r>
      <w:r w:rsidRPr="004D2BAA">
        <w:rPr>
          <w:rFonts w:cs="Times New Roman"/>
          <w:b/>
          <w:bCs/>
          <w:i/>
          <w:iCs/>
          <w:lang w:val="en-US"/>
        </w:rPr>
        <w:t xml:space="preserve">resource </w:t>
      </w:r>
      <w:r w:rsidRPr="004D2BAA">
        <w:rPr>
          <w:rFonts w:cs="Times New Roman"/>
          <w:b/>
          <w:bCs/>
          <w:lang w:val="en-US"/>
        </w:rPr>
        <w:t>yang berkompeten dan mencukupi</w:t>
      </w:r>
      <w:r w:rsidR="004D2BAA">
        <w:rPr>
          <w:rFonts w:cs="Times New Roman"/>
          <w:lang w:val="en-US"/>
        </w:rPr>
        <w:t>.</w:t>
      </w:r>
    </w:p>
    <w:p w14:paraId="19C50986" w14:textId="154D9F60" w:rsidR="004F38B1" w:rsidRPr="004D2BAA" w:rsidRDefault="004F38B1" w:rsidP="000A7FCF">
      <w:pPr>
        <w:pStyle w:val="ListParagraph"/>
        <w:numPr>
          <w:ilvl w:val="0"/>
          <w:numId w:val="68"/>
        </w:numPr>
        <w:rPr>
          <w:rFonts w:cs="Times New Roman"/>
          <w:b/>
          <w:bCs/>
          <w:lang w:val="en-US"/>
        </w:rPr>
      </w:pPr>
      <w:r>
        <w:rPr>
          <w:rFonts w:cs="Times New Roman"/>
          <w:lang w:val="en-US"/>
        </w:rPr>
        <w:t xml:space="preserve">Faktor adanya pemberi dan </w:t>
      </w:r>
      <w:r w:rsidRPr="004D2BAA">
        <w:rPr>
          <w:rFonts w:cs="Times New Roman"/>
          <w:b/>
          <w:bCs/>
          <w:lang w:val="en-US"/>
        </w:rPr>
        <w:t>perencanaan biaya yang matang</w:t>
      </w:r>
      <w:r w:rsidR="004D2BAA">
        <w:rPr>
          <w:rFonts w:cs="Times New Roman"/>
          <w:lang w:val="en-US"/>
        </w:rPr>
        <w:t>.</w:t>
      </w:r>
    </w:p>
    <w:p w14:paraId="0A822E14" w14:textId="204F17B8" w:rsidR="004F38B1" w:rsidRDefault="004F38B1" w:rsidP="000A7FCF">
      <w:pPr>
        <w:pStyle w:val="ListParagraph"/>
        <w:numPr>
          <w:ilvl w:val="0"/>
          <w:numId w:val="68"/>
        </w:numPr>
        <w:rPr>
          <w:rFonts w:cs="Times New Roman"/>
          <w:lang w:val="en-US"/>
        </w:rPr>
      </w:pPr>
      <w:r>
        <w:rPr>
          <w:rFonts w:cs="Times New Roman"/>
          <w:lang w:val="en-US"/>
        </w:rPr>
        <w:t xml:space="preserve">Faktor </w:t>
      </w:r>
      <w:r w:rsidRPr="004D2BAA">
        <w:rPr>
          <w:rFonts w:cs="Times New Roman"/>
          <w:b/>
          <w:bCs/>
          <w:lang w:val="en-US"/>
        </w:rPr>
        <w:t>ketersediaan peralatan TIK yang memadai</w:t>
      </w:r>
      <w:r w:rsidR="004D2BAA">
        <w:rPr>
          <w:rFonts w:cs="Times New Roman"/>
          <w:lang w:val="en-US"/>
        </w:rPr>
        <w:t>.</w:t>
      </w:r>
    </w:p>
    <w:p w14:paraId="2BCBEABB" w14:textId="77777777" w:rsidR="004F38B1" w:rsidRPr="004F38B1" w:rsidRDefault="004F38B1" w:rsidP="004F38B1">
      <w:pPr>
        <w:pStyle w:val="ListParagraph"/>
        <w:ind w:left="1080"/>
        <w:rPr>
          <w:rFonts w:cs="Times New Roman"/>
          <w:lang w:val="en-US"/>
        </w:rPr>
      </w:pPr>
    </w:p>
    <w:p w14:paraId="582075F8" w14:textId="4B6876AA" w:rsidR="004C1E57" w:rsidRDefault="004C1E57" w:rsidP="000A7FCF">
      <w:pPr>
        <w:pStyle w:val="ListParagraph"/>
        <w:numPr>
          <w:ilvl w:val="0"/>
          <w:numId w:val="63"/>
        </w:numPr>
        <w:rPr>
          <w:rFonts w:cs="Times New Roman"/>
        </w:rPr>
      </w:pPr>
      <w:r>
        <w:rPr>
          <w:rFonts w:cs="Times New Roman"/>
        </w:rPr>
        <w:t xml:space="preserve">Faktor </w:t>
      </w:r>
      <w:r w:rsidR="00C07FB2" w:rsidRPr="004C1E57">
        <w:rPr>
          <w:rFonts w:cs="Times New Roman"/>
        </w:rPr>
        <w:t>Proses bisnis yang semakin kompleks</w:t>
      </w:r>
      <w:r>
        <w:rPr>
          <w:rFonts w:cs="Times New Roman"/>
        </w:rPr>
        <w:t xml:space="preserve"> dan </w:t>
      </w:r>
      <w:r w:rsidR="00C07FB2" w:rsidRPr="004C1E57">
        <w:rPr>
          <w:rFonts w:cs="Times New Roman"/>
        </w:rPr>
        <w:t>Budaya kompetitif terkait perankingan perguruan tinggi</w:t>
      </w:r>
    </w:p>
    <w:p w14:paraId="019D423C" w14:textId="0902AF8C" w:rsidR="004C1E57" w:rsidRDefault="004C1E57" w:rsidP="00317C3B">
      <w:pPr>
        <w:pStyle w:val="ListParagraph"/>
        <w:rPr>
          <w:rFonts w:cs="Times New Roman"/>
        </w:rPr>
      </w:pPr>
    </w:p>
    <w:p w14:paraId="11116349" w14:textId="135F51F7" w:rsidR="004D2BAA" w:rsidRPr="00C97D31" w:rsidRDefault="004C1E57" w:rsidP="00C97D31">
      <w:pPr>
        <w:pStyle w:val="ListParagraph"/>
        <w:rPr>
          <w:rFonts w:cs="Times New Roman"/>
        </w:rPr>
      </w:pPr>
      <w:r>
        <w:rPr>
          <w:rFonts w:cs="Times New Roman"/>
        </w:rPr>
        <w:t xml:space="preserve">Jika dilihat dari faktor pendorong yang dapat mendukung </w:t>
      </w:r>
      <w:r w:rsidR="00C97D31">
        <w:rPr>
          <w:rFonts w:cs="Times New Roman"/>
        </w:rPr>
        <w:t xml:space="preserve">keberhasilan </w:t>
      </w:r>
      <w:r>
        <w:rPr>
          <w:rFonts w:cs="Times New Roman"/>
        </w:rPr>
        <w:t xml:space="preserve">implementasi sistem informasi pada perguruan tinggi berukuran besar. Faktor pendorong yang ada </w:t>
      </w:r>
      <w:r w:rsidR="00C97D31">
        <w:rPr>
          <w:rFonts w:cs="Times New Roman"/>
        </w:rPr>
        <w:t>sebagian</w:t>
      </w:r>
      <w:r>
        <w:rPr>
          <w:rFonts w:cs="Times New Roman"/>
        </w:rPr>
        <w:t xml:space="preserve"> besar berasal dari faktor internal atau dari dalam organisasi mereka sendiri.</w:t>
      </w:r>
      <w:r w:rsidR="00C97D31">
        <w:rPr>
          <w:rFonts w:cs="Times New Roman"/>
        </w:rPr>
        <w:t xml:space="preserve"> </w:t>
      </w:r>
      <w:r w:rsidRPr="00C97D31">
        <w:rPr>
          <w:rFonts w:cs="Times New Roman"/>
        </w:rPr>
        <w:t xml:space="preserve">Sehingga perlu diperhatikan bahwa jika terjadi kegagalan atau hambatan dari implementasi sistem informasi, hambatan pada perguruan tinggi besar ini seringkali berasal dari internal organisasi pula yaitu pada manajemen organisasi mereka. Sehingga </w:t>
      </w:r>
      <w:r w:rsidRPr="00C97D31">
        <w:rPr>
          <w:rFonts w:cs="Times New Roman"/>
          <w:b/>
          <w:bCs/>
          <w:u w:val="single"/>
        </w:rPr>
        <w:t xml:space="preserve">perlu dilakukan penyelarasan visi misi dan tujuan serta peningkatan kesadaran dari semua pihak agar tidak terjadi </w:t>
      </w:r>
      <w:r w:rsidRPr="00C97D31">
        <w:rPr>
          <w:rFonts w:cs="Times New Roman"/>
          <w:b/>
          <w:bCs/>
          <w:i/>
          <w:iCs/>
          <w:u w:val="single"/>
        </w:rPr>
        <w:t>miscommunication</w:t>
      </w:r>
      <w:r w:rsidRPr="00C97D31">
        <w:rPr>
          <w:rFonts w:cs="Times New Roman"/>
        </w:rPr>
        <w:t>.</w:t>
      </w:r>
    </w:p>
    <w:p w14:paraId="0E1AE16D" w14:textId="77777777" w:rsidR="004D2BAA" w:rsidRDefault="004D2BAA" w:rsidP="004D2BAA">
      <w:pPr>
        <w:pStyle w:val="ListParagraph"/>
        <w:rPr>
          <w:rFonts w:cs="Times New Roman"/>
        </w:rPr>
      </w:pPr>
    </w:p>
    <w:p w14:paraId="0681E1EB" w14:textId="3727E88E" w:rsidR="004C1E57" w:rsidRPr="004D2BAA" w:rsidRDefault="004C1E57" w:rsidP="004D2BAA">
      <w:pPr>
        <w:pStyle w:val="ListParagraph"/>
        <w:rPr>
          <w:rFonts w:cs="Times New Roman"/>
        </w:rPr>
      </w:pPr>
      <w:r w:rsidRPr="004D2BAA">
        <w:rPr>
          <w:rFonts w:cs="Times New Roman"/>
        </w:rPr>
        <w:t>Penyelarasan visi misi</w:t>
      </w:r>
      <w:r w:rsidR="00F403B2" w:rsidRPr="004D2BAA">
        <w:rPr>
          <w:rFonts w:cs="Times New Roman"/>
        </w:rPr>
        <w:t xml:space="preserve"> dan </w:t>
      </w:r>
      <w:r w:rsidRPr="004D2BAA">
        <w:rPr>
          <w:rFonts w:cs="Times New Roman"/>
        </w:rPr>
        <w:t>tujuan ini dapat dilakukan dengan cara :</w:t>
      </w:r>
    </w:p>
    <w:p w14:paraId="71FF6F9A" w14:textId="312A573A" w:rsidR="004C1E57" w:rsidRDefault="004C1E57" w:rsidP="000A7FCF">
      <w:pPr>
        <w:pStyle w:val="ListParagraph"/>
        <w:numPr>
          <w:ilvl w:val="0"/>
          <w:numId w:val="64"/>
        </w:numPr>
        <w:rPr>
          <w:rFonts w:cs="Times New Roman"/>
        </w:rPr>
      </w:pPr>
      <w:r>
        <w:rPr>
          <w:rFonts w:cs="Times New Roman"/>
        </w:rPr>
        <w:t xml:space="preserve">Pimpinan mengadakan rapat terkait tujuan dan realisasi rencana strategi selama masa jabatannya kepada tiap-tiap </w:t>
      </w:r>
      <w:r w:rsidR="004D2BAA">
        <w:rPr>
          <w:rFonts w:cs="Times New Roman"/>
        </w:rPr>
        <w:t xml:space="preserve"> </w:t>
      </w:r>
      <w:r>
        <w:rPr>
          <w:rFonts w:cs="Times New Roman"/>
        </w:rPr>
        <w:t>delegasi</w:t>
      </w:r>
      <w:r w:rsidR="004D2BAA">
        <w:rPr>
          <w:rFonts w:cs="Times New Roman"/>
        </w:rPr>
        <w:t xml:space="preserve"> </w:t>
      </w:r>
      <w:r>
        <w:rPr>
          <w:rFonts w:cs="Times New Roman"/>
        </w:rPr>
        <w:t xml:space="preserve"> departemen </w:t>
      </w:r>
      <w:r w:rsidR="004D2BAA">
        <w:rPr>
          <w:rFonts w:cs="Times New Roman"/>
        </w:rPr>
        <w:t xml:space="preserve"> </w:t>
      </w:r>
      <w:r>
        <w:rPr>
          <w:rFonts w:cs="Times New Roman"/>
        </w:rPr>
        <w:t xml:space="preserve">atau </w:t>
      </w:r>
      <w:r w:rsidR="004D2BAA">
        <w:rPr>
          <w:rFonts w:cs="Times New Roman"/>
        </w:rPr>
        <w:t xml:space="preserve"> </w:t>
      </w:r>
      <w:r>
        <w:rPr>
          <w:rFonts w:cs="Times New Roman"/>
        </w:rPr>
        <w:t>bagian.</w:t>
      </w:r>
    </w:p>
    <w:p w14:paraId="3B8E4F56" w14:textId="61024A7E" w:rsidR="004C1E57" w:rsidRDefault="004C1E57" w:rsidP="000A7FCF">
      <w:pPr>
        <w:pStyle w:val="ListParagraph"/>
        <w:numPr>
          <w:ilvl w:val="0"/>
          <w:numId w:val="64"/>
        </w:numPr>
        <w:rPr>
          <w:rFonts w:cs="Times New Roman"/>
        </w:rPr>
      </w:pPr>
      <w:r>
        <w:rPr>
          <w:rFonts w:cs="Times New Roman"/>
        </w:rPr>
        <w:lastRenderedPageBreak/>
        <w:t>Pembagian dan pendefinisian tugas terhadap masing-masing departemen dalam melaksanakan tugasnya terdefinisikan dengan jelas.</w:t>
      </w:r>
    </w:p>
    <w:p w14:paraId="7A74D9B1" w14:textId="57430D73" w:rsidR="004C1E57" w:rsidRDefault="008D13DA" w:rsidP="000A7FCF">
      <w:pPr>
        <w:pStyle w:val="ListParagraph"/>
        <w:numPr>
          <w:ilvl w:val="0"/>
          <w:numId w:val="64"/>
        </w:numPr>
        <w:rPr>
          <w:rFonts w:cs="Times New Roman"/>
        </w:rPr>
      </w:pPr>
      <w:r>
        <w:rPr>
          <w:rFonts w:cs="Times New Roman"/>
        </w:rPr>
        <w:t>Menentukan target atau KPI kepada tiap-tiap departemen secara periodik.</w:t>
      </w:r>
    </w:p>
    <w:p w14:paraId="4267CFBE" w14:textId="43747A1D" w:rsidR="008D13DA" w:rsidRDefault="008D13DA" w:rsidP="000A7FCF">
      <w:pPr>
        <w:pStyle w:val="ListParagraph"/>
        <w:numPr>
          <w:ilvl w:val="0"/>
          <w:numId w:val="64"/>
        </w:numPr>
        <w:rPr>
          <w:rFonts w:cs="Times New Roman"/>
        </w:rPr>
      </w:pPr>
      <w:r>
        <w:rPr>
          <w:rFonts w:cs="Times New Roman"/>
        </w:rPr>
        <w:t>Melakukan evaluasi terkait kinerja, hambatan, dan hal-hal yang berkaitan dengan realisasi visi misi</w:t>
      </w:r>
      <w:r w:rsidR="00BC6E34">
        <w:rPr>
          <w:rFonts w:cs="Times New Roman"/>
        </w:rPr>
        <w:t xml:space="preserve"> seperti:</w:t>
      </w:r>
    </w:p>
    <w:p w14:paraId="0246B4FC" w14:textId="77777777" w:rsidR="00BC6E34" w:rsidRPr="00BC6E34" w:rsidRDefault="00BC6E34" w:rsidP="00317C3B">
      <w:pPr>
        <w:pStyle w:val="ListParagraph"/>
        <w:numPr>
          <w:ilvl w:val="1"/>
          <w:numId w:val="21"/>
        </w:numPr>
        <w:rPr>
          <w:rFonts w:cs="Times New Roman"/>
        </w:rPr>
      </w:pPr>
      <w:r w:rsidRPr="00BC6E34">
        <w:rPr>
          <w:rFonts w:cs="Times New Roman"/>
        </w:rPr>
        <w:t>Membuat desain pelatihan dan menunjuk instruktur pelatihan yang berpengalaman (bisa dari vendor) saat mengimplementasikan aplikasi sistem informasi yang baru kepada pengguna atau civitas kampus.</w:t>
      </w:r>
    </w:p>
    <w:p w14:paraId="1F52274E" w14:textId="6808EFAD" w:rsidR="00BC6E34" w:rsidRDefault="00BC6E34" w:rsidP="00317C3B">
      <w:pPr>
        <w:pStyle w:val="ListParagraph"/>
        <w:numPr>
          <w:ilvl w:val="1"/>
          <w:numId w:val="21"/>
        </w:numPr>
        <w:rPr>
          <w:rFonts w:cs="Times New Roman"/>
        </w:rPr>
      </w:pPr>
      <w:r>
        <w:rPr>
          <w:rFonts w:cs="Times New Roman"/>
        </w:rPr>
        <w:t xml:space="preserve">Membuka program magang bagi mahasiswa dalam mengatasi kekurangan </w:t>
      </w:r>
      <w:r>
        <w:rPr>
          <w:rFonts w:cs="Times New Roman"/>
          <w:i/>
          <w:iCs/>
        </w:rPr>
        <w:t xml:space="preserve">resource </w:t>
      </w:r>
      <w:r>
        <w:rPr>
          <w:rFonts w:cs="Times New Roman"/>
        </w:rPr>
        <w:t>yang berkompeten.</w:t>
      </w:r>
    </w:p>
    <w:p w14:paraId="45B0181A" w14:textId="2427B5D0" w:rsidR="00BC6E34" w:rsidRDefault="00F403B2" w:rsidP="000A7FCF">
      <w:pPr>
        <w:pStyle w:val="ListParagraph"/>
        <w:numPr>
          <w:ilvl w:val="0"/>
          <w:numId w:val="64"/>
        </w:numPr>
        <w:rPr>
          <w:rFonts w:cs="Times New Roman"/>
        </w:rPr>
      </w:pPr>
      <w:r>
        <w:rPr>
          <w:rFonts w:cs="Times New Roman"/>
        </w:rPr>
        <w:t xml:space="preserve">Membentuk </w:t>
      </w:r>
      <w:r w:rsidR="00BC6E34">
        <w:rPr>
          <w:rFonts w:cs="Times New Roman"/>
        </w:rPr>
        <w:t>t</w:t>
      </w:r>
      <w:r>
        <w:rPr>
          <w:rFonts w:cs="Times New Roman"/>
        </w:rPr>
        <w:t xml:space="preserve">im </w:t>
      </w:r>
      <w:r w:rsidR="00BC6E34">
        <w:rPr>
          <w:rFonts w:cs="Times New Roman"/>
        </w:rPr>
        <w:t>assessor dalam realisasi visi misi dan tujuan.</w:t>
      </w:r>
    </w:p>
    <w:p w14:paraId="2276C3C8" w14:textId="77777777" w:rsidR="004F38B1" w:rsidRDefault="004F38B1" w:rsidP="004F38B1">
      <w:pPr>
        <w:pStyle w:val="ListParagraph"/>
        <w:ind w:left="1080"/>
        <w:rPr>
          <w:rFonts w:cs="Times New Roman"/>
        </w:rPr>
      </w:pPr>
    </w:p>
    <w:p w14:paraId="7E7A7E2D" w14:textId="0E853396" w:rsidR="004F38B1" w:rsidRPr="004F38B1" w:rsidRDefault="004F38B1" w:rsidP="004D2BAA">
      <w:pPr>
        <w:ind w:left="720"/>
        <w:rPr>
          <w:rFonts w:cs="Times New Roman"/>
        </w:rPr>
      </w:pPr>
      <w:r>
        <w:rPr>
          <w:rFonts w:cs="Times New Roman"/>
        </w:rPr>
        <w:t xml:space="preserve">Sehingga dari rekomendasi yang diberikan </w:t>
      </w:r>
      <w:r w:rsidRPr="004D2BAA">
        <w:rPr>
          <w:rFonts w:cs="Times New Roman"/>
          <w:b/>
          <w:bCs/>
        </w:rPr>
        <w:t>relevan</w:t>
      </w:r>
      <w:r>
        <w:rPr>
          <w:rFonts w:cs="Times New Roman"/>
        </w:rPr>
        <w:t xml:space="preserve"> dengan faktor pendorong yang telah ditemukan yaitu  dengan </w:t>
      </w:r>
      <w:r w:rsidR="004D2BAA" w:rsidRPr="004D2BAA">
        <w:rPr>
          <w:rFonts w:cs="Times New Roman"/>
          <w:b/>
          <w:bCs/>
        </w:rPr>
        <w:t>Faktor keselarasan antar stakeholder</w:t>
      </w:r>
      <w:r w:rsidR="004D2BAA">
        <w:rPr>
          <w:rFonts w:cs="Times New Roman"/>
        </w:rPr>
        <w:t>.</w:t>
      </w:r>
    </w:p>
    <w:p w14:paraId="5F8D637F" w14:textId="77777777" w:rsidR="00BC6E34" w:rsidRPr="00BC6E34" w:rsidRDefault="00BC6E34" w:rsidP="00317C3B">
      <w:pPr>
        <w:rPr>
          <w:rFonts w:cs="Times New Roman"/>
        </w:rPr>
      </w:pPr>
    </w:p>
    <w:p w14:paraId="7A1694A7" w14:textId="170F0A58" w:rsidR="00E23DEA" w:rsidRPr="008D13DA" w:rsidRDefault="008D13DA" w:rsidP="00317C3B">
      <w:pPr>
        <w:rPr>
          <w:rFonts w:cs="Times New Roman"/>
          <w:lang w:val="en-US"/>
        </w:rPr>
      </w:pPr>
      <w:r w:rsidRPr="008D13DA">
        <w:rPr>
          <w:rFonts w:cs="Times New Roman"/>
          <w:lang w:val="en-US"/>
        </w:rPr>
        <w:t xml:space="preserve">Rekomendasi terkait faktor pendorong dalam mendukung </w:t>
      </w:r>
      <w:r w:rsidR="00C97D31">
        <w:rPr>
          <w:rFonts w:cs="Times New Roman"/>
          <w:lang w:val="en-US"/>
        </w:rPr>
        <w:t xml:space="preserve">keberhasilan </w:t>
      </w:r>
      <w:r w:rsidRPr="008D13DA">
        <w:rPr>
          <w:rFonts w:cs="Times New Roman"/>
          <w:lang w:val="en-US"/>
        </w:rPr>
        <w:t xml:space="preserve">implementasi sistem informasi terintegrasi pada perguruan tinggi berukuran </w:t>
      </w:r>
      <w:r>
        <w:rPr>
          <w:rFonts w:cs="Times New Roman"/>
          <w:lang w:val="en-US"/>
        </w:rPr>
        <w:t>kecil</w:t>
      </w:r>
      <w:r w:rsidRPr="008D13DA">
        <w:rPr>
          <w:rFonts w:cs="Times New Roman"/>
          <w:lang w:val="en-US"/>
        </w:rPr>
        <w:t xml:space="preserve"> :</w:t>
      </w:r>
    </w:p>
    <w:p w14:paraId="63F3593E" w14:textId="39447A92" w:rsidR="008D13DA" w:rsidRDefault="008D13DA" w:rsidP="000A7FCF">
      <w:pPr>
        <w:pStyle w:val="ListParagraph"/>
        <w:numPr>
          <w:ilvl w:val="0"/>
          <w:numId w:val="65"/>
        </w:numPr>
        <w:rPr>
          <w:rFonts w:cs="Times New Roman"/>
        </w:rPr>
      </w:pPr>
      <w:r>
        <w:rPr>
          <w:rFonts w:cs="Times New Roman"/>
        </w:rPr>
        <w:t xml:space="preserve">Faktor </w:t>
      </w:r>
      <w:r w:rsidRPr="008D13DA">
        <w:rPr>
          <w:rFonts w:cs="Times New Roman"/>
        </w:rPr>
        <w:t>Tuntutan dari lembaga pemerintah (Ristek Dikti)</w:t>
      </w:r>
    </w:p>
    <w:p w14:paraId="3D6AAB36" w14:textId="6F43B896" w:rsidR="008D13DA" w:rsidRDefault="008D13DA" w:rsidP="00317C3B">
      <w:pPr>
        <w:pStyle w:val="ListParagraph"/>
        <w:rPr>
          <w:rFonts w:cs="Times New Roman"/>
        </w:rPr>
      </w:pPr>
      <w:r>
        <w:rPr>
          <w:rFonts w:cs="Times New Roman"/>
        </w:rPr>
        <w:t>Faktor ini menjadi faktor pendorong utama paling berpengaruh terhadap implementasi sistem informasi pada perguruan tinggi kecil di Surabaya.</w:t>
      </w:r>
    </w:p>
    <w:p w14:paraId="140D4B34" w14:textId="5D0AD558" w:rsidR="008D13DA" w:rsidRDefault="008D13DA" w:rsidP="00317C3B">
      <w:pPr>
        <w:pStyle w:val="ListParagraph"/>
        <w:rPr>
          <w:rFonts w:cs="Times New Roman"/>
        </w:rPr>
      </w:pPr>
    </w:p>
    <w:p w14:paraId="03A76771" w14:textId="3FE81BB2" w:rsidR="008D13DA" w:rsidRDefault="008D13DA" w:rsidP="00317C3B">
      <w:pPr>
        <w:pStyle w:val="ListParagraph"/>
        <w:rPr>
          <w:rFonts w:cs="Times New Roman"/>
        </w:rPr>
      </w:pPr>
      <w:r>
        <w:rPr>
          <w:rFonts w:cs="Times New Roman"/>
        </w:rPr>
        <w:t xml:space="preserve">Faktor ini dapat menjadi budaya pada perguruan tinggi kecil. Harapannya budaya seperti ini dapat dihilangkan atau diganti dengan budaya yang lebih baik lagi. Dengan merasa bahwa mereka dituntut seperti ini akan menjadikan SDM pada perguruan tinggi mereka merasa </w:t>
      </w:r>
      <w:r>
        <w:rPr>
          <w:rFonts w:cs="Times New Roman"/>
        </w:rPr>
        <w:lastRenderedPageBreak/>
        <w:t>terbebani dan akhirnya merasa sulit terhadap sistem yang ada.</w:t>
      </w:r>
    </w:p>
    <w:p w14:paraId="467B64F0" w14:textId="06DC2CE6" w:rsidR="008D13DA" w:rsidRDefault="008D13DA" w:rsidP="00317C3B">
      <w:pPr>
        <w:pStyle w:val="ListParagraph"/>
        <w:rPr>
          <w:rFonts w:cs="Times New Roman"/>
        </w:rPr>
      </w:pPr>
    </w:p>
    <w:p w14:paraId="47B321A3" w14:textId="46810BAB" w:rsidR="008D13DA" w:rsidRPr="008D13DA" w:rsidRDefault="008D13DA" w:rsidP="00317C3B">
      <w:pPr>
        <w:pStyle w:val="ListParagraph"/>
        <w:rPr>
          <w:rFonts w:cs="Times New Roman"/>
        </w:rPr>
      </w:pPr>
      <w:r w:rsidRPr="00F403B2">
        <w:rPr>
          <w:rFonts w:cs="Times New Roman"/>
          <w:u w:val="single"/>
        </w:rPr>
        <w:t xml:space="preserve">Dukungan dari semua pihak dibutuhkan, khususnya peran pimpinan organisasi sebagai </w:t>
      </w:r>
      <w:r w:rsidRPr="00F403B2">
        <w:rPr>
          <w:rFonts w:cs="Times New Roman"/>
          <w:i/>
          <w:iCs/>
          <w:u w:val="single"/>
        </w:rPr>
        <w:t>leader</w:t>
      </w:r>
      <w:r>
        <w:rPr>
          <w:rFonts w:cs="Times New Roman"/>
        </w:rPr>
        <w:t xml:space="preserve">. Sehingga </w:t>
      </w:r>
      <w:r w:rsidRPr="00F403B2">
        <w:rPr>
          <w:rFonts w:cs="Times New Roman"/>
          <w:b/>
          <w:bCs/>
          <w:u w:val="single"/>
        </w:rPr>
        <w:t>perlu diadakannya pelatihan terkait penggunaan sistem pelaporan secara terintegrasi</w:t>
      </w:r>
      <w:r>
        <w:rPr>
          <w:rFonts w:cs="Times New Roman"/>
        </w:rPr>
        <w:t xml:space="preserve"> agar SDM yang ada merasa bahwa melakukan pelaporan bukanlah suatu hal yang sulit untuk dilakukan karena semua sudah </w:t>
      </w:r>
      <w:r>
        <w:rPr>
          <w:rFonts w:cs="Times New Roman"/>
          <w:i/>
          <w:iCs/>
        </w:rPr>
        <w:t>by system</w:t>
      </w:r>
      <w:r>
        <w:rPr>
          <w:rFonts w:cs="Times New Roman"/>
        </w:rPr>
        <w:t xml:space="preserve"> yang terotomatisasi.</w:t>
      </w:r>
    </w:p>
    <w:p w14:paraId="28795207" w14:textId="0225C22D" w:rsidR="008D13DA" w:rsidRDefault="008D13DA" w:rsidP="00317C3B">
      <w:pPr>
        <w:pStyle w:val="ListParagraph"/>
        <w:rPr>
          <w:rFonts w:cs="Times New Roman"/>
        </w:rPr>
      </w:pPr>
    </w:p>
    <w:p w14:paraId="7D96EA3F" w14:textId="7B0EF897" w:rsidR="004D2BAA" w:rsidRPr="004D2BAA" w:rsidRDefault="004D2BAA" w:rsidP="00317C3B">
      <w:pPr>
        <w:pStyle w:val="ListParagraph"/>
        <w:rPr>
          <w:rFonts w:cs="Times New Roman"/>
        </w:rPr>
      </w:pPr>
      <w:r>
        <w:rPr>
          <w:rFonts w:cs="Times New Roman"/>
        </w:rPr>
        <w:t xml:space="preserve">Sehingga dari rekomendasi yang diberikan </w:t>
      </w:r>
      <w:r w:rsidRPr="004D2BAA">
        <w:rPr>
          <w:rFonts w:cs="Times New Roman"/>
          <w:b/>
          <w:bCs/>
        </w:rPr>
        <w:t>relevan</w:t>
      </w:r>
      <w:r>
        <w:rPr>
          <w:rFonts w:cs="Times New Roman"/>
        </w:rPr>
        <w:t xml:space="preserve"> dengan faktor pendorong yang telah ditemukan yaitu  dengan </w:t>
      </w:r>
      <w:r w:rsidRPr="004D2BAA">
        <w:rPr>
          <w:rFonts w:cs="Times New Roman"/>
          <w:b/>
          <w:bCs/>
        </w:rPr>
        <w:t xml:space="preserve">Faktor diadakannya pelatihan atau </w:t>
      </w:r>
      <w:r w:rsidRPr="004D2BAA">
        <w:rPr>
          <w:rFonts w:cs="Times New Roman"/>
          <w:b/>
          <w:bCs/>
          <w:i/>
          <w:iCs/>
        </w:rPr>
        <w:t>training</w:t>
      </w:r>
      <w:r>
        <w:rPr>
          <w:rFonts w:cs="Times New Roman"/>
          <w:i/>
          <w:iCs/>
        </w:rPr>
        <w:t>.</w:t>
      </w:r>
    </w:p>
    <w:p w14:paraId="408C0CA5" w14:textId="77777777" w:rsidR="004D2BAA" w:rsidRDefault="004D2BAA" w:rsidP="00317C3B">
      <w:pPr>
        <w:pStyle w:val="ListParagraph"/>
        <w:rPr>
          <w:rFonts w:cs="Times New Roman"/>
        </w:rPr>
      </w:pPr>
    </w:p>
    <w:p w14:paraId="74EEA171" w14:textId="673B3C5A" w:rsidR="008D13DA" w:rsidRDefault="00BB55E6" w:rsidP="000A7FCF">
      <w:pPr>
        <w:pStyle w:val="ListParagraph"/>
        <w:numPr>
          <w:ilvl w:val="0"/>
          <w:numId w:val="65"/>
        </w:numPr>
        <w:rPr>
          <w:rFonts w:cs="Times New Roman"/>
        </w:rPr>
      </w:pPr>
      <w:r>
        <w:rPr>
          <w:rFonts w:cs="Times New Roman"/>
        </w:rPr>
        <w:t xml:space="preserve">Faktor </w:t>
      </w:r>
      <w:r w:rsidR="008D13DA" w:rsidRPr="008D13DA">
        <w:rPr>
          <w:rFonts w:cs="Times New Roman"/>
        </w:rPr>
        <w:t xml:space="preserve">Pemberian </w:t>
      </w:r>
      <w:r w:rsidR="00C10777">
        <w:rPr>
          <w:rFonts w:cs="Times New Roman"/>
        </w:rPr>
        <w:t>H</w:t>
      </w:r>
      <w:r w:rsidR="008D13DA" w:rsidRPr="008D13DA">
        <w:rPr>
          <w:rFonts w:cs="Times New Roman"/>
        </w:rPr>
        <w:t>ibah (sistem aplikasi maupun dana)</w:t>
      </w:r>
    </w:p>
    <w:p w14:paraId="65993FD7" w14:textId="1C8A4DA0" w:rsidR="00F403B2" w:rsidRDefault="00F403B2" w:rsidP="00317C3B">
      <w:pPr>
        <w:pStyle w:val="ListParagraph"/>
        <w:rPr>
          <w:rFonts w:cs="Times New Roman"/>
        </w:rPr>
      </w:pPr>
      <w:r>
        <w:rPr>
          <w:rFonts w:cs="Times New Roman"/>
        </w:rPr>
        <w:t>Pemberian hibah baik berupa sistem maupun dana ini dapat berasal dari dalam organisasi (yayasan) maupun pemerintah.</w:t>
      </w:r>
    </w:p>
    <w:p w14:paraId="00D0ABB3" w14:textId="6057AAD2" w:rsidR="00F403B2" w:rsidRDefault="00F403B2" w:rsidP="00317C3B">
      <w:pPr>
        <w:pStyle w:val="ListParagraph"/>
        <w:rPr>
          <w:rFonts w:cs="Times New Roman"/>
        </w:rPr>
      </w:pPr>
    </w:p>
    <w:p w14:paraId="1E412E5B" w14:textId="17419720" w:rsidR="00F403B2" w:rsidRDefault="00F403B2" w:rsidP="00317C3B">
      <w:pPr>
        <w:pStyle w:val="ListParagraph"/>
        <w:rPr>
          <w:rFonts w:cs="Times New Roman"/>
        </w:rPr>
      </w:pPr>
      <w:r>
        <w:rPr>
          <w:rFonts w:cs="Times New Roman"/>
        </w:rPr>
        <w:t>Hal ini sudah sangat baik karena pihak pimpinan telah mau ikut andil untuk memberikan dukungan secara moril maupun materil dalam proses implementasi sistem informasi.</w:t>
      </w:r>
    </w:p>
    <w:p w14:paraId="4A4F6B69" w14:textId="63D86B3E" w:rsidR="00F403B2" w:rsidRDefault="00F403B2" w:rsidP="00317C3B">
      <w:pPr>
        <w:pStyle w:val="ListParagraph"/>
        <w:rPr>
          <w:rFonts w:cs="Times New Roman"/>
        </w:rPr>
      </w:pPr>
    </w:p>
    <w:p w14:paraId="00970A09" w14:textId="462F07B7" w:rsidR="00F403B2" w:rsidRDefault="00F403B2" w:rsidP="00317C3B">
      <w:pPr>
        <w:pStyle w:val="ListParagraph"/>
        <w:rPr>
          <w:rFonts w:cs="Times New Roman"/>
        </w:rPr>
      </w:pPr>
      <w:r>
        <w:rPr>
          <w:rFonts w:cs="Times New Roman"/>
        </w:rPr>
        <w:t xml:space="preserve">Namun perlu diperhatikan bahwa pemberian hibah ini harus sesuai dengan kebutuhan dari pengguna pada perguruan tinggi tersebut. Pemberian hibah yang tidak sesuai dengan kebutuhan pengguna akan menjadi percuma karena sistem tidak akan terpakai dan menjadi sia-sia saat diimplementasikan. Sehingga </w:t>
      </w:r>
      <w:r w:rsidRPr="0034689C">
        <w:rPr>
          <w:rFonts w:cs="Times New Roman"/>
          <w:b/>
          <w:bCs/>
          <w:u w:val="single"/>
        </w:rPr>
        <w:t xml:space="preserve">perlu dilakukan </w:t>
      </w:r>
      <w:r w:rsidRPr="0034689C">
        <w:rPr>
          <w:rFonts w:cs="Times New Roman"/>
          <w:b/>
          <w:bCs/>
          <w:i/>
          <w:iCs/>
          <w:u w:val="single"/>
        </w:rPr>
        <w:t>user requirement</w:t>
      </w:r>
      <w:r w:rsidRPr="0034689C">
        <w:rPr>
          <w:rFonts w:cs="Times New Roman"/>
          <w:b/>
          <w:bCs/>
          <w:u w:val="single"/>
        </w:rPr>
        <w:t xml:space="preserve"> secara mendalam dan mempelajari karakter dari pengguna sebelum memberikan sistem dan melakukan implementasi</w:t>
      </w:r>
      <w:r>
        <w:rPr>
          <w:rFonts w:cs="Times New Roman"/>
        </w:rPr>
        <w:t>.</w:t>
      </w:r>
    </w:p>
    <w:p w14:paraId="3BA02F6E" w14:textId="64CC8CF1" w:rsidR="00C10777" w:rsidRDefault="00F403B2" w:rsidP="00317C3B">
      <w:pPr>
        <w:pStyle w:val="ListParagraph"/>
        <w:rPr>
          <w:rFonts w:cs="Times New Roman"/>
        </w:rPr>
      </w:pPr>
      <w:r>
        <w:rPr>
          <w:rFonts w:cs="Times New Roman"/>
        </w:rPr>
        <w:t xml:space="preserve">Tujuannya yaitu agar sistem yang terimplementasi mampu dipergunakan dengan seefektif mungkin dan </w:t>
      </w:r>
      <w:r>
        <w:rPr>
          <w:rFonts w:cs="Times New Roman"/>
        </w:rPr>
        <w:lastRenderedPageBreak/>
        <w:t>dapat membantu pekerjaan pengguna menjadi lebih ringan.</w:t>
      </w:r>
    </w:p>
    <w:p w14:paraId="1647EDC4" w14:textId="6079477A" w:rsidR="004D2BAA" w:rsidRDefault="004D2BAA" w:rsidP="00317C3B">
      <w:pPr>
        <w:pStyle w:val="ListParagraph"/>
        <w:rPr>
          <w:rFonts w:cs="Times New Roman"/>
        </w:rPr>
      </w:pPr>
    </w:p>
    <w:p w14:paraId="6E4CA775" w14:textId="77777777" w:rsidR="004D2BAA" w:rsidRDefault="004D2BAA" w:rsidP="00317C3B">
      <w:pPr>
        <w:pStyle w:val="ListParagraph"/>
        <w:rPr>
          <w:rFonts w:cs="Times New Roman"/>
        </w:rPr>
      </w:pPr>
      <w:r>
        <w:rPr>
          <w:rFonts w:cs="Times New Roman"/>
        </w:rPr>
        <w:t xml:space="preserve">Sehingga dari rekomendasi yang diberikan </w:t>
      </w:r>
      <w:r w:rsidRPr="004D2BAA">
        <w:rPr>
          <w:rFonts w:cs="Times New Roman"/>
          <w:b/>
          <w:bCs/>
        </w:rPr>
        <w:t>relevan</w:t>
      </w:r>
      <w:r>
        <w:rPr>
          <w:rFonts w:cs="Times New Roman"/>
        </w:rPr>
        <w:t xml:space="preserve"> dengan faktor pendorong yang telah ditemukan yaitu  dengan :</w:t>
      </w:r>
    </w:p>
    <w:p w14:paraId="79B3A602" w14:textId="77777777" w:rsidR="004D2BAA" w:rsidRPr="004D2BAA" w:rsidRDefault="004D2BAA" w:rsidP="000A7FCF">
      <w:pPr>
        <w:pStyle w:val="ListParagraph"/>
        <w:numPr>
          <w:ilvl w:val="0"/>
          <w:numId w:val="69"/>
        </w:numPr>
        <w:rPr>
          <w:rFonts w:cs="Times New Roman"/>
        </w:rPr>
      </w:pPr>
      <w:r w:rsidRPr="004D2BAA">
        <w:rPr>
          <w:rFonts w:cs="Times New Roman"/>
          <w:b/>
          <w:bCs/>
        </w:rPr>
        <w:t>Faktor</w:t>
      </w:r>
      <w:r>
        <w:rPr>
          <w:rFonts w:cs="Times New Roman"/>
          <w:b/>
          <w:bCs/>
        </w:rPr>
        <w:t xml:space="preserve"> perencanaan pengembangan yang matang</w:t>
      </w:r>
    </w:p>
    <w:p w14:paraId="27B7F3E8" w14:textId="4ECF1709" w:rsidR="004D2BAA" w:rsidRPr="004D2BAA" w:rsidRDefault="004D2BAA" w:rsidP="000A7FCF">
      <w:pPr>
        <w:pStyle w:val="ListParagraph"/>
        <w:numPr>
          <w:ilvl w:val="0"/>
          <w:numId w:val="69"/>
        </w:numPr>
        <w:rPr>
          <w:rFonts w:cs="Times New Roman"/>
        </w:rPr>
      </w:pPr>
      <w:r w:rsidRPr="004D2BAA">
        <w:rPr>
          <w:rFonts w:cs="Times New Roman"/>
          <w:b/>
          <w:bCs/>
        </w:rPr>
        <w:t xml:space="preserve">Faktor sistem dikembangkan dan diimplementasikan sesuai dengan kebutuhan </w:t>
      </w:r>
      <w:r w:rsidRPr="004D2BAA">
        <w:rPr>
          <w:rFonts w:cs="Times New Roman"/>
          <w:b/>
          <w:bCs/>
          <w:i/>
          <w:iCs/>
        </w:rPr>
        <w:t>user</w:t>
      </w:r>
      <w:r>
        <w:rPr>
          <w:rFonts w:cs="Times New Roman"/>
          <w:i/>
          <w:iCs/>
        </w:rPr>
        <w:t>.</w:t>
      </w:r>
    </w:p>
    <w:p w14:paraId="429632A9" w14:textId="77777777" w:rsidR="00577DD3" w:rsidRDefault="00577DD3">
      <w:pPr>
        <w:spacing w:line="360" w:lineRule="auto"/>
        <w:rPr>
          <w:rFonts w:cs="Times New Roman"/>
        </w:rPr>
      </w:pPr>
      <w:bookmarkStart w:id="1176" w:name="_Toc24484870"/>
      <w:r>
        <w:rPr>
          <w:rFonts w:cs="Times New Roman"/>
        </w:rPr>
        <w:br w:type="page"/>
      </w:r>
    </w:p>
    <w:p w14:paraId="060946B2" w14:textId="77777777" w:rsidR="00577DD3" w:rsidRDefault="00577DD3" w:rsidP="00577DD3">
      <w:pPr>
        <w:pStyle w:val="Heading1"/>
        <w:sectPr w:rsidR="00577DD3" w:rsidSect="00577DD3">
          <w:pgSz w:w="8420" w:h="11907"/>
          <w:pgMar w:top="1134" w:right="1134" w:bottom="1134" w:left="1701" w:header="720" w:footer="720" w:gutter="0"/>
          <w:cols w:space="720"/>
          <w:docGrid w:linePitch="360"/>
        </w:sectPr>
      </w:pPr>
    </w:p>
    <w:p w14:paraId="65A613D0" w14:textId="5DBF1158" w:rsidR="008B68F8" w:rsidRPr="008A10EE" w:rsidRDefault="00212910" w:rsidP="00577DD3">
      <w:pPr>
        <w:pStyle w:val="Heading1"/>
      </w:pPr>
      <w:bookmarkStart w:id="1177" w:name="_Toc48471580"/>
      <w:r w:rsidRPr="008A10EE">
        <w:lastRenderedPageBreak/>
        <w:t xml:space="preserve">BAB VII </w:t>
      </w:r>
      <w:r w:rsidRPr="008A10EE">
        <w:br/>
        <w:t>KESIMPULAN DAN SARAN</w:t>
      </w:r>
      <w:bookmarkEnd w:id="1169"/>
      <w:bookmarkEnd w:id="1176"/>
      <w:bookmarkEnd w:id="1177"/>
    </w:p>
    <w:p w14:paraId="359A8F1B" w14:textId="3EB02399" w:rsidR="007A5824" w:rsidRPr="008A10EE" w:rsidRDefault="007A5824" w:rsidP="00317C3B">
      <w:pPr>
        <w:pStyle w:val="Heading1"/>
        <w:numPr>
          <w:ilvl w:val="0"/>
          <w:numId w:val="14"/>
        </w:numPr>
        <w:rPr>
          <w:rFonts w:cs="Times New Roman"/>
        </w:rPr>
      </w:pPr>
      <w:bookmarkStart w:id="1178" w:name="_Toc48157318"/>
      <w:bookmarkStart w:id="1179" w:name="_Toc48471581"/>
      <w:bookmarkEnd w:id="1178"/>
      <w:bookmarkEnd w:id="1179"/>
    </w:p>
    <w:p w14:paraId="6668E578" w14:textId="6BF87CAB" w:rsidR="00F86015" w:rsidRPr="008A10EE" w:rsidRDefault="00F86015" w:rsidP="00317C3B">
      <w:pPr>
        <w:pStyle w:val="isi"/>
        <w:rPr>
          <w:lang w:val="en-US"/>
        </w:rPr>
      </w:pPr>
      <w:r w:rsidRPr="008A10EE">
        <w:t>Pada bab ini dibahas mengenai kesimpulan dari semua proses yang telah dilakukan dan saran yang dapat diberikan untuk pengembangan yang lebih baik</w:t>
      </w:r>
      <w:r w:rsidR="003D6B54" w:rsidRPr="008A10EE">
        <w:rPr>
          <w:lang w:val="en-US"/>
        </w:rPr>
        <w:t>.</w:t>
      </w:r>
    </w:p>
    <w:p w14:paraId="613815CB" w14:textId="77777777" w:rsidR="00F86015" w:rsidRPr="008A10EE" w:rsidRDefault="00F86015" w:rsidP="00317C3B">
      <w:pPr>
        <w:pStyle w:val="Heading2"/>
        <w:numPr>
          <w:ilvl w:val="1"/>
          <w:numId w:val="15"/>
        </w:numPr>
        <w:spacing w:before="40" w:after="0"/>
        <w:jc w:val="left"/>
        <w:rPr>
          <w:rFonts w:cs="Times New Roman"/>
          <w:lang w:val="id-ID"/>
        </w:rPr>
      </w:pPr>
      <w:bookmarkStart w:id="1180" w:name="_Toc30017273"/>
      <w:bookmarkStart w:id="1181" w:name="_Toc24484871"/>
      <w:bookmarkStart w:id="1182" w:name="_Toc517955772"/>
      <w:bookmarkStart w:id="1183" w:name="_Toc48471582"/>
      <w:r w:rsidRPr="008A10EE">
        <w:rPr>
          <w:rFonts w:cs="Times New Roman"/>
          <w:lang w:val="id-ID"/>
        </w:rPr>
        <w:t>Kesimpulan</w:t>
      </w:r>
      <w:bookmarkEnd w:id="1180"/>
      <w:bookmarkEnd w:id="1181"/>
      <w:bookmarkEnd w:id="1182"/>
      <w:bookmarkEnd w:id="1183"/>
    </w:p>
    <w:p w14:paraId="3FA8E77C" w14:textId="77777777" w:rsidR="00F86015" w:rsidRPr="008A10EE" w:rsidRDefault="00F86015" w:rsidP="00317C3B">
      <w:pPr>
        <w:pStyle w:val="isi"/>
      </w:pPr>
      <w:bookmarkStart w:id="1184" w:name="_Hlk45911024"/>
      <w:r w:rsidRPr="008A10EE">
        <w:t xml:space="preserve">Kesimpulan yang didapatkan dari proses pengerjaan tugas akhir yang telah dilakukan antara lain : </w:t>
      </w:r>
    </w:p>
    <w:p w14:paraId="45D4AEF7" w14:textId="4FBA3046" w:rsidR="00F86015" w:rsidRDefault="00E947B9" w:rsidP="00317C3B">
      <w:pPr>
        <w:pStyle w:val="ListParagraph"/>
        <w:numPr>
          <w:ilvl w:val="3"/>
          <w:numId w:val="13"/>
        </w:numPr>
        <w:spacing w:before="120" w:after="120"/>
        <w:ind w:left="360"/>
        <w:contextualSpacing w:val="0"/>
        <w:rPr>
          <w:rFonts w:eastAsia="Times New Roman" w:cs="Times New Roman"/>
          <w:color w:val="000000"/>
          <w:bdr w:val="none" w:sz="0" w:space="0" w:color="auto" w:frame="1"/>
          <w:lang w:eastAsia="en-GB"/>
        </w:rPr>
      </w:pPr>
      <w:r w:rsidRPr="008A10EE">
        <w:rPr>
          <w:rFonts w:eastAsia="Times New Roman" w:cs="Times New Roman"/>
          <w:color w:val="000000"/>
          <w:bdr w:val="none" w:sz="0" w:space="0" w:color="auto" w:frame="1"/>
          <w:lang w:eastAsia="en-GB"/>
        </w:rPr>
        <w:t>Dari penelitian ini didapat bahwa dalam proses implementasi sistem informasi erat kaitannya dengan faktor</w:t>
      </w:r>
      <w:r w:rsidR="00BC6E34">
        <w:rPr>
          <w:rFonts w:eastAsia="Times New Roman" w:cs="Times New Roman"/>
          <w:color w:val="000000"/>
          <w:bdr w:val="none" w:sz="0" w:space="0" w:color="auto" w:frame="1"/>
          <w:lang w:eastAsia="en-GB"/>
        </w:rPr>
        <w:t xml:space="preserve"> pendorong</w:t>
      </w:r>
      <w:r w:rsidRPr="008A10EE">
        <w:rPr>
          <w:rFonts w:eastAsia="Times New Roman" w:cs="Times New Roman"/>
          <w:color w:val="000000"/>
          <w:bdr w:val="none" w:sz="0" w:space="0" w:color="auto" w:frame="1"/>
          <w:lang w:eastAsia="en-GB"/>
        </w:rPr>
        <w:t xml:space="preserve"> yang dapat mendukung</w:t>
      </w:r>
      <w:r w:rsidR="00BC6E34">
        <w:rPr>
          <w:rFonts w:eastAsia="Times New Roman" w:cs="Times New Roman"/>
          <w:color w:val="000000"/>
          <w:bdr w:val="none" w:sz="0" w:space="0" w:color="auto" w:frame="1"/>
          <w:lang w:eastAsia="en-GB"/>
        </w:rPr>
        <w:t xml:space="preserve"> proses </w:t>
      </w:r>
      <w:r w:rsidRPr="008A10EE">
        <w:rPr>
          <w:rFonts w:eastAsia="Times New Roman" w:cs="Times New Roman"/>
          <w:color w:val="000000"/>
          <w:bdr w:val="none" w:sz="0" w:space="0" w:color="auto" w:frame="1"/>
          <w:lang w:eastAsia="en-GB"/>
        </w:rPr>
        <w:t>implementasi sistem informasi pada perguruan tinggi tersebut.</w:t>
      </w:r>
    </w:p>
    <w:p w14:paraId="7ACEB595" w14:textId="75883323" w:rsidR="002619E6" w:rsidRDefault="002619E6" w:rsidP="00317C3B">
      <w:pPr>
        <w:pStyle w:val="ListParagraph"/>
        <w:numPr>
          <w:ilvl w:val="3"/>
          <w:numId w:val="13"/>
        </w:numPr>
        <w:spacing w:before="120" w:after="120"/>
        <w:ind w:left="360"/>
        <w:contextualSpacing w:val="0"/>
        <w:rPr>
          <w:rFonts w:eastAsia="Times New Roman" w:cs="Times New Roman"/>
          <w:color w:val="000000"/>
          <w:bdr w:val="none" w:sz="0" w:space="0" w:color="auto" w:frame="1"/>
          <w:lang w:eastAsia="en-GB"/>
        </w:rPr>
      </w:pPr>
      <w:r>
        <w:rPr>
          <w:rFonts w:eastAsia="Times New Roman" w:cs="Times New Roman"/>
          <w:color w:val="000000"/>
          <w:bdr w:val="none" w:sz="0" w:space="0" w:color="auto" w:frame="1"/>
          <w:lang w:eastAsia="en-GB"/>
        </w:rPr>
        <w:t>Dapat diketahui bahwa faktor pendorong yang dapat mendukung implementasi sistem informasi secara umum sebagai berikut :</w:t>
      </w:r>
    </w:p>
    <w:p w14:paraId="2A4951CC" w14:textId="1E94A3E6"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Pada</w:t>
      </w:r>
      <w:r>
        <w:rPr>
          <w:rFonts w:eastAsia="Times New Roman" w:cs="Times New Roman"/>
          <w:color w:val="000000"/>
          <w:bdr w:val="none" w:sz="0" w:space="0" w:color="auto" w:frame="1"/>
          <w:lang w:eastAsia="en-GB"/>
        </w:rPr>
        <w:t xml:space="preserve"> kategori </w:t>
      </w:r>
      <w:r w:rsidRPr="002619E6">
        <w:rPr>
          <w:rFonts w:eastAsia="Times New Roman" w:cs="Times New Roman"/>
          <w:color w:val="000000"/>
          <w:bdr w:val="none" w:sz="0" w:space="0" w:color="auto" w:frame="1"/>
          <w:lang w:eastAsia="en-GB"/>
        </w:rPr>
        <w:t>kemampuan sistem</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faktor pendorong utama adalah sistem sesuai dengan kebutuhan user</w:t>
      </w:r>
      <w:r>
        <w:rPr>
          <w:rFonts w:eastAsia="Times New Roman" w:cs="Times New Roman"/>
          <w:color w:val="000000"/>
          <w:bdr w:val="none" w:sz="0" w:space="0" w:color="auto" w:frame="1"/>
          <w:lang w:eastAsia="en-GB"/>
        </w:rPr>
        <w:t>.</w:t>
      </w:r>
    </w:p>
    <w:p w14:paraId="59D3CD09" w14:textId="01B4E9E9"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kategori</w:t>
      </w:r>
      <w:r w:rsidRPr="002619E6">
        <w:rPr>
          <w:rFonts w:eastAsia="Times New Roman" w:cs="Times New Roman"/>
          <w:color w:val="000000"/>
          <w:bdr w:val="none" w:sz="0" w:space="0" w:color="auto" w:frame="1"/>
          <w:lang w:eastAsia="en-GB"/>
        </w:rPr>
        <w:t xml:space="preserve"> keuangan</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 xml:space="preserve">faktor pendorong utama adalah perencanaan kebutuhan biaya secara matang </w:t>
      </w:r>
    </w:p>
    <w:p w14:paraId="2D6DA883" w14:textId="5CD66EB1"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manajemen organisasi</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faktor pendorong utama adalah adanya keselarasan antar stakeholder</w:t>
      </w:r>
      <w:r>
        <w:rPr>
          <w:rFonts w:eastAsia="Times New Roman" w:cs="Times New Roman"/>
          <w:color w:val="000000"/>
          <w:bdr w:val="none" w:sz="0" w:space="0" w:color="auto" w:frame="1"/>
          <w:lang w:eastAsia="en-GB"/>
        </w:rPr>
        <w:t>.</w:t>
      </w:r>
    </w:p>
    <w:p w14:paraId="62E6860D" w14:textId="019D5175"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manajemen proyek</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 xml:space="preserve">faktor pendorong utama adalah perencanaan pengembangan yang matang (termasuk perencanaan implementasi sesuai timeline) </w:t>
      </w:r>
    </w:p>
    <w:p w14:paraId="40B1801B" w14:textId="2E1C2B8E"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pembagian tugas kerja</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 xml:space="preserve">faktor pendorong utama adalah peran dan tanggungjawab sesuai jobdesk </w:t>
      </w:r>
    </w:p>
    <w:p w14:paraId="748C6E69" w14:textId="1D60E301"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peningkatan kemampuan dan keterampilan</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 xml:space="preserve">faktor pendorong utama adalah adanya </w:t>
      </w:r>
      <w:r w:rsidRPr="002619E6">
        <w:rPr>
          <w:rFonts w:eastAsia="Times New Roman" w:cs="Times New Roman"/>
          <w:i/>
          <w:iCs/>
          <w:color w:val="000000"/>
          <w:bdr w:val="none" w:sz="0" w:space="0" w:color="auto" w:frame="1"/>
          <w:lang w:eastAsia="en-GB"/>
        </w:rPr>
        <w:t xml:space="preserve">training </w:t>
      </w:r>
      <w:r>
        <w:rPr>
          <w:rFonts w:eastAsia="Times New Roman" w:cs="Times New Roman"/>
          <w:color w:val="000000"/>
          <w:bdr w:val="none" w:sz="0" w:space="0" w:color="auto" w:frame="1"/>
          <w:lang w:eastAsia="en-GB"/>
        </w:rPr>
        <w:t>atau pelatihan.</w:t>
      </w:r>
    </w:p>
    <w:p w14:paraId="4A74B3D8" w14:textId="71E4A0AC"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pengembang atau developer</w:t>
      </w:r>
      <w:r>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 xml:space="preserve">faktor pendorong utama </w:t>
      </w:r>
      <w:r w:rsidR="0062375E">
        <w:rPr>
          <w:rFonts w:eastAsia="Times New Roman" w:cs="Times New Roman"/>
          <w:color w:val="000000"/>
          <w:bdr w:val="none" w:sz="0" w:space="0" w:color="auto" w:frame="1"/>
          <w:lang w:eastAsia="en-GB"/>
        </w:rPr>
        <w:t xml:space="preserve">paling berpengaruh dalam </w:t>
      </w:r>
      <w:r w:rsidR="0062375E">
        <w:rPr>
          <w:rFonts w:eastAsia="Times New Roman" w:cs="Times New Roman"/>
          <w:color w:val="000000"/>
          <w:bdr w:val="none" w:sz="0" w:space="0" w:color="auto" w:frame="1"/>
          <w:lang w:eastAsia="en-GB"/>
        </w:rPr>
        <w:lastRenderedPageBreak/>
        <w:t xml:space="preserve">implementasi </w:t>
      </w:r>
      <w:r w:rsidRPr="002619E6">
        <w:rPr>
          <w:rFonts w:eastAsia="Times New Roman" w:cs="Times New Roman"/>
          <w:color w:val="000000"/>
          <w:bdr w:val="none" w:sz="0" w:space="0" w:color="auto" w:frame="1"/>
          <w:lang w:eastAsia="en-GB"/>
        </w:rPr>
        <w:t>adalah kepercayaan dan kredibilitas vendor</w:t>
      </w:r>
      <w:r>
        <w:rPr>
          <w:rFonts w:eastAsia="Times New Roman" w:cs="Times New Roman"/>
          <w:color w:val="000000"/>
          <w:bdr w:val="none" w:sz="0" w:space="0" w:color="auto" w:frame="1"/>
          <w:lang w:eastAsia="en-GB"/>
        </w:rPr>
        <w:t>.</w:t>
      </w:r>
    </w:p>
    <w:p w14:paraId="7A244F7D" w14:textId="3AF6B827"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sumber daya manusi</w:t>
      </w:r>
      <w:r>
        <w:rPr>
          <w:rFonts w:eastAsia="Times New Roman" w:cs="Times New Roman"/>
          <w:color w:val="000000"/>
          <w:bdr w:val="none" w:sz="0" w:space="0" w:color="auto" w:frame="1"/>
          <w:lang w:eastAsia="en-GB"/>
        </w:rPr>
        <w:t xml:space="preserve">a </w:t>
      </w:r>
      <w:r w:rsidRPr="002619E6">
        <w:rPr>
          <w:rFonts w:eastAsia="Times New Roman" w:cs="Times New Roman"/>
          <w:color w:val="000000"/>
          <w:bdr w:val="none" w:sz="0" w:space="0" w:color="auto" w:frame="1"/>
          <w:lang w:eastAsia="en-GB"/>
        </w:rPr>
        <w:t>faktor pendorong utama adalah kebutuhan staff IT yang mencukupi</w:t>
      </w:r>
      <w:r>
        <w:rPr>
          <w:rFonts w:eastAsia="Times New Roman" w:cs="Times New Roman"/>
          <w:color w:val="000000"/>
          <w:bdr w:val="none" w:sz="0" w:space="0" w:color="auto" w:frame="1"/>
          <w:lang w:eastAsia="en-GB"/>
        </w:rPr>
        <w:t xml:space="preserve"> dan berkompeten.</w:t>
      </w:r>
    </w:p>
    <w:p w14:paraId="5E0A6F6F" w14:textId="6274FBDA" w:rsidR="002619E6" w:rsidRPr="002619E6" w:rsidRDefault="002619E6" w:rsidP="00317C3B">
      <w:pPr>
        <w:pStyle w:val="ListParagraph"/>
        <w:numPr>
          <w:ilvl w:val="0"/>
          <w:numId w:val="21"/>
        </w:numPr>
        <w:spacing w:before="120" w:after="12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sidR="00E112D2">
        <w:rPr>
          <w:rFonts w:eastAsia="Times New Roman" w:cs="Times New Roman"/>
          <w:color w:val="000000"/>
          <w:bdr w:val="none" w:sz="0" w:space="0" w:color="auto" w:frame="1"/>
          <w:lang w:eastAsia="en-GB"/>
        </w:rPr>
        <w:t xml:space="preserve">kategroi </w:t>
      </w:r>
      <w:r w:rsidRPr="002619E6">
        <w:rPr>
          <w:rFonts w:eastAsia="Times New Roman" w:cs="Times New Roman"/>
          <w:color w:val="000000"/>
          <w:bdr w:val="none" w:sz="0" w:space="0" w:color="auto" w:frame="1"/>
          <w:lang w:eastAsia="en-GB"/>
        </w:rPr>
        <w:t>sumber daya teknologi</w:t>
      </w:r>
      <w:r w:rsidR="00E112D2">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faktor pendorong utama adalah pemenuhan peralatan TIK yang memadai (termasuk server, data center, peralatan IT lainnya)</w:t>
      </w:r>
      <w:r w:rsidR="00E112D2">
        <w:rPr>
          <w:rFonts w:eastAsia="Times New Roman" w:cs="Times New Roman"/>
          <w:color w:val="000000"/>
          <w:bdr w:val="none" w:sz="0" w:space="0" w:color="auto" w:frame="1"/>
          <w:lang w:eastAsia="en-GB"/>
        </w:rPr>
        <w:t>.</w:t>
      </w:r>
    </w:p>
    <w:p w14:paraId="25162EFD" w14:textId="06949E1B" w:rsidR="00E112D2" w:rsidRPr="00E112D2" w:rsidRDefault="002619E6" w:rsidP="00317C3B">
      <w:pPr>
        <w:pStyle w:val="ListParagraph"/>
        <w:numPr>
          <w:ilvl w:val="0"/>
          <w:numId w:val="21"/>
        </w:numPr>
        <w:spacing w:before="120" w:after="120"/>
        <w:contextualSpacing w:val="0"/>
        <w:rPr>
          <w:rFonts w:eastAsia="Times New Roman" w:cs="Times New Roman"/>
          <w:color w:val="000000"/>
          <w:bdr w:val="none" w:sz="0" w:space="0" w:color="auto" w:frame="1"/>
          <w:lang w:eastAsia="en-GB"/>
        </w:rPr>
      </w:pPr>
      <w:r w:rsidRPr="002619E6">
        <w:rPr>
          <w:rFonts w:eastAsia="Times New Roman" w:cs="Times New Roman"/>
          <w:color w:val="000000"/>
          <w:bdr w:val="none" w:sz="0" w:space="0" w:color="auto" w:frame="1"/>
          <w:lang w:eastAsia="en-GB"/>
        </w:rPr>
        <w:t xml:space="preserve">Pada </w:t>
      </w:r>
      <w:r w:rsidR="00E112D2">
        <w:rPr>
          <w:rFonts w:eastAsia="Times New Roman" w:cs="Times New Roman"/>
          <w:color w:val="000000"/>
          <w:bdr w:val="none" w:sz="0" w:space="0" w:color="auto" w:frame="1"/>
          <w:lang w:eastAsia="en-GB"/>
        </w:rPr>
        <w:t xml:space="preserve">kategori </w:t>
      </w:r>
      <w:r w:rsidRPr="002619E6">
        <w:rPr>
          <w:rFonts w:eastAsia="Times New Roman" w:cs="Times New Roman"/>
          <w:color w:val="000000"/>
          <w:bdr w:val="none" w:sz="0" w:space="0" w:color="auto" w:frame="1"/>
          <w:lang w:eastAsia="en-GB"/>
        </w:rPr>
        <w:t>faktor lainnya yang ditemukan dalam wawancara,</w:t>
      </w:r>
      <w:r w:rsidR="00E112D2">
        <w:rPr>
          <w:rFonts w:eastAsia="Times New Roman" w:cs="Times New Roman"/>
          <w:color w:val="000000"/>
          <w:bdr w:val="none" w:sz="0" w:space="0" w:color="auto" w:frame="1"/>
          <w:lang w:eastAsia="en-GB"/>
        </w:rPr>
        <w:t xml:space="preserve"> </w:t>
      </w:r>
      <w:r w:rsidRPr="002619E6">
        <w:rPr>
          <w:rFonts w:eastAsia="Times New Roman" w:cs="Times New Roman"/>
          <w:color w:val="000000"/>
          <w:bdr w:val="none" w:sz="0" w:space="0" w:color="auto" w:frame="1"/>
          <w:lang w:eastAsia="en-GB"/>
        </w:rPr>
        <w:t xml:space="preserve">faktor pendorong utama adalah pemberian insentif atau </w:t>
      </w:r>
      <w:r w:rsidRPr="00E112D2">
        <w:rPr>
          <w:rFonts w:eastAsia="Times New Roman" w:cs="Times New Roman"/>
          <w:i/>
          <w:iCs/>
          <w:color w:val="000000"/>
          <w:bdr w:val="none" w:sz="0" w:space="0" w:color="auto" w:frame="1"/>
          <w:lang w:eastAsia="en-GB"/>
        </w:rPr>
        <w:t>reward</w:t>
      </w:r>
      <w:r w:rsidR="00E112D2" w:rsidRPr="00E112D2">
        <w:rPr>
          <w:rFonts w:eastAsia="Times New Roman" w:cs="Times New Roman"/>
          <w:i/>
          <w:iCs/>
          <w:color w:val="000000"/>
          <w:bdr w:val="none" w:sz="0" w:space="0" w:color="auto" w:frame="1"/>
          <w:lang w:eastAsia="en-GB"/>
        </w:rPr>
        <w:t xml:space="preserve"> </w:t>
      </w:r>
      <w:r w:rsidR="00E112D2">
        <w:rPr>
          <w:rFonts w:eastAsia="Times New Roman" w:cs="Times New Roman"/>
          <w:color w:val="000000"/>
          <w:bdr w:val="none" w:sz="0" w:space="0" w:color="auto" w:frame="1"/>
          <w:lang w:eastAsia="en-GB"/>
        </w:rPr>
        <w:t>dan sanksi</w:t>
      </w:r>
    </w:p>
    <w:p w14:paraId="7A78BA51" w14:textId="77777777" w:rsidR="00E112D2" w:rsidRDefault="00E112D2" w:rsidP="00317C3B">
      <w:pPr>
        <w:pStyle w:val="ListParagraph"/>
        <w:numPr>
          <w:ilvl w:val="3"/>
          <w:numId w:val="13"/>
        </w:numPr>
        <w:spacing w:before="120" w:after="120"/>
        <w:ind w:left="360"/>
        <w:contextualSpacing w:val="0"/>
        <w:rPr>
          <w:rFonts w:eastAsia="Times New Roman" w:cs="Times New Roman"/>
          <w:color w:val="000000"/>
          <w:bdr w:val="none" w:sz="0" w:space="0" w:color="auto" w:frame="1"/>
          <w:lang w:eastAsia="en-GB"/>
        </w:rPr>
      </w:pPr>
      <w:r>
        <w:rPr>
          <w:rFonts w:eastAsia="Times New Roman" w:cs="Times New Roman"/>
          <w:color w:val="000000"/>
          <w:bdr w:val="none" w:sz="0" w:space="0" w:color="auto" w:frame="1"/>
          <w:lang w:eastAsia="en-GB"/>
        </w:rPr>
        <w:t>Faktor pendorong utama pada perguruan tinggi besar dalam mendukung implementasi sistem informasi yaitu berkaitan dengan :</w:t>
      </w:r>
    </w:p>
    <w:p w14:paraId="09A2057D" w14:textId="77777777" w:rsidR="00E112D2" w:rsidRDefault="00E112D2" w:rsidP="000A7FCF">
      <w:pPr>
        <w:pStyle w:val="ListParagraph"/>
        <w:numPr>
          <w:ilvl w:val="0"/>
          <w:numId w:val="66"/>
        </w:numPr>
        <w:spacing w:before="120" w:after="120"/>
        <w:contextualSpacing w:val="0"/>
        <w:rPr>
          <w:rFonts w:eastAsia="Times New Roman" w:cs="Times New Roman"/>
          <w:color w:val="000000"/>
          <w:bdr w:val="none" w:sz="0" w:space="0" w:color="auto" w:frame="1"/>
          <w:lang w:eastAsia="en-GB"/>
        </w:rPr>
      </w:pPr>
      <w:r w:rsidRPr="00E112D2">
        <w:rPr>
          <w:rFonts w:eastAsia="Times New Roman" w:cs="Times New Roman"/>
          <w:color w:val="000000"/>
          <w:bdr w:val="none" w:sz="0" w:space="0" w:color="auto" w:frame="1"/>
          <w:lang w:eastAsia="en-GB"/>
        </w:rPr>
        <w:t>Realisasi terkait tujuan, rencana dan strategi pimpinan</w:t>
      </w:r>
    </w:p>
    <w:p w14:paraId="6B28C3DE" w14:textId="77777777" w:rsidR="00E112D2" w:rsidRDefault="00E112D2" w:rsidP="000A7FCF">
      <w:pPr>
        <w:pStyle w:val="ListParagraph"/>
        <w:numPr>
          <w:ilvl w:val="0"/>
          <w:numId w:val="66"/>
        </w:numPr>
        <w:spacing w:before="120" w:after="120"/>
        <w:contextualSpacing w:val="0"/>
        <w:rPr>
          <w:rFonts w:eastAsia="Times New Roman" w:cs="Times New Roman"/>
          <w:color w:val="000000"/>
          <w:bdr w:val="none" w:sz="0" w:space="0" w:color="auto" w:frame="1"/>
          <w:lang w:eastAsia="en-GB"/>
        </w:rPr>
      </w:pPr>
      <w:r w:rsidRPr="00E112D2">
        <w:rPr>
          <w:rFonts w:eastAsia="Times New Roman" w:cs="Times New Roman"/>
          <w:color w:val="000000"/>
          <w:bdr w:val="none" w:sz="0" w:space="0" w:color="auto" w:frame="1"/>
          <w:lang w:eastAsia="en-GB"/>
        </w:rPr>
        <w:t>Proses bisnis yang semakin kompleks</w:t>
      </w:r>
    </w:p>
    <w:p w14:paraId="4018ACA9" w14:textId="15EF0227" w:rsidR="00E112D2" w:rsidRDefault="00E112D2" w:rsidP="000A7FCF">
      <w:pPr>
        <w:pStyle w:val="ListParagraph"/>
        <w:numPr>
          <w:ilvl w:val="0"/>
          <w:numId w:val="66"/>
        </w:numPr>
        <w:spacing w:before="120" w:after="120"/>
        <w:contextualSpacing w:val="0"/>
        <w:rPr>
          <w:rFonts w:eastAsia="Times New Roman" w:cs="Times New Roman"/>
          <w:color w:val="000000"/>
          <w:bdr w:val="none" w:sz="0" w:space="0" w:color="auto" w:frame="1"/>
          <w:lang w:eastAsia="en-GB"/>
        </w:rPr>
      </w:pPr>
      <w:r w:rsidRPr="00E112D2">
        <w:rPr>
          <w:rFonts w:eastAsia="Times New Roman" w:cs="Times New Roman"/>
          <w:color w:val="000000"/>
          <w:bdr w:val="none" w:sz="0" w:space="0" w:color="auto" w:frame="1"/>
          <w:lang w:eastAsia="en-GB"/>
        </w:rPr>
        <w:t>Budaya kompetitif terkait perankingan perguruan tinggi</w:t>
      </w:r>
    </w:p>
    <w:p w14:paraId="5A07946F" w14:textId="60D0EBAE" w:rsidR="00E112D2" w:rsidRDefault="00E112D2" w:rsidP="00317C3B">
      <w:pPr>
        <w:pStyle w:val="ListParagraph"/>
        <w:numPr>
          <w:ilvl w:val="3"/>
          <w:numId w:val="13"/>
        </w:numPr>
        <w:spacing w:before="120" w:after="120"/>
        <w:ind w:left="360"/>
        <w:contextualSpacing w:val="0"/>
        <w:rPr>
          <w:rFonts w:eastAsia="Times New Roman" w:cs="Times New Roman"/>
          <w:color w:val="000000"/>
          <w:bdr w:val="none" w:sz="0" w:space="0" w:color="auto" w:frame="1"/>
          <w:lang w:eastAsia="en-GB"/>
        </w:rPr>
      </w:pPr>
      <w:r>
        <w:rPr>
          <w:rFonts w:eastAsia="Times New Roman" w:cs="Times New Roman"/>
          <w:color w:val="000000"/>
          <w:bdr w:val="none" w:sz="0" w:space="0" w:color="auto" w:frame="1"/>
          <w:lang w:eastAsia="en-GB"/>
        </w:rPr>
        <w:t>Faktor pendorong utama pada perguruan tinggi kecil dalam mendukung implementasi sistem informasi yaitu berkaitan dengan :</w:t>
      </w:r>
    </w:p>
    <w:p w14:paraId="09784062" w14:textId="7667FEAD" w:rsidR="00E112D2" w:rsidRPr="00E112D2" w:rsidRDefault="00E112D2" w:rsidP="000A7FCF">
      <w:pPr>
        <w:pStyle w:val="ListParagraph"/>
        <w:numPr>
          <w:ilvl w:val="0"/>
          <w:numId w:val="67"/>
        </w:numPr>
        <w:spacing w:before="120" w:after="120"/>
        <w:rPr>
          <w:rFonts w:eastAsia="Times New Roman" w:cs="Times New Roman"/>
          <w:color w:val="000000"/>
          <w:bdr w:val="none" w:sz="0" w:space="0" w:color="auto" w:frame="1"/>
          <w:lang w:eastAsia="en-GB"/>
        </w:rPr>
      </w:pPr>
      <w:r>
        <w:rPr>
          <w:rFonts w:eastAsia="Times New Roman" w:cs="Times New Roman"/>
          <w:color w:val="000000"/>
          <w:bdr w:val="none" w:sz="0" w:space="0" w:color="auto" w:frame="1"/>
          <w:lang w:eastAsia="en-GB"/>
        </w:rPr>
        <w:t>Adanya t</w:t>
      </w:r>
      <w:r w:rsidRPr="00E112D2">
        <w:rPr>
          <w:rFonts w:eastAsia="Times New Roman" w:cs="Times New Roman"/>
          <w:color w:val="000000"/>
          <w:bdr w:val="none" w:sz="0" w:space="0" w:color="auto" w:frame="1"/>
          <w:lang w:eastAsia="en-GB"/>
        </w:rPr>
        <w:t>untutan dari lembaga pemerintah (Ristek Dikti)</w:t>
      </w:r>
      <w:r>
        <w:rPr>
          <w:rFonts w:eastAsia="Times New Roman" w:cs="Times New Roman"/>
          <w:color w:val="000000"/>
          <w:bdr w:val="none" w:sz="0" w:space="0" w:color="auto" w:frame="1"/>
          <w:lang w:eastAsia="en-GB"/>
        </w:rPr>
        <w:t xml:space="preserve"> sehingga mengharuskan untuk mengimplementasikan sistem informasi.</w:t>
      </w:r>
    </w:p>
    <w:p w14:paraId="0D32583B" w14:textId="40492B21" w:rsidR="00E112D2" w:rsidRPr="00E112D2" w:rsidRDefault="00E112D2" w:rsidP="000A7FCF">
      <w:pPr>
        <w:pStyle w:val="ListParagraph"/>
        <w:numPr>
          <w:ilvl w:val="0"/>
          <w:numId w:val="67"/>
        </w:numPr>
        <w:spacing w:before="120" w:after="120"/>
        <w:contextualSpacing w:val="0"/>
        <w:rPr>
          <w:rFonts w:eastAsia="Times New Roman" w:cs="Times New Roman"/>
          <w:color w:val="000000"/>
          <w:bdr w:val="none" w:sz="0" w:space="0" w:color="auto" w:frame="1"/>
          <w:lang w:eastAsia="en-GB"/>
        </w:rPr>
      </w:pPr>
      <w:r w:rsidRPr="00E112D2">
        <w:rPr>
          <w:rFonts w:eastAsia="Times New Roman" w:cs="Times New Roman"/>
          <w:color w:val="000000"/>
          <w:bdr w:val="none" w:sz="0" w:space="0" w:color="auto" w:frame="1"/>
          <w:lang w:eastAsia="en-GB"/>
        </w:rPr>
        <w:t>Pemberian hibah (sistem aplikasi maupun dana)</w:t>
      </w:r>
      <w:r>
        <w:rPr>
          <w:rFonts w:eastAsia="Times New Roman" w:cs="Times New Roman"/>
          <w:color w:val="000000"/>
          <w:bdr w:val="none" w:sz="0" w:space="0" w:color="auto" w:frame="1"/>
          <w:lang w:eastAsia="en-GB"/>
        </w:rPr>
        <w:t xml:space="preserve"> bagi pengembangan dan implementasi sistem informasi.</w:t>
      </w:r>
    </w:p>
    <w:p w14:paraId="10746488" w14:textId="2D8CDF0A" w:rsidR="00E112D2" w:rsidRDefault="00E112D2" w:rsidP="00317C3B">
      <w:pPr>
        <w:pStyle w:val="ListParagraph"/>
        <w:numPr>
          <w:ilvl w:val="3"/>
          <w:numId w:val="13"/>
        </w:numPr>
        <w:spacing w:before="120" w:after="120"/>
        <w:ind w:left="360"/>
        <w:contextualSpacing w:val="0"/>
        <w:rPr>
          <w:rFonts w:eastAsia="Times New Roman" w:cs="Times New Roman"/>
          <w:color w:val="000000"/>
          <w:bdr w:val="none" w:sz="0" w:space="0" w:color="auto" w:frame="1"/>
          <w:lang w:eastAsia="en-GB"/>
        </w:rPr>
      </w:pPr>
      <w:r>
        <w:rPr>
          <w:rFonts w:eastAsia="Times New Roman" w:cs="Times New Roman"/>
          <w:color w:val="000000"/>
          <w:bdr w:val="none" w:sz="0" w:space="0" w:color="auto" w:frame="1"/>
          <w:lang w:eastAsia="en-GB"/>
        </w:rPr>
        <w:t>K</w:t>
      </w:r>
      <w:r w:rsidRPr="00E112D2">
        <w:rPr>
          <w:rFonts w:eastAsia="Times New Roman" w:cs="Times New Roman"/>
          <w:color w:val="000000"/>
          <w:bdr w:val="none" w:sz="0" w:space="0" w:color="auto" w:frame="1"/>
          <w:lang w:eastAsia="en-GB"/>
        </w:rPr>
        <w:t xml:space="preserve">eterkaitan faktor </w:t>
      </w:r>
      <w:r>
        <w:rPr>
          <w:rFonts w:eastAsia="Times New Roman" w:cs="Times New Roman"/>
          <w:color w:val="000000"/>
          <w:bdr w:val="none" w:sz="0" w:space="0" w:color="auto" w:frame="1"/>
          <w:lang w:eastAsia="en-GB"/>
        </w:rPr>
        <w:t xml:space="preserve">pendorong </w:t>
      </w:r>
      <w:r w:rsidRPr="00E112D2">
        <w:rPr>
          <w:rFonts w:eastAsia="Times New Roman" w:cs="Times New Roman"/>
          <w:color w:val="000000"/>
          <w:bdr w:val="none" w:sz="0" w:space="0" w:color="auto" w:frame="1"/>
          <w:lang w:eastAsia="en-GB"/>
        </w:rPr>
        <w:t xml:space="preserve">satu dengan faktor </w:t>
      </w:r>
      <w:r>
        <w:rPr>
          <w:rFonts w:eastAsia="Times New Roman" w:cs="Times New Roman"/>
          <w:color w:val="000000"/>
          <w:bdr w:val="none" w:sz="0" w:space="0" w:color="auto" w:frame="1"/>
          <w:lang w:eastAsia="en-GB"/>
        </w:rPr>
        <w:t xml:space="preserve">pendorong </w:t>
      </w:r>
      <w:r w:rsidRPr="00E112D2">
        <w:rPr>
          <w:rFonts w:eastAsia="Times New Roman" w:cs="Times New Roman"/>
          <w:color w:val="000000"/>
          <w:bdr w:val="none" w:sz="0" w:space="0" w:color="auto" w:frame="1"/>
          <w:lang w:eastAsia="en-GB"/>
        </w:rPr>
        <w:t xml:space="preserve">lainnya tidak dapat dihiraukan atau hanya fokus pada beberapa faktor saja. Ini berarti faktor yang ditemukan bukanlah faktor independent melainkan faktor </w:t>
      </w:r>
      <w:r w:rsidRPr="00E112D2">
        <w:rPr>
          <w:rFonts w:eastAsia="Times New Roman" w:cs="Times New Roman"/>
          <w:color w:val="000000"/>
          <w:bdr w:val="none" w:sz="0" w:space="0" w:color="auto" w:frame="1"/>
          <w:lang w:eastAsia="en-GB"/>
        </w:rPr>
        <w:lastRenderedPageBreak/>
        <w:t>interdependent. Sehingga faktor-faktor</w:t>
      </w:r>
      <w:r>
        <w:rPr>
          <w:rFonts w:eastAsia="Times New Roman" w:cs="Times New Roman"/>
          <w:color w:val="000000"/>
          <w:bdr w:val="none" w:sz="0" w:space="0" w:color="auto" w:frame="1"/>
          <w:lang w:eastAsia="en-GB"/>
        </w:rPr>
        <w:t xml:space="preserve"> pendorong</w:t>
      </w:r>
      <w:r w:rsidRPr="00E112D2">
        <w:rPr>
          <w:rFonts w:eastAsia="Times New Roman" w:cs="Times New Roman"/>
          <w:color w:val="000000"/>
          <w:bdr w:val="none" w:sz="0" w:space="0" w:color="auto" w:frame="1"/>
          <w:lang w:eastAsia="en-GB"/>
        </w:rPr>
        <w:t xml:space="preserve"> yang telah dijabarkan diatas harus tetap diperhatikan.</w:t>
      </w:r>
    </w:p>
    <w:p w14:paraId="4922E34A" w14:textId="1507C401" w:rsidR="00E112D2" w:rsidRPr="00DB113C" w:rsidRDefault="00097F67" w:rsidP="00317C3B">
      <w:pPr>
        <w:pStyle w:val="ListParagraph"/>
        <w:numPr>
          <w:ilvl w:val="3"/>
          <w:numId w:val="13"/>
        </w:numPr>
        <w:spacing w:before="120" w:after="120"/>
        <w:ind w:left="360"/>
        <w:contextualSpacing w:val="0"/>
        <w:rPr>
          <w:rFonts w:eastAsia="Times New Roman" w:cs="Times New Roman"/>
          <w:color w:val="000000"/>
          <w:bdr w:val="none" w:sz="0" w:space="0" w:color="auto" w:frame="1"/>
          <w:lang w:eastAsia="en-GB"/>
        </w:rPr>
      </w:pPr>
      <w:r w:rsidRPr="008A10EE">
        <w:rPr>
          <w:rFonts w:eastAsia="Times New Roman" w:cs="Times New Roman"/>
          <w:color w:val="000000"/>
          <w:bdr w:val="none" w:sz="0" w:space="0" w:color="auto" w:frame="1"/>
          <w:lang w:eastAsia="en-GB"/>
        </w:rPr>
        <w:t xml:space="preserve">Faktor pendorong yang didapat oleh peneliti dari diskusi dengan </w:t>
      </w:r>
      <w:r w:rsidRPr="008A10EE">
        <w:rPr>
          <w:rFonts w:eastAsia="Times New Roman" w:cs="Times New Roman"/>
          <w:i/>
          <w:iCs/>
          <w:color w:val="000000"/>
          <w:bdr w:val="none" w:sz="0" w:space="0" w:color="auto" w:frame="1"/>
          <w:lang w:eastAsia="en-GB"/>
        </w:rPr>
        <w:t>expert</w:t>
      </w:r>
      <w:r w:rsidRPr="008A10EE">
        <w:rPr>
          <w:rFonts w:eastAsia="Times New Roman" w:cs="Times New Roman"/>
          <w:color w:val="000000"/>
          <w:bdr w:val="none" w:sz="0" w:space="0" w:color="auto" w:frame="1"/>
          <w:lang w:eastAsia="en-GB"/>
        </w:rPr>
        <w:t xml:space="preserve"> </w:t>
      </w:r>
      <w:r w:rsidR="00E112D2">
        <w:rPr>
          <w:rFonts w:eastAsia="Times New Roman" w:cs="Times New Roman"/>
          <w:color w:val="000000"/>
          <w:bdr w:val="none" w:sz="0" w:space="0" w:color="auto" w:frame="1"/>
          <w:lang w:eastAsia="en-GB"/>
        </w:rPr>
        <w:t xml:space="preserve">faktor pendorong yang dapat mendukung </w:t>
      </w:r>
      <w:r w:rsidRPr="008A10EE">
        <w:rPr>
          <w:rFonts w:eastAsia="Times New Roman" w:cs="Times New Roman"/>
          <w:color w:val="000000"/>
          <w:bdr w:val="none" w:sz="0" w:space="0" w:color="auto" w:frame="1"/>
          <w:lang w:eastAsia="en-GB"/>
        </w:rPr>
        <w:t xml:space="preserve">implementasi sistem informasi pada perguruan tinggi di Surabaya lebih kepada perbaikan dari sisi non-teknis sebelum siap untuk implementasi sistem dari sisi teknisnya. </w:t>
      </w:r>
      <w:r w:rsidR="00E112D2">
        <w:rPr>
          <w:rFonts w:eastAsia="Times New Roman" w:cs="Times New Roman"/>
          <w:color w:val="000000"/>
          <w:bdr w:val="none" w:sz="0" w:space="0" w:color="auto" w:frame="1"/>
          <w:lang w:eastAsia="en-GB"/>
        </w:rPr>
        <w:t>Yaitu pada perbaikan internal organisasi atau manajemen organisasinya. Bisa dari perbaikan budaya yang buruk pada organisasi, perbaikan proses bisnis yang kurang jelas dan baik, serta peningkatan kesadaran dan keselarasan tujuan dari semua stakeholder.</w:t>
      </w:r>
    </w:p>
    <w:p w14:paraId="0B490197" w14:textId="77777777" w:rsidR="00F86015" w:rsidRPr="008A10EE" w:rsidRDefault="00F86015" w:rsidP="00317C3B">
      <w:pPr>
        <w:pStyle w:val="Heading2"/>
        <w:numPr>
          <w:ilvl w:val="1"/>
          <w:numId w:val="15"/>
        </w:numPr>
        <w:spacing w:before="40" w:after="0"/>
        <w:jc w:val="left"/>
        <w:rPr>
          <w:rFonts w:cs="Times New Roman"/>
          <w:lang w:val="id-ID"/>
        </w:rPr>
      </w:pPr>
      <w:bookmarkStart w:id="1185" w:name="_Toc30017274"/>
      <w:bookmarkStart w:id="1186" w:name="_Toc24484872"/>
      <w:bookmarkStart w:id="1187" w:name="_Toc48471583"/>
      <w:bookmarkEnd w:id="1184"/>
      <w:r w:rsidRPr="008A10EE">
        <w:rPr>
          <w:rFonts w:cs="Times New Roman"/>
          <w:lang w:val="id-ID"/>
        </w:rPr>
        <w:t>Saran</w:t>
      </w:r>
      <w:bookmarkEnd w:id="1185"/>
      <w:bookmarkEnd w:id="1186"/>
      <w:bookmarkEnd w:id="1187"/>
    </w:p>
    <w:p w14:paraId="0ACEB8C1" w14:textId="77777777" w:rsidR="00F86015" w:rsidRPr="008A10EE" w:rsidRDefault="00F86015" w:rsidP="00317C3B">
      <w:pPr>
        <w:pStyle w:val="isi"/>
        <w:ind w:firstLine="709"/>
      </w:pPr>
      <w:r w:rsidRPr="008A10EE">
        <w:t>Dari pengerjaan tugas akhir ini, adapun beberapa saran untuk pengembangan penelitian ke depan.</w:t>
      </w:r>
    </w:p>
    <w:p w14:paraId="37926EC0" w14:textId="4E0D9C0B" w:rsidR="00F86015" w:rsidRPr="008A10EE" w:rsidRDefault="00976910" w:rsidP="00317C3B">
      <w:pPr>
        <w:pStyle w:val="ListParagraph"/>
        <w:numPr>
          <w:ilvl w:val="0"/>
          <w:numId w:val="16"/>
        </w:numPr>
        <w:spacing w:before="120" w:after="120"/>
        <w:ind w:left="432" w:hanging="432"/>
        <w:contextualSpacing w:val="0"/>
        <w:rPr>
          <w:rFonts w:cs="Times New Roman"/>
          <w:lang w:val="id-ID"/>
        </w:rPr>
      </w:pPr>
      <w:r w:rsidRPr="008A10EE">
        <w:rPr>
          <w:rFonts w:eastAsia="Times New Roman" w:cs="Times New Roman"/>
          <w:color w:val="000000"/>
          <w:bdr w:val="none" w:sz="0" w:space="0" w:color="auto" w:frame="1"/>
          <w:lang w:eastAsia="en-GB"/>
        </w:rPr>
        <w:t xml:space="preserve">Pada penelitian selanjutnya, dapat dilakukan dengan lebih mendalam lagi </w:t>
      </w:r>
      <w:r w:rsidR="00E947B9" w:rsidRPr="008A10EE">
        <w:rPr>
          <w:rFonts w:eastAsia="Times New Roman" w:cs="Times New Roman"/>
          <w:color w:val="000000"/>
          <w:bdr w:val="none" w:sz="0" w:space="0" w:color="auto" w:frame="1"/>
          <w:lang w:eastAsia="en-GB"/>
        </w:rPr>
        <w:t>tidak hanya menekankan dari segi kuantitas namun kualitas data.</w:t>
      </w:r>
    </w:p>
    <w:p w14:paraId="2BB0CBA9" w14:textId="313A7677" w:rsidR="00E947B9" w:rsidRPr="008A10EE" w:rsidRDefault="00E947B9" w:rsidP="00317C3B">
      <w:pPr>
        <w:pStyle w:val="ListParagraph"/>
        <w:numPr>
          <w:ilvl w:val="0"/>
          <w:numId w:val="16"/>
        </w:numPr>
        <w:spacing w:before="120" w:after="120"/>
        <w:ind w:left="432" w:hanging="432"/>
        <w:contextualSpacing w:val="0"/>
        <w:rPr>
          <w:rFonts w:cs="Times New Roman"/>
          <w:lang w:val="id-ID"/>
        </w:rPr>
      </w:pPr>
      <w:r w:rsidRPr="008A10EE">
        <w:rPr>
          <w:rFonts w:eastAsia="Times New Roman" w:cs="Times New Roman"/>
          <w:color w:val="000000"/>
          <w:bdr w:val="none" w:sz="0" w:space="0" w:color="auto" w:frame="1"/>
          <w:lang w:eastAsia="en-GB"/>
        </w:rPr>
        <w:t xml:space="preserve">Waktu dalam melakukan pengumpulan data penelitian agar dilakukan dengan waktu yang lebih lama dan intensitas untuk melakukan penggalian data melalui wawancara dengan narasumber lebih diperbanyak lagi untuk menghasilkan data yang mendalam dan </w:t>
      </w:r>
      <w:r w:rsidRPr="008A10EE">
        <w:rPr>
          <w:rFonts w:eastAsia="Times New Roman" w:cs="Times New Roman"/>
          <w:i/>
          <w:iCs/>
          <w:color w:val="000000"/>
          <w:bdr w:val="none" w:sz="0" w:space="0" w:color="auto" w:frame="1"/>
          <w:lang w:eastAsia="en-GB"/>
        </w:rPr>
        <w:t>grounded</w:t>
      </w:r>
      <w:r w:rsidRPr="008A10EE">
        <w:rPr>
          <w:rFonts w:eastAsia="Times New Roman" w:cs="Times New Roman"/>
          <w:color w:val="000000"/>
          <w:bdr w:val="none" w:sz="0" w:space="0" w:color="auto" w:frame="1"/>
          <w:lang w:eastAsia="en-GB"/>
        </w:rPr>
        <w:t>.</w:t>
      </w:r>
    </w:p>
    <w:p w14:paraId="4F9D70E8" w14:textId="119F0016" w:rsidR="001A16A8" w:rsidRPr="008A10EE" w:rsidRDefault="00E947B9" w:rsidP="00317C3B">
      <w:pPr>
        <w:pStyle w:val="ListParagraph"/>
        <w:numPr>
          <w:ilvl w:val="0"/>
          <w:numId w:val="10"/>
        </w:numPr>
        <w:spacing w:before="120" w:after="120"/>
        <w:ind w:left="432" w:hanging="432"/>
        <w:contextualSpacing w:val="0"/>
        <w:rPr>
          <w:rFonts w:cs="Times New Roman"/>
          <w:lang w:val="id-ID"/>
        </w:rPr>
      </w:pPr>
      <w:r w:rsidRPr="008A10EE">
        <w:rPr>
          <w:rFonts w:eastAsia="Times New Roman" w:cs="Times New Roman"/>
          <w:color w:val="000000"/>
          <w:bdr w:val="none" w:sz="0" w:space="0" w:color="auto" w:frame="1"/>
          <w:lang w:eastAsia="en-GB"/>
        </w:rPr>
        <w:t xml:space="preserve">Pendapat </w:t>
      </w:r>
      <w:r w:rsidRPr="008A10EE">
        <w:rPr>
          <w:rFonts w:eastAsia="Times New Roman" w:cs="Times New Roman"/>
          <w:i/>
          <w:iCs/>
          <w:color w:val="000000"/>
          <w:bdr w:val="none" w:sz="0" w:space="0" w:color="auto" w:frame="1"/>
          <w:lang w:eastAsia="en-GB"/>
        </w:rPr>
        <w:t>expert</w:t>
      </w:r>
      <w:r w:rsidRPr="008A10EE">
        <w:rPr>
          <w:rFonts w:eastAsia="Times New Roman" w:cs="Times New Roman"/>
          <w:color w:val="000000"/>
          <w:bdr w:val="none" w:sz="0" w:space="0" w:color="auto" w:frame="1"/>
          <w:lang w:eastAsia="en-GB"/>
        </w:rPr>
        <w:t xml:space="preserve"> yang digunakan untuk memperdalam hasil pada penelitian ini hanya memakai pendapat dari satu </w:t>
      </w:r>
      <w:r w:rsidRPr="008A10EE">
        <w:rPr>
          <w:rFonts w:eastAsia="Times New Roman" w:cs="Times New Roman"/>
          <w:i/>
          <w:iCs/>
          <w:color w:val="000000"/>
          <w:bdr w:val="none" w:sz="0" w:space="0" w:color="auto" w:frame="1"/>
          <w:lang w:eastAsia="en-GB"/>
        </w:rPr>
        <w:t xml:space="preserve">expert </w:t>
      </w:r>
      <w:r w:rsidRPr="008A10EE">
        <w:rPr>
          <w:rFonts w:eastAsia="Times New Roman" w:cs="Times New Roman"/>
          <w:color w:val="000000"/>
          <w:bdr w:val="none" w:sz="0" w:space="0" w:color="auto" w:frame="1"/>
          <w:lang w:eastAsia="en-GB"/>
        </w:rPr>
        <w:t xml:space="preserve">saja. Sehingga bisa saja pendapat </w:t>
      </w:r>
      <w:r w:rsidRPr="008A10EE">
        <w:rPr>
          <w:rFonts w:eastAsia="Times New Roman" w:cs="Times New Roman"/>
          <w:i/>
          <w:iCs/>
          <w:color w:val="000000"/>
          <w:bdr w:val="none" w:sz="0" w:space="0" w:color="auto" w:frame="1"/>
          <w:lang w:eastAsia="en-GB"/>
        </w:rPr>
        <w:t>expert</w:t>
      </w:r>
      <w:r w:rsidRPr="008A10EE">
        <w:rPr>
          <w:rFonts w:eastAsia="Times New Roman" w:cs="Times New Roman"/>
          <w:color w:val="000000"/>
          <w:bdr w:val="none" w:sz="0" w:space="0" w:color="auto" w:frame="1"/>
          <w:lang w:eastAsia="en-GB"/>
        </w:rPr>
        <w:t xml:space="preserve"> yang lain berbeda berdasarkan pengetahuan dan pengalaman mereka.</w:t>
      </w:r>
      <w:r w:rsidR="00BC6E34">
        <w:rPr>
          <w:rFonts w:eastAsia="Times New Roman" w:cs="Times New Roman"/>
          <w:color w:val="000000"/>
          <w:bdr w:val="none" w:sz="0" w:space="0" w:color="auto" w:frame="1"/>
          <w:lang w:eastAsia="en-GB"/>
        </w:rPr>
        <w:t xml:space="preserve"> Harapannya pada penelitian selanjutnya untuk melakukan</w:t>
      </w:r>
      <w:r w:rsidR="0062375E">
        <w:rPr>
          <w:rFonts w:eastAsia="Times New Roman" w:cs="Times New Roman"/>
          <w:color w:val="000000"/>
          <w:bdr w:val="none" w:sz="0" w:space="0" w:color="auto" w:frame="1"/>
          <w:lang w:eastAsia="en-GB"/>
        </w:rPr>
        <w:t xml:space="preserve"> </w:t>
      </w:r>
      <w:r w:rsidR="00BC6E34">
        <w:rPr>
          <w:rFonts w:eastAsia="Times New Roman" w:cs="Times New Roman"/>
          <w:color w:val="000000"/>
          <w:bdr w:val="none" w:sz="0" w:space="0" w:color="auto" w:frame="1"/>
          <w:lang w:eastAsia="en-GB"/>
        </w:rPr>
        <w:t xml:space="preserve"> pendalaman</w:t>
      </w:r>
      <w:r w:rsidR="0062375E">
        <w:rPr>
          <w:rFonts w:eastAsia="Times New Roman" w:cs="Times New Roman"/>
          <w:color w:val="000000"/>
          <w:bdr w:val="none" w:sz="0" w:space="0" w:color="auto" w:frame="1"/>
          <w:lang w:eastAsia="en-GB"/>
        </w:rPr>
        <w:t xml:space="preserve"> </w:t>
      </w:r>
      <w:r w:rsidR="00BC6E34">
        <w:rPr>
          <w:rFonts w:eastAsia="Times New Roman" w:cs="Times New Roman"/>
          <w:color w:val="000000"/>
          <w:bdr w:val="none" w:sz="0" w:space="0" w:color="auto" w:frame="1"/>
          <w:lang w:eastAsia="en-GB"/>
        </w:rPr>
        <w:t xml:space="preserve"> dengan</w:t>
      </w:r>
      <w:r w:rsidR="0062375E">
        <w:rPr>
          <w:rFonts w:eastAsia="Times New Roman" w:cs="Times New Roman"/>
          <w:color w:val="000000"/>
          <w:bdr w:val="none" w:sz="0" w:space="0" w:color="auto" w:frame="1"/>
          <w:lang w:eastAsia="en-GB"/>
        </w:rPr>
        <w:t xml:space="preserve"> </w:t>
      </w:r>
      <w:r w:rsidR="00BC6E34">
        <w:rPr>
          <w:rFonts w:eastAsia="Times New Roman" w:cs="Times New Roman"/>
          <w:color w:val="000000"/>
          <w:bdr w:val="none" w:sz="0" w:space="0" w:color="auto" w:frame="1"/>
          <w:lang w:eastAsia="en-GB"/>
        </w:rPr>
        <w:t xml:space="preserve"> lebih </w:t>
      </w:r>
      <w:r w:rsidR="0062375E">
        <w:rPr>
          <w:rFonts w:eastAsia="Times New Roman" w:cs="Times New Roman"/>
          <w:color w:val="000000"/>
          <w:bdr w:val="none" w:sz="0" w:space="0" w:color="auto" w:frame="1"/>
          <w:lang w:eastAsia="en-GB"/>
        </w:rPr>
        <w:t xml:space="preserve"> </w:t>
      </w:r>
      <w:r w:rsidR="00BC6E34">
        <w:rPr>
          <w:rFonts w:eastAsia="Times New Roman" w:cs="Times New Roman"/>
          <w:color w:val="000000"/>
          <w:bdr w:val="none" w:sz="0" w:space="0" w:color="auto" w:frame="1"/>
          <w:lang w:eastAsia="en-GB"/>
        </w:rPr>
        <w:t xml:space="preserve">dari </w:t>
      </w:r>
      <w:r w:rsidR="0062375E">
        <w:rPr>
          <w:rFonts w:eastAsia="Times New Roman" w:cs="Times New Roman"/>
          <w:color w:val="000000"/>
          <w:bdr w:val="none" w:sz="0" w:space="0" w:color="auto" w:frame="1"/>
          <w:lang w:eastAsia="en-GB"/>
        </w:rPr>
        <w:t xml:space="preserve"> satu </w:t>
      </w:r>
      <w:r w:rsidR="00BC6E34">
        <w:rPr>
          <w:rFonts w:eastAsia="Times New Roman" w:cs="Times New Roman"/>
          <w:color w:val="000000"/>
          <w:bdr w:val="none" w:sz="0" w:space="0" w:color="auto" w:frame="1"/>
          <w:lang w:eastAsia="en-GB"/>
        </w:rPr>
        <w:t xml:space="preserve"> </w:t>
      </w:r>
      <w:r w:rsidR="002906C3">
        <w:rPr>
          <w:rFonts w:eastAsia="Times New Roman" w:cs="Times New Roman"/>
          <w:color w:val="000000"/>
          <w:bdr w:val="none" w:sz="0" w:space="0" w:color="auto" w:frame="1"/>
          <w:lang w:eastAsia="en-GB"/>
        </w:rPr>
        <w:t xml:space="preserve"> </w:t>
      </w:r>
      <w:r w:rsidR="00BC6E34">
        <w:rPr>
          <w:rFonts w:eastAsia="Times New Roman" w:cs="Times New Roman"/>
          <w:i/>
          <w:iCs/>
          <w:color w:val="000000"/>
          <w:bdr w:val="none" w:sz="0" w:space="0" w:color="auto" w:frame="1"/>
          <w:lang w:eastAsia="en-GB"/>
        </w:rPr>
        <w:t>expert</w:t>
      </w:r>
      <w:r w:rsidR="00BC6E34">
        <w:rPr>
          <w:rFonts w:eastAsia="Times New Roman" w:cs="Times New Roman"/>
          <w:color w:val="000000"/>
          <w:bdr w:val="none" w:sz="0" w:space="0" w:color="auto" w:frame="1"/>
          <w:lang w:eastAsia="en-GB"/>
        </w:rPr>
        <w:t>.</w:t>
      </w:r>
    </w:p>
    <w:p w14:paraId="150A0F7E" w14:textId="77777777" w:rsidR="00317C3B" w:rsidRDefault="00317C3B">
      <w:pPr>
        <w:spacing w:line="360" w:lineRule="auto"/>
        <w:rPr>
          <w:rFonts w:eastAsia="Times New Roman" w:cs="Times New Roman"/>
          <w:i/>
          <w:iCs/>
          <w:color w:val="000000"/>
          <w:bdr w:val="none" w:sz="0" w:space="0" w:color="auto" w:frame="1"/>
          <w:lang w:eastAsia="en-GB"/>
        </w:rPr>
      </w:pPr>
      <w:r>
        <w:rPr>
          <w:rFonts w:eastAsia="Times New Roman" w:cs="Times New Roman"/>
          <w:i/>
          <w:iCs/>
          <w:color w:val="000000"/>
          <w:bdr w:val="none" w:sz="0" w:space="0" w:color="auto" w:frame="1"/>
          <w:lang w:eastAsia="en-GB"/>
        </w:rPr>
        <w:br w:type="page"/>
      </w:r>
    </w:p>
    <w:p w14:paraId="1F253EDA" w14:textId="7F44FF7B" w:rsidR="00473FB8" w:rsidRPr="008A10EE" w:rsidRDefault="00DB113C" w:rsidP="00317C3B">
      <w:pPr>
        <w:pStyle w:val="ListParagraph"/>
        <w:spacing w:before="120" w:after="120"/>
        <w:ind w:left="432"/>
        <w:contextualSpacing w:val="0"/>
        <w:jc w:val="center"/>
        <w:rPr>
          <w:rFonts w:eastAsia="Times New Roman" w:cs="Times New Roman"/>
          <w:i/>
          <w:iCs/>
          <w:color w:val="000000"/>
          <w:bdr w:val="none" w:sz="0" w:space="0" w:color="auto" w:frame="1"/>
          <w:lang w:eastAsia="en-GB"/>
        </w:rPr>
      </w:pPr>
      <w:r>
        <w:rPr>
          <w:rFonts w:eastAsia="Times New Roman" w:cs="Times New Roman"/>
          <w:i/>
          <w:iCs/>
          <w:color w:val="000000"/>
          <w:bdr w:val="none" w:sz="0" w:space="0" w:color="auto" w:frame="1"/>
          <w:lang w:eastAsia="en-GB"/>
        </w:rPr>
        <w:lastRenderedPageBreak/>
        <w:t>Halaman in</w:t>
      </w:r>
      <w:r w:rsidR="00643BDE">
        <w:rPr>
          <w:rFonts w:eastAsia="Times New Roman" w:cs="Times New Roman"/>
          <w:i/>
          <w:iCs/>
          <w:color w:val="000000"/>
          <w:bdr w:val="none" w:sz="0" w:space="0" w:color="auto" w:frame="1"/>
          <w:lang w:eastAsia="en-GB"/>
        </w:rPr>
        <w:t>i</w:t>
      </w:r>
      <w:r>
        <w:rPr>
          <w:rFonts w:eastAsia="Times New Roman" w:cs="Times New Roman"/>
          <w:i/>
          <w:iCs/>
          <w:color w:val="000000"/>
          <w:bdr w:val="none" w:sz="0" w:space="0" w:color="auto" w:frame="1"/>
          <w:lang w:eastAsia="en-GB"/>
        </w:rPr>
        <w:t xml:space="preserve"> sengaja dikosongkan</w:t>
      </w:r>
    </w:p>
    <w:p w14:paraId="744B4A7F" w14:textId="50F3E5A1" w:rsidR="00473FB8" w:rsidRPr="008A10EE" w:rsidRDefault="00473FB8" w:rsidP="00317C3B">
      <w:pPr>
        <w:rPr>
          <w:rFonts w:eastAsia="Times New Roman" w:cs="Times New Roman"/>
          <w:i/>
          <w:iCs/>
          <w:color w:val="000000"/>
          <w:bdr w:val="none" w:sz="0" w:space="0" w:color="auto" w:frame="1"/>
          <w:lang w:eastAsia="en-GB"/>
        </w:rPr>
      </w:pPr>
      <w:r w:rsidRPr="008A10EE">
        <w:rPr>
          <w:rFonts w:eastAsia="Times New Roman" w:cs="Times New Roman"/>
          <w:i/>
          <w:iCs/>
          <w:color w:val="000000"/>
          <w:bdr w:val="none" w:sz="0" w:space="0" w:color="auto" w:frame="1"/>
          <w:lang w:eastAsia="en-GB"/>
        </w:rPr>
        <w:br w:type="page"/>
      </w:r>
    </w:p>
    <w:p w14:paraId="3339FE3B" w14:textId="77777777" w:rsidR="00493A68" w:rsidRDefault="00493A68" w:rsidP="00775A84">
      <w:pPr>
        <w:pStyle w:val="Heading1"/>
        <w:rPr>
          <w:rFonts w:eastAsia="Times New Roman" w:cs="Times New Roman"/>
          <w:bdr w:val="none" w:sz="0" w:space="0" w:color="auto" w:frame="1"/>
          <w:lang w:eastAsia="en-GB"/>
        </w:rPr>
        <w:sectPr w:rsidR="00493A68" w:rsidSect="00493A68">
          <w:pgSz w:w="8420" w:h="11907"/>
          <w:pgMar w:top="1134" w:right="1134" w:bottom="1134" w:left="1701" w:header="720" w:footer="720" w:gutter="0"/>
          <w:cols w:space="720"/>
          <w:titlePg/>
          <w:docGrid w:linePitch="360"/>
        </w:sectPr>
      </w:pPr>
    </w:p>
    <w:p w14:paraId="3CBB20C1" w14:textId="619BDB54" w:rsidR="00814DEF" w:rsidRPr="008A10EE" w:rsidRDefault="00473FB8" w:rsidP="00775A84">
      <w:pPr>
        <w:pStyle w:val="Heading1"/>
        <w:rPr>
          <w:rFonts w:eastAsia="Times New Roman" w:cs="Times New Roman"/>
          <w:bdr w:val="none" w:sz="0" w:space="0" w:color="auto" w:frame="1"/>
          <w:lang w:eastAsia="en-GB"/>
        </w:rPr>
      </w:pPr>
      <w:bookmarkStart w:id="1188" w:name="_Toc48471584"/>
      <w:r w:rsidRPr="008A10EE">
        <w:rPr>
          <w:rFonts w:eastAsia="Times New Roman" w:cs="Times New Roman"/>
          <w:bdr w:val="none" w:sz="0" w:space="0" w:color="auto" w:frame="1"/>
          <w:lang w:eastAsia="en-GB"/>
        </w:rPr>
        <w:lastRenderedPageBreak/>
        <w:t>DAFTAR PUSTAKA</w:t>
      </w:r>
      <w:bookmarkEnd w:id="1188"/>
    </w:p>
    <w:p w14:paraId="45A0A5E3" w14:textId="215F73BF" w:rsidR="00BB55E6" w:rsidRPr="00BB55E6" w:rsidRDefault="001C6AD1" w:rsidP="00BB55E6">
      <w:pPr>
        <w:widowControl w:val="0"/>
        <w:autoSpaceDE w:val="0"/>
        <w:autoSpaceDN w:val="0"/>
        <w:adjustRightInd w:val="0"/>
        <w:spacing w:before="120" w:after="120"/>
        <w:ind w:left="640" w:hanging="640"/>
        <w:rPr>
          <w:rFonts w:cs="Times New Roman"/>
          <w:noProof/>
          <w:szCs w:val="24"/>
        </w:rPr>
      </w:pPr>
      <w:r w:rsidRPr="008A10EE">
        <w:rPr>
          <w:rFonts w:cs="Times New Roman"/>
          <w:lang w:val="id-ID"/>
        </w:rPr>
        <w:fldChar w:fldCharType="begin" w:fldLock="1"/>
      </w:r>
      <w:r w:rsidRPr="008A10EE">
        <w:rPr>
          <w:rFonts w:cs="Times New Roman"/>
          <w:lang w:val="id-ID"/>
        </w:rPr>
        <w:instrText xml:space="preserve">ADDIN Mendeley Bibliography CSL_BIBLIOGRAPHY </w:instrText>
      </w:r>
      <w:r w:rsidRPr="008A10EE">
        <w:rPr>
          <w:rFonts w:cs="Times New Roman"/>
          <w:lang w:val="id-ID"/>
        </w:rPr>
        <w:fldChar w:fldCharType="separate"/>
      </w:r>
      <w:r w:rsidR="00BB55E6" w:rsidRPr="00BB55E6">
        <w:rPr>
          <w:rFonts w:cs="Times New Roman"/>
          <w:noProof/>
          <w:szCs w:val="24"/>
        </w:rPr>
        <w:t>[1]</w:t>
      </w:r>
      <w:r w:rsidR="00BB55E6" w:rsidRPr="00BB55E6">
        <w:rPr>
          <w:rFonts w:cs="Times New Roman"/>
          <w:noProof/>
          <w:szCs w:val="24"/>
        </w:rPr>
        <w:tab/>
        <w:t xml:space="preserve">S. Austral, “Integrated Information System,” </w:t>
      </w:r>
      <w:r w:rsidR="00BB55E6" w:rsidRPr="00BB55E6">
        <w:rPr>
          <w:rFonts w:cs="Times New Roman"/>
          <w:i/>
          <w:iCs/>
          <w:noProof/>
          <w:szCs w:val="24"/>
        </w:rPr>
        <w:t>CSIRO.au</w:t>
      </w:r>
      <w:r w:rsidR="00BB55E6" w:rsidRPr="00BB55E6">
        <w:rPr>
          <w:rFonts w:cs="Times New Roman"/>
          <w:noProof/>
          <w:szCs w:val="24"/>
        </w:rPr>
        <w:t>, 2020. [Online]. Available: https://research.csiro.au/sima-austral/en/integrated-information-system/. [Accessed: 01-Jun-2020].</w:t>
      </w:r>
    </w:p>
    <w:p w14:paraId="3F08DA65"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w:t>
      </w:r>
      <w:r w:rsidRPr="00BB55E6">
        <w:rPr>
          <w:rFonts w:cs="Times New Roman"/>
          <w:noProof/>
          <w:szCs w:val="24"/>
        </w:rPr>
        <w:tab/>
        <w:t>“Pelayanan publik.” [Online]. Available: https://id.wikipedia.org/wiki/Pelayanan_publik. [Accessed: 01-Jun-2020].</w:t>
      </w:r>
    </w:p>
    <w:p w14:paraId="51AF21D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w:t>
      </w:r>
      <w:r w:rsidRPr="00BB55E6">
        <w:rPr>
          <w:rFonts w:cs="Times New Roman"/>
          <w:noProof/>
          <w:szCs w:val="24"/>
        </w:rPr>
        <w:tab/>
        <w:t xml:space="preserve">N. A. Razak, H. A. Jalil, S. E. Krauss, and N. A. Ahmad, “Successful implementation of information and communication technology integration in Malaysian public schools: An activity systems analysis approach,” </w:t>
      </w:r>
      <w:r w:rsidRPr="00BB55E6">
        <w:rPr>
          <w:rFonts w:cs="Times New Roman"/>
          <w:i/>
          <w:iCs/>
          <w:noProof/>
          <w:szCs w:val="24"/>
        </w:rPr>
        <w:t>Stud. Educ. Eval.</w:t>
      </w:r>
      <w:r w:rsidRPr="00BB55E6">
        <w:rPr>
          <w:rFonts w:cs="Times New Roman"/>
          <w:noProof/>
          <w:szCs w:val="24"/>
        </w:rPr>
        <w:t>, vol. 58, no. May, pp. 17–29, 2018, doi: 10.1016/j.stueduc.2018.05.003.</w:t>
      </w:r>
    </w:p>
    <w:p w14:paraId="46B31EEF"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4]</w:t>
      </w:r>
      <w:r w:rsidRPr="00BB55E6">
        <w:rPr>
          <w:rFonts w:cs="Times New Roman"/>
          <w:noProof/>
          <w:szCs w:val="24"/>
        </w:rPr>
        <w:tab/>
        <w:t xml:space="preserve">J. R. Curry, “The Organizational Challege: IT and Revolution in Higher,” </w:t>
      </w:r>
      <w:r w:rsidRPr="00BB55E6">
        <w:rPr>
          <w:rFonts w:cs="Times New Roman"/>
          <w:i/>
          <w:iCs/>
          <w:noProof/>
          <w:szCs w:val="24"/>
        </w:rPr>
        <w:t>Educ. Rev.</w:t>
      </w:r>
      <w:r w:rsidRPr="00BB55E6">
        <w:rPr>
          <w:rFonts w:cs="Times New Roman"/>
          <w:noProof/>
          <w:szCs w:val="24"/>
        </w:rPr>
        <w:t>, pp. 40–48, 2002.</w:t>
      </w:r>
    </w:p>
    <w:p w14:paraId="60B69622"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5]</w:t>
      </w:r>
      <w:r w:rsidRPr="00BB55E6">
        <w:rPr>
          <w:rFonts w:cs="Times New Roman"/>
          <w:noProof/>
          <w:szCs w:val="24"/>
        </w:rPr>
        <w:tab/>
        <w:t>D. L. Hughes, Y. K. Dwivedi, A. C. Simintiras, and N. P. Rana, “Success and Failure of IS/IT Projects - a State of the Art Analysis and Future Directions,” pp. 1–89, 2016, doi: 10.1007/978-3-319-23000-9.</w:t>
      </w:r>
    </w:p>
    <w:p w14:paraId="57AA71FD"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6]</w:t>
      </w:r>
      <w:r w:rsidRPr="00BB55E6">
        <w:rPr>
          <w:rFonts w:cs="Times New Roman"/>
          <w:noProof/>
          <w:szCs w:val="24"/>
        </w:rPr>
        <w:tab/>
        <w:t xml:space="preserve">M. A. Murtadho and F. Wahid, “Permasalahan Implementasi Sistem Informasi Di Perguruan Tinggi Swasta,” </w:t>
      </w:r>
      <w:r w:rsidRPr="00BB55E6">
        <w:rPr>
          <w:rFonts w:cs="Times New Roman"/>
          <w:i/>
          <w:iCs/>
          <w:noProof/>
          <w:szCs w:val="24"/>
        </w:rPr>
        <w:t>Regist. J. Ilm. Teknol. Sist. Inf.</w:t>
      </w:r>
      <w:r w:rsidRPr="00BB55E6">
        <w:rPr>
          <w:rFonts w:cs="Times New Roman"/>
          <w:noProof/>
          <w:szCs w:val="24"/>
        </w:rPr>
        <w:t>, vol. 2, no. 1, p. 17, 2016, doi: 10.26594/r.v2i1.441.</w:t>
      </w:r>
    </w:p>
    <w:p w14:paraId="40E3D65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7]</w:t>
      </w:r>
      <w:r w:rsidRPr="00BB55E6">
        <w:rPr>
          <w:rFonts w:cs="Times New Roman"/>
          <w:noProof/>
          <w:szCs w:val="24"/>
        </w:rPr>
        <w:tab/>
        <w:t>C. K. Clement, “BARRIERS TO THE INTRODUCTION OF ICT INTO EDUCATION IN DEVELOPING COUNTRIES : THE EXAMPLE OF BANGLADESH,” vol. 5, no. 2, 2012.</w:t>
      </w:r>
    </w:p>
    <w:p w14:paraId="7FA3BDB8"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8]</w:t>
      </w:r>
      <w:r w:rsidRPr="00BB55E6">
        <w:rPr>
          <w:rFonts w:cs="Times New Roman"/>
          <w:noProof/>
          <w:szCs w:val="24"/>
        </w:rPr>
        <w:tab/>
        <w:t xml:space="preserve">M. Al-Mashari, S. K. Ghani, and W. Al-Rashid, “A study of the Critical Success Factors of ERP implementation in developing countries,” </w:t>
      </w:r>
      <w:r w:rsidRPr="00BB55E6">
        <w:rPr>
          <w:rFonts w:cs="Times New Roman"/>
          <w:i/>
          <w:iCs/>
          <w:noProof/>
          <w:szCs w:val="24"/>
        </w:rPr>
        <w:t>Int. J. Internet Enterp. Manag.</w:t>
      </w:r>
      <w:r w:rsidRPr="00BB55E6">
        <w:rPr>
          <w:rFonts w:cs="Times New Roman"/>
          <w:noProof/>
          <w:szCs w:val="24"/>
        </w:rPr>
        <w:t>, vol. 4, no. 1, p. 68, 2006, doi: 10.1504/ijiem.2006.008866.</w:t>
      </w:r>
    </w:p>
    <w:p w14:paraId="47B2396C"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lastRenderedPageBreak/>
        <w:t>[9]</w:t>
      </w:r>
      <w:r w:rsidRPr="00BB55E6">
        <w:rPr>
          <w:rFonts w:cs="Times New Roman"/>
          <w:noProof/>
          <w:szCs w:val="24"/>
        </w:rPr>
        <w:tab/>
        <w:t>C. V. A. N. Kessel, P. W. Singleton, and H. J. Hoben, “IT Project Management: Infamous Failures, Classic Mistakes, and Best Practices,” vol. 6, no. 2, pp. 562–563, 1985.</w:t>
      </w:r>
    </w:p>
    <w:p w14:paraId="1B51CE8F"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0]</w:t>
      </w:r>
      <w:r w:rsidRPr="00BB55E6">
        <w:rPr>
          <w:rFonts w:cs="Times New Roman"/>
          <w:noProof/>
          <w:szCs w:val="24"/>
        </w:rPr>
        <w:tab/>
        <w:t>R. Alimohammadinavid, “IS/IT projects failure: An investigation in Iranian Organizations,” no. 0, p. 59, 2007.</w:t>
      </w:r>
    </w:p>
    <w:p w14:paraId="2C6E1420"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1]</w:t>
      </w:r>
      <w:r w:rsidRPr="00BB55E6">
        <w:rPr>
          <w:rFonts w:cs="Times New Roman"/>
          <w:noProof/>
          <w:szCs w:val="24"/>
        </w:rPr>
        <w:tab/>
        <w:t xml:space="preserve">S. W. Chou, M. Y. He, and P. Y. Chen, “The factors that affect the implementation success of IS,” </w:t>
      </w:r>
      <w:r w:rsidRPr="00BB55E6">
        <w:rPr>
          <w:rFonts w:cs="Times New Roman"/>
          <w:i/>
          <w:iCs/>
          <w:noProof/>
          <w:szCs w:val="24"/>
        </w:rPr>
        <w:t>Proc. Annu. Hawaii Int. Conf. Syst. Sci.</w:t>
      </w:r>
      <w:r w:rsidRPr="00BB55E6">
        <w:rPr>
          <w:rFonts w:cs="Times New Roman"/>
          <w:noProof/>
          <w:szCs w:val="24"/>
        </w:rPr>
        <w:t>, pp. 1–10, 2008, doi: 10.1109/HICSS.2008.437.</w:t>
      </w:r>
    </w:p>
    <w:p w14:paraId="1606D0B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2]</w:t>
      </w:r>
      <w:r w:rsidRPr="00BB55E6">
        <w:rPr>
          <w:rFonts w:cs="Times New Roman"/>
          <w:noProof/>
          <w:szCs w:val="24"/>
        </w:rPr>
        <w:tab/>
        <w:t xml:space="preserve">B. P. Kaur and H. Aggrawal, “Critical Failure Factors in Information Sytsem : an Exploratory Review,” </w:t>
      </w:r>
      <w:r w:rsidRPr="00BB55E6">
        <w:rPr>
          <w:rFonts w:cs="Times New Roman"/>
          <w:i/>
          <w:iCs/>
          <w:noProof/>
          <w:szCs w:val="24"/>
        </w:rPr>
        <w:t>J. Glob. Res. Comput. Sci.</w:t>
      </w:r>
      <w:r w:rsidRPr="00BB55E6">
        <w:rPr>
          <w:rFonts w:cs="Times New Roman"/>
          <w:noProof/>
          <w:szCs w:val="24"/>
        </w:rPr>
        <w:t>, vol. 4, no. 1, pp. 76–82, 2013.</w:t>
      </w:r>
    </w:p>
    <w:p w14:paraId="1E82B695"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3]</w:t>
      </w:r>
      <w:r w:rsidRPr="00BB55E6">
        <w:rPr>
          <w:rFonts w:cs="Times New Roman"/>
          <w:noProof/>
          <w:szCs w:val="24"/>
        </w:rPr>
        <w:tab/>
        <w:t xml:space="preserve">A. J. Van Dijk, A. S. White, and R. A. Comley, “SUFFI: success and failure factors in ICT projects with Dutch case studies as examples,” </w:t>
      </w:r>
      <w:r w:rsidRPr="00BB55E6">
        <w:rPr>
          <w:rFonts w:cs="Times New Roman"/>
          <w:i/>
          <w:iCs/>
          <w:noProof/>
          <w:szCs w:val="24"/>
        </w:rPr>
        <w:t>Int. J. Proj. Organ. Manag.</w:t>
      </w:r>
      <w:r w:rsidRPr="00BB55E6">
        <w:rPr>
          <w:rFonts w:cs="Times New Roman"/>
          <w:noProof/>
          <w:szCs w:val="24"/>
        </w:rPr>
        <w:t>, vol. 5, no. 3, p. 239, 2013, doi: 10.1504/ijpom.2013.055857.</w:t>
      </w:r>
    </w:p>
    <w:p w14:paraId="17A33664"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4]</w:t>
      </w:r>
      <w:r w:rsidRPr="00BB55E6">
        <w:rPr>
          <w:rFonts w:cs="Times New Roman"/>
          <w:noProof/>
          <w:szCs w:val="24"/>
        </w:rPr>
        <w:tab/>
        <w:t xml:space="preserve">G. G. John G. Burch, Félix R. Strater, </w:t>
      </w:r>
      <w:r w:rsidRPr="00BB55E6">
        <w:rPr>
          <w:rFonts w:cs="Times New Roman"/>
          <w:i/>
          <w:iCs/>
          <w:noProof/>
          <w:szCs w:val="24"/>
        </w:rPr>
        <w:t>Information Systems: Theory and Practice</w:t>
      </w:r>
      <w:r w:rsidRPr="00BB55E6">
        <w:rPr>
          <w:rFonts w:cs="Times New Roman"/>
          <w:noProof/>
          <w:szCs w:val="24"/>
        </w:rPr>
        <w:t>, 2nd ed. the University of Michigan: John Wiley &amp; sons, 1979.</w:t>
      </w:r>
    </w:p>
    <w:p w14:paraId="6B6A6002"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5]</w:t>
      </w:r>
      <w:r w:rsidRPr="00BB55E6">
        <w:rPr>
          <w:rFonts w:cs="Times New Roman"/>
          <w:noProof/>
          <w:szCs w:val="24"/>
        </w:rPr>
        <w:tab/>
        <w:t xml:space="preserve">J. P. L. Kenneth C. Laudon, </w:t>
      </w:r>
      <w:r w:rsidRPr="00BB55E6">
        <w:rPr>
          <w:rFonts w:cs="Times New Roman"/>
          <w:i/>
          <w:iCs/>
          <w:noProof/>
          <w:szCs w:val="24"/>
        </w:rPr>
        <w:t>Management Information Systems: Managing the Digital Firm</w:t>
      </w:r>
      <w:r w:rsidRPr="00BB55E6">
        <w:rPr>
          <w:rFonts w:cs="Times New Roman"/>
          <w:noProof/>
          <w:szCs w:val="24"/>
        </w:rPr>
        <w:t>, 12th ed. Prentice Hall, 2012.</w:t>
      </w:r>
    </w:p>
    <w:p w14:paraId="6AF22A14"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6]</w:t>
      </w:r>
      <w:r w:rsidRPr="00BB55E6">
        <w:rPr>
          <w:rFonts w:cs="Times New Roman"/>
          <w:noProof/>
          <w:szCs w:val="24"/>
        </w:rPr>
        <w:tab/>
        <w:t xml:space="preserve">Simkin Mark G., </w:t>
      </w:r>
      <w:r w:rsidRPr="00BB55E6">
        <w:rPr>
          <w:rFonts w:cs="Times New Roman"/>
          <w:i/>
          <w:iCs/>
          <w:noProof/>
          <w:szCs w:val="24"/>
        </w:rPr>
        <w:t>Introduction to computer information systems for business</w:t>
      </w:r>
      <w:r w:rsidRPr="00BB55E6">
        <w:rPr>
          <w:rFonts w:cs="Times New Roman"/>
          <w:noProof/>
          <w:szCs w:val="24"/>
        </w:rPr>
        <w:t>. 1987.</w:t>
      </w:r>
    </w:p>
    <w:p w14:paraId="67453D1F"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7]</w:t>
      </w:r>
      <w:r w:rsidRPr="00BB55E6">
        <w:rPr>
          <w:rFonts w:cs="Times New Roman"/>
          <w:noProof/>
          <w:szCs w:val="24"/>
        </w:rPr>
        <w:tab/>
        <w:t xml:space="preserve">G. M. M. James A. O’Brien, </w:t>
      </w:r>
      <w:r w:rsidRPr="00BB55E6">
        <w:rPr>
          <w:rFonts w:cs="Times New Roman"/>
          <w:i/>
          <w:iCs/>
          <w:noProof/>
          <w:szCs w:val="24"/>
        </w:rPr>
        <w:t>Management Information Systems</w:t>
      </w:r>
      <w:r w:rsidRPr="00BB55E6">
        <w:rPr>
          <w:rFonts w:cs="Times New Roman"/>
          <w:noProof/>
          <w:szCs w:val="24"/>
        </w:rPr>
        <w:t>, 10th ed. College Ie Overruns: McGraw-Hill/Irwin, 2010.</w:t>
      </w:r>
    </w:p>
    <w:p w14:paraId="6646B1D7"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18]</w:t>
      </w:r>
      <w:r w:rsidRPr="00BB55E6">
        <w:rPr>
          <w:rFonts w:cs="Times New Roman"/>
          <w:noProof/>
          <w:szCs w:val="24"/>
        </w:rPr>
        <w:tab/>
        <w:t xml:space="preserve">Jogiyanto, </w:t>
      </w:r>
      <w:r w:rsidRPr="00BB55E6">
        <w:rPr>
          <w:rFonts w:cs="Times New Roman"/>
          <w:i/>
          <w:iCs/>
          <w:noProof/>
          <w:szCs w:val="24"/>
        </w:rPr>
        <w:t>Analisis dan Desain Sistem Informasi</w:t>
      </w:r>
      <w:r w:rsidRPr="00BB55E6">
        <w:rPr>
          <w:rFonts w:cs="Times New Roman"/>
          <w:noProof/>
          <w:szCs w:val="24"/>
        </w:rPr>
        <w:t>. Jakarta, 2001.</w:t>
      </w:r>
    </w:p>
    <w:p w14:paraId="41216E4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lastRenderedPageBreak/>
        <w:t>[19]</w:t>
      </w:r>
      <w:r w:rsidRPr="00BB55E6">
        <w:rPr>
          <w:rFonts w:cs="Times New Roman"/>
          <w:noProof/>
          <w:szCs w:val="24"/>
        </w:rPr>
        <w:tab/>
        <w:t>“Arti kata faktor - Kamus Besar Bahasa Indonesia (KBBI) Online.” [Online]. Available: https://kbbi.web.id/faktor. [Accessed: 22-Jun-2020].</w:t>
      </w:r>
    </w:p>
    <w:p w14:paraId="3A918113"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0]</w:t>
      </w:r>
      <w:r w:rsidRPr="00BB55E6">
        <w:rPr>
          <w:rFonts w:cs="Times New Roman"/>
          <w:noProof/>
          <w:szCs w:val="24"/>
        </w:rPr>
        <w:tab/>
        <w:t>“Arti kata sukses - Kamus Besar Bahasa Indonesia (KBBI) Online.” [Online]. Available: https://kbbi.web.id/sukses. [Accessed: 22-Jun-2020].</w:t>
      </w:r>
    </w:p>
    <w:p w14:paraId="7B118E77"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1]</w:t>
      </w:r>
      <w:r w:rsidRPr="00BB55E6">
        <w:rPr>
          <w:rFonts w:cs="Times New Roman"/>
          <w:noProof/>
          <w:szCs w:val="24"/>
        </w:rPr>
        <w:tab/>
        <w:t>“Success factor definition and meaning | Collins English Dictionary.” [Online]. Available: https://www.collinsdictionary.com/dictionary/english/success-factor. [Accessed: 22-Jun-2020].</w:t>
      </w:r>
    </w:p>
    <w:p w14:paraId="6B935FE4"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2]</w:t>
      </w:r>
      <w:r w:rsidRPr="00BB55E6">
        <w:rPr>
          <w:rFonts w:cs="Times New Roman"/>
          <w:noProof/>
          <w:szCs w:val="24"/>
        </w:rPr>
        <w:tab/>
        <w:t xml:space="preserve">“Critical success factors (CSF),” </w:t>
      </w:r>
      <w:r w:rsidRPr="00BB55E6">
        <w:rPr>
          <w:rFonts w:cs="Times New Roman"/>
          <w:i/>
          <w:iCs/>
          <w:noProof/>
          <w:szCs w:val="24"/>
        </w:rPr>
        <w:t>www.businessdictionary.com</w:t>
      </w:r>
      <w:r w:rsidRPr="00BB55E6">
        <w:rPr>
          <w:rFonts w:cs="Times New Roman"/>
          <w:noProof/>
          <w:szCs w:val="24"/>
        </w:rPr>
        <w:t>.</w:t>
      </w:r>
    </w:p>
    <w:p w14:paraId="0FD2A6F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3]</w:t>
      </w:r>
      <w:r w:rsidRPr="00BB55E6">
        <w:rPr>
          <w:rFonts w:cs="Times New Roman"/>
          <w:noProof/>
          <w:szCs w:val="24"/>
        </w:rPr>
        <w:tab/>
        <w:t xml:space="preserve">Rockart, John F., “Chief executives define their own data needs,” </w:t>
      </w:r>
      <w:r w:rsidRPr="00BB55E6">
        <w:rPr>
          <w:rFonts w:cs="Times New Roman"/>
          <w:i/>
          <w:iCs/>
          <w:noProof/>
          <w:szCs w:val="24"/>
        </w:rPr>
        <w:t>Harv. Bus. Rev.</w:t>
      </w:r>
      <w:r w:rsidRPr="00BB55E6">
        <w:rPr>
          <w:rFonts w:cs="Times New Roman"/>
          <w:noProof/>
          <w:szCs w:val="24"/>
        </w:rPr>
        <w:t>, pp. 81–93, 1979.</w:t>
      </w:r>
    </w:p>
    <w:p w14:paraId="1F5D06D0"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4]</w:t>
      </w:r>
      <w:r w:rsidRPr="00BB55E6">
        <w:rPr>
          <w:rFonts w:cs="Times New Roman"/>
          <w:noProof/>
          <w:szCs w:val="24"/>
        </w:rPr>
        <w:tab/>
        <w:t xml:space="preserve">W. H. DeLone and E. R. McLean, “The DeLone and McLean model of information systems success: A ten-year update,” </w:t>
      </w:r>
      <w:r w:rsidRPr="00BB55E6">
        <w:rPr>
          <w:rFonts w:cs="Times New Roman"/>
          <w:i/>
          <w:iCs/>
          <w:noProof/>
          <w:szCs w:val="24"/>
        </w:rPr>
        <w:t>J. Manag. Inf. Syst.</w:t>
      </w:r>
      <w:r w:rsidRPr="00BB55E6">
        <w:rPr>
          <w:rFonts w:cs="Times New Roman"/>
          <w:noProof/>
          <w:szCs w:val="24"/>
        </w:rPr>
        <w:t>, vol. 19, no. 4, pp. 9–30, 2003, doi: 10.1080/07421222.2003.11045748.</w:t>
      </w:r>
    </w:p>
    <w:p w14:paraId="4EDB174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5]</w:t>
      </w:r>
      <w:r w:rsidRPr="00BB55E6">
        <w:rPr>
          <w:rFonts w:cs="Times New Roman"/>
          <w:noProof/>
          <w:szCs w:val="24"/>
        </w:rPr>
        <w:tab/>
        <w:t>“Delone &amp; McLean IS Success Model.” [Online]. Available: https://sis.binus.ac.id/2019/04/11/delone-mclean-is-success-model/. [Accessed: 15-Jul-2020].</w:t>
      </w:r>
    </w:p>
    <w:p w14:paraId="4619D896"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6]</w:t>
      </w:r>
      <w:r w:rsidRPr="00BB55E6">
        <w:rPr>
          <w:rFonts w:cs="Times New Roman"/>
          <w:noProof/>
          <w:szCs w:val="24"/>
        </w:rPr>
        <w:tab/>
        <w:t xml:space="preserve">J. H. Mustakini, </w:t>
      </w:r>
      <w:r w:rsidRPr="00BB55E6">
        <w:rPr>
          <w:rFonts w:cs="Times New Roman"/>
          <w:i/>
          <w:iCs/>
          <w:noProof/>
          <w:szCs w:val="24"/>
        </w:rPr>
        <w:t>Sistem Informasi Keperilakuan</w:t>
      </w:r>
      <w:r w:rsidRPr="00BB55E6">
        <w:rPr>
          <w:rFonts w:cs="Times New Roman"/>
          <w:noProof/>
          <w:szCs w:val="24"/>
        </w:rPr>
        <w:t>. Yogyakarta: ANDI, 2007.</w:t>
      </w:r>
    </w:p>
    <w:p w14:paraId="6896D6BE"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7]</w:t>
      </w:r>
      <w:r w:rsidRPr="00BB55E6">
        <w:rPr>
          <w:rFonts w:cs="Times New Roman"/>
          <w:noProof/>
          <w:szCs w:val="24"/>
        </w:rPr>
        <w:tab/>
        <w:t xml:space="preserve">Z. A. Hasibuan, </w:t>
      </w:r>
      <w:r w:rsidRPr="00BB55E6">
        <w:rPr>
          <w:rFonts w:cs="Times New Roman"/>
          <w:i/>
          <w:iCs/>
          <w:noProof/>
          <w:szCs w:val="24"/>
        </w:rPr>
        <w:t>Metodologi Penelitian pada Bidang Ilmu Komputer dan Teknologi: Konsep, Teknik, dan Aplikasi.</w:t>
      </w:r>
      <w:r w:rsidRPr="00BB55E6">
        <w:rPr>
          <w:rFonts w:cs="Times New Roman"/>
          <w:noProof/>
          <w:szCs w:val="24"/>
        </w:rPr>
        <w:t xml:space="preserve"> Jakarta: Fakultas Ilmu Komputer Universitas Indonesia., 2007.</w:t>
      </w:r>
    </w:p>
    <w:p w14:paraId="7DB93892"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8]</w:t>
      </w:r>
      <w:r w:rsidRPr="00BB55E6">
        <w:rPr>
          <w:rFonts w:cs="Times New Roman"/>
          <w:noProof/>
          <w:szCs w:val="24"/>
        </w:rPr>
        <w:tab/>
        <w:t xml:space="preserve">U. Sekaran and R. Bougie, </w:t>
      </w:r>
      <w:r w:rsidRPr="00BB55E6">
        <w:rPr>
          <w:rFonts w:cs="Times New Roman"/>
          <w:i/>
          <w:iCs/>
          <w:noProof/>
          <w:szCs w:val="24"/>
        </w:rPr>
        <w:t>Research Methods for Business: A Skill Building Approach</w:t>
      </w:r>
      <w:r w:rsidRPr="00BB55E6">
        <w:rPr>
          <w:rFonts w:cs="Times New Roman"/>
          <w:noProof/>
          <w:szCs w:val="24"/>
        </w:rPr>
        <w:t>, 5th ed. Sussex: John Wiley &amp; Sons., 2009.</w:t>
      </w:r>
    </w:p>
    <w:p w14:paraId="45BC3B6A"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29]</w:t>
      </w:r>
      <w:r w:rsidRPr="00BB55E6">
        <w:rPr>
          <w:rFonts w:cs="Times New Roman"/>
          <w:noProof/>
          <w:szCs w:val="24"/>
        </w:rPr>
        <w:tab/>
        <w:t xml:space="preserve">Sutrisno Hadi, </w:t>
      </w:r>
      <w:r w:rsidRPr="00BB55E6">
        <w:rPr>
          <w:rFonts w:cs="Times New Roman"/>
          <w:i/>
          <w:iCs/>
          <w:noProof/>
          <w:szCs w:val="24"/>
        </w:rPr>
        <w:t>Metodologi research</w:t>
      </w:r>
      <w:r w:rsidRPr="00BB55E6">
        <w:rPr>
          <w:rFonts w:cs="Times New Roman"/>
          <w:noProof/>
          <w:szCs w:val="24"/>
        </w:rPr>
        <w:t>. Yogyakarta: ANDI, 2001.</w:t>
      </w:r>
    </w:p>
    <w:p w14:paraId="61402D71"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lastRenderedPageBreak/>
        <w:t>[30]</w:t>
      </w:r>
      <w:r w:rsidRPr="00BB55E6">
        <w:rPr>
          <w:rFonts w:cs="Times New Roman"/>
          <w:noProof/>
          <w:szCs w:val="24"/>
        </w:rPr>
        <w:tab/>
        <w:t xml:space="preserve">I. Holloway and S. Wheeler, </w:t>
      </w:r>
      <w:r w:rsidRPr="00BB55E6">
        <w:rPr>
          <w:rFonts w:cs="Times New Roman"/>
          <w:i/>
          <w:iCs/>
          <w:noProof/>
          <w:szCs w:val="24"/>
        </w:rPr>
        <w:t>Qualitative research for nurses</w:t>
      </w:r>
      <w:r w:rsidRPr="00BB55E6">
        <w:rPr>
          <w:rFonts w:cs="Times New Roman"/>
          <w:noProof/>
          <w:szCs w:val="24"/>
        </w:rPr>
        <w:t>. London: Blackwell Science, 1996.</w:t>
      </w:r>
    </w:p>
    <w:p w14:paraId="761C4361"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1]</w:t>
      </w:r>
      <w:r w:rsidRPr="00BB55E6">
        <w:rPr>
          <w:rFonts w:cs="Times New Roman"/>
          <w:noProof/>
          <w:szCs w:val="24"/>
        </w:rPr>
        <w:tab/>
        <w:t xml:space="preserve">Imami Nur Rachmawati, “PENGUMPULAN DATA DALAM PENELITIAN KUALITATIF: WAWANCARA,” </w:t>
      </w:r>
      <w:r w:rsidRPr="00BB55E6">
        <w:rPr>
          <w:rFonts w:cs="Times New Roman"/>
          <w:i/>
          <w:iCs/>
          <w:noProof/>
          <w:szCs w:val="24"/>
        </w:rPr>
        <w:t>J. Keperawatan Indones.</w:t>
      </w:r>
      <w:r w:rsidRPr="00BB55E6">
        <w:rPr>
          <w:rFonts w:cs="Times New Roman"/>
          <w:noProof/>
          <w:szCs w:val="24"/>
        </w:rPr>
        <w:t>, vol. 11, no. 1, pp. 35–40.</w:t>
      </w:r>
    </w:p>
    <w:p w14:paraId="3551DFB1"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2]</w:t>
      </w:r>
      <w:r w:rsidRPr="00BB55E6">
        <w:rPr>
          <w:rFonts w:cs="Times New Roman"/>
          <w:noProof/>
          <w:szCs w:val="24"/>
        </w:rPr>
        <w:tab/>
        <w:t xml:space="preserve">Ekasatya Adia Afriansyah, “Penggunaan Software ATLAS.ti sebagai Alat Bantu Proses Analisis Data Kualitatif,” </w:t>
      </w:r>
      <w:r w:rsidRPr="00BB55E6">
        <w:rPr>
          <w:rFonts w:cs="Times New Roman"/>
          <w:i/>
          <w:iCs/>
          <w:noProof/>
          <w:szCs w:val="24"/>
        </w:rPr>
        <w:t>Mosharafa</w:t>
      </w:r>
      <w:r w:rsidRPr="00BB55E6">
        <w:rPr>
          <w:rFonts w:cs="Times New Roman"/>
          <w:noProof/>
          <w:szCs w:val="24"/>
        </w:rPr>
        <w:t>, vol. 5, no. 2.</w:t>
      </w:r>
    </w:p>
    <w:p w14:paraId="20FF6218"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3]</w:t>
      </w:r>
      <w:r w:rsidRPr="00BB55E6">
        <w:rPr>
          <w:rFonts w:cs="Times New Roman"/>
          <w:noProof/>
          <w:szCs w:val="24"/>
        </w:rPr>
        <w:tab/>
        <w:t xml:space="preserve">M. Doorman, P. Drijvers, G. K., B. P., and R. H., “Tool use and the development of the function concept: From repeated calculations to functional thinking.,” </w:t>
      </w:r>
      <w:r w:rsidRPr="00BB55E6">
        <w:rPr>
          <w:rFonts w:cs="Times New Roman"/>
          <w:i/>
          <w:iCs/>
          <w:noProof/>
          <w:szCs w:val="24"/>
        </w:rPr>
        <w:t>Int. J. Sci. Math. Educ.</w:t>
      </w:r>
      <w:r w:rsidRPr="00BB55E6">
        <w:rPr>
          <w:rFonts w:cs="Times New Roman"/>
          <w:noProof/>
          <w:szCs w:val="24"/>
        </w:rPr>
        <w:t>, vol. 10, pp. 1243–1267, 2012.</w:t>
      </w:r>
    </w:p>
    <w:p w14:paraId="0062EF91"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4]</w:t>
      </w:r>
      <w:r w:rsidRPr="00BB55E6">
        <w:rPr>
          <w:rFonts w:cs="Times New Roman"/>
          <w:noProof/>
          <w:szCs w:val="24"/>
        </w:rPr>
        <w:tab/>
        <w:t>“Perguruan tinggi - Wikipedia bahasa Indonesia, ensiklopedia bebas.” [Online]. Available: https://id.wikipedia.org/wiki/Perguruan_tinggi. [Accessed: 27-Jun-2020].</w:t>
      </w:r>
    </w:p>
    <w:p w14:paraId="6E8D2DAB"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5]</w:t>
      </w:r>
      <w:r w:rsidRPr="00BB55E6">
        <w:rPr>
          <w:rFonts w:cs="Times New Roman"/>
          <w:noProof/>
          <w:szCs w:val="24"/>
        </w:rPr>
        <w:tab/>
        <w:t xml:space="preserve">Pemerintah Republik Indonesia, </w:t>
      </w:r>
      <w:r w:rsidRPr="00BB55E6">
        <w:rPr>
          <w:rFonts w:cs="Times New Roman"/>
          <w:i/>
          <w:iCs/>
          <w:noProof/>
          <w:szCs w:val="24"/>
        </w:rPr>
        <w:t>Undang-Undang Republik Indonesia Nomor 12 Tahun 2012 Tentang Pendidikan Tinggi</w:t>
      </w:r>
      <w:r w:rsidRPr="00BB55E6">
        <w:rPr>
          <w:rFonts w:cs="Times New Roman"/>
          <w:noProof/>
          <w:szCs w:val="24"/>
        </w:rPr>
        <w:t>. Indonesia, 2012.</w:t>
      </w:r>
    </w:p>
    <w:p w14:paraId="391DE877"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6]</w:t>
      </w:r>
      <w:r w:rsidRPr="00BB55E6">
        <w:rPr>
          <w:rFonts w:cs="Times New Roman"/>
          <w:noProof/>
          <w:szCs w:val="24"/>
        </w:rPr>
        <w:tab/>
        <w:t xml:space="preserve">Pemerintah Republik Indonesia, </w:t>
      </w:r>
      <w:r w:rsidRPr="00BB55E6">
        <w:rPr>
          <w:rFonts w:cs="Times New Roman"/>
          <w:i/>
          <w:iCs/>
          <w:noProof/>
          <w:szCs w:val="24"/>
        </w:rPr>
        <w:t>Undang-Undang Republik Indonesia Nomor 12 Pasal 59 Tahun 2012 Tentang Pendidikan Tinggi</w:t>
      </w:r>
      <w:r w:rsidRPr="00BB55E6">
        <w:rPr>
          <w:rFonts w:cs="Times New Roman"/>
          <w:noProof/>
          <w:szCs w:val="24"/>
        </w:rPr>
        <w:t>. Indonesia, 2012.</w:t>
      </w:r>
    </w:p>
    <w:p w14:paraId="4B6C024F"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7]</w:t>
      </w:r>
      <w:r w:rsidRPr="00BB55E6">
        <w:rPr>
          <w:rFonts w:cs="Times New Roman"/>
          <w:noProof/>
          <w:szCs w:val="24"/>
        </w:rPr>
        <w:tab/>
        <w:t>C. Technology, “Success factors for ICT implementation in Saudi secondary schools : From the perspective of ICT directors , head teachers , teachers and students Sultan Albugami and Vian Ahmed,” vol. 11, no. 1, pp. 36–54, 2015.</w:t>
      </w:r>
    </w:p>
    <w:p w14:paraId="09A16BD1" w14:textId="77777777" w:rsidR="00BB55E6" w:rsidRPr="00BB55E6"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t>[38]</w:t>
      </w:r>
      <w:r w:rsidRPr="00BB55E6">
        <w:rPr>
          <w:rFonts w:cs="Times New Roman"/>
          <w:noProof/>
          <w:szCs w:val="24"/>
        </w:rPr>
        <w:tab/>
        <w:t xml:space="preserve">S. Kheybari, F. M. Rezaie, S. A. Naji, M. Javdanmehr, and J. Rezaei, “Evaluation of factors contributing to the failure of information systems in public universities: the case of Iran,” </w:t>
      </w:r>
      <w:r w:rsidRPr="00BB55E6">
        <w:rPr>
          <w:rFonts w:cs="Times New Roman"/>
          <w:i/>
          <w:iCs/>
          <w:noProof/>
          <w:szCs w:val="24"/>
        </w:rPr>
        <w:t>Inf. Syst.</w:t>
      </w:r>
      <w:r w:rsidRPr="00BB55E6">
        <w:rPr>
          <w:rFonts w:cs="Times New Roman"/>
          <w:noProof/>
          <w:szCs w:val="24"/>
        </w:rPr>
        <w:t>, p. 101534, 2020, doi: 10.1016/j.is.2020.101534.</w:t>
      </w:r>
    </w:p>
    <w:p w14:paraId="10B1DF9C" w14:textId="03896D3F" w:rsidR="00AD4D3F" w:rsidRDefault="00BB55E6" w:rsidP="00BB55E6">
      <w:pPr>
        <w:widowControl w:val="0"/>
        <w:autoSpaceDE w:val="0"/>
        <w:autoSpaceDN w:val="0"/>
        <w:adjustRightInd w:val="0"/>
        <w:spacing w:before="120" w:after="120"/>
        <w:ind w:left="640" w:hanging="640"/>
        <w:rPr>
          <w:rFonts w:cs="Times New Roman"/>
          <w:noProof/>
          <w:szCs w:val="24"/>
        </w:rPr>
      </w:pPr>
      <w:r w:rsidRPr="00BB55E6">
        <w:rPr>
          <w:rFonts w:cs="Times New Roman"/>
          <w:noProof/>
          <w:szCs w:val="24"/>
        </w:rPr>
        <w:lastRenderedPageBreak/>
        <w:t>[39]</w:t>
      </w:r>
      <w:r w:rsidRPr="00BB55E6">
        <w:rPr>
          <w:rFonts w:cs="Times New Roman"/>
          <w:noProof/>
          <w:szCs w:val="24"/>
        </w:rPr>
        <w:tab/>
        <w:t>“Monsoon Academy.” [Online]. Available: http://www.monsoonacademy.com/article/2971/10-Kriteria-yang-Menunjukkan-Bahwa-Anda-Adalah-Seorang-Ahli-Dalam-SAP-(SAP-Expert).html. [Accessed: 15-Jul-2020].</w:t>
      </w:r>
    </w:p>
    <w:p w14:paraId="4A30C23C" w14:textId="77777777" w:rsidR="00AD4D3F" w:rsidRDefault="00AD4D3F">
      <w:pPr>
        <w:spacing w:line="360" w:lineRule="auto"/>
        <w:rPr>
          <w:rFonts w:cs="Times New Roman"/>
          <w:noProof/>
          <w:szCs w:val="24"/>
        </w:rPr>
      </w:pPr>
      <w:r>
        <w:rPr>
          <w:rFonts w:cs="Times New Roman"/>
          <w:noProof/>
          <w:szCs w:val="24"/>
        </w:rPr>
        <w:br w:type="page"/>
      </w:r>
    </w:p>
    <w:p w14:paraId="2B2AC6CA" w14:textId="77777777" w:rsidR="00AD4D3F" w:rsidRPr="008A10EE" w:rsidRDefault="00AD4D3F" w:rsidP="00AD4D3F">
      <w:pPr>
        <w:pStyle w:val="ListParagraph"/>
        <w:spacing w:before="120" w:after="120"/>
        <w:ind w:left="432"/>
        <w:contextualSpacing w:val="0"/>
        <w:jc w:val="center"/>
        <w:rPr>
          <w:rFonts w:eastAsia="Times New Roman" w:cs="Times New Roman"/>
          <w:i/>
          <w:iCs/>
          <w:color w:val="000000"/>
          <w:bdr w:val="none" w:sz="0" w:space="0" w:color="auto" w:frame="1"/>
          <w:lang w:eastAsia="en-GB"/>
        </w:rPr>
      </w:pPr>
      <w:r>
        <w:rPr>
          <w:rFonts w:eastAsia="Times New Roman" w:cs="Times New Roman"/>
          <w:i/>
          <w:iCs/>
          <w:color w:val="000000"/>
          <w:bdr w:val="none" w:sz="0" w:space="0" w:color="auto" w:frame="1"/>
          <w:lang w:eastAsia="en-GB"/>
        </w:rPr>
        <w:lastRenderedPageBreak/>
        <w:t>Halaman ini sengaja dikosongkan</w:t>
      </w:r>
    </w:p>
    <w:p w14:paraId="6381BF01" w14:textId="77777777" w:rsidR="00BB55E6" w:rsidRPr="00BB55E6" w:rsidRDefault="00BB55E6" w:rsidP="00BB55E6">
      <w:pPr>
        <w:widowControl w:val="0"/>
        <w:autoSpaceDE w:val="0"/>
        <w:autoSpaceDN w:val="0"/>
        <w:adjustRightInd w:val="0"/>
        <w:spacing w:before="120" w:after="120"/>
        <w:ind w:left="640" w:hanging="640"/>
        <w:rPr>
          <w:rFonts w:cs="Times New Roman"/>
          <w:noProof/>
        </w:rPr>
      </w:pPr>
    </w:p>
    <w:p w14:paraId="7863A86B" w14:textId="67CFD013" w:rsidR="00515F3B" w:rsidRPr="00AD4D3F" w:rsidRDefault="001C6AD1" w:rsidP="00AD4D3F">
      <w:pPr>
        <w:rPr>
          <w:rFonts w:eastAsiaTheme="majorEastAsia" w:cs="Times New Roman"/>
          <w:color w:val="000000" w:themeColor="text1"/>
          <w:szCs w:val="32"/>
          <w:lang w:val="id-ID"/>
        </w:rPr>
        <w:sectPr w:rsidR="00515F3B" w:rsidRPr="00AD4D3F" w:rsidSect="00493A68">
          <w:pgSz w:w="8420" w:h="11907"/>
          <w:pgMar w:top="1134" w:right="1134" w:bottom="1134" w:left="1701" w:header="720" w:footer="720" w:gutter="0"/>
          <w:cols w:space="720"/>
          <w:titlePg/>
          <w:docGrid w:linePitch="360"/>
        </w:sectPr>
      </w:pPr>
      <w:r w:rsidRPr="008A10EE">
        <w:rPr>
          <w:rFonts w:cs="Times New Roman"/>
          <w:lang w:val="id-ID"/>
        </w:rPr>
        <w:fldChar w:fldCharType="end"/>
      </w:r>
    </w:p>
    <w:p w14:paraId="162302E7" w14:textId="7E886118" w:rsidR="00B22A2F" w:rsidRPr="008A10EE" w:rsidRDefault="00A156AF" w:rsidP="00775A84">
      <w:pPr>
        <w:pStyle w:val="Heading1"/>
        <w:rPr>
          <w:rFonts w:cs="Times New Roman"/>
          <w:lang w:val="en-US"/>
        </w:rPr>
      </w:pPr>
      <w:bookmarkStart w:id="1189" w:name="_Toc48471585"/>
      <w:r>
        <w:rPr>
          <w:rFonts w:cs="Times New Roman"/>
          <w:noProof/>
        </w:rPr>
        <w:lastRenderedPageBreak/>
        <w:drawing>
          <wp:anchor distT="0" distB="0" distL="114300" distR="114300" simplePos="0" relativeHeight="251679232" behindDoc="0" locked="0" layoutInCell="1" allowOverlap="1" wp14:anchorId="5101C74F" wp14:editId="5014F684">
            <wp:simplePos x="0" y="0"/>
            <wp:positionH relativeFrom="margin">
              <wp:align>left</wp:align>
            </wp:positionH>
            <wp:positionV relativeFrom="margin">
              <wp:posOffset>83127</wp:posOffset>
            </wp:positionV>
            <wp:extent cx="1115695" cy="1673225"/>
            <wp:effectExtent l="0" t="0" r="8255" b="3175"/>
            <wp:wrapSquare wrapText="bothSides"/>
            <wp:docPr id="2" name="Picture 2" descr="A person wearing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wearing a suit and ti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15695" cy="1673225"/>
                    </a:xfrm>
                    <a:prstGeom prst="rect">
                      <a:avLst/>
                    </a:prstGeom>
                  </pic:spPr>
                </pic:pic>
              </a:graphicData>
            </a:graphic>
            <wp14:sizeRelH relativeFrom="margin">
              <wp14:pctWidth>0</wp14:pctWidth>
            </wp14:sizeRelH>
            <wp14:sizeRelV relativeFrom="margin">
              <wp14:pctHeight>0</wp14:pctHeight>
            </wp14:sizeRelV>
          </wp:anchor>
        </w:drawing>
      </w:r>
      <w:r w:rsidR="00B22A2F" w:rsidRPr="008A10EE">
        <w:rPr>
          <w:rFonts w:cs="Times New Roman"/>
        </w:rPr>
        <w:t>BIODATA</w:t>
      </w:r>
      <w:r w:rsidR="00B22A2F" w:rsidRPr="008A10EE">
        <w:rPr>
          <w:rFonts w:cs="Times New Roman"/>
          <w:lang w:val="en-US"/>
        </w:rPr>
        <w:t xml:space="preserve"> PENULIS</w:t>
      </w:r>
      <w:bookmarkEnd w:id="1189"/>
    </w:p>
    <w:p w14:paraId="149BB040" w14:textId="61F6BAEF" w:rsidR="00130786" w:rsidRDefault="00B22A2F" w:rsidP="00130786">
      <w:pPr>
        <w:rPr>
          <w:rFonts w:cs="Times New Roman"/>
          <w:lang w:val="en-US"/>
        </w:rPr>
      </w:pPr>
      <w:r w:rsidRPr="008A10EE">
        <w:rPr>
          <w:rFonts w:cs="Times New Roman"/>
          <w:lang w:val="id-ID"/>
        </w:rPr>
        <w:t xml:space="preserve">Penulis </w:t>
      </w:r>
      <w:r w:rsidRPr="008A10EE">
        <w:rPr>
          <w:rFonts w:cs="Times New Roman"/>
          <w:lang w:val="en-US"/>
        </w:rPr>
        <w:t>bernama lengkap</w:t>
      </w:r>
      <w:r w:rsidR="00130786" w:rsidRPr="008A10EE">
        <w:rPr>
          <w:rFonts w:cs="Times New Roman"/>
          <w:lang w:val="en-US"/>
        </w:rPr>
        <w:t xml:space="preserve"> Rofiqoh Nadiah. Lahir di Sidoarjo pada tanggal 24 April 1998. Penulis menempuh pendidikan formal mulai dari pendidikan dasar di MI Miftahul Huda (2005-2010), menengah pertama di SMPN 1 Krian (2010-2013), dan menengah atas  di SMAN 1 Mojosari (2013-2016). Selain pendidikan formal penulis juga menempuh pendidikan non-formal sebagai santriwati di Ponpes Al-Muhajirin (2013-2014) dan di YPP Al-Hidayah (2014-2016).</w:t>
      </w:r>
    </w:p>
    <w:p w14:paraId="516E5C82" w14:textId="77777777" w:rsidR="00A156AF" w:rsidRPr="008A10EE" w:rsidRDefault="00A156AF" w:rsidP="00130786">
      <w:pPr>
        <w:rPr>
          <w:rFonts w:cs="Times New Roman"/>
          <w:lang w:val="en-US"/>
        </w:rPr>
      </w:pPr>
    </w:p>
    <w:p w14:paraId="580830DF" w14:textId="1F666A09" w:rsidR="00B22A2F" w:rsidRPr="008A10EE" w:rsidRDefault="00B22A2F" w:rsidP="00130786">
      <w:pPr>
        <w:rPr>
          <w:rFonts w:cs="Times New Roman"/>
          <w:lang w:val="en-US"/>
        </w:rPr>
      </w:pPr>
      <w:r w:rsidRPr="008A10EE">
        <w:rPr>
          <w:rFonts w:cs="Times New Roman"/>
          <w:lang w:val="id-ID"/>
        </w:rPr>
        <w:t xml:space="preserve">Pada </w:t>
      </w:r>
      <w:r w:rsidR="00D328B7" w:rsidRPr="008A10EE">
        <w:rPr>
          <w:rFonts w:cs="Times New Roman"/>
          <w:lang w:val="en-US"/>
        </w:rPr>
        <w:t>tahu</w:t>
      </w:r>
      <w:r w:rsidRPr="008A10EE">
        <w:rPr>
          <w:rFonts w:cs="Times New Roman"/>
          <w:lang w:val="id-ID"/>
        </w:rPr>
        <w:t>n 201</w:t>
      </w:r>
      <w:r w:rsidR="00D328B7" w:rsidRPr="008A10EE">
        <w:rPr>
          <w:rFonts w:cs="Times New Roman"/>
          <w:lang w:val="en-US"/>
        </w:rPr>
        <w:t>6</w:t>
      </w:r>
      <w:r w:rsidRPr="008A10EE">
        <w:rPr>
          <w:rFonts w:cs="Times New Roman"/>
          <w:lang w:val="id-ID"/>
        </w:rPr>
        <w:t xml:space="preserve"> pasca kelulusan SMA, penulis melanjutkan pendidikan di Jurusan Sis</w:t>
      </w:r>
      <w:r w:rsidR="00130786" w:rsidRPr="008A10EE">
        <w:rPr>
          <w:rFonts w:cs="Times New Roman"/>
          <w:lang w:val="en-US"/>
        </w:rPr>
        <w:t>tem Informasi Fakultas Teknologi Elektro dan Informatika Cerdas</w:t>
      </w:r>
      <w:r w:rsidRPr="008A10EE">
        <w:rPr>
          <w:rFonts w:cs="Times New Roman"/>
          <w:lang w:val="id-ID"/>
        </w:rPr>
        <w:t xml:space="preserve"> – Institut Teknologi Sepuluh Nopember (ITS) Surabaya </w:t>
      </w:r>
      <w:r w:rsidR="00D328B7" w:rsidRPr="008A10EE">
        <w:rPr>
          <w:rFonts w:cs="Times New Roman"/>
          <w:lang w:val="en-US"/>
        </w:rPr>
        <w:t xml:space="preserve">melalui jalur SNMPTN </w:t>
      </w:r>
      <w:r w:rsidRPr="008A10EE">
        <w:rPr>
          <w:rFonts w:cs="Times New Roman"/>
          <w:lang w:val="id-ID"/>
        </w:rPr>
        <w:t>dan terdaftar sebagai mahasiswa dengan NRP 05211</w:t>
      </w:r>
      <w:r w:rsidR="00D328B7" w:rsidRPr="008A10EE">
        <w:rPr>
          <w:rFonts w:cs="Times New Roman"/>
          <w:lang w:val="en-US"/>
        </w:rPr>
        <w:t>61000000</w:t>
      </w:r>
      <w:r w:rsidR="00130786" w:rsidRPr="008A10EE">
        <w:rPr>
          <w:rFonts w:cs="Times New Roman"/>
          <w:lang w:val="en-US"/>
        </w:rPr>
        <w:t>1</w:t>
      </w:r>
      <w:r w:rsidR="00D60A6B" w:rsidRPr="008A10EE">
        <w:rPr>
          <w:rFonts w:cs="Times New Roman"/>
          <w:lang w:val="en-US"/>
        </w:rPr>
        <w:t>.</w:t>
      </w:r>
      <w:r w:rsidR="00130786" w:rsidRPr="008A10EE">
        <w:rPr>
          <w:rFonts w:cs="Times New Roman"/>
          <w:lang w:val="en-US"/>
        </w:rPr>
        <w:t xml:space="preserve"> Selama menjadi mahasiswa penulis aktif diberbagai kepanitiaan dan organisasi kemahasiswaan. Kepanitiaan yang diikuti oleh penulis yaitu panitia GERIGI (2017&amp;2018), Staff Kreatif ISE 2017, menjadi Pemandu ITS (2017-2019), serta sering menjadi volunteer dalam beberapa kegiatan sosial masyarakat. Pada tahun kedua dan ketiga penulis aktif di organisasi kemahasiswaan yaitu sebagai staff BEM Fakultas pada Departemen Sosial Masyarakat. Penulis pernah meraih juara ke-3 dalam lomba kreatifitas dan bisnis pada event FTIF Festival. Pada tahun ketiga dan keempat penulis juga aktif sebagai maha</w:t>
      </w:r>
      <w:r w:rsidR="001A2736" w:rsidRPr="008A10EE">
        <w:rPr>
          <w:rFonts w:cs="Times New Roman"/>
          <w:lang w:val="en-US"/>
        </w:rPr>
        <w:t>siswa</w:t>
      </w:r>
      <w:r w:rsidR="00130786" w:rsidRPr="008A10EE">
        <w:rPr>
          <w:rFonts w:cs="Times New Roman"/>
          <w:lang w:val="en-US"/>
        </w:rPr>
        <w:t xml:space="preserve"> magang di D</w:t>
      </w:r>
      <w:r w:rsidR="001A2736" w:rsidRPr="008A10EE">
        <w:rPr>
          <w:rFonts w:cs="Times New Roman"/>
          <w:lang w:val="en-US"/>
        </w:rPr>
        <w:t>irektorat</w:t>
      </w:r>
      <w:r w:rsidR="00130786" w:rsidRPr="008A10EE">
        <w:rPr>
          <w:rFonts w:cs="Times New Roman"/>
          <w:lang w:val="en-US"/>
        </w:rPr>
        <w:t xml:space="preserve"> Pengembangan </w:t>
      </w:r>
      <w:r w:rsidR="001A2736" w:rsidRPr="008A10EE">
        <w:rPr>
          <w:rFonts w:cs="Times New Roman"/>
          <w:lang w:val="en-US"/>
        </w:rPr>
        <w:t xml:space="preserve">Teknologi dan </w:t>
      </w:r>
      <w:r w:rsidR="00130786" w:rsidRPr="008A10EE">
        <w:rPr>
          <w:rFonts w:cs="Times New Roman"/>
          <w:lang w:val="en-US"/>
        </w:rPr>
        <w:t>Sistem Informasi (DPTSI)</w:t>
      </w:r>
      <w:r w:rsidR="001A2736" w:rsidRPr="008A10EE">
        <w:rPr>
          <w:rFonts w:cs="Times New Roman"/>
          <w:lang w:val="en-US"/>
        </w:rPr>
        <w:t xml:space="preserve"> ITS</w:t>
      </w:r>
      <w:r w:rsidR="00130786" w:rsidRPr="008A10EE">
        <w:rPr>
          <w:rFonts w:cs="Times New Roman"/>
          <w:lang w:val="en-US"/>
        </w:rPr>
        <w:t xml:space="preserve"> yang tergabung dalam Tim Big Data. Penulis juga pernah menjadi Asisten Dosen pada matakuliah Kepemimpinan </w:t>
      </w:r>
      <w:r w:rsidR="005E11FE" w:rsidRPr="008A10EE">
        <w:rPr>
          <w:rFonts w:cs="Times New Roman"/>
          <w:lang w:val="en-US"/>
        </w:rPr>
        <w:t>dan Keterampilan Interpersonal (KKI) dan matakuliah Evaluasi dan Audit TI (EATI).</w:t>
      </w:r>
    </w:p>
    <w:p w14:paraId="256F5DEF" w14:textId="7B2755AC" w:rsidR="00B07EAB" w:rsidRPr="008A10EE" w:rsidRDefault="00B22A2F" w:rsidP="00CE15A3">
      <w:pPr>
        <w:spacing w:before="120" w:after="120"/>
        <w:rPr>
          <w:rFonts w:cs="Times New Roman"/>
          <w:lang w:val="id-ID"/>
        </w:rPr>
      </w:pPr>
      <w:r w:rsidRPr="008A10EE">
        <w:rPr>
          <w:rFonts w:cs="Times New Roman"/>
          <w:lang w:val="id-ID"/>
        </w:rPr>
        <w:t xml:space="preserve">Pada tahun keempat, karena penulis memiliki ketertarikan di bidang </w:t>
      </w:r>
      <w:r w:rsidR="00130786" w:rsidRPr="008A10EE">
        <w:rPr>
          <w:rFonts w:cs="Times New Roman"/>
          <w:lang w:val="en-US"/>
        </w:rPr>
        <w:t>evaluasi</w:t>
      </w:r>
      <w:r w:rsidR="001A2736" w:rsidRPr="008A10EE">
        <w:rPr>
          <w:rFonts w:cs="Times New Roman"/>
          <w:lang w:val="en-US"/>
        </w:rPr>
        <w:t xml:space="preserve"> SI/TI</w:t>
      </w:r>
      <w:r w:rsidR="00130786" w:rsidRPr="008A10EE">
        <w:rPr>
          <w:rFonts w:cs="Times New Roman"/>
          <w:lang w:val="en-US"/>
        </w:rPr>
        <w:t xml:space="preserve"> dan manajemen</w:t>
      </w:r>
      <w:r w:rsidRPr="008A10EE">
        <w:rPr>
          <w:rFonts w:cs="Times New Roman"/>
          <w:lang w:val="id-ID"/>
        </w:rPr>
        <w:t xml:space="preserve">, maka penulis mengambil </w:t>
      </w:r>
      <w:r w:rsidRPr="008A10EE">
        <w:rPr>
          <w:rFonts w:cs="Times New Roman"/>
          <w:lang w:val="id-ID"/>
        </w:rPr>
        <w:lastRenderedPageBreak/>
        <w:t xml:space="preserve">bidang minat </w:t>
      </w:r>
      <w:r w:rsidR="00130786" w:rsidRPr="008A10EE">
        <w:rPr>
          <w:rFonts w:cs="Times New Roman"/>
          <w:lang w:val="en-US"/>
        </w:rPr>
        <w:t xml:space="preserve">Manajemen Sistem Informasi </w:t>
      </w:r>
      <w:r w:rsidR="00D60A6B" w:rsidRPr="008A10EE">
        <w:rPr>
          <w:rFonts w:cs="Times New Roman"/>
          <w:lang w:val="en-US"/>
        </w:rPr>
        <w:t>(</w:t>
      </w:r>
      <w:r w:rsidR="00130786" w:rsidRPr="008A10EE">
        <w:rPr>
          <w:rFonts w:cs="Times New Roman"/>
          <w:lang w:val="en-US"/>
        </w:rPr>
        <w:t>MSI</w:t>
      </w:r>
      <w:r w:rsidR="00D60A6B" w:rsidRPr="008A10EE">
        <w:rPr>
          <w:rFonts w:cs="Times New Roman"/>
          <w:lang w:val="en-US"/>
        </w:rPr>
        <w:t xml:space="preserve">) dengan topik tugas akhir </w:t>
      </w:r>
      <w:r w:rsidR="00130786" w:rsidRPr="008A10EE">
        <w:rPr>
          <w:rFonts w:cs="Times New Roman"/>
          <w:lang w:val="en-US"/>
        </w:rPr>
        <w:t>Analisis Faktor</w:t>
      </w:r>
      <w:r w:rsidR="00D60A6B" w:rsidRPr="008A10EE">
        <w:rPr>
          <w:rFonts w:cs="Times New Roman"/>
          <w:lang w:val="en-US"/>
        </w:rPr>
        <w:t>.</w:t>
      </w:r>
      <w:r w:rsidRPr="008A10EE">
        <w:rPr>
          <w:rFonts w:cs="Times New Roman"/>
          <w:lang w:val="id-ID"/>
        </w:rPr>
        <w:t xml:space="preserve"> </w:t>
      </w:r>
      <w:r w:rsidR="00D60A6B" w:rsidRPr="008A10EE">
        <w:rPr>
          <w:rFonts w:cs="Times New Roman"/>
          <w:lang w:val="en-US"/>
        </w:rPr>
        <w:t xml:space="preserve">Jika ingin memberikan masukan dan saran terkait tugas akhir ini, dapat menghubungi penulis melalui email </w:t>
      </w:r>
      <w:hyperlink r:id="rId55" w:history="1">
        <w:r w:rsidR="00130786" w:rsidRPr="008A10EE">
          <w:rPr>
            <w:rStyle w:val="Hyperlink"/>
            <w:rFonts w:cs="Times New Roman"/>
            <w:lang w:val="en-US"/>
          </w:rPr>
          <w:t>rofiqohnadiah@gmail.com</w:t>
        </w:r>
      </w:hyperlink>
      <w:r w:rsidRPr="008A10EE">
        <w:rPr>
          <w:rFonts w:cs="Times New Roman"/>
          <w:lang w:val="id-ID"/>
        </w:rPr>
        <w:t>.</w:t>
      </w:r>
      <w:bookmarkStart w:id="1190" w:name="_Toc30017279"/>
    </w:p>
    <w:p w14:paraId="65A33F1B" w14:textId="77777777" w:rsidR="00B07EAB" w:rsidRPr="008A10EE" w:rsidRDefault="00B07EAB" w:rsidP="00B07EAB">
      <w:pPr>
        <w:pStyle w:val="Heading1"/>
        <w:rPr>
          <w:rFonts w:cs="Times New Roman"/>
          <w:lang w:val="en-US"/>
        </w:rPr>
        <w:sectPr w:rsidR="00B07EAB" w:rsidRPr="008A10EE" w:rsidSect="00AE6BC2">
          <w:pgSz w:w="8420" w:h="11907"/>
          <w:pgMar w:top="1107" w:right="1134" w:bottom="1134" w:left="1701" w:header="720" w:footer="720" w:gutter="0"/>
          <w:cols w:space="720"/>
          <w:titlePg/>
          <w:docGrid w:linePitch="299"/>
        </w:sectPr>
      </w:pPr>
    </w:p>
    <w:p w14:paraId="7A334186" w14:textId="3D223EE7" w:rsidR="00A51EB2" w:rsidRPr="008A10EE" w:rsidRDefault="00A51EB2" w:rsidP="00B07EAB">
      <w:pPr>
        <w:pStyle w:val="Heading1"/>
        <w:rPr>
          <w:rFonts w:cs="Times New Roman"/>
          <w:lang w:val="en-US"/>
        </w:rPr>
      </w:pPr>
      <w:bookmarkStart w:id="1191" w:name="_Toc48471586"/>
      <w:r w:rsidRPr="008A10EE">
        <w:rPr>
          <w:rFonts w:cs="Times New Roman"/>
          <w:lang w:val="en-US"/>
        </w:rPr>
        <w:lastRenderedPageBreak/>
        <w:t xml:space="preserve">LAMPIRAN </w:t>
      </w:r>
      <w:bookmarkEnd w:id="1190"/>
      <w:r w:rsidRPr="008A10EE">
        <w:rPr>
          <w:rFonts w:cs="Times New Roman"/>
          <w:lang w:val="en-US"/>
        </w:rPr>
        <w:t>A</w:t>
      </w:r>
      <w:bookmarkEnd w:id="1191"/>
    </w:p>
    <w:p w14:paraId="0E248F86" w14:textId="1E086E1B" w:rsidR="000E5545" w:rsidRDefault="00E9544E" w:rsidP="00455A55">
      <w:pPr>
        <w:jc w:val="center"/>
        <w:rPr>
          <w:rFonts w:cs="Times New Roman"/>
          <w:b/>
          <w:bCs/>
          <w:lang w:val="en-US"/>
        </w:rPr>
      </w:pPr>
      <w:bookmarkStart w:id="1192" w:name="_Toc26521630"/>
      <w:bookmarkStart w:id="1193" w:name="_Toc27063149"/>
      <w:bookmarkStart w:id="1194" w:name="_Toc27236046"/>
      <w:bookmarkStart w:id="1195" w:name="_Toc30017280"/>
      <w:bookmarkStart w:id="1196" w:name="_Toc30367199"/>
      <w:bookmarkStart w:id="1197" w:name="_Toc31289490"/>
      <w:bookmarkEnd w:id="1192"/>
      <w:bookmarkEnd w:id="1193"/>
      <w:bookmarkEnd w:id="1194"/>
      <w:bookmarkEnd w:id="1195"/>
      <w:bookmarkEnd w:id="1196"/>
      <w:bookmarkEnd w:id="1197"/>
      <w:r w:rsidRPr="008A10EE">
        <w:rPr>
          <w:rFonts w:cs="Times New Roman"/>
          <w:b/>
          <w:bCs/>
          <w:lang w:val="en-US"/>
        </w:rPr>
        <w:t>PEDOMAN WAWANCARA</w:t>
      </w:r>
    </w:p>
    <w:p w14:paraId="4474C193" w14:textId="32B28CA1" w:rsidR="00455A55" w:rsidRPr="00455A55" w:rsidRDefault="00455A55" w:rsidP="000A7FCF">
      <w:pPr>
        <w:pStyle w:val="Heading1"/>
        <w:numPr>
          <w:ilvl w:val="0"/>
          <w:numId w:val="71"/>
        </w:numPr>
        <w:rPr>
          <w:lang w:val="en-US"/>
        </w:rPr>
      </w:pPr>
      <w:bookmarkStart w:id="1198" w:name="_Toc48157324"/>
      <w:bookmarkStart w:id="1199" w:name="_Toc48471587"/>
      <w:bookmarkEnd w:id="1198"/>
      <w:bookmarkEnd w:id="1199"/>
    </w:p>
    <w:p w14:paraId="5E284F32" w14:textId="77777777" w:rsidR="00D06089" w:rsidRPr="008A10EE" w:rsidRDefault="00D06089" w:rsidP="001B0998">
      <w:pPr>
        <w:rPr>
          <w:rFonts w:cs="Times New Roman"/>
          <w:lang w:val="en-US"/>
        </w:rPr>
      </w:pPr>
      <w:bookmarkStart w:id="1200" w:name="_Toc30017281"/>
      <w:r w:rsidRPr="008A10EE">
        <w:rPr>
          <w:rFonts w:cs="Times New Roman"/>
          <w:lang w:val="en-US"/>
        </w:rPr>
        <w:t>Wawancara ini dilakukan dengan narasumber terpilih yang berkaitan erat dengan pengembangan serta implementasi sistem informasi pada perguruan tinggi mereka. Sehingga data yang didapat sesuai dengan kebutuhan dari topik penelitian ini.</w:t>
      </w:r>
    </w:p>
    <w:p w14:paraId="5DD7B934" w14:textId="77777777" w:rsidR="00AB2273" w:rsidRPr="008A10EE" w:rsidRDefault="00D06089" w:rsidP="001B0998">
      <w:pPr>
        <w:rPr>
          <w:rFonts w:cs="Times New Roman"/>
          <w:lang w:val="en-US"/>
        </w:rPr>
      </w:pPr>
      <w:r w:rsidRPr="008A10EE">
        <w:rPr>
          <w:rFonts w:cs="Times New Roman"/>
          <w:lang w:val="en-US"/>
        </w:rPr>
        <w:t>Pertanyaan pada pedoman wawancara disusun berdasarkan temuan pada studi literatur yang telah dilakukan pada tahap sebelumnya. Pertanyaan-pertanyaan ini merupakan hasil dari perincian pada 2 rumusan masalah awal yang telah dikemukakan oleh peneliti pada bab sebelumnya. Dimana 2 rumusan pada penelitian ini adalah :</w:t>
      </w:r>
    </w:p>
    <w:p w14:paraId="7F3E5482" w14:textId="77777777" w:rsidR="00AB2273" w:rsidRPr="008A10EE" w:rsidRDefault="00D06089" w:rsidP="001B0998">
      <w:pPr>
        <w:pStyle w:val="ListParagraph"/>
        <w:numPr>
          <w:ilvl w:val="6"/>
          <w:numId w:val="13"/>
        </w:numPr>
        <w:ind w:left="426"/>
        <w:rPr>
          <w:rFonts w:cs="Times New Roman"/>
          <w:lang w:val="en-US"/>
        </w:rPr>
      </w:pPr>
      <w:r w:rsidRPr="008A10EE">
        <w:rPr>
          <w:rFonts w:cs="Times New Roman"/>
          <w:lang w:val="en-US"/>
        </w:rPr>
        <w:t>Apa sajakah faktor pendorong yang mempengaruhi keberhasilan implementasi Sistem Informasi Terpadu di Perguruan Tinggi?</w:t>
      </w:r>
    </w:p>
    <w:p w14:paraId="309E680A" w14:textId="120C5C51" w:rsidR="00D06089" w:rsidRPr="008A10EE" w:rsidRDefault="00D06089" w:rsidP="001B0998">
      <w:pPr>
        <w:pStyle w:val="ListParagraph"/>
        <w:numPr>
          <w:ilvl w:val="6"/>
          <w:numId w:val="13"/>
        </w:numPr>
        <w:ind w:left="426"/>
        <w:rPr>
          <w:rFonts w:cs="Times New Roman"/>
          <w:lang w:val="en-US"/>
        </w:rPr>
      </w:pPr>
      <w:r w:rsidRPr="008A10EE">
        <w:rPr>
          <w:rFonts w:cs="Times New Roman"/>
          <w:lang w:val="en-US"/>
        </w:rPr>
        <w:t>Apa sajakah faktor penghambat yang mempengaruhi kegagalan implementasi Sistem Informasi Terpadu di Perguruan Tinggi?</w:t>
      </w:r>
    </w:p>
    <w:p w14:paraId="480A242B" w14:textId="7BA80D73" w:rsidR="00D06089" w:rsidRDefault="00D06089" w:rsidP="001B0998">
      <w:pPr>
        <w:rPr>
          <w:rFonts w:cs="Times New Roman"/>
          <w:lang w:val="en-US"/>
        </w:rPr>
      </w:pPr>
      <w:r w:rsidRPr="008A10EE">
        <w:rPr>
          <w:rFonts w:cs="Times New Roman"/>
          <w:lang w:val="en-US"/>
        </w:rPr>
        <w:t xml:space="preserve">Untuk memandu proses pelaksanaan wawancara, maka dibuat pedoman wawancara yang diambil dari kesimpulan umum dari proses identifikasi faktor kesuksesan pada penelitian sebelumnya yaitu tiap pertanyaan inti topik penelitian merujuk pada faktor kesuksesan pada </w:t>
      </w:r>
      <w:r w:rsidR="00A253DD" w:rsidRPr="008A10EE">
        <w:rPr>
          <w:rFonts w:cs="Times New Roman"/>
          <w:lang w:val="en-US"/>
        </w:rPr>
        <w:t>tabel dibawah ini.</w:t>
      </w:r>
    </w:p>
    <w:p w14:paraId="7918E34B" w14:textId="77777777" w:rsidR="000E5545" w:rsidRPr="008A10EE" w:rsidRDefault="000E5545" w:rsidP="001B0998">
      <w:pPr>
        <w:rPr>
          <w:rFonts w:cs="Times New Roman"/>
          <w:lang w:val="en-US"/>
        </w:rPr>
      </w:pPr>
    </w:p>
    <w:p w14:paraId="481A6BF9" w14:textId="77777777" w:rsidR="00D06089" w:rsidRPr="008A10EE" w:rsidRDefault="00D06089" w:rsidP="001B0998">
      <w:pPr>
        <w:rPr>
          <w:rFonts w:cs="Times New Roman"/>
          <w:lang w:val="en-US"/>
        </w:rPr>
      </w:pPr>
    </w:p>
    <w:p w14:paraId="67D88CE5" w14:textId="5A51DB80" w:rsidR="00763752" w:rsidRPr="008A10EE" w:rsidRDefault="00763752" w:rsidP="00763752">
      <w:pPr>
        <w:pStyle w:val="Caption"/>
        <w:keepNext/>
        <w:rPr>
          <w:rFonts w:cs="Times New Roman"/>
        </w:rPr>
      </w:pPr>
      <w:bookmarkStart w:id="1201" w:name="_Toc4847164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A</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w:t>
      </w:r>
      <w:r w:rsidR="00182426">
        <w:rPr>
          <w:rFonts w:cs="Times New Roman"/>
        </w:rPr>
        <w:fldChar w:fldCharType="end"/>
      </w:r>
      <w:r w:rsidRPr="008A10EE">
        <w:rPr>
          <w:rFonts w:cs="Times New Roman"/>
        </w:rPr>
        <w:t xml:space="preserve"> Daftar </w:t>
      </w:r>
      <w:r w:rsidR="002E2335">
        <w:rPr>
          <w:rFonts w:cs="Times New Roman"/>
        </w:rPr>
        <w:t>F</w:t>
      </w:r>
      <w:r w:rsidRPr="008A10EE">
        <w:rPr>
          <w:rFonts w:cs="Times New Roman"/>
        </w:rPr>
        <w:t>ak</w:t>
      </w:r>
      <w:r w:rsidR="002E2335">
        <w:rPr>
          <w:rFonts w:cs="Times New Roman"/>
        </w:rPr>
        <w:t>tor Pendorong P</w:t>
      </w:r>
      <w:r w:rsidRPr="008A10EE">
        <w:rPr>
          <w:rFonts w:cs="Times New Roman"/>
        </w:rPr>
        <w:t xml:space="preserve">edoman </w:t>
      </w:r>
      <w:r w:rsidR="002E2335">
        <w:rPr>
          <w:rFonts w:cs="Times New Roman"/>
        </w:rPr>
        <w:t>W</w:t>
      </w:r>
      <w:r w:rsidRPr="008A10EE">
        <w:rPr>
          <w:rFonts w:cs="Times New Roman"/>
        </w:rPr>
        <w:t>awancara</w:t>
      </w:r>
      <w:bookmarkEnd w:id="1201"/>
    </w:p>
    <w:tbl>
      <w:tblPr>
        <w:tblStyle w:val="TableGrid"/>
        <w:tblW w:w="0" w:type="auto"/>
        <w:tblLook w:val="04A0" w:firstRow="1" w:lastRow="0" w:firstColumn="1" w:lastColumn="0" w:noHBand="0" w:noVBand="1"/>
      </w:tblPr>
      <w:tblGrid>
        <w:gridCol w:w="562"/>
        <w:gridCol w:w="1843"/>
        <w:gridCol w:w="3170"/>
      </w:tblGrid>
      <w:tr w:rsidR="00D06089" w:rsidRPr="008A10EE" w14:paraId="26F136A8" w14:textId="77777777" w:rsidTr="002E2335">
        <w:trPr>
          <w:tblHeader/>
        </w:trPr>
        <w:tc>
          <w:tcPr>
            <w:tcW w:w="562" w:type="dxa"/>
          </w:tcPr>
          <w:p w14:paraId="38AD0DF1" w14:textId="77777777" w:rsidR="00D06089" w:rsidRPr="002E2335" w:rsidRDefault="00D06089" w:rsidP="001B0998">
            <w:pPr>
              <w:jc w:val="center"/>
              <w:rPr>
                <w:rFonts w:cs="Times New Roman"/>
                <w:b/>
                <w:bCs/>
              </w:rPr>
            </w:pPr>
            <w:r w:rsidRPr="002E2335">
              <w:rPr>
                <w:rFonts w:cs="Times New Roman"/>
                <w:b/>
                <w:bCs/>
              </w:rPr>
              <w:t>No.</w:t>
            </w:r>
          </w:p>
        </w:tc>
        <w:tc>
          <w:tcPr>
            <w:tcW w:w="1843" w:type="dxa"/>
          </w:tcPr>
          <w:p w14:paraId="61FCB243" w14:textId="65157053" w:rsidR="00D06089" w:rsidRPr="002E2335" w:rsidRDefault="002E2335" w:rsidP="001B0998">
            <w:pPr>
              <w:jc w:val="center"/>
              <w:rPr>
                <w:rFonts w:cs="Times New Roman"/>
                <w:b/>
                <w:bCs/>
              </w:rPr>
            </w:pPr>
            <w:r w:rsidRPr="002E2335">
              <w:rPr>
                <w:rFonts w:cs="Times New Roman"/>
                <w:b/>
                <w:bCs/>
              </w:rPr>
              <w:t>Kategori</w:t>
            </w:r>
          </w:p>
        </w:tc>
        <w:tc>
          <w:tcPr>
            <w:tcW w:w="3170" w:type="dxa"/>
          </w:tcPr>
          <w:p w14:paraId="364F9AC5" w14:textId="092C171F" w:rsidR="00D06089" w:rsidRPr="002E2335" w:rsidRDefault="00D06089" w:rsidP="001B0998">
            <w:pPr>
              <w:jc w:val="center"/>
              <w:rPr>
                <w:rFonts w:cs="Times New Roman"/>
                <w:b/>
                <w:bCs/>
              </w:rPr>
            </w:pPr>
            <w:r w:rsidRPr="002E2335">
              <w:rPr>
                <w:rFonts w:cs="Times New Roman"/>
                <w:b/>
                <w:bCs/>
              </w:rPr>
              <w:t>Faktor</w:t>
            </w:r>
            <w:r w:rsidR="002E2335" w:rsidRPr="002E2335">
              <w:rPr>
                <w:rFonts w:cs="Times New Roman"/>
                <w:b/>
                <w:bCs/>
              </w:rPr>
              <w:t xml:space="preserve"> Pendorong</w:t>
            </w:r>
          </w:p>
        </w:tc>
      </w:tr>
      <w:tr w:rsidR="00D06089" w:rsidRPr="008A10EE" w14:paraId="65CC45DF" w14:textId="77777777" w:rsidTr="00D3423F">
        <w:tc>
          <w:tcPr>
            <w:tcW w:w="562" w:type="dxa"/>
          </w:tcPr>
          <w:p w14:paraId="0ECAA2A0" w14:textId="77777777" w:rsidR="00D06089" w:rsidRPr="008A10EE" w:rsidRDefault="00D06089" w:rsidP="001B0998">
            <w:pPr>
              <w:rPr>
                <w:rFonts w:cs="Times New Roman"/>
              </w:rPr>
            </w:pPr>
            <w:r w:rsidRPr="008A10EE">
              <w:rPr>
                <w:rFonts w:cs="Times New Roman"/>
              </w:rPr>
              <w:t>1.</w:t>
            </w:r>
          </w:p>
        </w:tc>
        <w:tc>
          <w:tcPr>
            <w:tcW w:w="1843" w:type="dxa"/>
          </w:tcPr>
          <w:p w14:paraId="0ECD9491" w14:textId="77777777" w:rsidR="00D06089" w:rsidRPr="008A10EE" w:rsidRDefault="00D06089" w:rsidP="001B0998">
            <w:pPr>
              <w:rPr>
                <w:rFonts w:cs="Times New Roman"/>
              </w:rPr>
            </w:pPr>
            <w:r w:rsidRPr="008A10EE">
              <w:rPr>
                <w:rFonts w:cs="Times New Roman"/>
              </w:rPr>
              <w:t>Sumber Daya Manusia</w:t>
            </w:r>
          </w:p>
        </w:tc>
        <w:tc>
          <w:tcPr>
            <w:tcW w:w="3170" w:type="dxa"/>
          </w:tcPr>
          <w:p w14:paraId="7FC93A3D" w14:textId="77777777" w:rsidR="00D06089" w:rsidRPr="008A10EE" w:rsidRDefault="00D06089" w:rsidP="001B0998">
            <w:pPr>
              <w:pStyle w:val="ListParagraph"/>
              <w:numPr>
                <w:ilvl w:val="0"/>
                <w:numId w:val="21"/>
              </w:numPr>
              <w:ind w:left="404"/>
              <w:rPr>
                <w:rFonts w:cs="Times New Roman"/>
              </w:rPr>
            </w:pPr>
            <w:r w:rsidRPr="008A10EE">
              <w:rPr>
                <w:rFonts w:cs="Times New Roman"/>
              </w:rPr>
              <w:t>Tersedianya departemen atau bagian khusus untuk IT</w:t>
            </w:r>
          </w:p>
        </w:tc>
      </w:tr>
      <w:tr w:rsidR="00D06089" w:rsidRPr="008A10EE" w14:paraId="7AB2E168" w14:textId="77777777" w:rsidTr="00D3423F">
        <w:tc>
          <w:tcPr>
            <w:tcW w:w="562" w:type="dxa"/>
          </w:tcPr>
          <w:p w14:paraId="68A164D6" w14:textId="77777777" w:rsidR="00D06089" w:rsidRPr="008A10EE" w:rsidRDefault="00D06089" w:rsidP="001B0998">
            <w:pPr>
              <w:rPr>
                <w:rFonts w:cs="Times New Roman"/>
              </w:rPr>
            </w:pPr>
          </w:p>
        </w:tc>
        <w:tc>
          <w:tcPr>
            <w:tcW w:w="1843" w:type="dxa"/>
          </w:tcPr>
          <w:p w14:paraId="12A64401" w14:textId="77777777" w:rsidR="00D06089" w:rsidRPr="008A10EE" w:rsidRDefault="00D06089" w:rsidP="001B0998">
            <w:pPr>
              <w:rPr>
                <w:rFonts w:cs="Times New Roman"/>
              </w:rPr>
            </w:pPr>
          </w:p>
        </w:tc>
        <w:tc>
          <w:tcPr>
            <w:tcW w:w="3170" w:type="dxa"/>
          </w:tcPr>
          <w:p w14:paraId="639E87FE" w14:textId="77777777" w:rsidR="00D06089" w:rsidRDefault="00D06089" w:rsidP="001B0998">
            <w:pPr>
              <w:pStyle w:val="ListParagraph"/>
              <w:numPr>
                <w:ilvl w:val="0"/>
                <w:numId w:val="21"/>
              </w:numPr>
              <w:ind w:left="404"/>
              <w:rPr>
                <w:rFonts w:cs="Times New Roman"/>
              </w:rPr>
            </w:pPr>
            <w:r w:rsidRPr="008A10EE">
              <w:rPr>
                <w:rFonts w:cs="Times New Roman"/>
              </w:rPr>
              <w:t>Tersedianya sumber daya manusia yang cukup dalam tim IT</w:t>
            </w:r>
          </w:p>
          <w:p w14:paraId="57BD4A67" w14:textId="77777777" w:rsidR="00455A55" w:rsidRPr="00455A55" w:rsidRDefault="00455A55" w:rsidP="00455A55"/>
          <w:p w14:paraId="0F8BA12C" w14:textId="2BEA54A0" w:rsidR="00455A55" w:rsidRPr="00455A55" w:rsidRDefault="00455A55" w:rsidP="00455A55">
            <w:pPr>
              <w:jc w:val="center"/>
            </w:pPr>
          </w:p>
        </w:tc>
      </w:tr>
      <w:tr w:rsidR="00D06089" w:rsidRPr="008A10EE" w14:paraId="223000F4" w14:textId="77777777" w:rsidTr="00D3423F">
        <w:tc>
          <w:tcPr>
            <w:tcW w:w="562" w:type="dxa"/>
          </w:tcPr>
          <w:p w14:paraId="3B7E5D79" w14:textId="77777777" w:rsidR="00D06089" w:rsidRPr="008A10EE" w:rsidRDefault="00D06089" w:rsidP="001B0998">
            <w:pPr>
              <w:rPr>
                <w:rFonts w:cs="Times New Roman"/>
              </w:rPr>
            </w:pPr>
          </w:p>
        </w:tc>
        <w:tc>
          <w:tcPr>
            <w:tcW w:w="1843" w:type="dxa"/>
          </w:tcPr>
          <w:p w14:paraId="79D4CD2F" w14:textId="77777777" w:rsidR="00D06089" w:rsidRPr="008A10EE" w:rsidRDefault="00D06089" w:rsidP="001B0998">
            <w:pPr>
              <w:rPr>
                <w:rFonts w:cs="Times New Roman"/>
              </w:rPr>
            </w:pPr>
          </w:p>
        </w:tc>
        <w:tc>
          <w:tcPr>
            <w:tcW w:w="3170" w:type="dxa"/>
          </w:tcPr>
          <w:p w14:paraId="73D0894B" w14:textId="77777777" w:rsidR="00D06089" w:rsidRPr="008A10EE" w:rsidRDefault="00D06089" w:rsidP="001B0998">
            <w:pPr>
              <w:pStyle w:val="ListParagraph"/>
              <w:numPr>
                <w:ilvl w:val="0"/>
                <w:numId w:val="21"/>
              </w:numPr>
              <w:ind w:left="404"/>
              <w:rPr>
                <w:rFonts w:cs="Times New Roman"/>
              </w:rPr>
            </w:pPr>
            <w:r w:rsidRPr="008A10EE">
              <w:rPr>
                <w:rFonts w:cs="Times New Roman"/>
              </w:rPr>
              <w:t>Tersedianya sumber daya manusia yang kompeten dalam membantu proses pengembangan dan implementasi sistem</w:t>
            </w:r>
          </w:p>
        </w:tc>
      </w:tr>
      <w:tr w:rsidR="00D06089" w:rsidRPr="008A10EE" w14:paraId="291E1069" w14:textId="77777777" w:rsidTr="00D3423F">
        <w:tc>
          <w:tcPr>
            <w:tcW w:w="562" w:type="dxa"/>
          </w:tcPr>
          <w:p w14:paraId="26A14A1D" w14:textId="77777777" w:rsidR="00D06089" w:rsidRPr="008A10EE" w:rsidRDefault="00D06089" w:rsidP="001B0998">
            <w:pPr>
              <w:rPr>
                <w:rFonts w:cs="Times New Roman"/>
              </w:rPr>
            </w:pPr>
          </w:p>
        </w:tc>
        <w:tc>
          <w:tcPr>
            <w:tcW w:w="1843" w:type="dxa"/>
          </w:tcPr>
          <w:p w14:paraId="14A4FA3A" w14:textId="77777777" w:rsidR="00D06089" w:rsidRPr="008A10EE" w:rsidRDefault="00D06089" w:rsidP="001B0998">
            <w:pPr>
              <w:rPr>
                <w:rFonts w:cs="Times New Roman"/>
              </w:rPr>
            </w:pPr>
          </w:p>
        </w:tc>
        <w:tc>
          <w:tcPr>
            <w:tcW w:w="3170" w:type="dxa"/>
          </w:tcPr>
          <w:p w14:paraId="182045AF" w14:textId="77777777" w:rsidR="00D06089" w:rsidRPr="008A10EE" w:rsidRDefault="00D06089" w:rsidP="001B0998">
            <w:pPr>
              <w:rPr>
                <w:rFonts w:cs="Times New Roman"/>
              </w:rPr>
            </w:pPr>
          </w:p>
        </w:tc>
      </w:tr>
      <w:tr w:rsidR="00D06089" w:rsidRPr="008A10EE" w14:paraId="1B161B38" w14:textId="77777777" w:rsidTr="00D3423F">
        <w:tc>
          <w:tcPr>
            <w:tcW w:w="562" w:type="dxa"/>
          </w:tcPr>
          <w:p w14:paraId="01684AB7" w14:textId="77777777" w:rsidR="00D06089" w:rsidRPr="008A10EE" w:rsidRDefault="00D06089" w:rsidP="001B0998">
            <w:pPr>
              <w:rPr>
                <w:rFonts w:cs="Times New Roman"/>
              </w:rPr>
            </w:pPr>
            <w:r w:rsidRPr="008A10EE">
              <w:rPr>
                <w:rFonts w:cs="Times New Roman"/>
              </w:rPr>
              <w:t>2.</w:t>
            </w:r>
          </w:p>
        </w:tc>
        <w:tc>
          <w:tcPr>
            <w:tcW w:w="1843" w:type="dxa"/>
          </w:tcPr>
          <w:p w14:paraId="1906F54C" w14:textId="77777777" w:rsidR="00D06089" w:rsidRPr="008A10EE" w:rsidRDefault="00D06089" w:rsidP="001B0998">
            <w:pPr>
              <w:rPr>
                <w:rFonts w:cs="Times New Roman"/>
              </w:rPr>
            </w:pPr>
            <w:r w:rsidRPr="008A10EE">
              <w:rPr>
                <w:rFonts w:cs="Times New Roman"/>
              </w:rPr>
              <w:t>Manajemen Organisasi</w:t>
            </w:r>
          </w:p>
        </w:tc>
        <w:tc>
          <w:tcPr>
            <w:tcW w:w="3170" w:type="dxa"/>
          </w:tcPr>
          <w:p w14:paraId="3AFD1B89" w14:textId="77777777" w:rsidR="00D06089" w:rsidRPr="008A10EE" w:rsidRDefault="00D06089" w:rsidP="001B0998">
            <w:pPr>
              <w:pStyle w:val="ListParagraph"/>
              <w:numPr>
                <w:ilvl w:val="0"/>
                <w:numId w:val="21"/>
              </w:numPr>
              <w:ind w:left="462"/>
              <w:rPr>
                <w:rFonts w:cs="Times New Roman"/>
              </w:rPr>
            </w:pPr>
            <w:r w:rsidRPr="008A10EE">
              <w:rPr>
                <w:rFonts w:cs="Times New Roman"/>
              </w:rPr>
              <w:t xml:space="preserve">Adanya dukungan dari pimpinan atau </w:t>
            </w:r>
            <w:r w:rsidRPr="008A10EE">
              <w:rPr>
                <w:rFonts w:cs="Times New Roman"/>
                <w:i/>
                <w:iCs/>
              </w:rPr>
              <w:t>top management</w:t>
            </w:r>
          </w:p>
        </w:tc>
      </w:tr>
      <w:tr w:rsidR="00D06089" w:rsidRPr="008A10EE" w14:paraId="067A6A1D" w14:textId="77777777" w:rsidTr="00D3423F">
        <w:tc>
          <w:tcPr>
            <w:tcW w:w="562" w:type="dxa"/>
          </w:tcPr>
          <w:p w14:paraId="3A1EF73B" w14:textId="77777777" w:rsidR="00D06089" w:rsidRPr="008A10EE" w:rsidRDefault="00D06089" w:rsidP="001B0998">
            <w:pPr>
              <w:rPr>
                <w:rFonts w:cs="Times New Roman"/>
              </w:rPr>
            </w:pPr>
          </w:p>
        </w:tc>
        <w:tc>
          <w:tcPr>
            <w:tcW w:w="1843" w:type="dxa"/>
          </w:tcPr>
          <w:p w14:paraId="50FF5BA3" w14:textId="77777777" w:rsidR="00D06089" w:rsidRPr="008A10EE" w:rsidRDefault="00D06089" w:rsidP="001B0998">
            <w:pPr>
              <w:rPr>
                <w:rFonts w:cs="Times New Roman"/>
              </w:rPr>
            </w:pPr>
          </w:p>
        </w:tc>
        <w:tc>
          <w:tcPr>
            <w:tcW w:w="3170" w:type="dxa"/>
          </w:tcPr>
          <w:p w14:paraId="6F6B67CF" w14:textId="77777777" w:rsidR="00D06089" w:rsidRPr="008A10EE" w:rsidRDefault="00D06089" w:rsidP="001B0998">
            <w:pPr>
              <w:pStyle w:val="ListParagraph"/>
              <w:numPr>
                <w:ilvl w:val="0"/>
                <w:numId w:val="21"/>
              </w:numPr>
              <w:ind w:left="462"/>
              <w:rPr>
                <w:rFonts w:cs="Times New Roman"/>
              </w:rPr>
            </w:pPr>
            <w:r w:rsidRPr="008A10EE">
              <w:rPr>
                <w:rFonts w:cs="Times New Roman"/>
              </w:rPr>
              <w:t xml:space="preserve">Bentuk dukungan </w:t>
            </w:r>
            <w:r w:rsidRPr="008A10EE">
              <w:rPr>
                <w:rFonts w:cs="Times New Roman"/>
                <w:i/>
                <w:iCs/>
              </w:rPr>
              <w:t>top management</w:t>
            </w:r>
            <w:r w:rsidRPr="008A10EE">
              <w:rPr>
                <w:rFonts w:cs="Times New Roman"/>
              </w:rPr>
              <w:t xml:space="preserve"> (Mandat, Surat Keputusan, Pendanaan, Sosialisasi,dll)</w:t>
            </w:r>
          </w:p>
        </w:tc>
      </w:tr>
      <w:tr w:rsidR="00D06089" w:rsidRPr="008A10EE" w14:paraId="6C6928FF" w14:textId="77777777" w:rsidTr="00D3423F">
        <w:tc>
          <w:tcPr>
            <w:tcW w:w="562" w:type="dxa"/>
          </w:tcPr>
          <w:p w14:paraId="21457C08" w14:textId="77777777" w:rsidR="00D06089" w:rsidRPr="008A10EE" w:rsidRDefault="00D06089" w:rsidP="001B0998">
            <w:pPr>
              <w:rPr>
                <w:rFonts w:cs="Times New Roman"/>
              </w:rPr>
            </w:pPr>
          </w:p>
        </w:tc>
        <w:tc>
          <w:tcPr>
            <w:tcW w:w="1843" w:type="dxa"/>
          </w:tcPr>
          <w:p w14:paraId="01B3F9CE" w14:textId="77777777" w:rsidR="00D06089" w:rsidRPr="008A10EE" w:rsidRDefault="00D06089" w:rsidP="001B0998">
            <w:pPr>
              <w:rPr>
                <w:rFonts w:cs="Times New Roman"/>
              </w:rPr>
            </w:pPr>
          </w:p>
        </w:tc>
        <w:tc>
          <w:tcPr>
            <w:tcW w:w="3170" w:type="dxa"/>
          </w:tcPr>
          <w:p w14:paraId="7082FE78" w14:textId="77777777" w:rsidR="00D06089" w:rsidRPr="008A10EE" w:rsidRDefault="00D06089" w:rsidP="001B0998">
            <w:pPr>
              <w:pStyle w:val="ListParagraph"/>
              <w:numPr>
                <w:ilvl w:val="0"/>
                <w:numId w:val="21"/>
              </w:numPr>
              <w:ind w:left="462"/>
              <w:rPr>
                <w:rFonts w:cs="Times New Roman"/>
              </w:rPr>
            </w:pPr>
            <w:r w:rsidRPr="008A10EE">
              <w:rPr>
                <w:rFonts w:cs="Times New Roman"/>
              </w:rPr>
              <w:t>Visi dan Misi organisasi selaras dengan tujuan implementasi sistem informasi</w:t>
            </w:r>
          </w:p>
        </w:tc>
      </w:tr>
      <w:tr w:rsidR="00D06089" w:rsidRPr="008A10EE" w14:paraId="0F5C8B74" w14:textId="77777777" w:rsidTr="00D3423F">
        <w:tc>
          <w:tcPr>
            <w:tcW w:w="562" w:type="dxa"/>
          </w:tcPr>
          <w:p w14:paraId="1956A2AB" w14:textId="77777777" w:rsidR="00D06089" w:rsidRPr="008A10EE" w:rsidRDefault="00D06089" w:rsidP="001B0998">
            <w:pPr>
              <w:rPr>
                <w:rFonts w:cs="Times New Roman"/>
              </w:rPr>
            </w:pPr>
          </w:p>
        </w:tc>
        <w:tc>
          <w:tcPr>
            <w:tcW w:w="1843" w:type="dxa"/>
          </w:tcPr>
          <w:p w14:paraId="2BAB407B" w14:textId="77777777" w:rsidR="00D06089" w:rsidRPr="008A10EE" w:rsidRDefault="00D06089" w:rsidP="001B0998">
            <w:pPr>
              <w:rPr>
                <w:rFonts w:cs="Times New Roman"/>
              </w:rPr>
            </w:pPr>
          </w:p>
        </w:tc>
        <w:tc>
          <w:tcPr>
            <w:tcW w:w="3170" w:type="dxa"/>
          </w:tcPr>
          <w:p w14:paraId="63D577A9" w14:textId="77777777" w:rsidR="00D06089" w:rsidRPr="008A10EE" w:rsidRDefault="00D06089" w:rsidP="001B0998">
            <w:pPr>
              <w:rPr>
                <w:rFonts w:cs="Times New Roman"/>
              </w:rPr>
            </w:pPr>
          </w:p>
        </w:tc>
      </w:tr>
      <w:tr w:rsidR="00D06089" w:rsidRPr="008A10EE" w14:paraId="4983D2FB" w14:textId="77777777" w:rsidTr="00D3423F">
        <w:tc>
          <w:tcPr>
            <w:tcW w:w="562" w:type="dxa"/>
          </w:tcPr>
          <w:p w14:paraId="6C5E9AAF" w14:textId="77777777" w:rsidR="00D06089" w:rsidRPr="008A10EE" w:rsidRDefault="00D06089" w:rsidP="001B0998">
            <w:pPr>
              <w:rPr>
                <w:rFonts w:cs="Times New Roman"/>
              </w:rPr>
            </w:pPr>
            <w:r w:rsidRPr="008A10EE">
              <w:rPr>
                <w:rFonts w:cs="Times New Roman"/>
              </w:rPr>
              <w:t>3.</w:t>
            </w:r>
          </w:p>
        </w:tc>
        <w:tc>
          <w:tcPr>
            <w:tcW w:w="1843" w:type="dxa"/>
          </w:tcPr>
          <w:p w14:paraId="04611899" w14:textId="77777777" w:rsidR="00D06089" w:rsidRPr="008A10EE" w:rsidRDefault="00D06089" w:rsidP="001B0998">
            <w:pPr>
              <w:rPr>
                <w:rFonts w:cs="Times New Roman"/>
              </w:rPr>
            </w:pPr>
            <w:r w:rsidRPr="008A10EE">
              <w:rPr>
                <w:rFonts w:cs="Times New Roman"/>
              </w:rPr>
              <w:t>Manajemen Proyek</w:t>
            </w:r>
          </w:p>
        </w:tc>
        <w:tc>
          <w:tcPr>
            <w:tcW w:w="3170" w:type="dxa"/>
          </w:tcPr>
          <w:p w14:paraId="1BF96426" w14:textId="77777777" w:rsidR="00D06089" w:rsidRPr="008A10EE" w:rsidRDefault="00D06089" w:rsidP="001B0998">
            <w:pPr>
              <w:pStyle w:val="ListParagraph"/>
              <w:numPr>
                <w:ilvl w:val="0"/>
                <w:numId w:val="21"/>
              </w:numPr>
              <w:ind w:left="462"/>
              <w:rPr>
                <w:rFonts w:cs="Times New Roman"/>
              </w:rPr>
            </w:pPr>
            <w:r w:rsidRPr="008A10EE">
              <w:rPr>
                <w:rFonts w:cs="Times New Roman"/>
              </w:rPr>
              <w:t>Adanya rencana pengembangan dan pengimplementasian yang terjadwal</w:t>
            </w:r>
          </w:p>
        </w:tc>
      </w:tr>
      <w:tr w:rsidR="00D06089" w:rsidRPr="008A10EE" w14:paraId="12EB1A0C" w14:textId="77777777" w:rsidTr="00D3423F">
        <w:tc>
          <w:tcPr>
            <w:tcW w:w="562" w:type="dxa"/>
          </w:tcPr>
          <w:p w14:paraId="6141C478" w14:textId="77777777" w:rsidR="00D06089" w:rsidRPr="008A10EE" w:rsidRDefault="00D06089" w:rsidP="001B0998">
            <w:pPr>
              <w:rPr>
                <w:rFonts w:cs="Times New Roman"/>
              </w:rPr>
            </w:pPr>
          </w:p>
        </w:tc>
        <w:tc>
          <w:tcPr>
            <w:tcW w:w="1843" w:type="dxa"/>
          </w:tcPr>
          <w:p w14:paraId="331B0EE7" w14:textId="77777777" w:rsidR="00D06089" w:rsidRPr="008A10EE" w:rsidRDefault="00D06089" w:rsidP="001B0998">
            <w:pPr>
              <w:rPr>
                <w:rFonts w:cs="Times New Roman"/>
              </w:rPr>
            </w:pPr>
          </w:p>
        </w:tc>
        <w:tc>
          <w:tcPr>
            <w:tcW w:w="3170" w:type="dxa"/>
          </w:tcPr>
          <w:p w14:paraId="30178F8E" w14:textId="77777777" w:rsidR="00D06089" w:rsidRPr="008A10EE" w:rsidRDefault="00D06089" w:rsidP="001B0998">
            <w:pPr>
              <w:pStyle w:val="ListParagraph"/>
              <w:numPr>
                <w:ilvl w:val="0"/>
                <w:numId w:val="21"/>
              </w:numPr>
              <w:ind w:left="462"/>
              <w:rPr>
                <w:rFonts w:cs="Times New Roman"/>
              </w:rPr>
            </w:pPr>
            <w:r w:rsidRPr="008A10EE">
              <w:rPr>
                <w:rFonts w:cs="Times New Roman"/>
              </w:rPr>
              <w:t>Adanya testing terhadap sistem secara berkala</w:t>
            </w:r>
          </w:p>
        </w:tc>
      </w:tr>
      <w:tr w:rsidR="00D06089" w:rsidRPr="008A10EE" w14:paraId="14B6EF70" w14:textId="77777777" w:rsidTr="00D3423F">
        <w:tc>
          <w:tcPr>
            <w:tcW w:w="562" w:type="dxa"/>
          </w:tcPr>
          <w:p w14:paraId="60530192" w14:textId="77777777" w:rsidR="00D06089" w:rsidRPr="008A10EE" w:rsidRDefault="00D06089" w:rsidP="001B0998">
            <w:pPr>
              <w:rPr>
                <w:rFonts w:cs="Times New Roman"/>
              </w:rPr>
            </w:pPr>
          </w:p>
        </w:tc>
        <w:tc>
          <w:tcPr>
            <w:tcW w:w="1843" w:type="dxa"/>
          </w:tcPr>
          <w:p w14:paraId="6B701541" w14:textId="77777777" w:rsidR="00D06089" w:rsidRPr="008A10EE" w:rsidRDefault="00D06089" w:rsidP="001B0998">
            <w:pPr>
              <w:rPr>
                <w:rFonts w:cs="Times New Roman"/>
              </w:rPr>
            </w:pPr>
          </w:p>
        </w:tc>
        <w:tc>
          <w:tcPr>
            <w:tcW w:w="3170" w:type="dxa"/>
          </w:tcPr>
          <w:p w14:paraId="45EC48F0" w14:textId="77777777" w:rsidR="00D06089" w:rsidRPr="008A10EE" w:rsidRDefault="00D06089" w:rsidP="001B0998">
            <w:pPr>
              <w:pStyle w:val="ListParagraph"/>
              <w:numPr>
                <w:ilvl w:val="0"/>
                <w:numId w:val="21"/>
              </w:numPr>
              <w:ind w:left="462"/>
              <w:rPr>
                <w:rFonts w:cs="Times New Roman"/>
              </w:rPr>
            </w:pPr>
            <w:r w:rsidRPr="008A10EE">
              <w:rPr>
                <w:rFonts w:cs="Times New Roman"/>
              </w:rPr>
              <w:t>Melakukan evaluasi secara berkala saat implementasi berlangsung.</w:t>
            </w:r>
          </w:p>
        </w:tc>
      </w:tr>
      <w:tr w:rsidR="00D06089" w:rsidRPr="008A10EE" w14:paraId="23DBBF2F" w14:textId="77777777" w:rsidTr="00D3423F">
        <w:tc>
          <w:tcPr>
            <w:tcW w:w="562" w:type="dxa"/>
          </w:tcPr>
          <w:p w14:paraId="490C63C5" w14:textId="77777777" w:rsidR="00D06089" w:rsidRPr="008A10EE" w:rsidRDefault="00D06089" w:rsidP="001B0998">
            <w:pPr>
              <w:rPr>
                <w:rFonts w:cs="Times New Roman"/>
              </w:rPr>
            </w:pPr>
          </w:p>
        </w:tc>
        <w:tc>
          <w:tcPr>
            <w:tcW w:w="1843" w:type="dxa"/>
          </w:tcPr>
          <w:p w14:paraId="7B5C4C5D" w14:textId="77777777" w:rsidR="00D06089" w:rsidRPr="008A10EE" w:rsidRDefault="00D06089" w:rsidP="001B0998">
            <w:pPr>
              <w:rPr>
                <w:rFonts w:cs="Times New Roman"/>
              </w:rPr>
            </w:pPr>
          </w:p>
        </w:tc>
        <w:tc>
          <w:tcPr>
            <w:tcW w:w="3170" w:type="dxa"/>
          </w:tcPr>
          <w:p w14:paraId="1EEA76C9" w14:textId="77777777" w:rsidR="00D06089" w:rsidRPr="008A10EE" w:rsidRDefault="00D06089" w:rsidP="001B0998">
            <w:pPr>
              <w:pStyle w:val="ListParagraph"/>
              <w:numPr>
                <w:ilvl w:val="0"/>
                <w:numId w:val="21"/>
              </w:numPr>
              <w:ind w:left="462"/>
              <w:rPr>
                <w:rFonts w:cs="Times New Roman"/>
              </w:rPr>
            </w:pPr>
            <w:r w:rsidRPr="008A10EE">
              <w:rPr>
                <w:rFonts w:cs="Times New Roman"/>
              </w:rPr>
              <w:t>Adanya pencatatan dan dokumentasi permasalahan yang timbul saat implementasi telah berjalan.</w:t>
            </w:r>
          </w:p>
        </w:tc>
      </w:tr>
      <w:tr w:rsidR="00D06089" w:rsidRPr="008A10EE" w14:paraId="153763B5" w14:textId="77777777" w:rsidTr="00D3423F">
        <w:tc>
          <w:tcPr>
            <w:tcW w:w="562" w:type="dxa"/>
          </w:tcPr>
          <w:p w14:paraId="40423076" w14:textId="77777777" w:rsidR="00D06089" w:rsidRPr="008A10EE" w:rsidRDefault="00D06089" w:rsidP="001B0998">
            <w:pPr>
              <w:rPr>
                <w:rFonts w:cs="Times New Roman"/>
              </w:rPr>
            </w:pPr>
          </w:p>
        </w:tc>
        <w:tc>
          <w:tcPr>
            <w:tcW w:w="1843" w:type="dxa"/>
          </w:tcPr>
          <w:p w14:paraId="4649F629" w14:textId="77777777" w:rsidR="00D06089" w:rsidRPr="008A10EE" w:rsidRDefault="00D06089" w:rsidP="001B0998">
            <w:pPr>
              <w:rPr>
                <w:rFonts w:cs="Times New Roman"/>
              </w:rPr>
            </w:pPr>
          </w:p>
        </w:tc>
        <w:tc>
          <w:tcPr>
            <w:tcW w:w="3170" w:type="dxa"/>
          </w:tcPr>
          <w:p w14:paraId="1E754DD3" w14:textId="77777777" w:rsidR="00D06089" w:rsidRPr="008A10EE" w:rsidRDefault="00D06089" w:rsidP="001B0998">
            <w:pPr>
              <w:pStyle w:val="ListParagraph"/>
              <w:numPr>
                <w:ilvl w:val="0"/>
                <w:numId w:val="21"/>
              </w:numPr>
              <w:ind w:left="462"/>
              <w:rPr>
                <w:rFonts w:cs="Times New Roman"/>
              </w:rPr>
            </w:pPr>
            <w:r w:rsidRPr="008A10EE">
              <w:rPr>
                <w:rFonts w:cs="Times New Roman"/>
              </w:rPr>
              <w:t xml:space="preserve">Memperhitungkan resiko yang mungkin terjadi baik terduga maupun tidak </w:t>
            </w:r>
            <w:r w:rsidRPr="008A10EE">
              <w:rPr>
                <w:rFonts w:cs="Times New Roman"/>
              </w:rPr>
              <w:lastRenderedPageBreak/>
              <w:t>terduga saat implementasi berlangsung.</w:t>
            </w:r>
          </w:p>
        </w:tc>
      </w:tr>
      <w:tr w:rsidR="00D06089" w:rsidRPr="008A10EE" w14:paraId="3C66DCAC" w14:textId="77777777" w:rsidTr="00D3423F">
        <w:tc>
          <w:tcPr>
            <w:tcW w:w="562" w:type="dxa"/>
          </w:tcPr>
          <w:p w14:paraId="08F8D83F" w14:textId="77777777" w:rsidR="00D06089" w:rsidRPr="008A10EE" w:rsidRDefault="00D06089" w:rsidP="001B0998">
            <w:pPr>
              <w:rPr>
                <w:rFonts w:cs="Times New Roman"/>
              </w:rPr>
            </w:pPr>
          </w:p>
        </w:tc>
        <w:tc>
          <w:tcPr>
            <w:tcW w:w="1843" w:type="dxa"/>
          </w:tcPr>
          <w:p w14:paraId="4D8C92EC" w14:textId="77777777" w:rsidR="00D06089" w:rsidRPr="008A10EE" w:rsidRDefault="00D06089" w:rsidP="001B0998">
            <w:pPr>
              <w:rPr>
                <w:rFonts w:cs="Times New Roman"/>
              </w:rPr>
            </w:pPr>
          </w:p>
        </w:tc>
        <w:tc>
          <w:tcPr>
            <w:tcW w:w="3170" w:type="dxa"/>
          </w:tcPr>
          <w:p w14:paraId="24ED3DC1" w14:textId="77777777" w:rsidR="00D06089" w:rsidRPr="008A10EE" w:rsidRDefault="00D06089" w:rsidP="001B0998">
            <w:pPr>
              <w:pStyle w:val="ListParagraph"/>
              <w:numPr>
                <w:ilvl w:val="0"/>
                <w:numId w:val="21"/>
              </w:numPr>
              <w:ind w:left="462"/>
              <w:rPr>
                <w:rFonts w:cs="Times New Roman"/>
              </w:rPr>
            </w:pPr>
            <w:r w:rsidRPr="008A10EE">
              <w:rPr>
                <w:rFonts w:cs="Times New Roman"/>
              </w:rPr>
              <w:t>Menentukan skala dan kompleksitas aplikasi sistem informasi terhadap kebutuhan pengguna.</w:t>
            </w:r>
          </w:p>
        </w:tc>
      </w:tr>
      <w:tr w:rsidR="00D06089" w:rsidRPr="008A10EE" w14:paraId="41B449DE" w14:textId="77777777" w:rsidTr="00D3423F">
        <w:tc>
          <w:tcPr>
            <w:tcW w:w="562" w:type="dxa"/>
          </w:tcPr>
          <w:p w14:paraId="512C77DE" w14:textId="77777777" w:rsidR="00D06089" w:rsidRPr="008A10EE" w:rsidRDefault="00D06089" w:rsidP="001B0998">
            <w:pPr>
              <w:rPr>
                <w:rFonts w:cs="Times New Roman"/>
              </w:rPr>
            </w:pPr>
          </w:p>
        </w:tc>
        <w:tc>
          <w:tcPr>
            <w:tcW w:w="1843" w:type="dxa"/>
          </w:tcPr>
          <w:p w14:paraId="31FF6122" w14:textId="77777777" w:rsidR="00D06089" w:rsidRPr="008A10EE" w:rsidRDefault="00D06089" w:rsidP="001B0998">
            <w:pPr>
              <w:rPr>
                <w:rFonts w:cs="Times New Roman"/>
              </w:rPr>
            </w:pPr>
          </w:p>
        </w:tc>
        <w:tc>
          <w:tcPr>
            <w:tcW w:w="3170" w:type="dxa"/>
          </w:tcPr>
          <w:p w14:paraId="2D3E14E4" w14:textId="77777777" w:rsidR="00D06089" w:rsidRPr="008A10EE" w:rsidRDefault="00D06089" w:rsidP="001B0998">
            <w:pPr>
              <w:rPr>
                <w:rFonts w:cs="Times New Roman"/>
              </w:rPr>
            </w:pPr>
          </w:p>
        </w:tc>
      </w:tr>
      <w:tr w:rsidR="00D06089" w:rsidRPr="008A10EE" w14:paraId="2AADE535" w14:textId="77777777" w:rsidTr="00D3423F">
        <w:tc>
          <w:tcPr>
            <w:tcW w:w="562" w:type="dxa"/>
          </w:tcPr>
          <w:p w14:paraId="3C8297B9" w14:textId="77777777" w:rsidR="00D06089" w:rsidRPr="008A10EE" w:rsidRDefault="00D06089" w:rsidP="001B0998">
            <w:pPr>
              <w:rPr>
                <w:rFonts w:cs="Times New Roman"/>
              </w:rPr>
            </w:pPr>
            <w:r w:rsidRPr="008A10EE">
              <w:rPr>
                <w:rFonts w:cs="Times New Roman"/>
              </w:rPr>
              <w:t>4.</w:t>
            </w:r>
          </w:p>
        </w:tc>
        <w:tc>
          <w:tcPr>
            <w:tcW w:w="1843" w:type="dxa"/>
          </w:tcPr>
          <w:p w14:paraId="79037862" w14:textId="77777777" w:rsidR="00D06089" w:rsidRPr="008A10EE" w:rsidRDefault="00D06089" w:rsidP="001B0998">
            <w:pPr>
              <w:rPr>
                <w:rFonts w:cs="Times New Roman"/>
              </w:rPr>
            </w:pPr>
            <w:r w:rsidRPr="008A10EE">
              <w:rPr>
                <w:rFonts w:cs="Times New Roman"/>
              </w:rPr>
              <w:t>Keuangan</w:t>
            </w:r>
          </w:p>
        </w:tc>
        <w:tc>
          <w:tcPr>
            <w:tcW w:w="3170" w:type="dxa"/>
          </w:tcPr>
          <w:p w14:paraId="152E4230"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biaya yang dianggarkan baik untuk pengembangan aplikasi maupun implementasi sistem informasi</w:t>
            </w:r>
          </w:p>
        </w:tc>
      </w:tr>
      <w:tr w:rsidR="00D06089" w:rsidRPr="008A10EE" w14:paraId="5C00FC9A" w14:textId="77777777" w:rsidTr="00D3423F">
        <w:tc>
          <w:tcPr>
            <w:tcW w:w="562" w:type="dxa"/>
          </w:tcPr>
          <w:p w14:paraId="6C3EFDD0" w14:textId="77777777" w:rsidR="00D06089" w:rsidRPr="008A10EE" w:rsidRDefault="00D06089" w:rsidP="001B0998">
            <w:pPr>
              <w:rPr>
                <w:rFonts w:cs="Times New Roman"/>
              </w:rPr>
            </w:pPr>
          </w:p>
        </w:tc>
        <w:tc>
          <w:tcPr>
            <w:tcW w:w="1843" w:type="dxa"/>
          </w:tcPr>
          <w:p w14:paraId="479C136A" w14:textId="77777777" w:rsidR="00D06089" w:rsidRPr="008A10EE" w:rsidRDefault="00D06089" w:rsidP="001B0998">
            <w:pPr>
              <w:rPr>
                <w:rFonts w:cs="Times New Roman"/>
              </w:rPr>
            </w:pPr>
          </w:p>
        </w:tc>
        <w:tc>
          <w:tcPr>
            <w:tcW w:w="3170" w:type="dxa"/>
          </w:tcPr>
          <w:p w14:paraId="49A1B747"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pelaporan biaya yang dibutuhkan dan yang telah dipergunakan kepada pihak terkait (Bagian IT melaporkan kepada pihak</w:t>
            </w:r>
            <w:r w:rsidRPr="008A10EE">
              <w:rPr>
                <w:rFonts w:cs="Times New Roman"/>
                <w:i/>
                <w:iCs/>
              </w:rPr>
              <w:t xml:space="preserve"> Top Management</w:t>
            </w:r>
            <w:r w:rsidRPr="008A10EE">
              <w:rPr>
                <w:rFonts w:cs="Times New Roman"/>
              </w:rPr>
              <w:t>)</w:t>
            </w:r>
          </w:p>
        </w:tc>
      </w:tr>
      <w:tr w:rsidR="00D06089" w:rsidRPr="008A10EE" w14:paraId="15B50F84" w14:textId="77777777" w:rsidTr="00D3423F">
        <w:tc>
          <w:tcPr>
            <w:tcW w:w="562" w:type="dxa"/>
          </w:tcPr>
          <w:p w14:paraId="2CE789AC" w14:textId="77777777" w:rsidR="00D06089" w:rsidRPr="008A10EE" w:rsidRDefault="00D06089" w:rsidP="001B0998">
            <w:pPr>
              <w:rPr>
                <w:rFonts w:cs="Times New Roman"/>
              </w:rPr>
            </w:pPr>
          </w:p>
        </w:tc>
        <w:tc>
          <w:tcPr>
            <w:tcW w:w="1843" w:type="dxa"/>
          </w:tcPr>
          <w:p w14:paraId="49994A46" w14:textId="77777777" w:rsidR="00D06089" w:rsidRPr="008A10EE" w:rsidRDefault="00D06089" w:rsidP="001B0998">
            <w:pPr>
              <w:rPr>
                <w:rFonts w:cs="Times New Roman"/>
              </w:rPr>
            </w:pPr>
          </w:p>
        </w:tc>
        <w:tc>
          <w:tcPr>
            <w:tcW w:w="3170" w:type="dxa"/>
          </w:tcPr>
          <w:p w14:paraId="18C34183"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perencanaan anggaran biaya yang dibutuhkan.</w:t>
            </w:r>
          </w:p>
        </w:tc>
      </w:tr>
      <w:tr w:rsidR="00D06089" w:rsidRPr="008A10EE" w14:paraId="35FD6598" w14:textId="77777777" w:rsidTr="00D3423F">
        <w:tc>
          <w:tcPr>
            <w:tcW w:w="562" w:type="dxa"/>
          </w:tcPr>
          <w:p w14:paraId="5E20F505" w14:textId="77777777" w:rsidR="00D06089" w:rsidRPr="008A10EE" w:rsidRDefault="00D06089" w:rsidP="001B0998">
            <w:pPr>
              <w:rPr>
                <w:rFonts w:cs="Times New Roman"/>
              </w:rPr>
            </w:pPr>
          </w:p>
        </w:tc>
        <w:tc>
          <w:tcPr>
            <w:tcW w:w="1843" w:type="dxa"/>
          </w:tcPr>
          <w:p w14:paraId="3164B841" w14:textId="77777777" w:rsidR="00D06089" w:rsidRPr="008A10EE" w:rsidRDefault="00D06089" w:rsidP="001B0998">
            <w:pPr>
              <w:rPr>
                <w:rFonts w:cs="Times New Roman"/>
              </w:rPr>
            </w:pPr>
          </w:p>
        </w:tc>
        <w:tc>
          <w:tcPr>
            <w:tcW w:w="3170" w:type="dxa"/>
          </w:tcPr>
          <w:p w14:paraId="7FFD5D9E" w14:textId="77777777" w:rsidR="00D06089" w:rsidRPr="008A10EE" w:rsidRDefault="00D06089" w:rsidP="001B0998">
            <w:pPr>
              <w:rPr>
                <w:rFonts w:cs="Times New Roman"/>
              </w:rPr>
            </w:pPr>
          </w:p>
        </w:tc>
      </w:tr>
      <w:tr w:rsidR="00D06089" w:rsidRPr="008A10EE" w14:paraId="5E9B1FA9" w14:textId="77777777" w:rsidTr="00D3423F">
        <w:tc>
          <w:tcPr>
            <w:tcW w:w="562" w:type="dxa"/>
          </w:tcPr>
          <w:p w14:paraId="552F40F9" w14:textId="77777777" w:rsidR="00D06089" w:rsidRPr="008A10EE" w:rsidRDefault="00D06089" w:rsidP="001B0998">
            <w:pPr>
              <w:rPr>
                <w:rFonts w:cs="Times New Roman"/>
              </w:rPr>
            </w:pPr>
            <w:r w:rsidRPr="008A10EE">
              <w:rPr>
                <w:rFonts w:cs="Times New Roman"/>
              </w:rPr>
              <w:t>5.</w:t>
            </w:r>
          </w:p>
        </w:tc>
        <w:tc>
          <w:tcPr>
            <w:tcW w:w="1843" w:type="dxa"/>
          </w:tcPr>
          <w:p w14:paraId="10DC789C" w14:textId="77777777" w:rsidR="00D06089" w:rsidRPr="008A10EE" w:rsidRDefault="00D06089" w:rsidP="001B0998">
            <w:pPr>
              <w:rPr>
                <w:rFonts w:cs="Times New Roman"/>
              </w:rPr>
            </w:pPr>
            <w:r w:rsidRPr="008A10EE">
              <w:rPr>
                <w:rFonts w:cs="Times New Roman"/>
              </w:rPr>
              <w:t>Pembagian Tugas Kerja</w:t>
            </w:r>
          </w:p>
        </w:tc>
        <w:tc>
          <w:tcPr>
            <w:tcW w:w="3170" w:type="dxa"/>
          </w:tcPr>
          <w:p w14:paraId="750BBE94" w14:textId="77777777" w:rsidR="00D06089" w:rsidRPr="008A10EE" w:rsidRDefault="00D06089" w:rsidP="001B0998">
            <w:pPr>
              <w:pStyle w:val="ListParagraph"/>
              <w:numPr>
                <w:ilvl w:val="0"/>
                <w:numId w:val="21"/>
              </w:numPr>
              <w:ind w:left="453"/>
              <w:rPr>
                <w:rFonts w:cs="Times New Roman"/>
              </w:rPr>
            </w:pPr>
            <w:r w:rsidRPr="008A10EE">
              <w:rPr>
                <w:rFonts w:cs="Times New Roman"/>
              </w:rPr>
              <w:t>Semua pihak turut berkontribusi terhadap implementasi sistem informasi berdasarkan peran dan tugas masing-masing pihak.</w:t>
            </w:r>
          </w:p>
        </w:tc>
      </w:tr>
      <w:tr w:rsidR="00D06089" w:rsidRPr="008A10EE" w14:paraId="05AE958A" w14:textId="77777777" w:rsidTr="00D3423F">
        <w:tc>
          <w:tcPr>
            <w:tcW w:w="562" w:type="dxa"/>
          </w:tcPr>
          <w:p w14:paraId="001A85D1" w14:textId="77777777" w:rsidR="00D06089" w:rsidRPr="008A10EE" w:rsidRDefault="00D06089" w:rsidP="001B0998">
            <w:pPr>
              <w:rPr>
                <w:rFonts w:cs="Times New Roman"/>
              </w:rPr>
            </w:pPr>
          </w:p>
        </w:tc>
        <w:tc>
          <w:tcPr>
            <w:tcW w:w="1843" w:type="dxa"/>
          </w:tcPr>
          <w:p w14:paraId="148C5A3A" w14:textId="77777777" w:rsidR="00D06089" w:rsidRPr="008A10EE" w:rsidRDefault="00D06089" w:rsidP="001B0998">
            <w:pPr>
              <w:rPr>
                <w:rFonts w:cs="Times New Roman"/>
              </w:rPr>
            </w:pPr>
          </w:p>
        </w:tc>
        <w:tc>
          <w:tcPr>
            <w:tcW w:w="3170" w:type="dxa"/>
          </w:tcPr>
          <w:p w14:paraId="676E187E" w14:textId="77777777" w:rsidR="00D06089" w:rsidRPr="008A10EE" w:rsidRDefault="00D06089" w:rsidP="001B0998">
            <w:pPr>
              <w:rPr>
                <w:rFonts w:cs="Times New Roman"/>
              </w:rPr>
            </w:pPr>
          </w:p>
        </w:tc>
      </w:tr>
      <w:tr w:rsidR="00D06089" w:rsidRPr="008A10EE" w14:paraId="082CD564" w14:textId="77777777" w:rsidTr="00D3423F">
        <w:tc>
          <w:tcPr>
            <w:tcW w:w="562" w:type="dxa"/>
          </w:tcPr>
          <w:p w14:paraId="15AB8D2D" w14:textId="77777777" w:rsidR="00D06089" w:rsidRPr="008A10EE" w:rsidRDefault="00D06089" w:rsidP="001B0998">
            <w:pPr>
              <w:rPr>
                <w:rFonts w:cs="Times New Roman"/>
              </w:rPr>
            </w:pPr>
            <w:r w:rsidRPr="008A10EE">
              <w:rPr>
                <w:rFonts w:cs="Times New Roman"/>
              </w:rPr>
              <w:t>6.</w:t>
            </w:r>
          </w:p>
        </w:tc>
        <w:tc>
          <w:tcPr>
            <w:tcW w:w="1843" w:type="dxa"/>
          </w:tcPr>
          <w:p w14:paraId="7153BA1B" w14:textId="77777777" w:rsidR="00D06089" w:rsidRPr="008A10EE" w:rsidRDefault="00D06089" w:rsidP="001B0998">
            <w:pPr>
              <w:rPr>
                <w:rFonts w:cs="Times New Roman"/>
              </w:rPr>
            </w:pPr>
            <w:r w:rsidRPr="008A10EE">
              <w:rPr>
                <w:rFonts w:cs="Times New Roman"/>
              </w:rPr>
              <w:t>Peningkatan pengetahuan dan keterampilan</w:t>
            </w:r>
          </w:p>
        </w:tc>
        <w:tc>
          <w:tcPr>
            <w:tcW w:w="3170" w:type="dxa"/>
          </w:tcPr>
          <w:p w14:paraId="341797F1" w14:textId="77777777" w:rsidR="00D06089" w:rsidRPr="008A10EE" w:rsidRDefault="00D06089" w:rsidP="001B0998">
            <w:pPr>
              <w:pStyle w:val="ListParagraph"/>
              <w:numPr>
                <w:ilvl w:val="0"/>
                <w:numId w:val="21"/>
              </w:numPr>
              <w:ind w:left="453"/>
              <w:rPr>
                <w:rFonts w:cs="Times New Roman"/>
              </w:rPr>
            </w:pPr>
            <w:r w:rsidRPr="008A10EE">
              <w:rPr>
                <w:rFonts w:cs="Times New Roman"/>
              </w:rPr>
              <w:t xml:space="preserve">Adanya </w:t>
            </w:r>
            <w:r w:rsidRPr="008A10EE">
              <w:rPr>
                <w:rFonts w:cs="Times New Roman"/>
                <w:i/>
                <w:iCs/>
              </w:rPr>
              <w:t xml:space="preserve">Training </w:t>
            </w:r>
            <w:r w:rsidRPr="008A10EE">
              <w:rPr>
                <w:rFonts w:cs="Times New Roman"/>
              </w:rPr>
              <w:t>kepada pengguna ketika sistem siap untuk diimplementasikan</w:t>
            </w:r>
          </w:p>
        </w:tc>
      </w:tr>
      <w:tr w:rsidR="00D06089" w:rsidRPr="008A10EE" w14:paraId="3D33F519" w14:textId="77777777" w:rsidTr="00D3423F">
        <w:tc>
          <w:tcPr>
            <w:tcW w:w="562" w:type="dxa"/>
          </w:tcPr>
          <w:p w14:paraId="3B0312D4" w14:textId="77777777" w:rsidR="00D06089" w:rsidRPr="008A10EE" w:rsidRDefault="00D06089" w:rsidP="001B0998">
            <w:pPr>
              <w:rPr>
                <w:rFonts w:cs="Times New Roman"/>
              </w:rPr>
            </w:pPr>
          </w:p>
        </w:tc>
        <w:tc>
          <w:tcPr>
            <w:tcW w:w="1843" w:type="dxa"/>
          </w:tcPr>
          <w:p w14:paraId="7FF61D03" w14:textId="77777777" w:rsidR="00D06089" w:rsidRPr="008A10EE" w:rsidRDefault="00D06089" w:rsidP="001B0998">
            <w:pPr>
              <w:rPr>
                <w:rFonts w:cs="Times New Roman"/>
              </w:rPr>
            </w:pPr>
          </w:p>
        </w:tc>
        <w:tc>
          <w:tcPr>
            <w:tcW w:w="3170" w:type="dxa"/>
          </w:tcPr>
          <w:p w14:paraId="1FC3FFAB" w14:textId="77777777" w:rsidR="00D06089" w:rsidRPr="008A10EE" w:rsidRDefault="00D06089" w:rsidP="001B0998">
            <w:pPr>
              <w:pStyle w:val="ListParagraph"/>
              <w:numPr>
                <w:ilvl w:val="0"/>
                <w:numId w:val="21"/>
              </w:numPr>
              <w:ind w:left="453"/>
              <w:rPr>
                <w:rFonts w:cs="Times New Roman"/>
              </w:rPr>
            </w:pPr>
            <w:r w:rsidRPr="008A10EE">
              <w:rPr>
                <w:rFonts w:cs="Times New Roman"/>
              </w:rPr>
              <w:t xml:space="preserve">Adanya sosialisasi kepada pengguna terhadap sistem </w:t>
            </w:r>
            <w:r w:rsidRPr="008A10EE">
              <w:rPr>
                <w:rFonts w:cs="Times New Roman"/>
              </w:rPr>
              <w:lastRenderedPageBreak/>
              <w:t>yang akan diimplementasikan</w:t>
            </w:r>
          </w:p>
        </w:tc>
      </w:tr>
      <w:tr w:rsidR="00D06089" w:rsidRPr="008A10EE" w14:paraId="73075D3A" w14:textId="77777777" w:rsidTr="00D3423F">
        <w:tc>
          <w:tcPr>
            <w:tcW w:w="562" w:type="dxa"/>
          </w:tcPr>
          <w:p w14:paraId="0D4E9FD8" w14:textId="77777777" w:rsidR="00D06089" w:rsidRPr="008A10EE" w:rsidRDefault="00D06089" w:rsidP="001B0998">
            <w:pPr>
              <w:rPr>
                <w:rFonts w:cs="Times New Roman"/>
              </w:rPr>
            </w:pPr>
          </w:p>
        </w:tc>
        <w:tc>
          <w:tcPr>
            <w:tcW w:w="1843" w:type="dxa"/>
          </w:tcPr>
          <w:p w14:paraId="1C56DA31" w14:textId="77777777" w:rsidR="00D06089" w:rsidRPr="008A10EE" w:rsidRDefault="00D06089" w:rsidP="001B0998">
            <w:pPr>
              <w:rPr>
                <w:rFonts w:cs="Times New Roman"/>
              </w:rPr>
            </w:pPr>
          </w:p>
        </w:tc>
        <w:tc>
          <w:tcPr>
            <w:tcW w:w="3170" w:type="dxa"/>
          </w:tcPr>
          <w:p w14:paraId="4AFD5088" w14:textId="77777777" w:rsidR="00D06089" w:rsidRPr="008A10EE" w:rsidRDefault="00D06089" w:rsidP="001B0998">
            <w:pPr>
              <w:pStyle w:val="ListParagraph"/>
              <w:numPr>
                <w:ilvl w:val="0"/>
                <w:numId w:val="21"/>
              </w:numPr>
              <w:ind w:left="453"/>
              <w:rPr>
                <w:rFonts w:cs="Times New Roman"/>
              </w:rPr>
            </w:pPr>
            <w:r w:rsidRPr="008A10EE">
              <w:rPr>
                <w:rFonts w:cs="Times New Roman"/>
              </w:rPr>
              <w:t xml:space="preserve">Adanya buku panduan penggguna </w:t>
            </w:r>
            <w:r w:rsidRPr="008A10EE">
              <w:rPr>
                <w:rFonts w:cs="Times New Roman"/>
                <w:i/>
                <w:iCs/>
              </w:rPr>
              <w:t>(user guidline)</w:t>
            </w:r>
            <w:r w:rsidRPr="008A10EE">
              <w:rPr>
                <w:rFonts w:cs="Times New Roman"/>
              </w:rPr>
              <w:t xml:space="preserve"> </w:t>
            </w:r>
          </w:p>
        </w:tc>
      </w:tr>
      <w:tr w:rsidR="00D06089" w:rsidRPr="008A10EE" w14:paraId="7B48B257" w14:textId="77777777" w:rsidTr="00D3423F">
        <w:tc>
          <w:tcPr>
            <w:tcW w:w="562" w:type="dxa"/>
          </w:tcPr>
          <w:p w14:paraId="7C906284" w14:textId="77777777" w:rsidR="00D06089" w:rsidRPr="008A10EE" w:rsidRDefault="00D06089" w:rsidP="001B0998">
            <w:pPr>
              <w:rPr>
                <w:rFonts w:cs="Times New Roman"/>
              </w:rPr>
            </w:pPr>
          </w:p>
        </w:tc>
        <w:tc>
          <w:tcPr>
            <w:tcW w:w="1843" w:type="dxa"/>
          </w:tcPr>
          <w:p w14:paraId="4A206A3F" w14:textId="77777777" w:rsidR="00D06089" w:rsidRPr="008A10EE" w:rsidRDefault="00D06089" w:rsidP="001B0998">
            <w:pPr>
              <w:rPr>
                <w:rFonts w:cs="Times New Roman"/>
              </w:rPr>
            </w:pPr>
          </w:p>
        </w:tc>
        <w:tc>
          <w:tcPr>
            <w:tcW w:w="3170" w:type="dxa"/>
          </w:tcPr>
          <w:p w14:paraId="5898DC4F"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SOP penggunaan sistem.</w:t>
            </w:r>
          </w:p>
        </w:tc>
      </w:tr>
      <w:tr w:rsidR="00D06089" w:rsidRPr="008A10EE" w14:paraId="3AF2DBA2" w14:textId="77777777" w:rsidTr="00D3423F">
        <w:tc>
          <w:tcPr>
            <w:tcW w:w="562" w:type="dxa"/>
          </w:tcPr>
          <w:p w14:paraId="2EEEA62C" w14:textId="77777777" w:rsidR="00D06089" w:rsidRPr="008A10EE" w:rsidRDefault="00D06089" w:rsidP="001B0998">
            <w:pPr>
              <w:rPr>
                <w:rFonts w:cs="Times New Roman"/>
              </w:rPr>
            </w:pPr>
          </w:p>
        </w:tc>
        <w:tc>
          <w:tcPr>
            <w:tcW w:w="1843" w:type="dxa"/>
          </w:tcPr>
          <w:p w14:paraId="1469B57C" w14:textId="77777777" w:rsidR="00D06089" w:rsidRPr="008A10EE" w:rsidRDefault="00D06089" w:rsidP="001B0998">
            <w:pPr>
              <w:rPr>
                <w:rFonts w:cs="Times New Roman"/>
              </w:rPr>
            </w:pPr>
          </w:p>
        </w:tc>
        <w:tc>
          <w:tcPr>
            <w:tcW w:w="3170" w:type="dxa"/>
          </w:tcPr>
          <w:p w14:paraId="3664252C" w14:textId="77777777" w:rsidR="00D06089" w:rsidRPr="008A10EE" w:rsidRDefault="00D06089" w:rsidP="001B0998">
            <w:pPr>
              <w:rPr>
                <w:rFonts w:cs="Times New Roman"/>
              </w:rPr>
            </w:pPr>
          </w:p>
        </w:tc>
      </w:tr>
      <w:tr w:rsidR="00D06089" w:rsidRPr="008A10EE" w14:paraId="09719E8A" w14:textId="77777777" w:rsidTr="00D3423F">
        <w:tc>
          <w:tcPr>
            <w:tcW w:w="562" w:type="dxa"/>
          </w:tcPr>
          <w:p w14:paraId="11E096BE" w14:textId="77777777" w:rsidR="00D06089" w:rsidRPr="008A10EE" w:rsidRDefault="00D06089" w:rsidP="001B0998">
            <w:pPr>
              <w:rPr>
                <w:rFonts w:cs="Times New Roman"/>
              </w:rPr>
            </w:pPr>
            <w:r w:rsidRPr="008A10EE">
              <w:rPr>
                <w:rFonts w:cs="Times New Roman"/>
              </w:rPr>
              <w:t>7.</w:t>
            </w:r>
          </w:p>
        </w:tc>
        <w:tc>
          <w:tcPr>
            <w:tcW w:w="1843" w:type="dxa"/>
          </w:tcPr>
          <w:p w14:paraId="7003B609" w14:textId="77777777" w:rsidR="00D06089" w:rsidRPr="008A10EE" w:rsidRDefault="00D06089" w:rsidP="001B0998">
            <w:pPr>
              <w:rPr>
                <w:rFonts w:cs="Times New Roman"/>
              </w:rPr>
            </w:pPr>
            <w:r w:rsidRPr="008A10EE">
              <w:rPr>
                <w:rFonts w:cs="Times New Roman"/>
              </w:rPr>
              <w:t xml:space="preserve">Kemampuan Sistem </w:t>
            </w:r>
            <w:r w:rsidRPr="008A10EE">
              <w:rPr>
                <w:rFonts w:cs="Times New Roman"/>
                <w:i/>
                <w:iCs/>
              </w:rPr>
              <w:t>(System Capability)</w:t>
            </w:r>
          </w:p>
        </w:tc>
        <w:tc>
          <w:tcPr>
            <w:tcW w:w="3170" w:type="dxa"/>
          </w:tcPr>
          <w:p w14:paraId="596B6E41" w14:textId="77777777" w:rsidR="00D06089" w:rsidRPr="008A10EE" w:rsidRDefault="00D06089" w:rsidP="001B0998">
            <w:pPr>
              <w:pStyle w:val="ListParagraph"/>
              <w:numPr>
                <w:ilvl w:val="0"/>
                <w:numId w:val="21"/>
              </w:numPr>
              <w:ind w:left="453"/>
              <w:rPr>
                <w:rFonts w:cs="Times New Roman"/>
              </w:rPr>
            </w:pPr>
            <w:r w:rsidRPr="008A10EE">
              <w:rPr>
                <w:rFonts w:cs="Times New Roman"/>
              </w:rPr>
              <w:t>Sistem informasi yang terimplementasi sudah sesuai dengan harapan klien (</w:t>
            </w:r>
            <w:r w:rsidRPr="008A10EE">
              <w:rPr>
                <w:rFonts w:cs="Times New Roman"/>
                <w:i/>
                <w:iCs/>
              </w:rPr>
              <w:t>Top Management</w:t>
            </w:r>
            <w:r w:rsidRPr="008A10EE">
              <w:rPr>
                <w:rFonts w:cs="Times New Roman"/>
              </w:rPr>
              <w:t xml:space="preserve">) dan </w:t>
            </w:r>
            <w:r w:rsidRPr="008A10EE">
              <w:rPr>
                <w:rFonts w:cs="Times New Roman"/>
                <w:i/>
                <w:iCs/>
              </w:rPr>
              <w:t>user</w:t>
            </w:r>
            <w:r w:rsidRPr="008A10EE">
              <w:rPr>
                <w:rFonts w:cs="Times New Roman"/>
              </w:rPr>
              <w:t xml:space="preserve"> (mahasiswa, dosen, dan bagian yang terkait)</w:t>
            </w:r>
          </w:p>
        </w:tc>
      </w:tr>
      <w:tr w:rsidR="00D06089" w:rsidRPr="008A10EE" w14:paraId="35B24688" w14:textId="77777777" w:rsidTr="00D3423F">
        <w:tc>
          <w:tcPr>
            <w:tcW w:w="562" w:type="dxa"/>
          </w:tcPr>
          <w:p w14:paraId="66DBCF53" w14:textId="77777777" w:rsidR="00D06089" w:rsidRPr="008A10EE" w:rsidRDefault="00D06089" w:rsidP="001B0998">
            <w:pPr>
              <w:rPr>
                <w:rFonts w:cs="Times New Roman"/>
              </w:rPr>
            </w:pPr>
          </w:p>
        </w:tc>
        <w:tc>
          <w:tcPr>
            <w:tcW w:w="1843" w:type="dxa"/>
          </w:tcPr>
          <w:p w14:paraId="19AD9007" w14:textId="77777777" w:rsidR="00D06089" w:rsidRPr="008A10EE" w:rsidRDefault="00D06089" w:rsidP="001B0998">
            <w:pPr>
              <w:rPr>
                <w:rFonts w:cs="Times New Roman"/>
              </w:rPr>
            </w:pPr>
          </w:p>
        </w:tc>
        <w:tc>
          <w:tcPr>
            <w:tcW w:w="3170" w:type="dxa"/>
          </w:tcPr>
          <w:p w14:paraId="327B0D19" w14:textId="77777777" w:rsidR="00D06089" w:rsidRPr="008A10EE" w:rsidRDefault="00D06089" w:rsidP="001B0998">
            <w:pPr>
              <w:pStyle w:val="ListParagraph"/>
              <w:numPr>
                <w:ilvl w:val="0"/>
                <w:numId w:val="21"/>
              </w:numPr>
              <w:ind w:left="453"/>
              <w:rPr>
                <w:rFonts w:cs="Times New Roman"/>
              </w:rPr>
            </w:pPr>
            <w:r w:rsidRPr="008A10EE">
              <w:rPr>
                <w:rFonts w:cs="Times New Roman"/>
              </w:rPr>
              <w:t>Sistem informasi yang terimplementasi sudah sesuai dengan kebutuhan pengguna</w:t>
            </w:r>
          </w:p>
        </w:tc>
      </w:tr>
      <w:tr w:rsidR="00D06089" w:rsidRPr="008A10EE" w14:paraId="19DF4449" w14:textId="77777777" w:rsidTr="00D3423F">
        <w:tc>
          <w:tcPr>
            <w:tcW w:w="562" w:type="dxa"/>
          </w:tcPr>
          <w:p w14:paraId="1348B011" w14:textId="77777777" w:rsidR="00D06089" w:rsidRPr="008A10EE" w:rsidRDefault="00D06089" w:rsidP="001B0998">
            <w:pPr>
              <w:rPr>
                <w:rFonts w:cs="Times New Roman"/>
              </w:rPr>
            </w:pPr>
          </w:p>
        </w:tc>
        <w:tc>
          <w:tcPr>
            <w:tcW w:w="1843" w:type="dxa"/>
          </w:tcPr>
          <w:p w14:paraId="66973BCA" w14:textId="77777777" w:rsidR="00D06089" w:rsidRPr="008A10EE" w:rsidRDefault="00D06089" w:rsidP="001B0998">
            <w:pPr>
              <w:rPr>
                <w:rFonts w:cs="Times New Roman"/>
              </w:rPr>
            </w:pPr>
          </w:p>
        </w:tc>
        <w:tc>
          <w:tcPr>
            <w:tcW w:w="3170" w:type="dxa"/>
          </w:tcPr>
          <w:p w14:paraId="52DD9663" w14:textId="77777777" w:rsidR="00D06089" w:rsidRPr="008A10EE" w:rsidRDefault="00D06089" w:rsidP="001B0998">
            <w:pPr>
              <w:rPr>
                <w:rFonts w:cs="Times New Roman"/>
              </w:rPr>
            </w:pPr>
          </w:p>
        </w:tc>
      </w:tr>
      <w:tr w:rsidR="00D06089" w:rsidRPr="008A10EE" w14:paraId="4032F894" w14:textId="77777777" w:rsidTr="00D3423F">
        <w:tc>
          <w:tcPr>
            <w:tcW w:w="562" w:type="dxa"/>
          </w:tcPr>
          <w:p w14:paraId="254B62B6" w14:textId="77777777" w:rsidR="00D06089" w:rsidRPr="008A10EE" w:rsidRDefault="00D06089" w:rsidP="001B0998">
            <w:pPr>
              <w:rPr>
                <w:rFonts w:cs="Times New Roman"/>
              </w:rPr>
            </w:pPr>
            <w:r w:rsidRPr="008A10EE">
              <w:rPr>
                <w:rFonts w:cs="Times New Roman"/>
              </w:rPr>
              <w:t>8.</w:t>
            </w:r>
          </w:p>
        </w:tc>
        <w:tc>
          <w:tcPr>
            <w:tcW w:w="1843" w:type="dxa"/>
          </w:tcPr>
          <w:p w14:paraId="5816B0D0" w14:textId="77777777" w:rsidR="00D06089" w:rsidRPr="008A10EE" w:rsidRDefault="00D06089" w:rsidP="001B0998">
            <w:pPr>
              <w:rPr>
                <w:rFonts w:cs="Times New Roman"/>
              </w:rPr>
            </w:pPr>
            <w:r w:rsidRPr="008A10EE">
              <w:rPr>
                <w:rFonts w:cs="Times New Roman"/>
              </w:rPr>
              <w:t xml:space="preserve">Pihak ketigas </w:t>
            </w:r>
            <w:r w:rsidRPr="008A10EE">
              <w:rPr>
                <w:rFonts w:cs="Times New Roman"/>
                <w:i/>
                <w:iCs/>
              </w:rPr>
              <w:t>(Vendor)</w:t>
            </w:r>
          </w:p>
        </w:tc>
        <w:tc>
          <w:tcPr>
            <w:tcW w:w="3170" w:type="dxa"/>
          </w:tcPr>
          <w:p w14:paraId="798A0D73" w14:textId="77777777" w:rsidR="00D06089" w:rsidRPr="008A10EE" w:rsidRDefault="00D06089" w:rsidP="001B0998">
            <w:pPr>
              <w:pStyle w:val="ListParagraph"/>
              <w:numPr>
                <w:ilvl w:val="0"/>
                <w:numId w:val="21"/>
              </w:numPr>
              <w:ind w:left="453"/>
              <w:rPr>
                <w:rFonts w:cs="Times New Roman"/>
              </w:rPr>
            </w:pPr>
            <w:r w:rsidRPr="008A10EE">
              <w:rPr>
                <w:rFonts w:cs="Times New Roman"/>
              </w:rPr>
              <w:t>Peran dan tanggungjawab pihak ketiga sebagai pengembang sistem informasi sudah terdefinisi dengan baik.</w:t>
            </w:r>
          </w:p>
        </w:tc>
      </w:tr>
      <w:tr w:rsidR="00D06089" w:rsidRPr="008A10EE" w14:paraId="70D9BE45" w14:textId="77777777" w:rsidTr="00D3423F">
        <w:tc>
          <w:tcPr>
            <w:tcW w:w="562" w:type="dxa"/>
          </w:tcPr>
          <w:p w14:paraId="7E770CB8" w14:textId="77777777" w:rsidR="00D06089" w:rsidRPr="008A10EE" w:rsidRDefault="00D06089" w:rsidP="001B0998">
            <w:pPr>
              <w:rPr>
                <w:rFonts w:cs="Times New Roman"/>
              </w:rPr>
            </w:pPr>
          </w:p>
        </w:tc>
        <w:tc>
          <w:tcPr>
            <w:tcW w:w="1843" w:type="dxa"/>
          </w:tcPr>
          <w:p w14:paraId="382FEF92" w14:textId="77777777" w:rsidR="00D06089" w:rsidRPr="008A10EE" w:rsidRDefault="00D06089" w:rsidP="001B0998">
            <w:pPr>
              <w:rPr>
                <w:rFonts w:cs="Times New Roman"/>
              </w:rPr>
            </w:pPr>
          </w:p>
        </w:tc>
        <w:tc>
          <w:tcPr>
            <w:tcW w:w="3170" w:type="dxa"/>
          </w:tcPr>
          <w:p w14:paraId="22069047" w14:textId="77777777" w:rsidR="00D06089" w:rsidRPr="008A10EE" w:rsidRDefault="00D06089" w:rsidP="001B0998">
            <w:pPr>
              <w:pStyle w:val="ListParagraph"/>
              <w:numPr>
                <w:ilvl w:val="0"/>
                <w:numId w:val="21"/>
              </w:numPr>
              <w:ind w:left="453"/>
              <w:rPr>
                <w:rFonts w:cs="Times New Roman"/>
              </w:rPr>
            </w:pPr>
            <w:r w:rsidRPr="008A10EE">
              <w:rPr>
                <w:rFonts w:cs="Times New Roman"/>
              </w:rPr>
              <w:t>Pihak ketiga telah memiliki kredibilitas yang tinggi sehingga dapat menjamin keamanan data organisasi yang bersifat rahasia dan vital.</w:t>
            </w:r>
          </w:p>
        </w:tc>
      </w:tr>
      <w:tr w:rsidR="00D06089" w:rsidRPr="008A10EE" w14:paraId="389E3113" w14:textId="77777777" w:rsidTr="00D3423F">
        <w:tc>
          <w:tcPr>
            <w:tcW w:w="562" w:type="dxa"/>
          </w:tcPr>
          <w:p w14:paraId="6C654C08" w14:textId="77777777" w:rsidR="00D06089" w:rsidRPr="008A10EE" w:rsidRDefault="00D06089" w:rsidP="001B0998">
            <w:pPr>
              <w:rPr>
                <w:rFonts w:cs="Times New Roman"/>
              </w:rPr>
            </w:pPr>
          </w:p>
        </w:tc>
        <w:tc>
          <w:tcPr>
            <w:tcW w:w="1843" w:type="dxa"/>
          </w:tcPr>
          <w:p w14:paraId="0522CF90" w14:textId="77777777" w:rsidR="00D06089" w:rsidRPr="008A10EE" w:rsidRDefault="00D06089" w:rsidP="001B0998">
            <w:pPr>
              <w:rPr>
                <w:rFonts w:cs="Times New Roman"/>
              </w:rPr>
            </w:pPr>
          </w:p>
        </w:tc>
        <w:tc>
          <w:tcPr>
            <w:tcW w:w="3170" w:type="dxa"/>
          </w:tcPr>
          <w:p w14:paraId="23817625" w14:textId="77777777" w:rsidR="00D06089" w:rsidRPr="008A10EE" w:rsidRDefault="00D06089" w:rsidP="001B0998">
            <w:pPr>
              <w:rPr>
                <w:rFonts w:cs="Times New Roman"/>
              </w:rPr>
            </w:pPr>
          </w:p>
        </w:tc>
      </w:tr>
      <w:tr w:rsidR="00D06089" w:rsidRPr="008A10EE" w14:paraId="08EEC5D1" w14:textId="77777777" w:rsidTr="00D3423F">
        <w:tc>
          <w:tcPr>
            <w:tcW w:w="562" w:type="dxa"/>
          </w:tcPr>
          <w:p w14:paraId="27CD7242" w14:textId="77777777" w:rsidR="00D06089" w:rsidRPr="008A10EE" w:rsidRDefault="00D06089" w:rsidP="001B0998">
            <w:pPr>
              <w:rPr>
                <w:rFonts w:cs="Times New Roman"/>
              </w:rPr>
            </w:pPr>
            <w:r w:rsidRPr="008A10EE">
              <w:rPr>
                <w:rFonts w:cs="Times New Roman"/>
              </w:rPr>
              <w:t>9.</w:t>
            </w:r>
          </w:p>
        </w:tc>
        <w:tc>
          <w:tcPr>
            <w:tcW w:w="1843" w:type="dxa"/>
          </w:tcPr>
          <w:p w14:paraId="0FA504FA" w14:textId="77777777" w:rsidR="00D06089" w:rsidRPr="008A10EE" w:rsidRDefault="00D06089" w:rsidP="001B0998">
            <w:pPr>
              <w:rPr>
                <w:rFonts w:cs="Times New Roman"/>
              </w:rPr>
            </w:pPr>
            <w:r w:rsidRPr="008A10EE">
              <w:rPr>
                <w:rFonts w:cs="Times New Roman"/>
              </w:rPr>
              <w:t>Sumber Daya Teknologi</w:t>
            </w:r>
          </w:p>
        </w:tc>
        <w:tc>
          <w:tcPr>
            <w:tcW w:w="3170" w:type="dxa"/>
          </w:tcPr>
          <w:p w14:paraId="48BCAABC" w14:textId="77777777" w:rsidR="00D06089" w:rsidRPr="008A10EE" w:rsidRDefault="00D06089" w:rsidP="001B0998">
            <w:pPr>
              <w:pStyle w:val="ListParagraph"/>
              <w:numPr>
                <w:ilvl w:val="0"/>
                <w:numId w:val="21"/>
              </w:numPr>
              <w:ind w:left="453"/>
              <w:rPr>
                <w:rFonts w:cs="Times New Roman"/>
              </w:rPr>
            </w:pPr>
            <w:r w:rsidRPr="008A10EE">
              <w:rPr>
                <w:rFonts w:cs="Times New Roman"/>
              </w:rPr>
              <w:t xml:space="preserve">Tersedianya peralatan TIK yang memadai sebagai penunjang implementasi sistem informasi (komputer, </w:t>
            </w:r>
            <w:r w:rsidRPr="008A10EE">
              <w:rPr>
                <w:rFonts w:cs="Times New Roman"/>
              </w:rPr>
              <w:lastRenderedPageBreak/>
              <w:t>laptop, CPU, wifi, router, server, dll)</w:t>
            </w:r>
          </w:p>
        </w:tc>
      </w:tr>
      <w:tr w:rsidR="00D06089" w:rsidRPr="008A10EE" w14:paraId="0E31B3D6" w14:textId="77777777" w:rsidTr="00D3423F">
        <w:tc>
          <w:tcPr>
            <w:tcW w:w="562" w:type="dxa"/>
          </w:tcPr>
          <w:p w14:paraId="4B279C65" w14:textId="77777777" w:rsidR="00D06089" w:rsidRPr="008A10EE" w:rsidRDefault="00D06089" w:rsidP="001B0998">
            <w:pPr>
              <w:rPr>
                <w:rFonts w:cs="Times New Roman"/>
              </w:rPr>
            </w:pPr>
          </w:p>
        </w:tc>
        <w:tc>
          <w:tcPr>
            <w:tcW w:w="1843" w:type="dxa"/>
          </w:tcPr>
          <w:p w14:paraId="49A7B4BE" w14:textId="77777777" w:rsidR="00D06089" w:rsidRPr="008A10EE" w:rsidRDefault="00D06089" w:rsidP="001B0998">
            <w:pPr>
              <w:rPr>
                <w:rFonts w:cs="Times New Roman"/>
              </w:rPr>
            </w:pPr>
          </w:p>
        </w:tc>
        <w:tc>
          <w:tcPr>
            <w:tcW w:w="3170" w:type="dxa"/>
          </w:tcPr>
          <w:p w14:paraId="41CDC600" w14:textId="77777777" w:rsidR="00D06089" w:rsidRPr="008A10EE" w:rsidRDefault="00D06089" w:rsidP="001B0998">
            <w:pPr>
              <w:pStyle w:val="ListParagraph"/>
              <w:numPr>
                <w:ilvl w:val="0"/>
                <w:numId w:val="21"/>
              </w:numPr>
              <w:ind w:left="453"/>
              <w:rPr>
                <w:rFonts w:cs="Times New Roman"/>
              </w:rPr>
            </w:pPr>
            <w:r w:rsidRPr="008A10EE">
              <w:rPr>
                <w:rFonts w:cs="Times New Roman"/>
              </w:rPr>
              <w:t xml:space="preserve">Tersedianya </w:t>
            </w:r>
            <w:r w:rsidRPr="008A10EE">
              <w:rPr>
                <w:rFonts w:cs="Times New Roman"/>
                <w:i/>
                <w:iCs/>
              </w:rPr>
              <w:t>software</w:t>
            </w:r>
            <w:r w:rsidRPr="008A10EE">
              <w:rPr>
                <w:rFonts w:cs="Times New Roman"/>
              </w:rPr>
              <w:t xml:space="preserve"> pendukung untuk pengembangan dan implementasi sistem</w:t>
            </w:r>
          </w:p>
        </w:tc>
      </w:tr>
      <w:tr w:rsidR="00D06089" w:rsidRPr="008A10EE" w14:paraId="62FF56B4" w14:textId="77777777" w:rsidTr="00D3423F">
        <w:tc>
          <w:tcPr>
            <w:tcW w:w="562" w:type="dxa"/>
          </w:tcPr>
          <w:p w14:paraId="23CCD74F" w14:textId="77777777" w:rsidR="00D06089" w:rsidRPr="008A10EE" w:rsidRDefault="00D06089" w:rsidP="001B0998">
            <w:pPr>
              <w:rPr>
                <w:rFonts w:cs="Times New Roman"/>
              </w:rPr>
            </w:pPr>
          </w:p>
        </w:tc>
        <w:tc>
          <w:tcPr>
            <w:tcW w:w="1843" w:type="dxa"/>
          </w:tcPr>
          <w:p w14:paraId="046CBEE1" w14:textId="77777777" w:rsidR="00D06089" w:rsidRPr="008A10EE" w:rsidRDefault="00D06089" w:rsidP="001B0998">
            <w:pPr>
              <w:rPr>
                <w:rFonts w:cs="Times New Roman"/>
              </w:rPr>
            </w:pPr>
          </w:p>
        </w:tc>
        <w:tc>
          <w:tcPr>
            <w:tcW w:w="3170" w:type="dxa"/>
          </w:tcPr>
          <w:p w14:paraId="5AE374A9"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hak akses bagi keamanan data</w:t>
            </w:r>
          </w:p>
        </w:tc>
      </w:tr>
      <w:tr w:rsidR="00D06089" w:rsidRPr="008A10EE" w14:paraId="75D7EE5B" w14:textId="77777777" w:rsidTr="00D3423F">
        <w:tc>
          <w:tcPr>
            <w:tcW w:w="562" w:type="dxa"/>
          </w:tcPr>
          <w:p w14:paraId="78AE1306" w14:textId="77777777" w:rsidR="00D06089" w:rsidRPr="008A10EE" w:rsidRDefault="00D06089" w:rsidP="001B0998">
            <w:pPr>
              <w:rPr>
                <w:rFonts w:cs="Times New Roman"/>
              </w:rPr>
            </w:pPr>
          </w:p>
        </w:tc>
        <w:tc>
          <w:tcPr>
            <w:tcW w:w="1843" w:type="dxa"/>
          </w:tcPr>
          <w:p w14:paraId="491CD300" w14:textId="77777777" w:rsidR="00D06089" w:rsidRPr="008A10EE" w:rsidRDefault="00D06089" w:rsidP="001B0998">
            <w:pPr>
              <w:rPr>
                <w:rFonts w:cs="Times New Roman"/>
              </w:rPr>
            </w:pPr>
          </w:p>
        </w:tc>
        <w:tc>
          <w:tcPr>
            <w:tcW w:w="3170" w:type="dxa"/>
          </w:tcPr>
          <w:p w14:paraId="71D790B9"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pengamanan bagi data yang tersimpan pada sistem informasi.</w:t>
            </w:r>
          </w:p>
        </w:tc>
      </w:tr>
      <w:tr w:rsidR="00D06089" w:rsidRPr="008A10EE" w14:paraId="172F7275" w14:textId="77777777" w:rsidTr="00D3423F">
        <w:tc>
          <w:tcPr>
            <w:tcW w:w="562" w:type="dxa"/>
          </w:tcPr>
          <w:p w14:paraId="77E021A6" w14:textId="77777777" w:rsidR="00D06089" w:rsidRPr="008A10EE" w:rsidRDefault="00D06089" w:rsidP="001B0998">
            <w:pPr>
              <w:rPr>
                <w:rFonts w:cs="Times New Roman"/>
              </w:rPr>
            </w:pPr>
          </w:p>
        </w:tc>
        <w:tc>
          <w:tcPr>
            <w:tcW w:w="1843" w:type="dxa"/>
          </w:tcPr>
          <w:p w14:paraId="6C77E29A" w14:textId="77777777" w:rsidR="00D06089" w:rsidRPr="008A10EE" w:rsidRDefault="00D06089" w:rsidP="001B0998">
            <w:pPr>
              <w:rPr>
                <w:rFonts w:cs="Times New Roman"/>
              </w:rPr>
            </w:pPr>
          </w:p>
        </w:tc>
        <w:tc>
          <w:tcPr>
            <w:tcW w:w="3170" w:type="dxa"/>
          </w:tcPr>
          <w:p w14:paraId="4E3D0D2E"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kegiatan migrasi data kedalam sistem informasi yang telah terimplementasi.</w:t>
            </w:r>
          </w:p>
        </w:tc>
      </w:tr>
      <w:tr w:rsidR="00D06089" w:rsidRPr="008A10EE" w14:paraId="54956EB8" w14:textId="77777777" w:rsidTr="00D3423F">
        <w:tc>
          <w:tcPr>
            <w:tcW w:w="562" w:type="dxa"/>
          </w:tcPr>
          <w:p w14:paraId="1246B6B1" w14:textId="77777777" w:rsidR="00D06089" w:rsidRPr="008A10EE" w:rsidRDefault="00D06089" w:rsidP="001B0998">
            <w:pPr>
              <w:rPr>
                <w:rFonts w:cs="Times New Roman"/>
              </w:rPr>
            </w:pPr>
          </w:p>
        </w:tc>
        <w:tc>
          <w:tcPr>
            <w:tcW w:w="1843" w:type="dxa"/>
          </w:tcPr>
          <w:p w14:paraId="3DDB6304" w14:textId="77777777" w:rsidR="00D06089" w:rsidRPr="008A10EE" w:rsidRDefault="00D06089" w:rsidP="001B0998">
            <w:pPr>
              <w:rPr>
                <w:rFonts w:cs="Times New Roman"/>
              </w:rPr>
            </w:pPr>
          </w:p>
        </w:tc>
        <w:tc>
          <w:tcPr>
            <w:tcW w:w="3170" w:type="dxa"/>
          </w:tcPr>
          <w:p w14:paraId="24726B91" w14:textId="77777777" w:rsidR="00D06089" w:rsidRPr="008A10EE" w:rsidRDefault="00D06089" w:rsidP="001B0998">
            <w:pPr>
              <w:pStyle w:val="ListParagraph"/>
              <w:numPr>
                <w:ilvl w:val="0"/>
                <w:numId w:val="21"/>
              </w:numPr>
              <w:ind w:left="453"/>
              <w:rPr>
                <w:rFonts w:cs="Times New Roman"/>
              </w:rPr>
            </w:pPr>
            <w:r w:rsidRPr="008A10EE">
              <w:rPr>
                <w:rFonts w:cs="Times New Roman"/>
              </w:rPr>
              <w:t>Adanya pemeliharaan dan pengecekan kondisi peralatan TIK dan sistem secara berkala.</w:t>
            </w:r>
          </w:p>
        </w:tc>
      </w:tr>
      <w:tr w:rsidR="00D06089" w:rsidRPr="008A10EE" w14:paraId="3A1BE1D9" w14:textId="77777777" w:rsidTr="00D3423F">
        <w:tc>
          <w:tcPr>
            <w:tcW w:w="562" w:type="dxa"/>
          </w:tcPr>
          <w:p w14:paraId="03C568E8" w14:textId="77777777" w:rsidR="00D06089" w:rsidRPr="008A10EE" w:rsidRDefault="00D06089" w:rsidP="001B0998">
            <w:pPr>
              <w:rPr>
                <w:rFonts w:cs="Times New Roman"/>
              </w:rPr>
            </w:pPr>
          </w:p>
        </w:tc>
        <w:tc>
          <w:tcPr>
            <w:tcW w:w="1843" w:type="dxa"/>
          </w:tcPr>
          <w:p w14:paraId="47563A83" w14:textId="77777777" w:rsidR="00D06089" w:rsidRPr="008A10EE" w:rsidRDefault="00D06089" w:rsidP="001B0998">
            <w:pPr>
              <w:rPr>
                <w:rFonts w:cs="Times New Roman"/>
              </w:rPr>
            </w:pPr>
          </w:p>
        </w:tc>
        <w:tc>
          <w:tcPr>
            <w:tcW w:w="3170" w:type="dxa"/>
          </w:tcPr>
          <w:p w14:paraId="520F9033" w14:textId="77777777" w:rsidR="00D06089" w:rsidRPr="008A10EE" w:rsidRDefault="00D06089" w:rsidP="001B0998">
            <w:pPr>
              <w:rPr>
                <w:rFonts w:cs="Times New Roman"/>
              </w:rPr>
            </w:pPr>
          </w:p>
        </w:tc>
      </w:tr>
      <w:tr w:rsidR="00D06089" w:rsidRPr="008A10EE" w14:paraId="472A5761" w14:textId="77777777" w:rsidTr="00D3423F">
        <w:tc>
          <w:tcPr>
            <w:tcW w:w="562" w:type="dxa"/>
          </w:tcPr>
          <w:p w14:paraId="5AB41C32" w14:textId="77777777" w:rsidR="00D06089" w:rsidRPr="008A10EE" w:rsidRDefault="00D06089" w:rsidP="001B0998">
            <w:pPr>
              <w:rPr>
                <w:rFonts w:cs="Times New Roman"/>
              </w:rPr>
            </w:pPr>
            <w:r w:rsidRPr="008A10EE">
              <w:rPr>
                <w:rFonts w:cs="Times New Roman"/>
              </w:rPr>
              <w:t>10.</w:t>
            </w:r>
          </w:p>
        </w:tc>
        <w:tc>
          <w:tcPr>
            <w:tcW w:w="1843" w:type="dxa"/>
          </w:tcPr>
          <w:p w14:paraId="4AAA8640" w14:textId="77777777" w:rsidR="00D06089" w:rsidRPr="008A10EE" w:rsidRDefault="00D06089" w:rsidP="001B0998">
            <w:pPr>
              <w:rPr>
                <w:rFonts w:cs="Times New Roman"/>
              </w:rPr>
            </w:pPr>
            <w:r w:rsidRPr="008A10EE">
              <w:rPr>
                <w:rFonts w:cs="Times New Roman"/>
              </w:rPr>
              <w:t>Karakteristik Pengguna</w:t>
            </w:r>
          </w:p>
        </w:tc>
        <w:tc>
          <w:tcPr>
            <w:tcW w:w="3170" w:type="dxa"/>
          </w:tcPr>
          <w:p w14:paraId="0AED2829" w14:textId="77777777" w:rsidR="00D06089" w:rsidRPr="008A10EE" w:rsidRDefault="00D06089" w:rsidP="001B0998">
            <w:pPr>
              <w:pStyle w:val="ListParagraph"/>
              <w:numPr>
                <w:ilvl w:val="0"/>
                <w:numId w:val="21"/>
              </w:numPr>
              <w:ind w:left="453"/>
              <w:rPr>
                <w:rFonts w:cs="Times New Roman"/>
              </w:rPr>
            </w:pPr>
            <w:r w:rsidRPr="008A10EE">
              <w:rPr>
                <w:rFonts w:cs="Times New Roman"/>
              </w:rPr>
              <w:t>Sikap pengguna telah menunjukkan kepercayaan terhadap sistem yang terimplementasi bahwa sistem membantu pekerjaan dan sesuai dengan kebutuhan mereka.</w:t>
            </w:r>
          </w:p>
        </w:tc>
      </w:tr>
      <w:tr w:rsidR="00D06089" w:rsidRPr="008A10EE" w14:paraId="4EAE40FA" w14:textId="77777777" w:rsidTr="00D3423F">
        <w:tc>
          <w:tcPr>
            <w:tcW w:w="562" w:type="dxa"/>
          </w:tcPr>
          <w:p w14:paraId="3E66FDB4" w14:textId="77777777" w:rsidR="00D06089" w:rsidRPr="008A10EE" w:rsidRDefault="00D06089" w:rsidP="001B0998">
            <w:pPr>
              <w:rPr>
                <w:rFonts w:cs="Times New Roman"/>
              </w:rPr>
            </w:pPr>
          </w:p>
        </w:tc>
        <w:tc>
          <w:tcPr>
            <w:tcW w:w="1843" w:type="dxa"/>
          </w:tcPr>
          <w:p w14:paraId="101FB796" w14:textId="77777777" w:rsidR="00D06089" w:rsidRPr="008A10EE" w:rsidRDefault="00D06089" w:rsidP="001B0998">
            <w:pPr>
              <w:rPr>
                <w:rFonts w:cs="Times New Roman"/>
              </w:rPr>
            </w:pPr>
          </w:p>
        </w:tc>
        <w:tc>
          <w:tcPr>
            <w:tcW w:w="3170" w:type="dxa"/>
          </w:tcPr>
          <w:p w14:paraId="2BD2BD20" w14:textId="77777777" w:rsidR="00D06089" w:rsidRPr="008A10EE" w:rsidRDefault="00D06089" w:rsidP="001B0998">
            <w:pPr>
              <w:pStyle w:val="ListParagraph"/>
              <w:numPr>
                <w:ilvl w:val="0"/>
                <w:numId w:val="21"/>
              </w:numPr>
              <w:ind w:left="453"/>
              <w:rPr>
                <w:rFonts w:cs="Times New Roman"/>
              </w:rPr>
            </w:pPr>
            <w:r w:rsidRPr="008A10EE">
              <w:rPr>
                <w:rFonts w:cs="Times New Roman"/>
              </w:rPr>
              <w:t>Pengguna mau untuk mempelajari dan menerapkan sistem informasi dalam keseharian mereka.</w:t>
            </w:r>
          </w:p>
        </w:tc>
      </w:tr>
      <w:tr w:rsidR="00D06089" w:rsidRPr="008A10EE" w14:paraId="077CD06F" w14:textId="77777777" w:rsidTr="00D3423F">
        <w:tc>
          <w:tcPr>
            <w:tcW w:w="562" w:type="dxa"/>
          </w:tcPr>
          <w:p w14:paraId="0DFF942F" w14:textId="77777777" w:rsidR="00D06089" w:rsidRPr="008A10EE" w:rsidRDefault="00D06089" w:rsidP="001B0998">
            <w:pPr>
              <w:rPr>
                <w:rFonts w:cs="Times New Roman"/>
              </w:rPr>
            </w:pPr>
          </w:p>
        </w:tc>
        <w:tc>
          <w:tcPr>
            <w:tcW w:w="1843" w:type="dxa"/>
          </w:tcPr>
          <w:p w14:paraId="20E48EFE" w14:textId="77777777" w:rsidR="00D06089" w:rsidRPr="008A10EE" w:rsidRDefault="00D06089" w:rsidP="001B0998">
            <w:pPr>
              <w:rPr>
                <w:rFonts w:cs="Times New Roman"/>
              </w:rPr>
            </w:pPr>
          </w:p>
        </w:tc>
        <w:tc>
          <w:tcPr>
            <w:tcW w:w="3170" w:type="dxa"/>
          </w:tcPr>
          <w:p w14:paraId="7B4E576C" w14:textId="77777777" w:rsidR="00D06089" w:rsidRPr="008A10EE" w:rsidRDefault="00D06089" w:rsidP="001B0998">
            <w:pPr>
              <w:pStyle w:val="ListParagraph"/>
              <w:numPr>
                <w:ilvl w:val="0"/>
                <w:numId w:val="21"/>
              </w:numPr>
              <w:ind w:left="453"/>
              <w:rPr>
                <w:rFonts w:cs="Times New Roman"/>
              </w:rPr>
            </w:pPr>
            <w:r w:rsidRPr="008A10EE">
              <w:rPr>
                <w:rFonts w:cs="Times New Roman"/>
              </w:rPr>
              <w:t xml:space="preserve">Adanya kepuasan dari pengguna sehingga meningkatkan motivasi </w:t>
            </w:r>
            <w:r w:rsidRPr="008A10EE">
              <w:rPr>
                <w:rFonts w:cs="Times New Roman"/>
              </w:rPr>
              <w:lastRenderedPageBreak/>
              <w:t>mereka untuk terus menggunakan aplikasi sistem informasi.</w:t>
            </w:r>
          </w:p>
        </w:tc>
      </w:tr>
      <w:tr w:rsidR="00D06089" w:rsidRPr="008A10EE" w14:paraId="0E3841DC" w14:textId="77777777" w:rsidTr="00D3423F">
        <w:tc>
          <w:tcPr>
            <w:tcW w:w="562" w:type="dxa"/>
          </w:tcPr>
          <w:p w14:paraId="5A54F216" w14:textId="77777777" w:rsidR="00D06089" w:rsidRPr="008A10EE" w:rsidRDefault="00D06089" w:rsidP="001B0998">
            <w:pPr>
              <w:rPr>
                <w:rFonts w:cs="Times New Roman"/>
              </w:rPr>
            </w:pPr>
          </w:p>
        </w:tc>
        <w:tc>
          <w:tcPr>
            <w:tcW w:w="1843" w:type="dxa"/>
          </w:tcPr>
          <w:p w14:paraId="07D825F0" w14:textId="77777777" w:rsidR="00D06089" w:rsidRPr="008A10EE" w:rsidRDefault="00D06089" w:rsidP="001B0998">
            <w:pPr>
              <w:rPr>
                <w:rFonts w:cs="Times New Roman"/>
              </w:rPr>
            </w:pPr>
          </w:p>
        </w:tc>
        <w:tc>
          <w:tcPr>
            <w:tcW w:w="3170" w:type="dxa"/>
          </w:tcPr>
          <w:p w14:paraId="0A3429E7" w14:textId="77777777" w:rsidR="00D06089" w:rsidRPr="008A10EE" w:rsidRDefault="00D06089" w:rsidP="001B0998">
            <w:pPr>
              <w:pStyle w:val="ListParagraph"/>
              <w:numPr>
                <w:ilvl w:val="0"/>
                <w:numId w:val="21"/>
              </w:numPr>
              <w:ind w:left="453"/>
              <w:rPr>
                <w:rFonts w:cs="Times New Roman"/>
              </w:rPr>
            </w:pPr>
            <w:r w:rsidRPr="008A10EE">
              <w:rPr>
                <w:rFonts w:cs="Times New Roman"/>
              </w:rPr>
              <w:t>Pengguna mau meluangkan waktu untuk belajar, dan mengasah keterampilan dan pengetahuan terkait sistem informasi yang telah terimplementasi.</w:t>
            </w:r>
          </w:p>
        </w:tc>
      </w:tr>
    </w:tbl>
    <w:p w14:paraId="1F435E94" w14:textId="77777777" w:rsidR="00D06089" w:rsidRPr="008A10EE" w:rsidRDefault="00D06089" w:rsidP="001B0998">
      <w:pPr>
        <w:rPr>
          <w:rFonts w:cs="Times New Roman"/>
          <w:lang w:val="en-US"/>
        </w:rPr>
      </w:pPr>
    </w:p>
    <w:p w14:paraId="76901C71" w14:textId="15130AA0" w:rsidR="00D06089" w:rsidRPr="008A10EE" w:rsidRDefault="00D06089" w:rsidP="001B0998">
      <w:pPr>
        <w:rPr>
          <w:rFonts w:cs="Times New Roman"/>
          <w:lang w:val="en-US"/>
        </w:rPr>
      </w:pPr>
      <w:r w:rsidRPr="008A10EE">
        <w:rPr>
          <w:rFonts w:cs="Times New Roman"/>
          <w:lang w:val="en-US"/>
        </w:rPr>
        <w:t xml:space="preserve">Pada tabel diatas merupakan pertanyaan utama dari 10 faktor kesuksesan implementasi sistem informasi pada perguruan tinggi yang telah peneliti rumuskan dari beberapa sumber penelitian. Saat proses wawancara berlangsung, narasumber berhak untuk menolak menjawab pertanyaan dari yang telah disusun pada pedoman wawancara, serta pada kondisi sebenarnya bisa saja terdapat pertanyaan yang memang tidak memiliki jawaban dan tidak bisa dijawab oleh narasumber karena alasan tertentu. Pada saat proses wawancara berlangsung, kemungkinan untuk mendapatkan faktor lain diluar faktor yang telah dirumuskan sebelumnya bisa saja terjadi. Tidak menutup kemungkinan juga terdapat pertanyaan-pertanyaan yang timbul diluar pertanyaan yang telah disusun sebelumnya oleh peneliti akibat dari jawaban narasumber yang menjadikan pertanyaan-pertanyaan lain muncul yang dapat memperkuat data dan argumen serta berguna bagi peneliti dalam menghasilkan </w:t>
      </w:r>
      <w:r w:rsidR="00BB19C2">
        <w:rPr>
          <w:rFonts w:cs="Times New Roman"/>
          <w:lang w:val="en-US"/>
        </w:rPr>
        <w:t xml:space="preserve"> </w:t>
      </w:r>
      <w:r w:rsidRPr="008A10EE">
        <w:rPr>
          <w:rFonts w:cs="Times New Roman"/>
          <w:lang w:val="en-US"/>
        </w:rPr>
        <w:t xml:space="preserve">kesimpulan </w:t>
      </w:r>
      <w:r w:rsidR="00BB19C2">
        <w:rPr>
          <w:rFonts w:cs="Times New Roman"/>
          <w:lang w:val="en-US"/>
        </w:rPr>
        <w:t xml:space="preserve"> </w:t>
      </w:r>
      <w:r w:rsidRPr="008A10EE">
        <w:rPr>
          <w:rFonts w:cs="Times New Roman"/>
          <w:lang w:val="en-US"/>
        </w:rPr>
        <w:t xml:space="preserve">dan hasil </w:t>
      </w:r>
      <w:r w:rsidR="00BB19C2">
        <w:rPr>
          <w:rFonts w:cs="Times New Roman"/>
          <w:lang w:val="en-US"/>
        </w:rPr>
        <w:t xml:space="preserve"> </w:t>
      </w:r>
      <w:r w:rsidRPr="008A10EE">
        <w:rPr>
          <w:rFonts w:cs="Times New Roman"/>
          <w:lang w:val="en-US"/>
        </w:rPr>
        <w:t>akhir</w:t>
      </w:r>
      <w:r w:rsidR="00BB19C2">
        <w:rPr>
          <w:rFonts w:cs="Times New Roman"/>
          <w:lang w:val="en-US"/>
        </w:rPr>
        <w:t xml:space="preserve"> </w:t>
      </w:r>
      <w:r w:rsidRPr="008A10EE">
        <w:rPr>
          <w:rFonts w:cs="Times New Roman"/>
          <w:lang w:val="en-US"/>
        </w:rPr>
        <w:t xml:space="preserve"> pada </w:t>
      </w:r>
      <w:r w:rsidR="00BB19C2">
        <w:rPr>
          <w:rFonts w:cs="Times New Roman"/>
          <w:lang w:val="en-US"/>
        </w:rPr>
        <w:t xml:space="preserve"> </w:t>
      </w:r>
      <w:r w:rsidRPr="008A10EE">
        <w:rPr>
          <w:rFonts w:cs="Times New Roman"/>
          <w:lang w:val="en-US"/>
        </w:rPr>
        <w:t>penelitian ini</w:t>
      </w:r>
      <w:r w:rsidR="00BB19C2">
        <w:rPr>
          <w:rFonts w:cs="Times New Roman"/>
          <w:lang w:val="en-US"/>
        </w:rPr>
        <w:t>.</w:t>
      </w:r>
    </w:p>
    <w:p w14:paraId="5C74E271" w14:textId="77777777" w:rsidR="002C4517" w:rsidRPr="008A10EE" w:rsidRDefault="002C4517" w:rsidP="004F1B1E">
      <w:pPr>
        <w:pStyle w:val="ListParagraph"/>
        <w:ind w:left="360"/>
        <w:rPr>
          <w:rFonts w:cs="Times New Roman"/>
          <w:lang w:val="en-US"/>
        </w:rPr>
      </w:pPr>
    </w:p>
    <w:p w14:paraId="589F80C0" w14:textId="0B1FC27D" w:rsidR="004F1B1E" w:rsidRPr="008A10EE" w:rsidRDefault="004F1B1E" w:rsidP="004F1B1E">
      <w:pPr>
        <w:pStyle w:val="ListParagraph"/>
        <w:ind w:left="360"/>
        <w:rPr>
          <w:rFonts w:cs="Times New Roman"/>
          <w:lang w:val="en-US"/>
        </w:rPr>
        <w:sectPr w:rsidR="004F1B1E" w:rsidRPr="008A10EE" w:rsidSect="00455A55">
          <w:pgSz w:w="8420" w:h="11907"/>
          <w:pgMar w:top="1107" w:right="1134" w:bottom="1134" w:left="1701" w:header="720" w:footer="720" w:gutter="0"/>
          <w:cols w:space="720"/>
          <w:titlePg/>
          <w:docGrid w:linePitch="299"/>
        </w:sectPr>
      </w:pPr>
    </w:p>
    <w:p w14:paraId="7B6BB27D" w14:textId="54F2DA30" w:rsidR="00E9544E" w:rsidRPr="008A10EE" w:rsidRDefault="00A51EB2" w:rsidP="00E9544E">
      <w:pPr>
        <w:pStyle w:val="Heading1"/>
        <w:spacing w:before="0" w:after="0"/>
        <w:contextualSpacing/>
        <w:rPr>
          <w:rFonts w:cs="Times New Roman"/>
          <w:lang w:val="en-US"/>
        </w:rPr>
      </w:pPr>
      <w:bookmarkStart w:id="1202" w:name="_Toc48471588"/>
      <w:r w:rsidRPr="008A10EE">
        <w:rPr>
          <w:rFonts w:cs="Times New Roman"/>
          <w:lang w:val="en-US"/>
        </w:rPr>
        <w:lastRenderedPageBreak/>
        <w:t xml:space="preserve">LAMPIRAN </w:t>
      </w:r>
      <w:bookmarkEnd w:id="1200"/>
      <w:r w:rsidRPr="008A10EE">
        <w:rPr>
          <w:rFonts w:cs="Times New Roman"/>
          <w:lang w:val="en-US"/>
        </w:rPr>
        <w:t>B</w:t>
      </w:r>
      <w:bookmarkEnd w:id="1202"/>
    </w:p>
    <w:p w14:paraId="0947B534" w14:textId="13DC27D0" w:rsidR="00532BE2" w:rsidRDefault="00E9544E" w:rsidP="00455A55">
      <w:pPr>
        <w:jc w:val="center"/>
        <w:rPr>
          <w:rFonts w:cs="Times New Roman"/>
          <w:b/>
          <w:bCs/>
          <w:lang w:val="en-US"/>
        </w:rPr>
      </w:pPr>
      <w:bookmarkStart w:id="1203" w:name="_Toc27063151"/>
      <w:bookmarkStart w:id="1204" w:name="_Toc27236048"/>
      <w:bookmarkStart w:id="1205" w:name="_Toc30017282"/>
      <w:bookmarkStart w:id="1206" w:name="_Toc30367201"/>
      <w:bookmarkStart w:id="1207" w:name="_Toc31289492"/>
      <w:bookmarkEnd w:id="1203"/>
      <w:bookmarkEnd w:id="1204"/>
      <w:bookmarkEnd w:id="1205"/>
      <w:bookmarkEnd w:id="1206"/>
      <w:bookmarkEnd w:id="1207"/>
      <w:r w:rsidRPr="008A10EE">
        <w:rPr>
          <w:rFonts w:cs="Times New Roman"/>
          <w:b/>
          <w:bCs/>
          <w:lang w:val="en-US"/>
        </w:rPr>
        <w:t>TRANSKRIP WAWANCARA</w:t>
      </w:r>
    </w:p>
    <w:p w14:paraId="7FF01A98" w14:textId="77777777" w:rsidR="00455A55" w:rsidRPr="00455A55" w:rsidRDefault="00455A55" w:rsidP="000A7FCF">
      <w:pPr>
        <w:pStyle w:val="Heading1"/>
        <w:numPr>
          <w:ilvl w:val="0"/>
          <w:numId w:val="71"/>
        </w:numPr>
        <w:rPr>
          <w:rFonts w:cs="Times New Roman"/>
          <w:bCs/>
          <w:lang w:val="en-US"/>
        </w:rPr>
      </w:pPr>
      <w:bookmarkStart w:id="1208" w:name="_Toc48157326"/>
      <w:bookmarkStart w:id="1209" w:name="_Toc48471589"/>
      <w:bookmarkEnd w:id="1208"/>
      <w:bookmarkEnd w:id="1209"/>
    </w:p>
    <w:p w14:paraId="55F3EF73" w14:textId="5D23296A" w:rsidR="00D06089" w:rsidRPr="008A10EE" w:rsidRDefault="00532BE2" w:rsidP="001B0998">
      <w:pPr>
        <w:contextualSpacing/>
        <w:rPr>
          <w:rFonts w:cs="Times New Roman"/>
          <w:lang w:val="en-US"/>
        </w:rPr>
      </w:pPr>
      <w:r w:rsidRPr="008A10EE">
        <w:rPr>
          <w:rFonts w:cs="Times New Roman"/>
          <w:lang w:val="en-US"/>
        </w:rPr>
        <w:t>Berikut adalah transkrip wawancara yang telah dilakukan kepada 38 narasumber di 38 perguruan tinggi di Surabaya. Sebelum melakukan wawancara, peneliti menanyakan terkait implementasi sistem informasi apa saja yang sudah terimplementasi pada perguruan tinggi tersebut, profil dan latar belakang narasumber, serta keterangan waktu dan lokasi wawancara dilakukan.</w:t>
      </w:r>
    </w:p>
    <w:p w14:paraId="53445D99" w14:textId="77777777" w:rsidR="00532BE2" w:rsidRPr="008A10EE" w:rsidRDefault="00532BE2" w:rsidP="001B0998">
      <w:pPr>
        <w:contextualSpacing/>
        <w:rPr>
          <w:rFonts w:cs="Times New Roman"/>
          <w:lang w:val="en-US"/>
        </w:rPr>
      </w:pPr>
    </w:p>
    <w:p w14:paraId="1B66B18E" w14:textId="2D78DC16" w:rsidR="00A51EB2" w:rsidRPr="008A10EE" w:rsidRDefault="00D06089" w:rsidP="001B0998">
      <w:pPr>
        <w:contextualSpacing/>
        <w:rPr>
          <w:rFonts w:cs="Times New Roman"/>
          <w:b/>
          <w:bCs/>
          <w:lang w:val="en-US"/>
        </w:rPr>
      </w:pPr>
      <w:bookmarkStart w:id="1210" w:name="_Hlk45785516"/>
      <w:r w:rsidRPr="008A10EE">
        <w:rPr>
          <w:rFonts w:cs="Times New Roman"/>
          <w:b/>
          <w:bCs/>
          <w:lang w:val="en-US"/>
        </w:rPr>
        <w:t>Transkrip Wawancara Responden 1</w:t>
      </w:r>
    </w:p>
    <w:bookmarkEnd w:id="1210"/>
    <w:p w14:paraId="65D38154" w14:textId="36A62698" w:rsidR="006E6F80" w:rsidRPr="008A10EE" w:rsidRDefault="00532BE2" w:rsidP="001B0998">
      <w:pPr>
        <w:rPr>
          <w:rFonts w:cs="Times New Roman"/>
        </w:rPr>
      </w:pPr>
      <w:r w:rsidRPr="008A10EE">
        <w:rPr>
          <w:rFonts w:cs="Times New Roman"/>
        </w:rPr>
        <w:t xml:space="preserve">Wawancara dilakukan pada </w:t>
      </w:r>
      <w:r w:rsidR="006E6F80" w:rsidRPr="008A10EE">
        <w:rPr>
          <w:rFonts w:cs="Times New Roman"/>
        </w:rPr>
        <w:t>Institut Informatika Indonesia (IKADO)</w:t>
      </w:r>
      <w:r w:rsidRPr="008A10EE">
        <w:rPr>
          <w:rFonts w:cs="Times New Roman"/>
        </w:rPr>
        <w:t>.</w:t>
      </w:r>
    </w:p>
    <w:p w14:paraId="1F1DA762" w14:textId="4FAB206F" w:rsidR="006E6F80" w:rsidRPr="008A10EE" w:rsidRDefault="006E6F80" w:rsidP="001B0998">
      <w:pPr>
        <w:contextualSpacing/>
        <w:rPr>
          <w:rFonts w:cs="Times New Roman"/>
          <w:lang w:val="en-US"/>
        </w:rPr>
      </w:pPr>
    </w:p>
    <w:p w14:paraId="4DA52B42" w14:textId="346FF3B7" w:rsidR="000570DE" w:rsidRPr="008A10EE" w:rsidRDefault="000570DE" w:rsidP="000570DE">
      <w:pPr>
        <w:pStyle w:val="Caption"/>
        <w:keepNext/>
        <w:rPr>
          <w:rFonts w:cs="Times New Roman"/>
        </w:rPr>
      </w:pPr>
      <w:bookmarkStart w:id="1211" w:name="_Toc4847164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w:t>
      </w:r>
      <w:r w:rsidR="00182426">
        <w:rPr>
          <w:rFonts w:cs="Times New Roman"/>
        </w:rPr>
        <w:fldChar w:fldCharType="end"/>
      </w:r>
      <w:r w:rsidRPr="008A10EE">
        <w:rPr>
          <w:rFonts w:cs="Times New Roman"/>
        </w:rPr>
        <w:t xml:space="preserve"> Transkrip Wawancara Responden 1</w:t>
      </w:r>
      <w:bookmarkEnd w:id="1211"/>
    </w:p>
    <w:tbl>
      <w:tblPr>
        <w:tblStyle w:val="TableGrid"/>
        <w:tblW w:w="0" w:type="auto"/>
        <w:tblLook w:val="04A0" w:firstRow="1" w:lastRow="0" w:firstColumn="1" w:lastColumn="0" w:noHBand="0" w:noVBand="1"/>
      </w:tblPr>
      <w:tblGrid>
        <w:gridCol w:w="2242"/>
        <w:gridCol w:w="1864"/>
        <w:gridCol w:w="1469"/>
      </w:tblGrid>
      <w:tr w:rsidR="006E6F80" w:rsidRPr="008A10EE" w14:paraId="6E41DBCC" w14:textId="77777777" w:rsidTr="002E2335">
        <w:trPr>
          <w:tblHeader/>
        </w:trPr>
        <w:tc>
          <w:tcPr>
            <w:tcW w:w="2242" w:type="dxa"/>
          </w:tcPr>
          <w:p w14:paraId="58C3B4A1" w14:textId="01D292DE" w:rsidR="006E6F80" w:rsidRPr="002E2335" w:rsidRDefault="006E6F80" w:rsidP="001B0998">
            <w:pPr>
              <w:contextualSpacing/>
              <w:jc w:val="center"/>
              <w:rPr>
                <w:rFonts w:cs="Times New Roman"/>
                <w:b/>
                <w:bCs/>
              </w:rPr>
            </w:pPr>
            <w:r w:rsidRPr="002E2335">
              <w:rPr>
                <w:rFonts w:cs="Times New Roman"/>
                <w:b/>
                <w:bCs/>
              </w:rPr>
              <w:t>Profil PT</w:t>
            </w:r>
          </w:p>
        </w:tc>
        <w:tc>
          <w:tcPr>
            <w:tcW w:w="1864" w:type="dxa"/>
          </w:tcPr>
          <w:p w14:paraId="60017AE3" w14:textId="6FB35EB8" w:rsidR="006E6F80" w:rsidRPr="002E2335" w:rsidRDefault="006E6F80" w:rsidP="001B0998">
            <w:pPr>
              <w:contextualSpacing/>
              <w:jc w:val="center"/>
              <w:rPr>
                <w:rFonts w:cs="Times New Roman"/>
                <w:b/>
                <w:bCs/>
              </w:rPr>
            </w:pPr>
            <w:r w:rsidRPr="002E2335">
              <w:rPr>
                <w:rFonts w:cs="Times New Roman"/>
                <w:b/>
                <w:bCs/>
              </w:rPr>
              <w:t>Profil Narasumber</w:t>
            </w:r>
          </w:p>
        </w:tc>
        <w:tc>
          <w:tcPr>
            <w:tcW w:w="1469" w:type="dxa"/>
          </w:tcPr>
          <w:p w14:paraId="66F55EC7" w14:textId="43F2384E" w:rsidR="006E6F80" w:rsidRPr="002E2335" w:rsidRDefault="006E6F80" w:rsidP="001B0998">
            <w:pPr>
              <w:contextualSpacing/>
              <w:jc w:val="center"/>
              <w:rPr>
                <w:rFonts w:cs="Times New Roman"/>
                <w:b/>
                <w:bCs/>
              </w:rPr>
            </w:pPr>
            <w:r w:rsidRPr="002E2335">
              <w:rPr>
                <w:rFonts w:cs="Times New Roman"/>
                <w:b/>
                <w:bCs/>
              </w:rPr>
              <w:t>Waktu dan Lokasi</w:t>
            </w:r>
          </w:p>
        </w:tc>
      </w:tr>
      <w:tr w:rsidR="006E6F80" w:rsidRPr="008A10EE" w14:paraId="5D1E305D" w14:textId="77777777" w:rsidTr="006E6F80">
        <w:tc>
          <w:tcPr>
            <w:tcW w:w="2242" w:type="dxa"/>
          </w:tcPr>
          <w:p w14:paraId="6F9A0356" w14:textId="51C25432" w:rsidR="006E6F80" w:rsidRPr="008A10EE" w:rsidRDefault="006E6F80" w:rsidP="001B0998">
            <w:pPr>
              <w:contextualSpacing/>
              <w:jc w:val="both"/>
              <w:rPr>
                <w:rFonts w:cs="Times New Roman"/>
              </w:rPr>
            </w:pPr>
            <w:r w:rsidRPr="008A10EE">
              <w:rPr>
                <w:rFonts w:cs="Times New Roman"/>
              </w:rPr>
              <w:t xml:space="preserve">Institut Informatika Indonesia (IKADO) berdiri sejak tanggal 31 Januari 2003, memiliki 2 fakultas yaitu Fakultas Teknologi Informasi dan Fakultas Desain. Institut Informatika Indonesia (IKADO) menempati gedung yang berada di kawasan elit, Jl. Raya Sukomanunggal Jaya No.3 (Jl. Pattimura), Surabaya. Perangkat lunak sistem informasi </w:t>
            </w:r>
            <w:r w:rsidRPr="008A10EE">
              <w:rPr>
                <w:rFonts w:cs="Times New Roman"/>
              </w:rPr>
              <w:lastRenderedPageBreak/>
              <w:t>yang sudah diimplementasikan pada perguruan tinggi ini yaitu Fikampus (ikado.ac.id) dan SIDU (Sistem Informasi Terpadu). FiKampus merupakan sebuah sistem atau software yang digunakan oleh Dosen dan mahasiswa untuk mengakses Elearning dari matakuliah di kampus, Pengambilan cuti dosen, mengumpulkan tugas, dan masih banyak lagi.</w:t>
            </w:r>
          </w:p>
        </w:tc>
        <w:tc>
          <w:tcPr>
            <w:tcW w:w="1864" w:type="dxa"/>
          </w:tcPr>
          <w:p w14:paraId="17191232" w14:textId="77777777" w:rsidR="006E6F80" w:rsidRPr="008A10EE" w:rsidRDefault="006E6F80" w:rsidP="001B0998">
            <w:pPr>
              <w:jc w:val="both"/>
              <w:rPr>
                <w:rFonts w:cs="Times New Roman"/>
              </w:rPr>
            </w:pPr>
            <w:r w:rsidRPr="008A10EE">
              <w:rPr>
                <w:rFonts w:cs="Times New Roman"/>
              </w:rPr>
              <w:lastRenderedPageBreak/>
              <w:t xml:space="preserve">Bapak Edwin Meinardi Trianto adalah pegawai pada Institut Informatika Indonesia yang menjabat sebagai kepala IT IKADO. Peran dan tanggungjawab bapak Edwin sebagai kepala IT yaitu : Merencanakan strategi implementasi atas </w:t>
            </w:r>
            <w:r w:rsidRPr="008A10EE">
              <w:rPr>
                <w:rFonts w:cs="Times New Roman"/>
              </w:rPr>
              <w:lastRenderedPageBreak/>
              <w:t>kebijakan perusahaan.</w:t>
            </w:r>
          </w:p>
          <w:p w14:paraId="37DBB4E6" w14:textId="77777777" w:rsidR="006E6F80" w:rsidRPr="008A10EE" w:rsidRDefault="006E6F80" w:rsidP="001B0998">
            <w:pPr>
              <w:pStyle w:val="ListParagraph"/>
              <w:numPr>
                <w:ilvl w:val="0"/>
                <w:numId w:val="31"/>
              </w:numPr>
              <w:ind w:left="316"/>
              <w:jc w:val="both"/>
              <w:rPr>
                <w:rFonts w:cs="Times New Roman"/>
              </w:rPr>
            </w:pPr>
            <w:r w:rsidRPr="008A10EE">
              <w:rPr>
                <w:rFonts w:cs="Times New Roman"/>
              </w:rPr>
              <w:t>Memastikan semua sistem IT dapat berjalan dengan lancar.</w:t>
            </w:r>
          </w:p>
          <w:p w14:paraId="02B79FE5" w14:textId="77777777" w:rsidR="006E6F80" w:rsidRPr="008A10EE" w:rsidRDefault="006E6F80" w:rsidP="001B0998">
            <w:pPr>
              <w:pStyle w:val="ListParagraph"/>
              <w:numPr>
                <w:ilvl w:val="0"/>
                <w:numId w:val="31"/>
              </w:numPr>
              <w:ind w:left="316"/>
              <w:jc w:val="both"/>
              <w:rPr>
                <w:rFonts w:cs="Times New Roman"/>
              </w:rPr>
            </w:pPr>
            <w:r w:rsidRPr="008A10EE">
              <w:rPr>
                <w:rFonts w:cs="Times New Roman"/>
              </w:rPr>
              <w:t>Menyediakan layanan dan pengembangan dalam lingkup IT dan komunikasi.</w:t>
            </w:r>
          </w:p>
          <w:p w14:paraId="597DBA7B" w14:textId="77777777" w:rsidR="006E6F80" w:rsidRPr="008A10EE" w:rsidRDefault="006E6F80" w:rsidP="001B0998">
            <w:pPr>
              <w:pStyle w:val="ListParagraph"/>
              <w:numPr>
                <w:ilvl w:val="0"/>
                <w:numId w:val="31"/>
              </w:numPr>
              <w:ind w:left="316"/>
              <w:jc w:val="both"/>
              <w:rPr>
                <w:rFonts w:cs="Times New Roman"/>
              </w:rPr>
            </w:pPr>
            <w:r w:rsidRPr="008A10EE">
              <w:rPr>
                <w:rFonts w:cs="Times New Roman"/>
              </w:rPr>
              <w:t>Melakukan fungsi managerial dan pengawasan serta controlling dalam.</w:t>
            </w:r>
          </w:p>
          <w:p w14:paraId="4767D38E" w14:textId="77777777" w:rsidR="006E6F80" w:rsidRPr="008A10EE" w:rsidRDefault="006E6F80" w:rsidP="001B0998">
            <w:pPr>
              <w:pStyle w:val="ListParagraph"/>
              <w:numPr>
                <w:ilvl w:val="0"/>
                <w:numId w:val="31"/>
              </w:numPr>
              <w:ind w:left="316"/>
              <w:jc w:val="both"/>
              <w:rPr>
                <w:rFonts w:cs="Times New Roman"/>
              </w:rPr>
            </w:pPr>
            <w:r w:rsidRPr="008A10EE">
              <w:rPr>
                <w:rFonts w:cs="Times New Roman"/>
              </w:rPr>
              <w:t>pembangunan sistem dan aplikasi.</w:t>
            </w:r>
          </w:p>
          <w:p w14:paraId="7044FB60" w14:textId="77777777" w:rsidR="006E6F80" w:rsidRPr="008A10EE" w:rsidRDefault="006E6F80" w:rsidP="001B0998">
            <w:pPr>
              <w:contextualSpacing/>
              <w:jc w:val="both"/>
              <w:rPr>
                <w:rFonts w:cs="Times New Roman"/>
              </w:rPr>
            </w:pPr>
          </w:p>
        </w:tc>
        <w:tc>
          <w:tcPr>
            <w:tcW w:w="1469" w:type="dxa"/>
          </w:tcPr>
          <w:p w14:paraId="3FF8232C" w14:textId="77777777" w:rsidR="006E6F80" w:rsidRPr="008A10EE" w:rsidRDefault="006E6F80" w:rsidP="000A7FCF">
            <w:pPr>
              <w:pStyle w:val="ListParagraph"/>
              <w:numPr>
                <w:ilvl w:val="0"/>
                <w:numId w:val="32"/>
              </w:numPr>
              <w:ind w:left="321"/>
              <w:jc w:val="both"/>
              <w:rPr>
                <w:rFonts w:cs="Times New Roman"/>
              </w:rPr>
            </w:pPr>
            <w:r w:rsidRPr="008A10EE">
              <w:rPr>
                <w:rFonts w:cs="Times New Roman"/>
              </w:rPr>
              <w:lastRenderedPageBreak/>
              <w:t>Hari, Tanggal :</w:t>
            </w:r>
          </w:p>
          <w:p w14:paraId="2D6A3317" w14:textId="77777777" w:rsidR="006E6F80" w:rsidRPr="008A10EE" w:rsidRDefault="006E6F80" w:rsidP="001B0998">
            <w:pPr>
              <w:pStyle w:val="ListParagraph"/>
              <w:ind w:left="321"/>
              <w:jc w:val="both"/>
              <w:rPr>
                <w:rFonts w:cs="Times New Roman"/>
              </w:rPr>
            </w:pPr>
            <w:r w:rsidRPr="008A10EE">
              <w:rPr>
                <w:rFonts w:cs="Times New Roman"/>
              </w:rPr>
              <w:t>Rabu, 10 Oktober 2018</w:t>
            </w:r>
          </w:p>
          <w:p w14:paraId="5E36C69B" w14:textId="77777777" w:rsidR="006E6F80" w:rsidRPr="008A10EE" w:rsidRDefault="006E6F80" w:rsidP="000A7FCF">
            <w:pPr>
              <w:pStyle w:val="ListParagraph"/>
              <w:numPr>
                <w:ilvl w:val="0"/>
                <w:numId w:val="32"/>
              </w:numPr>
              <w:ind w:left="321"/>
              <w:jc w:val="both"/>
              <w:rPr>
                <w:rFonts w:cs="Times New Roman"/>
              </w:rPr>
            </w:pPr>
            <w:r w:rsidRPr="008A10EE">
              <w:rPr>
                <w:rFonts w:cs="Times New Roman"/>
              </w:rPr>
              <w:t>Waktu :</w:t>
            </w:r>
          </w:p>
          <w:p w14:paraId="766E0C8F" w14:textId="77777777" w:rsidR="006E6F80" w:rsidRPr="008A10EE" w:rsidRDefault="006E6F80" w:rsidP="001B0998">
            <w:pPr>
              <w:pStyle w:val="ListParagraph"/>
              <w:ind w:left="321"/>
              <w:jc w:val="both"/>
              <w:rPr>
                <w:rFonts w:cs="Times New Roman"/>
              </w:rPr>
            </w:pPr>
            <w:r w:rsidRPr="008A10EE">
              <w:rPr>
                <w:rFonts w:cs="Times New Roman"/>
              </w:rPr>
              <w:t>11:00 – 12:30 WIB</w:t>
            </w:r>
          </w:p>
          <w:p w14:paraId="76E4CB7F" w14:textId="77777777" w:rsidR="006E6F80" w:rsidRPr="008A10EE" w:rsidRDefault="006E6F80" w:rsidP="000A7FCF">
            <w:pPr>
              <w:pStyle w:val="ListParagraph"/>
              <w:numPr>
                <w:ilvl w:val="0"/>
                <w:numId w:val="32"/>
              </w:numPr>
              <w:ind w:left="321"/>
              <w:jc w:val="both"/>
              <w:rPr>
                <w:rFonts w:cs="Times New Roman"/>
              </w:rPr>
            </w:pPr>
            <w:r w:rsidRPr="008A10EE">
              <w:rPr>
                <w:rFonts w:cs="Times New Roman"/>
              </w:rPr>
              <w:t>Tempat :</w:t>
            </w:r>
          </w:p>
          <w:p w14:paraId="425FC996" w14:textId="77777777" w:rsidR="006E6F80" w:rsidRPr="008A10EE" w:rsidRDefault="006E6F80" w:rsidP="001B0998">
            <w:pPr>
              <w:pStyle w:val="ListParagraph"/>
              <w:ind w:left="321"/>
              <w:jc w:val="both"/>
              <w:rPr>
                <w:rFonts w:cs="Times New Roman"/>
              </w:rPr>
            </w:pPr>
            <w:r w:rsidRPr="008A10EE">
              <w:rPr>
                <w:rFonts w:cs="Times New Roman"/>
              </w:rPr>
              <w:t>Ruang Kepala Bagian IT IKADO</w:t>
            </w:r>
          </w:p>
          <w:p w14:paraId="027EFF8B" w14:textId="33D43D6B" w:rsidR="006E6F80" w:rsidRPr="008A10EE" w:rsidRDefault="006E6F80" w:rsidP="001B0998">
            <w:pPr>
              <w:contextualSpacing/>
              <w:jc w:val="both"/>
              <w:rPr>
                <w:rFonts w:cs="Times New Roman"/>
              </w:rPr>
            </w:pPr>
          </w:p>
        </w:tc>
      </w:tr>
    </w:tbl>
    <w:p w14:paraId="73082740" w14:textId="37FEC5E9" w:rsidR="006E6F80" w:rsidRPr="008A10EE" w:rsidRDefault="006E6F80" w:rsidP="001B0998">
      <w:pPr>
        <w:contextualSpacing/>
        <w:rPr>
          <w:rFonts w:cs="Times New Roman"/>
        </w:rPr>
      </w:pPr>
    </w:p>
    <w:p w14:paraId="43FB435A" w14:textId="7DE47198" w:rsidR="00532BE2" w:rsidRPr="008A10EE" w:rsidRDefault="00532BE2" w:rsidP="001B0998">
      <w:pPr>
        <w:contextualSpacing/>
        <w:rPr>
          <w:rFonts w:cs="Times New Roman"/>
        </w:rPr>
      </w:pPr>
      <w:r w:rsidRPr="008A10EE">
        <w:rPr>
          <w:rFonts w:cs="Times New Roman"/>
        </w:rPr>
        <w:t>Daftar pertanyaan dan jawaban narasumber</w:t>
      </w:r>
      <w:r w:rsidR="00E7058A" w:rsidRPr="008A10EE">
        <w:rPr>
          <w:rFonts w:cs="Times New Roman"/>
        </w:rPr>
        <w:t xml:space="preserve"> pada Institut Informatika Indonesia (IKADO).</w:t>
      </w:r>
    </w:p>
    <w:p w14:paraId="3FE6D10D" w14:textId="77777777" w:rsidR="00E7058A" w:rsidRPr="008A10EE" w:rsidRDefault="00E7058A" w:rsidP="001B0998">
      <w:pPr>
        <w:contextualSpacing/>
        <w:rPr>
          <w:rFonts w:cs="Times New Roman"/>
        </w:rPr>
      </w:pPr>
    </w:p>
    <w:p w14:paraId="05C83570" w14:textId="11FCED1E" w:rsidR="000570DE" w:rsidRPr="008A10EE" w:rsidRDefault="000570DE" w:rsidP="000570DE">
      <w:pPr>
        <w:pStyle w:val="Caption"/>
        <w:keepNext/>
        <w:rPr>
          <w:rFonts w:cs="Times New Roman"/>
        </w:rPr>
      </w:pPr>
      <w:bookmarkStart w:id="1212" w:name="_Toc4847164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w:t>
      </w:r>
      <w:r w:rsidR="00182426">
        <w:rPr>
          <w:rFonts w:cs="Times New Roman"/>
        </w:rPr>
        <w:fldChar w:fldCharType="end"/>
      </w:r>
      <w:r w:rsidRPr="008A10EE">
        <w:rPr>
          <w:rFonts w:cs="Times New Roman"/>
        </w:rPr>
        <w:t xml:space="preserve"> Daftar pertanyaan dan jawaban narasumber 1</w:t>
      </w:r>
      <w:bookmarkEnd w:id="1212"/>
    </w:p>
    <w:tbl>
      <w:tblPr>
        <w:tblStyle w:val="TableGrid"/>
        <w:tblW w:w="0" w:type="auto"/>
        <w:tblLook w:val="04A0" w:firstRow="1" w:lastRow="0" w:firstColumn="1" w:lastColumn="0" w:noHBand="0" w:noVBand="1"/>
      </w:tblPr>
      <w:tblGrid>
        <w:gridCol w:w="2413"/>
        <w:gridCol w:w="3111"/>
      </w:tblGrid>
      <w:tr w:rsidR="00441D5E" w:rsidRPr="008A10EE" w14:paraId="562337BC" w14:textId="77777777" w:rsidTr="00441D5E">
        <w:tc>
          <w:tcPr>
            <w:tcW w:w="2413" w:type="dxa"/>
          </w:tcPr>
          <w:p w14:paraId="4AF91911" w14:textId="42EEB5B4" w:rsidR="00441D5E" w:rsidRPr="008A10EE" w:rsidRDefault="00441D5E" w:rsidP="001B0998">
            <w:pPr>
              <w:contextualSpacing/>
              <w:jc w:val="center"/>
              <w:rPr>
                <w:rFonts w:cs="Times New Roman"/>
              </w:rPr>
            </w:pPr>
            <w:r w:rsidRPr="008A10EE">
              <w:rPr>
                <w:rFonts w:cs="Times New Roman"/>
              </w:rPr>
              <w:t>Pertanyaan</w:t>
            </w:r>
          </w:p>
        </w:tc>
        <w:tc>
          <w:tcPr>
            <w:tcW w:w="3111" w:type="dxa"/>
          </w:tcPr>
          <w:p w14:paraId="653FA82A" w14:textId="273F85B4" w:rsidR="00441D5E" w:rsidRPr="008A10EE" w:rsidRDefault="00441D5E" w:rsidP="001B0998">
            <w:pPr>
              <w:contextualSpacing/>
              <w:jc w:val="center"/>
              <w:rPr>
                <w:rFonts w:cs="Times New Roman"/>
              </w:rPr>
            </w:pPr>
            <w:r w:rsidRPr="008A10EE">
              <w:rPr>
                <w:rFonts w:cs="Times New Roman"/>
              </w:rPr>
              <w:t>Jawaban</w:t>
            </w:r>
          </w:p>
        </w:tc>
      </w:tr>
      <w:tr w:rsidR="00441D5E" w:rsidRPr="008A10EE" w14:paraId="2C0821E2" w14:textId="77777777" w:rsidTr="00441D5E">
        <w:tc>
          <w:tcPr>
            <w:tcW w:w="2413" w:type="dxa"/>
          </w:tcPr>
          <w:p w14:paraId="233AEC7E" w14:textId="7D6639CC" w:rsidR="00441D5E" w:rsidRPr="008A10EE" w:rsidRDefault="00441D5E" w:rsidP="001B0998">
            <w:pPr>
              <w:contextualSpacing/>
              <w:jc w:val="both"/>
              <w:rPr>
                <w:rFonts w:cs="Times New Roman"/>
              </w:rPr>
            </w:pPr>
            <w:r w:rsidRPr="008A10EE">
              <w:rPr>
                <w:rFonts w:cs="Times New Roman"/>
              </w:rPr>
              <w:t>Sistem apa yang diimplementasikan di sini?</w:t>
            </w:r>
          </w:p>
        </w:tc>
        <w:tc>
          <w:tcPr>
            <w:tcW w:w="3111" w:type="dxa"/>
          </w:tcPr>
          <w:p w14:paraId="3D7426FA" w14:textId="6F206391" w:rsidR="00441D5E" w:rsidRPr="008A10EE" w:rsidRDefault="00441D5E" w:rsidP="001B0998">
            <w:pPr>
              <w:jc w:val="both"/>
              <w:rPr>
                <w:rFonts w:cs="Times New Roman"/>
              </w:rPr>
            </w:pPr>
            <w:r w:rsidRPr="008A10EE">
              <w:rPr>
                <w:rFonts w:cs="Times New Roman"/>
              </w:rPr>
              <w:t>FIKampus (ikado.ac.id) dan SIDU (sistem informasi terpadu)</w:t>
            </w:r>
          </w:p>
        </w:tc>
      </w:tr>
      <w:tr w:rsidR="00441D5E" w:rsidRPr="008A10EE" w14:paraId="4966559F" w14:textId="77777777" w:rsidTr="00441D5E">
        <w:tc>
          <w:tcPr>
            <w:tcW w:w="2413" w:type="dxa"/>
          </w:tcPr>
          <w:p w14:paraId="649145E2" w14:textId="6DD91DD1" w:rsidR="00441D5E" w:rsidRPr="008A10EE" w:rsidRDefault="00441D5E" w:rsidP="001B0998">
            <w:pPr>
              <w:contextualSpacing/>
              <w:jc w:val="both"/>
              <w:rPr>
                <w:rFonts w:cs="Times New Roman"/>
              </w:rPr>
            </w:pPr>
            <w:r w:rsidRPr="008A10EE">
              <w:rPr>
                <w:rFonts w:cs="Times New Roman"/>
              </w:rPr>
              <w:lastRenderedPageBreak/>
              <w:t>Sistem mana yang tingkat penggunaannya paling tinggi?</w:t>
            </w:r>
          </w:p>
        </w:tc>
        <w:tc>
          <w:tcPr>
            <w:tcW w:w="3111" w:type="dxa"/>
          </w:tcPr>
          <w:p w14:paraId="0ED32290" w14:textId="77777777" w:rsidR="00441D5E" w:rsidRPr="008A10EE" w:rsidRDefault="00441D5E" w:rsidP="001B0998">
            <w:pPr>
              <w:contextualSpacing/>
              <w:jc w:val="both"/>
              <w:rPr>
                <w:rFonts w:cs="Times New Roman"/>
              </w:rPr>
            </w:pPr>
            <w:r w:rsidRPr="008A10EE">
              <w:rPr>
                <w:rFonts w:cs="Times New Roman"/>
              </w:rPr>
              <w:t>Tergantung dari sisi pengguna, dimana:</w:t>
            </w:r>
          </w:p>
          <w:p w14:paraId="5AB34FAE" w14:textId="77777777" w:rsidR="00441D5E" w:rsidRPr="008A10EE" w:rsidRDefault="00441D5E" w:rsidP="000A7FCF">
            <w:pPr>
              <w:pStyle w:val="ListParagraph"/>
              <w:numPr>
                <w:ilvl w:val="0"/>
                <w:numId w:val="32"/>
              </w:numPr>
              <w:ind w:left="322"/>
              <w:jc w:val="both"/>
              <w:rPr>
                <w:rFonts w:cs="Times New Roman"/>
              </w:rPr>
            </w:pPr>
            <w:r w:rsidRPr="008A10EE">
              <w:rPr>
                <w:rFonts w:cs="Times New Roman"/>
              </w:rPr>
              <w:t>FiKampus kebanyakan digunakan oleh mahasiswa</w:t>
            </w:r>
          </w:p>
          <w:p w14:paraId="19C22DDE" w14:textId="365AF69A" w:rsidR="00441D5E" w:rsidRPr="008A10EE" w:rsidRDefault="00441D5E" w:rsidP="000A7FCF">
            <w:pPr>
              <w:pStyle w:val="ListParagraph"/>
              <w:numPr>
                <w:ilvl w:val="0"/>
                <w:numId w:val="32"/>
              </w:numPr>
              <w:ind w:left="322"/>
              <w:jc w:val="both"/>
              <w:rPr>
                <w:rFonts w:cs="Times New Roman"/>
              </w:rPr>
            </w:pPr>
            <w:r w:rsidRPr="008A10EE">
              <w:rPr>
                <w:rFonts w:cs="Times New Roman"/>
              </w:rPr>
              <w:t>SIDU kebanyakan digunakan oleh dosen dan karyawan</w:t>
            </w:r>
          </w:p>
        </w:tc>
      </w:tr>
      <w:tr w:rsidR="00441D5E" w:rsidRPr="008A10EE" w14:paraId="6E306BA3" w14:textId="77777777" w:rsidTr="00441D5E">
        <w:tc>
          <w:tcPr>
            <w:tcW w:w="2413" w:type="dxa"/>
          </w:tcPr>
          <w:p w14:paraId="05F29C56" w14:textId="0C6BE88B" w:rsidR="00441D5E" w:rsidRPr="008A10EE" w:rsidRDefault="00441D5E" w:rsidP="001B0998">
            <w:pPr>
              <w:contextualSpacing/>
              <w:jc w:val="both"/>
              <w:rPr>
                <w:rFonts w:cs="Times New Roman"/>
              </w:rPr>
            </w:pPr>
            <w:r w:rsidRPr="008A10EE">
              <w:rPr>
                <w:rFonts w:cs="Times New Roman"/>
              </w:rPr>
              <w:t>Sistem mana yang tingkat penggunaannya paling rendah?</w:t>
            </w:r>
          </w:p>
        </w:tc>
        <w:tc>
          <w:tcPr>
            <w:tcW w:w="3111" w:type="dxa"/>
          </w:tcPr>
          <w:p w14:paraId="47644ED0" w14:textId="47EEBCA2" w:rsidR="00441D5E" w:rsidRPr="008A10EE" w:rsidRDefault="00441D5E" w:rsidP="001B0998">
            <w:pPr>
              <w:contextualSpacing/>
              <w:jc w:val="both"/>
              <w:rPr>
                <w:rFonts w:cs="Times New Roman"/>
              </w:rPr>
            </w:pPr>
            <w:r w:rsidRPr="008A10EE">
              <w:rPr>
                <w:rFonts w:cs="Times New Roman"/>
              </w:rPr>
              <w:t>Kembali ke penggunanya, mereka mempunyai kebutuhannya untuk apa.</w:t>
            </w:r>
          </w:p>
        </w:tc>
      </w:tr>
      <w:tr w:rsidR="00441D5E" w:rsidRPr="008A10EE" w14:paraId="2F3D66FE" w14:textId="77777777" w:rsidTr="00441D5E">
        <w:tc>
          <w:tcPr>
            <w:tcW w:w="2413" w:type="dxa"/>
          </w:tcPr>
          <w:p w14:paraId="76DAB691" w14:textId="350A06E2" w:rsidR="00441D5E" w:rsidRPr="008A10EE" w:rsidRDefault="00441D5E" w:rsidP="001B0998">
            <w:pPr>
              <w:contextualSpacing/>
              <w:jc w:val="both"/>
              <w:rPr>
                <w:rFonts w:cs="Times New Roman"/>
              </w:rPr>
            </w:pPr>
            <w:r w:rsidRPr="008A10EE">
              <w:rPr>
                <w:rFonts w:cs="Times New Roman"/>
              </w:rPr>
              <w:t>Sistem ini berfungsi untuk apa?</w:t>
            </w:r>
          </w:p>
        </w:tc>
        <w:tc>
          <w:tcPr>
            <w:tcW w:w="3111" w:type="dxa"/>
          </w:tcPr>
          <w:p w14:paraId="1BADBD51" w14:textId="77777777" w:rsidR="00441D5E" w:rsidRPr="008A10EE" w:rsidRDefault="00441D5E" w:rsidP="001B0998">
            <w:pPr>
              <w:contextualSpacing/>
              <w:jc w:val="both"/>
              <w:rPr>
                <w:rFonts w:cs="Times New Roman"/>
              </w:rPr>
            </w:pPr>
            <w:r w:rsidRPr="008A10EE">
              <w:rPr>
                <w:rFonts w:cs="Times New Roman"/>
              </w:rPr>
              <w:t>FIKampus</w:t>
            </w:r>
          </w:p>
          <w:p w14:paraId="08203244" w14:textId="77777777" w:rsidR="00441D5E" w:rsidRPr="008A10EE" w:rsidRDefault="00441D5E" w:rsidP="001B0998">
            <w:pPr>
              <w:contextualSpacing/>
              <w:jc w:val="both"/>
              <w:rPr>
                <w:rFonts w:cs="Times New Roman"/>
              </w:rPr>
            </w:pPr>
            <w:r w:rsidRPr="008A10EE">
              <w:rPr>
                <w:rFonts w:cs="Times New Roman"/>
              </w:rPr>
              <w:t>Digunakan untuk :</w:t>
            </w:r>
          </w:p>
          <w:p w14:paraId="50DAF56D" w14:textId="77777777" w:rsidR="00441D5E" w:rsidRPr="008A10EE" w:rsidRDefault="00441D5E" w:rsidP="000A7FCF">
            <w:pPr>
              <w:pStyle w:val="ListParagraph"/>
              <w:numPr>
                <w:ilvl w:val="0"/>
                <w:numId w:val="43"/>
              </w:numPr>
              <w:jc w:val="both"/>
              <w:rPr>
                <w:rFonts w:cs="Times New Roman"/>
              </w:rPr>
            </w:pPr>
            <w:r w:rsidRPr="008A10EE">
              <w:rPr>
                <w:rFonts w:cs="Times New Roman"/>
              </w:rPr>
              <w:t>Elearning IKADO</w:t>
            </w:r>
          </w:p>
          <w:p w14:paraId="4AD4BBBD" w14:textId="77777777" w:rsidR="00441D5E" w:rsidRPr="008A10EE" w:rsidRDefault="00441D5E" w:rsidP="000A7FCF">
            <w:pPr>
              <w:pStyle w:val="ListParagraph"/>
              <w:numPr>
                <w:ilvl w:val="0"/>
                <w:numId w:val="43"/>
              </w:numPr>
              <w:jc w:val="both"/>
              <w:rPr>
                <w:rFonts w:cs="Times New Roman"/>
              </w:rPr>
            </w:pPr>
            <w:r w:rsidRPr="008A10EE">
              <w:rPr>
                <w:rFonts w:cs="Times New Roman"/>
              </w:rPr>
              <w:t>Pengambilan cuti dosen</w:t>
            </w:r>
          </w:p>
          <w:p w14:paraId="11BE2DC5" w14:textId="275A35F5" w:rsidR="00441D5E" w:rsidRPr="008A10EE" w:rsidRDefault="00441D5E" w:rsidP="000A7FCF">
            <w:pPr>
              <w:pStyle w:val="ListParagraph"/>
              <w:numPr>
                <w:ilvl w:val="0"/>
                <w:numId w:val="43"/>
              </w:numPr>
              <w:jc w:val="both"/>
              <w:rPr>
                <w:rFonts w:cs="Times New Roman"/>
              </w:rPr>
            </w:pPr>
            <w:r w:rsidRPr="008A10EE">
              <w:rPr>
                <w:rFonts w:cs="Times New Roman"/>
              </w:rPr>
              <w:t>Melihat nilai mahasiswa</w:t>
            </w:r>
          </w:p>
          <w:p w14:paraId="155E56C7" w14:textId="77777777" w:rsidR="00441D5E" w:rsidRPr="008A10EE" w:rsidRDefault="00441D5E" w:rsidP="001B0998">
            <w:pPr>
              <w:contextualSpacing/>
              <w:jc w:val="both"/>
              <w:rPr>
                <w:rFonts w:cs="Times New Roman"/>
              </w:rPr>
            </w:pPr>
          </w:p>
          <w:p w14:paraId="47EE9809" w14:textId="510058DF" w:rsidR="00441D5E" w:rsidRPr="008A10EE" w:rsidRDefault="00441D5E" w:rsidP="001B0998">
            <w:pPr>
              <w:contextualSpacing/>
              <w:jc w:val="both"/>
              <w:rPr>
                <w:rFonts w:cs="Times New Roman"/>
              </w:rPr>
            </w:pPr>
            <w:r w:rsidRPr="008A10EE">
              <w:rPr>
                <w:rFonts w:cs="Times New Roman"/>
              </w:rPr>
              <w:t>SIDU</w:t>
            </w:r>
          </w:p>
          <w:p w14:paraId="6AACD073" w14:textId="77777777" w:rsidR="00441D5E" w:rsidRPr="008A10EE" w:rsidRDefault="00441D5E" w:rsidP="001B0998">
            <w:pPr>
              <w:contextualSpacing/>
              <w:jc w:val="both"/>
              <w:rPr>
                <w:rFonts w:cs="Times New Roman"/>
              </w:rPr>
            </w:pPr>
            <w:r w:rsidRPr="008A10EE">
              <w:rPr>
                <w:rFonts w:cs="Times New Roman"/>
              </w:rPr>
              <w:t>Digunakan untuk :</w:t>
            </w:r>
          </w:p>
          <w:p w14:paraId="5A0F6B04" w14:textId="77777777" w:rsidR="00441D5E" w:rsidRPr="008A10EE" w:rsidRDefault="00441D5E" w:rsidP="000A7FCF">
            <w:pPr>
              <w:pStyle w:val="ListParagraph"/>
              <w:numPr>
                <w:ilvl w:val="0"/>
                <w:numId w:val="35"/>
              </w:numPr>
              <w:jc w:val="both"/>
              <w:rPr>
                <w:rFonts w:cs="Times New Roman"/>
              </w:rPr>
            </w:pPr>
            <w:r w:rsidRPr="008A10EE">
              <w:rPr>
                <w:rFonts w:cs="Times New Roman"/>
              </w:rPr>
              <w:t>Sistem yang dibuat local, digunakan untuk mendisplay jadwal secara realtime.</w:t>
            </w:r>
          </w:p>
          <w:p w14:paraId="2EA227BE" w14:textId="77777777" w:rsidR="00441D5E" w:rsidRPr="008A10EE" w:rsidRDefault="00441D5E" w:rsidP="000A7FCF">
            <w:pPr>
              <w:pStyle w:val="ListParagraph"/>
              <w:numPr>
                <w:ilvl w:val="0"/>
                <w:numId w:val="35"/>
              </w:numPr>
              <w:jc w:val="both"/>
              <w:rPr>
                <w:rFonts w:cs="Times New Roman"/>
              </w:rPr>
            </w:pPr>
            <w:r w:rsidRPr="008A10EE">
              <w:rPr>
                <w:rFonts w:cs="Times New Roman"/>
              </w:rPr>
              <w:t>Melihat jadwal dosen, apakah ada kegiatan perkuliahan ataupun ketika kelas dibatalkan</w:t>
            </w:r>
          </w:p>
          <w:p w14:paraId="3F9AC326" w14:textId="003AEA65" w:rsidR="00441D5E" w:rsidRPr="008A10EE" w:rsidRDefault="00441D5E" w:rsidP="000A7FCF">
            <w:pPr>
              <w:pStyle w:val="ListParagraph"/>
              <w:numPr>
                <w:ilvl w:val="0"/>
                <w:numId w:val="35"/>
              </w:numPr>
              <w:jc w:val="both"/>
              <w:rPr>
                <w:rFonts w:cs="Times New Roman"/>
              </w:rPr>
            </w:pPr>
            <w:r w:rsidRPr="008A10EE">
              <w:rPr>
                <w:rFonts w:cs="Times New Roman"/>
              </w:rPr>
              <w:t>Absensi untuk Dosen dengan menggunakan barcode sebelum dan sesudah kegiatan perkuliahan</w:t>
            </w:r>
          </w:p>
        </w:tc>
      </w:tr>
      <w:tr w:rsidR="00441D5E" w:rsidRPr="008A10EE" w14:paraId="37ACAABD" w14:textId="77777777" w:rsidTr="00441D5E">
        <w:tc>
          <w:tcPr>
            <w:tcW w:w="2413" w:type="dxa"/>
          </w:tcPr>
          <w:p w14:paraId="6C915BAA" w14:textId="77777777" w:rsidR="00441D5E" w:rsidRPr="008A10EE" w:rsidRDefault="00441D5E" w:rsidP="001B0998">
            <w:pPr>
              <w:contextualSpacing/>
              <w:jc w:val="both"/>
              <w:rPr>
                <w:rFonts w:cs="Times New Roman"/>
              </w:rPr>
            </w:pPr>
            <w:r w:rsidRPr="008A10EE">
              <w:rPr>
                <w:rFonts w:cs="Times New Roman"/>
              </w:rPr>
              <w:t>Apa manfaat (tangible dan non-tangible) yang didapat pasca</w:t>
            </w:r>
          </w:p>
          <w:p w14:paraId="2A1FA2B6" w14:textId="1F767914" w:rsidR="00441D5E" w:rsidRPr="008A10EE" w:rsidRDefault="00441D5E" w:rsidP="001B0998">
            <w:pPr>
              <w:contextualSpacing/>
              <w:jc w:val="both"/>
              <w:rPr>
                <w:rFonts w:cs="Times New Roman"/>
              </w:rPr>
            </w:pPr>
            <w:r w:rsidRPr="008A10EE">
              <w:rPr>
                <w:rFonts w:cs="Times New Roman"/>
              </w:rPr>
              <w:t>mengimplementasikan sistem tsb?</w:t>
            </w:r>
          </w:p>
        </w:tc>
        <w:tc>
          <w:tcPr>
            <w:tcW w:w="3111" w:type="dxa"/>
          </w:tcPr>
          <w:p w14:paraId="2F3F263D" w14:textId="77777777" w:rsidR="00441D5E" w:rsidRPr="008A10EE" w:rsidRDefault="00441D5E" w:rsidP="001B0998">
            <w:pPr>
              <w:contextualSpacing/>
              <w:jc w:val="both"/>
              <w:rPr>
                <w:rFonts w:cs="Times New Roman"/>
              </w:rPr>
            </w:pPr>
            <w:r w:rsidRPr="008A10EE">
              <w:rPr>
                <w:rFonts w:cs="Times New Roman"/>
              </w:rPr>
              <w:t>Manfaat tangible :</w:t>
            </w:r>
          </w:p>
          <w:p w14:paraId="2109CB3B" w14:textId="77777777" w:rsidR="00441D5E" w:rsidRPr="008A10EE" w:rsidRDefault="00441D5E" w:rsidP="000A7FCF">
            <w:pPr>
              <w:pStyle w:val="ListParagraph"/>
              <w:numPr>
                <w:ilvl w:val="0"/>
                <w:numId w:val="36"/>
              </w:numPr>
              <w:jc w:val="both"/>
              <w:rPr>
                <w:rFonts w:cs="Times New Roman"/>
              </w:rPr>
            </w:pPr>
            <w:r w:rsidRPr="008A10EE">
              <w:rPr>
                <w:rFonts w:cs="Times New Roman"/>
              </w:rPr>
              <w:t>Terjadi efisiensi waktu Pembuatan laporan seperti laporan keuangan, pengambilan krs menjadi lebih cepat</w:t>
            </w:r>
          </w:p>
          <w:p w14:paraId="79DB0C05" w14:textId="77777777" w:rsidR="00441D5E" w:rsidRPr="008A10EE" w:rsidRDefault="00441D5E" w:rsidP="000A7FCF">
            <w:pPr>
              <w:pStyle w:val="ListParagraph"/>
              <w:numPr>
                <w:ilvl w:val="0"/>
                <w:numId w:val="36"/>
              </w:numPr>
              <w:jc w:val="both"/>
              <w:rPr>
                <w:rFonts w:cs="Times New Roman"/>
              </w:rPr>
            </w:pPr>
            <w:r w:rsidRPr="008A10EE">
              <w:rPr>
                <w:rFonts w:cs="Times New Roman"/>
              </w:rPr>
              <w:t xml:space="preserve">Mengurangi biaya penggunaan kertas sebagai </w:t>
            </w:r>
            <w:r w:rsidRPr="008A10EE">
              <w:rPr>
                <w:rFonts w:cs="Times New Roman"/>
              </w:rPr>
              <w:lastRenderedPageBreak/>
              <w:t>pelaporan karena sudah menggunakan laporan elektronik.</w:t>
            </w:r>
          </w:p>
          <w:p w14:paraId="7DC4A8B4" w14:textId="77777777" w:rsidR="00441D5E" w:rsidRPr="008A10EE" w:rsidRDefault="00441D5E" w:rsidP="001B0998">
            <w:pPr>
              <w:jc w:val="both"/>
              <w:rPr>
                <w:rFonts w:cs="Times New Roman"/>
              </w:rPr>
            </w:pPr>
          </w:p>
          <w:p w14:paraId="6C283E5A" w14:textId="77777777" w:rsidR="00441D5E" w:rsidRPr="008A10EE" w:rsidRDefault="00441D5E" w:rsidP="001B0998">
            <w:pPr>
              <w:jc w:val="both"/>
              <w:rPr>
                <w:rFonts w:cs="Times New Roman"/>
              </w:rPr>
            </w:pPr>
            <w:r w:rsidRPr="008A10EE">
              <w:rPr>
                <w:rFonts w:cs="Times New Roman"/>
              </w:rPr>
              <w:t>Manfaat intangible :</w:t>
            </w:r>
          </w:p>
          <w:p w14:paraId="04C23F3A" w14:textId="77777777" w:rsidR="00441D5E" w:rsidRPr="008A10EE" w:rsidRDefault="00441D5E" w:rsidP="000A7FCF">
            <w:pPr>
              <w:pStyle w:val="ListParagraph"/>
              <w:numPr>
                <w:ilvl w:val="0"/>
                <w:numId w:val="37"/>
              </w:numPr>
              <w:jc w:val="both"/>
              <w:rPr>
                <w:rFonts w:cs="Times New Roman"/>
              </w:rPr>
            </w:pPr>
            <w:r w:rsidRPr="008A10EE">
              <w:rPr>
                <w:rFonts w:cs="Times New Roman"/>
              </w:rPr>
              <w:t>Meningkatnya kepuasaan mahasiswa dengan sistem yang mudah diperasikan dan dapat diakses dimana saja.</w:t>
            </w:r>
          </w:p>
          <w:p w14:paraId="2DFBA92D" w14:textId="77777777" w:rsidR="00441D5E" w:rsidRPr="008A10EE" w:rsidRDefault="00441D5E" w:rsidP="000A7FCF">
            <w:pPr>
              <w:pStyle w:val="ListParagraph"/>
              <w:numPr>
                <w:ilvl w:val="0"/>
                <w:numId w:val="37"/>
              </w:numPr>
              <w:jc w:val="both"/>
              <w:rPr>
                <w:rFonts w:cs="Times New Roman"/>
              </w:rPr>
            </w:pPr>
            <w:r w:rsidRPr="008A10EE">
              <w:rPr>
                <w:rFonts w:cs="Times New Roman"/>
              </w:rPr>
              <w:t>Meningkatknya mutu dan jumlah informasi yang jelas dan berkualitas.</w:t>
            </w:r>
          </w:p>
          <w:p w14:paraId="1AB1F264" w14:textId="49BB3561" w:rsidR="00441D5E" w:rsidRPr="008A10EE" w:rsidRDefault="00441D5E" w:rsidP="000A7FCF">
            <w:pPr>
              <w:pStyle w:val="ListParagraph"/>
              <w:numPr>
                <w:ilvl w:val="0"/>
                <w:numId w:val="37"/>
              </w:numPr>
              <w:jc w:val="both"/>
              <w:rPr>
                <w:rFonts w:cs="Times New Roman"/>
              </w:rPr>
            </w:pPr>
            <w:r w:rsidRPr="008A10EE">
              <w:rPr>
                <w:rFonts w:cs="Times New Roman"/>
              </w:rPr>
              <w:t>Memudahkan controlling dan pengawasan</w:t>
            </w:r>
          </w:p>
        </w:tc>
      </w:tr>
      <w:tr w:rsidR="00441D5E" w:rsidRPr="008A10EE" w14:paraId="74712B0E" w14:textId="77777777" w:rsidTr="00441D5E">
        <w:tc>
          <w:tcPr>
            <w:tcW w:w="2413" w:type="dxa"/>
          </w:tcPr>
          <w:p w14:paraId="7BDAB0A0" w14:textId="74DFD2FF" w:rsidR="00441D5E" w:rsidRPr="008A10EE" w:rsidRDefault="00441D5E" w:rsidP="001B0998">
            <w:pPr>
              <w:contextualSpacing/>
              <w:jc w:val="both"/>
              <w:rPr>
                <w:rFonts w:cs="Times New Roman"/>
              </w:rPr>
            </w:pPr>
            <w:r w:rsidRPr="008A10EE">
              <w:rPr>
                <w:rFonts w:cs="Times New Roman"/>
              </w:rPr>
              <w:lastRenderedPageBreak/>
              <w:t>Existing infrastructure seperti server dan data center apakah ada?</w:t>
            </w:r>
          </w:p>
        </w:tc>
        <w:tc>
          <w:tcPr>
            <w:tcW w:w="3111" w:type="dxa"/>
          </w:tcPr>
          <w:p w14:paraId="352A4A71" w14:textId="77777777" w:rsidR="00441D5E" w:rsidRPr="008A10EE" w:rsidRDefault="00441D5E" w:rsidP="001B0998">
            <w:pPr>
              <w:contextualSpacing/>
              <w:jc w:val="both"/>
              <w:rPr>
                <w:rFonts w:cs="Times New Roman"/>
              </w:rPr>
            </w:pPr>
            <w:r w:rsidRPr="008A10EE">
              <w:rPr>
                <w:rFonts w:cs="Times New Roman"/>
              </w:rPr>
              <w:t>Untuk Fikampus</w:t>
            </w:r>
          </w:p>
          <w:p w14:paraId="398CC97A" w14:textId="77777777" w:rsidR="00441D5E" w:rsidRPr="008A10EE" w:rsidRDefault="00441D5E" w:rsidP="000A7FCF">
            <w:pPr>
              <w:pStyle w:val="ListParagraph"/>
              <w:numPr>
                <w:ilvl w:val="0"/>
                <w:numId w:val="38"/>
              </w:numPr>
              <w:jc w:val="both"/>
              <w:rPr>
                <w:rFonts w:cs="Times New Roman"/>
              </w:rPr>
            </w:pPr>
            <w:r w:rsidRPr="008A10EE">
              <w:rPr>
                <w:rFonts w:cs="Times New Roman"/>
              </w:rPr>
              <w:t>Server menggunakan my sql via cloud. Menggunakan server local, karena ada beberapa data yang tidak boleh diakses oleh sembarang orang Besarnya untuk elearning sendiri membutuhkan penyimpanan sebesar 50 GB</w:t>
            </w:r>
          </w:p>
          <w:p w14:paraId="0FB6D760" w14:textId="1EA7F04F" w:rsidR="00441D5E" w:rsidRPr="008A10EE" w:rsidRDefault="00441D5E" w:rsidP="000A7FCF">
            <w:pPr>
              <w:pStyle w:val="ListParagraph"/>
              <w:numPr>
                <w:ilvl w:val="0"/>
                <w:numId w:val="38"/>
              </w:numPr>
              <w:jc w:val="both"/>
              <w:rPr>
                <w:rFonts w:cs="Times New Roman"/>
              </w:rPr>
            </w:pPr>
            <w:r w:rsidRPr="008A10EE">
              <w:rPr>
                <w:rFonts w:cs="Times New Roman"/>
              </w:rPr>
              <w:t>Ya, kita memiliki data center yang berisi informasi-informasi yang ada di dalam sistem</w:t>
            </w:r>
          </w:p>
        </w:tc>
      </w:tr>
      <w:tr w:rsidR="00441D5E" w:rsidRPr="008A10EE" w14:paraId="50363A04" w14:textId="77777777" w:rsidTr="00441D5E">
        <w:tc>
          <w:tcPr>
            <w:tcW w:w="2413" w:type="dxa"/>
          </w:tcPr>
          <w:p w14:paraId="4E607329" w14:textId="06CE3BE3" w:rsidR="00441D5E" w:rsidRPr="008A10EE" w:rsidRDefault="00441D5E" w:rsidP="001B0998">
            <w:pPr>
              <w:contextualSpacing/>
              <w:jc w:val="both"/>
              <w:rPr>
                <w:rFonts w:cs="Times New Roman"/>
              </w:rPr>
            </w:pPr>
            <w:r w:rsidRPr="008A10EE">
              <w:rPr>
                <w:rFonts w:cs="Times New Roman"/>
              </w:rPr>
              <w:t>Jumlah programmer + statusnya (pegawai ttp, honorer, THL) ada berapa?</w:t>
            </w:r>
          </w:p>
        </w:tc>
        <w:tc>
          <w:tcPr>
            <w:tcW w:w="3111" w:type="dxa"/>
          </w:tcPr>
          <w:p w14:paraId="652ED1DF" w14:textId="3FD1D067" w:rsidR="00441D5E" w:rsidRPr="008A10EE" w:rsidRDefault="00441D5E" w:rsidP="001B0998">
            <w:pPr>
              <w:contextualSpacing/>
              <w:jc w:val="both"/>
              <w:rPr>
                <w:rFonts w:cs="Times New Roman"/>
              </w:rPr>
            </w:pPr>
            <w:r w:rsidRPr="008A10EE">
              <w:rPr>
                <w:rFonts w:cs="Times New Roman"/>
              </w:rPr>
              <w:t>Untuk FiKampus terdapat 1 Programmer Web, dimana statusnya merupakan pegawai tetap dikampus IKADO. Untuk SIDU terdapat 5 orang</w:t>
            </w:r>
            <w:r w:rsidR="006E3126" w:rsidRPr="008A10EE">
              <w:rPr>
                <w:rFonts w:cs="Times New Roman"/>
              </w:rPr>
              <w:t xml:space="preserve"> </w:t>
            </w:r>
            <w:r w:rsidRPr="008A10EE">
              <w:rPr>
                <w:rFonts w:cs="Times New Roman"/>
              </w:rPr>
              <w:t xml:space="preserve">programmer, statusnya juga pegawai tetap. SIDU ini membutuhkan lebih banyak </w:t>
            </w:r>
            <w:r w:rsidRPr="008A10EE">
              <w:rPr>
                <w:rFonts w:cs="Times New Roman"/>
              </w:rPr>
              <w:lastRenderedPageBreak/>
              <w:t>orang karena untuk</w:t>
            </w:r>
            <w:r w:rsidR="006E3126" w:rsidRPr="008A10EE">
              <w:rPr>
                <w:rFonts w:cs="Times New Roman"/>
              </w:rPr>
              <w:t xml:space="preserve"> </w:t>
            </w:r>
            <w:r w:rsidRPr="008A10EE">
              <w:rPr>
                <w:rFonts w:cs="Times New Roman"/>
              </w:rPr>
              <w:t>pengembangan sistemnya lebih sulit.</w:t>
            </w:r>
          </w:p>
        </w:tc>
      </w:tr>
      <w:tr w:rsidR="00441D5E" w:rsidRPr="008A10EE" w14:paraId="210023E7" w14:textId="77777777" w:rsidTr="00441D5E">
        <w:tc>
          <w:tcPr>
            <w:tcW w:w="2413" w:type="dxa"/>
          </w:tcPr>
          <w:p w14:paraId="4BC47AFF" w14:textId="20166079" w:rsidR="00441D5E" w:rsidRPr="008A10EE" w:rsidRDefault="00441D5E" w:rsidP="001B0998">
            <w:pPr>
              <w:contextualSpacing/>
              <w:jc w:val="both"/>
              <w:rPr>
                <w:rFonts w:cs="Times New Roman"/>
              </w:rPr>
            </w:pPr>
            <w:r w:rsidRPr="008A10EE">
              <w:rPr>
                <w:rFonts w:cs="Times New Roman"/>
              </w:rPr>
              <w:lastRenderedPageBreak/>
              <w:t>Jumlah analis</w:t>
            </w:r>
          </w:p>
        </w:tc>
        <w:tc>
          <w:tcPr>
            <w:tcW w:w="3111" w:type="dxa"/>
          </w:tcPr>
          <w:p w14:paraId="4BAF5942" w14:textId="20B85482" w:rsidR="00441D5E" w:rsidRPr="008A10EE" w:rsidRDefault="00441D5E" w:rsidP="001B0998">
            <w:pPr>
              <w:contextualSpacing/>
              <w:jc w:val="both"/>
              <w:rPr>
                <w:rFonts w:cs="Times New Roman"/>
              </w:rPr>
            </w:pPr>
            <w:r w:rsidRPr="008A10EE">
              <w:rPr>
                <w:rFonts w:cs="Times New Roman"/>
              </w:rPr>
              <w:t>Untuk FiKampus dan SIDU mereka memiliki system analis sebanyak 2 orang</w:t>
            </w:r>
          </w:p>
        </w:tc>
      </w:tr>
      <w:tr w:rsidR="00441D5E" w:rsidRPr="008A10EE" w14:paraId="5E06DD4B" w14:textId="77777777" w:rsidTr="00441D5E">
        <w:tc>
          <w:tcPr>
            <w:tcW w:w="2413" w:type="dxa"/>
          </w:tcPr>
          <w:p w14:paraId="59AB1B76" w14:textId="7430E17A" w:rsidR="00441D5E" w:rsidRPr="008A10EE" w:rsidRDefault="00441D5E" w:rsidP="001B0998">
            <w:pPr>
              <w:contextualSpacing/>
              <w:jc w:val="both"/>
              <w:rPr>
                <w:rFonts w:cs="Times New Roman"/>
              </w:rPr>
            </w:pPr>
            <w:r w:rsidRPr="008A10EE">
              <w:rPr>
                <w:rFonts w:cs="Times New Roman"/>
              </w:rPr>
              <w:t>Apakah analis merangkap sbg programmer?</w:t>
            </w:r>
          </w:p>
        </w:tc>
        <w:tc>
          <w:tcPr>
            <w:tcW w:w="3111" w:type="dxa"/>
          </w:tcPr>
          <w:p w14:paraId="08C24D01" w14:textId="77777777" w:rsidR="00441D5E" w:rsidRPr="008A10EE" w:rsidRDefault="00441D5E" w:rsidP="001B0998">
            <w:pPr>
              <w:contextualSpacing/>
              <w:jc w:val="both"/>
              <w:rPr>
                <w:rFonts w:cs="Times New Roman"/>
              </w:rPr>
            </w:pPr>
            <w:r w:rsidRPr="008A10EE">
              <w:rPr>
                <w:rFonts w:cs="Times New Roman"/>
              </w:rPr>
              <w:t>Untuk analis tidak Merangkap sebagai programmer. Masing-masing memiliki</w:t>
            </w:r>
          </w:p>
          <w:p w14:paraId="1449607A" w14:textId="2110D6AA" w:rsidR="00441D5E" w:rsidRPr="008A10EE" w:rsidRDefault="00441D5E" w:rsidP="001B0998">
            <w:pPr>
              <w:contextualSpacing/>
              <w:jc w:val="both"/>
              <w:rPr>
                <w:rFonts w:cs="Times New Roman"/>
              </w:rPr>
            </w:pPr>
            <w:r w:rsidRPr="008A10EE">
              <w:rPr>
                <w:rFonts w:cs="Times New Roman"/>
              </w:rPr>
              <w:t>tugasnya masing-masing</w:t>
            </w:r>
          </w:p>
        </w:tc>
      </w:tr>
      <w:tr w:rsidR="00441D5E" w:rsidRPr="008A10EE" w14:paraId="04430854" w14:textId="77777777" w:rsidTr="00441D5E">
        <w:tc>
          <w:tcPr>
            <w:tcW w:w="2413" w:type="dxa"/>
          </w:tcPr>
          <w:p w14:paraId="64ED6B7D" w14:textId="5B3B20A4" w:rsidR="00441D5E" w:rsidRPr="008A10EE" w:rsidRDefault="00441D5E" w:rsidP="001B0998">
            <w:pPr>
              <w:contextualSpacing/>
              <w:jc w:val="both"/>
              <w:rPr>
                <w:rFonts w:cs="Times New Roman"/>
              </w:rPr>
            </w:pPr>
            <w:r w:rsidRPr="008A10EE">
              <w:rPr>
                <w:rFonts w:cs="Times New Roman"/>
              </w:rPr>
              <w:t>Jumlah staf infrastruktur dan jaringan?</w:t>
            </w:r>
          </w:p>
        </w:tc>
        <w:tc>
          <w:tcPr>
            <w:tcW w:w="3111" w:type="dxa"/>
          </w:tcPr>
          <w:p w14:paraId="03418975" w14:textId="170E9AFD" w:rsidR="00441D5E" w:rsidRPr="008A10EE" w:rsidRDefault="00441D5E" w:rsidP="001B0998">
            <w:pPr>
              <w:contextualSpacing/>
              <w:jc w:val="both"/>
              <w:rPr>
                <w:rFonts w:cs="Times New Roman"/>
              </w:rPr>
            </w:pPr>
            <w:r w:rsidRPr="008A10EE">
              <w:rPr>
                <w:rFonts w:cs="Times New Roman"/>
              </w:rPr>
              <w:t>Tidak ada karena untuk jaringan kita menggunakan fasilitas dari luar IKADO</w:t>
            </w:r>
          </w:p>
        </w:tc>
      </w:tr>
      <w:tr w:rsidR="00441D5E" w:rsidRPr="008A10EE" w14:paraId="4F128622" w14:textId="77777777" w:rsidTr="00441D5E">
        <w:tc>
          <w:tcPr>
            <w:tcW w:w="2413" w:type="dxa"/>
          </w:tcPr>
          <w:p w14:paraId="65E36FA6" w14:textId="0934B687" w:rsidR="00441D5E" w:rsidRPr="008A10EE" w:rsidRDefault="00441D5E" w:rsidP="001B0998">
            <w:pPr>
              <w:contextualSpacing/>
              <w:jc w:val="both"/>
              <w:rPr>
                <w:rFonts w:cs="Times New Roman"/>
              </w:rPr>
            </w:pPr>
            <w:r w:rsidRPr="008A10EE">
              <w:rPr>
                <w:rFonts w:cs="Times New Roman"/>
              </w:rPr>
              <w:t>Jumlah staff TI keseluruhan?</w:t>
            </w:r>
          </w:p>
        </w:tc>
        <w:tc>
          <w:tcPr>
            <w:tcW w:w="3111" w:type="dxa"/>
          </w:tcPr>
          <w:p w14:paraId="613F28F1" w14:textId="01123304" w:rsidR="00441D5E" w:rsidRPr="008A10EE" w:rsidRDefault="00441D5E" w:rsidP="001B0998">
            <w:pPr>
              <w:contextualSpacing/>
              <w:jc w:val="both"/>
              <w:rPr>
                <w:rFonts w:cs="Times New Roman"/>
              </w:rPr>
            </w:pPr>
            <w:r w:rsidRPr="008A10EE">
              <w:rPr>
                <w:rFonts w:cs="Times New Roman"/>
              </w:rPr>
              <w:t>Untuk jumlah staff IT sekitar 20 orang</w:t>
            </w:r>
          </w:p>
        </w:tc>
      </w:tr>
      <w:tr w:rsidR="00441D5E" w:rsidRPr="008A10EE" w14:paraId="4B79B295" w14:textId="77777777" w:rsidTr="00441D5E">
        <w:tc>
          <w:tcPr>
            <w:tcW w:w="2413" w:type="dxa"/>
          </w:tcPr>
          <w:p w14:paraId="5ADF68AA" w14:textId="77777777" w:rsidR="00441D5E" w:rsidRPr="008A10EE" w:rsidRDefault="00441D5E" w:rsidP="001B0998">
            <w:pPr>
              <w:contextualSpacing/>
              <w:jc w:val="both"/>
              <w:rPr>
                <w:rFonts w:cs="Times New Roman"/>
              </w:rPr>
            </w:pPr>
            <w:r w:rsidRPr="008A10EE">
              <w:rPr>
                <w:rFonts w:cs="Times New Roman"/>
              </w:rPr>
              <w:t>Apakah pengimplementasian sistem ini sudah sesuai dengan tujuan</w:t>
            </w:r>
          </w:p>
          <w:p w14:paraId="05B3B566" w14:textId="47BF2AA8" w:rsidR="00441D5E" w:rsidRPr="008A10EE" w:rsidRDefault="00441D5E" w:rsidP="001B0998">
            <w:pPr>
              <w:contextualSpacing/>
              <w:jc w:val="both"/>
              <w:rPr>
                <w:rFonts w:cs="Times New Roman"/>
              </w:rPr>
            </w:pPr>
            <w:r w:rsidRPr="008A10EE">
              <w:rPr>
                <w:rFonts w:cs="Times New Roman"/>
              </w:rPr>
              <w:t>organisasi?</w:t>
            </w:r>
          </w:p>
        </w:tc>
        <w:tc>
          <w:tcPr>
            <w:tcW w:w="3111" w:type="dxa"/>
          </w:tcPr>
          <w:p w14:paraId="7B5FA8CE" w14:textId="77777777" w:rsidR="00441D5E" w:rsidRPr="008A10EE" w:rsidRDefault="00441D5E" w:rsidP="001B0998">
            <w:pPr>
              <w:contextualSpacing/>
              <w:jc w:val="both"/>
              <w:rPr>
                <w:rFonts w:cs="Times New Roman"/>
              </w:rPr>
            </w:pPr>
            <w:r w:rsidRPr="008A10EE">
              <w:rPr>
                <w:rFonts w:cs="Times New Roman"/>
              </w:rPr>
              <w:t>Ya sudah sesuai pengimplementasian sisem ini sudah sesuai dengan</w:t>
            </w:r>
          </w:p>
          <w:p w14:paraId="45C66FCF" w14:textId="0724B03C" w:rsidR="00441D5E" w:rsidRPr="008A10EE" w:rsidRDefault="00441D5E" w:rsidP="001B0998">
            <w:pPr>
              <w:contextualSpacing/>
              <w:jc w:val="both"/>
              <w:rPr>
                <w:rFonts w:cs="Times New Roman"/>
              </w:rPr>
            </w:pPr>
            <w:r w:rsidRPr="008A10EE">
              <w:rPr>
                <w:rFonts w:cs="Times New Roman"/>
              </w:rPr>
              <w:t>tujuan IKADO yaitu</w:t>
            </w:r>
            <w:r w:rsidR="006E3126" w:rsidRPr="008A10EE">
              <w:rPr>
                <w:rFonts w:cs="Times New Roman"/>
              </w:rPr>
              <w:t xml:space="preserve"> </w:t>
            </w:r>
            <w:r w:rsidRPr="008A10EE">
              <w:rPr>
                <w:rFonts w:cs="Times New Roman"/>
              </w:rPr>
              <w:t>Meningkatkan mutu pelayanan di bidang penyelenggaraan pendidikan melalui penyediaan fasilitas, sarana prasarana, dan sumber daya manusia demi mewujudkan lingkungan</w:t>
            </w:r>
          </w:p>
          <w:p w14:paraId="5A42B07E" w14:textId="23B002AB" w:rsidR="00441D5E" w:rsidRPr="008A10EE" w:rsidRDefault="00441D5E" w:rsidP="001B0998">
            <w:pPr>
              <w:contextualSpacing/>
              <w:jc w:val="both"/>
              <w:rPr>
                <w:rFonts w:cs="Times New Roman"/>
              </w:rPr>
            </w:pPr>
            <w:r w:rsidRPr="008A10EE">
              <w:rPr>
                <w:rFonts w:cs="Times New Roman"/>
              </w:rPr>
              <w:t>akademik yang kondusif dalam mendukung pelaksanaan Tridharma Perguruan Tinggi.</w:t>
            </w:r>
          </w:p>
        </w:tc>
      </w:tr>
      <w:tr w:rsidR="00441D5E" w:rsidRPr="008A10EE" w14:paraId="60E9FBCA" w14:textId="77777777" w:rsidTr="00441D5E">
        <w:tc>
          <w:tcPr>
            <w:tcW w:w="2413" w:type="dxa"/>
          </w:tcPr>
          <w:p w14:paraId="42B2ECF5" w14:textId="76E043D2" w:rsidR="00441D5E" w:rsidRPr="008A10EE" w:rsidRDefault="00441D5E" w:rsidP="001B0998">
            <w:pPr>
              <w:contextualSpacing/>
              <w:jc w:val="both"/>
              <w:rPr>
                <w:rFonts w:cs="Times New Roman"/>
              </w:rPr>
            </w:pPr>
            <w:r w:rsidRPr="008A10EE">
              <w:rPr>
                <w:rFonts w:cs="Times New Roman"/>
              </w:rPr>
              <w:t>Apa saja manfaat software ini dalam universitas?</w:t>
            </w:r>
          </w:p>
        </w:tc>
        <w:tc>
          <w:tcPr>
            <w:tcW w:w="3111" w:type="dxa"/>
          </w:tcPr>
          <w:p w14:paraId="5BE7A761" w14:textId="77777777" w:rsidR="00441D5E" w:rsidRPr="008A10EE" w:rsidRDefault="00441D5E" w:rsidP="000A7FCF">
            <w:pPr>
              <w:pStyle w:val="ListParagraph"/>
              <w:numPr>
                <w:ilvl w:val="0"/>
                <w:numId w:val="39"/>
              </w:numPr>
              <w:jc w:val="both"/>
              <w:rPr>
                <w:rFonts w:cs="Times New Roman"/>
              </w:rPr>
            </w:pPr>
            <w:r w:rsidRPr="008A10EE">
              <w:rPr>
                <w:rFonts w:cs="Times New Roman"/>
              </w:rPr>
              <w:t>Untuk fikampus sudah optimal untuk memudahkan mahasiswa dalam mengunduh apapun yang berkaitan dengan kuliah dikelas dengan fasilitas elearning.</w:t>
            </w:r>
          </w:p>
          <w:p w14:paraId="653943C6" w14:textId="65C01069" w:rsidR="00441D5E" w:rsidRPr="008A10EE" w:rsidRDefault="00441D5E" w:rsidP="000A7FCF">
            <w:pPr>
              <w:pStyle w:val="ListParagraph"/>
              <w:numPr>
                <w:ilvl w:val="0"/>
                <w:numId w:val="39"/>
              </w:numPr>
              <w:jc w:val="both"/>
              <w:rPr>
                <w:rFonts w:cs="Times New Roman"/>
              </w:rPr>
            </w:pPr>
            <w:r w:rsidRPr="008A10EE">
              <w:rPr>
                <w:rFonts w:cs="Times New Roman"/>
              </w:rPr>
              <w:lastRenderedPageBreak/>
              <w:t>Untuk SIDU sudah dapat memudahkan penjadwalan dosen, memudahkan mencatat data mahasiswa, data dosen, data karyawan dan Mengefisiensikan waktu dalam KRS online</w:t>
            </w:r>
          </w:p>
        </w:tc>
      </w:tr>
      <w:tr w:rsidR="00441D5E" w:rsidRPr="008A10EE" w14:paraId="6A34ABE2" w14:textId="77777777" w:rsidTr="00441D5E">
        <w:tc>
          <w:tcPr>
            <w:tcW w:w="2413" w:type="dxa"/>
          </w:tcPr>
          <w:p w14:paraId="1AE1A244" w14:textId="5A16A02E" w:rsidR="00441D5E" w:rsidRPr="008A10EE" w:rsidRDefault="00441D5E" w:rsidP="001B0998">
            <w:pPr>
              <w:contextualSpacing/>
              <w:jc w:val="both"/>
              <w:rPr>
                <w:rFonts w:cs="Times New Roman"/>
              </w:rPr>
            </w:pPr>
            <w:r w:rsidRPr="008A10EE">
              <w:rPr>
                <w:rFonts w:cs="Times New Roman"/>
              </w:rPr>
              <w:lastRenderedPageBreak/>
              <w:t>Bagaimana kesesuaian proses bisnis dengan sistem yang diimplementasi?</w:t>
            </w:r>
          </w:p>
        </w:tc>
        <w:tc>
          <w:tcPr>
            <w:tcW w:w="3111" w:type="dxa"/>
          </w:tcPr>
          <w:p w14:paraId="5D1ADA47" w14:textId="190ACB5E" w:rsidR="00441D5E" w:rsidRPr="008A10EE" w:rsidRDefault="00441D5E" w:rsidP="001B0998">
            <w:pPr>
              <w:contextualSpacing/>
              <w:jc w:val="both"/>
              <w:rPr>
                <w:rFonts w:cs="Times New Roman"/>
              </w:rPr>
            </w:pPr>
            <w:r w:rsidRPr="008A10EE">
              <w:rPr>
                <w:rFonts w:cs="Times New Roman"/>
              </w:rPr>
              <w:t>Untuk</w:t>
            </w:r>
            <w:r w:rsidR="006E3126" w:rsidRPr="008A10EE">
              <w:rPr>
                <w:rFonts w:cs="Times New Roman"/>
              </w:rPr>
              <w:t xml:space="preserve"> </w:t>
            </w:r>
            <w:r w:rsidRPr="008A10EE">
              <w:rPr>
                <w:rFonts w:cs="Times New Roman"/>
              </w:rPr>
              <w:t>kesesuaian pengimplementasian sistem dengan proses bisnis saat</w:t>
            </w:r>
            <w:r w:rsidR="006E3126" w:rsidRPr="008A10EE">
              <w:rPr>
                <w:rFonts w:cs="Times New Roman"/>
              </w:rPr>
              <w:t xml:space="preserve"> </w:t>
            </w:r>
            <w:r w:rsidRPr="008A10EE">
              <w:rPr>
                <w:rFonts w:cs="Times New Roman"/>
              </w:rPr>
              <w:t>ini sudah sesuai, karena dari awal kami memang merancang proses bisnis</w:t>
            </w:r>
            <w:r w:rsidR="006E3126" w:rsidRPr="008A10EE">
              <w:rPr>
                <w:rFonts w:cs="Times New Roman"/>
              </w:rPr>
              <w:t xml:space="preserve"> </w:t>
            </w:r>
            <w:r w:rsidRPr="008A10EE">
              <w:rPr>
                <w:rFonts w:cs="Times New Roman"/>
              </w:rPr>
              <w:t>di IKADO ini dengan membuat rancangan proses bisnis yang berbasis IT.</w:t>
            </w:r>
          </w:p>
        </w:tc>
      </w:tr>
      <w:tr w:rsidR="00441D5E" w:rsidRPr="008A10EE" w14:paraId="6B9924A2" w14:textId="77777777" w:rsidTr="00441D5E">
        <w:tc>
          <w:tcPr>
            <w:tcW w:w="2413" w:type="dxa"/>
          </w:tcPr>
          <w:p w14:paraId="645B0F53" w14:textId="0F435966" w:rsidR="00441D5E" w:rsidRPr="008A10EE" w:rsidRDefault="00441D5E" w:rsidP="001B0998">
            <w:pPr>
              <w:contextualSpacing/>
              <w:jc w:val="both"/>
              <w:rPr>
                <w:rFonts w:cs="Times New Roman"/>
              </w:rPr>
            </w:pPr>
            <w:r w:rsidRPr="008A10EE">
              <w:rPr>
                <w:rFonts w:cs="Times New Roman"/>
              </w:rPr>
              <w:t>Ada dokumentasi kesuksesan dan kegagalan implementasi software?</w:t>
            </w:r>
          </w:p>
        </w:tc>
        <w:tc>
          <w:tcPr>
            <w:tcW w:w="3111" w:type="dxa"/>
          </w:tcPr>
          <w:p w14:paraId="1A42B936" w14:textId="633D4584" w:rsidR="00441D5E" w:rsidRPr="008A10EE" w:rsidRDefault="00441D5E" w:rsidP="001B0998">
            <w:pPr>
              <w:contextualSpacing/>
              <w:jc w:val="both"/>
              <w:rPr>
                <w:rFonts w:cs="Times New Roman"/>
              </w:rPr>
            </w:pPr>
            <w:r w:rsidRPr="008A10EE">
              <w:rPr>
                <w:rFonts w:cs="Times New Roman"/>
              </w:rPr>
              <w:t>Dokumentasi secara tertulis ada tapi tidak terlalu detail. Hanya seperti</w:t>
            </w:r>
            <w:r w:rsidR="006E3126" w:rsidRPr="008A10EE">
              <w:rPr>
                <w:rFonts w:cs="Times New Roman"/>
              </w:rPr>
              <w:t xml:space="preserve"> </w:t>
            </w:r>
            <w:r w:rsidRPr="008A10EE">
              <w:rPr>
                <w:rFonts w:cs="Times New Roman"/>
              </w:rPr>
              <w:t>berupa catatan tentang pencatatan masalah dan solusinya, pencatatan</w:t>
            </w:r>
          </w:p>
          <w:p w14:paraId="0CC8045E" w14:textId="77777777" w:rsidR="00441D5E" w:rsidRPr="008A10EE" w:rsidRDefault="00441D5E" w:rsidP="001B0998">
            <w:pPr>
              <w:contextualSpacing/>
              <w:jc w:val="both"/>
              <w:rPr>
                <w:rFonts w:cs="Times New Roman"/>
              </w:rPr>
            </w:pPr>
            <w:r w:rsidRPr="008A10EE">
              <w:rPr>
                <w:rFonts w:cs="Times New Roman"/>
              </w:rPr>
              <w:t>tahapan pengembangan untuk mengetahui sudah sampai mana</w:t>
            </w:r>
          </w:p>
          <w:p w14:paraId="1467C264" w14:textId="705C4304" w:rsidR="00441D5E" w:rsidRPr="008A10EE" w:rsidRDefault="00441D5E" w:rsidP="001B0998">
            <w:pPr>
              <w:contextualSpacing/>
              <w:jc w:val="both"/>
              <w:rPr>
                <w:rFonts w:cs="Times New Roman"/>
              </w:rPr>
            </w:pPr>
            <w:r w:rsidRPr="008A10EE">
              <w:rPr>
                <w:rFonts w:cs="Times New Roman"/>
              </w:rPr>
              <w:t>pengembangan sistem ini oleh programmer,dll</w:t>
            </w:r>
          </w:p>
        </w:tc>
      </w:tr>
      <w:tr w:rsidR="00441D5E" w:rsidRPr="008A10EE" w14:paraId="4D9EC36D" w14:textId="77777777" w:rsidTr="00441D5E">
        <w:tc>
          <w:tcPr>
            <w:tcW w:w="2413" w:type="dxa"/>
          </w:tcPr>
          <w:p w14:paraId="1F59248E" w14:textId="50D11358" w:rsidR="00441D5E" w:rsidRPr="008A10EE" w:rsidRDefault="00441D5E" w:rsidP="001B0998">
            <w:pPr>
              <w:contextualSpacing/>
              <w:jc w:val="both"/>
              <w:rPr>
                <w:rFonts w:cs="Times New Roman"/>
              </w:rPr>
            </w:pPr>
            <w:r w:rsidRPr="008A10EE">
              <w:rPr>
                <w:rFonts w:cs="Times New Roman"/>
              </w:rPr>
              <w:t>Apa saja tools yang digunakan untuk menunjang software?</w:t>
            </w:r>
          </w:p>
        </w:tc>
        <w:tc>
          <w:tcPr>
            <w:tcW w:w="3111" w:type="dxa"/>
          </w:tcPr>
          <w:p w14:paraId="34770EAD" w14:textId="75036386" w:rsidR="00441D5E" w:rsidRPr="008A10EE" w:rsidRDefault="00441D5E" w:rsidP="000A7FCF">
            <w:pPr>
              <w:pStyle w:val="ListParagraph"/>
              <w:numPr>
                <w:ilvl w:val="0"/>
                <w:numId w:val="40"/>
              </w:numPr>
              <w:jc w:val="both"/>
              <w:rPr>
                <w:rFonts w:cs="Times New Roman"/>
              </w:rPr>
            </w:pPr>
            <w:r w:rsidRPr="008A10EE">
              <w:rPr>
                <w:rFonts w:cs="Times New Roman"/>
              </w:rPr>
              <w:t>Untuk fikampus menggunakan dreamweaver. Untuk framework yang dipakai itu menggunakan bootstrap untuk tampilannya</w:t>
            </w:r>
          </w:p>
          <w:p w14:paraId="39DC25B1" w14:textId="4DC8B74F" w:rsidR="00441D5E" w:rsidRPr="008A10EE" w:rsidRDefault="00441D5E" w:rsidP="000A7FCF">
            <w:pPr>
              <w:pStyle w:val="ListParagraph"/>
              <w:numPr>
                <w:ilvl w:val="0"/>
                <w:numId w:val="40"/>
              </w:numPr>
              <w:jc w:val="both"/>
              <w:rPr>
                <w:rFonts w:cs="Times New Roman"/>
              </w:rPr>
            </w:pPr>
            <w:r w:rsidRPr="008A10EE">
              <w:rPr>
                <w:rFonts w:cs="Times New Roman"/>
              </w:rPr>
              <w:t>Untuk SIDU menggunakam pixel studio untuk tampilan desain. Untuk databasenya menggunakan sql server yang websitenya pakai mysql</w:t>
            </w:r>
          </w:p>
        </w:tc>
      </w:tr>
      <w:tr w:rsidR="00441D5E" w:rsidRPr="008A10EE" w14:paraId="51E8D04A" w14:textId="77777777" w:rsidTr="00441D5E">
        <w:tc>
          <w:tcPr>
            <w:tcW w:w="2413" w:type="dxa"/>
          </w:tcPr>
          <w:p w14:paraId="6F7CFE8C" w14:textId="1731A1A1" w:rsidR="00441D5E" w:rsidRPr="008A10EE" w:rsidRDefault="00441D5E" w:rsidP="001B0998">
            <w:pPr>
              <w:contextualSpacing/>
              <w:jc w:val="both"/>
              <w:rPr>
                <w:rFonts w:cs="Times New Roman"/>
              </w:rPr>
            </w:pPr>
            <w:r w:rsidRPr="008A10EE">
              <w:rPr>
                <w:rFonts w:cs="Times New Roman"/>
              </w:rPr>
              <w:lastRenderedPageBreak/>
              <w:t>Apa kendala dalam implementasi dari software dan tools?</w:t>
            </w:r>
          </w:p>
        </w:tc>
        <w:tc>
          <w:tcPr>
            <w:tcW w:w="3111" w:type="dxa"/>
          </w:tcPr>
          <w:p w14:paraId="590D610A" w14:textId="77777777" w:rsidR="00441D5E" w:rsidRPr="008A10EE" w:rsidRDefault="00441D5E" w:rsidP="001B0998">
            <w:pPr>
              <w:contextualSpacing/>
              <w:jc w:val="both"/>
              <w:rPr>
                <w:rFonts w:cs="Times New Roman"/>
              </w:rPr>
            </w:pPr>
            <w:r w:rsidRPr="008A10EE">
              <w:rPr>
                <w:rFonts w:cs="Times New Roman"/>
              </w:rPr>
              <w:t>Kendalanya berada di sisi maintenance, dimana sebuah sistem</w:t>
            </w:r>
          </w:p>
          <w:p w14:paraId="3C786851" w14:textId="12665338" w:rsidR="00441D5E" w:rsidRPr="008A10EE" w:rsidRDefault="00441D5E" w:rsidP="001B0998">
            <w:pPr>
              <w:contextualSpacing/>
              <w:jc w:val="both"/>
              <w:rPr>
                <w:rFonts w:cs="Times New Roman"/>
              </w:rPr>
            </w:pPr>
            <w:r w:rsidRPr="008A10EE">
              <w:rPr>
                <w:rFonts w:cs="Times New Roman"/>
              </w:rPr>
              <w:t>informasi pasti memiliki kendala terutama kalo misalnya pada saat</w:t>
            </w:r>
            <w:r w:rsidR="006E3126" w:rsidRPr="008A10EE">
              <w:rPr>
                <w:rFonts w:cs="Times New Roman"/>
              </w:rPr>
              <w:t xml:space="preserve"> </w:t>
            </w:r>
            <w:r w:rsidRPr="008A10EE">
              <w:rPr>
                <w:rFonts w:cs="Times New Roman"/>
              </w:rPr>
              <w:t>pergantian semester, rata-rata banyak kendala diprogramnya karena</w:t>
            </w:r>
          </w:p>
          <w:p w14:paraId="293E30F4" w14:textId="7DDDCFF5" w:rsidR="00441D5E" w:rsidRPr="008A10EE" w:rsidRDefault="00441D5E" w:rsidP="001B0998">
            <w:pPr>
              <w:contextualSpacing/>
              <w:jc w:val="both"/>
              <w:rPr>
                <w:rFonts w:cs="Times New Roman"/>
              </w:rPr>
            </w:pPr>
            <w:r w:rsidRPr="008A10EE">
              <w:rPr>
                <w:rFonts w:cs="Times New Roman"/>
              </w:rPr>
              <w:t>buat jadwal baru, buka kuliah baru, buka kelas baru, buat dosen</w:t>
            </w:r>
            <w:r w:rsidR="006E3126" w:rsidRPr="008A10EE">
              <w:rPr>
                <w:rFonts w:cs="Times New Roman"/>
              </w:rPr>
              <w:t xml:space="preserve"> </w:t>
            </w:r>
            <w:r w:rsidRPr="008A10EE">
              <w:rPr>
                <w:rFonts w:cs="Times New Roman"/>
              </w:rPr>
              <w:t>baru,dsb. Untuk maintenance hal tersebut sekitar 2-3 bulan</w:t>
            </w:r>
          </w:p>
        </w:tc>
      </w:tr>
      <w:tr w:rsidR="00441D5E" w:rsidRPr="008A10EE" w14:paraId="6F7F4BC6" w14:textId="77777777" w:rsidTr="00441D5E">
        <w:tc>
          <w:tcPr>
            <w:tcW w:w="2413" w:type="dxa"/>
          </w:tcPr>
          <w:p w14:paraId="1D6DFED5" w14:textId="20AA9276" w:rsidR="00441D5E" w:rsidRPr="008A10EE" w:rsidRDefault="00441D5E" w:rsidP="001B0998">
            <w:pPr>
              <w:contextualSpacing/>
              <w:jc w:val="both"/>
              <w:rPr>
                <w:rFonts w:cs="Times New Roman"/>
              </w:rPr>
            </w:pPr>
            <w:r w:rsidRPr="008A10EE">
              <w:rPr>
                <w:rFonts w:cs="Times New Roman"/>
              </w:rPr>
              <w:t>Adakah dukungan Top Management?</w:t>
            </w:r>
          </w:p>
        </w:tc>
        <w:tc>
          <w:tcPr>
            <w:tcW w:w="3111" w:type="dxa"/>
          </w:tcPr>
          <w:p w14:paraId="1FD5FE08" w14:textId="5D147EC9" w:rsidR="00441D5E" w:rsidRPr="008A10EE" w:rsidRDefault="00441D5E" w:rsidP="001B0998">
            <w:pPr>
              <w:contextualSpacing/>
              <w:jc w:val="both"/>
              <w:rPr>
                <w:rFonts w:cs="Times New Roman"/>
              </w:rPr>
            </w:pPr>
            <w:r w:rsidRPr="008A10EE">
              <w:rPr>
                <w:rFonts w:cs="Times New Roman"/>
              </w:rPr>
              <w:t>Pasti kita sangat membutuhkan dukungan dari top management untuk</w:t>
            </w:r>
            <w:r w:rsidR="006E3126" w:rsidRPr="008A10EE">
              <w:rPr>
                <w:rFonts w:cs="Times New Roman"/>
              </w:rPr>
              <w:t xml:space="preserve"> </w:t>
            </w:r>
            <w:r w:rsidRPr="008A10EE">
              <w:rPr>
                <w:rFonts w:cs="Times New Roman"/>
              </w:rPr>
              <w:t>pengembangan sistem ini. Pembuatan sistem ini tidak akan dapat terealisasi</w:t>
            </w:r>
            <w:r w:rsidR="006E3126" w:rsidRPr="008A10EE">
              <w:rPr>
                <w:rFonts w:cs="Times New Roman"/>
              </w:rPr>
              <w:t xml:space="preserve"> </w:t>
            </w:r>
            <w:r w:rsidRPr="008A10EE">
              <w:rPr>
                <w:rFonts w:cs="Times New Roman"/>
              </w:rPr>
              <w:t>apabila tidak ada intruksi dari top management. Top management juga</w:t>
            </w:r>
            <w:r w:rsidR="006E3126" w:rsidRPr="008A10EE">
              <w:rPr>
                <w:rFonts w:cs="Times New Roman"/>
              </w:rPr>
              <w:t xml:space="preserve"> </w:t>
            </w:r>
            <w:r w:rsidRPr="008A10EE">
              <w:rPr>
                <w:rFonts w:cs="Times New Roman"/>
              </w:rPr>
              <w:t>merupakan project sponsor untuk pengembangan sistem ini. Jadi, sangat</w:t>
            </w:r>
            <w:r w:rsidR="006E3126" w:rsidRPr="008A10EE">
              <w:rPr>
                <w:rFonts w:cs="Times New Roman"/>
              </w:rPr>
              <w:t xml:space="preserve"> </w:t>
            </w:r>
            <w:r w:rsidRPr="008A10EE">
              <w:rPr>
                <w:rFonts w:cs="Times New Roman"/>
              </w:rPr>
              <w:t>penting bagi kami untuk mendapatkan dukungan dari Top management</w:t>
            </w:r>
          </w:p>
        </w:tc>
      </w:tr>
      <w:tr w:rsidR="00441D5E" w:rsidRPr="008A10EE" w14:paraId="7B7A154C" w14:textId="77777777" w:rsidTr="00441D5E">
        <w:tc>
          <w:tcPr>
            <w:tcW w:w="2413" w:type="dxa"/>
          </w:tcPr>
          <w:p w14:paraId="71CD0456" w14:textId="0EA9160C" w:rsidR="00441D5E" w:rsidRPr="008A10EE" w:rsidRDefault="00441D5E" w:rsidP="001B0998">
            <w:pPr>
              <w:contextualSpacing/>
              <w:jc w:val="both"/>
              <w:rPr>
                <w:rFonts w:cs="Times New Roman"/>
              </w:rPr>
            </w:pPr>
            <w:r w:rsidRPr="008A10EE">
              <w:rPr>
                <w:rFonts w:cs="Times New Roman"/>
              </w:rPr>
              <w:t>Apakah memiliki team champion?</w:t>
            </w:r>
          </w:p>
        </w:tc>
        <w:tc>
          <w:tcPr>
            <w:tcW w:w="3111" w:type="dxa"/>
          </w:tcPr>
          <w:p w14:paraId="0B72B9B6" w14:textId="77777777" w:rsidR="00441D5E" w:rsidRPr="008A10EE" w:rsidRDefault="00441D5E" w:rsidP="001B0998">
            <w:pPr>
              <w:contextualSpacing/>
              <w:jc w:val="both"/>
              <w:rPr>
                <w:rFonts w:cs="Times New Roman"/>
              </w:rPr>
            </w:pPr>
            <w:r w:rsidRPr="008A10EE">
              <w:rPr>
                <w:rFonts w:cs="Times New Roman"/>
              </w:rPr>
              <w:t>Kita memiliki team champion seperti programmer senior termasuk saya juga ikut</w:t>
            </w:r>
          </w:p>
          <w:p w14:paraId="612C4C5A" w14:textId="4B4B40CD" w:rsidR="00441D5E" w:rsidRPr="008A10EE" w:rsidRDefault="00441D5E" w:rsidP="001B0998">
            <w:pPr>
              <w:contextualSpacing/>
              <w:jc w:val="both"/>
              <w:rPr>
                <w:rFonts w:cs="Times New Roman"/>
              </w:rPr>
            </w:pPr>
            <w:r w:rsidRPr="008A10EE">
              <w:rPr>
                <w:rFonts w:cs="Times New Roman"/>
              </w:rPr>
              <w:t>untuk melakukan control dan pengawasan terhadap kualitas kerja programmer</w:t>
            </w:r>
          </w:p>
        </w:tc>
      </w:tr>
      <w:tr w:rsidR="00441D5E" w:rsidRPr="008A10EE" w14:paraId="3B8123BD" w14:textId="77777777" w:rsidTr="00441D5E">
        <w:tc>
          <w:tcPr>
            <w:tcW w:w="2413" w:type="dxa"/>
          </w:tcPr>
          <w:p w14:paraId="42B4D8C2" w14:textId="784BA786" w:rsidR="00441D5E" w:rsidRPr="008A10EE" w:rsidRDefault="00441D5E" w:rsidP="001B0998">
            <w:pPr>
              <w:contextualSpacing/>
              <w:jc w:val="both"/>
              <w:rPr>
                <w:rFonts w:cs="Times New Roman"/>
              </w:rPr>
            </w:pPr>
            <w:r w:rsidRPr="008A10EE">
              <w:rPr>
                <w:rFonts w:cs="Times New Roman"/>
              </w:rPr>
              <w:t>Apakah menanyakan ekspektasi user?</w:t>
            </w:r>
          </w:p>
        </w:tc>
        <w:tc>
          <w:tcPr>
            <w:tcW w:w="3111" w:type="dxa"/>
          </w:tcPr>
          <w:p w14:paraId="7BEAEFDC" w14:textId="77777777" w:rsidR="00441D5E" w:rsidRPr="008A10EE" w:rsidRDefault="00441D5E" w:rsidP="001B0998">
            <w:pPr>
              <w:contextualSpacing/>
              <w:jc w:val="both"/>
              <w:rPr>
                <w:rFonts w:cs="Times New Roman"/>
              </w:rPr>
            </w:pPr>
            <w:r w:rsidRPr="008A10EE">
              <w:rPr>
                <w:rFonts w:cs="Times New Roman"/>
              </w:rPr>
              <w:t>Untuk pengimplementasian perangkat lunak ini lebih menanyakan dari</w:t>
            </w:r>
          </w:p>
          <w:p w14:paraId="5B07AD2F" w14:textId="6A147140" w:rsidR="00441D5E" w:rsidRPr="008A10EE" w:rsidRDefault="00441D5E" w:rsidP="001B0998">
            <w:pPr>
              <w:contextualSpacing/>
              <w:jc w:val="both"/>
              <w:rPr>
                <w:rFonts w:cs="Times New Roman"/>
              </w:rPr>
            </w:pPr>
            <w:r w:rsidRPr="008A10EE">
              <w:rPr>
                <w:rFonts w:cs="Times New Roman"/>
              </w:rPr>
              <w:t>ekspektasi klien. Untuk user lebih banyak dalam bentuk problema</w:t>
            </w:r>
            <w:r w:rsidR="006E3126" w:rsidRPr="008A10EE">
              <w:rPr>
                <w:rFonts w:cs="Times New Roman"/>
              </w:rPr>
              <w:t xml:space="preserve"> </w:t>
            </w:r>
            <w:r w:rsidRPr="008A10EE">
              <w:rPr>
                <w:rFonts w:cs="Times New Roman"/>
              </w:rPr>
              <w:t xml:space="preserve">setelah </w:t>
            </w:r>
            <w:r w:rsidRPr="008A10EE">
              <w:rPr>
                <w:rFonts w:cs="Times New Roman"/>
              </w:rPr>
              <w:lastRenderedPageBreak/>
              <w:t>diimplementasikan. seperti staff bagian keuangan karena dokus</w:t>
            </w:r>
          </w:p>
          <w:p w14:paraId="1CCAC2A1" w14:textId="7A3A2A36" w:rsidR="00441D5E" w:rsidRPr="008A10EE" w:rsidRDefault="00441D5E" w:rsidP="001B0998">
            <w:pPr>
              <w:contextualSpacing/>
              <w:jc w:val="both"/>
              <w:rPr>
                <w:rFonts w:cs="Times New Roman"/>
              </w:rPr>
            </w:pPr>
            <w:r w:rsidRPr="008A10EE">
              <w:rPr>
                <w:rFonts w:cs="Times New Roman"/>
              </w:rPr>
              <w:t>dalam keuangan memerlukan hal yang krusial ada di bagian keuangan,</w:t>
            </w:r>
            <w:r w:rsidR="006E3126" w:rsidRPr="008A10EE">
              <w:rPr>
                <w:rFonts w:cs="Times New Roman"/>
              </w:rPr>
              <w:t xml:space="preserve"> </w:t>
            </w:r>
            <w:r w:rsidRPr="008A10EE">
              <w:rPr>
                <w:rFonts w:cs="Times New Roman"/>
              </w:rPr>
              <w:t>seperti ada laporan yang perlu didetailkan, ada bagian keuangan yang</w:t>
            </w:r>
          </w:p>
          <w:p w14:paraId="7C02AF5C" w14:textId="4F68BC01" w:rsidR="00441D5E" w:rsidRPr="008A10EE" w:rsidRDefault="00441D5E" w:rsidP="001B0998">
            <w:pPr>
              <w:contextualSpacing/>
              <w:jc w:val="both"/>
              <w:rPr>
                <w:rFonts w:cs="Times New Roman"/>
              </w:rPr>
            </w:pPr>
            <w:r w:rsidRPr="008A10EE">
              <w:rPr>
                <w:rFonts w:cs="Times New Roman"/>
              </w:rPr>
              <w:t>harus di tampilkan biasanya dibagian keuangan lebih sering melakukan</w:t>
            </w:r>
            <w:r w:rsidR="006E3126" w:rsidRPr="008A10EE">
              <w:rPr>
                <w:rFonts w:cs="Times New Roman"/>
              </w:rPr>
              <w:t xml:space="preserve"> </w:t>
            </w:r>
            <w:r w:rsidRPr="008A10EE">
              <w:rPr>
                <w:rFonts w:cs="Times New Roman"/>
              </w:rPr>
              <w:t>complaint secara halus. Dibagian BAAK juga sering melakukan</w:t>
            </w:r>
          </w:p>
          <w:p w14:paraId="2EEC54E2" w14:textId="0E0E6492" w:rsidR="00441D5E" w:rsidRPr="008A10EE" w:rsidRDefault="00441D5E" w:rsidP="001B0998">
            <w:pPr>
              <w:contextualSpacing/>
              <w:jc w:val="both"/>
              <w:rPr>
                <w:rFonts w:cs="Times New Roman"/>
              </w:rPr>
            </w:pPr>
            <w:r w:rsidRPr="008A10EE">
              <w:rPr>
                <w:rFonts w:cs="Times New Roman"/>
              </w:rPr>
              <w:t>memberikan pendapat terlebih lagi dibidang penjadwalan.</w:t>
            </w:r>
          </w:p>
        </w:tc>
      </w:tr>
      <w:tr w:rsidR="00441D5E" w:rsidRPr="008A10EE" w14:paraId="7684FC2F" w14:textId="77777777" w:rsidTr="00441D5E">
        <w:tc>
          <w:tcPr>
            <w:tcW w:w="2413" w:type="dxa"/>
          </w:tcPr>
          <w:p w14:paraId="032360DC" w14:textId="1BAF7328" w:rsidR="00441D5E" w:rsidRPr="008A10EE" w:rsidRDefault="00441D5E" w:rsidP="001B0998">
            <w:pPr>
              <w:contextualSpacing/>
              <w:jc w:val="both"/>
              <w:rPr>
                <w:rFonts w:cs="Times New Roman"/>
              </w:rPr>
            </w:pPr>
            <w:r w:rsidRPr="008A10EE">
              <w:rPr>
                <w:rFonts w:cs="Times New Roman"/>
              </w:rPr>
              <w:lastRenderedPageBreak/>
              <w:t>Apakah hanya menanyakan ekspektasi dari klien saja?</w:t>
            </w:r>
          </w:p>
        </w:tc>
        <w:tc>
          <w:tcPr>
            <w:tcW w:w="3111" w:type="dxa"/>
          </w:tcPr>
          <w:p w14:paraId="121E49B3" w14:textId="473C4AC8" w:rsidR="00441D5E" w:rsidRPr="008A10EE" w:rsidRDefault="00441D5E" w:rsidP="001B0998">
            <w:pPr>
              <w:contextualSpacing/>
              <w:jc w:val="both"/>
              <w:rPr>
                <w:rFonts w:cs="Times New Roman"/>
              </w:rPr>
            </w:pPr>
            <w:r w:rsidRPr="008A10EE">
              <w:rPr>
                <w:rFonts w:cs="Times New Roman"/>
              </w:rPr>
              <w:t>Ya, kita juga pasti menanyakan ekspektasi dari klien dari sistem ini yaitu</w:t>
            </w:r>
            <w:r w:rsidR="006E3126" w:rsidRPr="008A10EE">
              <w:rPr>
                <w:rFonts w:cs="Times New Roman"/>
              </w:rPr>
              <w:t xml:space="preserve"> </w:t>
            </w:r>
            <w:r w:rsidRPr="008A10EE">
              <w:rPr>
                <w:rFonts w:cs="Times New Roman"/>
              </w:rPr>
              <w:t>top management dari IKADO ini seperti</w:t>
            </w:r>
            <w:r w:rsidR="006E3126" w:rsidRPr="008A10EE">
              <w:rPr>
                <w:rFonts w:cs="Times New Roman"/>
              </w:rPr>
              <w:t xml:space="preserve"> </w:t>
            </w:r>
            <w:r w:rsidRPr="008A10EE">
              <w:rPr>
                <w:rFonts w:cs="Times New Roman"/>
              </w:rPr>
              <w:t>Rektor,Kaprodi,direktur</w:t>
            </w:r>
          </w:p>
          <w:p w14:paraId="7F4789F8" w14:textId="66087A1E" w:rsidR="00441D5E" w:rsidRPr="008A10EE" w:rsidRDefault="00441D5E" w:rsidP="001B0998">
            <w:pPr>
              <w:contextualSpacing/>
              <w:jc w:val="both"/>
              <w:rPr>
                <w:rFonts w:cs="Times New Roman"/>
              </w:rPr>
            </w:pPr>
            <w:r w:rsidRPr="008A10EE">
              <w:rPr>
                <w:rFonts w:cs="Times New Roman"/>
              </w:rPr>
              <w:t>keuangan,dll karena mereka yang memberika instruksi dan memberikan</w:t>
            </w:r>
            <w:r w:rsidR="006E3126" w:rsidRPr="008A10EE">
              <w:rPr>
                <w:rFonts w:cs="Times New Roman"/>
              </w:rPr>
              <w:t xml:space="preserve"> </w:t>
            </w:r>
            <w:r w:rsidRPr="008A10EE">
              <w:rPr>
                <w:rFonts w:cs="Times New Roman"/>
              </w:rPr>
              <w:t>pendanaan untuk sistem ini. Jadi, perlu menanyakan kepada klien apakah</w:t>
            </w:r>
            <w:r w:rsidR="006E3126" w:rsidRPr="008A10EE">
              <w:rPr>
                <w:rFonts w:cs="Times New Roman"/>
              </w:rPr>
              <w:t xml:space="preserve"> </w:t>
            </w:r>
            <w:r w:rsidRPr="008A10EE">
              <w:rPr>
                <w:rFonts w:cs="Times New Roman"/>
              </w:rPr>
              <w:t>sudah sesuai dengan ekspektasi mereka</w:t>
            </w:r>
          </w:p>
        </w:tc>
      </w:tr>
      <w:tr w:rsidR="00441D5E" w:rsidRPr="008A10EE" w14:paraId="1796DB2A" w14:textId="77777777" w:rsidTr="00441D5E">
        <w:tc>
          <w:tcPr>
            <w:tcW w:w="2413" w:type="dxa"/>
          </w:tcPr>
          <w:p w14:paraId="38F9A75E" w14:textId="11D4D49F" w:rsidR="00441D5E" w:rsidRPr="008A10EE" w:rsidRDefault="00441D5E" w:rsidP="001B0998">
            <w:pPr>
              <w:contextualSpacing/>
              <w:jc w:val="both"/>
              <w:rPr>
                <w:rFonts w:cs="Times New Roman"/>
              </w:rPr>
            </w:pPr>
            <w:r w:rsidRPr="008A10EE">
              <w:rPr>
                <w:rFonts w:cs="Times New Roman"/>
              </w:rPr>
              <w:t>Siapa aja yang terlibat dalam proyek?</w:t>
            </w:r>
          </w:p>
        </w:tc>
        <w:tc>
          <w:tcPr>
            <w:tcW w:w="3111" w:type="dxa"/>
          </w:tcPr>
          <w:p w14:paraId="2A677FDF" w14:textId="53F691CD" w:rsidR="00441D5E" w:rsidRPr="008A10EE" w:rsidRDefault="00441D5E" w:rsidP="000A7FCF">
            <w:pPr>
              <w:pStyle w:val="ListParagraph"/>
              <w:numPr>
                <w:ilvl w:val="0"/>
                <w:numId w:val="41"/>
              </w:numPr>
              <w:jc w:val="both"/>
              <w:rPr>
                <w:rFonts w:cs="Times New Roman"/>
              </w:rPr>
            </w:pPr>
            <w:r w:rsidRPr="008A10EE">
              <w:rPr>
                <w:rFonts w:cs="Times New Roman"/>
              </w:rPr>
              <w:t>Karyawan (Front office,</w:t>
            </w:r>
            <w:r w:rsidR="006E3126" w:rsidRPr="008A10EE">
              <w:rPr>
                <w:rFonts w:cs="Times New Roman"/>
              </w:rPr>
              <w:t xml:space="preserve"> </w:t>
            </w:r>
            <w:r w:rsidRPr="008A10EE">
              <w:rPr>
                <w:rFonts w:cs="Times New Roman"/>
              </w:rPr>
              <w:t>BAAK,Dosen,keuangan,dll)</w:t>
            </w:r>
          </w:p>
          <w:p w14:paraId="6B538983" w14:textId="77777777" w:rsidR="00441D5E" w:rsidRPr="008A10EE" w:rsidRDefault="00441D5E" w:rsidP="000A7FCF">
            <w:pPr>
              <w:pStyle w:val="ListParagraph"/>
              <w:numPr>
                <w:ilvl w:val="0"/>
                <w:numId w:val="41"/>
              </w:numPr>
              <w:jc w:val="both"/>
              <w:rPr>
                <w:rFonts w:cs="Times New Roman"/>
              </w:rPr>
            </w:pPr>
            <w:r w:rsidRPr="008A10EE">
              <w:rPr>
                <w:rFonts w:cs="Times New Roman"/>
              </w:rPr>
              <w:t>Tim pengembang</w:t>
            </w:r>
          </w:p>
          <w:p w14:paraId="5C96931E" w14:textId="20DA21E8" w:rsidR="00441D5E" w:rsidRPr="008A10EE" w:rsidRDefault="00441D5E" w:rsidP="000A7FCF">
            <w:pPr>
              <w:pStyle w:val="ListParagraph"/>
              <w:numPr>
                <w:ilvl w:val="0"/>
                <w:numId w:val="41"/>
              </w:numPr>
              <w:jc w:val="both"/>
              <w:rPr>
                <w:rFonts w:cs="Times New Roman"/>
              </w:rPr>
            </w:pPr>
            <w:r w:rsidRPr="008A10EE">
              <w:rPr>
                <w:rFonts w:cs="Times New Roman"/>
              </w:rPr>
              <w:t>Mahasiswa</w:t>
            </w:r>
          </w:p>
        </w:tc>
      </w:tr>
      <w:tr w:rsidR="00441D5E" w:rsidRPr="008A10EE" w14:paraId="426274C4" w14:textId="77777777" w:rsidTr="00441D5E">
        <w:tc>
          <w:tcPr>
            <w:tcW w:w="2413" w:type="dxa"/>
          </w:tcPr>
          <w:p w14:paraId="3A63EABC" w14:textId="141D62DD" w:rsidR="00441D5E" w:rsidRPr="008A10EE" w:rsidRDefault="00441D5E" w:rsidP="001B0998">
            <w:pPr>
              <w:contextualSpacing/>
              <w:jc w:val="both"/>
              <w:rPr>
                <w:rFonts w:cs="Times New Roman"/>
              </w:rPr>
            </w:pPr>
            <w:r w:rsidRPr="008A10EE">
              <w:rPr>
                <w:rFonts w:cs="Times New Roman"/>
              </w:rPr>
              <w:t>Apakah semua stakeholder terlibat dalam diskusi proyek?</w:t>
            </w:r>
          </w:p>
        </w:tc>
        <w:tc>
          <w:tcPr>
            <w:tcW w:w="3111" w:type="dxa"/>
          </w:tcPr>
          <w:p w14:paraId="26310A3C" w14:textId="6ED7E448" w:rsidR="00441D5E" w:rsidRPr="008A10EE" w:rsidRDefault="00441D5E" w:rsidP="001B0998">
            <w:pPr>
              <w:contextualSpacing/>
              <w:jc w:val="both"/>
              <w:rPr>
                <w:rFonts w:cs="Times New Roman"/>
              </w:rPr>
            </w:pPr>
            <w:r w:rsidRPr="008A10EE">
              <w:rPr>
                <w:rFonts w:cs="Times New Roman"/>
              </w:rPr>
              <w:t>Tidak semua stakeholder ikut dalam diskusi proyek ini, hanya orang-orang</w:t>
            </w:r>
            <w:r w:rsidR="006E3126" w:rsidRPr="008A10EE">
              <w:rPr>
                <w:rFonts w:cs="Times New Roman"/>
              </w:rPr>
              <w:t xml:space="preserve"> </w:t>
            </w:r>
            <w:r w:rsidRPr="008A10EE">
              <w:rPr>
                <w:rFonts w:cs="Times New Roman"/>
              </w:rPr>
              <w:t>manajemen saja yang ikut dalam diskusi proyek ini. Seperti cont</w:t>
            </w:r>
            <w:r w:rsidR="006E3126" w:rsidRPr="008A10EE">
              <w:rPr>
                <w:rFonts w:cs="Times New Roman"/>
              </w:rPr>
              <w:t>o</w:t>
            </w:r>
            <w:r w:rsidRPr="008A10EE">
              <w:rPr>
                <w:rFonts w:cs="Times New Roman"/>
              </w:rPr>
              <w:t>h</w:t>
            </w:r>
            <w:r w:rsidR="006E3126" w:rsidRPr="008A10EE">
              <w:rPr>
                <w:rFonts w:cs="Times New Roman"/>
              </w:rPr>
              <w:t xml:space="preserve"> </w:t>
            </w:r>
            <w:r w:rsidRPr="008A10EE">
              <w:rPr>
                <w:rFonts w:cs="Times New Roman"/>
              </w:rPr>
              <w:t xml:space="preserve">mahasiswa tidak ikut dalam diskusi untuk </w:t>
            </w:r>
            <w:r w:rsidRPr="008A10EE">
              <w:rPr>
                <w:rFonts w:cs="Times New Roman"/>
              </w:rPr>
              <w:lastRenderedPageBreak/>
              <w:t>proyek ini, mungkin mereka</w:t>
            </w:r>
            <w:r w:rsidR="006E3126" w:rsidRPr="008A10EE">
              <w:rPr>
                <w:rFonts w:cs="Times New Roman"/>
              </w:rPr>
              <w:t xml:space="preserve"> </w:t>
            </w:r>
            <w:r w:rsidRPr="008A10EE">
              <w:rPr>
                <w:rFonts w:cs="Times New Roman"/>
              </w:rPr>
              <w:t>hanya setelah di</w:t>
            </w:r>
            <w:r w:rsidR="006E3126" w:rsidRPr="008A10EE">
              <w:rPr>
                <w:rFonts w:cs="Times New Roman"/>
              </w:rPr>
              <w:t xml:space="preserve"> </w:t>
            </w:r>
            <w:r w:rsidRPr="008A10EE">
              <w:rPr>
                <w:rFonts w:cs="Times New Roman"/>
              </w:rPr>
              <w:t>implementasikan saja</w:t>
            </w:r>
          </w:p>
        </w:tc>
      </w:tr>
      <w:tr w:rsidR="00441D5E" w:rsidRPr="008A10EE" w14:paraId="3F6F0629" w14:textId="77777777" w:rsidTr="00441D5E">
        <w:tc>
          <w:tcPr>
            <w:tcW w:w="2413" w:type="dxa"/>
          </w:tcPr>
          <w:p w14:paraId="4AAE1789" w14:textId="40D8517B" w:rsidR="00441D5E" w:rsidRPr="008A10EE" w:rsidRDefault="00441D5E" w:rsidP="001B0998">
            <w:pPr>
              <w:contextualSpacing/>
              <w:jc w:val="both"/>
              <w:rPr>
                <w:rFonts w:cs="Times New Roman"/>
              </w:rPr>
            </w:pPr>
            <w:r w:rsidRPr="008A10EE">
              <w:rPr>
                <w:rFonts w:cs="Times New Roman"/>
              </w:rPr>
              <w:lastRenderedPageBreak/>
              <w:t>Bagaimana kesiapan user?</w:t>
            </w:r>
          </w:p>
        </w:tc>
        <w:tc>
          <w:tcPr>
            <w:tcW w:w="3111" w:type="dxa"/>
          </w:tcPr>
          <w:p w14:paraId="13C9CAA0" w14:textId="53EF0B2E" w:rsidR="00441D5E" w:rsidRPr="008A10EE" w:rsidRDefault="00441D5E" w:rsidP="001B0998">
            <w:pPr>
              <w:contextualSpacing/>
              <w:jc w:val="both"/>
              <w:rPr>
                <w:rFonts w:cs="Times New Roman"/>
              </w:rPr>
            </w:pPr>
            <w:r w:rsidRPr="008A10EE">
              <w:rPr>
                <w:rFonts w:cs="Times New Roman"/>
              </w:rPr>
              <w:t>Untuk kesiapan user sih untuk sekarang ini sudah optimal, karena kan kita</w:t>
            </w:r>
            <w:r w:rsidR="006E3126" w:rsidRPr="008A10EE">
              <w:rPr>
                <w:rFonts w:cs="Times New Roman"/>
              </w:rPr>
              <w:t xml:space="preserve"> </w:t>
            </w:r>
            <w:r w:rsidRPr="008A10EE">
              <w:rPr>
                <w:rFonts w:cs="Times New Roman"/>
              </w:rPr>
              <w:t>juga sudah melakukan training dan menberikan buku panduan untuk</w:t>
            </w:r>
            <w:r w:rsidR="006E3126" w:rsidRPr="008A10EE">
              <w:rPr>
                <w:rFonts w:cs="Times New Roman"/>
              </w:rPr>
              <w:t xml:space="preserve"> </w:t>
            </w:r>
            <w:r w:rsidRPr="008A10EE">
              <w:rPr>
                <w:rFonts w:cs="Times New Roman"/>
              </w:rPr>
              <w:t>menggunakan sistem ini</w:t>
            </w:r>
          </w:p>
        </w:tc>
      </w:tr>
      <w:tr w:rsidR="00441D5E" w:rsidRPr="008A10EE" w14:paraId="6DA84E97" w14:textId="77777777" w:rsidTr="00441D5E">
        <w:tc>
          <w:tcPr>
            <w:tcW w:w="2413" w:type="dxa"/>
          </w:tcPr>
          <w:p w14:paraId="396F0FA2" w14:textId="77777777" w:rsidR="00441D5E" w:rsidRPr="008A10EE" w:rsidRDefault="00441D5E" w:rsidP="001B0998">
            <w:pPr>
              <w:contextualSpacing/>
              <w:jc w:val="both"/>
              <w:rPr>
                <w:rFonts w:cs="Times New Roman"/>
              </w:rPr>
            </w:pPr>
            <w:r w:rsidRPr="008A10EE">
              <w:rPr>
                <w:rFonts w:cs="Times New Roman"/>
              </w:rPr>
              <w:t>Bagaimana cara meyakinkan stakeholder untuk mau</w:t>
            </w:r>
          </w:p>
          <w:p w14:paraId="3FDC7B3E" w14:textId="74B796D6" w:rsidR="00441D5E" w:rsidRPr="008A10EE" w:rsidRDefault="00441D5E" w:rsidP="001B0998">
            <w:pPr>
              <w:contextualSpacing/>
              <w:jc w:val="both"/>
              <w:rPr>
                <w:rFonts w:cs="Times New Roman"/>
              </w:rPr>
            </w:pPr>
            <w:r w:rsidRPr="008A10EE">
              <w:rPr>
                <w:rFonts w:cs="Times New Roman"/>
              </w:rPr>
              <w:t>mengimplementasikan sistem ini?</w:t>
            </w:r>
          </w:p>
        </w:tc>
        <w:tc>
          <w:tcPr>
            <w:tcW w:w="3111" w:type="dxa"/>
          </w:tcPr>
          <w:p w14:paraId="4BC42584" w14:textId="77777777" w:rsidR="00441D5E" w:rsidRPr="008A10EE" w:rsidRDefault="00441D5E" w:rsidP="001B0998">
            <w:pPr>
              <w:contextualSpacing/>
              <w:jc w:val="both"/>
              <w:rPr>
                <w:rFonts w:cs="Times New Roman"/>
              </w:rPr>
            </w:pPr>
            <w:r w:rsidRPr="008A10EE">
              <w:rPr>
                <w:rFonts w:cs="Times New Roman"/>
              </w:rPr>
              <w:t>Untuk meyakinkan menggunakan sistem ini sebenarnya mudah, karena</w:t>
            </w:r>
          </w:p>
          <w:p w14:paraId="35A58CAB" w14:textId="28EC062B" w:rsidR="00441D5E" w:rsidRPr="008A10EE" w:rsidRDefault="00441D5E" w:rsidP="001B0998">
            <w:pPr>
              <w:contextualSpacing/>
              <w:jc w:val="both"/>
              <w:rPr>
                <w:rFonts w:cs="Times New Roman"/>
              </w:rPr>
            </w:pPr>
            <w:r w:rsidRPr="008A10EE">
              <w:rPr>
                <w:rFonts w:cs="Times New Roman"/>
              </w:rPr>
              <w:t>kan ini keputusan dari rektor dan top manajemen lainnya untuk</w:t>
            </w:r>
            <w:r w:rsidR="006E3126" w:rsidRPr="008A10EE">
              <w:rPr>
                <w:rFonts w:cs="Times New Roman"/>
              </w:rPr>
              <w:t xml:space="preserve"> </w:t>
            </w:r>
            <w:r w:rsidRPr="008A10EE">
              <w:rPr>
                <w:rFonts w:cs="Times New Roman"/>
              </w:rPr>
              <w:t>menggunaan sistem ini untuk mendukung perkuliahan jadi, semua yang</w:t>
            </w:r>
            <w:r w:rsidR="006E3126" w:rsidRPr="008A10EE">
              <w:rPr>
                <w:rFonts w:cs="Times New Roman"/>
              </w:rPr>
              <w:t xml:space="preserve"> </w:t>
            </w:r>
            <w:r w:rsidRPr="008A10EE">
              <w:rPr>
                <w:rFonts w:cs="Times New Roman"/>
              </w:rPr>
              <w:t>ada di kampus IKADO harus menerima dan mengikuti instruksi dari</w:t>
            </w:r>
          </w:p>
          <w:p w14:paraId="0870E25A" w14:textId="2B125A15" w:rsidR="00441D5E" w:rsidRPr="008A10EE" w:rsidRDefault="00441D5E" w:rsidP="001B0998">
            <w:pPr>
              <w:contextualSpacing/>
              <w:jc w:val="both"/>
              <w:rPr>
                <w:rFonts w:cs="Times New Roman"/>
              </w:rPr>
            </w:pPr>
            <w:r w:rsidRPr="008A10EE">
              <w:rPr>
                <w:rFonts w:cs="Times New Roman"/>
              </w:rPr>
              <w:t>manajemen.</w:t>
            </w:r>
          </w:p>
        </w:tc>
      </w:tr>
      <w:tr w:rsidR="00441D5E" w:rsidRPr="008A10EE" w14:paraId="63496A69" w14:textId="77777777" w:rsidTr="00441D5E">
        <w:tc>
          <w:tcPr>
            <w:tcW w:w="2413" w:type="dxa"/>
          </w:tcPr>
          <w:p w14:paraId="38D1AC7D" w14:textId="6595C304" w:rsidR="00441D5E" w:rsidRPr="008A10EE" w:rsidRDefault="00441D5E" w:rsidP="001B0998">
            <w:pPr>
              <w:contextualSpacing/>
              <w:jc w:val="both"/>
              <w:rPr>
                <w:rFonts w:cs="Times New Roman"/>
              </w:rPr>
            </w:pPr>
            <w:r w:rsidRPr="008A10EE">
              <w:rPr>
                <w:rFonts w:cs="Times New Roman"/>
              </w:rPr>
              <w:t>Bagaimana cara mengidentifikasi kebutuhan?</w:t>
            </w:r>
          </w:p>
        </w:tc>
        <w:tc>
          <w:tcPr>
            <w:tcW w:w="3111" w:type="dxa"/>
          </w:tcPr>
          <w:p w14:paraId="33BE8525" w14:textId="77777777" w:rsidR="00441D5E" w:rsidRPr="008A10EE" w:rsidRDefault="00441D5E" w:rsidP="001B0998">
            <w:pPr>
              <w:contextualSpacing/>
              <w:jc w:val="both"/>
              <w:rPr>
                <w:rFonts w:cs="Times New Roman"/>
              </w:rPr>
            </w:pPr>
            <w:r w:rsidRPr="008A10EE">
              <w:rPr>
                <w:rFonts w:cs="Times New Roman"/>
              </w:rPr>
              <w:t>Dengan melakukan meeting dengan pihak yang menggunakan sistem ini.</w:t>
            </w:r>
          </w:p>
          <w:p w14:paraId="5ED317EB" w14:textId="2F06B5C2" w:rsidR="00441D5E" w:rsidRPr="008A10EE" w:rsidRDefault="00441D5E" w:rsidP="001B0998">
            <w:pPr>
              <w:contextualSpacing/>
              <w:jc w:val="both"/>
              <w:rPr>
                <w:rFonts w:cs="Times New Roman"/>
              </w:rPr>
            </w:pPr>
            <w:r w:rsidRPr="008A10EE">
              <w:rPr>
                <w:rFonts w:cs="Times New Roman"/>
              </w:rPr>
              <w:t>Hal seperti ini harus dilakukan sebelum kita megembangkan sistem ini</w:t>
            </w:r>
          </w:p>
        </w:tc>
      </w:tr>
      <w:tr w:rsidR="00441D5E" w:rsidRPr="008A10EE" w14:paraId="0545CBC2" w14:textId="77777777" w:rsidTr="00441D5E">
        <w:tc>
          <w:tcPr>
            <w:tcW w:w="2413" w:type="dxa"/>
          </w:tcPr>
          <w:p w14:paraId="2FAD1550" w14:textId="178DDF33" w:rsidR="00441D5E" w:rsidRPr="008A10EE" w:rsidRDefault="00441D5E" w:rsidP="001B0998">
            <w:pPr>
              <w:contextualSpacing/>
              <w:jc w:val="both"/>
              <w:rPr>
                <w:rFonts w:cs="Times New Roman"/>
              </w:rPr>
            </w:pPr>
            <w:r w:rsidRPr="008A10EE">
              <w:rPr>
                <w:rFonts w:cs="Times New Roman"/>
              </w:rPr>
              <w:t>Apa saja kebutuhannya?</w:t>
            </w:r>
          </w:p>
        </w:tc>
        <w:tc>
          <w:tcPr>
            <w:tcW w:w="3111" w:type="dxa"/>
          </w:tcPr>
          <w:p w14:paraId="65BC6849" w14:textId="77777777" w:rsidR="00441D5E" w:rsidRPr="008A10EE" w:rsidRDefault="00441D5E" w:rsidP="000A7FCF">
            <w:pPr>
              <w:pStyle w:val="ListParagraph"/>
              <w:numPr>
                <w:ilvl w:val="0"/>
                <w:numId w:val="42"/>
              </w:numPr>
              <w:jc w:val="both"/>
              <w:rPr>
                <w:rFonts w:cs="Times New Roman"/>
              </w:rPr>
            </w:pPr>
            <w:r w:rsidRPr="008A10EE">
              <w:rPr>
                <w:rFonts w:cs="Times New Roman"/>
              </w:rPr>
              <w:t>Untuk bagian keuangan mereka meminta kebutuhan untuk pencatatan keuangan itu harus lebih detail baik transaksi, report bulanan, grafik keuangan bulanan, dan SOP.</w:t>
            </w:r>
          </w:p>
          <w:p w14:paraId="1D2906FC" w14:textId="77777777" w:rsidR="00441D5E" w:rsidRPr="008A10EE" w:rsidRDefault="00441D5E" w:rsidP="000A7FCF">
            <w:pPr>
              <w:pStyle w:val="ListParagraph"/>
              <w:numPr>
                <w:ilvl w:val="0"/>
                <w:numId w:val="42"/>
              </w:numPr>
              <w:jc w:val="both"/>
              <w:rPr>
                <w:rFonts w:cs="Times New Roman"/>
              </w:rPr>
            </w:pPr>
            <w:r w:rsidRPr="008A10EE">
              <w:rPr>
                <w:rFonts w:cs="Times New Roman"/>
              </w:rPr>
              <w:t xml:space="preserve">Untuk bagian BAAK lebih kearah focus maintenance dosen, seperti pergantian </w:t>
            </w:r>
            <w:r w:rsidRPr="008A10EE">
              <w:rPr>
                <w:rFonts w:cs="Times New Roman"/>
              </w:rPr>
              <w:lastRenderedPageBreak/>
              <w:t>jadwal, pengumuman, tilang mahasiswa.</w:t>
            </w:r>
          </w:p>
          <w:p w14:paraId="1E17773B" w14:textId="3C6EC038" w:rsidR="00441D5E" w:rsidRPr="008A10EE" w:rsidRDefault="00441D5E" w:rsidP="000A7FCF">
            <w:pPr>
              <w:pStyle w:val="ListParagraph"/>
              <w:numPr>
                <w:ilvl w:val="0"/>
                <w:numId w:val="42"/>
              </w:numPr>
              <w:jc w:val="both"/>
              <w:rPr>
                <w:rFonts w:cs="Times New Roman"/>
              </w:rPr>
            </w:pPr>
            <w:r w:rsidRPr="008A10EE">
              <w:rPr>
                <w:rFonts w:cs="Times New Roman"/>
              </w:rPr>
              <w:t>Untuk kaprodi seputar maintenance mahasiswa, nilai mahasiswa, KRS, dll.</w:t>
            </w:r>
          </w:p>
        </w:tc>
      </w:tr>
      <w:tr w:rsidR="00441D5E" w:rsidRPr="008A10EE" w14:paraId="4BD25451" w14:textId="77777777" w:rsidTr="00441D5E">
        <w:tc>
          <w:tcPr>
            <w:tcW w:w="2413" w:type="dxa"/>
          </w:tcPr>
          <w:p w14:paraId="0265C0BC" w14:textId="324A4079" w:rsidR="00441D5E" w:rsidRPr="008A10EE" w:rsidRDefault="00441D5E" w:rsidP="001B0998">
            <w:pPr>
              <w:contextualSpacing/>
              <w:jc w:val="both"/>
              <w:rPr>
                <w:rFonts w:cs="Times New Roman"/>
              </w:rPr>
            </w:pPr>
            <w:r w:rsidRPr="008A10EE">
              <w:rPr>
                <w:rFonts w:cs="Times New Roman"/>
              </w:rPr>
              <w:lastRenderedPageBreak/>
              <w:t>Kebutuhan apa yang membuat kampus ini harus menerapkan sistem ini?</w:t>
            </w:r>
          </w:p>
        </w:tc>
        <w:tc>
          <w:tcPr>
            <w:tcW w:w="3111" w:type="dxa"/>
          </w:tcPr>
          <w:p w14:paraId="37BD815F" w14:textId="77777777" w:rsidR="00441D5E" w:rsidRPr="008A10EE" w:rsidRDefault="00441D5E" w:rsidP="001B0998">
            <w:pPr>
              <w:contextualSpacing/>
              <w:jc w:val="both"/>
              <w:rPr>
                <w:rFonts w:cs="Times New Roman"/>
              </w:rPr>
            </w:pPr>
            <w:r w:rsidRPr="008A10EE">
              <w:rPr>
                <w:rFonts w:cs="Times New Roman"/>
              </w:rPr>
              <w:t>Karena kan, kita kampus yang berbasis IT jadi dalam setiap proses bisnis</w:t>
            </w:r>
          </w:p>
          <w:p w14:paraId="149FA6E5" w14:textId="397C0C04" w:rsidR="00441D5E" w:rsidRPr="008A10EE" w:rsidRDefault="00441D5E" w:rsidP="001B0998">
            <w:pPr>
              <w:contextualSpacing/>
              <w:jc w:val="both"/>
              <w:rPr>
                <w:rFonts w:cs="Times New Roman"/>
              </w:rPr>
            </w:pPr>
            <w:r w:rsidRPr="008A10EE">
              <w:rPr>
                <w:rFonts w:cs="Times New Roman"/>
              </w:rPr>
              <w:t>kita harus menggunakan IT agar kegiatan operasional menjadi semakin</w:t>
            </w:r>
            <w:r w:rsidR="006E3126" w:rsidRPr="008A10EE">
              <w:rPr>
                <w:rFonts w:cs="Times New Roman"/>
              </w:rPr>
              <w:t xml:space="preserve"> </w:t>
            </w:r>
            <w:r w:rsidRPr="008A10EE">
              <w:rPr>
                <w:rFonts w:cs="Times New Roman"/>
              </w:rPr>
              <w:t>cepat dan berkualitas. Banyak juga pihak-pihak di kampus ini yang</w:t>
            </w:r>
            <w:r w:rsidR="006E3126" w:rsidRPr="008A10EE">
              <w:rPr>
                <w:rFonts w:cs="Times New Roman"/>
              </w:rPr>
              <w:t xml:space="preserve"> </w:t>
            </w:r>
            <w:r w:rsidRPr="008A10EE">
              <w:rPr>
                <w:rFonts w:cs="Times New Roman"/>
              </w:rPr>
              <w:t>memiliki mobilitas yang tinggi jadi membutuhkan akases yang mudah</w:t>
            </w:r>
            <w:r w:rsidR="006E3126" w:rsidRPr="008A10EE">
              <w:rPr>
                <w:rFonts w:cs="Times New Roman"/>
              </w:rPr>
              <w:t xml:space="preserve"> </w:t>
            </w:r>
            <w:r w:rsidRPr="008A10EE">
              <w:rPr>
                <w:rFonts w:cs="Times New Roman"/>
              </w:rPr>
              <w:t>dimana saja dan kapan saja mereka mau mengakses</w:t>
            </w:r>
          </w:p>
        </w:tc>
      </w:tr>
      <w:tr w:rsidR="00441D5E" w:rsidRPr="008A10EE" w14:paraId="7B8C2BC9" w14:textId="77777777" w:rsidTr="00441D5E">
        <w:tc>
          <w:tcPr>
            <w:tcW w:w="2413" w:type="dxa"/>
          </w:tcPr>
          <w:p w14:paraId="696469C9" w14:textId="77777777" w:rsidR="00441D5E" w:rsidRPr="008A10EE" w:rsidRDefault="00441D5E" w:rsidP="001B0998">
            <w:pPr>
              <w:contextualSpacing/>
              <w:jc w:val="both"/>
              <w:rPr>
                <w:rFonts w:cs="Times New Roman"/>
              </w:rPr>
            </w:pPr>
            <w:r w:rsidRPr="008A10EE">
              <w:rPr>
                <w:rFonts w:cs="Times New Roman"/>
              </w:rPr>
              <w:t>Apakah keberadaan sistem yang sudah ada memang sesuai dengan</w:t>
            </w:r>
          </w:p>
          <w:p w14:paraId="38E235DC" w14:textId="4C3B3C0E" w:rsidR="00441D5E" w:rsidRPr="008A10EE" w:rsidRDefault="00441D5E" w:rsidP="001B0998">
            <w:pPr>
              <w:contextualSpacing/>
              <w:jc w:val="both"/>
              <w:rPr>
                <w:rFonts w:cs="Times New Roman"/>
              </w:rPr>
            </w:pPr>
            <w:r w:rsidRPr="008A10EE">
              <w:rPr>
                <w:rFonts w:cs="Times New Roman"/>
              </w:rPr>
              <w:t>kebutuhan dan proses bisnis dari kampus ini?</w:t>
            </w:r>
          </w:p>
        </w:tc>
        <w:tc>
          <w:tcPr>
            <w:tcW w:w="3111" w:type="dxa"/>
          </w:tcPr>
          <w:p w14:paraId="0DD2C088" w14:textId="77777777" w:rsidR="00441D5E" w:rsidRPr="008A10EE" w:rsidRDefault="00441D5E" w:rsidP="001B0998">
            <w:pPr>
              <w:contextualSpacing/>
              <w:jc w:val="both"/>
              <w:rPr>
                <w:rFonts w:cs="Times New Roman"/>
              </w:rPr>
            </w:pPr>
            <w:r w:rsidRPr="008A10EE">
              <w:rPr>
                <w:rFonts w:cs="Times New Roman"/>
              </w:rPr>
              <w:t>Sudah sesuai kebutuhan kebutuhan dari proses bisnis dikampus ini karena</w:t>
            </w:r>
          </w:p>
          <w:p w14:paraId="6930DC73" w14:textId="77777777" w:rsidR="00441D5E" w:rsidRPr="008A10EE" w:rsidRDefault="00441D5E" w:rsidP="001B0998">
            <w:pPr>
              <w:contextualSpacing/>
              <w:jc w:val="both"/>
              <w:rPr>
                <w:rFonts w:cs="Times New Roman"/>
              </w:rPr>
            </w:pPr>
            <w:r w:rsidRPr="008A10EE">
              <w:rPr>
                <w:rFonts w:cs="Times New Roman"/>
              </w:rPr>
              <w:t>dari rancangan awal proses bisnis ini sudah terkandung didalamnya unsurunsur</w:t>
            </w:r>
          </w:p>
          <w:p w14:paraId="65D3987E" w14:textId="36148553" w:rsidR="00441D5E" w:rsidRPr="008A10EE" w:rsidRDefault="00441D5E" w:rsidP="001B0998">
            <w:pPr>
              <w:contextualSpacing/>
              <w:jc w:val="both"/>
              <w:rPr>
                <w:rFonts w:cs="Times New Roman"/>
              </w:rPr>
            </w:pPr>
            <w:r w:rsidRPr="008A10EE">
              <w:rPr>
                <w:rFonts w:cs="Times New Roman"/>
              </w:rPr>
              <w:t>IT dalam proses bisnis sehari –hari. Terlebih lagi bisa kita lihat dari</w:t>
            </w:r>
            <w:r w:rsidR="006E3126" w:rsidRPr="008A10EE">
              <w:rPr>
                <w:rFonts w:cs="Times New Roman"/>
              </w:rPr>
              <w:t xml:space="preserve"> </w:t>
            </w:r>
            <w:r w:rsidRPr="008A10EE">
              <w:rPr>
                <w:rFonts w:cs="Times New Roman"/>
              </w:rPr>
              <w:t>nama kampus ini yang membawa kata informatika, jadi semua yang</w:t>
            </w:r>
            <w:r w:rsidR="006E3126" w:rsidRPr="008A10EE">
              <w:rPr>
                <w:rFonts w:cs="Times New Roman"/>
              </w:rPr>
              <w:t xml:space="preserve"> </w:t>
            </w:r>
            <w:r w:rsidRPr="008A10EE">
              <w:rPr>
                <w:rFonts w:cs="Times New Roman"/>
              </w:rPr>
              <w:t>berada dilingkugan ini harus mengerti tentang teknologi terlebih lagi</w:t>
            </w:r>
          </w:p>
          <w:p w14:paraId="59390546" w14:textId="018E017A" w:rsidR="00441D5E" w:rsidRPr="008A10EE" w:rsidRDefault="00441D5E" w:rsidP="001B0998">
            <w:pPr>
              <w:contextualSpacing/>
              <w:jc w:val="both"/>
              <w:rPr>
                <w:rFonts w:cs="Times New Roman"/>
              </w:rPr>
            </w:pPr>
            <w:r w:rsidRPr="008A10EE">
              <w:rPr>
                <w:rFonts w:cs="Times New Roman"/>
              </w:rPr>
              <w:t>dalam bidang IT.</w:t>
            </w:r>
          </w:p>
        </w:tc>
      </w:tr>
      <w:tr w:rsidR="00441D5E" w:rsidRPr="008A10EE" w14:paraId="7999A48D" w14:textId="77777777" w:rsidTr="00441D5E">
        <w:tc>
          <w:tcPr>
            <w:tcW w:w="2413" w:type="dxa"/>
          </w:tcPr>
          <w:p w14:paraId="278B44E1" w14:textId="42B27F72" w:rsidR="00441D5E" w:rsidRPr="008A10EE" w:rsidRDefault="00441D5E" w:rsidP="001B0998">
            <w:pPr>
              <w:contextualSpacing/>
              <w:jc w:val="both"/>
              <w:rPr>
                <w:rFonts w:cs="Times New Roman"/>
              </w:rPr>
            </w:pPr>
            <w:r w:rsidRPr="008A10EE">
              <w:rPr>
                <w:rFonts w:cs="Times New Roman"/>
              </w:rPr>
              <w:t>Apakah perencanaan sesuai dengan yang diimplementasikan?</w:t>
            </w:r>
          </w:p>
        </w:tc>
        <w:tc>
          <w:tcPr>
            <w:tcW w:w="3111" w:type="dxa"/>
          </w:tcPr>
          <w:p w14:paraId="24DE2762" w14:textId="7D3F4F2B" w:rsidR="00441D5E" w:rsidRPr="008A10EE" w:rsidRDefault="00441D5E" w:rsidP="001B0998">
            <w:pPr>
              <w:contextualSpacing/>
              <w:jc w:val="both"/>
              <w:rPr>
                <w:rFonts w:cs="Times New Roman"/>
              </w:rPr>
            </w:pPr>
            <w:r w:rsidRPr="008A10EE">
              <w:rPr>
                <w:rFonts w:cs="Times New Roman"/>
              </w:rPr>
              <w:t>Sebagian besar sudah sesuai, paling sedikit perbedaan timeline di bagian</w:t>
            </w:r>
            <w:r w:rsidR="006E3126" w:rsidRPr="008A10EE">
              <w:rPr>
                <w:rFonts w:cs="Times New Roman"/>
              </w:rPr>
              <w:t xml:space="preserve"> </w:t>
            </w:r>
            <w:r w:rsidRPr="008A10EE">
              <w:rPr>
                <w:rFonts w:cs="Times New Roman"/>
              </w:rPr>
              <w:t>testing, karena kanwalaupun sudah ada testing sebanyak apapun pasti tetep</w:t>
            </w:r>
            <w:r w:rsidR="006E3126" w:rsidRPr="008A10EE">
              <w:rPr>
                <w:rFonts w:cs="Times New Roman"/>
              </w:rPr>
              <w:t xml:space="preserve"> </w:t>
            </w:r>
            <w:r w:rsidRPr="008A10EE">
              <w:rPr>
                <w:rFonts w:cs="Times New Roman"/>
              </w:rPr>
              <w:t>ada masalah baru yang muncul diluar</w:t>
            </w:r>
            <w:r w:rsidR="006E3126" w:rsidRPr="008A10EE">
              <w:rPr>
                <w:rFonts w:cs="Times New Roman"/>
              </w:rPr>
              <w:t xml:space="preserve"> </w:t>
            </w:r>
            <w:r w:rsidRPr="008A10EE">
              <w:rPr>
                <w:rFonts w:cs="Times New Roman"/>
              </w:rPr>
              <w:lastRenderedPageBreak/>
              <w:t>skenario</w:t>
            </w:r>
            <w:r w:rsidR="006E3126" w:rsidRPr="008A10EE">
              <w:rPr>
                <w:rFonts w:cs="Times New Roman"/>
              </w:rPr>
              <w:t xml:space="preserve"> </w:t>
            </w:r>
            <w:r w:rsidRPr="008A10EE">
              <w:rPr>
                <w:rFonts w:cs="Times New Roman"/>
              </w:rPr>
              <w:t>/perkiraan yang kita telah</w:t>
            </w:r>
            <w:r w:rsidR="006E3126" w:rsidRPr="008A10EE">
              <w:rPr>
                <w:rFonts w:cs="Times New Roman"/>
              </w:rPr>
              <w:t xml:space="preserve"> </w:t>
            </w:r>
            <w:r w:rsidRPr="008A10EE">
              <w:rPr>
                <w:rFonts w:cs="Times New Roman"/>
              </w:rPr>
              <w:t>buat</w:t>
            </w:r>
          </w:p>
        </w:tc>
      </w:tr>
      <w:tr w:rsidR="00441D5E" w:rsidRPr="008A10EE" w14:paraId="3D75F002" w14:textId="77777777" w:rsidTr="00441D5E">
        <w:tc>
          <w:tcPr>
            <w:tcW w:w="2413" w:type="dxa"/>
          </w:tcPr>
          <w:p w14:paraId="59ADBB09" w14:textId="03235C8E" w:rsidR="00441D5E" w:rsidRPr="008A10EE" w:rsidRDefault="00441D5E" w:rsidP="001B0998">
            <w:pPr>
              <w:contextualSpacing/>
              <w:jc w:val="both"/>
              <w:rPr>
                <w:rFonts w:cs="Times New Roman"/>
              </w:rPr>
            </w:pPr>
            <w:r w:rsidRPr="008A10EE">
              <w:rPr>
                <w:rFonts w:cs="Times New Roman"/>
              </w:rPr>
              <w:lastRenderedPageBreak/>
              <w:t>COTS/ bukan + pertimbangannya?</w:t>
            </w:r>
          </w:p>
        </w:tc>
        <w:tc>
          <w:tcPr>
            <w:tcW w:w="3111" w:type="dxa"/>
          </w:tcPr>
          <w:p w14:paraId="2BE132DD" w14:textId="77777777" w:rsidR="00441D5E" w:rsidRPr="008A10EE" w:rsidRDefault="00441D5E" w:rsidP="001B0998">
            <w:pPr>
              <w:contextualSpacing/>
              <w:jc w:val="both"/>
              <w:rPr>
                <w:rFonts w:cs="Times New Roman"/>
              </w:rPr>
            </w:pPr>
            <w:r w:rsidRPr="008A10EE">
              <w:rPr>
                <w:rFonts w:cs="Times New Roman"/>
              </w:rPr>
              <w:t>Kita mengembangkan dari awal sistem ini. Jadi kita tidak menggunakan COTS</w:t>
            </w:r>
          </w:p>
          <w:p w14:paraId="32C4D282" w14:textId="0862E0B8" w:rsidR="00441D5E" w:rsidRPr="008A10EE" w:rsidRDefault="00441D5E" w:rsidP="001B0998">
            <w:pPr>
              <w:contextualSpacing/>
              <w:jc w:val="both"/>
              <w:rPr>
                <w:rFonts w:cs="Times New Roman"/>
              </w:rPr>
            </w:pPr>
            <w:r w:rsidRPr="008A10EE">
              <w:rPr>
                <w:rFonts w:cs="Times New Roman"/>
              </w:rPr>
              <w:t>untuk mengembangkan sistem ini. Semua kita yang konsep bagaimana</w:t>
            </w:r>
            <w:r w:rsidR="006E3126" w:rsidRPr="008A10EE">
              <w:rPr>
                <w:rFonts w:cs="Times New Roman"/>
              </w:rPr>
              <w:t xml:space="preserve"> </w:t>
            </w:r>
            <w:r w:rsidRPr="008A10EE">
              <w:rPr>
                <w:rFonts w:cs="Times New Roman"/>
              </w:rPr>
              <w:t>rencananya, infrastrukturnya, fiturnya,dll. Karena kami ingin mewujudkan tagline</w:t>
            </w:r>
            <w:r w:rsidR="006E3126" w:rsidRPr="008A10EE">
              <w:rPr>
                <w:rFonts w:cs="Times New Roman"/>
              </w:rPr>
              <w:t xml:space="preserve"> </w:t>
            </w:r>
            <w:r w:rsidRPr="008A10EE">
              <w:rPr>
                <w:rFonts w:cs="Times New Roman"/>
              </w:rPr>
              <w:t>dari kampus kami yaitu creative technopreneur campus yang dimana kita harus</w:t>
            </w:r>
          </w:p>
          <w:p w14:paraId="78ED2A1F" w14:textId="43CC836B" w:rsidR="00441D5E" w:rsidRPr="008A10EE" w:rsidRDefault="00441D5E" w:rsidP="001B0998">
            <w:pPr>
              <w:contextualSpacing/>
              <w:jc w:val="both"/>
              <w:rPr>
                <w:rFonts w:cs="Times New Roman"/>
              </w:rPr>
            </w:pPr>
            <w:r w:rsidRPr="008A10EE">
              <w:rPr>
                <w:rFonts w:cs="Times New Roman"/>
              </w:rPr>
              <w:t>mengeembangkan secara kreatif teknologi secara mandiri sesuai kemampuan kita.</w:t>
            </w:r>
          </w:p>
        </w:tc>
      </w:tr>
      <w:tr w:rsidR="00441D5E" w:rsidRPr="008A10EE" w14:paraId="1F9A880E" w14:textId="77777777" w:rsidTr="00441D5E">
        <w:tc>
          <w:tcPr>
            <w:tcW w:w="2413" w:type="dxa"/>
          </w:tcPr>
          <w:p w14:paraId="7A6C77D5" w14:textId="7EA2609D" w:rsidR="00441D5E" w:rsidRPr="008A10EE" w:rsidRDefault="00441D5E" w:rsidP="001B0998">
            <w:pPr>
              <w:contextualSpacing/>
              <w:jc w:val="both"/>
              <w:rPr>
                <w:rFonts w:cs="Times New Roman"/>
              </w:rPr>
            </w:pPr>
            <w:r w:rsidRPr="008A10EE">
              <w:rPr>
                <w:rFonts w:cs="Times New Roman"/>
              </w:rPr>
              <w:t>Outsource/ in-house + pertimbangannya?</w:t>
            </w:r>
          </w:p>
        </w:tc>
        <w:tc>
          <w:tcPr>
            <w:tcW w:w="3111" w:type="dxa"/>
          </w:tcPr>
          <w:p w14:paraId="1589ABE6" w14:textId="2D91B2B9" w:rsidR="00441D5E" w:rsidRPr="008A10EE" w:rsidRDefault="00441D5E" w:rsidP="001B0998">
            <w:pPr>
              <w:contextualSpacing/>
              <w:jc w:val="both"/>
              <w:rPr>
                <w:rFonts w:cs="Times New Roman"/>
              </w:rPr>
            </w:pPr>
            <w:r w:rsidRPr="008A10EE">
              <w:rPr>
                <w:rFonts w:cs="Times New Roman"/>
              </w:rPr>
              <w:t>Untuk pengembangan sistem baik Fikampus maupun SIDU kami</w:t>
            </w:r>
            <w:r w:rsidR="006E3126" w:rsidRPr="008A10EE">
              <w:rPr>
                <w:rFonts w:cs="Times New Roman"/>
              </w:rPr>
              <w:t xml:space="preserve"> </w:t>
            </w:r>
            <w:r w:rsidRPr="008A10EE">
              <w:rPr>
                <w:rFonts w:cs="Times New Roman"/>
              </w:rPr>
              <w:t>mengembangkan secara in-house. Pertimbangannya kan karena itu menyangkut</w:t>
            </w:r>
          </w:p>
          <w:p w14:paraId="2E3E1AE5" w14:textId="23085712" w:rsidR="00441D5E" w:rsidRPr="008A10EE" w:rsidRDefault="00441D5E" w:rsidP="001B0998">
            <w:pPr>
              <w:contextualSpacing/>
              <w:jc w:val="both"/>
              <w:rPr>
                <w:rFonts w:cs="Times New Roman"/>
              </w:rPr>
            </w:pPr>
            <w:r w:rsidRPr="008A10EE">
              <w:rPr>
                <w:rFonts w:cs="Times New Roman"/>
              </w:rPr>
              <w:t>data, jadi kami ingin menjaga kemanan terhadap data-data yang penting dan</w:t>
            </w:r>
            <w:r w:rsidR="006E3126" w:rsidRPr="008A10EE">
              <w:rPr>
                <w:rFonts w:cs="Times New Roman"/>
              </w:rPr>
              <w:t xml:space="preserve"> </w:t>
            </w:r>
            <w:r w:rsidRPr="008A10EE">
              <w:rPr>
                <w:rFonts w:cs="Times New Roman"/>
              </w:rPr>
              <w:t>rahasia dari kampus ini</w:t>
            </w:r>
          </w:p>
        </w:tc>
      </w:tr>
      <w:tr w:rsidR="00441D5E" w:rsidRPr="008A10EE" w14:paraId="1D90871A" w14:textId="77777777" w:rsidTr="00441D5E">
        <w:tc>
          <w:tcPr>
            <w:tcW w:w="2413" w:type="dxa"/>
          </w:tcPr>
          <w:p w14:paraId="41C12D9A" w14:textId="05C22629" w:rsidR="00441D5E" w:rsidRPr="008A10EE" w:rsidRDefault="00441D5E" w:rsidP="001B0998">
            <w:pPr>
              <w:contextualSpacing/>
              <w:jc w:val="both"/>
              <w:rPr>
                <w:rFonts w:cs="Times New Roman"/>
              </w:rPr>
            </w:pPr>
            <w:r w:rsidRPr="008A10EE">
              <w:rPr>
                <w:rFonts w:cs="Times New Roman"/>
              </w:rPr>
              <w:t>Adakah pihak ke-3?</w:t>
            </w:r>
          </w:p>
        </w:tc>
        <w:tc>
          <w:tcPr>
            <w:tcW w:w="3111" w:type="dxa"/>
          </w:tcPr>
          <w:p w14:paraId="2AFF41EA" w14:textId="219BF5F6" w:rsidR="00441D5E" w:rsidRPr="008A10EE" w:rsidRDefault="00441D5E" w:rsidP="001B0998">
            <w:pPr>
              <w:contextualSpacing/>
              <w:jc w:val="both"/>
              <w:rPr>
                <w:rFonts w:cs="Times New Roman"/>
              </w:rPr>
            </w:pPr>
            <w:r w:rsidRPr="008A10EE">
              <w:rPr>
                <w:rFonts w:cs="Times New Roman"/>
              </w:rPr>
              <w:t>Untuk dukungan dari vendor tidak ada karena sangat krusial yang berhubungan</w:t>
            </w:r>
            <w:r w:rsidR="006E3126" w:rsidRPr="008A10EE">
              <w:rPr>
                <w:rFonts w:cs="Times New Roman"/>
              </w:rPr>
              <w:t xml:space="preserve"> </w:t>
            </w:r>
            <w:r w:rsidRPr="008A10EE">
              <w:rPr>
                <w:rFonts w:cs="Times New Roman"/>
              </w:rPr>
              <w:t>database, yang dimana itu bersifat rahasia sehingga dibutuhkan untuk menjaga</w:t>
            </w:r>
            <w:r w:rsidR="006E3126" w:rsidRPr="008A10EE">
              <w:rPr>
                <w:rFonts w:cs="Times New Roman"/>
              </w:rPr>
              <w:t xml:space="preserve"> </w:t>
            </w:r>
            <w:r w:rsidRPr="008A10EE">
              <w:rPr>
                <w:rFonts w:cs="Times New Roman"/>
              </w:rPr>
              <w:t>kemananan/ securitynya</w:t>
            </w:r>
          </w:p>
        </w:tc>
      </w:tr>
      <w:tr w:rsidR="00441D5E" w:rsidRPr="008A10EE" w14:paraId="672B77A8" w14:textId="77777777" w:rsidTr="00441D5E">
        <w:tc>
          <w:tcPr>
            <w:tcW w:w="2413" w:type="dxa"/>
          </w:tcPr>
          <w:p w14:paraId="55F0E93D" w14:textId="45650A1A" w:rsidR="00441D5E" w:rsidRPr="008A10EE" w:rsidRDefault="00441D5E" w:rsidP="001B0998">
            <w:pPr>
              <w:contextualSpacing/>
              <w:jc w:val="both"/>
              <w:rPr>
                <w:rFonts w:cs="Times New Roman"/>
              </w:rPr>
            </w:pPr>
            <w:r w:rsidRPr="008A10EE">
              <w:rPr>
                <w:rFonts w:cs="Times New Roman"/>
              </w:rPr>
              <w:t>Apakah terdapat user-training dalam proses implementasi sistem?</w:t>
            </w:r>
          </w:p>
        </w:tc>
        <w:tc>
          <w:tcPr>
            <w:tcW w:w="3111" w:type="dxa"/>
          </w:tcPr>
          <w:p w14:paraId="755317DB" w14:textId="18DC7560" w:rsidR="00441D5E" w:rsidRPr="008A10EE" w:rsidRDefault="00441D5E" w:rsidP="001B0998">
            <w:pPr>
              <w:contextualSpacing/>
              <w:jc w:val="both"/>
              <w:rPr>
                <w:rFonts w:cs="Times New Roman"/>
              </w:rPr>
            </w:pPr>
            <w:r w:rsidRPr="008A10EE">
              <w:rPr>
                <w:rFonts w:cs="Times New Roman"/>
              </w:rPr>
              <w:t>Ya, kami melakukan training terhadap pengguna dimana fokusnya pun</w:t>
            </w:r>
            <w:r w:rsidR="006E3126" w:rsidRPr="008A10EE">
              <w:rPr>
                <w:rFonts w:cs="Times New Roman"/>
              </w:rPr>
              <w:t xml:space="preserve"> </w:t>
            </w:r>
            <w:r w:rsidRPr="008A10EE">
              <w:rPr>
                <w:rFonts w:cs="Times New Roman"/>
              </w:rPr>
              <w:t>berbeda-beda. Tergantung user yang mau kita training, seperti kaprodi</w:t>
            </w:r>
          </w:p>
          <w:p w14:paraId="1630BF66" w14:textId="0FECB87C" w:rsidR="00441D5E" w:rsidRPr="008A10EE" w:rsidRDefault="00441D5E" w:rsidP="001B0998">
            <w:pPr>
              <w:contextualSpacing/>
              <w:jc w:val="both"/>
              <w:rPr>
                <w:rFonts w:cs="Times New Roman"/>
              </w:rPr>
            </w:pPr>
            <w:r w:rsidRPr="008A10EE">
              <w:rPr>
                <w:rFonts w:cs="Times New Roman"/>
              </w:rPr>
              <w:lastRenderedPageBreak/>
              <w:t>sendiri, front office sendiri, keuangan sendiri,dll dimana yang harus</w:t>
            </w:r>
            <w:r w:rsidR="006E3126" w:rsidRPr="008A10EE">
              <w:rPr>
                <w:rFonts w:cs="Times New Roman"/>
              </w:rPr>
              <w:t xml:space="preserve"> </w:t>
            </w:r>
            <w:r w:rsidRPr="008A10EE">
              <w:rPr>
                <w:rFonts w:cs="Times New Roman"/>
              </w:rPr>
              <w:t>diajarkan berbeda-beda karena memiliki privilege yang berbeda-beda</w:t>
            </w:r>
          </w:p>
        </w:tc>
      </w:tr>
      <w:tr w:rsidR="00441D5E" w:rsidRPr="008A10EE" w14:paraId="1266767B" w14:textId="77777777" w:rsidTr="00441D5E">
        <w:tc>
          <w:tcPr>
            <w:tcW w:w="2413" w:type="dxa"/>
          </w:tcPr>
          <w:p w14:paraId="014ADBA0" w14:textId="1C733048" w:rsidR="00441D5E" w:rsidRPr="008A10EE" w:rsidRDefault="00441D5E" w:rsidP="001B0998">
            <w:pPr>
              <w:contextualSpacing/>
              <w:jc w:val="both"/>
              <w:rPr>
                <w:rFonts w:cs="Times New Roman"/>
              </w:rPr>
            </w:pPr>
            <w:r w:rsidRPr="008A10EE">
              <w:rPr>
                <w:rFonts w:cs="Times New Roman"/>
              </w:rPr>
              <w:lastRenderedPageBreak/>
              <w:t>Apa training dilakukan oleh pihak eksternal atau internal?</w:t>
            </w:r>
          </w:p>
        </w:tc>
        <w:tc>
          <w:tcPr>
            <w:tcW w:w="3111" w:type="dxa"/>
          </w:tcPr>
          <w:p w14:paraId="2FD8273F" w14:textId="163D7F33" w:rsidR="00441D5E" w:rsidRPr="008A10EE" w:rsidRDefault="00441D5E" w:rsidP="001B0998">
            <w:pPr>
              <w:contextualSpacing/>
              <w:jc w:val="both"/>
              <w:rPr>
                <w:rFonts w:cs="Times New Roman"/>
              </w:rPr>
            </w:pPr>
            <w:r w:rsidRPr="008A10EE">
              <w:rPr>
                <w:rFonts w:cs="Times New Roman"/>
              </w:rPr>
              <w:t>Training dilakukan oleh pihak internal sendiri yaitu saya (pak edwin)</w:t>
            </w:r>
            <w:r w:rsidR="006E3126" w:rsidRPr="008A10EE">
              <w:rPr>
                <w:rFonts w:cs="Times New Roman"/>
              </w:rPr>
              <w:t xml:space="preserve"> </w:t>
            </w:r>
            <w:r w:rsidRPr="008A10EE">
              <w:rPr>
                <w:rFonts w:cs="Times New Roman"/>
              </w:rPr>
              <w:t>bersama tim, karena kami yang mengembangkan sistem ini.</w:t>
            </w:r>
          </w:p>
        </w:tc>
      </w:tr>
      <w:tr w:rsidR="00441D5E" w:rsidRPr="008A10EE" w14:paraId="509F2039" w14:textId="77777777" w:rsidTr="00441D5E">
        <w:tc>
          <w:tcPr>
            <w:tcW w:w="2413" w:type="dxa"/>
          </w:tcPr>
          <w:p w14:paraId="1C826A64" w14:textId="6AE73EDC" w:rsidR="00441D5E" w:rsidRPr="008A10EE" w:rsidRDefault="00441D5E" w:rsidP="001B0998">
            <w:pPr>
              <w:contextualSpacing/>
              <w:jc w:val="both"/>
              <w:rPr>
                <w:rFonts w:cs="Times New Roman"/>
              </w:rPr>
            </w:pPr>
            <w:r w:rsidRPr="008A10EE">
              <w:rPr>
                <w:rFonts w:cs="Times New Roman"/>
              </w:rPr>
              <w:t>Seperti apa bentuk training-nya?</w:t>
            </w:r>
          </w:p>
        </w:tc>
        <w:tc>
          <w:tcPr>
            <w:tcW w:w="3111" w:type="dxa"/>
          </w:tcPr>
          <w:p w14:paraId="5238303B" w14:textId="64ECF8B3" w:rsidR="00441D5E" w:rsidRPr="008A10EE" w:rsidRDefault="00441D5E" w:rsidP="001B0998">
            <w:pPr>
              <w:contextualSpacing/>
              <w:jc w:val="both"/>
              <w:rPr>
                <w:rFonts w:cs="Times New Roman"/>
              </w:rPr>
            </w:pPr>
            <w:r w:rsidRPr="008A10EE">
              <w:rPr>
                <w:rFonts w:cs="Times New Roman"/>
              </w:rPr>
              <w:t>Untuk bentuk training lebih kearah real application problem. Jadinya kalo</w:t>
            </w:r>
            <w:r w:rsidR="006E3126" w:rsidRPr="008A10EE">
              <w:rPr>
                <w:rFonts w:cs="Times New Roman"/>
              </w:rPr>
              <w:t xml:space="preserve"> </w:t>
            </w:r>
            <w:r w:rsidRPr="008A10EE">
              <w:rPr>
                <w:rFonts w:cs="Times New Roman"/>
              </w:rPr>
              <w:t>ada masalah apa, baru kita training untuk</w:t>
            </w:r>
            <w:r w:rsidR="006E3126" w:rsidRPr="008A10EE">
              <w:rPr>
                <w:rFonts w:cs="Times New Roman"/>
              </w:rPr>
              <w:t xml:space="preserve"> </w:t>
            </w:r>
            <w:r w:rsidRPr="008A10EE">
              <w:rPr>
                <w:rFonts w:cs="Times New Roman"/>
              </w:rPr>
              <w:t>menyelesaikan masalah</w:t>
            </w:r>
            <w:r w:rsidR="006E3126" w:rsidRPr="008A10EE">
              <w:rPr>
                <w:rFonts w:cs="Times New Roman"/>
              </w:rPr>
              <w:t xml:space="preserve"> </w:t>
            </w:r>
            <w:r w:rsidRPr="008A10EE">
              <w:rPr>
                <w:rFonts w:cs="Times New Roman"/>
              </w:rPr>
              <w:t>tersebut. Seperti bagaimana sih fiturnya, terus mahasiswa mau mencetak</w:t>
            </w:r>
            <w:r w:rsidR="006E3126" w:rsidRPr="008A10EE">
              <w:rPr>
                <w:rFonts w:cs="Times New Roman"/>
              </w:rPr>
              <w:t xml:space="preserve"> </w:t>
            </w:r>
            <w:r w:rsidRPr="008A10EE">
              <w:rPr>
                <w:rFonts w:cs="Times New Roman"/>
              </w:rPr>
              <w:t>krs nanti kita training apabila ada permasalahan. Jadi, trainingnya lebih ke</w:t>
            </w:r>
            <w:r w:rsidR="006E3126" w:rsidRPr="008A10EE">
              <w:rPr>
                <w:rFonts w:cs="Times New Roman"/>
              </w:rPr>
              <w:t xml:space="preserve"> </w:t>
            </w:r>
            <w:r w:rsidRPr="008A10EE">
              <w:rPr>
                <w:rFonts w:cs="Times New Roman"/>
              </w:rPr>
              <w:t>scenario permasalahan</w:t>
            </w:r>
          </w:p>
        </w:tc>
      </w:tr>
      <w:tr w:rsidR="00441D5E" w:rsidRPr="008A10EE" w14:paraId="18DFE8F7" w14:textId="77777777" w:rsidTr="00441D5E">
        <w:tc>
          <w:tcPr>
            <w:tcW w:w="2413" w:type="dxa"/>
          </w:tcPr>
          <w:p w14:paraId="07C4EC20" w14:textId="18979009" w:rsidR="00441D5E" w:rsidRPr="008A10EE" w:rsidRDefault="00441D5E" w:rsidP="001B0998">
            <w:pPr>
              <w:contextualSpacing/>
              <w:jc w:val="both"/>
              <w:rPr>
                <w:rFonts w:cs="Times New Roman"/>
              </w:rPr>
            </w:pPr>
            <w:r w:rsidRPr="008A10EE">
              <w:rPr>
                <w:rFonts w:cs="Times New Roman"/>
              </w:rPr>
              <w:t>Berapa lama waktu yang diperlukan untuk melakukan training?</w:t>
            </w:r>
          </w:p>
        </w:tc>
        <w:tc>
          <w:tcPr>
            <w:tcW w:w="3111" w:type="dxa"/>
          </w:tcPr>
          <w:p w14:paraId="28A33974" w14:textId="6C341C92" w:rsidR="00441D5E" w:rsidRPr="008A10EE" w:rsidRDefault="00441D5E" w:rsidP="001B0998">
            <w:pPr>
              <w:contextualSpacing/>
              <w:jc w:val="both"/>
              <w:rPr>
                <w:rFonts w:cs="Times New Roman"/>
              </w:rPr>
            </w:pPr>
            <w:r w:rsidRPr="008A10EE">
              <w:rPr>
                <w:rFonts w:cs="Times New Roman"/>
              </w:rPr>
              <w:t>Untuk training kami lakukan rentang waktunya tidak terlalu sekitar sebulan</w:t>
            </w:r>
            <w:r w:rsidR="006E3126" w:rsidRPr="008A10EE">
              <w:rPr>
                <w:rFonts w:cs="Times New Roman"/>
              </w:rPr>
              <w:t xml:space="preserve"> </w:t>
            </w:r>
            <w:r w:rsidRPr="008A10EE">
              <w:rPr>
                <w:rFonts w:cs="Times New Roman"/>
              </w:rPr>
              <w:t>untuk masing-masing bagian, seperti keuangan, BAAK, dll. Mungkin ada yang</w:t>
            </w:r>
            <w:r w:rsidR="006E3126" w:rsidRPr="008A10EE">
              <w:rPr>
                <w:rFonts w:cs="Times New Roman"/>
              </w:rPr>
              <w:t xml:space="preserve"> </w:t>
            </w:r>
            <w:r w:rsidRPr="008A10EE">
              <w:rPr>
                <w:rFonts w:cs="Times New Roman"/>
              </w:rPr>
              <w:t>seminggu 2 kali ada juga yang seminggu sekali</w:t>
            </w:r>
          </w:p>
        </w:tc>
      </w:tr>
      <w:tr w:rsidR="00441D5E" w:rsidRPr="008A10EE" w14:paraId="363FCBA2" w14:textId="77777777" w:rsidTr="00441D5E">
        <w:tc>
          <w:tcPr>
            <w:tcW w:w="2413" w:type="dxa"/>
          </w:tcPr>
          <w:p w14:paraId="712432C8" w14:textId="2711496C" w:rsidR="00441D5E" w:rsidRPr="008A10EE" w:rsidRDefault="00441D5E" w:rsidP="001B0998">
            <w:pPr>
              <w:contextualSpacing/>
              <w:jc w:val="both"/>
              <w:rPr>
                <w:rFonts w:cs="Times New Roman"/>
              </w:rPr>
            </w:pPr>
            <w:r w:rsidRPr="008A10EE">
              <w:rPr>
                <w:rFonts w:cs="Times New Roman"/>
              </w:rPr>
              <w:t>Tingkat penggunaan sistem</w:t>
            </w:r>
          </w:p>
        </w:tc>
        <w:tc>
          <w:tcPr>
            <w:tcW w:w="3111" w:type="dxa"/>
          </w:tcPr>
          <w:p w14:paraId="02C5D99D" w14:textId="414C769E" w:rsidR="00441D5E" w:rsidRPr="008A10EE" w:rsidRDefault="00441D5E" w:rsidP="001B0998">
            <w:pPr>
              <w:contextualSpacing/>
              <w:jc w:val="both"/>
              <w:rPr>
                <w:rFonts w:cs="Times New Roman"/>
              </w:rPr>
            </w:pPr>
            <w:r w:rsidRPr="008A10EE">
              <w:rPr>
                <w:rFonts w:cs="Times New Roman"/>
              </w:rPr>
              <w:t>Untuk tingkat penggunaan sistem sangat tinggi, terlebih saat pergantian</w:t>
            </w:r>
            <w:r w:rsidR="006E3126" w:rsidRPr="008A10EE">
              <w:rPr>
                <w:rFonts w:cs="Times New Roman"/>
              </w:rPr>
              <w:t xml:space="preserve"> </w:t>
            </w:r>
            <w:r w:rsidRPr="008A10EE">
              <w:rPr>
                <w:rFonts w:cs="Times New Roman"/>
              </w:rPr>
              <w:t>semester yaitu pada saat pengambilan krs online banyak mahasiswa yang</w:t>
            </w:r>
          </w:p>
          <w:p w14:paraId="7D130A87" w14:textId="27E74BAD" w:rsidR="00441D5E" w:rsidRPr="008A10EE" w:rsidRDefault="00441D5E" w:rsidP="001B0998">
            <w:pPr>
              <w:contextualSpacing/>
              <w:jc w:val="both"/>
              <w:rPr>
                <w:rFonts w:cs="Times New Roman"/>
              </w:rPr>
            </w:pPr>
            <w:r w:rsidRPr="008A10EE">
              <w:rPr>
                <w:rFonts w:cs="Times New Roman"/>
              </w:rPr>
              <w:t>menggunakan sistem untuk berlomba-lomba mengambil matakuliah</w:t>
            </w:r>
            <w:r w:rsidR="006E3126" w:rsidRPr="008A10EE">
              <w:rPr>
                <w:rFonts w:cs="Times New Roman"/>
              </w:rPr>
              <w:t xml:space="preserve"> </w:t>
            </w:r>
            <w:r w:rsidRPr="008A10EE">
              <w:rPr>
                <w:rFonts w:cs="Times New Roman"/>
              </w:rPr>
              <w:t>mereka di SIDU. Kalau FiKampus memang sering digunakan karena</w:t>
            </w:r>
          </w:p>
          <w:p w14:paraId="14BD1E4A" w14:textId="5E87E257" w:rsidR="00441D5E" w:rsidRPr="008A10EE" w:rsidRDefault="00441D5E" w:rsidP="001B0998">
            <w:pPr>
              <w:contextualSpacing/>
              <w:jc w:val="both"/>
              <w:rPr>
                <w:rFonts w:cs="Times New Roman"/>
              </w:rPr>
            </w:pPr>
            <w:r w:rsidRPr="008A10EE">
              <w:rPr>
                <w:rFonts w:cs="Times New Roman"/>
              </w:rPr>
              <w:lastRenderedPageBreak/>
              <w:t>kegiatan belajar di kampus ini menggunakan elearning.</w:t>
            </w:r>
          </w:p>
        </w:tc>
      </w:tr>
      <w:tr w:rsidR="00441D5E" w:rsidRPr="008A10EE" w14:paraId="1BB00D77" w14:textId="77777777" w:rsidTr="00441D5E">
        <w:tc>
          <w:tcPr>
            <w:tcW w:w="2413" w:type="dxa"/>
          </w:tcPr>
          <w:p w14:paraId="36F523D0" w14:textId="77777777" w:rsidR="00441D5E" w:rsidRPr="008A10EE" w:rsidRDefault="00441D5E" w:rsidP="001B0998">
            <w:pPr>
              <w:contextualSpacing/>
              <w:jc w:val="both"/>
              <w:rPr>
                <w:rFonts w:cs="Times New Roman"/>
              </w:rPr>
            </w:pPr>
            <w:r w:rsidRPr="008A10EE">
              <w:rPr>
                <w:rFonts w:cs="Times New Roman"/>
              </w:rPr>
              <w:lastRenderedPageBreak/>
              <w:t>Evaluasi (apakah ada rapat untuk mengevaluasi tingkat penggunaan,</w:t>
            </w:r>
          </w:p>
          <w:p w14:paraId="493D8948" w14:textId="756BB176" w:rsidR="00441D5E" w:rsidRPr="008A10EE" w:rsidRDefault="00441D5E" w:rsidP="001B0998">
            <w:pPr>
              <w:contextualSpacing/>
              <w:jc w:val="both"/>
              <w:rPr>
                <w:rFonts w:cs="Times New Roman"/>
              </w:rPr>
            </w:pPr>
            <w:r w:rsidRPr="008A10EE">
              <w:rPr>
                <w:rFonts w:cs="Times New Roman"/>
              </w:rPr>
              <w:t>bagaimana risiko dan mitigasinya?)</w:t>
            </w:r>
          </w:p>
        </w:tc>
        <w:tc>
          <w:tcPr>
            <w:tcW w:w="3111" w:type="dxa"/>
          </w:tcPr>
          <w:p w14:paraId="3CC6045C" w14:textId="5BB07D9C" w:rsidR="00441D5E" w:rsidRPr="008A10EE" w:rsidRDefault="00441D5E" w:rsidP="001B0998">
            <w:pPr>
              <w:contextualSpacing/>
              <w:jc w:val="both"/>
              <w:rPr>
                <w:rFonts w:cs="Times New Roman"/>
              </w:rPr>
            </w:pPr>
            <w:r w:rsidRPr="008A10EE">
              <w:rPr>
                <w:rFonts w:cs="Times New Roman"/>
              </w:rPr>
              <w:t>Untuk rapat untuk membahas evaluasi itu ada. Kalo sebagian besar</w:t>
            </w:r>
            <w:r w:rsidR="006E3126" w:rsidRPr="008A10EE">
              <w:rPr>
                <w:rFonts w:cs="Times New Roman"/>
              </w:rPr>
              <w:t xml:space="preserve"> </w:t>
            </w:r>
            <w:r w:rsidRPr="008A10EE">
              <w:rPr>
                <w:rFonts w:cs="Times New Roman"/>
              </w:rPr>
              <w:t>sampai sekarang ini tidak ada resiko/masalah yang sangat besar untuk</w:t>
            </w:r>
            <w:r w:rsidR="006E3126" w:rsidRPr="008A10EE">
              <w:rPr>
                <w:rFonts w:cs="Times New Roman"/>
              </w:rPr>
              <w:t xml:space="preserve"> </w:t>
            </w:r>
            <w:r w:rsidRPr="008A10EE">
              <w:rPr>
                <w:rFonts w:cs="Times New Roman"/>
              </w:rPr>
              <w:t>sistem ini. Paling cuman permasalahan kecil seperti, kita punya orang</w:t>
            </w:r>
          </w:p>
          <w:p w14:paraId="58C86AA4" w14:textId="0C655463" w:rsidR="00441D5E" w:rsidRPr="008A10EE" w:rsidRDefault="00441D5E" w:rsidP="001B0998">
            <w:pPr>
              <w:contextualSpacing/>
              <w:jc w:val="both"/>
              <w:rPr>
                <w:rFonts w:cs="Times New Roman"/>
              </w:rPr>
            </w:pPr>
            <w:r w:rsidRPr="008A10EE">
              <w:rPr>
                <w:rFonts w:cs="Times New Roman"/>
              </w:rPr>
              <w:t>manajemen yang bukan berlatang belakang IT jadi sedikit sulit untuk</w:t>
            </w:r>
            <w:r w:rsidR="006E3126" w:rsidRPr="008A10EE">
              <w:rPr>
                <w:rFonts w:cs="Times New Roman"/>
              </w:rPr>
              <w:t xml:space="preserve"> </w:t>
            </w:r>
            <w:r w:rsidRPr="008A10EE">
              <w:rPr>
                <w:rFonts w:cs="Times New Roman"/>
              </w:rPr>
              <w:t>beradaptasi dengan teknologi terlebih lagi teknologi baru, jadi kita harus sudah siap melakukan training intensif kepada mereka supaya tidak ada</w:t>
            </w:r>
            <w:r w:rsidR="006E3126" w:rsidRPr="008A10EE">
              <w:rPr>
                <w:rFonts w:cs="Times New Roman"/>
              </w:rPr>
              <w:t xml:space="preserve"> </w:t>
            </w:r>
            <w:r w:rsidRPr="008A10EE">
              <w:rPr>
                <w:rFonts w:cs="Times New Roman"/>
              </w:rPr>
              <w:t>masalah di masa depan. Jadi, Untuk resiko lebih ke user training yang</w:t>
            </w:r>
            <w:r w:rsidR="006E3126" w:rsidRPr="008A10EE">
              <w:rPr>
                <w:rFonts w:cs="Times New Roman"/>
              </w:rPr>
              <w:t xml:space="preserve"> </w:t>
            </w:r>
            <w:r w:rsidRPr="008A10EE">
              <w:rPr>
                <w:rFonts w:cs="Times New Roman"/>
              </w:rPr>
              <w:t>harus lebih diwaspadai</w:t>
            </w:r>
          </w:p>
        </w:tc>
      </w:tr>
      <w:tr w:rsidR="00441D5E" w:rsidRPr="008A10EE" w14:paraId="4828B1A1" w14:textId="77777777" w:rsidTr="00441D5E">
        <w:tc>
          <w:tcPr>
            <w:tcW w:w="2413" w:type="dxa"/>
          </w:tcPr>
          <w:p w14:paraId="35B24814" w14:textId="514A5F9F" w:rsidR="00441D5E" w:rsidRPr="008A10EE" w:rsidRDefault="00441D5E" w:rsidP="001B0998">
            <w:pPr>
              <w:contextualSpacing/>
              <w:jc w:val="both"/>
              <w:rPr>
                <w:rFonts w:cs="Times New Roman"/>
              </w:rPr>
            </w:pPr>
            <w:r w:rsidRPr="008A10EE">
              <w:rPr>
                <w:rFonts w:cs="Times New Roman"/>
              </w:rPr>
              <w:t>Support system dari vendor?</w:t>
            </w:r>
          </w:p>
        </w:tc>
        <w:tc>
          <w:tcPr>
            <w:tcW w:w="3111" w:type="dxa"/>
          </w:tcPr>
          <w:p w14:paraId="1383F3B2" w14:textId="52B49A8B" w:rsidR="00441D5E" w:rsidRPr="008A10EE" w:rsidRDefault="00441D5E" w:rsidP="001B0998">
            <w:pPr>
              <w:contextualSpacing/>
              <w:jc w:val="both"/>
              <w:rPr>
                <w:rFonts w:cs="Times New Roman"/>
              </w:rPr>
            </w:pPr>
            <w:r w:rsidRPr="008A10EE">
              <w:rPr>
                <w:rFonts w:cs="Times New Roman"/>
              </w:rPr>
              <w:t>Support center dari vendor tidak ada, langsung divisi IT di kampus ini</w:t>
            </w:r>
            <w:r w:rsidR="006E3126" w:rsidRPr="008A10EE">
              <w:rPr>
                <w:rFonts w:cs="Times New Roman"/>
              </w:rPr>
              <w:t xml:space="preserve"> </w:t>
            </w:r>
            <w:r w:rsidRPr="008A10EE">
              <w:rPr>
                <w:rFonts w:cs="Times New Roman"/>
              </w:rPr>
              <w:t>yang yang menjadi support untuk sistem ini.</w:t>
            </w:r>
          </w:p>
        </w:tc>
      </w:tr>
      <w:tr w:rsidR="00441D5E" w:rsidRPr="008A10EE" w14:paraId="599B048D" w14:textId="77777777" w:rsidTr="00441D5E">
        <w:tc>
          <w:tcPr>
            <w:tcW w:w="2413" w:type="dxa"/>
          </w:tcPr>
          <w:p w14:paraId="00FADC6C" w14:textId="38F24495" w:rsidR="00441D5E" w:rsidRPr="008A10EE" w:rsidRDefault="00441D5E" w:rsidP="001B0998">
            <w:pPr>
              <w:contextualSpacing/>
              <w:jc w:val="both"/>
              <w:rPr>
                <w:rFonts w:cs="Times New Roman"/>
              </w:rPr>
            </w:pPr>
            <w:r w:rsidRPr="008A10EE">
              <w:rPr>
                <w:rFonts w:cs="Times New Roman"/>
              </w:rPr>
              <w:t>Apakah ada Help Desk?</w:t>
            </w:r>
          </w:p>
        </w:tc>
        <w:tc>
          <w:tcPr>
            <w:tcW w:w="3111" w:type="dxa"/>
          </w:tcPr>
          <w:p w14:paraId="50930F5F" w14:textId="77777777" w:rsidR="00441D5E" w:rsidRPr="008A10EE" w:rsidRDefault="00441D5E" w:rsidP="001B0998">
            <w:pPr>
              <w:contextualSpacing/>
              <w:jc w:val="both"/>
              <w:rPr>
                <w:rFonts w:cs="Times New Roman"/>
              </w:rPr>
            </w:pPr>
            <w:r w:rsidRPr="008A10EE">
              <w:rPr>
                <w:rFonts w:cs="Times New Roman"/>
              </w:rPr>
              <w:t>Untuk Helpdesk saya disini selain sebagai kepala IT juga menjadi IT support dan</w:t>
            </w:r>
          </w:p>
          <w:p w14:paraId="34C19591" w14:textId="77777777" w:rsidR="00441D5E" w:rsidRPr="008A10EE" w:rsidRDefault="00441D5E" w:rsidP="001B0998">
            <w:pPr>
              <w:contextualSpacing/>
              <w:jc w:val="both"/>
              <w:rPr>
                <w:rFonts w:cs="Times New Roman"/>
              </w:rPr>
            </w:pPr>
            <w:r w:rsidRPr="008A10EE">
              <w:rPr>
                <w:rFonts w:cs="Times New Roman"/>
              </w:rPr>
              <w:t>Bersama dengan team untuk menyelesaikan maslah-masalah yang berkaitan</w:t>
            </w:r>
          </w:p>
          <w:p w14:paraId="01939E4B" w14:textId="77777777" w:rsidR="00441D5E" w:rsidRPr="008A10EE" w:rsidRDefault="00441D5E" w:rsidP="001B0998">
            <w:pPr>
              <w:contextualSpacing/>
              <w:jc w:val="both"/>
              <w:rPr>
                <w:rFonts w:cs="Times New Roman"/>
              </w:rPr>
            </w:pPr>
            <w:r w:rsidRPr="008A10EE">
              <w:rPr>
                <w:rFonts w:cs="Times New Roman"/>
              </w:rPr>
              <w:t>dengan sistem. Jadi, pertama lapor ke saya dulu karena saya juga sebagai salah</w:t>
            </w:r>
          </w:p>
          <w:p w14:paraId="172C42B8" w14:textId="6996C14F" w:rsidR="00441D5E" w:rsidRPr="008A10EE" w:rsidRDefault="00441D5E" w:rsidP="001B0998">
            <w:pPr>
              <w:contextualSpacing/>
              <w:jc w:val="both"/>
              <w:rPr>
                <w:rFonts w:cs="Times New Roman"/>
              </w:rPr>
            </w:pPr>
            <w:r w:rsidRPr="008A10EE">
              <w:rPr>
                <w:rFonts w:cs="Times New Roman"/>
              </w:rPr>
              <w:t>satu pengembang dari sistem setelah itu saya akan</w:t>
            </w:r>
            <w:r w:rsidR="006E3126" w:rsidRPr="008A10EE">
              <w:rPr>
                <w:rFonts w:cs="Times New Roman"/>
              </w:rPr>
              <w:t xml:space="preserve"> </w:t>
            </w:r>
            <w:r w:rsidRPr="008A10EE">
              <w:rPr>
                <w:rFonts w:cs="Times New Roman"/>
              </w:rPr>
              <w:t>berkoordinasi dengan</w:t>
            </w:r>
          </w:p>
          <w:p w14:paraId="32E6C186" w14:textId="18084B6A" w:rsidR="00441D5E" w:rsidRPr="008A10EE" w:rsidRDefault="00441D5E" w:rsidP="001B0998">
            <w:pPr>
              <w:contextualSpacing/>
              <w:jc w:val="both"/>
              <w:rPr>
                <w:rFonts w:cs="Times New Roman"/>
              </w:rPr>
            </w:pPr>
            <w:r w:rsidRPr="008A10EE">
              <w:rPr>
                <w:rFonts w:cs="Times New Roman"/>
              </w:rPr>
              <w:lastRenderedPageBreak/>
              <w:t>programmer/ pengmbang sistem yang lainnya.</w:t>
            </w:r>
          </w:p>
        </w:tc>
      </w:tr>
      <w:tr w:rsidR="00441D5E" w:rsidRPr="008A10EE" w14:paraId="3D263306" w14:textId="77777777" w:rsidTr="00441D5E">
        <w:tc>
          <w:tcPr>
            <w:tcW w:w="2413" w:type="dxa"/>
          </w:tcPr>
          <w:p w14:paraId="703AC397" w14:textId="239D71C6" w:rsidR="00441D5E" w:rsidRPr="008A10EE" w:rsidRDefault="00441D5E" w:rsidP="001B0998">
            <w:pPr>
              <w:contextualSpacing/>
              <w:jc w:val="both"/>
              <w:rPr>
                <w:rFonts w:cs="Times New Roman"/>
              </w:rPr>
            </w:pPr>
            <w:r w:rsidRPr="008A10EE">
              <w:rPr>
                <w:rFonts w:cs="Times New Roman"/>
              </w:rPr>
              <w:lastRenderedPageBreak/>
              <w:t>Apakah dalam membangun sistem ini terdapat user guide-nya?</w:t>
            </w:r>
          </w:p>
        </w:tc>
        <w:tc>
          <w:tcPr>
            <w:tcW w:w="3111" w:type="dxa"/>
          </w:tcPr>
          <w:p w14:paraId="5C94C602" w14:textId="77777777" w:rsidR="00441D5E" w:rsidRPr="008A10EE" w:rsidRDefault="00441D5E" w:rsidP="001B0998">
            <w:pPr>
              <w:contextualSpacing/>
              <w:jc w:val="both"/>
              <w:rPr>
                <w:rFonts w:cs="Times New Roman"/>
              </w:rPr>
            </w:pPr>
            <w:r w:rsidRPr="008A10EE">
              <w:rPr>
                <w:rFonts w:cs="Times New Roman"/>
              </w:rPr>
              <w:t>Ya, ada kami menyediakan manual book/pedoman penggunaan sistem untuk</w:t>
            </w:r>
          </w:p>
          <w:p w14:paraId="196E725E" w14:textId="527D33BC" w:rsidR="00441D5E" w:rsidRPr="008A10EE" w:rsidRDefault="00441D5E" w:rsidP="001B0998">
            <w:pPr>
              <w:contextualSpacing/>
              <w:jc w:val="both"/>
              <w:rPr>
                <w:rFonts w:cs="Times New Roman"/>
              </w:rPr>
            </w:pPr>
            <w:r w:rsidRPr="008A10EE">
              <w:rPr>
                <w:rFonts w:cs="Times New Roman"/>
              </w:rPr>
              <w:t>mereka.</w:t>
            </w:r>
          </w:p>
        </w:tc>
      </w:tr>
      <w:tr w:rsidR="00441D5E" w:rsidRPr="008A10EE" w14:paraId="3871CB95" w14:textId="77777777" w:rsidTr="00441D5E">
        <w:tc>
          <w:tcPr>
            <w:tcW w:w="2413" w:type="dxa"/>
          </w:tcPr>
          <w:p w14:paraId="62111ED8" w14:textId="246D7784" w:rsidR="00441D5E" w:rsidRPr="008A10EE" w:rsidRDefault="00441D5E" w:rsidP="001B0998">
            <w:pPr>
              <w:contextualSpacing/>
              <w:jc w:val="both"/>
              <w:rPr>
                <w:rFonts w:cs="Times New Roman"/>
              </w:rPr>
            </w:pPr>
            <w:r w:rsidRPr="008A10EE">
              <w:rPr>
                <w:rFonts w:cs="Times New Roman"/>
              </w:rPr>
              <w:t>Apakah user-guide tsb dapat membantu mengatasi kompleksitas sistem?</w:t>
            </w:r>
          </w:p>
        </w:tc>
        <w:tc>
          <w:tcPr>
            <w:tcW w:w="3111" w:type="dxa"/>
          </w:tcPr>
          <w:p w14:paraId="13A9834E" w14:textId="0AAD1122" w:rsidR="00441D5E" w:rsidRPr="008A10EE" w:rsidRDefault="00441D5E" w:rsidP="001B0998">
            <w:pPr>
              <w:contextualSpacing/>
              <w:jc w:val="both"/>
              <w:rPr>
                <w:rFonts w:cs="Times New Roman"/>
              </w:rPr>
            </w:pPr>
            <w:r w:rsidRPr="008A10EE">
              <w:rPr>
                <w:rFonts w:cs="Times New Roman"/>
              </w:rPr>
              <w:t>Sebagian besar buku panduan tersebut membantu mereka dalam mengatasi</w:t>
            </w:r>
            <w:r w:rsidR="006E3126" w:rsidRPr="008A10EE">
              <w:rPr>
                <w:rFonts w:cs="Times New Roman"/>
              </w:rPr>
              <w:t xml:space="preserve"> </w:t>
            </w:r>
            <w:r w:rsidRPr="008A10EE">
              <w:rPr>
                <w:rFonts w:cs="Times New Roman"/>
              </w:rPr>
              <w:t>kompleksitas sistem. Tapi banyak juga pihak yang mungkin malas membaca</w:t>
            </w:r>
          </w:p>
          <w:p w14:paraId="45D93277" w14:textId="07B3A667" w:rsidR="00441D5E" w:rsidRPr="008A10EE" w:rsidRDefault="00441D5E" w:rsidP="001B0998">
            <w:pPr>
              <w:contextualSpacing/>
              <w:jc w:val="both"/>
              <w:rPr>
                <w:rFonts w:cs="Times New Roman"/>
              </w:rPr>
            </w:pPr>
            <w:r w:rsidRPr="008A10EE">
              <w:rPr>
                <w:rFonts w:cs="Times New Roman"/>
              </w:rPr>
              <w:t>buku panduan tersebut, sehingga kita tetep mengadakan training untuk dapat memahami penggunaan sistem tersebut.</w:t>
            </w:r>
          </w:p>
        </w:tc>
      </w:tr>
      <w:tr w:rsidR="00441D5E" w:rsidRPr="008A10EE" w14:paraId="3132B8C1" w14:textId="77777777" w:rsidTr="00441D5E">
        <w:tc>
          <w:tcPr>
            <w:tcW w:w="2413" w:type="dxa"/>
          </w:tcPr>
          <w:p w14:paraId="2E1B100C" w14:textId="77777777" w:rsidR="00441D5E" w:rsidRPr="008A10EE" w:rsidRDefault="00441D5E" w:rsidP="001B0998">
            <w:pPr>
              <w:contextualSpacing/>
              <w:jc w:val="both"/>
              <w:rPr>
                <w:rFonts w:cs="Times New Roman"/>
              </w:rPr>
            </w:pPr>
            <w:r w:rsidRPr="008A10EE">
              <w:rPr>
                <w:rFonts w:cs="Times New Roman"/>
              </w:rPr>
              <w:t>Apakah ada pengadaan infrastruktur yang dilakukan? Ataukah</w:t>
            </w:r>
          </w:p>
          <w:p w14:paraId="3EDDCF7D" w14:textId="5F436E2E" w:rsidR="00441D5E" w:rsidRPr="008A10EE" w:rsidRDefault="00441D5E" w:rsidP="001B0998">
            <w:pPr>
              <w:contextualSpacing/>
              <w:jc w:val="both"/>
              <w:rPr>
                <w:rFonts w:cs="Times New Roman"/>
              </w:rPr>
            </w:pPr>
            <w:r w:rsidRPr="008A10EE">
              <w:rPr>
                <w:rFonts w:cs="Times New Roman"/>
              </w:rPr>
              <w:t>infrastruktur existing udah mencukupi?</w:t>
            </w:r>
          </w:p>
        </w:tc>
        <w:tc>
          <w:tcPr>
            <w:tcW w:w="3111" w:type="dxa"/>
          </w:tcPr>
          <w:p w14:paraId="07DE07AF" w14:textId="77777777" w:rsidR="00441D5E" w:rsidRPr="008A10EE" w:rsidRDefault="00441D5E" w:rsidP="001B0998">
            <w:pPr>
              <w:contextualSpacing/>
              <w:jc w:val="both"/>
              <w:rPr>
                <w:rFonts w:cs="Times New Roman"/>
              </w:rPr>
            </w:pPr>
            <w:r w:rsidRPr="008A10EE">
              <w:rPr>
                <w:rFonts w:cs="Times New Roman"/>
              </w:rPr>
              <w:t>Ya, ada pengadaan infrastruktur dari sistem ini dengan melakukan meeting</w:t>
            </w:r>
          </w:p>
          <w:p w14:paraId="5E6DB12B" w14:textId="162382CE" w:rsidR="00441D5E" w:rsidRPr="008A10EE" w:rsidRDefault="00441D5E" w:rsidP="001B0998">
            <w:pPr>
              <w:contextualSpacing/>
              <w:jc w:val="both"/>
              <w:rPr>
                <w:rFonts w:cs="Times New Roman"/>
              </w:rPr>
            </w:pPr>
            <w:r w:rsidRPr="008A10EE">
              <w:rPr>
                <w:rFonts w:cs="Times New Roman"/>
              </w:rPr>
              <w:t>bersama pihak manajemen agar sistem ini dapat terselenggara dengan</w:t>
            </w:r>
            <w:r w:rsidR="006E3126" w:rsidRPr="008A10EE">
              <w:rPr>
                <w:rFonts w:cs="Times New Roman"/>
              </w:rPr>
              <w:t xml:space="preserve"> </w:t>
            </w:r>
            <w:r w:rsidRPr="008A10EE">
              <w:rPr>
                <w:rFonts w:cs="Times New Roman"/>
              </w:rPr>
              <w:t>baik. Untuk infrastruktur sistem saat ini masih memadai untuk sistem saat</w:t>
            </w:r>
            <w:r w:rsidR="006E3126" w:rsidRPr="008A10EE">
              <w:rPr>
                <w:rFonts w:cs="Times New Roman"/>
              </w:rPr>
              <w:t xml:space="preserve"> </w:t>
            </w:r>
            <w:r w:rsidRPr="008A10EE">
              <w:rPr>
                <w:rFonts w:cs="Times New Roman"/>
              </w:rPr>
              <w:t>ini baik SIDU maupun</w:t>
            </w:r>
            <w:r w:rsidR="006E3126" w:rsidRPr="008A10EE">
              <w:rPr>
                <w:rFonts w:cs="Times New Roman"/>
              </w:rPr>
              <w:t xml:space="preserve"> </w:t>
            </w:r>
            <w:r w:rsidRPr="008A10EE">
              <w:rPr>
                <w:rFonts w:cs="Times New Roman"/>
              </w:rPr>
              <w:t>Fikampus</w:t>
            </w:r>
          </w:p>
        </w:tc>
      </w:tr>
      <w:tr w:rsidR="00441D5E" w:rsidRPr="008A10EE" w14:paraId="52D388B7" w14:textId="77777777" w:rsidTr="00441D5E">
        <w:tc>
          <w:tcPr>
            <w:tcW w:w="2413" w:type="dxa"/>
          </w:tcPr>
          <w:p w14:paraId="50BCD938" w14:textId="53C799B0" w:rsidR="00441D5E" w:rsidRPr="008A10EE" w:rsidRDefault="00441D5E" w:rsidP="001B0998">
            <w:pPr>
              <w:contextualSpacing/>
              <w:jc w:val="both"/>
              <w:rPr>
                <w:rFonts w:cs="Times New Roman"/>
              </w:rPr>
            </w:pPr>
            <w:r w:rsidRPr="008A10EE">
              <w:rPr>
                <w:rFonts w:cs="Times New Roman"/>
              </w:rPr>
              <w:t>Apakah infrastruktur sudah memadai dengan sistem yang baru?</w:t>
            </w:r>
          </w:p>
        </w:tc>
        <w:tc>
          <w:tcPr>
            <w:tcW w:w="3111" w:type="dxa"/>
          </w:tcPr>
          <w:p w14:paraId="07F96C94" w14:textId="07BF1ABA" w:rsidR="00441D5E" w:rsidRPr="008A10EE" w:rsidRDefault="00441D5E" w:rsidP="001B0998">
            <w:pPr>
              <w:contextualSpacing/>
              <w:jc w:val="both"/>
              <w:rPr>
                <w:rFonts w:cs="Times New Roman"/>
              </w:rPr>
            </w:pPr>
            <w:r w:rsidRPr="008A10EE">
              <w:rPr>
                <w:rFonts w:cs="Times New Roman"/>
              </w:rPr>
              <w:t>Untuk saat ini masih memadai, mungkin kedepan kita akan memperbesar</w:t>
            </w:r>
            <w:r w:rsidR="006E3126" w:rsidRPr="008A10EE">
              <w:rPr>
                <w:rFonts w:cs="Times New Roman"/>
              </w:rPr>
              <w:t xml:space="preserve"> </w:t>
            </w:r>
            <w:r w:rsidRPr="008A10EE">
              <w:rPr>
                <w:rFonts w:cs="Times New Roman"/>
              </w:rPr>
              <w:t>kapasitas lagi untuk server,dll karena kan kebutuhan user kedepan akan</w:t>
            </w:r>
          </w:p>
          <w:p w14:paraId="77E622D7" w14:textId="06C725A3" w:rsidR="00441D5E" w:rsidRPr="008A10EE" w:rsidRDefault="00441D5E" w:rsidP="001B0998">
            <w:pPr>
              <w:contextualSpacing/>
              <w:jc w:val="both"/>
              <w:rPr>
                <w:rFonts w:cs="Times New Roman"/>
              </w:rPr>
            </w:pPr>
            <w:r w:rsidRPr="008A10EE">
              <w:rPr>
                <w:rFonts w:cs="Times New Roman"/>
              </w:rPr>
              <w:t>semakin banyak.</w:t>
            </w:r>
          </w:p>
        </w:tc>
      </w:tr>
      <w:tr w:rsidR="00441D5E" w:rsidRPr="008A10EE" w14:paraId="112E40F9" w14:textId="77777777" w:rsidTr="00441D5E">
        <w:tc>
          <w:tcPr>
            <w:tcW w:w="2413" w:type="dxa"/>
          </w:tcPr>
          <w:p w14:paraId="22B069DB" w14:textId="458B5119" w:rsidR="00441D5E" w:rsidRPr="008A10EE" w:rsidRDefault="00441D5E" w:rsidP="001B0998">
            <w:pPr>
              <w:contextualSpacing/>
              <w:jc w:val="both"/>
              <w:rPr>
                <w:rFonts w:cs="Times New Roman"/>
              </w:rPr>
            </w:pPr>
            <w:r w:rsidRPr="008A10EE">
              <w:rPr>
                <w:rFonts w:cs="Times New Roman"/>
              </w:rPr>
              <w:t>Bagaimana cara mengkonfigurasi sistem lama ke baru?</w:t>
            </w:r>
          </w:p>
        </w:tc>
        <w:tc>
          <w:tcPr>
            <w:tcW w:w="3111" w:type="dxa"/>
          </w:tcPr>
          <w:p w14:paraId="249E02D0" w14:textId="755F1B4A" w:rsidR="00441D5E" w:rsidRPr="008A10EE" w:rsidRDefault="00441D5E" w:rsidP="001B0998">
            <w:pPr>
              <w:contextualSpacing/>
              <w:jc w:val="both"/>
              <w:rPr>
                <w:rFonts w:cs="Times New Roman"/>
              </w:rPr>
            </w:pPr>
            <w:r w:rsidRPr="008A10EE">
              <w:rPr>
                <w:rFonts w:cs="Times New Roman"/>
              </w:rPr>
              <w:t>Untuk sistem lama itu hanya dapat diterapkan di windows xp nama aplikasinya</w:t>
            </w:r>
            <w:r w:rsidR="006E3126" w:rsidRPr="008A10EE">
              <w:rPr>
                <w:rFonts w:cs="Times New Roman"/>
              </w:rPr>
              <w:t xml:space="preserve"> </w:t>
            </w:r>
            <w:r w:rsidRPr="008A10EE">
              <w:rPr>
                <w:rFonts w:cs="Times New Roman"/>
              </w:rPr>
              <w:t>yaitu kampus manager. Lalu, karena mulai ada perkembangan seperti ada</w:t>
            </w:r>
            <w:r w:rsidR="006E3126" w:rsidRPr="008A10EE">
              <w:rPr>
                <w:rFonts w:cs="Times New Roman"/>
              </w:rPr>
              <w:t xml:space="preserve"> </w:t>
            </w:r>
            <w:r w:rsidRPr="008A10EE">
              <w:rPr>
                <w:rFonts w:cs="Times New Roman"/>
              </w:rPr>
              <w:t xml:space="preserve">windows 7, vista, windows 8, sampai sekarang ini windows 10 </w:t>
            </w:r>
            <w:r w:rsidRPr="008A10EE">
              <w:rPr>
                <w:rFonts w:cs="Times New Roman"/>
              </w:rPr>
              <w:lastRenderedPageBreak/>
              <w:t>membuat kita</w:t>
            </w:r>
            <w:r w:rsidR="006E3126" w:rsidRPr="008A10EE">
              <w:rPr>
                <w:rFonts w:cs="Times New Roman"/>
              </w:rPr>
              <w:t xml:space="preserve"> </w:t>
            </w:r>
            <w:r w:rsidRPr="008A10EE">
              <w:rPr>
                <w:rFonts w:cs="Times New Roman"/>
              </w:rPr>
              <w:t>harus membuat aplikasi baru yang sekarang ini bernama sidu. Karena Kami</w:t>
            </w:r>
          </w:p>
          <w:p w14:paraId="5CDEB223" w14:textId="77777777" w:rsidR="00441D5E" w:rsidRPr="008A10EE" w:rsidRDefault="00441D5E" w:rsidP="001B0998">
            <w:pPr>
              <w:contextualSpacing/>
              <w:jc w:val="both"/>
              <w:rPr>
                <w:rFonts w:cs="Times New Roman"/>
              </w:rPr>
            </w:pPr>
            <w:r w:rsidRPr="008A10EE">
              <w:rPr>
                <w:rFonts w:cs="Times New Roman"/>
              </w:rPr>
              <w:t>menggunakan fasilitas pixel studio ini meskipun dijalankan di windows xp tetap</w:t>
            </w:r>
          </w:p>
          <w:p w14:paraId="64D9C382" w14:textId="6664DAFA" w:rsidR="00441D5E" w:rsidRPr="008A10EE" w:rsidRDefault="00441D5E" w:rsidP="001B0998">
            <w:pPr>
              <w:contextualSpacing/>
              <w:jc w:val="both"/>
              <w:rPr>
                <w:rFonts w:cs="Times New Roman"/>
              </w:rPr>
            </w:pPr>
            <w:r w:rsidRPr="008A10EE">
              <w:rPr>
                <w:rFonts w:cs="Times New Roman"/>
              </w:rPr>
              <w:t>bisa jalan.</w:t>
            </w:r>
          </w:p>
        </w:tc>
      </w:tr>
      <w:tr w:rsidR="00441D5E" w:rsidRPr="008A10EE" w14:paraId="2C6DC6C6" w14:textId="77777777" w:rsidTr="00441D5E">
        <w:tc>
          <w:tcPr>
            <w:tcW w:w="2413" w:type="dxa"/>
          </w:tcPr>
          <w:p w14:paraId="280CD500" w14:textId="70493EBE" w:rsidR="00441D5E" w:rsidRPr="008A10EE" w:rsidRDefault="00441D5E" w:rsidP="001B0998">
            <w:pPr>
              <w:contextualSpacing/>
              <w:jc w:val="both"/>
              <w:rPr>
                <w:rFonts w:cs="Times New Roman"/>
              </w:rPr>
            </w:pPr>
            <w:r w:rsidRPr="008A10EE">
              <w:rPr>
                <w:rFonts w:cs="Times New Roman"/>
              </w:rPr>
              <w:lastRenderedPageBreak/>
              <w:t>Untuk SOP, hak akses, dan lain-lainnya?</w:t>
            </w:r>
          </w:p>
        </w:tc>
        <w:tc>
          <w:tcPr>
            <w:tcW w:w="3111" w:type="dxa"/>
          </w:tcPr>
          <w:p w14:paraId="363C5BBC" w14:textId="77777777" w:rsidR="00441D5E" w:rsidRPr="008A10EE" w:rsidRDefault="00441D5E" w:rsidP="001B0998">
            <w:pPr>
              <w:contextualSpacing/>
              <w:jc w:val="both"/>
              <w:rPr>
                <w:rFonts w:cs="Times New Roman"/>
              </w:rPr>
            </w:pPr>
            <w:r w:rsidRPr="008A10EE">
              <w:rPr>
                <w:rFonts w:cs="Times New Roman"/>
              </w:rPr>
              <w:t>Untuk sistem ini pastinya memiliki SOP dalam penggunaanya. Untuk hak</w:t>
            </w:r>
          </w:p>
          <w:p w14:paraId="449801E1" w14:textId="7B19F2C4" w:rsidR="00441D5E" w:rsidRPr="008A10EE" w:rsidRDefault="00441D5E" w:rsidP="001B0998">
            <w:pPr>
              <w:contextualSpacing/>
              <w:jc w:val="both"/>
              <w:rPr>
                <w:rFonts w:cs="Times New Roman"/>
              </w:rPr>
            </w:pPr>
            <w:r w:rsidRPr="008A10EE">
              <w:rPr>
                <w:rFonts w:cs="Times New Roman"/>
              </w:rPr>
              <w:t>akses setiap user memiliki batasannya masing</w:t>
            </w:r>
            <w:r w:rsidR="006E3126" w:rsidRPr="008A10EE">
              <w:rPr>
                <w:rFonts w:cs="Times New Roman"/>
              </w:rPr>
              <w:t xml:space="preserve">- </w:t>
            </w:r>
            <w:r w:rsidRPr="008A10EE">
              <w:rPr>
                <w:rFonts w:cs="Times New Roman"/>
              </w:rPr>
              <w:t>masing/privilege nya sesuai</w:t>
            </w:r>
          </w:p>
          <w:p w14:paraId="0F543479" w14:textId="1F78F9FB" w:rsidR="00441D5E" w:rsidRPr="008A10EE" w:rsidRDefault="00441D5E" w:rsidP="001B0998">
            <w:pPr>
              <w:contextualSpacing/>
              <w:jc w:val="both"/>
              <w:rPr>
                <w:rFonts w:cs="Times New Roman"/>
              </w:rPr>
            </w:pPr>
            <w:r w:rsidRPr="008A10EE">
              <w:rPr>
                <w:rFonts w:cs="Times New Roman"/>
              </w:rPr>
              <w:t>dengan tujuan mereka yang ada di sistem. Tidak mungkin akun mahasiswa</w:t>
            </w:r>
            <w:r w:rsidR="006E3126" w:rsidRPr="008A10EE">
              <w:rPr>
                <w:rFonts w:cs="Times New Roman"/>
              </w:rPr>
              <w:t xml:space="preserve"> </w:t>
            </w:r>
            <w:r w:rsidRPr="008A10EE">
              <w:rPr>
                <w:rFonts w:cs="Times New Roman"/>
              </w:rPr>
              <w:t>dapat mengases fitur yang seharusnya untuk akun dosen,dll.</w:t>
            </w:r>
          </w:p>
        </w:tc>
      </w:tr>
      <w:tr w:rsidR="00441D5E" w:rsidRPr="008A10EE" w14:paraId="352A084C" w14:textId="77777777" w:rsidTr="00441D5E">
        <w:tc>
          <w:tcPr>
            <w:tcW w:w="2413" w:type="dxa"/>
          </w:tcPr>
          <w:p w14:paraId="170A7A5B" w14:textId="2B74B56F" w:rsidR="00441D5E" w:rsidRPr="008A10EE" w:rsidRDefault="00441D5E" w:rsidP="001B0998">
            <w:pPr>
              <w:contextualSpacing/>
              <w:jc w:val="both"/>
              <w:rPr>
                <w:rFonts w:cs="Times New Roman"/>
              </w:rPr>
            </w:pPr>
            <w:r w:rsidRPr="008A10EE">
              <w:rPr>
                <w:rFonts w:cs="Times New Roman"/>
              </w:rPr>
              <w:t>Apakah dilakukan Testing terhadap sistem?</w:t>
            </w:r>
          </w:p>
        </w:tc>
        <w:tc>
          <w:tcPr>
            <w:tcW w:w="3111" w:type="dxa"/>
          </w:tcPr>
          <w:p w14:paraId="16496BD2" w14:textId="0320FE7A" w:rsidR="00441D5E" w:rsidRPr="008A10EE" w:rsidRDefault="00441D5E" w:rsidP="001B0998">
            <w:pPr>
              <w:contextualSpacing/>
              <w:jc w:val="both"/>
              <w:rPr>
                <w:rFonts w:cs="Times New Roman"/>
              </w:rPr>
            </w:pPr>
            <w:r w:rsidRPr="008A10EE">
              <w:rPr>
                <w:rFonts w:cs="Times New Roman"/>
              </w:rPr>
              <w:t>Ada, kami melakukan system testing terlebih dahulu sebelum benar-benar di implementasikan ke lapangan. Tapi, walaupun sudah ditest hasil prosesnya udah bener, systemnya sudah berjalan seperti semestinya, sudah dibuat skenarionya</w:t>
            </w:r>
          </w:p>
          <w:p w14:paraId="0804A491" w14:textId="343D0019" w:rsidR="00441D5E" w:rsidRPr="008A10EE" w:rsidRDefault="00441D5E" w:rsidP="001B0998">
            <w:pPr>
              <w:contextualSpacing/>
              <w:jc w:val="both"/>
              <w:rPr>
                <w:rFonts w:cs="Times New Roman"/>
              </w:rPr>
            </w:pPr>
            <w:r w:rsidRPr="008A10EE">
              <w:rPr>
                <w:rFonts w:cs="Times New Roman"/>
              </w:rPr>
              <w:t>Tetap saja ada permasalahan atau scenario baru yang diluar dari uji coba kita.</w:t>
            </w:r>
            <w:r w:rsidR="006E3126" w:rsidRPr="008A10EE">
              <w:rPr>
                <w:rFonts w:cs="Times New Roman"/>
              </w:rPr>
              <w:t xml:space="preserve"> </w:t>
            </w:r>
            <w:r w:rsidRPr="008A10EE">
              <w:rPr>
                <w:rFonts w:cs="Times New Roman"/>
              </w:rPr>
              <w:t>Karena memang cara yang paling baik untuk melihat masalah yang dihadapi user</w:t>
            </w:r>
            <w:r w:rsidR="006E3126" w:rsidRPr="008A10EE">
              <w:rPr>
                <w:rFonts w:cs="Times New Roman"/>
              </w:rPr>
              <w:t xml:space="preserve"> </w:t>
            </w:r>
            <w:r w:rsidRPr="008A10EE">
              <w:rPr>
                <w:rFonts w:cs="Times New Roman"/>
              </w:rPr>
              <w:t>ketika sudah diimplementasikan di lapangan sebenarnya</w:t>
            </w:r>
          </w:p>
        </w:tc>
      </w:tr>
      <w:tr w:rsidR="00441D5E" w:rsidRPr="008A10EE" w14:paraId="017B3A2A" w14:textId="77777777" w:rsidTr="00441D5E">
        <w:tc>
          <w:tcPr>
            <w:tcW w:w="2413" w:type="dxa"/>
          </w:tcPr>
          <w:p w14:paraId="1D37CC68" w14:textId="5B3A4676" w:rsidR="00441D5E" w:rsidRPr="008A10EE" w:rsidRDefault="00441D5E" w:rsidP="001B0998">
            <w:pPr>
              <w:contextualSpacing/>
              <w:jc w:val="both"/>
              <w:rPr>
                <w:rFonts w:cs="Times New Roman"/>
              </w:rPr>
            </w:pPr>
            <w:r w:rsidRPr="008A10EE">
              <w:rPr>
                <w:rFonts w:cs="Times New Roman"/>
              </w:rPr>
              <w:t>Apakah biaya yang tersedia itu mencukupi?</w:t>
            </w:r>
          </w:p>
        </w:tc>
        <w:tc>
          <w:tcPr>
            <w:tcW w:w="3111" w:type="dxa"/>
          </w:tcPr>
          <w:p w14:paraId="734FCF62" w14:textId="1A0DD9C0" w:rsidR="00441D5E" w:rsidRPr="008A10EE" w:rsidRDefault="00441D5E" w:rsidP="001B0998">
            <w:pPr>
              <w:jc w:val="both"/>
              <w:rPr>
                <w:rFonts w:cs="Times New Roman"/>
              </w:rPr>
            </w:pPr>
            <w:r w:rsidRPr="008A10EE">
              <w:rPr>
                <w:rFonts w:cs="Times New Roman"/>
              </w:rPr>
              <w:t>Untuk biaya sih karena kita sebagai team itu memiliki jobdesk yang</w:t>
            </w:r>
            <w:r w:rsidR="006E3126" w:rsidRPr="008A10EE">
              <w:rPr>
                <w:rFonts w:cs="Times New Roman"/>
              </w:rPr>
              <w:t xml:space="preserve"> </w:t>
            </w:r>
            <w:r w:rsidRPr="008A10EE">
              <w:rPr>
                <w:rFonts w:cs="Times New Roman"/>
              </w:rPr>
              <w:t xml:space="preserve">berbeda-beda jadi </w:t>
            </w:r>
            <w:r w:rsidRPr="008A10EE">
              <w:rPr>
                <w:rFonts w:cs="Times New Roman"/>
              </w:rPr>
              <w:lastRenderedPageBreak/>
              <w:t>setiap orang mempunyai kebutuhan yang berbeda.</w:t>
            </w:r>
          </w:p>
          <w:p w14:paraId="00A97F09" w14:textId="57D3D2EB" w:rsidR="00441D5E" w:rsidRPr="008A10EE" w:rsidRDefault="00441D5E" w:rsidP="001B0998">
            <w:pPr>
              <w:jc w:val="both"/>
              <w:rPr>
                <w:rFonts w:cs="Times New Roman"/>
              </w:rPr>
            </w:pPr>
            <w:r w:rsidRPr="008A10EE">
              <w:rPr>
                <w:rFonts w:cs="Times New Roman"/>
              </w:rPr>
              <w:t>Tapi kalo dari pandangan saya sih sudah cukup standart.</w:t>
            </w:r>
          </w:p>
        </w:tc>
      </w:tr>
      <w:tr w:rsidR="00441D5E" w:rsidRPr="008A10EE" w14:paraId="4C564CB7" w14:textId="77777777" w:rsidTr="00441D5E">
        <w:tc>
          <w:tcPr>
            <w:tcW w:w="2413" w:type="dxa"/>
          </w:tcPr>
          <w:p w14:paraId="4F593164" w14:textId="6C361D93" w:rsidR="00441D5E" w:rsidRPr="008A10EE" w:rsidRDefault="00441D5E" w:rsidP="001B0998">
            <w:pPr>
              <w:contextualSpacing/>
              <w:jc w:val="both"/>
              <w:rPr>
                <w:rFonts w:cs="Times New Roman"/>
              </w:rPr>
            </w:pPr>
            <w:r w:rsidRPr="008A10EE">
              <w:rPr>
                <w:rFonts w:cs="Times New Roman"/>
              </w:rPr>
              <w:lastRenderedPageBreak/>
              <w:t>Ada sponsor dalam implementasi software?</w:t>
            </w:r>
          </w:p>
        </w:tc>
        <w:tc>
          <w:tcPr>
            <w:tcW w:w="3111" w:type="dxa"/>
          </w:tcPr>
          <w:p w14:paraId="2BC8AB09" w14:textId="40D160FC" w:rsidR="00441D5E" w:rsidRPr="008A10EE" w:rsidRDefault="00441D5E" w:rsidP="001B0998">
            <w:pPr>
              <w:contextualSpacing/>
              <w:jc w:val="both"/>
              <w:rPr>
                <w:rFonts w:cs="Times New Roman"/>
              </w:rPr>
            </w:pPr>
            <w:r w:rsidRPr="008A10EE">
              <w:rPr>
                <w:rFonts w:cs="Times New Roman"/>
              </w:rPr>
              <w:t>Untuk sponsor kita tidak ada, langsung dibiayai dari internal IKADO</w:t>
            </w:r>
            <w:r w:rsidR="006E3126" w:rsidRPr="008A10EE">
              <w:rPr>
                <w:rFonts w:cs="Times New Roman"/>
              </w:rPr>
              <w:t xml:space="preserve"> </w:t>
            </w:r>
            <w:r w:rsidRPr="008A10EE">
              <w:rPr>
                <w:rFonts w:cs="Times New Roman"/>
              </w:rPr>
              <w:t>karena kita kan mengemembangkan secara in-house</w:t>
            </w:r>
          </w:p>
        </w:tc>
      </w:tr>
      <w:tr w:rsidR="00441D5E" w:rsidRPr="008A10EE" w14:paraId="4E55D814" w14:textId="77777777" w:rsidTr="00441D5E">
        <w:tc>
          <w:tcPr>
            <w:tcW w:w="2413" w:type="dxa"/>
          </w:tcPr>
          <w:p w14:paraId="2FAA3EE3" w14:textId="03A2A215" w:rsidR="00441D5E" w:rsidRPr="008A10EE" w:rsidRDefault="00441D5E" w:rsidP="001B0998">
            <w:pPr>
              <w:contextualSpacing/>
              <w:jc w:val="both"/>
              <w:rPr>
                <w:rFonts w:cs="Times New Roman"/>
              </w:rPr>
            </w:pPr>
            <w:r w:rsidRPr="008A10EE">
              <w:rPr>
                <w:rFonts w:cs="Times New Roman"/>
              </w:rPr>
              <w:t>Berapa lama waktu yang diperlukan untuk mengimplementasikan sistem?</w:t>
            </w:r>
          </w:p>
        </w:tc>
        <w:tc>
          <w:tcPr>
            <w:tcW w:w="3111" w:type="dxa"/>
          </w:tcPr>
          <w:p w14:paraId="2C2806D7" w14:textId="017DFAE9" w:rsidR="00441D5E" w:rsidRPr="008A10EE" w:rsidRDefault="00441D5E" w:rsidP="001B0998">
            <w:pPr>
              <w:contextualSpacing/>
              <w:jc w:val="both"/>
              <w:rPr>
                <w:rFonts w:cs="Times New Roman"/>
              </w:rPr>
            </w:pPr>
            <w:r w:rsidRPr="008A10EE">
              <w:rPr>
                <w:rFonts w:cs="Times New Roman"/>
              </w:rPr>
              <w:t>Untuk pengimplementasian sistem ini berjalan sekitar 1 tahun untuk</w:t>
            </w:r>
            <w:r w:rsidR="006E3126" w:rsidRPr="008A10EE">
              <w:rPr>
                <w:rFonts w:cs="Times New Roman"/>
              </w:rPr>
              <w:t xml:space="preserve"> </w:t>
            </w:r>
            <w:r w:rsidRPr="008A10EE">
              <w:rPr>
                <w:rFonts w:cs="Times New Roman"/>
              </w:rPr>
              <w:t>sampai fix. Karena sistem harus dicoba secara benar-benar sehingga</w:t>
            </w:r>
            <w:r w:rsidR="006E3126" w:rsidRPr="008A10EE">
              <w:rPr>
                <w:rFonts w:cs="Times New Roman"/>
              </w:rPr>
              <w:t xml:space="preserve"> </w:t>
            </w:r>
            <w:r w:rsidRPr="008A10EE">
              <w:rPr>
                <w:rFonts w:cs="Times New Roman"/>
              </w:rPr>
              <w:t>harus dilihat dari 2 semester masa perkuliahan baru kita bisa</w:t>
            </w:r>
            <w:r w:rsidR="006E3126" w:rsidRPr="008A10EE">
              <w:rPr>
                <w:rFonts w:cs="Times New Roman"/>
              </w:rPr>
              <w:t xml:space="preserve"> </w:t>
            </w:r>
            <w:r w:rsidRPr="008A10EE">
              <w:rPr>
                <w:rFonts w:cs="Times New Roman"/>
              </w:rPr>
              <w:t>menyelesaikan masalah-masalah selama kegiatan perkuliahan</w:t>
            </w:r>
          </w:p>
          <w:p w14:paraId="313B631B" w14:textId="169B32D6" w:rsidR="00441D5E" w:rsidRPr="008A10EE" w:rsidRDefault="00441D5E" w:rsidP="001B0998">
            <w:pPr>
              <w:contextualSpacing/>
              <w:jc w:val="both"/>
              <w:rPr>
                <w:rFonts w:cs="Times New Roman"/>
              </w:rPr>
            </w:pPr>
            <w:r w:rsidRPr="008A10EE">
              <w:rPr>
                <w:rFonts w:cs="Times New Roman"/>
              </w:rPr>
              <w:t>berlangsung.</w:t>
            </w:r>
          </w:p>
        </w:tc>
      </w:tr>
      <w:tr w:rsidR="00441D5E" w:rsidRPr="008A10EE" w14:paraId="7E5FF21A" w14:textId="77777777" w:rsidTr="00441D5E">
        <w:tc>
          <w:tcPr>
            <w:tcW w:w="2413" w:type="dxa"/>
          </w:tcPr>
          <w:p w14:paraId="6FD0823F" w14:textId="2F87C0E9" w:rsidR="00441D5E" w:rsidRPr="008A10EE" w:rsidRDefault="006E3126" w:rsidP="001B0998">
            <w:pPr>
              <w:contextualSpacing/>
              <w:jc w:val="both"/>
              <w:rPr>
                <w:rFonts w:cs="Times New Roman"/>
              </w:rPr>
            </w:pPr>
            <w:r w:rsidRPr="008A10EE">
              <w:rPr>
                <w:rFonts w:cs="Times New Roman"/>
              </w:rPr>
              <w:t>Berapakah developer yang terlibat?</w:t>
            </w:r>
          </w:p>
        </w:tc>
        <w:tc>
          <w:tcPr>
            <w:tcW w:w="3111" w:type="dxa"/>
          </w:tcPr>
          <w:p w14:paraId="4B6844BA" w14:textId="77777777" w:rsidR="006E3126" w:rsidRPr="008A10EE" w:rsidRDefault="006E3126" w:rsidP="000A7FCF">
            <w:pPr>
              <w:pStyle w:val="ListParagraph"/>
              <w:numPr>
                <w:ilvl w:val="0"/>
                <w:numId w:val="44"/>
              </w:numPr>
              <w:jc w:val="both"/>
              <w:rPr>
                <w:rFonts w:cs="Times New Roman"/>
              </w:rPr>
            </w:pPr>
            <w:r w:rsidRPr="008A10EE">
              <w:rPr>
                <w:rFonts w:cs="Times New Roman"/>
              </w:rPr>
              <w:t>Untuk FiKampus terdapat 1 Programmer Web, dimana statusnya</w:t>
            </w:r>
          </w:p>
          <w:p w14:paraId="7E4D1B3E" w14:textId="77777777" w:rsidR="006E3126" w:rsidRPr="008A10EE" w:rsidRDefault="006E3126" w:rsidP="001B0998">
            <w:pPr>
              <w:contextualSpacing/>
              <w:jc w:val="both"/>
              <w:rPr>
                <w:rFonts w:cs="Times New Roman"/>
              </w:rPr>
            </w:pPr>
            <w:r w:rsidRPr="008A10EE">
              <w:rPr>
                <w:rFonts w:cs="Times New Roman"/>
              </w:rPr>
              <w:t>merupakan pegawai tetap dikampus IKADO dan beberapa system analyst</w:t>
            </w:r>
          </w:p>
          <w:p w14:paraId="2D21A266" w14:textId="54AFB88E" w:rsidR="00441D5E" w:rsidRPr="008A10EE" w:rsidRDefault="006E3126" w:rsidP="000A7FCF">
            <w:pPr>
              <w:pStyle w:val="ListParagraph"/>
              <w:numPr>
                <w:ilvl w:val="0"/>
                <w:numId w:val="44"/>
              </w:numPr>
              <w:jc w:val="both"/>
              <w:rPr>
                <w:rFonts w:cs="Times New Roman"/>
              </w:rPr>
            </w:pPr>
            <w:r w:rsidRPr="008A10EE">
              <w:rPr>
                <w:rFonts w:cs="Times New Roman"/>
              </w:rPr>
              <w:t>Untuk SIDU terdapat 5 orang programmer, statusnya juga pegawai tetap. SIDU ini membutuhkan lebih banyak orang karena untuk pengembangan sistemnya lebih sulit dan beberapa orang system analyst</w:t>
            </w:r>
          </w:p>
        </w:tc>
      </w:tr>
      <w:tr w:rsidR="00441D5E" w:rsidRPr="008A10EE" w14:paraId="01E8A962" w14:textId="77777777" w:rsidTr="00441D5E">
        <w:tc>
          <w:tcPr>
            <w:tcW w:w="2413" w:type="dxa"/>
          </w:tcPr>
          <w:p w14:paraId="4DA9E92F" w14:textId="77777777" w:rsidR="006E3126" w:rsidRPr="008A10EE" w:rsidRDefault="006E3126" w:rsidP="001B0998">
            <w:pPr>
              <w:contextualSpacing/>
              <w:jc w:val="both"/>
              <w:rPr>
                <w:rFonts w:cs="Times New Roman"/>
              </w:rPr>
            </w:pPr>
            <w:r w:rsidRPr="008A10EE">
              <w:rPr>
                <w:rFonts w:cs="Times New Roman"/>
              </w:rPr>
              <w:t xml:space="preserve">Dengan orang segitu, cukup kah untuk </w:t>
            </w:r>
            <w:r w:rsidRPr="008A10EE">
              <w:rPr>
                <w:rFonts w:cs="Times New Roman"/>
              </w:rPr>
              <w:lastRenderedPageBreak/>
              <w:t>menyelesaikan pengembangan dari</w:t>
            </w:r>
          </w:p>
          <w:p w14:paraId="3670A882" w14:textId="0A638BF1" w:rsidR="00441D5E" w:rsidRPr="008A10EE" w:rsidRDefault="006E3126" w:rsidP="001B0998">
            <w:pPr>
              <w:contextualSpacing/>
              <w:jc w:val="both"/>
              <w:rPr>
                <w:rFonts w:cs="Times New Roman"/>
              </w:rPr>
            </w:pPr>
            <w:r w:rsidRPr="008A10EE">
              <w:rPr>
                <w:rFonts w:cs="Times New Roman"/>
              </w:rPr>
              <w:t>system? (memenuhi scope of work nggak?)</w:t>
            </w:r>
          </w:p>
        </w:tc>
        <w:tc>
          <w:tcPr>
            <w:tcW w:w="3111" w:type="dxa"/>
          </w:tcPr>
          <w:p w14:paraId="1AFD4910" w14:textId="077960FF" w:rsidR="00441D5E" w:rsidRPr="008A10EE" w:rsidRDefault="006E3126" w:rsidP="001B0998">
            <w:pPr>
              <w:contextualSpacing/>
              <w:jc w:val="both"/>
              <w:rPr>
                <w:rFonts w:cs="Times New Roman"/>
              </w:rPr>
            </w:pPr>
            <w:r w:rsidRPr="008A10EE">
              <w:rPr>
                <w:rFonts w:cs="Times New Roman"/>
              </w:rPr>
              <w:lastRenderedPageBreak/>
              <w:t xml:space="preserve">Menurut saya dengan orang segitu sih sudah cukup standart </w:t>
            </w:r>
            <w:r w:rsidRPr="008A10EE">
              <w:rPr>
                <w:rFonts w:cs="Times New Roman"/>
              </w:rPr>
              <w:lastRenderedPageBreak/>
              <w:t>untuk mengembangkan sistem yang ada di kampus IKADI</w:t>
            </w:r>
          </w:p>
        </w:tc>
      </w:tr>
      <w:tr w:rsidR="006E3126" w:rsidRPr="008A10EE" w14:paraId="540D63EF" w14:textId="77777777" w:rsidTr="00441D5E">
        <w:tc>
          <w:tcPr>
            <w:tcW w:w="2413" w:type="dxa"/>
          </w:tcPr>
          <w:p w14:paraId="001C9D52" w14:textId="77777777" w:rsidR="006E3126" w:rsidRPr="008A10EE" w:rsidRDefault="006E3126" w:rsidP="001B0998">
            <w:pPr>
              <w:contextualSpacing/>
              <w:jc w:val="both"/>
              <w:rPr>
                <w:rFonts w:cs="Times New Roman"/>
              </w:rPr>
            </w:pPr>
            <w:r w:rsidRPr="008A10EE">
              <w:rPr>
                <w:rFonts w:cs="Times New Roman"/>
              </w:rPr>
              <w:lastRenderedPageBreak/>
              <w:t>Apakah ada kegiatan migrasi data dari system lama ke system baru?, atau</w:t>
            </w:r>
          </w:p>
          <w:p w14:paraId="5416BB60" w14:textId="64CBFA0D" w:rsidR="006E3126" w:rsidRPr="008A10EE" w:rsidRDefault="006E3126" w:rsidP="001B0998">
            <w:pPr>
              <w:contextualSpacing/>
              <w:jc w:val="both"/>
              <w:rPr>
                <w:rFonts w:cs="Times New Roman"/>
              </w:rPr>
            </w:pPr>
            <w:r w:rsidRPr="008A10EE">
              <w:rPr>
                <w:rFonts w:cs="Times New Roman"/>
              </w:rPr>
              <w:t>data lama dihilangkan?</w:t>
            </w:r>
          </w:p>
        </w:tc>
        <w:tc>
          <w:tcPr>
            <w:tcW w:w="3111" w:type="dxa"/>
          </w:tcPr>
          <w:p w14:paraId="77CD7779" w14:textId="5EDDA4DA" w:rsidR="006E3126" w:rsidRPr="008A10EE" w:rsidRDefault="006E3126" w:rsidP="001B0998">
            <w:pPr>
              <w:contextualSpacing/>
              <w:jc w:val="both"/>
              <w:rPr>
                <w:rFonts w:cs="Times New Roman"/>
              </w:rPr>
            </w:pPr>
            <w:r w:rsidRPr="008A10EE">
              <w:rPr>
                <w:rFonts w:cs="Times New Roman"/>
              </w:rPr>
              <w:t>Ya, ada kita memiliki kegiatan memindahkan data dari sistem yang lama ke sistem yang baru. Untuk transfer data mungkin ada sedikit data lama yang mungkin memang sudah tidak dibutuhkan atau data tersebut bermasalah atau corrupt sehingga data tersebut tidak dapat dipindahkan.</w:t>
            </w:r>
          </w:p>
          <w:p w14:paraId="071F3A54" w14:textId="206D4350" w:rsidR="006E3126" w:rsidRPr="008A10EE" w:rsidRDefault="006E3126" w:rsidP="001B0998">
            <w:pPr>
              <w:contextualSpacing/>
              <w:jc w:val="both"/>
              <w:rPr>
                <w:rFonts w:cs="Times New Roman"/>
              </w:rPr>
            </w:pPr>
            <w:r w:rsidRPr="008A10EE">
              <w:rPr>
                <w:rFonts w:cs="Times New Roman"/>
              </w:rPr>
              <w:t>Untuk waktu memindahkan dari data lama ke data baru sekitar 3 bulan</w:t>
            </w:r>
          </w:p>
        </w:tc>
      </w:tr>
      <w:tr w:rsidR="006E3126" w:rsidRPr="008A10EE" w14:paraId="69910158" w14:textId="77777777" w:rsidTr="00441D5E">
        <w:tc>
          <w:tcPr>
            <w:tcW w:w="2413" w:type="dxa"/>
          </w:tcPr>
          <w:p w14:paraId="54203457" w14:textId="349B9CE1" w:rsidR="006E3126" w:rsidRPr="008A10EE" w:rsidRDefault="006E3126" w:rsidP="001B0998">
            <w:pPr>
              <w:contextualSpacing/>
              <w:jc w:val="both"/>
              <w:rPr>
                <w:rFonts w:cs="Times New Roman"/>
              </w:rPr>
            </w:pPr>
            <w:r w:rsidRPr="008A10EE">
              <w:rPr>
                <w:rFonts w:cs="Times New Roman"/>
              </w:rPr>
              <w:t>Bagaimana cara migrasi data?</w:t>
            </w:r>
          </w:p>
        </w:tc>
        <w:tc>
          <w:tcPr>
            <w:tcW w:w="3111" w:type="dxa"/>
          </w:tcPr>
          <w:p w14:paraId="675E9661" w14:textId="62EF86B8" w:rsidR="006E3126" w:rsidRPr="008A10EE" w:rsidRDefault="006E3126" w:rsidP="001B0998">
            <w:pPr>
              <w:contextualSpacing/>
              <w:jc w:val="both"/>
              <w:rPr>
                <w:rFonts w:cs="Times New Roman"/>
              </w:rPr>
            </w:pPr>
            <w:r w:rsidRPr="008A10EE">
              <w:rPr>
                <w:rFonts w:cs="Times New Roman"/>
              </w:rPr>
              <w:t>mungkin sedikit sulit dalam memindahkan data lama karena mereka kan masih menggunakan schema yang jadul/lawas jadi harus mempelajari</w:t>
            </w:r>
          </w:p>
          <w:p w14:paraId="32BBF648" w14:textId="77777777" w:rsidR="006E3126" w:rsidRPr="008A10EE" w:rsidRDefault="006E3126" w:rsidP="001B0998">
            <w:pPr>
              <w:contextualSpacing/>
              <w:jc w:val="both"/>
              <w:rPr>
                <w:rFonts w:cs="Times New Roman"/>
              </w:rPr>
            </w:pPr>
            <w:r w:rsidRPr="008A10EE">
              <w:rPr>
                <w:rFonts w:cs="Times New Roman"/>
              </w:rPr>
              <w:t>data sistem yang lama. Baru kita standart kan sesuai struktur data</w:t>
            </w:r>
          </w:p>
          <w:p w14:paraId="7284BE9A" w14:textId="6FE40956" w:rsidR="006E3126" w:rsidRPr="008A10EE" w:rsidRDefault="006E3126" w:rsidP="001B0998">
            <w:pPr>
              <w:contextualSpacing/>
              <w:jc w:val="both"/>
              <w:rPr>
                <w:rFonts w:cs="Times New Roman"/>
              </w:rPr>
            </w:pPr>
            <w:r w:rsidRPr="008A10EE">
              <w:rPr>
                <w:rFonts w:cs="Times New Roman"/>
              </w:rPr>
              <w:t>sekarang ini. Seperti membuat erd diagram,dll.</w:t>
            </w:r>
          </w:p>
        </w:tc>
      </w:tr>
      <w:tr w:rsidR="006E3126" w:rsidRPr="008A10EE" w14:paraId="672DC05E" w14:textId="77777777" w:rsidTr="00441D5E">
        <w:tc>
          <w:tcPr>
            <w:tcW w:w="2413" w:type="dxa"/>
          </w:tcPr>
          <w:p w14:paraId="47FBFCDA" w14:textId="60C352AF" w:rsidR="006E3126" w:rsidRPr="008A10EE" w:rsidRDefault="006E3126" w:rsidP="001B0998">
            <w:pPr>
              <w:contextualSpacing/>
              <w:jc w:val="both"/>
              <w:rPr>
                <w:rFonts w:cs="Times New Roman"/>
              </w:rPr>
            </w:pPr>
            <w:r w:rsidRPr="008A10EE">
              <w:rPr>
                <w:rFonts w:cs="Times New Roman"/>
              </w:rPr>
              <w:t>Migrasi data melibatkan siapa saja? dilakukan oleh programmer atau</w:t>
            </w:r>
          </w:p>
          <w:p w14:paraId="615E3022" w14:textId="29201BE7" w:rsidR="006E3126" w:rsidRPr="008A10EE" w:rsidRDefault="006E3126" w:rsidP="001B0998">
            <w:pPr>
              <w:contextualSpacing/>
              <w:jc w:val="both"/>
              <w:rPr>
                <w:rFonts w:cs="Times New Roman"/>
              </w:rPr>
            </w:pPr>
            <w:r w:rsidRPr="008A10EE">
              <w:rPr>
                <w:rFonts w:cs="Times New Roman"/>
              </w:rPr>
              <w:t>orang non IT?</w:t>
            </w:r>
          </w:p>
        </w:tc>
        <w:tc>
          <w:tcPr>
            <w:tcW w:w="3111" w:type="dxa"/>
          </w:tcPr>
          <w:p w14:paraId="756963FC" w14:textId="22D7EA79" w:rsidR="006E3126" w:rsidRPr="008A10EE" w:rsidRDefault="006E3126" w:rsidP="001B0998">
            <w:pPr>
              <w:contextualSpacing/>
              <w:jc w:val="both"/>
              <w:rPr>
                <w:rFonts w:cs="Times New Roman"/>
              </w:rPr>
            </w:pPr>
            <w:r w:rsidRPr="008A10EE">
              <w:rPr>
                <w:rFonts w:cs="Times New Roman"/>
              </w:rPr>
              <w:t>Migrasi data dilakukan semua oleh orang yang berlatar belakang IT (programmer) sendiri yang memiliki tugas dibagian database.</w:t>
            </w:r>
          </w:p>
        </w:tc>
      </w:tr>
    </w:tbl>
    <w:p w14:paraId="40988B66" w14:textId="77777777" w:rsidR="00532BE2" w:rsidRPr="008A10EE" w:rsidRDefault="00532BE2" w:rsidP="001B0998">
      <w:pPr>
        <w:contextualSpacing/>
        <w:rPr>
          <w:rFonts w:cs="Times New Roman"/>
        </w:rPr>
      </w:pPr>
    </w:p>
    <w:p w14:paraId="7E0C3A88" w14:textId="77777777" w:rsidR="004601F9" w:rsidRPr="008A10EE" w:rsidRDefault="004601F9" w:rsidP="001B0998">
      <w:pPr>
        <w:contextualSpacing/>
        <w:rPr>
          <w:rFonts w:cs="Times New Roman"/>
          <w:b/>
          <w:bCs/>
          <w:lang w:val="en-US"/>
        </w:rPr>
      </w:pPr>
    </w:p>
    <w:p w14:paraId="6665E877" w14:textId="27AE4D7B" w:rsidR="004601F9" w:rsidRPr="008A10EE" w:rsidRDefault="004601F9" w:rsidP="001B0998">
      <w:pPr>
        <w:contextualSpacing/>
        <w:rPr>
          <w:rFonts w:cs="Times New Roman"/>
          <w:b/>
          <w:bCs/>
          <w:lang w:val="en-US"/>
        </w:rPr>
      </w:pPr>
      <w:r w:rsidRPr="008A10EE">
        <w:rPr>
          <w:rFonts w:cs="Times New Roman"/>
          <w:b/>
          <w:bCs/>
          <w:lang w:val="en-US"/>
        </w:rPr>
        <w:t>Transkrip Wawancara Responden 2</w:t>
      </w:r>
    </w:p>
    <w:p w14:paraId="64DF29D8" w14:textId="77777777" w:rsidR="00E04F41" w:rsidRPr="008A10EE" w:rsidRDefault="00E04F41" w:rsidP="001B0998">
      <w:pPr>
        <w:contextualSpacing/>
        <w:rPr>
          <w:rFonts w:cs="Times New Roman"/>
          <w:b/>
          <w:bCs/>
          <w:lang w:val="en-US"/>
        </w:rPr>
      </w:pPr>
    </w:p>
    <w:p w14:paraId="1E4F591E" w14:textId="57926EB7" w:rsidR="004601F9" w:rsidRPr="008A10EE" w:rsidRDefault="004601F9" w:rsidP="001B0998">
      <w:pPr>
        <w:rPr>
          <w:rFonts w:cs="Times New Roman"/>
        </w:rPr>
      </w:pPr>
      <w:r w:rsidRPr="008A10EE">
        <w:rPr>
          <w:rFonts w:cs="Times New Roman"/>
        </w:rPr>
        <w:t xml:space="preserve">Wawancara dilakukan pada </w:t>
      </w:r>
      <w:r w:rsidR="00E04F41" w:rsidRPr="008A10EE">
        <w:rPr>
          <w:rFonts w:cs="Times New Roman"/>
        </w:rPr>
        <w:t>Institut Teknologi Adhi Tama Surabaya (ITATS)</w:t>
      </w:r>
    </w:p>
    <w:p w14:paraId="0C43E0EA" w14:textId="70B5C83C" w:rsidR="000570DE" w:rsidRPr="008A10EE" w:rsidRDefault="000570DE" w:rsidP="000570DE">
      <w:pPr>
        <w:pStyle w:val="Caption"/>
        <w:keepNext/>
        <w:rPr>
          <w:rFonts w:cs="Times New Roman"/>
        </w:rPr>
      </w:pPr>
      <w:bookmarkStart w:id="1213" w:name="_Toc48471643"/>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w:t>
      </w:r>
      <w:r w:rsidR="00182426">
        <w:rPr>
          <w:rFonts w:cs="Times New Roman"/>
        </w:rPr>
        <w:fldChar w:fldCharType="end"/>
      </w:r>
      <w:r w:rsidRPr="008A10EE">
        <w:rPr>
          <w:rFonts w:cs="Times New Roman"/>
        </w:rPr>
        <w:t xml:space="preserve"> Transkrip Wawancara Responden 2</w:t>
      </w:r>
      <w:bookmarkEnd w:id="1213"/>
    </w:p>
    <w:tbl>
      <w:tblPr>
        <w:tblStyle w:val="TableGrid"/>
        <w:tblW w:w="0" w:type="auto"/>
        <w:tblLook w:val="04A0" w:firstRow="1" w:lastRow="0" w:firstColumn="1" w:lastColumn="0" w:noHBand="0" w:noVBand="1"/>
      </w:tblPr>
      <w:tblGrid>
        <w:gridCol w:w="2144"/>
        <w:gridCol w:w="2005"/>
        <w:gridCol w:w="1426"/>
      </w:tblGrid>
      <w:tr w:rsidR="004601F9" w:rsidRPr="008A10EE" w14:paraId="59E6F991" w14:textId="77777777" w:rsidTr="002E2335">
        <w:trPr>
          <w:tblHeader/>
        </w:trPr>
        <w:tc>
          <w:tcPr>
            <w:tcW w:w="2144" w:type="dxa"/>
          </w:tcPr>
          <w:p w14:paraId="69A32575" w14:textId="3F15DC7C" w:rsidR="004601F9" w:rsidRPr="002E2335" w:rsidRDefault="004601F9" w:rsidP="001B0998">
            <w:pPr>
              <w:jc w:val="center"/>
              <w:rPr>
                <w:rFonts w:cs="Times New Roman"/>
                <w:b/>
                <w:bCs/>
              </w:rPr>
            </w:pPr>
            <w:r w:rsidRPr="002E2335">
              <w:rPr>
                <w:rFonts w:cs="Times New Roman"/>
                <w:b/>
                <w:bCs/>
              </w:rPr>
              <w:t>Profil PT</w:t>
            </w:r>
          </w:p>
        </w:tc>
        <w:tc>
          <w:tcPr>
            <w:tcW w:w="2005" w:type="dxa"/>
          </w:tcPr>
          <w:p w14:paraId="32E0E361" w14:textId="44B84EBF" w:rsidR="004601F9" w:rsidRPr="002E2335" w:rsidRDefault="004601F9" w:rsidP="001B0998">
            <w:pPr>
              <w:jc w:val="center"/>
              <w:rPr>
                <w:rFonts w:cs="Times New Roman"/>
                <w:b/>
                <w:bCs/>
              </w:rPr>
            </w:pPr>
            <w:r w:rsidRPr="002E2335">
              <w:rPr>
                <w:rFonts w:cs="Times New Roman"/>
                <w:b/>
                <w:bCs/>
              </w:rPr>
              <w:t>Profil Narasumber</w:t>
            </w:r>
          </w:p>
        </w:tc>
        <w:tc>
          <w:tcPr>
            <w:tcW w:w="1426" w:type="dxa"/>
          </w:tcPr>
          <w:p w14:paraId="787FCCF6" w14:textId="6DB1DD16" w:rsidR="004601F9" w:rsidRPr="002E2335" w:rsidRDefault="004601F9" w:rsidP="001B0998">
            <w:pPr>
              <w:jc w:val="center"/>
              <w:rPr>
                <w:rFonts w:cs="Times New Roman"/>
                <w:b/>
                <w:bCs/>
              </w:rPr>
            </w:pPr>
            <w:r w:rsidRPr="002E2335">
              <w:rPr>
                <w:rFonts w:cs="Times New Roman"/>
                <w:b/>
                <w:bCs/>
              </w:rPr>
              <w:t>Waktu dan Lokasi</w:t>
            </w:r>
          </w:p>
        </w:tc>
      </w:tr>
      <w:tr w:rsidR="00E04F41" w:rsidRPr="008A10EE" w14:paraId="22DC1D19" w14:textId="77777777" w:rsidTr="00E04F41">
        <w:tc>
          <w:tcPr>
            <w:tcW w:w="2144" w:type="dxa"/>
          </w:tcPr>
          <w:p w14:paraId="34A35FB7" w14:textId="77777777" w:rsidR="00E04F41" w:rsidRPr="008A10EE" w:rsidRDefault="00E04F41" w:rsidP="001B0998">
            <w:pPr>
              <w:jc w:val="both"/>
              <w:rPr>
                <w:rFonts w:cs="Times New Roman"/>
              </w:rPr>
            </w:pPr>
            <w:r w:rsidRPr="008A10EE">
              <w:rPr>
                <w:rFonts w:cs="Times New Roman"/>
              </w:rPr>
              <w:t>Institut Teknologi Adhi Tama Surabaya, disingkat ITATS, adalah sebuah perguruan tinggi swasta yang terletak di Surabaya, Jawa Timur. Institut ini didirikan tanggal 31 Mei 1963 oleh Yayasan Pendidikan Akademi Teknik Surabaya. Berlokasi di Jl. Arief Rahman Hakim, Klampis Ngasem, Kecamatan Sukolilo Kota Surabaya. Perangkat lunak sistem informasi yang sudah diimplementasikan pada perguruan tinggi ini salah satunya yaitu SIM Akademik.</w:t>
            </w:r>
          </w:p>
          <w:p w14:paraId="0D0127CA" w14:textId="77777777" w:rsidR="00E04F41" w:rsidRPr="008A10EE" w:rsidRDefault="00E04F41" w:rsidP="001B0998">
            <w:pPr>
              <w:rPr>
                <w:rFonts w:cs="Times New Roman"/>
              </w:rPr>
            </w:pPr>
          </w:p>
        </w:tc>
        <w:tc>
          <w:tcPr>
            <w:tcW w:w="2005" w:type="dxa"/>
          </w:tcPr>
          <w:p w14:paraId="4105134B" w14:textId="77777777" w:rsidR="00E04F41" w:rsidRPr="008A10EE" w:rsidRDefault="00E04F41" w:rsidP="001B0998">
            <w:pPr>
              <w:jc w:val="both"/>
              <w:rPr>
                <w:rFonts w:cs="Times New Roman"/>
              </w:rPr>
            </w:pPr>
            <w:r w:rsidRPr="008A10EE">
              <w:rPr>
                <w:rFonts w:cs="Times New Roman"/>
              </w:rPr>
              <w:t xml:space="preserve">Bapak Nanang Fakhrur Rozi, S.Kom, M.Kom adalah pegawai pada Institut Adhi Tama Surabaya yang menjabat sebagai </w:t>
            </w:r>
            <w:r w:rsidRPr="008A10EE">
              <w:rPr>
                <w:rFonts w:cs="Times New Roman"/>
                <w:sz w:val="23"/>
                <w:szCs w:val="23"/>
              </w:rPr>
              <w:t xml:space="preserve">kepala Pusat Sistem Informasi Institut Adhi Tama Surabaya. </w:t>
            </w:r>
            <w:r w:rsidRPr="008A10EE">
              <w:rPr>
                <w:rFonts w:cs="Times New Roman"/>
              </w:rPr>
              <w:t>Peran dan tanggungjawab bapak Nanang sebagai kepala IT yaitu : Mengevaluasi sistem apakah sudah memenuhi kebutuhan pengguna.</w:t>
            </w:r>
          </w:p>
          <w:p w14:paraId="7AC1EFD8" w14:textId="77777777" w:rsidR="00E04F41" w:rsidRPr="008A10EE" w:rsidRDefault="00E04F41" w:rsidP="001B0998">
            <w:pPr>
              <w:pStyle w:val="ListParagraph"/>
              <w:numPr>
                <w:ilvl w:val="0"/>
                <w:numId w:val="31"/>
              </w:numPr>
              <w:ind w:left="457"/>
              <w:jc w:val="both"/>
              <w:rPr>
                <w:rFonts w:cs="Times New Roman"/>
              </w:rPr>
            </w:pPr>
            <w:r w:rsidRPr="008A10EE">
              <w:rPr>
                <w:rFonts w:cs="Times New Roman"/>
              </w:rPr>
              <w:t xml:space="preserve">Melakukan </w:t>
            </w:r>
            <w:r w:rsidRPr="008A10EE">
              <w:rPr>
                <w:rFonts w:cs="Times New Roman"/>
                <w:i/>
                <w:iCs/>
              </w:rPr>
              <w:t>testing</w:t>
            </w:r>
            <w:r w:rsidRPr="008A10EE">
              <w:rPr>
                <w:rFonts w:cs="Times New Roman"/>
              </w:rPr>
              <w:t xml:space="preserve"> dan </w:t>
            </w:r>
            <w:r w:rsidRPr="008A10EE">
              <w:rPr>
                <w:rFonts w:cs="Times New Roman"/>
                <w:i/>
                <w:iCs/>
              </w:rPr>
              <w:t>maintenance</w:t>
            </w:r>
            <w:r w:rsidRPr="008A10EE">
              <w:rPr>
                <w:rFonts w:cs="Times New Roman"/>
              </w:rPr>
              <w:t xml:space="preserve"> perangkat lunak.</w:t>
            </w:r>
          </w:p>
          <w:p w14:paraId="7D1B3C3C" w14:textId="77777777" w:rsidR="00E04F41" w:rsidRPr="008A10EE" w:rsidRDefault="00E04F41" w:rsidP="001B0998">
            <w:pPr>
              <w:pStyle w:val="ListParagraph"/>
              <w:numPr>
                <w:ilvl w:val="0"/>
                <w:numId w:val="31"/>
              </w:numPr>
              <w:ind w:left="457"/>
              <w:jc w:val="both"/>
              <w:rPr>
                <w:rFonts w:cs="Times New Roman"/>
              </w:rPr>
            </w:pPr>
            <w:r w:rsidRPr="008A10EE">
              <w:rPr>
                <w:rFonts w:cs="Times New Roman"/>
              </w:rPr>
              <w:t>Menyediakan layanan dan pengembangan dalam lingkup IT dan komunikasi.</w:t>
            </w:r>
          </w:p>
          <w:p w14:paraId="18E2B2ED" w14:textId="77777777" w:rsidR="00E04F41" w:rsidRPr="008A10EE" w:rsidRDefault="00E04F41" w:rsidP="001B0998">
            <w:pPr>
              <w:pStyle w:val="ListParagraph"/>
              <w:numPr>
                <w:ilvl w:val="0"/>
                <w:numId w:val="31"/>
              </w:numPr>
              <w:ind w:left="457"/>
              <w:jc w:val="both"/>
              <w:rPr>
                <w:rFonts w:cs="Times New Roman"/>
              </w:rPr>
            </w:pPr>
            <w:r w:rsidRPr="008A10EE">
              <w:rPr>
                <w:rFonts w:cs="Times New Roman"/>
              </w:rPr>
              <w:lastRenderedPageBreak/>
              <w:t>Memastikan semua sistem IT dapat berjalan dengan lancar.</w:t>
            </w:r>
          </w:p>
          <w:p w14:paraId="4BF6DB94" w14:textId="77777777" w:rsidR="00E04F41" w:rsidRPr="008A10EE" w:rsidRDefault="00E04F41" w:rsidP="001B0998">
            <w:pPr>
              <w:jc w:val="both"/>
              <w:rPr>
                <w:rFonts w:cs="Times New Roman"/>
              </w:rPr>
            </w:pPr>
          </w:p>
          <w:p w14:paraId="00602A62" w14:textId="77777777" w:rsidR="00E04F41" w:rsidRPr="008A10EE" w:rsidRDefault="00E04F41" w:rsidP="001B0998">
            <w:pPr>
              <w:jc w:val="both"/>
              <w:rPr>
                <w:rFonts w:cs="Times New Roman"/>
              </w:rPr>
            </w:pPr>
          </w:p>
        </w:tc>
        <w:tc>
          <w:tcPr>
            <w:tcW w:w="1426" w:type="dxa"/>
          </w:tcPr>
          <w:p w14:paraId="3EDB7D5F" w14:textId="77777777" w:rsidR="00E04F41" w:rsidRPr="008A10EE" w:rsidRDefault="00E04F41" w:rsidP="000A7FCF">
            <w:pPr>
              <w:pStyle w:val="ListParagraph"/>
              <w:numPr>
                <w:ilvl w:val="0"/>
                <w:numId w:val="32"/>
              </w:numPr>
              <w:ind w:left="321"/>
              <w:rPr>
                <w:rFonts w:cs="Times New Roman"/>
              </w:rPr>
            </w:pPr>
            <w:r w:rsidRPr="008A10EE">
              <w:rPr>
                <w:rFonts w:cs="Times New Roman"/>
              </w:rPr>
              <w:lastRenderedPageBreak/>
              <w:t>Hari, Tanggal :</w:t>
            </w:r>
          </w:p>
          <w:p w14:paraId="0565723E" w14:textId="77777777" w:rsidR="00E04F41" w:rsidRPr="008A10EE" w:rsidRDefault="00E04F41" w:rsidP="001B0998">
            <w:pPr>
              <w:pStyle w:val="ListParagraph"/>
              <w:ind w:left="321"/>
              <w:rPr>
                <w:rFonts w:cs="Times New Roman"/>
              </w:rPr>
            </w:pPr>
            <w:r w:rsidRPr="008A10EE">
              <w:rPr>
                <w:rFonts w:cs="Times New Roman"/>
              </w:rPr>
              <w:t>Rabu, 10 Oktober 2018</w:t>
            </w:r>
          </w:p>
          <w:p w14:paraId="1FDC6800" w14:textId="77777777" w:rsidR="00E04F41" w:rsidRPr="008A10EE" w:rsidRDefault="00E04F41" w:rsidP="000A7FCF">
            <w:pPr>
              <w:pStyle w:val="ListParagraph"/>
              <w:numPr>
                <w:ilvl w:val="0"/>
                <w:numId w:val="32"/>
              </w:numPr>
              <w:ind w:left="321"/>
              <w:rPr>
                <w:rFonts w:cs="Times New Roman"/>
              </w:rPr>
            </w:pPr>
            <w:r w:rsidRPr="008A10EE">
              <w:rPr>
                <w:rFonts w:cs="Times New Roman"/>
              </w:rPr>
              <w:t>Waktu :</w:t>
            </w:r>
          </w:p>
          <w:p w14:paraId="658E99AB" w14:textId="77777777" w:rsidR="00E04F41" w:rsidRPr="008A10EE" w:rsidRDefault="00E04F41" w:rsidP="001B0998">
            <w:pPr>
              <w:pStyle w:val="ListParagraph"/>
              <w:ind w:left="321"/>
              <w:rPr>
                <w:rFonts w:cs="Times New Roman"/>
              </w:rPr>
            </w:pPr>
            <w:r w:rsidRPr="008A10EE">
              <w:rPr>
                <w:rFonts w:cs="Times New Roman"/>
              </w:rPr>
              <w:t>11:00 – 12:30 WIB</w:t>
            </w:r>
          </w:p>
          <w:p w14:paraId="2AAA34E0" w14:textId="77777777" w:rsidR="00E04F41" w:rsidRPr="008A10EE" w:rsidRDefault="00E04F41" w:rsidP="000A7FCF">
            <w:pPr>
              <w:pStyle w:val="ListParagraph"/>
              <w:numPr>
                <w:ilvl w:val="0"/>
                <w:numId w:val="32"/>
              </w:numPr>
              <w:ind w:left="321"/>
              <w:rPr>
                <w:rFonts w:cs="Times New Roman"/>
              </w:rPr>
            </w:pPr>
            <w:r w:rsidRPr="008A10EE">
              <w:rPr>
                <w:rFonts w:cs="Times New Roman"/>
              </w:rPr>
              <w:t>Tempat :</w:t>
            </w:r>
          </w:p>
          <w:p w14:paraId="5EBB4399" w14:textId="77777777" w:rsidR="00E04F41" w:rsidRPr="008A10EE" w:rsidRDefault="00E04F41" w:rsidP="001B0998">
            <w:pPr>
              <w:pStyle w:val="ListParagraph"/>
              <w:ind w:left="321"/>
              <w:rPr>
                <w:rFonts w:cs="Times New Roman"/>
              </w:rPr>
            </w:pPr>
            <w:r w:rsidRPr="008A10EE">
              <w:rPr>
                <w:rFonts w:cs="Times New Roman"/>
              </w:rPr>
              <w:t>Ruang Kepala Bagian IT IKADO</w:t>
            </w:r>
          </w:p>
          <w:p w14:paraId="04469559" w14:textId="77777777" w:rsidR="00E04F41" w:rsidRPr="008A10EE" w:rsidRDefault="00E04F41" w:rsidP="001B0998">
            <w:pPr>
              <w:rPr>
                <w:rFonts w:cs="Times New Roman"/>
              </w:rPr>
            </w:pPr>
          </w:p>
        </w:tc>
      </w:tr>
    </w:tbl>
    <w:p w14:paraId="070FC211" w14:textId="77777777" w:rsidR="00E04F41" w:rsidRPr="008A10EE" w:rsidRDefault="00E04F41" w:rsidP="001B0998">
      <w:pPr>
        <w:contextualSpacing/>
        <w:rPr>
          <w:rFonts w:cs="Times New Roman"/>
        </w:rPr>
      </w:pPr>
    </w:p>
    <w:p w14:paraId="44B86B18" w14:textId="77777777" w:rsidR="00E04F41" w:rsidRPr="008A10EE" w:rsidRDefault="00E04F41" w:rsidP="001B0998">
      <w:pPr>
        <w:contextualSpacing/>
        <w:rPr>
          <w:rFonts w:cs="Times New Roman"/>
        </w:rPr>
      </w:pPr>
    </w:p>
    <w:p w14:paraId="474D8D50" w14:textId="161FA1B8" w:rsidR="004601F9" w:rsidRPr="008A10EE" w:rsidRDefault="00E04F41" w:rsidP="001B0998">
      <w:pPr>
        <w:contextualSpacing/>
        <w:rPr>
          <w:rFonts w:cs="Times New Roman"/>
        </w:rPr>
      </w:pPr>
      <w:r w:rsidRPr="008A10EE">
        <w:rPr>
          <w:rFonts w:cs="Times New Roman"/>
        </w:rPr>
        <w:t>Daftar pertanyaan dan jawaban narasumber</w:t>
      </w:r>
      <w:r w:rsidR="00257ECF" w:rsidRPr="008A10EE">
        <w:rPr>
          <w:rFonts w:cs="Times New Roman"/>
        </w:rPr>
        <w:t xml:space="preserve"> Institut Teknologi Adhi Tama Surabaya (ITATS)</w:t>
      </w:r>
    </w:p>
    <w:p w14:paraId="568BD3BA" w14:textId="77777777" w:rsidR="00257ECF" w:rsidRPr="008A10EE" w:rsidRDefault="00257ECF" w:rsidP="001B0998">
      <w:pPr>
        <w:contextualSpacing/>
        <w:rPr>
          <w:rFonts w:cs="Times New Roman"/>
        </w:rPr>
      </w:pPr>
    </w:p>
    <w:p w14:paraId="3BDD86E7" w14:textId="4B39C00E" w:rsidR="000570DE" w:rsidRPr="008A10EE" w:rsidRDefault="000570DE" w:rsidP="000570DE">
      <w:pPr>
        <w:pStyle w:val="Caption"/>
        <w:keepNext/>
        <w:rPr>
          <w:rFonts w:cs="Times New Roman"/>
        </w:rPr>
      </w:pPr>
      <w:bookmarkStart w:id="1214" w:name="_Toc4847164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w:t>
      </w:r>
      <w:r w:rsidR="00182426">
        <w:rPr>
          <w:rFonts w:cs="Times New Roman"/>
        </w:rPr>
        <w:fldChar w:fldCharType="end"/>
      </w:r>
      <w:r w:rsidR="00257ECF" w:rsidRPr="008A10EE">
        <w:rPr>
          <w:rFonts w:cs="Times New Roman"/>
        </w:rPr>
        <w:t xml:space="preserve"> Daftar </w:t>
      </w:r>
      <w:r w:rsidR="002E2335">
        <w:rPr>
          <w:rFonts w:cs="Times New Roman"/>
        </w:rPr>
        <w:t>P</w:t>
      </w:r>
      <w:r w:rsidR="00257ECF" w:rsidRPr="008A10EE">
        <w:rPr>
          <w:rFonts w:cs="Times New Roman"/>
        </w:rPr>
        <w:t xml:space="preserve">ertanyaan dan </w:t>
      </w:r>
      <w:r w:rsidR="002E2335">
        <w:rPr>
          <w:rFonts w:cs="Times New Roman"/>
        </w:rPr>
        <w:t>J</w:t>
      </w:r>
      <w:r w:rsidR="00257ECF" w:rsidRPr="008A10EE">
        <w:rPr>
          <w:rFonts w:cs="Times New Roman"/>
        </w:rPr>
        <w:t xml:space="preserve">awaban </w:t>
      </w:r>
      <w:r w:rsidR="002E2335">
        <w:rPr>
          <w:rFonts w:cs="Times New Roman"/>
        </w:rPr>
        <w:t>N</w:t>
      </w:r>
      <w:r w:rsidR="00257ECF" w:rsidRPr="008A10EE">
        <w:rPr>
          <w:rFonts w:cs="Times New Roman"/>
        </w:rPr>
        <w:t>arasumber 2</w:t>
      </w:r>
      <w:bookmarkEnd w:id="1214"/>
    </w:p>
    <w:tbl>
      <w:tblPr>
        <w:tblStyle w:val="TableGrid"/>
        <w:tblW w:w="0" w:type="auto"/>
        <w:tblLook w:val="04A0" w:firstRow="1" w:lastRow="0" w:firstColumn="1" w:lastColumn="0" w:noHBand="0" w:noVBand="1"/>
      </w:tblPr>
      <w:tblGrid>
        <w:gridCol w:w="2787"/>
        <w:gridCol w:w="2788"/>
      </w:tblGrid>
      <w:tr w:rsidR="00E04F41" w:rsidRPr="008A10EE" w14:paraId="6218D894" w14:textId="77777777" w:rsidTr="002E2335">
        <w:trPr>
          <w:tblHeader/>
        </w:trPr>
        <w:tc>
          <w:tcPr>
            <w:tcW w:w="2787" w:type="dxa"/>
          </w:tcPr>
          <w:p w14:paraId="4EAE127E" w14:textId="5ADF9C36" w:rsidR="00E04F41" w:rsidRPr="002E2335" w:rsidRDefault="00E04F41" w:rsidP="002E2335">
            <w:pPr>
              <w:jc w:val="center"/>
              <w:rPr>
                <w:rFonts w:cs="Times New Roman"/>
                <w:b/>
                <w:bCs/>
              </w:rPr>
            </w:pPr>
            <w:r w:rsidRPr="002E2335">
              <w:rPr>
                <w:rFonts w:cs="Times New Roman"/>
                <w:b/>
                <w:bCs/>
              </w:rPr>
              <w:t>Pertanyaan</w:t>
            </w:r>
          </w:p>
        </w:tc>
        <w:tc>
          <w:tcPr>
            <w:tcW w:w="2788" w:type="dxa"/>
          </w:tcPr>
          <w:p w14:paraId="07083D00" w14:textId="39AA6ADF" w:rsidR="00E04F41" w:rsidRPr="002E2335" w:rsidRDefault="00E04F41" w:rsidP="002E2335">
            <w:pPr>
              <w:jc w:val="center"/>
              <w:rPr>
                <w:rFonts w:cs="Times New Roman"/>
                <w:b/>
                <w:bCs/>
              </w:rPr>
            </w:pPr>
            <w:r w:rsidRPr="002E2335">
              <w:rPr>
                <w:rFonts w:cs="Times New Roman"/>
                <w:b/>
                <w:bCs/>
              </w:rPr>
              <w:t>Jawaban</w:t>
            </w:r>
          </w:p>
        </w:tc>
      </w:tr>
      <w:tr w:rsidR="00E04F41" w:rsidRPr="008A10EE" w14:paraId="71F68F83" w14:textId="77777777" w:rsidTr="000570DE">
        <w:tc>
          <w:tcPr>
            <w:tcW w:w="2787" w:type="dxa"/>
          </w:tcPr>
          <w:p w14:paraId="6E398CB7" w14:textId="2BE2D9C3" w:rsidR="00E04F41" w:rsidRPr="008A10EE" w:rsidRDefault="004F36FD" w:rsidP="000570DE">
            <w:pPr>
              <w:jc w:val="both"/>
              <w:rPr>
                <w:rFonts w:cs="Times New Roman"/>
              </w:rPr>
            </w:pPr>
            <w:r w:rsidRPr="008A10EE">
              <w:rPr>
                <w:rFonts w:cs="Times New Roman"/>
              </w:rPr>
              <w:t>Bagaimana tindakan lanjutan apabila proses implementasi sistem ternyata tidak sesuai dengan kapasitas/harapan yang ada?</w:t>
            </w:r>
          </w:p>
        </w:tc>
        <w:tc>
          <w:tcPr>
            <w:tcW w:w="2788" w:type="dxa"/>
          </w:tcPr>
          <w:p w14:paraId="30D8385A" w14:textId="7162A56B" w:rsidR="00E04F41" w:rsidRPr="008A10EE" w:rsidRDefault="004F36FD" w:rsidP="000570DE">
            <w:pPr>
              <w:jc w:val="both"/>
              <w:rPr>
                <w:rFonts w:cs="Times New Roman"/>
              </w:rPr>
            </w:pPr>
            <w:r w:rsidRPr="008A10EE">
              <w:rPr>
                <w:rFonts w:cs="Times New Roman"/>
              </w:rPr>
              <w:t>pada saat terjadi kasus seperti ini biasanya kami akan mengevaluasi sejauh mana sistem ini dapat memenuhi kebutuhan dari pengguna</w:t>
            </w:r>
          </w:p>
        </w:tc>
      </w:tr>
      <w:tr w:rsidR="00E04F41" w:rsidRPr="008A10EE" w14:paraId="39DAF855" w14:textId="77777777" w:rsidTr="000570DE">
        <w:tc>
          <w:tcPr>
            <w:tcW w:w="2787" w:type="dxa"/>
          </w:tcPr>
          <w:p w14:paraId="1AEC84FC" w14:textId="41800358" w:rsidR="00E04F41" w:rsidRPr="008A10EE" w:rsidRDefault="004F36FD" w:rsidP="000570DE">
            <w:pPr>
              <w:jc w:val="both"/>
              <w:rPr>
                <w:rFonts w:cs="Times New Roman"/>
              </w:rPr>
            </w:pPr>
            <w:r w:rsidRPr="008A10EE">
              <w:rPr>
                <w:rFonts w:cs="Times New Roman"/>
              </w:rPr>
              <w:t>Apakah dalam tahap testing dan implementasi digabung atau dipisah?</w:t>
            </w:r>
          </w:p>
        </w:tc>
        <w:tc>
          <w:tcPr>
            <w:tcW w:w="2788" w:type="dxa"/>
          </w:tcPr>
          <w:p w14:paraId="7EB67CB4" w14:textId="280C489F" w:rsidR="00E04F41" w:rsidRPr="008A10EE" w:rsidRDefault="004F36FD" w:rsidP="000570DE">
            <w:pPr>
              <w:jc w:val="both"/>
              <w:rPr>
                <w:rFonts w:cs="Times New Roman"/>
              </w:rPr>
            </w:pPr>
            <w:r w:rsidRPr="008A10EE">
              <w:rPr>
                <w:rFonts w:cs="Times New Roman"/>
              </w:rPr>
              <w:t>Tahapan testing dan implementasi digabung tetapi ada juga yang kami pisah, tetapi cuma pada beberapa fitur</w:t>
            </w:r>
          </w:p>
        </w:tc>
      </w:tr>
      <w:tr w:rsidR="004F36FD" w:rsidRPr="008A10EE" w14:paraId="4A379E6E" w14:textId="77777777" w:rsidTr="000570DE">
        <w:tc>
          <w:tcPr>
            <w:tcW w:w="2787" w:type="dxa"/>
          </w:tcPr>
          <w:p w14:paraId="39986153" w14:textId="2CF4C1B5" w:rsidR="004F36FD" w:rsidRPr="008A10EE" w:rsidRDefault="004F36FD" w:rsidP="000570DE">
            <w:pPr>
              <w:jc w:val="both"/>
              <w:rPr>
                <w:rFonts w:cs="Times New Roman"/>
              </w:rPr>
            </w:pPr>
            <w:r w:rsidRPr="008A10EE">
              <w:rPr>
                <w:rFonts w:cs="Times New Roman"/>
              </w:rPr>
              <w:t>Framework apa yang digunakan pada saat implementasi ini?</w:t>
            </w:r>
          </w:p>
        </w:tc>
        <w:tc>
          <w:tcPr>
            <w:tcW w:w="2788" w:type="dxa"/>
          </w:tcPr>
          <w:p w14:paraId="25DA7E9A" w14:textId="61CE9EB7" w:rsidR="004F36FD" w:rsidRPr="008A10EE" w:rsidRDefault="004F36FD" w:rsidP="000570DE">
            <w:pPr>
              <w:jc w:val="both"/>
              <w:rPr>
                <w:rFonts w:cs="Times New Roman"/>
              </w:rPr>
            </w:pPr>
            <w:r w:rsidRPr="008A10EE">
              <w:rPr>
                <w:rFonts w:cs="Times New Roman"/>
              </w:rPr>
              <w:t xml:space="preserve">Untuk pengembangan dalam arah programming kami menggunakan PHP dengan framework CodeIgniter sedangkan dalam hal implementasi sistem kami tidak menggunakan Framework apapun, karena sejauh ini yang saya tau tidak </w:t>
            </w:r>
            <w:r w:rsidRPr="008A10EE">
              <w:rPr>
                <w:rFonts w:cs="Times New Roman"/>
              </w:rPr>
              <w:lastRenderedPageBreak/>
              <w:t>ada framework tentang implementasi sistem.</w:t>
            </w:r>
          </w:p>
        </w:tc>
      </w:tr>
      <w:tr w:rsidR="004F36FD" w:rsidRPr="008A10EE" w14:paraId="18599C5C" w14:textId="77777777" w:rsidTr="000570DE">
        <w:tc>
          <w:tcPr>
            <w:tcW w:w="2787" w:type="dxa"/>
          </w:tcPr>
          <w:p w14:paraId="7EEEC10E" w14:textId="0FA81CF3" w:rsidR="004F36FD" w:rsidRPr="008A10EE" w:rsidRDefault="004F36FD" w:rsidP="000570DE">
            <w:pPr>
              <w:jc w:val="both"/>
              <w:rPr>
                <w:rFonts w:cs="Times New Roman"/>
              </w:rPr>
            </w:pPr>
            <w:r w:rsidRPr="008A10EE">
              <w:rPr>
                <w:rFonts w:cs="Times New Roman"/>
              </w:rPr>
              <w:lastRenderedPageBreak/>
              <w:t>Siapa yang bertanggung jawab atas laporan pengujian dan validasi sistem saat implementasi?</w:t>
            </w:r>
          </w:p>
        </w:tc>
        <w:tc>
          <w:tcPr>
            <w:tcW w:w="2788" w:type="dxa"/>
          </w:tcPr>
          <w:p w14:paraId="287129B4" w14:textId="7C77FF64" w:rsidR="004F36FD" w:rsidRPr="008A10EE" w:rsidRDefault="004F36FD" w:rsidP="000570DE">
            <w:pPr>
              <w:jc w:val="both"/>
              <w:rPr>
                <w:rFonts w:cs="Times New Roman"/>
              </w:rPr>
            </w:pPr>
            <w:r w:rsidRPr="008A10EE">
              <w:rPr>
                <w:rFonts w:cs="Times New Roman"/>
              </w:rPr>
              <w:t>Tentunya saya yang bertanggungjawab atas segala pelaporan yang berkaitan dengan sistem karena posisi saya sebagai kepala PSI yang bertanggungjawab langsung dengan yayasan institut</w:t>
            </w:r>
          </w:p>
        </w:tc>
      </w:tr>
      <w:tr w:rsidR="004F36FD" w:rsidRPr="008A10EE" w14:paraId="6F4B1371" w14:textId="77777777" w:rsidTr="000570DE">
        <w:tc>
          <w:tcPr>
            <w:tcW w:w="2787" w:type="dxa"/>
          </w:tcPr>
          <w:p w14:paraId="45A0E82E" w14:textId="793B71DC" w:rsidR="004F36FD" w:rsidRPr="008A10EE" w:rsidRDefault="004F36FD" w:rsidP="000570DE">
            <w:pPr>
              <w:jc w:val="both"/>
              <w:rPr>
                <w:rFonts w:cs="Times New Roman"/>
              </w:rPr>
            </w:pPr>
            <w:r w:rsidRPr="008A10EE">
              <w:rPr>
                <w:rFonts w:cs="Times New Roman"/>
              </w:rPr>
              <w:t>Apakah ada deskripsi peran dan tanggungjawab tim pengembang?</w:t>
            </w:r>
          </w:p>
        </w:tc>
        <w:tc>
          <w:tcPr>
            <w:tcW w:w="2788" w:type="dxa"/>
          </w:tcPr>
          <w:p w14:paraId="48F80E58" w14:textId="35E557EF" w:rsidR="004F36FD" w:rsidRPr="008A10EE" w:rsidRDefault="004F36FD" w:rsidP="000570DE">
            <w:pPr>
              <w:jc w:val="both"/>
              <w:rPr>
                <w:rFonts w:cs="Times New Roman"/>
              </w:rPr>
            </w:pPr>
            <w:r w:rsidRPr="008A10EE">
              <w:rPr>
                <w:rFonts w:cs="Times New Roman"/>
              </w:rPr>
              <w:t>Sebelumnya sumberdaya kami untuk pengembangan sistem disini tebatas jadi hanya terdapat beberapa orang seperti yang mengurus server dan programming, web developer yang mengembangkan sistem dan programmer tambahan yang berasal dari mahasiswa. Saya sebagai kepala pun terkadang ikut terjun langsung untuk melakukan koding untuk membantu proses penyelesaian</w:t>
            </w:r>
          </w:p>
        </w:tc>
      </w:tr>
      <w:tr w:rsidR="004F36FD" w:rsidRPr="008A10EE" w14:paraId="4D36088A" w14:textId="77777777" w:rsidTr="000570DE">
        <w:tc>
          <w:tcPr>
            <w:tcW w:w="2787" w:type="dxa"/>
          </w:tcPr>
          <w:p w14:paraId="7BA00491" w14:textId="6DFD0F57" w:rsidR="004F36FD" w:rsidRPr="008A10EE" w:rsidRDefault="004F36FD" w:rsidP="000570DE">
            <w:pPr>
              <w:jc w:val="both"/>
              <w:rPr>
                <w:rFonts w:cs="Times New Roman"/>
              </w:rPr>
            </w:pPr>
            <w:r w:rsidRPr="008A10EE">
              <w:rPr>
                <w:rFonts w:cs="Times New Roman"/>
              </w:rPr>
              <w:t>Apakah ada deskripsi tentang pengembangan sistem kedepannya?</w:t>
            </w:r>
          </w:p>
        </w:tc>
        <w:tc>
          <w:tcPr>
            <w:tcW w:w="2788" w:type="dxa"/>
          </w:tcPr>
          <w:p w14:paraId="44DC29A2" w14:textId="0DA63075" w:rsidR="004F36FD" w:rsidRPr="008A10EE" w:rsidRDefault="004F36FD" w:rsidP="000570DE">
            <w:pPr>
              <w:jc w:val="both"/>
              <w:rPr>
                <w:rFonts w:cs="Times New Roman"/>
              </w:rPr>
            </w:pPr>
            <w:r w:rsidRPr="008A10EE">
              <w:rPr>
                <w:rFonts w:cs="Times New Roman"/>
              </w:rPr>
              <w:t>Sejauh ini kami cukup untuk aplikasi dan webnya, kedepannya mungkin kami berusaha membuat setiap sistem dapat terintegrasi dengan baik dan benar, karena ini masih berdiri sendiri sendiri</w:t>
            </w:r>
          </w:p>
        </w:tc>
      </w:tr>
      <w:tr w:rsidR="004F36FD" w:rsidRPr="008A10EE" w14:paraId="6E5A0603" w14:textId="77777777" w:rsidTr="000570DE">
        <w:tc>
          <w:tcPr>
            <w:tcW w:w="2787" w:type="dxa"/>
          </w:tcPr>
          <w:p w14:paraId="7CDE2234" w14:textId="7AA68D89" w:rsidR="004F36FD" w:rsidRPr="008A10EE" w:rsidRDefault="004F36FD" w:rsidP="000570DE">
            <w:pPr>
              <w:jc w:val="both"/>
              <w:rPr>
                <w:rFonts w:cs="Times New Roman"/>
              </w:rPr>
            </w:pPr>
            <w:r w:rsidRPr="008A10EE">
              <w:rPr>
                <w:rFonts w:cs="Times New Roman"/>
              </w:rPr>
              <w:t xml:space="preserve">Untuk menjamin kualitas dari sistem, perlukah adanya </w:t>
            </w:r>
            <w:r w:rsidRPr="008A10EE">
              <w:rPr>
                <w:rFonts w:cs="Times New Roman"/>
              </w:rPr>
              <w:lastRenderedPageBreak/>
              <w:t>dokumentasi sistem yang berjalan?</w:t>
            </w:r>
          </w:p>
        </w:tc>
        <w:tc>
          <w:tcPr>
            <w:tcW w:w="2788" w:type="dxa"/>
          </w:tcPr>
          <w:p w14:paraId="70D31F05" w14:textId="4F815099" w:rsidR="004F36FD" w:rsidRPr="008A10EE" w:rsidRDefault="004F36FD" w:rsidP="000570DE">
            <w:pPr>
              <w:jc w:val="both"/>
              <w:rPr>
                <w:rFonts w:cs="Times New Roman"/>
              </w:rPr>
            </w:pPr>
            <w:r w:rsidRPr="008A10EE">
              <w:rPr>
                <w:rFonts w:cs="Times New Roman"/>
              </w:rPr>
              <w:lastRenderedPageBreak/>
              <w:t xml:space="preserve">Tentunya dokumentasi sistem perlu dilakukan tetapi karena sumberdaya yang </w:t>
            </w:r>
            <w:r w:rsidRPr="008A10EE">
              <w:rPr>
                <w:rFonts w:cs="Times New Roman"/>
              </w:rPr>
              <w:lastRenderedPageBreak/>
              <w:t>kami miliki terbatas kami perlu menunda dokumentasi sistem karena yang terpenting untuk sekarang ini sistem dapat berjalan dengan baik</w:t>
            </w:r>
          </w:p>
        </w:tc>
      </w:tr>
      <w:tr w:rsidR="004F36FD" w:rsidRPr="008A10EE" w14:paraId="2F561F82" w14:textId="77777777" w:rsidTr="000570DE">
        <w:tc>
          <w:tcPr>
            <w:tcW w:w="2787" w:type="dxa"/>
          </w:tcPr>
          <w:p w14:paraId="5B6043F7" w14:textId="0F34798E" w:rsidR="004F36FD" w:rsidRPr="008A10EE" w:rsidRDefault="004F36FD" w:rsidP="000570DE">
            <w:pPr>
              <w:jc w:val="both"/>
              <w:rPr>
                <w:rFonts w:cs="Times New Roman"/>
              </w:rPr>
            </w:pPr>
            <w:r w:rsidRPr="008A10EE">
              <w:rPr>
                <w:rFonts w:cs="Times New Roman"/>
              </w:rPr>
              <w:lastRenderedPageBreak/>
              <w:t>Adakah pencatatan tentang daftar historis perubahan sistem dari waktu ke waktu?</w:t>
            </w:r>
          </w:p>
        </w:tc>
        <w:tc>
          <w:tcPr>
            <w:tcW w:w="2788" w:type="dxa"/>
          </w:tcPr>
          <w:p w14:paraId="171C2F7A" w14:textId="409E2C3D" w:rsidR="004F36FD" w:rsidRPr="008A10EE" w:rsidRDefault="004F36FD" w:rsidP="000570DE">
            <w:pPr>
              <w:jc w:val="both"/>
              <w:rPr>
                <w:rFonts w:cs="Times New Roman"/>
              </w:rPr>
            </w:pPr>
            <w:r w:rsidRPr="008A10EE">
              <w:rPr>
                <w:rFonts w:cs="Times New Roman"/>
              </w:rPr>
              <w:t>Tidak ada</w:t>
            </w:r>
          </w:p>
        </w:tc>
      </w:tr>
      <w:tr w:rsidR="004F36FD" w:rsidRPr="008A10EE" w14:paraId="3211B3D7" w14:textId="77777777" w:rsidTr="000570DE">
        <w:tc>
          <w:tcPr>
            <w:tcW w:w="2787" w:type="dxa"/>
          </w:tcPr>
          <w:p w14:paraId="27931C0D" w14:textId="069B60F4" w:rsidR="004F36FD" w:rsidRPr="008A10EE" w:rsidRDefault="009E40D0" w:rsidP="000570DE">
            <w:pPr>
              <w:jc w:val="both"/>
              <w:rPr>
                <w:rFonts w:cs="Times New Roman"/>
              </w:rPr>
            </w:pPr>
            <w:r w:rsidRPr="008A10EE">
              <w:rPr>
                <w:rFonts w:cs="Times New Roman"/>
              </w:rPr>
              <w:t>Apakah ada departemen khusus yang membantu manajemen IT?</w:t>
            </w:r>
          </w:p>
        </w:tc>
        <w:tc>
          <w:tcPr>
            <w:tcW w:w="2788" w:type="dxa"/>
          </w:tcPr>
          <w:p w14:paraId="51A7EBE6" w14:textId="6D7367B6" w:rsidR="004F36FD" w:rsidRPr="008A10EE" w:rsidRDefault="009E40D0" w:rsidP="000570DE">
            <w:pPr>
              <w:jc w:val="both"/>
              <w:rPr>
                <w:rFonts w:cs="Times New Roman"/>
              </w:rPr>
            </w:pPr>
            <w:r w:rsidRPr="008A10EE">
              <w:rPr>
                <w:rFonts w:cs="Times New Roman"/>
              </w:rPr>
              <w:t>Ada. Pusat Sistem Informasi</w:t>
            </w:r>
          </w:p>
        </w:tc>
      </w:tr>
      <w:tr w:rsidR="004F36FD" w:rsidRPr="008A10EE" w14:paraId="584C38E4" w14:textId="77777777" w:rsidTr="000570DE">
        <w:tc>
          <w:tcPr>
            <w:tcW w:w="2787" w:type="dxa"/>
          </w:tcPr>
          <w:p w14:paraId="146043C7" w14:textId="58A86EB8" w:rsidR="004F36FD" w:rsidRPr="008A10EE" w:rsidRDefault="009E40D0" w:rsidP="000570DE">
            <w:pPr>
              <w:jc w:val="both"/>
              <w:rPr>
                <w:rFonts w:cs="Times New Roman"/>
              </w:rPr>
            </w:pPr>
            <w:r w:rsidRPr="008A10EE">
              <w:rPr>
                <w:rFonts w:cs="Times New Roman"/>
              </w:rPr>
              <w:t>Siapakah yang bertanggungjawab atas permasalahan dari penyelenggaraan sistem ini?</w:t>
            </w:r>
          </w:p>
        </w:tc>
        <w:tc>
          <w:tcPr>
            <w:tcW w:w="2788" w:type="dxa"/>
          </w:tcPr>
          <w:p w14:paraId="4C14E2C3" w14:textId="4E0A4153" w:rsidR="004F36FD" w:rsidRPr="008A10EE" w:rsidRDefault="009E40D0" w:rsidP="000570DE">
            <w:pPr>
              <w:jc w:val="both"/>
              <w:rPr>
                <w:rFonts w:cs="Times New Roman"/>
              </w:rPr>
            </w:pPr>
            <w:r w:rsidRPr="008A10EE">
              <w:rPr>
                <w:rFonts w:cs="Times New Roman"/>
              </w:rPr>
              <w:t>Saya sebagai kepala Pusat Sistem Informasi</w:t>
            </w:r>
          </w:p>
        </w:tc>
      </w:tr>
      <w:tr w:rsidR="004F36FD" w:rsidRPr="008A10EE" w14:paraId="1995A840" w14:textId="77777777" w:rsidTr="000570DE">
        <w:tc>
          <w:tcPr>
            <w:tcW w:w="2787" w:type="dxa"/>
          </w:tcPr>
          <w:p w14:paraId="6AB52332" w14:textId="43173581" w:rsidR="004F36FD" w:rsidRPr="008A10EE" w:rsidRDefault="009E40D0" w:rsidP="000570DE">
            <w:pPr>
              <w:jc w:val="both"/>
              <w:rPr>
                <w:rFonts w:cs="Times New Roman"/>
              </w:rPr>
            </w:pPr>
            <w:r w:rsidRPr="008A10EE">
              <w:rPr>
                <w:rFonts w:cs="Times New Roman"/>
              </w:rPr>
              <w:t>Apakah saat mengimplementasikan SIM tersebut memperoleh dukungan dari Top Level Management? Apakah bentuknya?</w:t>
            </w:r>
          </w:p>
        </w:tc>
        <w:tc>
          <w:tcPr>
            <w:tcW w:w="2788" w:type="dxa"/>
          </w:tcPr>
          <w:p w14:paraId="42142329" w14:textId="4A142E3F" w:rsidR="004F36FD" w:rsidRPr="008A10EE" w:rsidRDefault="009E40D0" w:rsidP="000570DE">
            <w:pPr>
              <w:jc w:val="both"/>
              <w:rPr>
                <w:rFonts w:cs="Times New Roman"/>
              </w:rPr>
            </w:pPr>
            <w:r w:rsidRPr="008A10EE">
              <w:rPr>
                <w:rFonts w:cs="Times New Roman"/>
              </w:rPr>
              <w:t>Hmmm.. dukungan dari top level management seperti universitas memberikan dorongan penuh secara moral(memberikan support dan semangat) tetapi untuk pengembangan sistem terkait finansial kami dibiayai oleh pihak yayasan</w:t>
            </w:r>
          </w:p>
        </w:tc>
      </w:tr>
      <w:tr w:rsidR="004F36FD" w:rsidRPr="008A10EE" w14:paraId="39D588E1" w14:textId="77777777" w:rsidTr="000570DE">
        <w:tc>
          <w:tcPr>
            <w:tcW w:w="2787" w:type="dxa"/>
          </w:tcPr>
          <w:p w14:paraId="617E5FA3" w14:textId="687A9B8D" w:rsidR="004F36FD" w:rsidRPr="008A10EE" w:rsidRDefault="009E40D0" w:rsidP="000570DE">
            <w:pPr>
              <w:jc w:val="both"/>
              <w:rPr>
                <w:rFonts w:cs="Times New Roman"/>
              </w:rPr>
            </w:pPr>
            <w:r w:rsidRPr="008A10EE">
              <w:rPr>
                <w:rFonts w:cs="Times New Roman"/>
              </w:rPr>
              <w:t>Adakah korelasi dari visi misi dari sistem dan visi misi universitas? Dan sudahkah sesuai?</w:t>
            </w:r>
          </w:p>
        </w:tc>
        <w:tc>
          <w:tcPr>
            <w:tcW w:w="2788" w:type="dxa"/>
          </w:tcPr>
          <w:p w14:paraId="4827CC4D" w14:textId="04470159" w:rsidR="004F36FD" w:rsidRPr="008A10EE" w:rsidRDefault="009E40D0" w:rsidP="000570DE">
            <w:pPr>
              <w:jc w:val="both"/>
              <w:rPr>
                <w:rFonts w:cs="Times New Roman"/>
              </w:rPr>
            </w:pPr>
            <w:r w:rsidRPr="008A10EE">
              <w:rPr>
                <w:rFonts w:cs="Times New Roman"/>
              </w:rPr>
              <w:t>Ada sejauh ini visi misi dari sistem yang kami buat dan visi misi kami berjalan seiringan.</w:t>
            </w:r>
          </w:p>
        </w:tc>
      </w:tr>
      <w:tr w:rsidR="004F36FD" w:rsidRPr="008A10EE" w14:paraId="4EA1C000" w14:textId="77777777" w:rsidTr="000570DE">
        <w:tc>
          <w:tcPr>
            <w:tcW w:w="2787" w:type="dxa"/>
          </w:tcPr>
          <w:p w14:paraId="2008C2CE" w14:textId="2B36B51F" w:rsidR="004F36FD" w:rsidRPr="008A10EE" w:rsidRDefault="009E40D0" w:rsidP="000570DE">
            <w:pPr>
              <w:jc w:val="both"/>
              <w:rPr>
                <w:rFonts w:cs="Times New Roman"/>
              </w:rPr>
            </w:pPr>
            <w:r w:rsidRPr="008A10EE">
              <w:rPr>
                <w:rFonts w:cs="Times New Roman"/>
              </w:rPr>
              <w:t>Apakah anggaran yang sediakan mencukupi pada saat penyediaan/ pembangunan layanan?</w:t>
            </w:r>
          </w:p>
        </w:tc>
        <w:tc>
          <w:tcPr>
            <w:tcW w:w="2788" w:type="dxa"/>
          </w:tcPr>
          <w:p w14:paraId="0B261289" w14:textId="5D3331AB" w:rsidR="004F36FD" w:rsidRPr="008A10EE" w:rsidRDefault="009E40D0" w:rsidP="000570DE">
            <w:pPr>
              <w:jc w:val="both"/>
              <w:rPr>
                <w:rFonts w:cs="Times New Roman"/>
              </w:rPr>
            </w:pPr>
            <w:r w:rsidRPr="008A10EE">
              <w:rPr>
                <w:rFonts w:cs="Times New Roman"/>
              </w:rPr>
              <w:t>Dalam pengembangan sistem ini tentunya budget yang diberikan masih kurang dari yang aplikasikan, buget yang kami terima sekitar 100juta</w:t>
            </w:r>
          </w:p>
        </w:tc>
      </w:tr>
      <w:tr w:rsidR="009E40D0" w:rsidRPr="008A10EE" w14:paraId="66D98783" w14:textId="77777777" w:rsidTr="000570DE">
        <w:tc>
          <w:tcPr>
            <w:tcW w:w="2787" w:type="dxa"/>
          </w:tcPr>
          <w:p w14:paraId="44D862A2" w14:textId="38C2E85D" w:rsidR="009E40D0" w:rsidRPr="008A10EE" w:rsidRDefault="009E40D0" w:rsidP="000570DE">
            <w:pPr>
              <w:jc w:val="both"/>
              <w:rPr>
                <w:rFonts w:cs="Times New Roman"/>
              </w:rPr>
            </w:pPr>
            <w:r w:rsidRPr="008A10EE">
              <w:rPr>
                <w:rFonts w:cs="Times New Roman"/>
              </w:rPr>
              <w:lastRenderedPageBreak/>
              <w:t>Siapakah client atau pihak yang mendanai atau menginginkan sistem ini?</w:t>
            </w:r>
          </w:p>
        </w:tc>
        <w:tc>
          <w:tcPr>
            <w:tcW w:w="2788" w:type="dxa"/>
          </w:tcPr>
          <w:p w14:paraId="3C4CBC1D" w14:textId="69C7E60D" w:rsidR="009E40D0" w:rsidRPr="008A10EE" w:rsidRDefault="009E40D0" w:rsidP="000570DE">
            <w:pPr>
              <w:jc w:val="both"/>
              <w:rPr>
                <w:rFonts w:cs="Times New Roman"/>
              </w:rPr>
            </w:pPr>
            <w:r w:rsidRPr="008A10EE">
              <w:rPr>
                <w:rFonts w:cs="Times New Roman"/>
              </w:rPr>
              <w:t>Client dalam hal ini merupakan pihak universitas yakni rektor dan jajarannya tetapi yang mendanai sistem ini sepenuhnya ada pada yayasan. Yang menginginkan sistem ini juga dari banyak pihak.</w:t>
            </w:r>
          </w:p>
        </w:tc>
      </w:tr>
      <w:tr w:rsidR="009E40D0" w:rsidRPr="008A10EE" w14:paraId="1380568B" w14:textId="77777777" w:rsidTr="000570DE">
        <w:tc>
          <w:tcPr>
            <w:tcW w:w="2787" w:type="dxa"/>
          </w:tcPr>
          <w:p w14:paraId="7EA5EC36" w14:textId="7D7DA8C4" w:rsidR="009E40D0" w:rsidRPr="008A10EE" w:rsidRDefault="009E40D0" w:rsidP="000570DE">
            <w:pPr>
              <w:jc w:val="both"/>
              <w:rPr>
                <w:rFonts w:cs="Times New Roman"/>
              </w:rPr>
            </w:pPr>
            <w:r w:rsidRPr="008A10EE">
              <w:rPr>
                <w:rFonts w:cs="Times New Roman"/>
              </w:rPr>
              <w:t>Apakah motivasi awal sistem ini dibangun?</w:t>
            </w:r>
          </w:p>
        </w:tc>
        <w:tc>
          <w:tcPr>
            <w:tcW w:w="2788" w:type="dxa"/>
          </w:tcPr>
          <w:p w14:paraId="3E63BE17" w14:textId="295D7252" w:rsidR="009E40D0" w:rsidRPr="008A10EE" w:rsidRDefault="009E40D0" w:rsidP="000570DE">
            <w:pPr>
              <w:jc w:val="both"/>
              <w:rPr>
                <w:rFonts w:cs="Times New Roman"/>
              </w:rPr>
            </w:pPr>
            <w:r w:rsidRPr="008A10EE">
              <w:rPr>
                <w:rFonts w:cs="Times New Roman"/>
              </w:rPr>
              <w:t>Yang pertama ahalah dari visi misi ITATS sendiri, yang kedua barang kali perkembangan teknologi dan yang ketiga barangkali karna kita merupakan kampus teknologi, jadi ITnya harus terus berkembang</w:t>
            </w:r>
          </w:p>
        </w:tc>
      </w:tr>
      <w:tr w:rsidR="009E40D0" w:rsidRPr="008A10EE" w14:paraId="4584F879" w14:textId="77777777" w:rsidTr="000570DE">
        <w:tc>
          <w:tcPr>
            <w:tcW w:w="2787" w:type="dxa"/>
          </w:tcPr>
          <w:p w14:paraId="5C489D63" w14:textId="350D12ED" w:rsidR="009E40D0" w:rsidRPr="008A10EE" w:rsidRDefault="009E40D0" w:rsidP="000570DE">
            <w:pPr>
              <w:jc w:val="both"/>
              <w:rPr>
                <w:rFonts w:cs="Times New Roman"/>
              </w:rPr>
            </w:pPr>
            <w:r w:rsidRPr="008A10EE">
              <w:rPr>
                <w:rFonts w:cs="Times New Roman"/>
              </w:rPr>
              <w:t>Selama sistem berjalan fitur / layanan apa saja yang digantikan dan dipertahankan?</w:t>
            </w:r>
          </w:p>
        </w:tc>
        <w:tc>
          <w:tcPr>
            <w:tcW w:w="2788" w:type="dxa"/>
          </w:tcPr>
          <w:p w14:paraId="68CAC218" w14:textId="34EAD64D" w:rsidR="009E40D0" w:rsidRPr="008A10EE" w:rsidRDefault="009E40D0" w:rsidP="000570DE">
            <w:pPr>
              <w:jc w:val="both"/>
              <w:rPr>
                <w:rFonts w:cs="Times New Roman"/>
              </w:rPr>
            </w:pPr>
            <w:r w:rsidRPr="008A10EE">
              <w:rPr>
                <w:rFonts w:cs="Times New Roman"/>
              </w:rPr>
              <w:t>Sejauh ini kami tidak melakukan pernah melakukan pergantian sistem atau fitur. Cuma mengembangkan fitur fitur yang awalnya dirancang mode desktop ingin diubah ke aplikasi web. Tapi belum sepenuhnya ada berganti ke web aplikasi beberapa fitur masih ada di desktop tetapi beberapa saja</w:t>
            </w:r>
          </w:p>
        </w:tc>
      </w:tr>
      <w:tr w:rsidR="009E40D0" w:rsidRPr="008A10EE" w14:paraId="650C45E1" w14:textId="77777777" w:rsidTr="000570DE">
        <w:tc>
          <w:tcPr>
            <w:tcW w:w="2787" w:type="dxa"/>
          </w:tcPr>
          <w:p w14:paraId="7A6D9AB6" w14:textId="2BFDBE8B" w:rsidR="009E40D0" w:rsidRPr="008A10EE" w:rsidRDefault="009E40D0" w:rsidP="000570DE">
            <w:pPr>
              <w:jc w:val="both"/>
              <w:rPr>
                <w:rFonts w:cs="Times New Roman"/>
              </w:rPr>
            </w:pPr>
            <w:r w:rsidRPr="008A10EE">
              <w:rPr>
                <w:rFonts w:cs="Times New Roman"/>
              </w:rPr>
              <w:t>Apakah Pengguna dan stakeholder memiliki pemahaman yang cukup tentang Sistem?</w:t>
            </w:r>
          </w:p>
        </w:tc>
        <w:tc>
          <w:tcPr>
            <w:tcW w:w="2788" w:type="dxa"/>
          </w:tcPr>
          <w:p w14:paraId="59D54030" w14:textId="4F1FD3AE" w:rsidR="009E40D0" w:rsidRPr="008A10EE" w:rsidRDefault="009E40D0" w:rsidP="000570DE">
            <w:pPr>
              <w:jc w:val="both"/>
              <w:rPr>
                <w:rFonts w:cs="Times New Roman"/>
              </w:rPr>
            </w:pPr>
            <w:r w:rsidRPr="008A10EE">
              <w:rPr>
                <w:rFonts w:cs="Times New Roman"/>
              </w:rPr>
              <w:t xml:space="preserve">Secara umumIya pasti memehami tentang sistem. Awalnya pengguna sedikit mengalami permasalahan tentang pemahaman sistem, namun seiring berjalannya waktu dan dan bantuan pemahaman yang kami </w:t>
            </w:r>
            <w:r w:rsidRPr="008A10EE">
              <w:rPr>
                <w:rFonts w:cs="Times New Roman"/>
              </w:rPr>
              <w:lastRenderedPageBreak/>
              <w:t>berikan mereka sudah memahami sistem yang dipakai.</w:t>
            </w:r>
          </w:p>
        </w:tc>
      </w:tr>
      <w:tr w:rsidR="009E40D0" w:rsidRPr="008A10EE" w14:paraId="1ECDF69D" w14:textId="77777777" w:rsidTr="000570DE">
        <w:tc>
          <w:tcPr>
            <w:tcW w:w="2787" w:type="dxa"/>
          </w:tcPr>
          <w:p w14:paraId="356591FE" w14:textId="7E533315" w:rsidR="009E40D0" w:rsidRPr="008A10EE" w:rsidRDefault="009E40D0" w:rsidP="000570DE">
            <w:pPr>
              <w:jc w:val="both"/>
              <w:rPr>
                <w:rFonts w:cs="Times New Roman"/>
              </w:rPr>
            </w:pPr>
            <w:r w:rsidRPr="008A10EE">
              <w:rPr>
                <w:rFonts w:cs="Times New Roman"/>
              </w:rPr>
              <w:lastRenderedPageBreak/>
              <w:t>Bagi Pengguna, apakah proyek ini sesuai dengan keinginan pengguna?</w:t>
            </w:r>
          </w:p>
        </w:tc>
        <w:tc>
          <w:tcPr>
            <w:tcW w:w="2788" w:type="dxa"/>
          </w:tcPr>
          <w:p w14:paraId="149E7A7E" w14:textId="5AC087B9" w:rsidR="009E40D0" w:rsidRPr="008A10EE" w:rsidRDefault="009E40D0" w:rsidP="000570DE">
            <w:pPr>
              <w:jc w:val="both"/>
              <w:rPr>
                <w:rFonts w:cs="Times New Roman"/>
              </w:rPr>
            </w:pPr>
            <w:r w:rsidRPr="008A10EE">
              <w:rPr>
                <w:rFonts w:cs="Times New Roman"/>
              </w:rPr>
              <w:t>Sudah</w:t>
            </w:r>
          </w:p>
        </w:tc>
      </w:tr>
      <w:tr w:rsidR="009E40D0" w:rsidRPr="008A10EE" w14:paraId="6DA451EA" w14:textId="77777777" w:rsidTr="000570DE">
        <w:tc>
          <w:tcPr>
            <w:tcW w:w="2787" w:type="dxa"/>
          </w:tcPr>
          <w:p w14:paraId="1E9481FE" w14:textId="66F102DD" w:rsidR="009E40D0" w:rsidRPr="008A10EE" w:rsidRDefault="009E40D0" w:rsidP="000570DE">
            <w:pPr>
              <w:jc w:val="both"/>
              <w:rPr>
                <w:rFonts w:cs="Times New Roman"/>
              </w:rPr>
            </w:pPr>
            <w:r w:rsidRPr="008A10EE">
              <w:rPr>
                <w:rFonts w:cs="Times New Roman"/>
              </w:rPr>
              <w:t>Siapa saja yang terlibat dalam pengembangan sistem? Apa saja role nya? Sejauh mana mereka terlibat?</w:t>
            </w:r>
          </w:p>
        </w:tc>
        <w:tc>
          <w:tcPr>
            <w:tcW w:w="2788" w:type="dxa"/>
          </w:tcPr>
          <w:p w14:paraId="424BB67B" w14:textId="12D823E2" w:rsidR="009E40D0" w:rsidRPr="008A10EE" w:rsidRDefault="009E40D0" w:rsidP="000570DE">
            <w:pPr>
              <w:jc w:val="both"/>
              <w:rPr>
                <w:rFonts w:cs="Times New Roman"/>
              </w:rPr>
            </w:pPr>
            <w:r w:rsidRPr="008A10EE">
              <w:rPr>
                <w:rFonts w:cs="Times New Roman"/>
              </w:rPr>
              <w:t>Programmer kami hanya tersedia 1, awalnya 2, 1 sudah keluar, saya sebagai kepala IT,programmer dan sistem analiys. Dan ini yang menjadi kendala kami dalam mengembangkan sistem</w:t>
            </w:r>
          </w:p>
        </w:tc>
      </w:tr>
      <w:tr w:rsidR="009E40D0" w:rsidRPr="008A10EE" w14:paraId="2AC0952D" w14:textId="77777777" w:rsidTr="000570DE">
        <w:tc>
          <w:tcPr>
            <w:tcW w:w="2787" w:type="dxa"/>
          </w:tcPr>
          <w:p w14:paraId="34B4804B" w14:textId="150AAD50" w:rsidR="009E40D0" w:rsidRPr="008A10EE" w:rsidRDefault="009E40D0" w:rsidP="000570DE">
            <w:pPr>
              <w:jc w:val="both"/>
              <w:rPr>
                <w:rFonts w:cs="Times New Roman"/>
              </w:rPr>
            </w:pPr>
            <w:r w:rsidRPr="008A10EE">
              <w:rPr>
                <w:rFonts w:cs="Times New Roman"/>
              </w:rPr>
              <w:t>Siapakah yang menjadi pengguna dari SIM tersebut?</w:t>
            </w:r>
          </w:p>
        </w:tc>
        <w:tc>
          <w:tcPr>
            <w:tcW w:w="2788" w:type="dxa"/>
          </w:tcPr>
          <w:p w14:paraId="0BAA991D" w14:textId="77DC26CD" w:rsidR="009E40D0" w:rsidRPr="008A10EE" w:rsidRDefault="009E40D0" w:rsidP="000570DE">
            <w:pPr>
              <w:jc w:val="both"/>
              <w:rPr>
                <w:rFonts w:cs="Times New Roman"/>
              </w:rPr>
            </w:pPr>
            <w:r w:rsidRPr="008A10EE">
              <w:rPr>
                <w:rFonts w:cs="Times New Roman"/>
              </w:rPr>
              <w:t>Karyawan, Mahasiswa, Dosen, dan seluruh civitas ITATS</w:t>
            </w:r>
          </w:p>
        </w:tc>
      </w:tr>
      <w:tr w:rsidR="009E40D0" w:rsidRPr="008A10EE" w14:paraId="023EEBE6" w14:textId="77777777" w:rsidTr="000570DE">
        <w:tc>
          <w:tcPr>
            <w:tcW w:w="2787" w:type="dxa"/>
          </w:tcPr>
          <w:p w14:paraId="2A0C0B89" w14:textId="0F55DCB8" w:rsidR="009E40D0" w:rsidRPr="008A10EE" w:rsidRDefault="009E40D0" w:rsidP="000570DE">
            <w:pPr>
              <w:jc w:val="both"/>
              <w:rPr>
                <w:rFonts w:cs="Times New Roman"/>
              </w:rPr>
            </w:pPr>
            <w:r w:rsidRPr="008A10EE">
              <w:rPr>
                <w:rFonts w:cs="Times New Roman"/>
              </w:rPr>
              <w:t>Apakah terdapat langkah untuk mendefinisikan dan mengelompokan pengguna?</w:t>
            </w:r>
          </w:p>
        </w:tc>
        <w:tc>
          <w:tcPr>
            <w:tcW w:w="2788" w:type="dxa"/>
          </w:tcPr>
          <w:p w14:paraId="2B233F44" w14:textId="57C30D1C" w:rsidR="009E40D0" w:rsidRPr="008A10EE" w:rsidRDefault="009E40D0" w:rsidP="000570DE">
            <w:pPr>
              <w:jc w:val="both"/>
              <w:rPr>
                <w:rFonts w:cs="Times New Roman"/>
              </w:rPr>
            </w:pPr>
            <w:r w:rsidRPr="008A10EE">
              <w:rPr>
                <w:rFonts w:cs="Times New Roman"/>
              </w:rPr>
              <w:t>Kebetulan saya meneruskan untuk melakukan pengelolaan dan pengembangan sistem, jadi untuk masalah pengelompokan sudah terdapat pada pengembang sebelum saya. Jadi kami tinggal meneruskan</w:t>
            </w:r>
          </w:p>
        </w:tc>
      </w:tr>
      <w:tr w:rsidR="009E40D0" w:rsidRPr="008A10EE" w14:paraId="6BDBEDA3" w14:textId="77777777" w:rsidTr="000570DE">
        <w:tc>
          <w:tcPr>
            <w:tcW w:w="2787" w:type="dxa"/>
          </w:tcPr>
          <w:p w14:paraId="7A1A389E" w14:textId="51112030" w:rsidR="009E40D0" w:rsidRPr="008A10EE" w:rsidRDefault="009E40D0" w:rsidP="000570DE">
            <w:pPr>
              <w:jc w:val="both"/>
              <w:rPr>
                <w:rFonts w:cs="Times New Roman"/>
              </w:rPr>
            </w:pPr>
            <w:r w:rsidRPr="008A10EE">
              <w:rPr>
                <w:rFonts w:cs="Times New Roman"/>
              </w:rPr>
              <w:t>Apakah tipe yang dipakai dalam mengembangkan sistem?</w:t>
            </w:r>
          </w:p>
        </w:tc>
        <w:tc>
          <w:tcPr>
            <w:tcW w:w="2788" w:type="dxa"/>
          </w:tcPr>
          <w:p w14:paraId="5AFB0AD8" w14:textId="4F4B0C77" w:rsidR="009E40D0" w:rsidRPr="008A10EE" w:rsidRDefault="009E40D0" w:rsidP="000570DE">
            <w:pPr>
              <w:jc w:val="both"/>
              <w:rPr>
                <w:rFonts w:cs="Times New Roman"/>
              </w:rPr>
            </w:pPr>
            <w:r w:rsidRPr="008A10EE">
              <w:rPr>
                <w:rFonts w:cs="Times New Roman"/>
              </w:rPr>
              <w:t>Inhouse.</w:t>
            </w:r>
          </w:p>
        </w:tc>
      </w:tr>
      <w:tr w:rsidR="009E40D0" w:rsidRPr="008A10EE" w14:paraId="7F319F12" w14:textId="77777777" w:rsidTr="000570DE">
        <w:tc>
          <w:tcPr>
            <w:tcW w:w="2787" w:type="dxa"/>
          </w:tcPr>
          <w:p w14:paraId="0AB8F96C" w14:textId="01601BE4" w:rsidR="009E40D0" w:rsidRPr="008A10EE" w:rsidRDefault="009E40D0" w:rsidP="000570DE">
            <w:pPr>
              <w:jc w:val="both"/>
              <w:rPr>
                <w:rFonts w:cs="Times New Roman"/>
              </w:rPr>
            </w:pPr>
            <w:r w:rsidRPr="008A10EE">
              <w:rPr>
                <w:rFonts w:cs="Times New Roman"/>
              </w:rPr>
              <w:t>Apakah ada perubahan aktivitas bisnis yang signifikan dari implementasi sistem ini?</w:t>
            </w:r>
          </w:p>
        </w:tc>
        <w:tc>
          <w:tcPr>
            <w:tcW w:w="2788" w:type="dxa"/>
          </w:tcPr>
          <w:p w14:paraId="75455097" w14:textId="184C982D" w:rsidR="009E40D0" w:rsidRPr="008A10EE" w:rsidRDefault="009E40D0" w:rsidP="000570DE">
            <w:pPr>
              <w:jc w:val="both"/>
              <w:rPr>
                <w:rFonts w:cs="Times New Roman"/>
              </w:rPr>
            </w:pPr>
            <w:r w:rsidRPr="008A10EE">
              <w:rPr>
                <w:rFonts w:cs="Times New Roman"/>
              </w:rPr>
              <w:t>Saya rasa bukan signifikan tetapi lebih perbaikan pelayanan yang ada. Yang awalnya proses masih dilakukan secara manual tetapi setelah adanya sistem semua menjadi lebih mudah</w:t>
            </w:r>
          </w:p>
        </w:tc>
      </w:tr>
      <w:tr w:rsidR="009E40D0" w:rsidRPr="008A10EE" w14:paraId="5CA7B9DC" w14:textId="77777777" w:rsidTr="000570DE">
        <w:tc>
          <w:tcPr>
            <w:tcW w:w="2787" w:type="dxa"/>
          </w:tcPr>
          <w:p w14:paraId="7A98B741" w14:textId="73C93F51" w:rsidR="009E40D0" w:rsidRPr="008A10EE" w:rsidRDefault="009E40D0" w:rsidP="000570DE">
            <w:pPr>
              <w:jc w:val="both"/>
              <w:rPr>
                <w:rFonts w:cs="Times New Roman"/>
              </w:rPr>
            </w:pPr>
            <w:r w:rsidRPr="008A10EE">
              <w:rPr>
                <w:rFonts w:cs="Times New Roman"/>
              </w:rPr>
              <w:lastRenderedPageBreak/>
              <w:t>Bagaimana penyediaaan dukungan/bantuan terhadap sistem informasi? Dari siapa?</w:t>
            </w:r>
          </w:p>
        </w:tc>
        <w:tc>
          <w:tcPr>
            <w:tcW w:w="2788" w:type="dxa"/>
          </w:tcPr>
          <w:p w14:paraId="4FBB39DD" w14:textId="2B60ECD7" w:rsidR="009E40D0" w:rsidRPr="008A10EE" w:rsidRDefault="009E40D0" w:rsidP="000570DE">
            <w:pPr>
              <w:jc w:val="both"/>
              <w:rPr>
                <w:rFonts w:cs="Times New Roman"/>
              </w:rPr>
            </w:pPr>
            <w:r w:rsidRPr="008A10EE">
              <w:rPr>
                <w:rFonts w:cs="Times New Roman"/>
              </w:rPr>
              <w:t>Dari services provider kami dibantu oleh biznet, server yang kami miliki juga ada pada luar institusi kebetulan server yang diluar juga dipegang oleh Biznet. Kami memiliki 2 server yang satu diluar dan satunya lagi kami yang kelola</w:t>
            </w:r>
          </w:p>
        </w:tc>
      </w:tr>
      <w:tr w:rsidR="009E40D0" w:rsidRPr="008A10EE" w14:paraId="276329BA" w14:textId="77777777" w:rsidTr="000570DE">
        <w:tc>
          <w:tcPr>
            <w:tcW w:w="2787" w:type="dxa"/>
          </w:tcPr>
          <w:p w14:paraId="06C1DFB3" w14:textId="22746C09" w:rsidR="009E40D0" w:rsidRPr="008A10EE" w:rsidRDefault="009E40D0" w:rsidP="000570DE">
            <w:pPr>
              <w:jc w:val="both"/>
              <w:rPr>
                <w:rFonts w:cs="Times New Roman"/>
              </w:rPr>
            </w:pPr>
            <w:r w:rsidRPr="008A10EE">
              <w:rPr>
                <w:rFonts w:cs="Times New Roman"/>
              </w:rPr>
              <w:t>Bagaimana ketersediaan dokumen-dokumen pendukung layanan TI?</w:t>
            </w:r>
          </w:p>
        </w:tc>
        <w:tc>
          <w:tcPr>
            <w:tcW w:w="2788" w:type="dxa"/>
          </w:tcPr>
          <w:p w14:paraId="56AF8A8D" w14:textId="0BEE8CDB" w:rsidR="009E40D0" w:rsidRPr="008A10EE" w:rsidRDefault="009E40D0" w:rsidP="000570DE">
            <w:pPr>
              <w:jc w:val="both"/>
              <w:rPr>
                <w:rFonts w:cs="Times New Roman"/>
              </w:rPr>
            </w:pPr>
            <w:r w:rsidRPr="008A10EE">
              <w:rPr>
                <w:rFonts w:cs="Times New Roman"/>
              </w:rPr>
              <w:t>Untuk dokumetasi jujur kami sangat kurang dan mengalami sedikit kesulitan, namun untuk saat ini dokumentasi yang ada hanya source code dan user manual</w:t>
            </w:r>
          </w:p>
        </w:tc>
      </w:tr>
      <w:tr w:rsidR="009E40D0" w:rsidRPr="008A10EE" w14:paraId="033CE855" w14:textId="77777777" w:rsidTr="000570DE">
        <w:tc>
          <w:tcPr>
            <w:tcW w:w="2787" w:type="dxa"/>
          </w:tcPr>
          <w:p w14:paraId="1378AAF4" w14:textId="47969F3E" w:rsidR="009E40D0" w:rsidRPr="008A10EE" w:rsidRDefault="009E40D0" w:rsidP="000570DE">
            <w:pPr>
              <w:jc w:val="both"/>
              <w:rPr>
                <w:rFonts w:cs="Times New Roman"/>
              </w:rPr>
            </w:pPr>
            <w:r w:rsidRPr="008A10EE">
              <w:rPr>
                <w:rFonts w:cs="Times New Roman"/>
              </w:rPr>
              <w:t>Apakah ada service desk pada sistem ini?</w:t>
            </w:r>
          </w:p>
        </w:tc>
        <w:tc>
          <w:tcPr>
            <w:tcW w:w="2788" w:type="dxa"/>
          </w:tcPr>
          <w:p w14:paraId="17431302" w14:textId="57A7A89E" w:rsidR="009E40D0" w:rsidRPr="008A10EE" w:rsidRDefault="009E40D0" w:rsidP="000570DE">
            <w:pPr>
              <w:jc w:val="both"/>
              <w:rPr>
                <w:rFonts w:cs="Times New Roman"/>
              </w:rPr>
            </w:pPr>
            <w:r w:rsidRPr="008A10EE">
              <w:rPr>
                <w:rFonts w:cs="Times New Roman"/>
              </w:rPr>
              <w:t>Tidak ada, kalau terdapat kendala dalam sistem biasanya, banyak yang melapor ke saya atau langsung ke PSI.</w:t>
            </w:r>
          </w:p>
        </w:tc>
      </w:tr>
      <w:tr w:rsidR="009E40D0" w:rsidRPr="008A10EE" w14:paraId="2F1F8CA5" w14:textId="77777777" w:rsidTr="000570DE">
        <w:tc>
          <w:tcPr>
            <w:tcW w:w="2787" w:type="dxa"/>
          </w:tcPr>
          <w:p w14:paraId="3321B49D" w14:textId="25D9D86C" w:rsidR="009E40D0" w:rsidRPr="008A10EE" w:rsidRDefault="009E40D0" w:rsidP="000570DE">
            <w:pPr>
              <w:jc w:val="both"/>
              <w:rPr>
                <w:rFonts w:cs="Times New Roman"/>
              </w:rPr>
            </w:pPr>
            <w:r w:rsidRPr="008A10EE">
              <w:rPr>
                <w:rFonts w:cs="Times New Roman"/>
              </w:rPr>
              <w:t>Apakah terdapat dokumen penanganan insiden?</w:t>
            </w:r>
          </w:p>
        </w:tc>
        <w:tc>
          <w:tcPr>
            <w:tcW w:w="2788" w:type="dxa"/>
          </w:tcPr>
          <w:p w14:paraId="2F1AB85D" w14:textId="47CCD8D3" w:rsidR="009E40D0" w:rsidRPr="008A10EE" w:rsidRDefault="009E40D0" w:rsidP="000570DE">
            <w:pPr>
              <w:jc w:val="both"/>
              <w:rPr>
                <w:rFonts w:cs="Times New Roman"/>
              </w:rPr>
            </w:pPr>
            <w:r w:rsidRPr="008A10EE">
              <w:rPr>
                <w:rFonts w:cs="Times New Roman"/>
              </w:rPr>
              <w:t>Ya itu, karena dokumentasi yang kami miliki masih kurang, jadi tidak ada</w:t>
            </w:r>
          </w:p>
        </w:tc>
      </w:tr>
      <w:tr w:rsidR="009E40D0" w:rsidRPr="008A10EE" w14:paraId="3EB6E5F9" w14:textId="77777777" w:rsidTr="000570DE">
        <w:tc>
          <w:tcPr>
            <w:tcW w:w="2787" w:type="dxa"/>
          </w:tcPr>
          <w:p w14:paraId="03D31198" w14:textId="7CB3D9E1" w:rsidR="009E40D0" w:rsidRPr="008A10EE" w:rsidRDefault="009E40D0" w:rsidP="000570DE">
            <w:pPr>
              <w:jc w:val="both"/>
              <w:rPr>
                <w:rFonts w:cs="Times New Roman"/>
              </w:rPr>
            </w:pPr>
            <w:r w:rsidRPr="008A10EE">
              <w:rPr>
                <w:rFonts w:cs="Times New Roman"/>
              </w:rPr>
              <w:t>Apakah ada dokumentasi terkait pelaksanaan implementasi yang sudah ada?</w:t>
            </w:r>
          </w:p>
        </w:tc>
        <w:tc>
          <w:tcPr>
            <w:tcW w:w="2788" w:type="dxa"/>
          </w:tcPr>
          <w:p w14:paraId="5356A9A4" w14:textId="3798B933" w:rsidR="009E40D0" w:rsidRPr="008A10EE" w:rsidRDefault="009E40D0" w:rsidP="000570DE">
            <w:pPr>
              <w:jc w:val="both"/>
              <w:rPr>
                <w:rFonts w:cs="Times New Roman"/>
              </w:rPr>
            </w:pPr>
            <w:r w:rsidRPr="008A10EE">
              <w:rPr>
                <w:rFonts w:cs="Times New Roman"/>
              </w:rPr>
              <w:t>Tidak ada</w:t>
            </w:r>
          </w:p>
        </w:tc>
      </w:tr>
      <w:tr w:rsidR="009E40D0" w:rsidRPr="008A10EE" w14:paraId="638D74D3" w14:textId="77777777" w:rsidTr="000570DE">
        <w:tc>
          <w:tcPr>
            <w:tcW w:w="2787" w:type="dxa"/>
          </w:tcPr>
          <w:p w14:paraId="77D88605" w14:textId="5E447B06" w:rsidR="009E40D0" w:rsidRPr="008A10EE" w:rsidRDefault="009E40D0" w:rsidP="000570DE">
            <w:pPr>
              <w:jc w:val="both"/>
              <w:rPr>
                <w:rFonts w:cs="Times New Roman"/>
              </w:rPr>
            </w:pPr>
            <w:r w:rsidRPr="008A10EE">
              <w:rPr>
                <w:rFonts w:cs="Times New Roman"/>
              </w:rPr>
              <w:t>Apakah ada pelatihan untuk admin?</w:t>
            </w:r>
          </w:p>
        </w:tc>
        <w:tc>
          <w:tcPr>
            <w:tcW w:w="2788" w:type="dxa"/>
          </w:tcPr>
          <w:p w14:paraId="489A53CB" w14:textId="6D245BDB" w:rsidR="009E40D0" w:rsidRPr="008A10EE" w:rsidRDefault="009E40D0" w:rsidP="000570DE">
            <w:pPr>
              <w:jc w:val="both"/>
              <w:rPr>
                <w:rFonts w:cs="Times New Roman"/>
              </w:rPr>
            </w:pPr>
            <w:r w:rsidRPr="008A10EE">
              <w:rPr>
                <w:rFonts w:cs="Times New Roman"/>
              </w:rPr>
              <w:t>Dulu waktu diawal ada, seperti workshop tapi bersifat informal ,dll.</w:t>
            </w:r>
          </w:p>
        </w:tc>
      </w:tr>
      <w:tr w:rsidR="009E40D0" w:rsidRPr="008A10EE" w14:paraId="62EC6394" w14:textId="77777777" w:rsidTr="000570DE">
        <w:tc>
          <w:tcPr>
            <w:tcW w:w="2787" w:type="dxa"/>
          </w:tcPr>
          <w:p w14:paraId="373200D6" w14:textId="2FEA87A0" w:rsidR="009E40D0" w:rsidRPr="008A10EE" w:rsidRDefault="009E40D0" w:rsidP="000570DE">
            <w:pPr>
              <w:jc w:val="both"/>
              <w:rPr>
                <w:rFonts w:cs="Times New Roman"/>
              </w:rPr>
            </w:pPr>
            <w:r w:rsidRPr="008A10EE">
              <w:rPr>
                <w:rFonts w:cs="Times New Roman"/>
              </w:rPr>
              <w:t>Apakah ada dokumentasi terkait pelaksanaan implementasi yang sudah ada?</w:t>
            </w:r>
          </w:p>
        </w:tc>
        <w:tc>
          <w:tcPr>
            <w:tcW w:w="2788" w:type="dxa"/>
          </w:tcPr>
          <w:p w14:paraId="1456D9C0" w14:textId="7352A74D" w:rsidR="009E40D0" w:rsidRPr="008A10EE" w:rsidRDefault="009E40D0" w:rsidP="000570DE">
            <w:pPr>
              <w:jc w:val="both"/>
              <w:rPr>
                <w:rFonts w:cs="Times New Roman"/>
              </w:rPr>
            </w:pPr>
            <w:r w:rsidRPr="008A10EE">
              <w:rPr>
                <w:rFonts w:cs="Times New Roman"/>
              </w:rPr>
              <w:t>emhh.. Tidak ada</w:t>
            </w:r>
          </w:p>
        </w:tc>
      </w:tr>
      <w:tr w:rsidR="009E40D0" w:rsidRPr="008A10EE" w14:paraId="21F25855" w14:textId="77777777" w:rsidTr="000570DE">
        <w:tc>
          <w:tcPr>
            <w:tcW w:w="2787" w:type="dxa"/>
          </w:tcPr>
          <w:p w14:paraId="6323BD45" w14:textId="2F6240F0" w:rsidR="009E40D0" w:rsidRPr="008A10EE" w:rsidRDefault="009E40D0" w:rsidP="000570DE">
            <w:pPr>
              <w:jc w:val="both"/>
              <w:rPr>
                <w:rFonts w:cs="Times New Roman"/>
              </w:rPr>
            </w:pPr>
            <w:r w:rsidRPr="008A10EE">
              <w:rPr>
                <w:rFonts w:cs="Times New Roman"/>
              </w:rPr>
              <w:lastRenderedPageBreak/>
              <w:t>Adakah pencatatan historis tentang penanganan bantuan yang di berikan?</w:t>
            </w:r>
          </w:p>
        </w:tc>
        <w:tc>
          <w:tcPr>
            <w:tcW w:w="2788" w:type="dxa"/>
          </w:tcPr>
          <w:p w14:paraId="6D20E4B1" w14:textId="37CF6FBE" w:rsidR="009E40D0" w:rsidRPr="008A10EE" w:rsidRDefault="009E40D0" w:rsidP="000570DE">
            <w:pPr>
              <w:jc w:val="both"/>
              <w:rPr>
                <w:rFonts w:cs="Times New Roman"/>
              </w:rPr>
            </w:pPr>
            <w:r w:rsidRPr="008A10EE">
              <w:rPr>
                <w:rFonts w:cs="Times New Roman"/>
              </w:rPr>
              <w:t>Tidak ada</w:t>
            </w:r>
          </w:p>
        </w:tc>
      </w:tr>
      <w:tr w:rsidR="009E40D0" w:rsidRPr="008A10EE" w14:paraId="056D8043" w14:textId="77777777" w:rsidTr="000570DE">
        <w:tc>
          <w:tcPr>
            <w:tcW w:w="2787" w:type="dxa"/>
          </w:tcPr>
          <w:p w14:paraId="0B9CD875" w14:textId="2888505E" w:rsidR="009E40D0" w:rsidRPr="008A10EE" w:rsidRDefault="009E40D0" w:rsidP="000570DE">
            <w:pPr>
              <w:jc w:val="both"/>
              <w:rPr>
                <w:rFonts w:cs="Times New Roman"/>
              </w:rPr>
            </w:pPr>
            <w:r w:rsidRPr="008A10EE">
              <w:rPr>
                <w:rFonts w:cs="Times New Roman"/>
              </w:rPr>
              <w:t>Apakah dengan adanya siakad ini mengurangi biaya?</w:t>
            </w:r>
          </w:p>
        </w:tc>
        <w:tc>
          <w:tcPr>
            <w:tcW w:w="2788" w:type="dxa"/>
          </w:tcPr>
          <w:p w14:paraId="1B28C07F" w14:textId="46B77F10" w:rsidR="009E40D0" w:rsidRPr="008A10EE" w:rsidRDefault="009E40D0" w:rsidP="000570DE">
            <w:pPr>
              <w:jc w:val="both"/>
              <w:rPr>
                <w:rFonts w:cs="Times New Roman"/>
              </w:rPr>
            </w:pPr>
            <w:r w:rsidRPr="008A10EE">
              <w:rPr>
                <w:rFonts w:cs="Times New Roman"/>
              </w:rPr>
              <w:t>Lebih ke menghemat waktu sih ya, karena produktifitas pegawai meningkat. Dari yang melakukan prosess FRS, input nilai, kelas, peserta manual jadi terintegrasi online ke dalam satu sistem.</w:t>
            </w:r>
          </w:p>
        </w:tc>
      </w:tr>
      <w:tr w:rsidR="009E40D0" w:rsidRPr="008A10EE" w14:paraId="0B091C87" w14:textId="77777777" w:rsidTr="000570DE">
        <w:tc>
          <w:tcPr>
            <w:tcW w:w="2787" w:type="dxa"/>
          </w:tcPr>
          <w:p w14:paraId="60A0947F" w14:textId="649A5D1C" w:rsidR="009E40D0" w:rsidRPr="008A10EE" w:rsidRDefault="009E40D0" w:rsidP="000570DE">
            <w:pPr>
              <w:jc w:val="both"/>
              <w:rPr>
                <w:rFonts w:cs="Times New Roman"/>
              </w:rPr>
            </w:pPr>
            <w:r w:rsidRPr="008A10EE">
              <w:rPr>
                <w:rFonts w:cs="Times New Roman"/>
              </w:rPr>
              <w:t>Apakah pelakasanaan implementasi tepat waktu dan sesuai anggaran?</w:t>
            </w:r>
          </w:p>
        </w:tc>
        <w:tc>
          <w:tcPr>
            <w:tcW w:w="2788" w:type="dxa"/>
          </w:tcPr>
          <w:p w14:paraId="0B6DB6C3" w14:textId="0346FF5B" w:rsidR="009E40D0" w:rsidRPr="008A10EE" w:rsidRDefault="009E40D0" w:rsidP="000570DE">
            <w:pPr>
              <w:jc w:val="both"/>
              <w:rPr>
                <w:rFonts w:cs="Times New Roman"/>
              </w:rPr>
            </w:pPr>
            <w:r w:rsidRPr="008A10EE">
              <w:rPr>
                <w:rFonts w:cs="Times New Roman"/>
              </w:rPr>
              <w:t>Anggaran sekitar 100 juta, namun sering melebihi dari target (waktu dan anggara molor) ya ini karena tidak ada dokumentasi itu, kita perlu pelajari lagi</w:t>
            </w:r>
          </w:p>
        </w:tc>
      </w:tr>
      <w:tr w:rsidR="009E40D0" w:rsidRPr="008A10EE" w14:paraId="54518A37" w14:textId="77777777" w:rsidTr="000570DE">
        <w:tc>
          <w:tcPr>
            <w:tcW w:w="2787" w:type="dxa"/>
          </w:tcPr>
          <w:p w14:paraId="621F3D80" w14:textId="718BF8F8" w:rsidR="009E40D0" w:rsidRPr="008A10EE" w:rsidRDefault="009E40D0" w:rsidP="000570DE">
            <w:pPr>
              <w:jc w:val="both"/>
              <w:rPr>
                <w:rFonts w:cs="Times New Roman"/>
              </w:rPr>
            </w:pPr>
            <w:r w:rsidRPr="008A10EE">
              <w:rPr>
                <w:rFonts w:cs="Times New Roman"/>
              </w:rPr>
              <w:t>Dalam layanan IT, sebuah sistem informasi memiliki biaya penggunaan. Bagaimana cara instansi dapat memenuhi biaya cost charge?</w:t>
            </w:r>
          </w:p>
        </w:tc>
        <w:tc>
          <w:tcPr>
            <w:tcW w:w="2788" w:type="dxa"/>
          </w:tcPr>
          <w:p w14:paraId="63873037" w14:textId="650960DB" w:rsidR="009E40D0" w:rsidRPr="008A10EE" w:rsidRDefault="009E40D0" w:rsidP="000570DE">
            <w:pPr>
              <w:jc w:val="both"/>
              <w:rPr>
                <w:rFonts w:cs="Times New Roman"/>
              </w:rPr>
            </w:pPr>
            <w:r w:rsidRPr="008A10EE">
              <w:rPr>
                <w:rFonts w:cs="Times New Roman"/>
              </w:rPr>
              <w:t>Semua biaya nya sekitar 230 juta pertahun, dan sebagian besar kami dari spp mahasiswa, kemudian dari kerjasama yang dilakukan dengan pihak lain dan dari provider yang investasi di sini Meskipun mayoritas tetap dana yang masuk kami peroleh dari mahasiswa</w:t>
            </w:r>
          </w:p>
        </w:tc>
      </w:tr>
      <w:tr w:rsidR="009E40D0" w:rsidRPr="008A10EE" w14:paraId="1791D62E" w14:textId="77777777" w:rsidTr="000570DE">
        <w:tc>
          <w:tcPr>
            <w:tcW w:w="2787" w:type="dxa"/>
          </w:tcPr>
          <w:p w14:paraId="4E06C0EA" w14:textId="1DE7DDE9" w:rsidR="009E40D0" w:rsidRPr="008A10EE" w:rsidRDefault="009E40D0" w:rsidP="000570DE">
            <w:pPr>
              <w:jc w:val="both"/>
              <w:rPr>
                <w:rFonts w:cs="Times New Roman"/>
              </w:rPr>
            </w:pPr>
            <w:r w:rsidRPr="008A10EE">
              <w:rPr>
                <w:rFonts w:cs="Times New Roman"/>
              </w:rPr>
              <w:t>Bagaimana ketersediaan programmer dan analisis? Apakah sudah mencukupi?</w:t>
            </w:r>
          </w:p>
        </w:tc>
        <w:tc>
          <w:tcPr>
            <w:tcW w:w="2788" w:type="dxa"/>
          </w:tcPr>
          <w:p w14:paraId="7423AC31" w14:textId="73D623F2" w:rsidR="009E40D0" w:rsidRPr="008A10EE" w:rsidRDefault="009E40D0" w:rsidP="000570DE">
            <w:pPr>
              <w:jc w:val="both"/>
              <w:rPr>
                <w:rFonts w:cs="Times New Roman"/>
              </w:rPr>
            </w:pPr>
            <w:r w:rsidRPr="008A10EE">
              <w:rPr>
                <w:rFonts w:cs="Times New Roman"/>
              </w:rPr>
              <w:t>Motivasi awal untuk membangun sistem lebih untuk membuat proses menjadi lebih efektif.</w:t>
            </w:r>
          </w:p>
        </w:tc>
      </w:tr>
      <w:tr w:rsidR="009E40D0" w:rsidRPr="008A10EE" w14:paraId="722F773E" w14:textId="77777777" w:rsidTr="000570DE">
        <w:tc>
          <w:tcPr>
            <w:tcW w:w="2787" w:type="dxa"/>
          </w:tcPr>
          <w:p w14:paraId="6820C94A" w14:textId="56AB94BA" w:rsidR="009E40D0" w:rsidRPr="008A10EE" w:rsidRDefault="009E40D0" w:rsidP="000570DE">
            <w:pPr>
              <w:jc w:val="both"/>
              <w:rPr>
                <w:rFonts w:cs="Times New Roman"/>
              </w:rPr>
            </w:pPr>
            <w:r w:rsidRPr="008A10EE">
              <w:rPr>
                <w:rFonts w:cs="Times New Roman"/>
              </w:rPr>
              <w:t>Saat melakukan implementasi, apakah infrastruktur sudah ada kesiapan?</w:t>
            </w:r>
          </w:p>
        </w:tc>
        <w:tc>
          <w:tcPr>
            <w:tcW w:w="2788" w:type="dxa"/>
          </w:tcPr>
          <w:p w14:paraId="4CD71438" w14:textId="19F09A54" w:rsidR="009E40D0" w:rsidRPr="008A10EE" w:rsidRDefault="009E40D0" w:rsidP="000570DE">
            <w:pPr>
              <w:jc w:val="both"/>
              <w:rPr>
                <w:rFonts w:cs="Times New Roman"/>
              </w:rPr>
            </w:pPr>
            <w:r w:rsidRPr="008A10EE">
              <w:rPr>
                <w:rFonts w:cs="Times New Roman"/>
              </w:rPr>
              <w:t>Secara inf perlu di kembangkan lagi terutama dari jaringannya, karena hanya spot-spot tertentu</w:t>
            </w:r>
          </w:p>
        </w:tc>
      </w:tr>
      <w:tr w:rsidR="009E40D0" w:rsidRPr="008A10EE" w14:paraId="649656F2" w14:textId="77777777" w:rsidTr="000570DE">
        <w:tc>
          <w:tcPr>
            <w:tcW w:w="2787" w:type="dxa"/>
          </w:tcPr>
          <w:p w14:paraId="066D8B40" w14:textId="72E8B5C3" w:rsidR="009E40D0" w:rsidRPr="008A10EE" w:rsidRDefault="009E40D0" w:rsidP="000570DE">
            <w:pPr>
              <w:jc w:val="both"/>
              <w:rPr>
                <w:rFonts w:cs="Times New Roman"/>
              </w:rPr>
            </w:pPr>
            <w:r w:rsidRPr="008A10EE">
              <w:rPr>
                <w:rFonts w:cs="Times New Roman"/>
              </w:rPr>
              <w:lastRenderedPageBreak/>
              <w:t>Adakah blueprint mengenai arsitektur pengembangan sistem?</w:t>
            </w:r>
          </w:p>
        </w:tc>
        <w:tc>
          <w:tcPr>
            <w:tcW w:w="2788" w:type="dxa"/>
          </w:tcPr>
          <w:p w14:paraId="3383DBDC" w14:textId="6773E7BF" w:rsidR="009E40D0" w:rsidRPr="008A10EE" w:rsidRDefault="009E40D0" w:rsidP="000570DE">
            <w:pPr>
              <w:jc w:val="both"/>
              <w:rPr>
                <w:rFonts w:cs="Times New Roman"/>
              </w:rPr>
            </w:pPr>
            <w:r w:rsidRPr="008A10EE">
              <w:rPr>
                <w:rFonts w:cs="Times New Roman"/>
              </w:rPr>
              <w:t>Ada</w:t>
            </w:r>
          </w:p>
        </w:tc>
      </w:tr>
      <w:tr w:rsidR="009E40D0" w:rsidRPr="008A10EE" w14:paraId="6B5A5768" w14:textId="77777777" w:rsidTr="000570DE">
        <w:tc>
          <w:tcPr>
            <w:tcW w:w="2787" w:type="dxa"/>
          </w:tcPr>
          <w:p w14:paraId="2731F7B8" w14:textId="2128E5B3" w:rsidR="009E40D0" w:rsidRPr="008A10EE" w:rsidRDefault="009E40D0" w:rsidP="000570DE">
            <w:pPr>
              <w:jc w:val="both"/>
              <w:rPr>
                <w:rFonts w:cs="Times New Roman"/>
              </w:rPr>
            </w:pPr>
            <w:r w:rsidRPr="008A10EE">
              <w:rPr>
                <w:rFonts w:cs="Times New Roman"/>
              </w:rPr>
              <w:t>Apakah ada prosedur konfigurasi? Bila ada bagaimana konfigurasi software?</w:t>
            </w:r>
          </w:p>
        </w:tc>
        <w:tc>
          <w:tcPr>
            <w:tcW w:w="2788" w:type="dxa"/>
          </w:tcPr>
          <w:p w14:paraId="42F92702" w14:textId="6CDF3957" w:rsidR="009E40D0" w:rsidRPr="008A10EE" w:rsidRDefault="009E40D0" w:rsidP="000570DE">
            <w:pPr>
              <w:jc w:val="both"/>
              <w:rPr>
                <w:rFonts w:cs="Times New Roman"/>
              </w:rPr>
            </w:pPr>
            <w:r w:rsidRPr="008A10EE">
              <w:rPr>
                <w:rFonts w:cs="Times New Roman"/>
              </w:rPr>
              <w:t>Secara dokumennya tidak ada, tapi ya secara kebiasaan saja</w:t>
            </w:r>
          </w:p>
        </w:tc>
      </w:tr>
      <w:tr w:rsidR="009E40D0" w:rsidRPr="008A10EE" w14:paraId="597B0785" w14:textId="77777777" w:rsidTr="000570DE">
        <w:tc>
          <w:tcPr>
            <w:tcW w:w="2787" w:type="dxa"/>
          </w:tcPr>
          <w:p w14:paraId="6573777D" w14:textId="157A8B6D" w:rsidR="009E40D0" w:rsidRPr="008A10EE" w:rsidRDefault="009E40D0" w:rsidP="000570DE">
            <w:pPr>
              <w:jc w:val="both"/>
              <w:rPr>
                <w:rFonts w:cs="Times New Roman"/>
              </w:rPr>
            </w:pPr>
            <w:r w:rsidRPr="008A10EE">
              <w:rPr>
                <w:rFonts w:cs="Times New Roman"/>
              </w:rPr>
              <w:t>Adakah standard requirement untuk perangkat dapat mengakses sistem ini?</w:t>
            </w:r>
          </w:p>
        </w:tc>
        <w:tc>
          <w:tcPr>
            <w:tcW w:w="2788" w:type="dxa"/>
          </w:tcPr>
          <w:p w14:paraId="19BBECE0" w14:textId="6A1056EA" w:rsidR="009E40D0" w:rsidRPr="008A10EE" w:rsidRDefault="009E40D0" w:rsidP="000570DE">
            <w:pPr>
              <w:jc w:val="both"/>
              <w:rPr>
                <w:rFonts w:cs="Times New Roman"/>
              </w:rPr>
            </w:pPr>
            <w:r w:rsidRPr="008A10EE">
              <w:rPr>
                <w:rFonts w:cs="Times New Roman"/>
              </w:rPr>
              <w:t>emmm untuk pengguna sih, tidak ada batasnya , ya setidaknya standart ya, ram 1 giga atau 2 giga, karna aplikasinya basisnya web, kalau prosesor-prosesornya ya paling standart celeron atau core i3.</w:t>
            </w:r>
          </w:p>
        </w:tc>
      </w:tr>
      <w:tr w:rsidR="009E40D0" w:rsidRPr="008A10EE" w14:paraId="3001D7FD" w14:textId="77777777" w:rsidTr="000570DE">
        <w:tc>
          <w:tcPr>
            <w:tcW w:w="2787" w:type="dxa"/>
          </w:tcPr>
          <w:p w14:paraId="43195EEC" w14:textId="6D31F115" w:rsidR="009E40D0" w:rsidRPr="008A10EE" w:rsidRDefault="009E40D0" w:rsidP="000570DE">
            <w:pPr>
              <w:jc w:val="both"/>
              <w:rPr>
                <w:rFonts w:cs="Times New Roman"/>
              </w:rPr>
            </w:pPr>
            <w:r w:rsidRPr="008A10EE">
              <w:rPr>
                <w:rFonts w:cs="Times New Roman"/>
              </w:rPr>
              <w:t>Apakah perangkat lunak dapat mudah dipahami oleh pengguna?</w:t>
            </w:r>
          </w:p>
        </w:tc>
        <w:tc>
          <w:tcPr>
            <w:tcW w:w="2788" w:type="dxa"/>
          </w:tcPr>
          <w:p w14:paraId="3F5B636B" w14:textId="0E7E7192" w:rsidR="009E40D0" w:rsidRPr="008A10EE" w:rsidRDefault="009E40D0" w:rsidP="000570DE">
            <w:pPr>
              <w:jc w:val="both"/>
              <w:rPr>
                <w:rFonts w:cs="Times New Roman"/>
              </w:rPr>
            </w:pPr>
            <w:r w:rsidRPr="008A10EE">
              <w:rPr>
                <w:rFonts w:cs="Times New Roman"/>
              </w:rPr>
              <w:t>Iya saya kira, tidak ada masalah.</w:t>
            </w:r>
          </w:p>
        </w:tc>
      </w:tr>
      <w:tr w:rsidR="009E40D0" w:rsidRPr="008A10EE" w14:paraId="4173DB47" w14:textId="77777777" w:rsidTr="000570DE">
        <w:tc>
          <w:tcPr>
            <w:tcW w:w="2787" w:type="dxa"/>
          </w:tcPr>
          <w:p w14:paraId="06250E93" w14:textId="7AFE054E" w:rsidR="009E40D0" w:rsidRPr="008A10EE" w:rsidRDefault="009E40D0" w:rsidP="000570DE">
            <w:pPr>
              <w:jc w:val="both"/>
              <w:rPr>
                <w:rFonts w:cs="Times New Roman"/>
              </w:rPr>
            </w:pPr>
            <w:r w:rsidRPr="008A10EE">
              <w:rPr>
                <w:rFonts w:cs="Times New Roman"/>
              </w:rPr>
              <w:t>Berapa lama proses yang dilakukan untuk proses migrasi data?</w:t>
            </w:r>
          </w:p>
        </w:tc>
        <w:tc>
          <w:tcPr>
            <w:tcW w:w="2788" w:type="dxa"/>
          </w:tcPr>
          <w:p w14:paraId="56ACE256" w14:textId="5A9B4A01" w:rsidR="009E40D0" w:rsidRPr="008A10EE" w:rsidRDefault="009E40D0" w:rsidP="000570DE">
            <w:pPr>
              <w:jc w:val="both"/>
              <w:rPr>
                <w:rFonts w:cs="Times New Roman"/>
              </w:rPr>
            </w:pPr>
            <w:r w:rsidRPr="008A10EE">
              <w:rPr>
                <w:rFonts w:cs="Times New Roman"/>
              </w:rPr>
              <w:t>1 bulan itu sudah dengan mempelajari kode-kode dalam data base</w:t>
            </w:r>
          </w:p>
        </w:tc>
      </w:tr>
      <w:tr w:rsidR="009E40D0" w:rsidRPr="008A10EE" w14:paraId="582A5774" w14:textId="77777777" w:rsidTr="000570DE">
        <w:tc>
          <w:tcPr>
            <w:tcW w:w="2787" w:type="dxa"/>
          </w:tcPr>
          <w:p w14:paraId="6D398EEC" w14:textId="301E36F2" w:rsidR="009E40D0" w:rsidRPr="008A10EE" w:rsidRDefault="009E40D0" w:rsidP="000570DE">
            <w:pPr>
              <w:jc w:val="both"/>
              <w:rPr>
                <w:rFonts w:cs="Times New Roman"/>
              </w:rPr>
            </w:pPr>
            <w:r w:rsidRPr="008A10EE">
              <w:rPr>
                <w:rFonts w:cs="Times New Roman"/>
              </w:rPr>
              <w:t>Adakah proses konversi data yang terjadi karena pengimplementasiaan sistem atau perubahan kebijakan?</w:t>
            </w:r>
          </w:p>
        </w:tc>
        <w:tc>
          <w:tcPr>
            <w:tcW w:w="2788" w:type="dxa"/>
          </w:tcPr>
          <w:p w14:paraId="542CDD15" w14:textId="44170A18" w:rsidR="009E40D0" w:rsidRPr="008A10EE" w:rsidRDefault="009E40D0" w:rsidP="000570DE">
            <w:pPr>
              <w:jc w:val="both"/>
              <w:rPr>
                <w:rFonts w:cs="Times New Roman"/>
              </w:rPr>
            </w:pPr>
            <w:r w:rsidRPr="008A10EE">
              <w:rPr>
                <w:rFonts w:cs="Times New Roman"/>
              </w:rPr>
              <w:t>Belum ada.</w:t>
            </w:r>
          </w:p>
        </w:tc>
      </w:tr>
      <w:tr w:rsidR="009E40D0" w:rsidRPr="008A10EE" w14:paraId="22212312" w14:textId="77777777" w:rsidTr="000570DE">
        <w:tc>
          <w:tcPr>
            <w:tcW w:w="2787" w:type="dxa"/>
          </w:tcPr>
          <w:p w14:paraId="243D6E99" w14:textId="55018ED9" w:rsidR="009E40D0" w:rsidRPr="008A10EE" w:rsidRDefault="009E40D0" w:rsidP="000570DE">
            <w:pPr>
              <w:jc w:val="both"/>
              <w:rPr>
                <w:rFonts w:cs="Times New Roman"/>
              </w:rPr>
            </w:pPr>
            <w:r w:rsidRPr="008A10EE">
              <w:rPr>
                <w:rFonts w:cs="Times New Roman"/>
              </w:rPr>
              <w:t>Seberapa sering diadakan rapat mengenai evaluasi sistem? Tiap periode kapan?</w:t>
            </w:r>
          </w:p>
        </w:tc>
        <w:tc>
          <w:tcPr>
            <w:tcW w:w="2788" w:type="dxa"/>
          </w:tcPr>
          <w:p w14:paraId="63C89C4D" w14:textId="53B31C80" w:rsidR="009E40D0" w:rsidRPr="008A10EE" w:rsidRDefault="009E40D0" w:rsidP="000570DE">
            <w:pPr>
              <w:jc w:val="both"/>
              <w:rPr>
                <w:rFonts w:cs="Times New Roman"/>
              </w:rPr>
            </w:pPr>
            <w:r w:rsidRPr="008A10EE">
              <w:rPr>
                <w:rFonts w:cs="Times New Roman"/>
              </w:rPr>
              <w:t>1 bulan sekali secara rutin</w:t>
            </w:r>
          </w:p>
        </w:tc>
      </w:tr>
      <w:tr w:rsidR="009E40D0" w:rsidRPr="008A10EE" w14:paraId="4F751B06" w14:textId="77777777" w:rsidTr="000570DE">
        <w:tc>
          <w:tcPr>
            <w:tcW w:w="2787" w:type="dxa"/>
          </w:tcPr>
          <w:p w14:paraId="6849ECAF" w14:textId="17BEC7B4" w:rsidR="009E40D0" w:rsidRPr="008A10EE" w:rsidRDefault="009E40D0" w:rsidP="000570DE">
            <w:pPr>
              <w:jc w:val="both"/>
              <w:rPr>
                <w:rFonts w:cs="Times New Roman"/>
              </w:rPr>
            </w:pPr>
            <w:r w:rsidRPr="008A10EE">
              <w:rPr>
                <w:rFonts w:cs="Times New Roman"/>
              </w:rPr>
              <w:t>Evaluasi kepuasaan pengguna menunjukan tren positif atau negatif?</w:t>
            </w:r>
          </w:p>
        </w:tc>
        <w:tc>
          <w:tcPr>
            <w:tcW w:w="2788" w:type="dxa"/>
          </w:tcPr>
          <w:p w14:paraId="7709D674" w14:textId="01D5A716" w:rsidR="009E40D0" w:rsidRPr="008A10EE" w:rsidRDefault="009E40D0" w:rsidP="000570DE">
            <w:pPr>
              <w:jc w:val="both"/>
              <w:rPr>
                <w:rFonts w:cs="Times New Roman"/>
              </w:rPr>
            </w:pPr>
            <w:r w:rsidRPr="008A10EE">
              <w:rPr>
                <w:rFonts w:cs="Times New Roman"/>
              </w:rPr>
              <w:t>ada setiap 1 tahun sekali dengan kecenderungan tren positif</w:t>
            </w:r>
          </w:p>
        </w:tc>
      </w:tr>
      <w:tr w:rsidR="009E40D0" w:rsidRPr="008A10EE" w14:paraId="17B82B7D" w14:textId="77777777" w:rsidTr="000570DE">
        <w:tc>
          <w:tcPr>
            <w:tcW w:w="2787" w:type="dxa"/>
          </w:tcPr>
          <w:p w14:paraId="2DB292E4" w14:textId="5993FCD9" w:rsidR="009E40D0" w:rsidRPr="008A10EE" w:rsidRDefault="009E40D0" w:rsidP="000570DE">
            <w:pPr>
              <w:jc w:val="both"/>
              <w:rPr>
                <w:rFonts w:cs="Times New Roman"/>
              </w:rPr>
            </w:pPr>
            <w:r w:rsidRPr="008A10EE">
              <w:rPr>
                <w:rFonts w:cs="Times New Roman"/>
              </w:rPr>
              <w:t>Sejauh ini, bagaimana kualitas penyediaan informasi sistem? Apakah dapat diandalkan?</w:t>
            </w:r>
          </w:p>
        </w:tc>
        <w:tc>
          <w:tcPr>
            <w:tcW w:w="2788" w:type="dxa"/>
          </w:tcPr>
          <w:p w14:paraId="36B9F9FD" w14:textId="237D084B" w:rsidR="009E40D0" w:rsidRPr="008A10EE" w:rsidRDefault="009E40D0" w:rsidP="000570DE">
            <w:pPr>
              <w:jc w:val="both"/>
              <w:rPr>
                <w:rFonts w:cs="Times New Roman"/>
              </w:rPr>
            </w:pPr>
            <w:r w:rsidRPr="008A10EE">
              <w:rPr>
                <w:rFonts w:cs="Times New Roman"/>
              </w:rPr>
              <w:t>sejauh ini saya kira sistem dapat berjalan dengan baik dan diandalkan</w:t>
            </w:r>
          </w:p>
        </w:tc>
      </w:tr>
      <w:tr w:rsidR="009E40D0" w:rsidRPr="008A10EE" w14:paraId="248A406F" w14:textId="77777777" w:rsidTr="000570DE">
        <w:tc>
          <w:tcPr>
            <w:tcW w:w="2787" w:type="dxa"/>
          </w:tcPr>
          <w:p w14:paraId="0E28CE6A" w14:textId="235BC97F" w:rsidR="009E40D0" w:rsidRPr="008A10EE" w:rsidRDefault="009E40D0" w:rsidP="000570DE">
            <w:pPr>
              <w:jc w:val="both"/>
              <w:rPr>
                <w:rFonts w:cs="Times New Roman"/>
              </w:rPr>
            </w:pPr>
            <w:r w:rsidRPr="008A10EE">
              <w:rPr>
                <w:rFonts w:cs="Times New Roman"/>
              </w:rPr>
              <w:lastRenderedPageBreak/>
              <w:t>Apakah pernah terjadi kesalahan pada server karena kelebihan user yang mengakses siakad hingga menghambat proses bisnis?</w:t>
            </w:r>
          </w:p>
        </w:tc>
        <w:tc>
          <w:tcPr>
            <w:tcW w:w="2788" w:type="dxa"/>
          </w:tcPr>
          <w:p w14:paraId="4E837772" w14:textId="058645A7" w:rsidR="009E40D0" w:rsidRPr="008A10EE" w:rsidRDefault="009E40D0" w:rsidP="000570DE">
            <w:pPr>
              <w:jc w:val="both"/>
              <w:rPr>
                <w:rFonts w:cs="Times New Roman"/>
              </w:rPr>
            </w:pPr>
            <w:r w:rsidRPr="008A10EE">
              <w:rPr>
                <w:rFonts w:cs="Times New Roman"/>
              </w:rPr>
              <w:t>dulu sempat terjadi seperti itu, saat itu kita memakai server yang kapasistasnya tidak terlalu besar sekitar 120 gb. Sekarang kita pakai server yang kapasitasnya 500gb dan cukup</w:t>
            </w:r>
          </w:p>
        </w:tc>
      </w:tr>
      <w:tr w:rsidR="009E40D0" w:rsidRPr="008A10EE" w14:paraId="16DA36A8" w14:textId="77777777" w:rsidTr="000570DE">
        <w:tc>
          <w:tcPr>
            <w:tcW w:w="2787" w:type="dxa"/>
          </w:tcPr>
          <w:p w14:paraId="5A73B4F5" w14:textId="3988040F" w:rsidR="009E40D0" w:rsidRPr="008A10EE" w:rsidRDefault="009E40D0" w:rsidP="000570DE">
            <w:pPr>
              <w:jc w:val="both"/>
              <w:rPr>
                <w:rFonts w:cs="Times New Roman"/>
              </w:rPr>
            </w:pPr>
            <w:r w:rsidRPr="008A10EE">
              <w:rPr>
                <w:rFonts w:cs="Times New Roman"/>
              </w:rPr>
              <w:t>Setelah sistem berhasil di-implementasi dan menjadi sistem yang berjalan, apa saja standar penilaian bahwa sistem tersebut berhasil?</w:t>
            </w:r>
          </w:p>
        </w:tc>
        <w:tc>
          <w:tcPr>
            <w:tcW w:w="2788" w:type="dxa"/>
          </w:tcPr>
          <w:p w14:paraId="23F205EE" w14:textId="12395ECA" w:rsidR="009E40D0" w:rsidRPr="008A10EE" w:rsidRDefault="009E40D0" w:rsidP="000570DE">
            <w:pPr>
              <w:jc w:val="both"/>
              <w:rPr>
                <w:rFonts w:cs="Times New Roman"/>
              </w:rPr>
            </w:pPr>
            <w:r w:rsidRPr="008A10EE">
              <w:rPr>
                <w:rFonts w:cs="Times New Roman"/>
              </w:rPr>
              <w:t>Kebutuhannya sudah tercapai semua, kita perlu mengikuti perubahan yang ada dari risetdikti</w:t>
            </w:r>
          </w:p>
        </w:tc>
      </w:tr>
      <w:tr w:rsidR="009E40D0" w:rsidRPr="008A10EE" w14:paraId="0A7B28E4" w14:textId="77777777" w:rsidTr="000570DE">
        <w:tc>
          <w:tcPr>
            <w:tcW w:w="2787" w:type="dxa"/>
          </w:tcPr>
          <w:p w14:paraId="59A73C89" w14:textId="4970428F" w:rsidR="009E40D0" w:rsidRPr="008A10EE" w:rsidRDefault="009E40D0" w:rsidP="000570DE">
            <w:pPr>
              <w:jc w:val="both"/>
              <w:rPr>
                <w:rFonts w:cs="Times New Roman"/>
              </w:rPr>
            </w:pPr>
            <w:r w:rsidRPr="008A10EE">
              <w:rPr>
                <w:rFonts w:cs="Times New Roman"/>
              </w:rPr>
              <w:t>Apakah sistem masih dapat menampung kapasitas pengguna?</w:t>
            </w:r>
          </w:p>
        </w:tc>
        <w:tc>
          <w:tcPr>
            <w:tcW w:w="2788" w:type="dxa"/>
          </w:tcPr>
          <w:p w14:paraId="7FCA2F07" w14:textId="1EC4CA45" w:rsidR="009E40D0" w:rsidRPr="008A10EE" w:rsidRDefault="009E40D0" w:rsidP="000570DE">
            <w:pPr>
              <w:jc w:val="both"/>
              <w:rPr>
                <w:rFonts w:cs="Times New Roman"/>
              </w:rPr>
            </w:pPr>
            <w:r w:rsidRPr="008A10EE">
              <w:rPr>
                <w:rFonts w:cs="Times New Roman"/>
              </w:rPr>
              <w:t>Masih dan sangat bisa</w:t>
            </w:r>
          </w:p>
        </w:tc>
      </w:tr>
      <w:tr w:rsidR="009E40D0" w:rsidRPr="008A10EE" w14:paraId="25A55274" w14:textId="77777777" w:rsidTr="000570DE">
        <w:tc>
          <w:tcPr>
            <w:tcW w:w="2787" w:type="dxa"/>
          </w:tcPr>
          <w:p w14:paraId="5AF38A32" w14:textId="0196277F" w:rsidR="009E40D0" w:rsidRPr="008A10EE" w:rsidRDefault="009E40D0" w:rsidP="000570DE">
            <w:pPr>
              <w:jc w:val="both"/>
              <w:rPr>
                <w:rFonts w:cs="Times New Roman"/>
              </w:rPr>
            </w:pPr>
            <w:r w:rsidRPr="008A10EE">
              <w:rPr>
                <w:rFonts w:cs="Times New Roman"/>
              </w:rPr>
              <w:t>Adakah perubahan aktifitas bisnis yang signifikan terjadi setelah sistem dijalankan?</w:t>
            </w:r>
          </w:p>
        </w:tc>
        <w:tc>
          <w:tcPr>
            <w:tcW w:w="2788" w:type="dxa"/>
          </w:tcPr>
          <w:p w14:paraId="4C098E4F" w14:textId="7DCB0801" w:rsidR="009E40D0" w:rsidRPr="008A10EE" w:rsidRDefault="001F496E" w:rsidP="000570DE">
            <w:pPr>
              <w:jc w:val="both"/>
              <w:rPr>
                <w:rFonts w:cs="Times New Roman"/>
              </w:rPr>
            </w:pPr>
            <w:r w:rsidRPr="008A10EE">
              <w:rPr>
                <w:rFonts w:cs="Times New Roman"/>
              </w:rPr>
              <w:t>Pastinya. Dari mulai menjalankan proses bisnis secara manual menjadi terintegrasi menjadikan proses terautomasi sehingga lebih menghemat waktu dan meningkatkan produktifitas pengguna.</w:t>
            </w:r>
          </w:p>
        </w:tc>
      </w:tr>
      <w:tr w:rsidR="001F496E" w:rsidRPr="008A10EE" w14:paraId="5C5452B3" w14:textId="77777777" w:rsidTr="000570DE">
        <w:tc>
          <w:tcPr>
            <w:tcW w:w="2787" w:type="dxa"/>
          </w:tcPr>
          <w:p w14:paraId="26D5834A" w14:textId="7E20149F" w:rsidR="001F496E" w:rsidRPr="008A10EE" w:rsidRDefault="001F496E" w:rsidP="000570DE">
            <w:pPr>
              <w:jc w:val="both"/>
              <w:rPr>
                <w:rFonts w:cs="Times New Roman"/>
              </w:rPr>
            </w:pPr>
            <w:r w:rsidRPr="008A10EE">
              <w:rPr>
                <w:rFonts w:cs="Times New Roman"/>
              </w:rPr>
              <w:t>Adakah aktifitas hilang setelah sistem dijalankan?</w:t>
            </w:r>
          </w:p>
        </w:tc>
        <w:tc>
          <w:tcPr>
            <w:tcW w:w="2788" w:type="dxa"/>
          </w:tcPr>
          <w:p w14:paraId="681A845A" w14:textId="7B5DB1F7" w:rsidR="001F496E" w:rsidRPr="008A10EE" w:rsidRDefault="001F496E" w:rsidP="000570DE">
            <w:pPr>
              <w:jc w:val="both"/>
              <w:rPr>
                <w:rFonts w:cs="Times New Roman"/>
              </w:rPr>
            </w:pPr>
            <w:r w:rsidRPr="008A10EE">
              <w:rPr>
                <w:rFonts w:cs="Times New Roman"/>
              </w:rPr>
              <w:t>Dahulu kita proses entry data dilakukan oleh 3 orang sekarang hanya perlu 2 orang</w:t>
            </w:r>
          </w:p>
        </w:tc>
      </w:tr>
    </w:tbl>
    <w:p w14:paraId="42FD7DB0" w14:textId="77777777" w:rsidR="00E04F41" w:rsidRPr="008A10EE" w:rsidRDefault="00E04F41" w:rsidP="001B0998">
      <w:pPr>
        <w:rPr>
          <w:rFonts w:cs="Times New Roman"/>
          <w:lang w:val="en-US"/>
        </w:rPr>
      </w:pPr>
    </w:p>
    <w:p w14:paraId="053313F4" w14:textId="7616EE0F" w:rsidR="004601F9" w:rsidRPr="008A10EE" w:rsidRDefault="004601F9" w:rsidP="001B0998">
      <w:pPr>
        <w:contextualSpacing/>
        <w:rPr>
          <w:rFonts w:cs="Times New Roman"/>
          <w:b/>
          <w:bCs/>
          <w:lang w:val="en-US"/>
        </w:rPr>
      </w:pPr>
      <w:r w:rsidRPr="008A10EE">
        <w:rPr>
          <w:rFonts w:cs="Times New Roman"/>
          <w:b/>
          <w:bCs/>
          <w:lang w:val="en-US"/>
        </w:rPr>
        <w:t>Transkrip Wawancara Responden 3</w:t>
      </w:r>
    </w:p>
    <w:p w14:paraId="13911B9C" w14:textId="7A60DA51" w:rsidR="004601F9" w:rsidRPr="008A10EE" w:rsidRDefault="004601F9" w:rsidP="001B0998">
      <w:pPr>
        <w:rPr>
          <w:rFonts w:cs="Times New Roman"/>
        </w:rPr>
      </w:pPr>
      <w:r w:rsidRPr="008A10EE">
        <w:rPr>
          <w:rFonts w:cs="Times New Roman"/>
        </w:rPr>
        <w:t xml:space="preserve">Wawancara dilakukan pada </w:t>
      </w:r>
      <w:r w:rsidR="00BC027A" w:rsidRPr="008A10EE">
        <w:rPr>
          <w:rFonts w:cs="Times New Roman"/>
        </w:rPr>
        <w:t>Politeknik Sakti Surabaya (POLSAS)</w:t>
      </w:r>
    </w:p>
    <w:p w14:paraId="7902084B" w14:textId="309009EA" w:rsidR="00257ECF" w:rsidRPr="008A10EE" w:rsidRDefault="00257ECF" w:rsidP="00257ECF">
      <w:pPr>
        <w:pStyle w:val="Caption"/>
        <w:keepNext/>
        <w:rPr>
          <w:rFonts w:cs="Times New Roman"/>
        </w:rPr>
      </w:pPr>
      <w:bookmarkStart w:id="1215" w:name="_Toc4847164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w:t>
      </w:r>
      <w:r w:rsidR="00182426">
        <w:rPr>
          <w:rFonts w:cs="Times New Roman"/>
        </w:rPr>
        <w:fldChar w:fldCharType="end"/>
      </w:r>
      <w:r w:rsidRPr="008A10EE">
        <w:rPr>
          <w:rFonts w:cs="Times New Roman"/>
        </w:rPr>
        <w:t xml:space="preserve"> Transkrip Wawancara Responden 3</w:t>
      </w:r>
      <w:bookmarkEnd w:id="1215"/>
    </w:p>
    <w:tbl>
      <w:tblPr>
        <w:tblStyle w:val="TableGrid"/>
        <w:tblW w:w="0" w:type="auto"/>
        <w:tblLook w:val="04A0" w:firstRow="1" w:lastRow="0" w:firstColumn="1" w:lastColumn="0" w:noHBand="0" w:noVBand="1"/>
      </w:tblPr>
      <w:tblGrid>
        <w:gridCol w:w="2467"/>
        <w:gridCol w:w="1495"/>
        <w:gridCol w:w="1613"/>
      </w:tblGrid>
      <w:tr w:rsidR="004601F9" w:rsidRPr="008A10EE" w14:paraId="1E182AD4" w14:textId="77777777" w:rsidTr="002E2335">
        <w:trPr>
          <w:tblHeader/>
        </w:trPr>
        <w:tc>
          <w:tcPr>
            <w:tcW w:w="2467" w:type="dxa"/>
          </w:tcPr>
          <w:p w14:paraId="5E6124CC" w14:textId="77777777" w:rsidR="004601F9" w:rsidRPr="002E2335" w:rsidRDefault="004601F9" w:rsidP="001B0998">
            <w:pPr>
              <w:jc w:val="center"/>
              <w:rPr>
                <w:rFonts w:cs="Times New Roman"/>
                <w:b/>
                <w:bCs/>
              </w:rPr>
            </w:pPr>
            <w:r w:rsidRPr="002E2335">
              <w:rPr>
                <w:rFonts w:cs="Times New Roman"/>
                <w:b/>
                <w:bCs/>
              </w:rPr>
              <w:t>Profil PT</w:t>
            </w:r>
          </w:p>
        </w:tc>
        <w:tc>
          <w:tcPr>
            <w:tcW w:w="1495" w:type="dxa"/>
          </w:tcPr>
          <w:p w14:paraId="4FCD81E5" w14:textId="77777777" w:rsidR="004601F9" w:rsidRPr="002E2335" w:rsidRDefault="004601F9" w:rsidP="001B0998">
            <w:pPr>
              <w:jc w:val="center"/>
              <w:rPr>
                <w:rFonts w:cs="Times New Roman"/>
                <w:b/>
                <w:bCs/>
              </w:rPr>
            </w:pPr>
            <w:r w:rsidRPr="002E2335">
              <w:rPr>
                <w:rFonts w:cs="Times New Roman"/>
                <w:b/>
                <w:bCs/>
              </w:rPr>
              <w:t>Profil Narasumber</w:t>
            </w:r>
          </w:p>
        </w:tc>
        <w:tc>
          <w:tcPr>
            <w:tcW w:w="1613" w:type="dxa"/>
          </w:tcPr>
          <w:p w14:paraId="19FD1B97" w14:textId="77777777" w:rsidR="004601F9" w:rsidRPr="002E2335" w:rsidRDefault="004601F9" w:rsidP="001B0998">
            <w:pPr>
              <w:jc w:val="center"/>
              <w:rPr>
                <w:rFonts w:cs="Times New Roman"/>
                <w:b/>
                <w:bCs/>
              </w:rPr>
            </w:pPr>
            <w:r w:rsidRPr="002E2335">
              <w:rPr>
                <w:rFonts w:cs="Times New Roman"/>
                <w:b/>
                <w:bCs/>
              </w:rPr>
              <w:t>Waktu dan Lokasi</w:t>
            </w:r>
          </w:p>
        </w:tc>
      </w:tr>
      <w:tr w:rsidR="004601F9" w:rsidRPr="008A10EE" w14:paraId="0C347AFF" w14:textId="77777777" w:rsidTr="009C71BA">
        <w:tc>
          <w:tcPr>
            <w:tcW w:w="2467" w:type="dxa"/>
          </w:tcPr>
          <w:p w14:paraId="202FB89F" w14:textId="1FD5F72E" w:rsidR="004601F9" w:rsidRPr="008A10EE" w:rsidRDefault="00BC027A" w:rsidP="001B0998">
            <w:pPr>
              <w:rPr>
                <w:rFonts w:cs="Times New Roman"/>
              </w:rPr>
            </w:pPr>
            <w:r w:rsidRPr="008A10EE">
              <w:rPr>
                <w:rFonts w:cs="Times New Roman"/>
              </w:rPr>
              <w:t xml:space="preserve">Politeknik Sakti Surabaya adalah sebuah </w:t>
            </w:r>
            <w:r w:rsidRPr="008A10EE">
              <w:rPr>
                <w:rFonts w:cs="Times New Roman"/>
              </w:rPr>
              <w:lastRenderedPageBreak/>
              <w:t xml:space="preserve">perguruan tinggi swasta yang terletak di Surabaya. Politeknik SAKTI Surabaya (POLSAS) adalah lembaga pendidikan tinggi swasta, merupakan pengembangan dari Sekolah Akhli dan Kejuruan Teknik Industri (SAKTI) yang didirikan oleh Yayasan Bina Praktika Manajemendan Industri (YBPMI) pada tahun 1988. YBPMI adalah sebuah organisasi nirlaba yang diprakarasai oleh pimpinan PT Bank Pembangunan Indonesia (Persero) dan para pengusaha serta industriwan.Politeknik SAKTI Surabaya menyelenggarakan Program Diploma 3. Politeknik Sakti Surabaya Program Diploma III (Politeknik Sakti Surabaya) terletak di Jl. Jemursari Selatan IV No.3, Jemur Wonosari, Kecamatan Wonocolo, Kota Surabaya. Untuk Perangkat lunak sistem </w:t>
            </w:r>
            <w:r w:rsidRPr="008A10EE">
              <w:rPr>
                <w:rFonts w:cs="Times New Roman"/>
              </w:rPr>
              <w:lastRenderedPageBreak/>
              <w:t>informasi yang sudah diimplementasikan pada perguruan tinggi ini hanya berupa website profil kampus saja</w:t>
            </w:r>
          </w:p>
        </w:tc>
        <w:tc>
          <w:tcPr>
            <w:tcW w:w="1495" w:type="dxa"/>
          </w:tcPr>
          <w:p w14:paraId="61CA68AD" w14:textId="72E73B0F" w:rsidR="004601F9" w:rsidRPr="008A10EE" w:rsidRDefault="001752F2" w:rsidP="001B0998">
            <w:pPr>
              <w:rPr>
                <w:rFonts w:cs="Times New Roman"/>
              </w:rPr>
            </w:pPr>
            <w:r w:rsidRPr="008A10EE">
              <w:rPr>
                <w:rFonts w:cs="Times New Roman"/>
              </w:rPr>
              <w:lastRenderedPageBreak/>
              <w:t xml:space="preserve">Ibu Henny Junita adalah </w:t>
            </w:r>
            <w:r w:rsidRPr="008A10EE">
              <w:rPr>
                <w:rFonts w:cs="Times New Roman"/>
              </w:rPr>
              <w:lastRenderedPageBreak/>
              <w:t>pegawai pada Politeknik Sakti Surabaya yang menjabat sebagai dosen dan kepala bagian administrasi di Politeknik Sakti Surabaya</w:t>
            </w:r>
          </w:p>
        </w:tc>
        <w:tc>
          <w:tcPr>
            <w:tcW w:w="1613" w:type="dxa"/>
          </w:tcPr>
          <w:p w14:paraId="23681ADA" w14:textId="77777777" w:rsidR="001752F2" w:rsidRPr="008A10EE" w:rsidRDefault="001752F2" w:rsidP="000A7FCF">
            <w:pPr>
              <w:pStyle w:val="ListParagraph"/>
              <w:numPr>
                <w:ilvl w:val="0"/>
                <w:numId w:val="45"/>
              </w:numPr>
              <w:ind w:left="321"/>
              <w:rPr>
                <w:rFonts w:cs="Times New Roman"/>
              </w:rPr>
            </w:pPr>
            <w:r w:rsidRPr="008A10EE">
              <w:rPr>
                <w:rFonts w:cs="Times New Roman"/>
              </w:rPr>
              <w:lastRenderedPageBreak/>
              <w:t>Hari, Tanggal :</w:t>
            </w:r>
          </w:p>
          <w:p w14:paraId="6BDAE367" w14:textId="77777777" w:rsidR="001752F2" w:rsidRPr="008A10EE" w:rsidRDefault="001752F2" w:rsidP="001B0998">
            <w:pPr>
              <w:pStyle w:val="ListParagraph"/>
              <w:ind w:left="321"/>
              <w:rPr>
                <w:rFonts w:cs="Times New Roman"/>
              </w:rPr>
            </w:pPr>
            <w:r w:rsidRPr="008A10EE">
              <w:rPr>
                <w:rFonts w:cs="Times New Roman"/>
              </w:rPr>
              <w:lastRenderedPageBreak/>
              <w:t>Minggu, 28 Oktober 2018</w:t>
            </w:r>
          </w:p>
          <w:p w14:paraId="4752C7D3" w14:textId="77777777" w:rsidR="001752F2" w:rsidRPr="008A10EE" w:rsidRDefault="001752F2" w:rsidP="000A7FCF">
            <w:pPr>
              <w:pStyle w:val="ListParagraph"/>
              <w:numPr>
                <w:ilvl w:val="0"/>
                <w:numId w:val="45"/>
              </w:numPr>
              <w:ind w:left="321"/>
              <w:rPr>
                <w:rFonts w:cs="Times New Roman"/>
              </w:rPr>
            </w:pPr>
            <w:r w:rsidRPr="008A10EE">
              <w:rPr>
                <w:rFonts w:cs="Times New Roman"/>
              </w:rPr>
              <w:t>Waktu :</w:t>
            </w:r>
          </w:p>
          <w:p w14:paraId="4DC8C896" w14:textId="77777777" w:rsidR="001752F2" w:rsidRPr="008A10EE" w:rsidRDefault="001752F2" w:rsidP="001B0998">
            <w:pPr>
              <w:pStyle w:val="ListParagraph"/>
              <w:ind w:left="321"/>
              <w:rPr>
                <w:rFonts w:cs="Times New Roman"/>
              </w:rPr>
            </w:pPr>
            <w:r w:rsidRPr="008A10EE">
              <w:rPr>
                <w:rFonts w:cs="Times New Roman"/>
              </w:rPr>
              <w:t>10:00 – 11:30 WIB</w:t>
            </w:r>
          </w:p>
          <w:p w14:paraId="2AC401A7" w14:textId="77777777" w:rsidR="001752F2" w:rsidRPr="008A10EE" w:rsidRDefault="001752F2" w:rsidP="000A7FCF">
            <w:pPr>
              <w:pStyle w:val="ListParagraph"/>
              <w:numPr>
                <w:ilvl w:val="0"/>
                <w:numId w:val="45"/>
              </w:numPr>
              <w:ind w:left="321"/>
              <w:rPr>
                <w:rFonts w:cs="Times New Roman"/>
              </w:rPr>
            </w:pPr>
            <w:r w:rsidRPr="008A10EE">
              <w:rPr>
                <w:rFonts w:cs="Times New Roman"/>
              </w:rPr>
              <w:t>Tempat :</w:t>
            </w:r>
          </w:p>
          <w:p w14:paraId="3C80315F" w14:textId="77777777" w:rsidR="001752F2" w:rsidRPr="008A10EE" w:rsidRDefault="001752F2" w:rsidP="001B0998">
            <w:pPr>
              <w:pStyle w:val="ListParagraph"/>
              <w:ind w:left="321"/>
              <w:rPr>
                <w:rFonts w:cs="Times New Roman"/>
              </w:rPr>
            </w:pPr>
            <w:r w:rsidRPr="008A10EE">
              <w:rPr>
                <w:rFonts w:cs="Times New Roman"/>
              </w:rPr>
              <w:t>Ruang administrasi Politeknik Sakti</w:t>
            </w:r>
          </w:p>
          <w:p w14:paraId="2D1EA88A" w14:textId="77777777" w:rsidR="004601F9" w:rsidRPr="008A10EE" w:rsidRDefault="004601F9" w:rsidP="001B0998">
            <w:pPr>
              <w:rPr>
                <w:rFonts w:cs="Times New Roman"/>
              </w:rPr>
            </w:pPr>
          </w:p>
        </w:tc>
      </w:tr>
    </w:tbl>
    <w:p w14:paraId="038910A2" w14:textId="7C96D947" w:rsidR="004601F9" w:rsidRPr="008A10EE" w:rsidRDefault="004601F9" w:rsidP="001B0998">
      <w:pPr>
        <w:rPr>
          <w:rFonts w:cs="Times New Roman"/>
          <w:lang w:val="en-US"/>
        </w:rPr>
      </w:pPr>
    </w:p>
    <w:p w14:paraId="0B16D22E" w14:textId="658DCB74"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Politeknik Sakti Surabaya (POLSAS)</w:t>
      </w:r>
    </w:p>
    <w:p w14:paraId="0BC320BF" w14:textId="77777777" w:rsidR="00257ECF" w:rsidRPr="008A10EE" w:rsidRDefault="00257ECF" w:rsidP="001B0998">
      <w:pPr>
        <w:contextualSpacing/>
        <w:rPr>
          <w:rFonts w:cs="Times New Roman"/>
        </w:rPr>
      </w:pPr>
    </w:p>
    <w:p w14:paraId="0A88DD51" w14:textId="5ABAFF50" w:rsidR="00257ECF" w:rsidRPr="008A10EE" w:rsidRDefault="00257ECF" w:rsidP="00257ECF">
      <w:pPr>
        <w:pStyle w:val="Caption"/>
        <w:keepNext/>
        <w:rPr>
          <w:rFonts w:cs="Times New Roman"/>
        </w:rPr>
      </w:pPr>
      <w:bookmarkStart w:id="1216" w:name="_Toc4847164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w:t>
      </w:r>
      <w:r w:rsidR="00182426">
        <w:rPr>
          <w:rFonts w:cs="Times New Roman"/>
        </w:rPr>
        <w:fldChar w:fldCharType="end"/>
      </w:r>
      <w:r w:rsidRPr="008A10EE">
        <w:rPr>
          <w:rFonts w:cs="Times New Roman"/>
        </w:rPr>
        <w:t xml:space="preserve"> Daftar </w:t>
      </w:r>
      <w:r w:rsidR="002E2335">
        <w:rPr>
          <w:rFonts w:cs="Times New Roman"/>
        </w:rPr>
        <w:t>P</w:t>
      </w:r>
      <w:r w:rsidRPr="008A10EE">
        <w:rPr>
          <w:rFonts w:cs="Times New Roman"/>
        </w:rPr>
        <w:t xml:space="preserve">ertanyaan dan </w:t>
      </w:r>
      <w:r w:rsidR="002E2335">
        <w:rPr>
          <w:rFonts w:cs="Times New Roman"/>
        </w:rPr>
        <w:t>J</w:t>
      </w:r>
      <w:r w:rsidRPr="008A10EE">
        <w:rPr>
          <w:rFonts w:cs="Times New Roman"/>
        </w:rPr>
        <w:t xml:space="preserve">awaban </w:t>
      </w:r>
      <w:r w:rsidR="002E2335">
        <w:rPr>
          <w:rFonts w:cs="Times New Roman"/>
        </w:rPr>
        <w:t>N</w:t>
      </w:r>
      <w:r w:rsidRPr="008A10EE">
        <w:rPr>
          <w:rFonts w:cs="Times New Roman"/>
        </w:rPr>
        <w:t>arasumber 3</w:t>
      </w:r>
      <w:bookmarkEnd w:id="1216"/>
    </w:p>
    <w:tbl>
      <w:tblPr>
        <w:tblStyle w:val="TableGrid"/>
        <w:tblW w:w="0" w:type="auto"/>
        <w:tblLook w:val="04A0" w:firstRow="1" w:lastRow="0" w:firstColumn="1" w:lastColumn="0" w:noHBand="0" w:noVBand="1"/>
      </w:tblPr>
      <w:tblGrid>
        <w:gridCol w:w="2122"/>
        <w:gridCol w:w="3453"/>
      </w:tblGrid>
      <w:tr w:rsidR="00E04F41" w:rsidRPr="008A10EE" w14:paraId="40850EBC" w14:textId="77777777" w:rsidTr="002E2335">
        <w:trPr>
          <w:tblHeader/>
        </w:trPr>
        <w:tc>
          <w:tcPr>
            <w:tcW w:w="2122" w:type="dxa"/>
          </w:tcPr>
          <w:p w14:paraId="0589E4D0" w14:textId="77777777" w:rsidR="00E04F41" w:rsidRPr="002E2335" w:rsidRDefault="00E04F41" w:rsidP="002E2335">
            <w:pPr>
              <w:jc w:val="center"/>
              <w:rPr>
                <w:rFonts w:cs="Times New Roman"/>
                <w:b/>
                <w:bCs/>
              </w:rPr>
            </w:pPr>
            <w:r w:rsidRPr="002E2335">
              <w:rPr>
                <w:rFonts w:cs="Times New Roman"/>
                <w:b/>
                <w:bCs/>
              </w:rPr>
              <w:t>Pertanyaan</w:t>
            </w:r>
          </w:p>
        </w:tc>
        <w:tc>
          <w:tcPr>
            <w:tcW w:w="3453" w:type="dxa"/>
          </w:tcPr>
          <w:p w14:paraId="161BB896" w14:textId="77777777" w:rsidR="00E04F41" w:rsidRPr="002E2335" w:rsidRDefault="00E04F41" w:rsidP="002E2335">
            <w:pPr>
              <w:jc w:val="center"/>
              <w:rPr>
                <w:rFonts w:cs="Times New Roman"/>
                <w:b/>
                <w:bCs/>
              </w:rPr>
            </w:pPr>
            <w:r w:rsidRPr="002E2335">
              <w:rPr>
                <w:rFonts w:cs="Times New Roman"/>
                <w:b/>
                <w:bCs/>
              </w:rPr>
              <w:t>Jawaban</w:t>
            </w:r>
          </w:p>
        </w:tc>
      </w:tr>
      <w:tr w:rsidR="00E04F41" w:rsidRPr="008A10EE" w14:paraId="12B8C12C" w14:textId="77777777" w:rsidTr="009C71BA">
        <w:tc>
          <w:tcPr>
            <w:tcW w:w="2122" w:type="dxa"/>
          </w:tcPr>
          <w:p w14:paraId="4B931DA2" w14:textId="3C1B3C9B" w:rsidR="00E04F41" w:rsidRPr="008A10EE" w:rsidRDefault="009C71BA" w:rsidP="00257ECF">
            <w:pPr>
              <w:jc w:val="both"/>
              <w:rPr>
                <w:rFonts w:cs="Times New Roman"/>
              </w:rPr>
            </w:pPr>
            <w:r w:rsidRPr="008A10EE">
              <w:rPr>
                <w:rFonts w:cs="Times New Roman"/>
              </w:rPr>
              <w:t>Apakah ada departemen khusus di bagian IT?</w:t>
            </w:r>
          </w:p>
        </w:tc>
        <w:tc>
          <w:tcPr>
            <w:tcW w:w="3453" w:type="dxa"/>
          </w:tcPr>
          <w:p w14:paraId="65E4B9CC" w14:textId="656DFE1D" w:rsidR="00E04F41" w:rsidRPr="008A10EE" w:rsidRDefault="009C71BA" w:rsidP="00257ECF">
            <w:pPr>
              <w:jc w:val="both"/>
              <w:rPr>
                <w:rFonts w:cs="Times New Roman"/>
              </w:rPr>
            </w:pPr>
            <w:r w:rsidRPr="008A10EE">
              <w:rPr>
                <w:rFonts w:cs="Times New Roman"/>
              </w:rPr>
              <w:t>Dulu ada, tapi sekarang sudah tidak ada</w:t>
            </w:r>
          </w:p>
        </w:tc>
      </w:tr>
      <w:tr w:rsidR="00E04F41" w:rsidRPr="008A10EE" w14:paraId="07FDEF8A" w14:textId="77777777" w:rsidTr="009C71BA">
        <w:tc>
          <w:tcPr>
            <w:tcW w:w="2122" w:type="dxa"/>
          </w:tcPr>
          <w:p w14:paraId="54D76457" w14:textId="719C7CD5" w:rsidR="00E04F41" w:rsidRPr="008A10EE" w:rsidRDefault="009C71BA" w:rsidP="00257ECF">
            <w:pPr>
              <w:jc w:val="both"/>
              <w:rPr>
                <w:rFonts w:cs="Times New Roman"/>
              </w:rPr>
            </w:pPr>
            <w:r w:rsidRPr="008A10EE">
              <w:rPr>
                <w:rFonts w:cs="Times New Roman"/>
              </w:rPr>
              <w:t>Sistem apa saja yang digunakan dalam Politeknik Sakti?</w:t>
            </w:r>
          </w:p>
        </w:tc>
        <w:tc>
          <w:tcPr>
            <w:tcW w:w="3453" w:type="dxa"/>
          </w:tcPr>
          <w:p w14:paraId="66312FA6" w14:textId="39467894" w:rsidR="00E04F41" w:rsidRPr="008A10EE" w:rsidRDefault="009C71BA" w:rsidP="00257ECF">
            <w:pPr>
              <w:jc w:val="both"/>
              <w:rPr>
                <w:rFonts w:cs="Times New Roman"/>
              </w:rPr>
            </w:pPr>
            <w:r w:rsidRPr="008A10EE">
              <w:rPr>
                <w:rFonts w:cs="Times New Roman"/>
              </w:rPr>
              <w:t>Beberapa tahun lalu ada sistem informasi pegawai namun sudah tidak digunakan lagi sehingga sekarang hanya ada website saja untuk profil kampus.</w:t>
            </w:r>
          </w:p>
        </w:tc>
      </w:tr>
      <w:tr w:rsidR="009C71BA" w:rsidRPr="008A10EE" w14:paraId="35C5B4D7" w14:textId="77777777" w:rsidTr="009C71BA">
        <w:tc>
          <w:tcPr>
            <w:tcW w:w="2122" w:type="dxa"/>
          </w:tcPr>
          <w:p w14:paraId="27BEE1AD" w14:textId="7BDBA7A7" w:rsidR="009C71BA" w:rsidRPr="008A10EE" w:rsidRDefault="009C71BA" w:rsidP="00257ECF">
            <w:pPr>
              <w:jc w:val="both"/>
              <w:rPr>
                <w:rFonts w:cs="Times New Roman"/>
              </w:rPr>
            </w:pPr>
            <w:r w:rsidRPr="008A10EE">
              <w:rPr>
                <w:rFonts w:cs="Times New Roman"/>
              </w:rPr>
              <w:t>Mengapa Sistem informasi tersebut tidak digunakan lagi?</w:t>
            </w:r>
          </w:p>
        </w:tc>
        <w:tc>
          <w:tcPr>
            <w:tcW w:w="3453" w:type="dxa"/>
          </w:tcPr>
          <w:p w14:paraId="60E46A0F" w14:textId="5119B47C" w:rsidR="009C71BA" w:rsidRPr="008A10EE" w:rsidRDefault="009C71BA" w:rsidP="00257ECF">
            <w:pPr>
              <w:jc w:val="both"/>
              <w:rPr>
                <w:rFonts w:cs="Times New Roman"/>
              </w:rPr>
            </w:pPr>
            <w:r w:rsidRPr="008A10EE">
              <w:rPr>
                <w:rFonts w:cs="Times New Roman"/>
              </w:rPr>
              <w:t>Saat dulu digunakan tidak ada pelatihan untuk dosen dan karyawan yang menggunakan sehingga banyaknya ketidakpaham dalam menggunakan sistem informasi tersebut dan dosen karyawan merasa lebih nyaman dengan sistem manual.</w:t>
            </w:r>
          </w:p>
        </w:tc>
      </w:tr>
      <w:tr w:rsidR="009C71BA" w:rsidRPr="008A10EE" w14:paraId="146DA023" w14:textId="77777777" w:rsidTr="009C71BA">
        <w:tc>
          <w:tcPr>
            <w:tcW w:w="2122" w:type="dxa"/>
          </w:tcPr>
          <w:p w14:paraId="2BBF2899" w14:textId="2082F363" w:rsidR="009C71BA" w:rsidRPr="008A10EE" w:rsidRDefault="009C71BA" w:rsidP="00257ECF">
            <w:pPr>
              <w:jc w:val="both"/>
              <w:rPr>
                <w:rFonts w:cs="Times New Roman"/>
              </w:rPr>
            </w:pPr>
            <w:r w:rsidRPr="008A10EE">
              <w:rPr>
                <w:rFonts w:cs="Times New Roman"/>
              </w:rPr>
              <w:t>Bagaimana alur kerja website tersebut?</w:t>
            </w:r>
          </w:p>
        </w:tc>
        <w:tc>
          <w:tcPr>
            <w:tcW w:w="3453" w:type="dxa"/>
          </w:tcPr>
          <w:p w14:paraId="5F8535CB" w14:textId="3C2C2B39" w:rsidR="009C71BA" w:rsidRPr="008A10EE" w:rsidRDefault="009C71BA" w:rsidP="00257ECF">
            <w:pPr>
              <w:jc w:val="both"/>
              <w:rPr>
                <w:rFonts w:cs="Times New Roman"/>
              </w:rPr>
            </w:pPr>
            <w:r w:rsidRPr="008A10EE">
              <w:rPr>
                <w:rFonts w:cs="Times New Roman"/>
              </w:rPr>
              <w:t>Untuk website hanya berisikan profil kampus secara umum, program studi yang ada berita – berita dan galeri</w:t>
            </w:r>
          </w:p>
        </w:tc>
      </w:tr>
      <w:tr w:rsidR="009C71BA" w:rsidRPr="008A10EE" w14:paraId="4ECD3C01" w14:textId="77777777" w:rsidTr="009C71BA">
        <w:tc>
          <w:tcPr>
            <w:tcW w:w="2122" w:type="dxa"/>
          </w:tcPr>
          <w:p w14:paraId="54E4C435" w14:textId="3A7918D0" w:rsidR="009C71BA" w:rsidRPr="008A10EE" w:rsidRDefault="009C71BA" w:rsidP="00257ECF">
            <w:pPr>
              <w:jc w:val="both"/>
              <w:rPr>
                <w:rFonts w:cs="Times New Roman"/>
              </w:rPr>
            </w:pPr>
            <w:r w:rsidRPr="008A10EE">
              <w:rPr>
                <w:rFonts w:cs="Times New Roman"/>
              </w:rPr>
              <w:t>Website bersifat online atau offline?</w:t>
            </w:r>
          </w:p>
        </w:tc>
        <w:tc>
          <w:tcPr>
            <w:tcW w:w="3453" w:type="dxa"/>
          </w:tcPr>
          <w:p w14:paraId="6747F6A0" w14:textId="7ECAA1EC" w:rsidR="009C71BA" w:rsidRPr="008A10EE" w:rsidRDefault="009C71BA" w:rsidP="00257ECF">
            <w:pPr>
              <w:jc w:val="both"/>
              <w:rPr>
                <w:rFonts w:cs="Times New Roman"/>
              </w:rPr>
            </w:pPr>
            <w:r w:rsidRPr="008A10EE">
              <w:rPr>
                <w:rFonts w:cs="Times New Roman"/>
              </w:rPr>
              <w:t>online</w:t>
            </w:r>
          </w:p>
        </w:tc>
      </w:tr>
      <w:tr w:rsidR="009C71BA" w:rsidRPr="008A10EE" w14:paraId="4E381675" w14:textId="77777777" w:rsidTr="009C71BA">
        <w:tc>
          <w:tcPr>
            <w:tcW w:w="2122" w:type="dxa"/>
          </w:tcPr>
          <w:p w14:paraId="2F029621" w14:textId="7634BE8F" w:rsidR="009C71BA" w:rsidRPr="008A10EE" w:rsidRDefault="009C71BA" w:rsidP="00257ECF">
            <w:pPr>
              <w:jc w:val="both"/>
              <w:rPr>
                <w:rFonts w:cs="Times New Roman"/>
              </w:rPr>
            </w:pPr>
            <w:r w:rsidRPr="008A10EE">
              <w:rPr>
                <w:rFonts w:cs="Times New Roman"/>
              </w:rPr>
              <w:t xml:space="preserve">Siapa saja yangmempunyai </w:t>
            </w:r>
            <w:r w:rsidRPr="008A10EE">
              <w:rPr>
                <w:rFonts w:cs="Times New Roman"/>
              </w:rPr>
              <w:lastRenderedPageBreak/>
              <w:t>akses untuk mengisi konten website?</w:t>
            </w:r>
          </w:p>
        </w:tc>
        <w:tc>
          <w:tcPr>
            <w:tcW w:w="3453" w:type="dxa"/>
          </w:tcPr>
          <w:p w14:paraId="11463A52" w14:textId="4500BBC3" w:rsidR="009C71BA" w:rsidRPr="008A10EE" w:rsidRDefault="009C71BA" w:rsidP="00257ECF">
            <w:pPr>
              <w:jc w:val="both"/>
              <w:rPr>
                <w:rFonts w:cs="Times New Roman"/>
              </w:rPr>
            </w:pPr>
            <w:r w:rsidRPr="008A10EE">
              <w:rPr>
                <w:rFonts w:cs="Times New Roman"/>
              </w:rPr>
              <w:lastRenderedPageBreak/>
              <w:t>Untuk yang mengisikan konten-kontennya hanya karyawan dan dosen saja yang berwenang</w:t>
            </w:r>
          </w:p>
        </w:tc>
      </w:tr>
      <w:tr w:rsidR="009C71BA" w:rsidRPr="008A10EE" w14:paraId="42B9A6F1" w14:textId="77777777" w:rsidTr="009C71BA">
        <w:tc>
          <w:tcPr>
            <w:tcW w:w="2122" w:type="dxa"/>
          </w:tcPr>
          <w:p w14:paraId="50F0B2F2" w14:textId="77777777" w:rsidR="009C71BA" w:rsidRPr="008A10EE" w:rsidRDefault="009C71BA" w:rsidP="00257ECF">
            <w:pPr>
              <w:jc w:val="both"/>
              <w:rPr>
                <w:rFonts w:cs="Times New Roman"/>
              </w:rPr>
            </w:pPr>
            <w:r w:rsidRPr="008A10EE">
              <w:rPr>
                <w:rFonts w:cs="Times New Roman"/>
              </w:rPr>
              <w:t>Website tersebut dapat membantu apa saja</w:t>
            </w:r>
          </w:p>
          <w:p w14:paraId="0E996AA2" w14:textId="3D0DC2BC" w:rsidR="009C71BA" w:rsidRPr="008A10EE" w:rsidRDefault="009C71BA" w:rsidP="00257ECF">
            <w:pPr>
              <w:jc w:val="both"/>
              <w:rPr>
                <w:rFonts w:cs="Times New Roman"/>
              </w:rPr>
            </w:pPr>
            <w:r w:rsidRPr="008A10EE">
              <w:rPr>
                <w:rFonts w:cs="Times New Roman"/>
              </w:rPr>
              <w:t>dan pihak apa saja yang merasakannya?</w:t>
            </w:r>
          </w:p>
        </w:tc>
        <w:tc>
          <w:tcPr>
            <w:tcW w:w="3453" w:type="dxa"/>
          </w:tcPr>
          <w:p w14:paraId="70047F39" w14:textId="77777777" w:rsidR="009C71BA" w:rsidRPr="008A10EE" w:rsidRDefault="009C71BA" w:rsidP="00257ECF">
            <w:pPr>
              <w:jc w:val="both"/>
              <w:rPr>
                <w:rFonts w:cs="Times New Roman"/>
              </w:rPr>
            </w:pPr>
            <w:r w:rsidRPr="008A10EE">
              <w:rPr>
                <w:rFonts w:cs="Times New Roman"/>
              </w:rPr>
              <w:t>Membantu orang-orang yang ingin mendaftar di politeknik sakti karena disana ada penjelasan alur pendaftaran, program studi yang dapat diambil dan juga untuk memberitahu pihak luar prestasi apa saja yang diraih politeknik sakti, sertifikasi apa saja yang sedang diadakan karena disini lumayan sering mengadakan</w:t>
            </w:r>
          </w:p>
          <w:p w14:paraId="2E9C7177" w14:textId="77919B53" w:rsidR="009C71BA" w:rsidRPr="008A10EE" w:rsidRDefault="009C71BA" w:rsidP="00257ECF">
            <w:pPr>
              <w:jc w:val="both"/>
              <w:rPr>
                <w:rFonts w:cs="Times New Roman"/>
              </w:rPr>
            </w:pPr>
            <w:r w:rsidRPr="008A10EE">
              <w:rPr>
                <w:rFonts w:cs="Times New Roman"/>
              </w:rPr>
              <w:t>sertifikasi yang bisa diikuti pihak luar dan ada juga pemberitahuan tentang lowongan kerja.</w:t>
            </w:r>
          </w:p>
        </w:tc>
      </w:tr>
      <w:tr w:rsidR="009C71BA" w:rsidRPr="008A10EE" w14:paraId="1E698AA3" w14:textId="77777777" w:rsidTr="009C71BA">
        <w:tc>
          <w:tcPr>
            <w:tcW w:w="2122" w:type="dxa"/>
          </w:tcPr>
          <w:p w14:paraId="0564EBA3" w14:textId="77777777" w:rsidR="009C71BA" w:rsidRPr="008A10EE" w:rsidRDefault="009C71BA" w:rsidP="00257ECF">
            <w:pPr>
              <w:jc w:val="both"/>
              <w:rPr>
                <w:rFonts w:cs="Times New Roman"/>
              </w:rPr>
            </w:pPr>
            <w:r w:rsidRPr="008A10EE">
              <w:rPr>
                <w:rFonts w:cs="Times New Roman"/>
              </w:rPr>
              <w:t>Website ini digunakan secara umum</w:t>
            </w:r>
          </w:p>
          <w:p w14:paraId="311C8A35" w14:textId="0BB08610" w:rsidR="009C71BA" w:rsidRPr="008A10EE" w:rsidRDefault="009C71BA" w:rsidP="00257ECF">
            <w:pPr>
              <w:jc w:val="both"/>
              <w:rPr>
                <w:rFonts w:cs="Times New Roman"/>
              </w:rPr>
            </w:pPr>
            <w:r w:rsidRPr="008A10EE">
              <w:rPr>
                <w:rFonts w:cs="Times New Roman"/>
              </w:rPr>
              <w:t>atau hanya beberapa bagian saja?</w:t>
            </w:r>
          </w:p>
        </w:tc>
        <w:tc>
          <w:tcPr>
            <w:tcW w:w="3453" w:type="dxa"/>
          </w:tcPr>
          <w:p w14:paraId="2EEEE8E6" w14:textId="1E29B7A2" w:rsidR="009C71BA" w:rsidRPr="008A10EE" w:rsidRDefault="009C71BA" w:rsidP="00257ECF">
            <w:pPr>
              <w:jc w:val="both"/>
              <w:rPr>
                <w:rFonts w:cs="Times New Roman"/>
              </w:rPr>
            </w:pPr>
            <w:r w:rsidRPr="008A10EE">
              <w:rPr>
                <w:rFonts w:cs="Times New Roman"/>
              </w:rPr>
              <w:t>Untuk umum</w:t>
            </w:r>
          </w:p>
        </w:tc>
      </w:tr>
      <w:tr w:rsidR="009C71BA" w:rsidRPr="008A10EE" w14:paraId="14E69787" w14:textId="77777777" w:rsidTr="009C71BA">
        <w:tc>
          <w:tcPr>
            <w:tcW w:w="2122" w:type="dxa"/>
          </w:tcPr>
          <w:p w14:paraId="18EBF857" w14:textId="7AE13CC8" w:rsidR="009C71BA" w:rsidRPr="008A10EE" w:rsidRDefault="009C71BA" w:rsidP="00257ECF">
            <w:pPr>
              <w:jc w:val="both"/>
              <w:rPr>
                <w:rFonts w:cs="Times New Roman"/>
              </w:rPr>
            </w:pPr>
            <w:r w:rsidRPr="008A10EE">
              <w:rPr>
                <w:rFonts w:cs="Times New Roman"/>
              </w:rPr>
              <w:t>Apa saja yang dilakukan ketika melakukan maintenance?</w:t>
            </w:r>
          </w:p>
        </w:tc>
        <w:tc>
          <w:tcPr>
            <w:tcW w:w="3453" w:type="dxa"/>
          </w:tcPr>
          <w:p w14:paraId="2FA2D588" w14:textId="20A2E1E9" w:rsidR="009C71BA" w:rsidRPr="008A10EE" w:rsidRDefault="009C71BA" w:rsidP="00257ECF">
            <w:pPr>
              <w:jc w:val="both"/>
              <w:rPr>
                <w:rFonts w:cs="Times New Roman"/>
              </w:rPr>
            </w:pPr>
            <w:r w:rsidRPr="008A10EE">
              <w:rPr>
                <w:rFonts w:cs="Times New Roman"/>
              </w:rPr>
              <w:t>Saat maintenance, kami hanya membenahi bagian-bagian yang bermasalah saja.</w:t>
            </w:r>
          </w:p>
        </w:tc>
      </w:tr>
      <w:tr w:rsidR="009C71BA" w:rsidRPr="008A10EE" w14:paraId="384C1431" w14:textId="77777777" w:rsidTr="009C71BA">
        <w:tc>
          <w:tcPr>
            <w:tcW w:w="2122" w:type="dxa"/>
          </w:tcPr>
          <w:p w14:paraId="01F7EC90" w14:textId="016684E2" w:rsidR="009C71BA" w:rsidRPr="008A10EE" w:rsidRDefault="009C71BA" w:rsidP="00257ECF">
            <w:pPr>
              <w:jc w:val="both"/>
              <w:rPr>
                <w:rFonts w:cs="Times New Roman"/>
              </w:rPr>
            </w:pPr>
            <w:r w:rsidRPr="008A10EE">
              <w:rPr>
                <w:rFonts w:cs="Times New Roman"/>
              </w:rPr>
              <w:t>Seberapa sering update sistem?</w:t>
            </w:r>
          </w:p>
        </w:tc>
        <w:tc>
          <w:tcPr>
            <w:tcW w:w="3453" w:type="dxa"/>
          </w:tcPr>
          <w:p w14:paraId="1F3B12C7" w14:textId="697BF5B1" w:rsidR="009C71BA" w:rsidRPr="008A10EE" w:rsidRDefault="009C71BA" w:rsidP="00257ECF">
            <w:pPr>
              <w:jc w:val="both"/>
              <w:rPr>
                <w:rFonts w:cs="Times New Roman"/>
              </w:rPr>
            </w:pPr>
            <w:r w:rsidRPr="008A10EE">
              <w:rPr>
                <w:rFonts w:cs="Times New Roman"/>
              </w:rPr>
              <w:t>Kami tidak update sistem, karena sekarang juga sudah tidak ada sistemnya. Untuk website, kami hanya mengupdate konten-kontennya saja</w:t>
            </w:r>
          </w:p>
        </w:tc>
      </w:tr>
      <w:tr w:rsidR="009C71BA" w:rsidRPr="008A10EE" w14:paraId="17EA1F55" w14:textId="77777777" w:rsidTr="009C71BA">
        <w:tc>
          <w:tcPr>
            <w:tcW w:w="2122" w:type="dxa"/>
          </w:tcPr>
          <w:p w14:paraId="73F5A4D4" w14:textId="77777777" w:rsidR="009C71BA" w:rsidRPr="008A10EE" w:rsidRDefault="009C71BA" w:rsidP="00257ECF">
            <w:pPr>
              <w:jc w:val="both"/>
              <w:rPr>
                <w:rFonts w:cs="Times New Roman"/>
              </w:rPr>
            </w:pPr>
            <w:r w:rsidRPr="008A10EE">
              <w:rPr>
                <w:rFonts w:cs="Times New Roman"/>
              </w:rPr>
              <w:t>Berapa banyak biaya yang dikeluarkan</w:t>
            </w:r>
          </w:p>
          <w:p w14:paraId="32E00B35" w14:textId="31C159BE" w:rsidR="009C71BA" w:rsidRPr="008A10EE" w:rsidRDefault="009C71BA" w:rsidP="00257ECF">
            <w:pPr>
              <w:jc w:val="both"/>
              <w:rPr>
                <w:rFonts w:cs="Times New Roman"/>
              </w:rPr>
            </w:pPr>
            <w:r w:rsidRPr="008A10EE">
              <w:rPr>
                <w:rFonts w:cs="Times New Roman"/>
              </w:rPr>
              <w:t>dalam melakukan maintenance?</w:t>
            </w:r>
          </w:p>
        </w:tc>
        <w:tc>
          <w:tcPr>
            <w:tcW w:w="3453" w:type="dxa"/>
          </w:tcPr>
          <w:p w14:paraId="581AD1A9" w14:textId="690CC312" w:rsidR="009C71BA" w:rsidRPr="008A10EE" w:rsidRDefault="009C71BA" w:rsidP="00257ECF">
            <w:pPr>
              <w:jc w:val="both"/>
              <w:rPr>
                <w:rFonts w:cs="Times New Roman"/>
              </w:rPr>
            </w:pPr>
            <w:r w:rsidRPr="008A10EE">
              <w:rPr>
                <w:rFonts w:cs="Times New Roman"/>
              </w:rPr>
              <w:t>Biaya yang dikeluarkan tidak banyak, karena yang melakukan maintance langsung dari bagian komputer</w:t>
            </w:r>
          </w:p>
        </w:tc>
      </w:tr>
      <w:tr w:rsidR="009C71BA" w:rsidRPr="008A10EE" w14:paraId="36510AB5" w14:textId="77777777" w:rsidTr="009C71BA">
        <w:tc>
          <w:tcPr>
            <w:tcW w:w="2122" w:type="dxa"/>
          </w:tcPr>
          <w:p w14:paraId="696BEB1A" w14:textId="4912110E" w:rsidR="009C71BA" w:rsidRPr="008A10EE" w:rsidRDefault="009C71BA" w:rsidP="00257ECF">
            <w:pPr>
              <w:jc w:val="both"/>
              <w:rPr>
                <w:rFonts w:cs="Times New Roman"/>
              </w:rPr>
            </w:pPr>
            <w:r w:rsidRPr="008A10EE">
              <w:rPr>
                <w:rFonts w:cs="Times New Roman"/>
              </w:rPr>
              <w:t>Seberapa sering melakukan maintenance?</w:t>
            </w:r>
          </w:p>
        </w:tc>
        <w:tc>
          <w:tcPr>
            <w:tcW w:w="3453" w:type="dxa"/>
          </w:tcPr>
          <w:p w14:paraId="6C272F5E" w14:textId="2B508B28" w:rsidR="009C71BA" w:rsidRPr="008A10EE" w:rsidRDefault="009C71BA" w:rsidP="00257ECF">
            <w:pPr>
              <w:jc w:val="both"/>
              <w:rPr>
                <w:rFonts w:cs="Times New Roman"/>
              </w:rPr>
            </w:pPr>
            <w:r w:rsidRPr="008A10EE">
              <w:rPr>
                <w:rFonts w:cs="Times New Roman"/>
              </w:rPr>
              <w:t xml:space="preserve">Kami tidak melakukan maintenance apabila tidak terjadi masalah pada sistem ataupun website. Dan </w:t>
            </w:r>
            <w:r w:rsidRPr="008A10EE">
              <w:rPr>
                <w:rFonts w:cs="Times New Roman"/>
              </w:rPr>
              <w:lastRenderedPageBreak/>
              <w:t>berhubung kami sudah tidak menggunakan sistem, juga pada website jarang terjadi masalah, jadi hampir satu tahun ini kami tidak melakukan maintenance.</w:t>
            </w:r>
          </w:p>
        </w:tc>
      </w:tr>
      <w:tr w:rsidR="009C71BA" w:rsidRPr="008A10EE" w14:paraId="05F09BBB" w14:textId="77777777" w:rsidTr="009C71BA">
        <w:tc>
          <w:tcPr>
            <w:tcW w:w="2122" w:type="dxa"/>
          </w:tcPr>
          <w:p w14:paraId="447DBD07" w14:textId="77777777" w:rsidR="009C71BA" w:rsidRPr="008A10EE" w:rsidRDefault="009C71BA" w:rsidP="00257ECF">
            <w:pPr>
              <w:jc w:val="both"/>
              <w:rPr>
                <w:rFonts w:cs="Times New Roman"/>
              </w:rPr>
            </w:pPr>
            <w:r w:rsidRPr="008A10EE">
              <w:rPr>
                <w:rFonts w:cs="Times New Roman"/>
              </w:rPr>
              <w:lastRenderedPageBreak/>
              <w:t>Ada role apa saja yang bertanggung jawab</w:t>
            </w:r>
          </w:p>
          <w:p w14:paraId="2B26551B" w14:textId="26C98EF0" w:rsidR="009C71BA" w:rsidRPr="008A10EE" w:rsidRDefault="009C71BA" w:rsidP="00257ECF">
            <w:pPr>
              <w:jc w:val="both"/>
              <w:rPr>
                <w:rFonts w:cs="Times New Roman"/>
              </w:rPr>
            </w:pPr>
            <w:r w:rsidRPr="008A10EE">
              <w:rPr>
                <w:rFonts w:cs="Times New Roman"/>
              </w:rPr>
              <w:t>atas keberlangsungan sistem?</w:t>
            </w:r>
          </w:p>
        </w:tc>
        <w:tc>
          <w:tcPr>
            <w:tcW w:w="3453" w:type="dxa"/>
          </w:tcPr>
          <w:p w14:paraId="789BA407" w14:textId="5B2DB801" w:rsidR="009C71BA" w:rsidRPr="008A10EE" w:rsidRDefault="009C71BA" w:rsidP="00257ECF">
            <w:pPr>
              <w:jc w:val="both"/>
              <w:rPr>
                <w:rFonts w:cs="Times New Roman"/>
              </w:rPr>
            </w:pPr>
            <w:r w:rsidRPr="008A10EE">
              <w:rPr>
                <w:rFonts w:cs="Times New Roman"/>
              </w:rPr>
              <w:t>Untuk saat ini kami tidak ada role yang bertanggung jawab untuk sistem. Dulu ada departemen IT tapi sekarang sudah gaada.</w:t>
            </w:r>
          </w:p>
        </w:tc>
      </w:tr>
      <w:tr w:rsidR="009C71BA" w:rsidRPr="008A10EE" w14:paraId="4FE1FDFB" w14:textId="77777777" w:rsidTr="009C71BA">
        <w:tc>
          <w:tcPr>
            <w:tcW w:w="2122" w:type="dxa"/>
          </w:tcPr>
          <w:p w14:paraId="1DFCEA3E" w14:textId="77777777" w:rsidR="009C71BA" w:rsidRPr="008A10EE" w:rsidRDefault="009C71BA" w:rsidP="00257ECF">
            <w:pPr>
              <w:jc w:val="both"/>
              <w:rPr>
                <w:rFonts w:cs="Times New Roman"/>
              </w:rPr>
            </w:pPr>
            <w:r w:rsidRPr="008A10EE">
              <w:rPr>
                <w:rFonts w:cs="Times New Roman"/>
              </w:rPr>
              <w:t>Bagaimana cara Politeknik Sakti</w:t>
            </w:r>
          </w:p>
          <w:p w14:paraId="3A95A849" w14:textId="0AB30FE3" w:rsidR="009C71BA" w:rsidRPr="008A10EE" w:rsidRDefault="009C71BA" w:rsidP="00257ECF">
            <w:pPr>
              <w:jc w:val="both"/>
              <w:rPr>
                <w:rFonts w:cs="Times New Roman"/>
              </w:rPr>
            </w:pPr>
            <w:r w:rsidRPr="008A10EE">
              <w:rPr>
                <w:rFonts w:cs="Times New Roman"/>
              </w:rPr>
              <w:t>dalam mengalokasikan resource?</w:t>
            </w:r>
          </w:p>
        </w:tc>
        <w:tc>
          <w:tcPr>
            <w:tcW w:w="3453" w:type="dxa"/>
          </w:tcPr>
          <w:p w14:paraId="1A65D67B" w14:textId="5D8C1190" w:rsidR="009C71BA" w:rsidRPr="008A10EE" w:rsidRDefault="009C71BA" w:rsidP="00257ECF">
            <w:pPr>
              <w:jc w:val="both"/>
              <w:rPr>
                <w:rFonts w:cs="Times New Roman"/>
              </w:rPr>
            </w:pPr>
            <w:r w:rsidRPr="008A10EE">
              <w:rPr>
                <w:rFonts w:cs="Times New Roman"/>
              </w:rPr>
              <w:t>Dulu kami melimpahkan semua ke bagian IT yaitu di Teknik computer, tapi sekarang kami sudah tidak mengalokasikannya untuk Teknik computer</w:t>
            </w:r>
          </w:p>
        </w:tc>
      </w:tr>
      <w:tr w:rsidR="009C71BA" w:rsidRPr="008A10EE" w14:paraId="604D3B0A" w14:textId="77777777" w:rsidTr="009C71BA">
        <w:tc>
          <w:tcPr>
            <w:tcW w:w="2122" w:type="dxa"/>
          </w:tcPr>
          <w:p w14:paraId="0FFDB357" w14:textId="77777777" w:rsidR="009C71BA" w:rsidRPr="008A10EE" w:rsidRDefault="009C71BA" w:rsidP="00257ECF">
            <w:pPr>
              <w:jc w:val="both"/>
              <w:rPr>
                <w:rFonts w:cs="Times New Roman"/>
              </w:rPr>
            </w:pPr>
            <w:r w:rsidRPr="008A10EE">
              <w:rPr>
                <w:rFonts w:cs="Times New Roman"/>
              </w:rPr>
              <w:t>Berapa jumlah alokasi resource</w:t>
            </w:r>
          </w:p>
          <w:p w14:paraId="4E78E5D6" w14:textId="12D5CDAD" w:rsidR="009C71BA" w:rsidRPr="008A10EE" w:rsidRDefault="009C71BA" w:rsidP="00257ECF">
            <w:pPr>
              <w:jc w:val="both"/>
              <w:rPr>
                <w:rFonts w:cs="Times New Roman"/>
              </w:rPr>
            </w:pPr>
            <w:r w:rsidRPr="008A10EE">
              <w:rPr>
                <w:rFonts w:cs="Times New Roman"/>
              </w:rPr>
              <w:t>untuk mengurus sistem yang ada?</w:t>
            </w:r>
          </w:p>
        </w:tc>
        <w:tc>
          <w:tcPr>
            <w:tcW w:w="3453" w:type="dxa"/>
          </w:tcPr>
          <w:p w14:paraId="0F1629C6" w14:textId="0BF903F6" w:rsidR="009C71BA" w:rsidRPr="008A10EE" w:rsidRDefault="009C71BA" w:rsidP="00257ECF">
            <w:pPr>
              <w:jc w:val="both"/>
              <w:rPr>
                <w:rFonts w:cs="Times New Roman"/>
              </w:rPr>
            </w:pPr>
            <w:r w:rsidRPr="008A10EE">
              <w:rPr>
                <w:rFonts w:cs="Times New Roman"/>
              </w:rPr>
              <w:t>Sudah tidak ada lagi, yang menguru sistem adalah dosen dan karyawan</w:t>
            </w:r>
          </w:p>
        </w:tc>
      </w:tr>
      <w:tr w:rsidR="009C71BA" w:rsidRPr="008A10EE" w14:paraId="1AC003F6" w14:textId="77777777" w:rsidTr="009C71BA">
        <w:tc>
          <w:tcPr>
            <w:tcW w:w="2122" w:type="dxa"/>
          </w:tcPr>
          <w:p w14:paraId="25DE0BAE" w14:textId="0DCF2EC1" w:rsidR="009C71BA" w:rsidRPr="008A10EE" w:rsidRDefault="009C71BA" w:rsidP="00257ECF">
            <w:pPr>
              <w:jc w:val="both"/>
              <w:rPr>
                <w:rFonts w:cs="Times New Roman"/>
              </w:rPr>
            </w:pPr>
            <w:r w:rsidRPr="008A10EE">
              <w:rPr>
                <w:rFonts w:cs="Times New Roman"/>
              </w:rPr>
              <w:t>Permasalahan apa saja yang sering terjadi pada sistem?</w:t>
            </w:r>
          </w:p>
        </w:tc>
        <w:tc>
          <w:tcPr>
            <w:tcW w:w="3453" w:type="dxa"/>
          </w:tcPr>
          <w:p w14:paraId="5272D772" w14:textId="73517EA6" w:rsidR="009C71BA" w:rsidRPr="008A10EE" w:rsidRDefault="009C71BA" w:rsidP="00257ECF">
            <w:pPr>
              <w:jc w:val="both"/>
              <w:rPr>
                <w:rFonts w:cs="Times New Roman"/>
              </w:rPr>
            </w:pPr>
            <w:r w:rsidRPr="008A10EE">
              <w:rPr>
                <w:rFonts w:cs="Times New Roman"/>
              </w:rPr>
              <w:t>Untuk dulu, masi banyak dosen/karyawan yang kurang paham untuk mengelola sistem. Untuk website sekarang, belum ada masalah apa-apa</w:t>
            </w:r>
          </w:p>
        </w:tc>
      </w:tr>
      <w:tr w:rsidR="009C71BA" w:rsidRPr="008A10EE" w14:paraId="428FB175" w14:textId="77777777" w:rsidTr="009C71BA">
        <w:tc>
          <w:tcPr>
            <w:tcW w:w="2122" w:type="dxa"/>
          </w:tcPr>
          <w:p w14:paraId="2CEEF895" w14:textId="77777777" w:rsidR="009C71BA" w:rsidRPr="008A10EE" w:rsidRDefault="009C71BA" w:rsidP="00257ECF">
            <w:pPr>
              <w:jc w:val="both"/>
              <w:rPr>
                <w:rFonts w:cs="Times New Roman"/>
              </w:rPr>
            </w:pPr>
            <w:r w:rsidRPr="008A10EE">
              <w:rPr>
                <w:rFonts w:cs="Times New Roman"/>
              </w:rPr>
              <w:t>Bagaimana cara Politeknik Sakti mengatasi</w:t>
            </w:r>
          </w:p>
          <w:p w14:paraId="463236B0" w14:textId="66C32BBE" w:rsidR="009C71BA" w:rsidRPr="008A10EE" w:rsidRDefault="009C71BA" w:rsidP="00257ECF">
            <w:pPr>
              <w:jc w:val="both"/>
              <w:rPr>
                <w:rFonts w:cs="Times New Roman"/>
              </w:rPr>
            </w:pPr>
            <w:r w:rsidRPr="008A10EE">
              <w:rPr>
                <w:rFonts w:cs="Times New Roman"/>
              </w:rPr>
              <w:t>permasalahan tersebut?</w:t>
            </w:r>
          </w:p>
        </w:tc>
        <w:tc>
          <w:tcPr>
            <w:tcW w:w="3453" w:type="dxa"/>
          </w:tcPr>
          <w:p w14:paraId="0F68CD11" w14:textId="6ECCFF43" w:rsidR="009C71BA" w:rsidRPr="008A10EE" w:rsidRDefault="009C71BA" w:rsidP="00257ECF">
            <w:pPr>
              <w:jc w:val="both"/>
              <w:rPr>
                <w:rFonts w:cs="Times New Roman"/>
              </w:rPr>
            </w:pPr>
            <w:r w:rsidRPr="008A10EE">
              <w:rPr>
                <w:rFonts w:cs="Times New Roman"/>
              </w:rPr>
              <w:t>Untuk permasalahan kurang pahamnya user (dosen/karywan), kami berusaha megadakan training sekali</w:t>
            </w:r>
          </w:p>
        </w:tc>
      </w:tr>
      <w:tr w:rsidR="009C71BA" w:rsidRPr="008A10EE" w14:paraId="4FABB06A" w14:textId="77777777" w:rsidTr="009C71BA">
        <w:tc>
          <w:tcPr>
            <w:tcW w:w="2122" w:type="dxa"/>
          </w:tcPr>
          <w:p w14:paraId="3A2D0EFD" w14:textId="77777777" w:rsidR="009C71BA" w:rsidRPr="008A10EE" w:rsidRDefault="009C71BA" w:rsidP="00257ECF">
            <w:pPr>
              <w:jc w:val="both"/>
              <w:rPr>
                <w:rFonts w:cs="Times New Roman"/>
              </w:rPr>
            </w:pPr>
            <w:r w:rsidRPr="008A10EE">
              <w:rPr>
                <w:rFonts w:cs="Times New Roman"/>
              </w:rPr>
              <w:t>Berapa lama waktu yang dibutuhkan dalam</w:t>
            </w:r>
          </w:p>
          <w:p w14:paraId="0ADA68A2" w14:textId="6DA4C9F9" w:rsidR="009C71BA" w:rsidRPr="008A10EE" w:rsidRDefault="009C71BA" w:rsidP="00257ECF">
            <w:pPr>
              <w:jc w:val="both"/>
              <w:rPr>
                <w:rFonts w:cs="Times New Roman"/>
              </w:rPr>
            </w:pPr>
            <w:r w:rsidRPr="008A10EE">
              <w:rPr>
                <w:rFonts w:cs="Times New Roman"/>
              </w:rPr>
              <w:t>menyelesaikan permasalahan tersebut?</w:t>
            </w:r>
          </w:p>
        </w:tc>
        <w:tc>
          <w:tcPr>
            <w:tcW w:w="3453" w:type="dxa"/>
          </w:tcPr>
          <w:p w14:paraId="77ECBA15" w14:textId="44CC68C8" w:rsidR="009C71BA" w:rsidRPr="008A10EE" w:rsidRDefault="009C71BA" w:rsidP="00257ECF">
            <w:pPr>
              <w:jc w:val="both"/>
              <w:rPr>
                <w:rFonts w:cs="Times New Roman"/>
              </w:rPr>
            </w:pPr>
            <w:r w:rsidRPr="008A10EE">
              <w:rPr>
                <w:rFonts w:cs="Times New Roman"/>
              </w:rPr>
              <w:t>Waktu yang dibutuhkan belum jelas karena untuk pemahaman setiap orang beda-beda</w:t>
            </w:r>
          </w:p>
        </w:tc>
      </w:tr>
      <w:tr w:rsidR="005C215D" w:rsidRPr="008A10EE" w14:paraId="412CD217" w14:textId="77777777" w:rsidTr="009C71BA">
        <w:tc>
          <w:tcPr>
            <w:tcW w:w="2122" w:type="dxa"/>
          </w:tcPr>
          <w:p w14:paraId="1763F637" w14:textId="242AC4A1" w:rsidR="005C215D" w:rsidRPr="008A10EE" w:rsidRDefault="005C215D" w:rsidP="00257ECF">
            <w:pPr>
              <w:jc w:val="both"/>
              <w:rPr>
                <w:rFonts w:cs="Times New Roman"/>
              </w:rPr>
            </w:pPr>
            <w:r w:rsidRPr="008A10EE">
              <w:rPr>
                <w:rFonts w:cs="Times New Roman"/>
              </w:rPr>
              <w:lastRenderedPageBreak/>
              <w:t>Seberapa sering sistem terkena masalah?</w:t>
            </w:r>
          </w:p>
        </w:tc>
        <w:tc>
          <w:tcPr>
            <w:tcW w:w="3453" w:type="dxa"/>
          </w:tcPr>
          <w:p w14:paraId="70E94C9B" w14:textId="0C82995F" w:rsidR="005C215D" w:rsidRPr="008A10EE" w:rsidRDefault="005C215D" w:rsidP="00257ECF">
            <w:pPr>
              <w:jc w:val="both"/>
              <w:rPr>
                <w:rFonts w:cs="Times New Roman"/>
              </w:rPr>
            </w:pPr>
            <w:r w:rsidRPr="008A10EE">
              <w:rPr>
                <w:rFonts w:cs="Times New Roman"/>
              </w:rPr>
              <w:t>Karena sekarang hanya menggunakan website, kami masih belum ada permasalahan pada website</w:t>
            </w:r>
          </w:p>
        </w:tc>
      </w:tr>
      <w:tr w:rsidR="005C215D" w:rsidRPr="008A10EE" w14:paraId="5AD62394" w14:textId="77777777" w:rsidTr="009C71BA">
        <w:tc>
          <w:tcPr>
            <w:tcW w:w="2122" w:type="dxa"/>
          </w:tcPr>
          <w:p w14:paraId="664B6456" w14:textId="77777777" w:rsidR="005C215D" w:rsidRPr="008A10EE" w:rsidRDefault="005C215D" w:rsidP="00257ECF">
            <w:pPr>
              <w:jc w:val="both"/>
              <w:rPr>
                <w:rFonts w:cs="Times New Roman"/>
              </w:rPr>
            </w:pPr>
            <w:r w:rsidRPr="008A10EE">
              <w:rPr>
                <w:rFonts w:cs="Times New Roman"/>
              </w:rPr>
              <w:t>Apakah developer yang anda gunakan sudah</w:t>
            </w:r>
          </w:p>
          <w:p w14:paraId="4C842A2E" w14:textId="755533FF" w:rsidR="005C215D" w:rsidRPr="008A10EE" w:rsidRDefault="005C215D" w:rsidP="00257ECF">
            <w:pPr>
              <w:jc w:val="both"/>
              <w:rPr>
                <w:rFonts w:cs="Times New Roman"/>
              </w:rPr>
            </w:pPr>
            <w:r w:rsidRPr="008A10EE">
              <w:rPr>
                <w:rFonts w:cs="Times New Roman"/>
              </w:rPr>
              <w:t>handal dan berpengalaman?</w:t>
            </w:r>
          </w:p>
        </w:tc>
        <w:tc>
          <w:tcPr>
            <w:tcW w:w="3453" w:type="dxa"/>
          </w:tcPr>
          <w:p w14:paraId="0552F6E3" w14:textId="535B886B" w:rsidR="005C215D" w:rsidRPr="008A10EE" w:rsidRDefault="005C215D" w:rsidP="00257ECF">
            <w:pPr>
              <w:jc w:val="both"/>
              <w:rPr>
                <w:rFonts w:cs="Times New Roman"/>
              </w:rPr>
            </w:pPr>
            <w:r w:rsidRPr="008A10EE">
              <w:rPr>
                <w:rFonts w:cs="Times New Roman"/>
              </w:rPr>
              <w:t>Karena dulu developer sistem diambil dari jurusan Teknik computer, jadi menurut saya belom termasuk handal sekali</w:t>
            </w:r>
          </w:p>
        </w:tc>
      </w:tr>
      <w:tr w:rsidR="005C215D" w:rsidRPr="008A10EE" w14:paraId="0358633C" w14:textId="77777777" w:rsidTr="009C71BA">
        <w:tc>
          <w:tcPr>
            <w:tcW w:w="2122" w:type="dxa"/>
          </w:tcPr>
          <w:p w14:paraId="4E0D09B4" w14:textId="790BCD17" w:rsidR="005C215D" w:rsidRPr="008A10EE" w:rsidRDefault="005C215D" w:rsidP="00257ECF">
            <w:pPr>
              <w:jc w:val="both"/>
              <w:rPr>
                <w:rFonts w:cs="Times New Roman"/>
              </w:rPr>
            </w:pPr>
            <w:r w:rsidRPr="008A10EE">
              <w:rPr>
                <w:rFonts w:cs="Times New Roman"/>
              </w:rPr>
              <w:t>Siapa yang mengembangkan sistem tersebut?</w:t>
            </w:r>
          </w:p>
        </w:tc>
        <w:tc>
          <w:tcPr>
            <w:tcW w:w="3453" w:type="dxa"/>
          </w:tcPr>
          <w:p w14:paraId="653A2989" w14:textId="417ADDCD" w:rsidR="005C215D" w:rsidRPr="008A10EE" w:rsidRDefault="005C215D" w:rsidP="00257ECF">
            <w:pPr>
              <w:jc w:val="both"/>
              <w:rPr>
                <w:rFonts w:cs="Times New Roman"/>
              </w:rPr>
            </w:pPr>
            <w:r w:rsidRPr="008A10EE">
              <w:rPr>
                <w:rFonts w:cs="Times New Roman"/>
              </w:rPr>
              <w:t>Developer sistem dulunya adalah salah satu dosen dari Teknik computer, namun sekarang sudah tidak ada orang yang dapat mengembangkan sustem</w:t>
            </w:r>
          </w:p>
        </w:tc>
      </w:tr>
      <w:tr w:rsidR="005C215D" w:rsidRPr="008A10EE" w14:paraId="6A0136F9" w14:textId="77777777" w:rsidTr="009C71BA">
        <w:tc>
          <w:tcPr>
            <w:tcW w:w="2122" w:type="dxa"/>
          </w:tcPr>
          <w:p w14:paraId="08041F3E" w14:textId="77777777" w:rsidR="005C215D" w:rsidRPr="008A10EE" w:rsidRDefault="005C215D" w:rsidP="00257ECF">
            <w:pPr>
              <w:jc w:val="both"/>
              <w:rPr>
                <w:rFonts w:cs="Times New Roman"/>
              </w:rPr>
            </w:pPr>
            <w:r w:rsidRPr="008A10EE">
              <w:rPr>
                <w:rFonts w:cs="Times New Roman"/>
              </w:rPr>
              <w:t>Bagaimana implementasinya? Apakah juga</w:t>
            </w:r>
          </w:p>
          <w:p w14:paraId="70F4A333" w14:textId="212F3D68" w:rsidR="005C215D" w:rsidRPr="008A10EE" w:rsidRDefault="005C215D" w:rsidP="00257ECF">
            <w:pPr>
              <w:jc w:val="both"/>
              <w:rPr>
                <w:rFonts w:cs="Times New Roman"/>
              </w:rPr>
            </w:pPr>
            <w:r w:rsidRPr="008A10EE">
              <w:rPr>
                <w:rFonts w:cs="Times New Roman"/>
              </w:rPr>
              <w:t>menggunakan testing terlebih dahulu?</w:t>
            </w:r>
          </w:p>
        </w:tc>
        <w:tc>
          <w:tcPr>
            <w:tcW w:w="3453" w:type="dxa"/>
          </w:tcPr>
          <w:p w14:paraId="7425D249" w14:textId="332F8F21" w:rsidR="005C215D" w:rsidRPr="008A10EE" w:rsidRDefault="005C215D" w:rsidP="00257ECF">
            <w:pPr>
              <w:jc w:val="both"/>
              <w:rPr>
                <w:rFonts w:cs="Times New Roman"/>
              </w:rPr>
            </w:pPr>
            <w:r w:rsidRPr="008A10EE">
              <w:rPr>
                <w:rFonts w:cs="Times New Roman"/>
              </w:rPr>
              <w:t>Menurut sepengatahuan saya tidak ada testing secara khusus</w:t>
            </w:r>
          </w:p>
        </w:tc>
      </w:tr>
      <w:tr w:rsidR="005C215D" w:rsidRPr="008A10EE" w14:paraId="2C7426CE" w14:textId="77777777" w:rsidTr="009C71BA">
        <w:tc>
          <w:tcPr>
            <w:tcW w:w="2122" w:type="dxa"/>
          </w:tcPr>
          <w:p w14:paraId="7867BF35" w14:textId="6C9E73DF" w:rsidR="005C215D" w:rsidRPr="008A10EE" w:rsidRDefault="005C215D" w:rsidP="00257ECF">
            <w:pPr>
              <w:jc w:val="both"/>
              <w:rPr>
                <w:rFonts w:cs="Times New Roman"/>
              </w:rPr>
            </w:pPr>
            <w:r w:rsidRPr="008A10EE">
              <w:rPr>
                <w:rFonts w:cs="Times New Roman"/>
              </w:rPr>
              <w:t>Apa value yang didapatkan user dengan adanya sistem?</w:t>
            </w:r>
          </w:p>
        </w:tc>
        <w:tc>
          <w:tcPr>
            <w:tcW w:w="3453" w:type="dxa"/>
          </w:tcPr>
          <w:p w14:paraId="3F1F3D01" w14:textId="5D9E36DD" w:rsidR="005C215D" w:rsidRPr="008A10EE" w:rsidRDefault="005C215D" w:rsidP="00257ECF">
            <w:pPr>
              <w:jc w:val="both"/>
              <w:rPr>
                <w:rFonts w:cs="Times New Roman"/>
              </w:rPr>
            </w:pPr>
            <w:r w:rsidRPr="008A10EE">
              <w:rPr>
                <w:rFonts w:cs="Times New Roman"/>
              </w:rPr>
              <w:t>Dengan adanya website, politeknik sakti Surabaya jadi lebih dapat membranding perguruan tingginya</w:t>
            </w:r>
          </w:p>
        </w:tc>
      </w:tr>
      <w:tr w:rsidR="005C215D" w:rsidRPr="008A10EE" w14:paraId="32F4C560" w14:textId="77777777" w:rsidTr="009C71BA">
        <w:tc>
          <w:tcPr>
            <w:tcW w:w="2122" w:type="dxa"/>
          </w:tcPr>
          <w:p w14:paraId="5D17C1BC" w14:textId="1C23BD6D" w:rsidR="005C215D" w:rsidRPr="008A10EE" w:rsidRDefault="005C215D" w:rsidP="00257ECF">
            <w:pPr>
              <w:jc w:val="both"/>
              <w:rPr>
                <w:rFonts w:cs="Times New Roman"/>
              </w:rPr>
            </w:pPr>
            <w:r w:rsidRPr="008A10EE">
              <w:rPr>
                <w:rFonts w:cs="Times New Roman"/>
              </w:rPr>
              <w:t>Apa ada platform untuk user sehingga user dapat menyampaikan feedback atau mengadukan permasalahan sistem?</w:t>
            </w:r>
          </w:p>
        </w:tc>
        <w:tc>
          <w:tcPr>
            <w:tcW w:w="3453" w:type="dxa"/>
          </w:tcPr>
          <w:p w14:paraId="737036D7" w14:textId="62F9941F" w:rsidR="005C215D" w:rsidRPr="008A10EE" w:rsidRDefault="005C215D" w:rsidP="00257ECF">
            <w:pPr>
              <w:jc w:val="both"/>
              <w:rPr>
                <w:rFonts w:cs="Times New Roman"/>
              </w:rPr>
            </w:pPr>
            <w:r w:rsidRPr="008A10EE">
              <w:rPr>
                <w:rFonts w:cs="Times New Roman"/>
              </w:rPr>
              <w:t>Saat ini tidak ada, karena tidak ada user luar seperti customer yang dapat mengelola IT</w:t>
            </w:r>
          </w:p>
        </w:tc>
      </w:tr>
    </w:tbl>
    <w:p w14:paraId="421A6EBB" w14:textId="77777777" w:rsidR="00E04F41" w:rsidRPr="008A10EE" w:rsidRDefault="00E04F41" w:rsidP="001B0998">
      <w:pPr>
        <w:rPr>
          <w:rFonts w:cs="Times New Roman"/>
          <w:lang w:val="en-US"/>
        </w:rPr>
      </w:pPr>
    </w:p>
    <w:p w14:paraId="3C4FD425" w14:textId="3D16D9CE" w:rsidR="004601F9" w:rsidRPr="008A10EE" w:rsidRDefault="004601F9" w:rsidP="001B0998">
      <w:pPr>
        <w:contextualSpacing/>
        <w:rPr>
          <w:rFonts w:cs="Times New Roman"/>
          <w:b/>
          <w:bCs/>
          <w:lang w:val="en-US"/>
        </w:rPr>
      </w:pPr>
      <w:r w:rsidRPr="008A10EE">
        <w:rPr>
          <w:rFonts w:cs="Times New Roman"/>
          <w:b/>
          <w:bCs/>
          <w:lang w:val="en-US"/>
        </w:rPr>
        <w:t>Transkrip Wawancara Responden 4</w:t>
      </w:r>
    </w:p>
    <w:p w14:paraId="5D8A593F" w14:textId="2C5C3457" w:rsidR="004601F9" w:rsidRPr="008A10EE" w:rsidRDefault="004601F9" w:rsidP="001B0998">
      <w:pPr>
        <w:rPr>
          <w:rFonts w:cs="Times New Roman"/>
        </w:rPr>
      </w:pPr>
      <w:r w:rsidRPr="008A10EE">
        <w:rPr>
          <w:rFonts w:cs="Times New Roman"/>
        </w:rPr>
        <w:t xml:space="preserve">Wawancara dilakukan pada </w:t>
      </w:r>
      <w:r w:rsidR="00BC027A" w:rsidRPr="008A10EE">
        <w:rPr>
          <w:rFonts w:cs="Times New Roman"/>
        </w:rPr>
        <w:t>Politeknik Perkapalan Negeri Surabaya (PPNS)</w:t>
      </w:r>
    </w:p>
    <w:p w14:paraId="6850A859" w14:textId="77777777" w:rsidR="00257ECF" w:rsidRPr="008A10EE" w:rsidRDefault="00257ECF" w:rsidP="001B0998">
      <w:pPr>
        <w:rPr>
          <w:rFonts w:cs="Times New Roman"/>
        </w:rPr>
      </w:pPr>
    </w:p>
    <w:p w14:paraId="042F20B3" w14:textId="42DE1965" w:rsidR="00257ECF" w:rsidRPr="008A10EE" w:rsidRDefault="00257ECF" w:rsidP="00257ECF">
      <w:pPr>
        <w:pStyle w:val="Caption"/>
        <w:keepNext/>
        <w:rPr>
          <w:rFonts w:cs="Times New Roman"/>
        </w:rPr>
      </w:pPr>
      <w:bookmarkStart w:id="1217" w:name="_Toc48471647"/>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w:t>
      </w:r>
      <w:r w:rsidR="00182426">
        <w:rPr>
          <w:rFonts w:cs="Times New Roman"/>
        </w:rPr>
        <w:fldChar w:fldCharType="end"/>
      </w:r>
      <w:r w:rsidRPr="008A10EE">
        <w:rPr>
          <w:rFonts w:cs="Times New Roman"/>
        </w:rPr>
        <w:t xml:space="preserve"> Transkrip Wawancara Responden 4</w:t>
      </w:r>
      <w:bookmarkEnd w:id="1217"/>
    </w:p>
    <w:tbl>
      <w:tblPr>
        <w:tblStyle w:val="TableGrid"/>
        <w:tblW w:w="0" w:type="auto"/>
        <w:tblLook w:val="04A0" w:firstRow="1" w:lastRow="0" w:firstColumn="1" w:lastColumn="0" w:noHBand="0" w:noVBand="1"/>
      </w:tblPr>
      <w:tblGrid>
        <w:gridCol w:w="2123"/>
        <w:gridCol w:w="1564"/>
        <w:gridCol w:w="1888"/>
      </w:tblGrid>
      <w:tr w:rsidR="004601F9" w:rsidRPr="008A10EE" w14:paraId="63D123EF" w14:textId="77777777" w:rsidTr="002E2335">
        <w:trPr>
          <w:tblHeader/>
        </w:trPr>
        <w:tc>
          <w:tcPr>
            <w:tcW w:w="2123" w:type="dxa"/>
          </w:tcPr>
          <w:p w14:paraId="0507D36F" w14:textId="77777777" w:rsidR="004601F9" w:rsidRPr="002E2335" w:rsidRDefault="004601F9" w:rsidP="001B0998">
            <w:pPr>
              <w:jc w:val="center"/>
              <w:rPr>
                <w:rFonts w:cs="Times New Roman"/>
                <w:b/>
                <w:bCs/>
              </w:rPr>
            </w:pPr>
            <w:r w:rsidRPr="002E2335">
              <w:rPr>
                <w:rFonts w:cs="Times New Roman"/>
                <w:b/>
                <w:bCs/>
              </w:rPr>
              <w:t>Profil PT</w:t>
            </w:r>
          </w:p>
        </w:tc>
        <w:tc>
          <w:tcPr>
            <w:tcW w:w="1564" w:type="dxa"/>
          </w:tcPr>
          <w:p w14:paraId="18470F3C" w14:textId="77777777" w:rsidR="004601F9" w:rsidRPr="002E2335" w:rsidRDefault="004601F9" w:rsidP="001B0998">
            <w:pPr>
              <w:jc w:val="center"/>
              <w:rPr>
                <w:rFonts w:cs="Times New Roman"/>
                <w:b/>
                <w:bCs/>
              </w:rPr>
            </w:pPr>
            <w:r w:rsidRPr="002E2335">
              <w:rPr>
                <w:rFonts w:cs="Times New Roman"/>
                <w:b/>
                <w:bCs/>
              </w:rPr>
              <w:t>Profil Narasumber</w:t>
            </w:r>
          </w:p>
        </w:tc>
        <w:tc>
          <w:tcPr>
            <w:tcW w:w="1888" w:type="dxa"/>
          </w:tcPr>
          <w:p w14:paraId="79203654" w14:textId="77777777" w:rsidR="004601F9" w:rsidRPr="002E2335" w:rsidRDefault="004601F9" w:rsidP="001B0998">
            <w:pPr>
              <w:jc w:val="center"/>
              <w:rPr>
                <w:rFonts w:cs="Times New Roman"/>
                <w:b/>
                <w:bCs/>
              </w:rPr>
            </w:pPr>
            <w:r w:rsidRPr="002E2335">
              <w:rPr>
                <w:rFonts w:cs="Times New Roman"/>
                <w:b/>
                <w:bCs/>
              </w:rPr>
              <w:t>Waktu dan Lokasi</w:t>
            </w:r>
          </w:p>
        </w:tc>
      </w:tr>
      <w:tr w:rsidR="001752F2" w:rsidRPr="008A10EE" w14:paraId="33E63E77" w14:textId="77777777" w:rsidTr="00257ECF">
        <w:tc>
          <w:tcPr>
            <w:tcW w:w="2123" w:type="dxa"/>
          </w:tcPr>
          <w:p w14:paraId="695C658F" w14:textId="67B0BB5F" w:rsidR="001752F2" w:rsidRPr="008A10EE" w:rsidRDefault="001752F2" w:rsidP="001B0998">
            <w:pPr>
              <w:rPr>
                <w:rFonts w:cs="Times New Roman"/>
              </w:rPr>
            </w:pPr>
            <w:r w:rsidRPr="008A10EE">
              <w:rPr>
                <w:rFonts w:cs="Times New Roman"/>
              </w:rPr>
              <w:t xml:space="preserve">Politeknik Perkapalan Negeri Surabaya atau yang biasa dikenal dengan PPNS. Cikal bakal berdirinya Politeknik Perkapalan adalah adanya Program Non Gelar PAT (Pendidikan Ahli Teknik) ITS Jurusan Teknik Perkapalan tahun 1979 yang berkampus di Jalan Basuki Rachmad Surabaya. </w:t>
            </w:r>
            <w:r w:rsidR="009346A5" w:rsidRPr="008A10EE">
              <w:rPr>
                <w:rFonts w:cs="Times New Roman"/>
              </w:rPr>
              <w:t>P</w:t>
            </w:r>
            <w:r w:rsidRPr="008A10EE">
              <w:rPr>
                <w:rFonts w:cs="Times New Roman"/>
              </w:rPr>
              <w:t xml:space="preserve">ada tahun 2014 PPNS resmi menjadi institusi mandiri yang berlokasi di ITS Sukolilo, Jl. Teknik Kimia, Keputih, Kecamatan Sukolilo, Surabaya.  Untuk Perangkat lunak sistem informasi yang sudah diimplementasikan pada perguruan tinggi yaitu blog dosen, e-learning, SIM P3M, SIM pendaftaran </w:t>
            </w:r>
            <w:r w:rsidRPr="008A10EE">
              <w:rPr>
                <w:rFonts w:cs="Times New Roman"/>
              </w:rPr>
              <w:lastRenderedPageBreak/>
              <w:t>Mahasiswa Baru, SIM Akademik, Student Portal, SIM Pusat Karir, SIM Alumni, dan Media Center.</w:t>
            </w:r>
          </w:p>
        </w:tc>
        <w:tc>
          <w:tcPr>
            <w:tcW w:w="1564" w:type="dxa"/>
          </w:tcPr>
          <w:p w14:paraId="3A29C3FE" w14:textId="77777777" w:rsidR="001752F2" w:rsidRPr="008A10EE" w:rsidRDefault="001752F2" w:rsidP="001B0998">
            <w:pPr>
              <w:rPr>
                <w:rFonts w:cs="Times New Roman"/>
              </w:rPr>
            </w:pPr>
            <w:r w:rsidRPr="008A10EE">
              <w:rPr>
                <w:rFonts w:cs="Times New Roman"/>
              </w:rPr>
              <w:lastRenderedPageBreak/>
              <w:t xml:space="preserve">Bapak Muhammad Khoirul Hasin, S.Kom, M.Kom, M.Sc adalah pegawai pada Politeknik Sakti Surabaya yang menjabat sebagai kepala </w:t>
            </w:r>
            <w:r w:rsidRPr="008A10EE">
              <w:rPr>
                <w:rFonts w:cs="Times New Roman"/>
                <w:i/>
                <w:iCs/>
              </w:rPr>
              <w:t>System Administrator</w:t>
            </w:r>
            <w:r w:rsidRPr="008A10EE">
              <w:rPr>
                <w:rFonts w:cs="Times New Roman"/>
              </w:rPr>
              <w:t xml:space="preserve"> di PUSKOM PPNS.</w:t>
            </w:r>
          </w:p>
          <w:p w14:paraId="18B101B5" w14:textId="77777777" w:rsidR="001752F2" w:rsidRPr="008A10EE" w:rsidRDefault="001752F2" w:rsidP="001B0998">
            <w:pPr>
              <w:rPr>
                <w:rFonts w:cs="Times New Roman"/>
              </w:rPr>
            </w:pPr>
          </w:p>
        </w:tc>
        <w:tc>
          <w:tcPr>
            <w:tcW w:w="1888" w:type="dxa"/>
          </w:tcPr>
          <w:p w14:paraId="7A394CEC" w14:textId="4E0EFBE4" w:rsidR="009346A5" w:rsidRPr="008A10EE" w:rsidRDefault="009346A5" w:rsidP="000A7FCF">
            <w:pPr>
              <w:pStyle w:val="ListParagraph"/>
              <w:numPr>
                <w:ilvl w:val="0"/>
                <w:numId w:val="45"/>
              </w:numPr>
              <w:ind w:left="361"/>
              <w:rPr>
                <w:rFonts w:cs="Times New Roman"/>
              </w:rPr>
            </w:pPr>
            <w:r w:rsidRPr="008A10EE">
              <w:rPr>
                <w:rFonts w:cs="Times New Roman"/>
              </w:rPr>
              <w:t>Hari, Tanggal:</w:t>
            </w:r>
          </w:p>
          <w:p w14:paraId="65AB9E5C" w14:textId="77777777" w:rsidR="009346A5" w:rsidRPr="008A10EE" w:rsidRDefault="009346A5" w:rsidP="001B0998">
            <w:pPr>
              <w:pStyle w:val="ListParagraph"/>
              <w:ind w:left="361"/>
              <w:rPr>
                <w:rFonts w:cs="Times New Roman"/>
              </w:rPr>
            </w:pPr>
            <w:r w:rsidRPr="008A10EE">
              <w:rPr>
                <w:rFonts w:cs="Times New Roman"/>
              </w:rPr>
              <w:t>Sabtu, 11 Oktober 2018</w:t>
            </w:r>
          </w:p>
          <w:p w14:paraId="1973A408" w14:textId="77777777" w:rsidR="009346A5" w:rsidRPr="008A10EE" w:rsidRDefault="009346A5" w:rsidP="000A7FCF">
            <w:pPr>
              <w:pStyle w:val="ListParagraph"/>
              <w:numPr>
                <w:ilvl w:val="0"/>
                <w:numId w:val="45"/>
              </w:numPr>
              <w:ind w:left="286"/>
              <w:rPr>
                <w:rFonts w:cs="Times New Roman"/>
              </w:rPr>
            </w:pPr>
            <w:r w:rsidRPr="008A10EE">
              <w:rPr>
                <w:rFonts w:cs="Times New Roman"/>
              </w:rPr>
              <w:t>Waktu :</w:t>
            </w:r>
          </w:p>
          <w:p w14:paraId="01BCB354" w14:textId="77777777" w:rsidR="009346A5" w:rsidRPr="008A10EE" w:rsidRDefault="009346A5" w:rsidP="001B0998">
            <w:pPr>
              <w:pStyle w:val="ListParagraph"/>
              <w:ind w:left="286"/>
              <w:rPr>
                <w:rFonts w:cs="Times New Roman"/>
              </w:rPr>
            </w:pPr>
            <w:r w:rsidRPr="008A10EE">
              <w:rPr>
                <w:rFonts w:cs="Times New Roman"/>
              </w:rPr>
              <w:t>09:00 – 11:00 WIB</w:t>
            </w:r>
          </w:p>
          <w:p w14:paraId="3B883DEE" w14:textId="77777777" w:rsidR="009346A5" w:rsidRPr="008A10EE" w:rsidRDefault="009346A5" w:rsidP="000A7FCF">
            <w:pPr>
              <w:pStyle w:val="ListParagraph"/>
              <w:numPr>
                <w:ilvl w:val="0"/>
                <w:numId w:val="45"/>
              </w:numPr>
              <w:ind w:left="316"/>
              <w:rPr>
                <w:rFonts w:cs="Times New Roman"/>
              </w:rPr>
            </w:pPr>
            <w:r w:rsidRPr="008A10EE">
              <w:rPr>
                <w:rFonts w:cs="Times New Roman"/>
              </w:rPr>
              <w:t>Tempat :</w:t>
            </w:r>
          </w:p>
          <w:p w14:paraId="5165D055" w14:textId="0CC6A3D8" w:rsidR="009346A5" w:rsidRPr="008A10EE" w:rsidRDefault="009346A5" w:rsidP="001B0998">
            <w:pPr>
              <w:pStyle w:val="ListParagraph"/>
              <w:ind w:left="316"/>
              <w:rPr>
                <w:rFonts w:cs="Times New Roman"/>
              </w:rPr>
            </w:pPr>
            <w:r w:rsidRPr="008A10EE">
              <w:rPr>
                <w:rFonts w:cs="Times New Roman"/>
              </w:rPr>
              <w:t>Gedung Teleconference PPNS</w:t>
            </w:r>
          </w:p>
          <w:p w14:paraId="599B3FAA" w14:textId="77777777" w:rsidR="001752F2" w:rsidRPr="008A10EE" w:rsidRDefault="001752F2" w:rsidP="001B0998">
            <w:pPr>
              <w:rPr>
                <w:rFonts w:cs="Times New Roman"/>
              </w:rPr>
            </w:pPr>
          </w:p>
        </w:tc>
      </w:tr>
    </w:tbl>
    <w:p w14:paraId="128A4E7D" w14:textId="33DB3AC1" w:rsidR="00C8119B" w:rsidRPr="008A10EE" w:rsidRDefault="00C8119B" w:rsidP="001B0998">
      <w:pPr>
        <w:rPr>
          <w:rFonts w:cs="Times New Roman"/>
          <w:lang w:val="en-US"/>
        </w:rPr>
      </w:pPr>
    </w:p>
    <w:p w14:paraId="01B9F266" w14:textId="3B469374"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Politeknik Perkapalan Negeri Surabaya (PPNS)</w:t>
      </w:r>
    </w:p>
    <w:p w14:paraId="1D93AB13" w14:textId="77777777" w:rsidR="00BC027A" w:rsidRPr="008A10EE" w:rsidRDefault="00BC027A" w:rsidP="001B0998">
      <w:pPr>
        <w:contextualSpacing/>
        <w:rPr>
          <w:rFonts w:cs="Times New Roman"/>
        </w:rPr>
      </w:pPr>
    </w:p>
    <w:p w14:paraId="5DD22CD4" w14:textId="3E128E9C" w:rsidR="00257ECF" w:rsidRPr="008A10EE" w:rsidRDefault="00257ECF" w:rsidP="00257ECF">
      <w:pPr>
        <w:pStyle w:val="Caption"/>
        <w:keepNext/>
        <w:rPr>
          <w:rFonts w:cs="Times New Roman"/>
        </w:rPr>
      </w:pPr>
      <w:bookmarkStart w:id="1218" w:name="_Toc4847164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8</w:t>
      </w:r>
      <w:r w:rsidR="00182426">
        <w:rPr>
          <w:rFonts w:cs="Times New Roman"/>
        </w:rPr>
        <w:fldChar w:fldCharType="end"/>
      </w:r>
      <w:r w:rsidRPr="008A10EE">
        <w:rPr>
          <w:rFonts w:cs="Times New Roman"/>
        </w:rPr>
        <w:t xml:space="preserve"> Daftar </w:t>
      </w:r>
      <w:r w:rsidR="002E2335">
        <w:rPr>
          <w:rFonts w:cs="Times New Roman"/>
        </w:rPr>
        <w:t>P</w:t>
      </w:r>
      <w:r w:rsidRPr="008A10EE">
        <w:rPr>
          <w:rFonts w:cs="Times New Roman"/>
        </w:rPr>
        <w:t xml:space="preserve">ertanyaan dan </w:t>
      </w:r>
      <w:r w:rsidR="002E2335">
        <w:rPr>
          <w:rFonts w:cs="Times New Roman"/>
        </w:rPr>
        <w:t>J</w:t>
      </w:r>
      <w:r w:rsidRPr="008A10EE">
        <w:rPr>
          <w:rFonts w:cs="Times New Roman"/>
        </w:rPr>
        <w:t xml:space="preserve">awaban </w:t>
      </w:r>
      <w:r w:rsidR="002E2335">
        <w:rPr>
          <w:rFonts w:cs="Times New Roman"/>
        </w:rPr>
        <w:t>N</w:t>
      </w:r>
      <w:r w:rsidRPr="008A10EE">
        <w:rPr>
          <w:rFonts w:cs="Times New Roman"/>
        </w:rPr>
        <w:t>arasumber 4</w:t>
      </w:r>
      <w:bookmarkEnd w:id="1218"/>
    </w:p>
    <w:tbl>
      <w:tblPr>
        <w:tblStyle w:val="TableGrid"/>
        <w:tblW w:w="0" w:type="auto"/>
        <w:tblLook w:val="04A0" w:firstRow="1" w:lastRow="0" w:firstColumn="1" w:lastColumn="0" w:noHBand="0" w:noVBand="1"/>
      </w:tblPr>
      <w:tblGrid>
        <w:gridCol w:w="2405"/>
        <w:gridCol w:w="3170"/>
      </w:tblGrid>
      <w:tr w:rsidR="00E04F41" w:rsidRPr="008A10EE" w14:paraId="56FE28A6" w14:textId="77777777" w:rsidTr="002E2335">
        <w:trPr>
          <w:tblHeader/>
        </w:trPr>
        <w:tc>
          <w:tcPr>
            <w:tcW w:w="2405" w:type="dxa"/>
          </w:tcPr>
          <w:p w14:paraId="5594D359" w14:textId="77777777" w:rsidR="00E04F41" w:rsidRPr="002E2335" w:rsidRDefault="00E04F41" w:rsidP="002E2335">
            <w:pPr>
              <w:jc w:val="center"/>
              <w:rPr>
                <w:rFonts w:cs="Times New Roman"/>
                <w:b/>
                <w:bCs/>
              </w:rPr>
            </w:pPr>
            <w:r w:rsidRPr="002E2335">
              <w:rPr>
                <w:rFonts w:cs="Times New Roman"/>
                <w:b/>
                <w:bCs/>
              </w:rPr>
              <w:t>Pertanyaan</w:t>
            </w:r>
          </w:p>
        </w:tc>
        <w:tc>
          <w:tcPr>
            <w:tcW w:w="3170" w:type="dxa"/>
          </w:tcPr>
          <w:p w14:paraId="497CE230" w14:textId="77777777" w:rsidR="00E04F41" w:rsidRPr="002E2335" w:rsidRDefault="00E04F41" w:rsidP="002E2335">
            <w:pPr>
              <w:jc w:val="center"/>
              <w:rPr>
                <w:rFonts w:cs="Times New Roman"/>
                <w:b/>
                <w:bCs/>
              </w:rPr>
            </w:pPr>
            <w:r w:rsidRPr="002E2335">
              <w:rPr>
                <w:rFonts w:cs="Times New Roman"/>
                <w:b/>
                <w:bCs/>
              </w:rPr>
              <w:t>Jawaban</w:t>
            </w:r>
          </w:p>
        </w:tc>
      </w:tr>
      <w:tr w:rsidR="00E04F41" w:rsidRPr="008A10EE" w14:paraId="38328743" w14:textId="77777777" w:rsidTr="005C215D">
        <w:tc>
          <w:tcPr>
            <w:tcW w:w="2405" w:type="dxa"/>
          </w:tcPr>
          <w:p w14:paraId="6F6A40A4" w14:textId="785372E1" w:rsidR="00E04F41" w:rsidRPr="008A10EE" w:rsidRDefault="005C215D" w:rsidP="00257ECF">
            <w:pPr>
              <w:jc w:val="both"/>
              <w:rPr>
                <w:rFonts w:cs="Times New Roman"/>
              </w:rPr>
            </w:pPr>
            <w:r w:rsidRPr="008A10EE">
              <w:rPr>
                <w:rFonts w:cs="Times New Roman"/>
              </w:rPr>
              <w:t>Kenapa website PPNS masih ada yang menggunakan http?</w:t>
            </w:r>
          </w:p>
        </w:tc>
        <w:tc>
          <w:tcPr>
            <w:tcW w:w="3170" w:type="dxa"/>
          </w:tcPr>
          <w:p w14:paraId="5A3ED9B3" w14:textId="7BB6D87E" w:rsidR="00E04F41" w:rsidRPr="008A10EE" w:rsidRDefault="005C215D" w:rsidP="00257ECF">
            <w:pPr>
              <w:jc w:val="both"/>
              <w:rPr>
                <w:rFonts w:cs="Times New Roman"/>
              </w:rPr>
            </w:pPr>
            <w:r w:rsidRPr="008A10EE">
              <w:rPr>
                <w:rFonts w:cs="Times New Roman"/>
              </w:rPr>
              <w:t>Kalau kita menggunakan http, data itu akan terlihat karena tidak ada yang membungkus, misal masukkan password maka keliatan passwordnya apa. Kita menggunakan http untuk website yang tidak menginputkan data-data pribadi. Sedangkan https itu sudah di-encrypt jadi tidak terlihat apabila ada orang yang ingin mencoba masuk ke dalam jaringan. Kalau SIM Akademik misal Integra harusnya memakai https, supaya data-data milik pribadi tidak terlihat.</w:t>
            </w:r>
          </w:p>
        </w:tc>
      </w:tr>
      <w:tr w:rsidR="00E04F41" w:rsidRPr="008A10EE" w14:paraId="440FC389" w14:textId="77777777" w:rsidTr="005C215D">
        <w:tc>
          <w:tcPr>
            <w:tcW w:w="2405" w:type="dxa"/>
          </w:tcPr>
          <w:p w14:paraId="057BEA03" w14:textId="76806951" w:rsidR="00E04F41" w:rsidRPr="008A10EE" w:rsidRDefault="005C215D" w:rsidP="00257ECF">
            <w:pPr>
              <w:jc w:val="both"/>
              <w:rPr>
                <w:rFonts w:cs="Times New Roman"/>
              </w:rPr>
            </w:pPr>
            <w:r w:rsidRPr="008A10EE">
              <w:rPr>
                <w:rFonts w:cs="Times New Roman"/>
              </w:rPr>
              <w:t>Untuk pembuatan aplikasi bikin sendiri atau outsource?</w:t>
            </w:r>
          </w:p>
        </w:tc>
        <w:tc>
          <w:tcPr>
            <w:tcW w:w="3170" w:type="dxa"/>
          </w:tcPr>
          <w:p w14:paraId="7DCD324E" w14:textId="4B1F6ABC" w:rsidR="00E04F41" w:rsidRPr="008A10EE" w:rsidRDefault="005C215D" w:rsidP="00257ECF">
            <w:pPr>
              <w:jc w:val="both"/>
              <w:rPr>
                <w:rFonts w:cs="Times New Roman"/>
              </w:rPr>
            </w:pPr>
            <w:r w:rsidRPr="008A10EE">
              <w:rPr>
                <w:rFonts w:cs="Times New Roman"/>
              </w:rPr>
              <w:t xml:space="preserve">Pembuatnya menggunakan pihak ke-3, utk desain blueprint-nya dari kita sendiri. Kita punya semacam blueprint yg mana blueprint itu punya timeline. Kita punya SIM dan di dalam itu tidak hanya SIM Akademik, jadi </w:t>
            </w:r>
            <w:r w:rsidRPr="008A10EE">
              <w:rPr>
                <w:rFonts w:cs="Times New Roman"/>
              </w:rPr>
              <w:lastRenderedPageBreak/>
              <w:t>blueprint itu modul-modul yang dimasukkan ke dalam SIM. Jadi database nya tersentral dan tidak terpisah.</w:t>
            </w:r>
          </w:p>
        </w:tc>
      </w:tr>
      <w:tr w:rsidR="005C215D" w:rsidRPr="008A10EE" w14:paraId="79F490DE" w14:textId="77777777" w:rsidTr="005C215D">
        <w:tc>
          <w:tcPr>
            <w:tcW w:w="2405" w:type="dxa"/>
          </w:tcPr>
          <w:p w14:paraId="70379A72" w14:textId="015C9DB8" w:rsidR="005C215D" w:rsidRPr="008A10EE" w:rsidRDefault="005C215D" w:rsidP="00257ECF">
            <w:pPr>
              <w:jc w:val="both"/>
              <w:rPr>
                <w:rFonts w:cs="Times New Roman"/>
              </w:rPr>
            </w:pPr>
            <w:r w:rsidRPr="008A10EE">
              <w:rPr>
                <w:rFonts w:cs="Times New Roman"/>
              </w:rPr>
              <w:lastRenderedPageBreak/>
              <w:t>Berarti kita memberikan blueprint ke pihak ketiga kemudian mereka yang mengerjakan?</w:t>
            </w:r>
          </w:p>
        </w:tc>
        <w:tc>
          <w:tcPr>
            <w:tcW w:w="3170" w:type="dxa"/>
          </w:tcPr>
          <w:p w14:paraId="202D03B9" w14:textId="1ECDDC75" w:rsidR="005C215D" w:rsidRPr="008A10EE" w:rsidRDefault="005C215D" w:rsidP="00257ECF">
            <w:pPr>
              <w:jc w:val="both"/>
              <w:rPr>
                <w:rFonts w:cs="Times New Roman"/>
              </w:rPr>
            </w:pPr>
            <w:r w:rsidRPr="008A10EE">
              <w:rPr>
                <w:rFonts w:cs="Times New Roman"/>
              </w:rPr>
              <w:t>Kita kan punya TOR(Term of Requirement), ketika melakukan pengadaan kita membutuhkan apa dalam internal, kemudian kebutuhan itu kita list dan dari vendor akan melakukan penawaran biaya terkait fitur yang diajukan. Karena adanya kebijakan terkait yang mana jika kita ganti vendor itu tidak bisa karena dari awal sudah menggunakan framework dari vendor pertama.</w:t>
            </w:r>
          </w:p>
        </w:tc>
      </w:tr>
      <w:tr w:rsidR="005C215D" w:rsidRPr="008A10EE" w14:paraId="4286900B" w14:textId="77777777" w:rsidTr="005C215D">
        <w:tc>
          <w:tcPr>
            <w:tcW w:w="2405" w:type="dxa"/>
          </w:tcPr>
          <w:p w14:paraId="3688C1B9" w14:textId="126B58C6" w:rsidR="005C215D" w:rsidRPr="008A10EE" w:rsidRDefault="005C215D" w:rsidP="00257ECF">
            <w:pPr>
              <w:jc w:val="both"/>
              <w:rPr>
                <w:rFonts w:cs="Times New Roman"/>
              </w:rPr>
            </w:pPr>
            <w:r w:rsidRPr="008A10EE">
              <w:rPr>
                <w:rFonts w:cs="Times New Roman"/>
              </w:rPr>
              <w:t>Hardware apa saja yang diperlukan untuk keperluan implementasi dari software dan PPNS mempunyai server sendiri atau tidak?</w:t>
            </w:r>
          </w:p>
        </w:tc>
        <w:tc>
          <w:tcPr>
            <w:tcW w:w="3170" w:type="dxa"/>
          </w:tcPr>
          <w:p w14:paraId="377C9C57" w14:textId="04D7B243" w:rsidR="005C215D" w:rsidRPr="008A10EE" w:rsidRDefault="005C215D" w:rsidP="00257ECF">
            <w:pPr>
              <w:jc w:val="both"/>
              <w:rPr>
                <w:rFonts w:cs="Times New Roman"/>
              </w:rPr>
            </w:pPr>
            <w:r w:rsidRPr="008A10EE">
              <w:rPr>
                <w:rFonts w:cs="Times New Roman"/>
              </w:rPr>
              <w:t>Di PPNS ini belum menggunakan Cloud, tapi ada server yang diletakkan ke Telkom jadi fasilitas listrik, AC, internet, dan keamanan diurus oleh pihak vendor tapi kita juga mempunyai server internal sendiri. Server yang dihubungkan ke Telkom itu untuk disaster recovery.</w:t>
            </w:r>
          </w:p>
        </w:tc>
      </w:tr>
      <w:tr w:rsidR="005C215D" w:rsidRPr="008A10EE" w14:paraId="09158080" w14:textId="77777777" w:rsidTr="005C215D">
        <w:tc>
          <w:tcPr>
            <w:tcW w:w="2405" w:type="dxa"/>
          </w:tcPr>
          <w:p w14:paraId="657DDB78" w14:textId="330B5D78" w:rsidR="005C215D" w:rsidRPr="008A10EE" w:rsidRDefault="005C215D" w:rsidP="00257ECF">
            <w:pPr>
              <w:jc w:val="both"/>
              <w:rPr>
                <w:rFonts w:cs="Times New Roman"/>
              </w:rPr>
            </w:pPr>
            <w:r w:rsidRPr="008A10EE">
              <w:rPr>
                <w:rFonts w:cs="Times New Roman"/>
              </w:rPr>
              <w:t>Untuk migrasi data lama ke data baru gimana?</w:t>
            </w:r>
          </w:p>
        </w:tc>
        <w:tc>
          <w:tcPr>
            <w:tcW w:w="3170" w:type="dxa"/>
          </w:tcPr>
          <w:p w14:paraId="285968C8" w14:textId="4920726D" w:rsidR="005C215D" w:rsidRPr="008A10EE" w:rsidRDefault="005C215D" w:rsidP="00257ECF">
            <w:pPr>
              <w:jc w:val="both"/>
              <w:rPr>
                <w:rFonts w:cs="Times New Roman"/>
              </w:rPr>
            </w:pPr>
            <w:r w:rsidRPr="008A10EE">
              <w:rPr>
                <w:rFonts w:cs="Times New Roman"/>
              </w:rPr>
              <w:t>Migrasi itu jaman dulu saat masih manual sebelum adanya SIM, jadi harus mengganti semua data excel yang dipegang BAK. Kemudian kita membuat software sendiri yang otomatis dapat membaca data lama kemudian dimasukkan ke database baru sesuai dengan desain database yang sudah dibuat</w:t>
            </w:r>
          </w:p>
        </w:tc>
      </w:tr>
      <w:tr w:rsidR="005C215D" w:rsidRPr="008A10EE" w14:paraId="60279654" w14:textId="77777777" w:rsidTr="005C215D">
        <w:tc>
          <w:tcPr>
            <w:tcW w:w="2405" w:type="dxa"/>
          </w:tcPr>
          <w:p w14:paraId="01F31528" w14:textId="447B5C35" w:rsidR="005C215D" w:rsidRPr="008A10EE" w:rsidRDefault="005C215D" w:rsidP="00257ECF">
            <w:pPr>
              <w:jc w:val="both"/>
              <w:rPr>
                <w:rFonts w:cs="Times New Roman"/>
              </w:rPr>
            </w:pPr>
            <w:r w:rsidRPr="008A10EE">
              <w:rPr>
                <w:rFonts w:cs="Times New Roman"/>
              </w:rPr>
              <w:lastRenderedPageBreak/>
              <w:t>Testing apa saja yang dilakukan saat suatu aplikasi selesai dibuat?</w:t>
            </w:r>
          </w:p>
        </w:tc>
        <w:tc>
          <w:tcPr>
            <w:tcW w:w="3170" w:type="dxa"/>
          </w:tcPr>
          <w:p w14:paraId="657F4FDC" w14:textId="57236103" w:rsidR="005C215D" w:rsidRPr="008A10EE" w:rsidRDefault="005C215D" w:rsidP="00257ECF">
            <w:pPr>
              <w:jc w:val="both"/>
              <w:rPr>
                <w:rFonts w:cs="Times New Roman"/>
              </w:rPr>
            </w:pPr>
            <w:r w:rsidRPr="008A10EE">
              <w:rPr>
                <w:rFonts w:cs="Times New Roman"/>
              </w:rPr>
              <w:t>Software tidak mungkin saat launching tiba-tiba fix, pasti ada tahap alpha, beta. Selain itu testing juga urusan developer tetapi tetap saat pertama diluncurkan selalu diberi keterangan tahap alpha. Kemudian setelah setahun, tidak ada bug lagi, baru namanya versi bukan apha, beta lagi. Jika pada tahap alpha, beta maupun versi masih terdapat fitur yang kurang, kita dapat membuat feedback ke vendor untuk ditambahkan fitur tersebut. Selain itu vendor juga memberikan source code, sehingga kita bisa mengubah sendiri sesuai keperluan.</w:t>
            </w:r>
          </w:p>
        </w:tc>
      </w:tr>
      <w:tr w:rsidR="005C215D" w:rsidRPr="008A10EE" w14:paraId="0338463E" w14:textId="77777777" w:rsidTr="005C215D">
        <w:tc>
          <w:tcPr>
            <w:tcW w:w="2405" w:type="dxa"/>
          </w:tcPr>
          <w:p w14:paraId="384BB092" w14:textId="69D4BB62" w:rsidR="005C215D" w:rsidRPr="008A10EE" w:rsidRDefault="005C215D" w:rsidP="00257ECF">
            <w:pPr>
              <w:jc w:val="both"/>
              <w:rPr>
                <w:rFonts w:cs="Times New Roman"/>
              </w:rPr>
            </w:pPr>
            <w:r w:rsidRPr="008A10EE">
              <w:rPr>
                <w:rFonts w:cs="Times New Roman"/>
              </w:rPr>
              <w:t>Setelah software dirilis dan diterapkan di PPNS, bagaimana kesiapan orang-orang di PPNS seperti mahasiswa, staff, dosen, dll? Apakah mereka bisa langsung menggunakan aplikasi tersebut atau tidak?</w:t>
            </w:r>
          </w:p>
        </w:tc>
        <w:tc>
          <w:tcPr>
            <w:tcW w:w="3170" w:type="dxa"/>
          </w:tcPr>
          <w:p w14:paraId="4AC1ADE0" w14:textId="59356BE7" w:rsidR="005C215D" w:rsidRPr="008A10EE" w:rsidRDefault="005C215D" w:rsidP="00257ECF">
            <w:pPr>
              <w:jc w:val="both"/>
              <w:rPr>
                <w:rFonts w:cs="Times New Roman"/>
              </w:rPr>
            </w:pPr>
            <w:r w:rsidRPr="008A10EE">
              <w:rPr>
                <w:rFonts w:cs="Times New Roman"/>
              </w:rPr>
              <w:t>Iya bisa menggunakan, misal Sistem Informasi Bebas Pinjam yang terkait dengan mahasiswa, lab, dan juga UPT ketika pertama kali release mahasiswa langsung menggunakan dan puskom harus prepare ketika terdapat complain jika terdapat mahasiswa yang tidak mengerti bagaimana mengoperasikan aplikasi tersebut. Tetapi ketika kita tidak bisa meng-handle karena terkait dengan sistem dan masih dalam tahap alpha, langsung kita lempar ke vendor.</w:t>
            </w:r>
          </w:p>
        </w:tc>
      </w:tr>
      <w:tr w:rsidR="005C215D" w:rsidRPr="008A10EE" w14:paraId="6110B358" w14:textId="77777777" w:rsidTr="005C215D">
        <w:tc>
          <w:tcPr>
            <w:tcW w:w="2405" w:type="dxa"/>
          </w:tcPr>
          <w:p w14:paraId="2DE8A71D" w14:textId="47301DF3" w:rsidR="005C215D" w:rsidRPr="008A10EE" w:rsidRDefault="005C215D" w:rsidP="00257ECF">
            <w:pPr>
              <w:jc w:val="both"/>
              <w:rPr>
                <w:rFonts w:cs="Times New Roman"/>
              </w:rPr>
            </w:pPr>
            <w:r w:rsidRPr="008A10EE">
              <w:rPr>
                <w:rFonts w:cs="Times New Roman"/>
              </w:rPr>
              <w:t>Apakah dari pihak PPNS sendiri ada yang meng-</w:t>
            </w:r>
            <w:r w:rsidRPr="008A10EE">
              <w:rPr>
                <w:rFonts w:cs="Times New Roman"/>
              </w:rPr>
              <w:lastRenderedPageBreak/>
              <w:t>handle jika terdapat bug atau kekurangan?</w:t>
            </w:r>
          </w:p>
        </w:tc>
        <w:tc>
          <w:tcPr>
            <w:tcW w:w="3170" w:type="dxa"/>
          </w:tcPr>
          <w:p w14:paraId="515FBE34" w14:textId="7870AE8D" w:rsidR="005C215D" w:rsidRPr="008A10EE" w:rsidRDefault="005C215D" w:rsidP="00257ECF">
            <w:pPr>
              <w:jc w:val="both"/>
              <w:rPr>
                <w:rFonts w:cs="Times New Roman"/>
              </w:rPr>
            </w:pPr>
            <w:r w:rsidRPr="008A10EE">
              <w:rPr>
                <w:rFonts w:cs="Times New Roman"/>
              </w:rPr>
              <w:lastRenderedPageBreak/>
              <w:t xml:space="preserve">Ada jika hanya terkait hal kecil, tapi jika sudah terkait banyak </w:t>
            </w:r>
            <w:r w:rsidRPr="008A10EE">
              <w:rPr>
                <w:rFonts w:cs="Times New Roman"/>
              </w:rPr>
              <w:lastRenderedPageBreak/>
              <w:t>modul langsung kita serahkan vendor.</w:t>
            </w:r>
          </w:p>
        </w:tc>
      </w:tr>
      <w:tr w:rsidR="005C215D" w:rsidRPr="008A10EE" w14:paraId="049B6AA3" w14:textId="77777777" w:rsidTr="005C215D">
        <w:tc>
          <w:tcPr>
            <w:tcW w:w="2405" w:type="dxa"/>
          </w:tcPr>
          <w:p w14:paraId="071379B2" w14:textId="47BD13BC" w:rsidR="005C215D" w:rsidRPr="008A10EE" w:rsidRDefault="005C215D" w:rsidP="00257ECF">
            <w:pPr>
              <w:jc w:val="both"/>
              <w:rPr>
                <w:rFonts w:cs="Times New Roman"/>
              </w:rPr>
            </w:pPr>
            <w:r w:rsidRPr="008A10EE">
              <w:rPr>
                <w:rFonts w:cs="Times New Roman"/>
              </w:rPr>
              <w:lastRenderedPageBreak/>
              <w:t>Untuk pengadaan hardware apakah dari PPNS atau outsource?</w:t>
            </w:r>
          </w:p>
        </w:tc>
        <w:tc>
          <w:tcPr>
            <w:tcW w:w="3170" w:type="dxa"/>
          </w:tcPr>
          <w:p w14:paraId="11304A34" w14:textId="0733BCA3" w:rsidR="005C215D" w:rsidRPr="008A10EE" w:rsidRDefault="005C215D" w:rsidP="00257ECF">
            <w:pPr>
              <w:jc w:val="both"/>
              <w:rPr>
                <w:rFonts w:cs="Times New Roman"/>
              </w:rPr>
            </w:pPr>
            <w:r w:rsidRPr="008A10EE">
              <w:rPr>
                <w:rFonts w:cs="Times New Roman"/>
              </w:rPr>
              <w:t>Pengadaan hardware dari PPNS sendiri. Jika puskom ingin melakukan pengadaan wifi, hardisk, dll harus mengajukan request ke Wakil Direktur 2. Akan disetujui jika dana yang tersedia mencukupi dan secara prioritas memang dibutuhkan.</w:t>
            </w:r>
          </w:p>
        </w:tc>
      </w:tr>
      <w:tr w:rsidR="005C215D" w:rsidRPr="008A10EE" w14:paraId="7DA7C8A0" w14:textId="77777777" w:rsidTr="005C215D">
        <w:tc>
          <w:tcPr>
            <w:tcW w:w="2405" w:type="dxa"/>
          </w:tcPr>
          <w:p w14:paraId="2023B823" w14:textId="5C53ABDA" w:rsidR="005C215D" w:rsidRPr="008A10EE" w:rsidRDefault="005C215D" w:rsidP="00257ECF">
            <w:pPr>
              <w:jc w:val="both"/>
              <w:rPr>
                <w:rFonts w:cs="Times New Roman"/>
              </w:rPr>
            </w:pPr>
            <w:r w:rsidRPr="008A10EE">
              <w:rPr>
                <w:rFonts w:cs="Times New Roman"/>
              </w:rPr>
              <w:t>Apakah yang melakukan perencanaan biaya untuk pengimplementasian semua software dari pihak puskom atau pihak lain?</w:t>
            </w:r>
          </w:p>
        </w:tc>
        <w:tc>
          <w:tcPr>
            <w:tcW w:w="3170" w:type="dxa"/>
          </w:tcPr>
          <w:p w14:paraId="155BCBD8" w14:textId="707AB744" w:rsidR="005C215D" w:rsidRPr="008A10EE" w:rsidRDefault="005C215D" w:rsidP="00257ECF">
            <w:pPr>
              <w:jc w:val="both"/>
              <w:rPr>
                <w:rFonts w:cs="Times New Roman"/>
              </w:rPr>
            </w:pPr>
            <w:r w:rsidRPr="008A10EE">
              <w:rPr>
                <w:rFonts w:cs="Times New Roman"/>
              </w:rPr>
              <w:t>Iya dari puskom, jadi puskom dapat alokasi anggaran dari Wakil Direktur 2 kemudian di-list kebutuhan apa saja yang diperlukan.</w:t>
            </w:r>
          </w:p>
        </w:tc>
      </w:tr>
      <w:tr w:rsidR="005C215D" w:rsidRPr="008A10EE" w14:paraId="7744F0C1" w14:textId="77777777" w:rsidTr="005C215D">
        <w:tc>
          <w:tcPr>
            <w:tcW w:w="2405" w:type="dxa"/>
          </w:tcPr>
          <w:p w14:paraId="37EE56A0" w14:textId="6E78AE5A" w:rsidR="005C215D" w:rsidRPr="008A10EE" w:rsidRDefault="005C215D" w:rsidP="00257ECF">
            <w:pPr>
              <w:jc w:val="both"/>
              <w:rPr>
                <w:rFonts w:cs="Times New Roman"/>
              </w:rPr>
            </w:pPr>
            <w:r w:rsidRPr="008A10EE">
              <w:rPr>
                <w:rFonts w:cs="Times New Roman"/>
              </w:rPr>
              <w:t>Apakah pernah kekurangan dana saat mengajukan pengadaan ke Wakil Direktur 2?</w:t>
            </w:r>
          </w:p>
        </w:tc>
        <w:tc>
          <w:tcPr>
            <w:tcW w:w="3170" w:type="dxa"/>
          </w:tcPr>
          <w:p w14:paraId="4D7E09A6" w14:textId="5B0F6E4C" w:rsidR="005C215D" w:rsidRPr="008A10EE" w:rsidRDefault="005C215D" w:rsidP="00257ECF">
            <w:pPr>
              <w:jc w:val="both"/>
              <w:rPr>
                <w:rFonts w:cs="Times New Roman"/>
              </w:rPr>
            </w:pPr>
            <w:r w:rsidRPr="008A10EE">
              <w:rPr>
                <w:rFonts w:cs="Times New Roman"/>
              </w:rPr>
              <w:t>Sering, misal dari puskom pernah mengajukan router yang kualitasnya agak bagus tapi tidak disetujui</w:t>
            </w:r>
          </w:p>
        </w:tc>
      </w:tr>
      <w:tr w:rsidR="005C215D" w:rsidRPr="008A10EE" w14:paraId="05791FE8" w14:textId="77777777" w:rsidTr="005C215D">
        <w:tc>
          <w:tcPr>
            <w:tcW w:w="2405" w:type="dxa"/>
          </w:tcPr>
          <w:p w14:paraId="788ACBF9" w14:textId="7B152184" w:rsidR="005C215D" w:rsidRPr="008A10EE" w:rsidRDefault="005C215D" w:rsidP="00257ECF">
            <w:pPr>
              <w:jc w:val="both"/>
              <w:rPr>
                <w:rFonts w:cs="Times New Roman"/>
              </w:rPr>
            </w:pPr>
            <w:r w:rsidRPr="008A10EE">
              <w:rPr>
                <w:rFonts w:cs="Times New Roman"/>
              </w:rPr>
              <w:t>Apakah waktu yang dibutuhkan dari awal pembuatan sampai implementasi aplikasi SIM sesuai perencanaan atau tidak?</w:t>
            </w:r>
          </w:p>
        </w:tc>
        <w:tc>
          <w:tcPr>
            <w:tcW w:w="3170" w:type="dxa"/>
          </w:tcPr>
          <w:p w14:paraId="7FC00B29" w14:textId="5B42C9F9" w:rsidR="005C215D" w:rsidRPr="008A10EE" w:rsidRDefault="005C215D" w:rsidP="00257ECF">
            <w:pPr>
              <w:jc w:val="both"/>
              <w:rPr>
                <w:rFonts w:cs="Times New Roman"/>
              </w:rPr>
            </w:pPr>
            <w:r w:rsidRPr="008A10EE">
              <w:rPr>
                <w:rFonts w:cs="Times New Roman"/>
              </w:rPr>
              <w:t>Cepat, kurang dari 1 bulan biasanya, karena dari pihak vendor sudah mempunyai templatenya. Jadi kalau kita mengajukan modul-modul ke vendor, mereka tidak banyak mengoding hanya desain database kemudian di-generate. Tetapi jika ada custom, baru pihak vendor mengoding karena termasuk basic fitur.</w:t>
            </w:r>
          </w:p>
        </w:tc>
      </w:tr>
      <w:tr w:rsidR="005C215D" w:rsidRPr="008A10EE" w14:paraId="5221A4A2" w14:textId="77777777" w:rsidTr="005C215D">
        <w:tc>
          <w:tcPr>
            <w:tcW w:w="2405" w:type="dxa"/>
          </w:tcPr>
          <w:p w14:paraId="48C34CB0" w14:textId="1059A14A" w:rsidR="005C215D" w:rsidRPr="008A10EE" w:rsidRDefault="005C215D" w:rsidP="00257ECF">
            <w:pPr>
              <w:jc w:val="both"/>
              <w:rPr>
                <w:rFonts w:cs="Times New Roman"/>
              </w:rPr>
            </w:pPr>
            <w:r w:rsidRPr="008A10EE">
              <w:rPr>
                <w:rFonts w:cs="Times New Roman"/>
              </w:rPr>
              <w:t>Jika terdapat mahasiswa yang tidak mengetahui cara memakai SIM harus datang ke puskom atau bisa melalui telepon?</w:t>
            </w:r>
          </w:p>
        </w:tc>
        <w:tc>
          <w:tcPr>
            <w:tcW w:w="3170" w:type="dxa"/>
          </w:tcPr>
          <w:p w14:paraId="0761E883" w14:textId="4EE35EA2" w:rsidR="005C215D" w:rsidRPr="008A10EE" w:rsidRDefault="005C215D" w:rsidP="00257ECF">
            <w:pPr>
              <w:jc w:val="both"/>
              <w:rPr>
                <w:rFonts w:cs="Times New Roman"/>
              </w:rPr>
            </w:pPr>
            <w:r w:rsidRPr="008A10EE">
              <w:rPr>
                <w:rFonts w:cs="Times New Roman"/>
              </w:rPr>
              <w:t xml:space="preserve">Menggunakan email, tetapi jika ingin mendapatkan respon cepat datang langsung ke puskom. Kadang-kadang complain yang masuk banyak, kalau seperti itu </w:t>
            </w:r>
            <w:r w:rsidRPr="008A10EE">
              <w:rPr>
                <w:rFonts w:cs="Times New Roman"/>
              </w:rPr>
              <w:lastRenderedPageBreak/>
              <w:t>yang dilayani yang datang ke puskom langsung. Untuk complain dari dosen dan karyawan sudah ada sistemnya sendiri berupa aplikasi android.</w:t>
            </w:r>
          </w:p>
        </w:tc>
      </w:tr>
      <w:tr w:rsidR="005C215D" w:rsidRPr="008A10EE" w14:paraId="74E4A374" w14:textId="77777777" w:rsidTr="005C215D">
        <w:tc>
          <w:tcPr>
            <w:tcW w:w="2405" w:type="dxa"/>
          </w:tcPr>
          <w:p w14:paraId="0EB8E78F" w14:textId="5ECA028B" w:rsidR="005C215D" w:rsidRPr="008A10EE" w:rsidRDefault="005C215D" w:rsidP="00257ECF">
            <w:pPr>
              <w:jc w:val="both"/>
              <w:rPr>
                <w:rFonts w:cs="Times New Roman"/>
              </w:rPr>
            </w:pPr>
            <w:r w:rsidRPr="008A10EE">
              <w:rPr>
                <w:rFonts w:cs="Times New Roman"/>
              </w:rPr>
              <w:lastRenderedPageBreak/>
              <w:t>Apakah yang mengembangkan aplikasi android dari vendor yang sama?</w:t>
            </w:r>
          </w:p>
        </w:tc>
        <w:tc>
          <w:tcPr>
            <w:tcW w:w="3170" w:type="dxa"/>
          </w:tcPr>
          <w:p w14:paraId="66981EDB" w14:textId="045BE79B" w:rsidR="005C215D" w:rsidRPr="008A10EE" w:rsidRDefault="005C215D" w:rsidP="00257ECF">
            <w:pPr>
              <w:jc w:val="both"/>
              <w:rPr>
                <w:rFonts w:cs="Times New Roman"/>
              </w:rPr>
            </w:pPr>
            <w:r w:rsidRPr="008A10EE">
              <w:rPr>
                <w:rFonts w:cs="Times New Roman"/>
              </w:rPr>
              <w:t>Iya dari vendor yang sama dan itu bonus.</w:t>
            </w:r>
          </w:p>
        </w:tc>
      </w:tr>
      <w:tr w:rsidR="005C215D" w:rsidRPr="008A10EE" w14:paraId="6AFD5146" w14:textId="77777777" w:rsidTr="005C215D">
        <w:tc>
          <w:tcPr>
            <w:tcW w:w="2405" w:type="dxa"/>
          </w:tcPr>
          <w:p w14:paraId="49111382" w14:textId="25B6975B" w:rsidR="005C215D" w:rsidRPr="008A10EE" w:rsidRDefault="005C215D" w:rsidP="00257ECF">
            <w:pPr>
              <w:jc w:val="both"/>
              <w:rPr>
                <w:rFonts w:cs="Times New Roman"/>
              </w:rPr>
            </w:pPr>
            <w:r w:rsidRPr="008A10EE">
              <w:rPr>
                <w:rFonts w:cs="Times New Roman"/>
              </w:rPr>
              <w:t>Untuk mahasiswa yang ingin menambah matkul di PPNS ini apakah bisa melalui aplikasi?</w:t>
            </w:r>
          </w:p>
        </w:tc>
        <w:tc>
          <w:tcPr>
            <w:tcW w:w="3170" w:type="dxa"/>
          </w:tcPr>
          <w:p w14:paraId="2F264A4E" w14:textId="4FBF8680" w:rsidR="005C215D" w:rsidRPr="008A10EE" w:rsidRDefault="005C215D" w:rsidP="00257ECF">
            <w:pPr>
              <w:jc w:val="both"/>
              <w:rPr>
                <w:rFonts w:cs="Times New Roman"/>
              </w:rPr>
            </w:pPr>
            <w:r w:rsidRPr="008A10EE">
              <w:rPr>
                <w:rFonts w:cs="Times New Roman"/>
              </w:rPr>
              <w:t>Di PPNS ini sistemnya paketan, tetapi ada kabar kalau akan ada perubahan. Sebenarnya ada student portalnya juga seperti integra kalau di ITS, selain itu kita juga bisa request surat misal surat permohonan mahasiswa secara online melalui student portal itu.</w:t>
            </w:r>
          </w:p>
        </w:tc>
      </w:tr>
      <w:tr w:rsidR="005C215D" w:rsidRPr="008A10EE" w14:paraId="15461314" w14:textId="77777777" w:rsidTr="005C215D">
        <w:tc>
          <w:tcPr>
            <w:tcW w:w="2405" w:type="dxa"/>
          </w:tcPr>
          <w:p w14:paraId="41A93990" w14:textId="74CF8277" w:rsidR="005C215D" w:rsidRPr="008A10EE" w:rsidRDefault="005C215D" w:rsidP="00257ECF">
            <w:pPr>
              <w:jc w:val="both"/>
              <w:rPr>
                <w:rFonts w:cs="Times New Roman"/>
              </w:rPr>
            </w:pPr>
            <w:r w:rsidRPr="008A10EE">
              <w:rPr>
                <w:rFonts w:cs="Times New Roman"/>
              </w:rPr>
              <w:t>Untuk testing apakah ada standar kualitas dari PPNS atau tidak?</w:t>
            </w:r>
          </w:p>
        </w:tc>
        <w:tc>
          <w:tcPr>
            <w:tcW w:w="3170" w:type="dxa"/>
          </w:tcPr>
          <w:p w14:paraId="14121897" w14:textId="78535DBB" w:rsidR="005C215D" w:rsidRPr="008A10EE" w:rsidRDefault="005C215D" w:rsidP="00257ECF">
            <w:pPr>
              <w:jc w:val="both"/>
              <w:rPr>
                <w:rFonts w:cs="Times New Roman"/>
              </w:rPr>
            </w:pPr>
            <w:r w:rsidRPr="008A10EE">
              <w:rPr>
                <w:rFonts w:cs="Times New Roman"/>
              </w:rPr>
              <w:t>Tidak ada, jadi kita butuh apa yang kita butuhkan ditaruh di awal saat pengajuan TOR.</w:t>
            </w:r>
          </w:p>
        </w:tc>
      </w:tr>
    </w:tbl>
    <w:p w14:paraId="7C69CBBC" w14:textId="77777777" w:rsidR="00E04F41" w:rsidRPr="008A10EE" w:rsidRDefault="00E04F41" w:rsidP="001B0998">
      <w:pPr>
        <w:rPr>
          <w:rFonts w:cs="Times New Roman"/>
          <w:lang w:val="en-US"/>
        </w:rPr>
      </w:pPr>
    </w:p>
    <w:p w14:paraId="5EF1C961" w14:textId="5E7F7AEA" w:rsidR="00C8119B" w:rsidRPr="008A10EE" w:rsidRDefault="00C8119B" w:rsidP="001B0998">
      <w:pPr>
        <w:contextualSpacing/>
        <w:rPr>
          <w:rFonts w:cs="Times New Roman"/>
          <w:b/>
          <w:bCs/>
          <w:lang w:val="en-US"/>
        </w:rPr>
      </w:pPr>
      <w:r w:rsidRPr="008A10EE">
        <w:rPr>
          <w:rFonts w:cs="Times New Roman"/>
          <w:b/>
          <w:bCs/>
          <w:lang w:val="en-US"/>
        </w:rPr>
        <w:t>Transkrip Wawancara Responden 5</w:t>
      </w:r>
    </w:p>
    <w:p w14:paraId="7CC78260" w14:textId="34CA0EAA" w:rsidR="00C8119B" w:rsidRDefault="00C8119B" w:rsidP="001B0998">
      <w:pPr>
        <w:rPr>
          <w:rFonts w:cs="Times New Roman"/>
        </w:rPr>
      </w:pPr>
      <w:r w:rsidRPr="008A10EE">
        <w:rPr>
          <w:rFonts w:cs="Times New Roman"/>
        </w:rPr>
        <w:t xml:space="preserve">Wawancara dilakukan pada </w:t>
      </w:r>
      <w:r w:rsidR="00BC027A" w:rsidRPr="008A10EE">
        <w:rPr>
          <w:rFonts w:cs="Times New Roman"/>
        </w:rPr>
        <w:t>Politeknik Elektronika Negeri Surabaya (PENS)</w:t>
      </w:r>
    </w:p>
    <w:p w14:paraId="46A15F42" w14:textId="77777777" w:rsidR="002E2335" w:rsidRPr="008A10EE" w:rsidRDefault="002E2335" w:rsidP="001B0998">
      <w:pPr>
        <w:rPr>
          <w:rFonts w:cs="Times New Roman"/>
        </w:rPr>
      </w:pPr>
    </w:p>
    <w:p w14:paraId="55432901" w14:textId="0D20C567" w:rsidR="00257ECF" w:rsidRPr="008A10EE" w:rsidRDefault="00257ECF" w:rsidP="00257ECF">
      <w:pPr>
        <w:pStyle w:val="Caption"/>
        <w:keepNext/>
        <w:rPr>
          <w:rFonts w:cs="Times New Roman"/>
        </w:rPr>
      </w:pPr>
      <w:bookmarkStart w:id="1219" w:name="_Toc4847164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9</w:t>
      </w:r>
      <w:r w:rsidR="00182426">
        <w:rPr>
          <w:rFonts w:cs="Times New Roman"/>
        </w:rPr>
        <w:fldChar w:fldCharType="end"/>
      </w:r>
      <w:r w:rsidRPr="008A10EE">
        <w:rPr>
          <w:rFonts w:cs="Times New Roman"/>
        </w:rPr>
        <w:t xml:space="preserve"> Transkrip Wawancara Responden 5</w:t>
      </w:r>
      <w:bookmarkEnd w:id="1219"/>
    </w:p>
    <w:tbl>
      <w:tblPr>
        <w:tblStyle w:val="TableGrid"/>
        <w:tblW w:w="0" w:type="auto"/>
        <w:tblLook w:val="04A0" w:firstRow="1" w:lastRow="0" w:firstColumn="1" w:lastColumn="0" w:noHBand="0" w:noVBand="1"/>
      </w:tblPr>
      <w:tblGrid>
        <w:gridCol w:w="2547"/>
        <w:gridCol w:w="1559"/>
        <w:gridCol w:w="1469"/>
      </w:tblGrid>
      <w:tr w:rsidR="00C8119B" w:rsidRPr="008A10EE" w14:paraId="3EA7E9E2" w14:textId="77777777" w:rsidTr="00981897">
        <w:trPr>
          <w:tblHeader/>
        </w:trPr>
        <w:tc>
          <w:tcPr>
            <w:tcW w:w="2547" w:type="dxa"/>
          </w:tcPr>
          <w:p w14:paraId="1D260342" w14:textId="77777777" w:rsidR="00C8119B" w:rsidRPr="00981897" w:rsidRDefault="00C8119B" w:rsidP="001B0998">
            <w:pPr>
              <w:jc w:val="center"/>
              <w:rPr>
                <w:rFonts w:cs="Times New Roman"/>
                <w:b/>
                <w:bCs/>
              </w:rPr>
            </w:pPr>
            <w:r w:rsidRPr="00981897">
              <w:rPr>
                <w:rFonts w:cs="Times New Roman"/>
                <w:b/>
                <w:bCs/>
              </w:rPr>
              <w:t>Profil PT</w:t>
            </w:r>
          </w:p>
        </w:tc>
        <w:tc>
          <w:tcPr>
            <w:tcW w:w="1559" w:type="dxa"/>
          </w:tcPr>
          <w:p w14:paraId="5657C30E" w14:textId="77777777" w:rsidR="00C8119B" w:rsidRPr="00981897" w:rsidRDefault="00C8119B" w:rsidP="001B0998">
            <w:pPr>
              <w:jc w:val="center"/>
              <w:rPr>
                <w:rFonts w:cs="Times New Roman"/>
                <w:b/>
                <w:bCs/>
              </w:rPr>
            </w:pPr>
            <w:r w:rsidRPr="00981897">
              <w:rPr>
                <w:rFonts w:cs="Times New Roman"/>
                <w:b/>
                <w:bCs/>
              </w:rPr>
              <w:t>Profil Narasumber</w:t>
            </w:r>
          </w:p>
        </w:tc>
        <w:tc>
          <w:tcPr>
            <w:tcW w:w="1469" w:type="dxa"/>
          </w:tcPr>
          <w:p w14:paraId="7FE2E63F"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21AFBC20" w14:textId="77777777" w:rsidTr="00C8119B">
        <w:tc>
          <w:tcPr>
            <w:tcW w:w="2547" w:type="dxa"/>
          </w:tcPr>
          <w:p w14:paraId="49009E5E" w14:textId="77777777" w:rsidR="001752F2" w:rsidRPr="008A10EE" w:rsidRDefault="001752F2" w:rsidP="001B0998">
            <w:pPr>
              <w:jc w:val="both"/>
              <w:rPr>
                <w:rFonts w:cs="Times New Roman"/>
              </w:rPr>
            </w:pPr>
            <w:r w:rsidRPr="008A10EE">
              <w:rPr>
                <w:rFonts w:cs="Times New Roman"/>
              </w:rPr>
              <w:t xml:space="preserve">Didirikan 2 Juni 1988 sebagai Politeknik Elektronika &amp; Telekomunikasi. Politeknik Elektronik Surabaya (tahun 1992 - </w:t>
            </w:r>
            <w:r w:rsidRPr="008A10EE">
              <w:rPr>
                <w:rFonts w:cs="Times New Roman"/>
              </w:rPr>
              <w:lastRenderedPageBreak/>
              <w:t>1996) bagian dari ITS, dan Politeknik Elektronika Negeri Surabaya (tahun 1996). Sebagai sebuah perguruan tinggi politeknik, PENS menyelenggarakan pendidikan vokasi / terapan yang lebih banyak berorientasi pada praktik ketimbang teori. PENS adalah satu-satunya politeknik yang mengkhususkan diri pada bidang teknik elektro. Pada tahun 2014 PENS PPNS resmi menjadi institusi mandiri yang berlokasi di Jl Raya ITS, Keputih Sukolilo, Surabaya. Salah satu perangkat lunak sistem informasi yang sudah diimplementasikan yaitu MIS. MIS adalah suatu perangkat lunak inti sebagai penunjang aktivitas akademik di PENS.</w:t>
            </w:r>
          </w:p>
          <w:p w14:paraId="4AC46BA0" w14:textId="77777777" w:rsidR="001752F2" w:rsidRPr="008A10EE" w:rsidRDefault="001752F2" w:rsidP="001B0998">
            <w:pPr>
              <w:rPr>
                <w:rFonts w:cs="Times New Roman"/>
              </w:rPr>
            </w:pPr>
          </w:p>
        </w:tc>
        <w:tc>
          <w:tcPr>
            <w:tcW w:w="1559" w:type="dxa"/>
          </w:tcPr>
          <w:p w14:paraId="42F8616E" w14:textId="77777777" w:rsidR="001752F2" w:rsidRPr="008A10EE" w:rsidRDefault="001752F2" w:rsidP="001B0998">
            <w:pPr>
              <w:rPr>
                <w:rFonts w:cs="Times New Roman"/>
              </w:rPr>
            </w:pPr>
            <w:r w:rsidRPr="008A10EE">
              <w:rPr>
                <w:rFonts w:cs="Times New Roman"/>
              </w:rPr>
              <w:lastRenderedPageBreak/>
              <w:t xml:space="preserve">Bapak Ali adalah pegawai pada Politeknik Elektronika Negeri </w:t>
            </w:r>
            <w:r w:rsidRPr="008A10EE">
              <w:rPr>
                <w:rFonts w:cs="Times New Roman"/>
              </w:rPr>
              <w:lastRenderedPageBreak/>
              <w:t>Surabaya yang menjabat sebagai Kepala Bagian Jaringan PENS.</w:t>
            </w:r>
          </w:p>
          <w:p w14:paraId="6C61C1DF" w14:textId="77777777" w:rsidR="001752F2" w:rsidRPr="008A10EE" w:rsidRDefault="001752F2" w:rsidP="001B0998">
            <w:pPr>
              <w:rPr>
                <w:rFonts w:cs="Times New Roman"/>
              </w:rPr>
            </w:pPr>
          </w:p>
        </w:tc>
        <w:tc>
          <w:tcPr>
            <w:tcW w:w="1469" w:type="dxa"/>
          </w:tcPr>
          <w:p w14:paraId="3E986511" w14:textId="77777777" w:rsidR="009346A5" w:rsidRPr="008A10EE" w:rsidRDefault="009346A5" w:rsidP="000A7FCF">
            <w:pPr>
              <w:pStyle w:val="ListParagraph"/>
              <w:numPr>
                <w:ilvl w:val="0"/>
                <w:numId w:val="45"/>
              </w:numPr>
              <w:ind w:left="321"/>
              <w:rPr>
                <w:rFonts w:cs="Times New Roman"/>
              </w:rPr>
            </w:pPr>
            <w:r w:rsidRPr="008A10EE">
              <w:rPr>
                <w:rFonts w:cs="Times New Roman"/>
              </w:rPr>
              <w:lastRenderedPageBreak/>
              <w:t>Hari, Tanggal :</w:t>
            </w:r>
          </w:p>
          <w:p w14:paraId="776A12E4" w14:textId="77777777" w:rsidR="009346A5" w:rsidRPr="008A10EE" w:rsidRDefault="009346A5" w:rsidP="001B0998">
            <w:pPr>
              <w:pStyle w:val="ListParagraph"/>
              <w:ind w:left="321"/>
              <w:rPr>
                <w:rFonts w:cs="Times New Roman"/>
              </w:rPr>
            </w:pPr>
            <w:r w:rsidRPr="008A10EE">
              <w:rPr>
                <w:rFonts w:cs="Times New Roman"/>
              </w:rPr>
              <w:t>Rabu, 10 Oktober 2018</w:t>
            </w:r>
          </w:p>
          <w:p w14:paraId="3B63AD3D" w14:textId="77777777" w:rsidR="009346A5" w:rsidRPr="008A10EE" w:rsidRDefault="009346A5" w:rsidP="000A7FCF">
            <w:pPr>
              <w:pStyle w:val="ListParagraph"/>
              <w:numPr>
                <w:ilvl w:val="0"/>
                <w:numId w:val="45"/>
              </w:numPr>
              <w:ind w:left="321"/>
              <w:rPr>
                <w:rFonts w:cs="Times New Roman"/>
              </w:rPr>
            </w:pPr>
            <w:r w:rsidRPr="008A10EE">
              <w:rPr>
                <w:rFonts w:cs="Times New Roman"/>
              </w:rPr>
              <w:t>Waktu :</w:t>
            </w:r>
          </w:p>
          <w:p w14:paraId="79F9D31A" w14:textId="77777777" w:rsidR="009346A5" w:rsidRPr="008A10EE" w:rsidRDefault="009346A5" w:rsidP="001B0998">
            <w:pPr>
              <w:pStyle w:val="ListParagraph"/>
              <w:ind w:left="321"/>
              <w:rPr>
                <w:rFonts w:cs="Times New Roman"/>
              </w:rPr>
            </w:pPr>
            <w:r w:rsidRPr="008A10EE">
              <w:rPr>
                <w:rFonts w:cs="Times New Roman"/>
              </w:rPr>
              <w:lastRenderedPageBreak/>
              <w:t>12:00 – 13:00 WIB</w:t>
            </w:r>
          </w:p>
          <w:p w14:paraId="00247367" w14:textId="77777777" w:rsidR="009346A5" w:rsidRPr="008A10EE" w:rsidRDefault="009346A5" w:rsidP="000A7FCF">
            <w:pPr>
              <w:pStyle w:val="ListParagraph"/>
              <w:numPr>
                <w:ilvl w:val="0"/>
                <w:numId w:val="45"/>
              </w:numPr>
              <w:ind w:left="321"/>
              <w:rPr>
                <w:rFonts w:cs="Times New Roman"/>
              </w:rPr>
            </w:pPr>
            <w:r w:rsidRPr="008A10EE">
              <w:rPr>
                <w:rFonts w:cs="Times New Roman"/>
              </w:rPr>
              <w:t>Tempat :</w:t>
            </w:r>
          </w:p>
          <w:p w14:paraId="116BD9B6" w14:textId="77777777" w:rsidR="009346A5" w:rsidRPr="008A10EE" w:rsidRDefault="009346A5" w:rsidP="001B0998">
            <w:pPr>
              <w:pStyle w:val="ListParagraph"/>
              <w:ind w:left="321"/>
              <w:rPr>
                <w:rFonts w:cs="Times New Roman"/>
              </w:rPr>
            </w:pPr>
            <w:r w:rsidRPr="008A10EE">
              <w:rPr>
                <w:rFonts w:cs="Times New Roman"/>
              </w:rPr>
              <w:t>Ruang kepala bagian jaringan PENS</w:t>
            </w:r>
          </w:p>
          <w:p w14:paraId="7D5785AA" w14:textId="77777777" w:rsidR="001752F2" w:rsidRPr="008A10EE" w:rsidRDefault="001752F2" w:rsidP="001B0998">
            <w:pPr>
              <w:rPr>
                <w:rFonts w:cs="Times New Roman"/>
              </w:rPr>
            </w:pPr>
          </w:p>
        </w:tc>
      </w:tr>
    </w:tbl>
    <w:p w14:paraId="7B26C4D9" w14:textId="2BCD3982" w:rsidR="00C8119B" w:rsidRPr="008A10EE" w:rsidRDefault="00C8119B" w:rsidP="001B0998">
      <w:pPr>
        <w:rPr>
          <w:rFonts w:cs="Times New Roman"/>
          <w:lang w:val="en-US"/>
        </w:rPr>
      </w:pPr>
    </w:p>
    <w:p w14:paraId="3072220C" w14:textId="32BEA45B"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Politeknik Elektronika Negeri Surabaya (PENS)</w:t>
      </w:r>
    </w:p>
    <w:p w14:paraId="56B400B6" w14:textId="77777777" w:rsidR="00BC027A" w:rsidRPr="008A10EE" w:rsidRDefault="00BC027A" w:rsidP="001B0998">
      <w:pPr>
        <w:contextualSpacing/>
        <w:rPr>
          <w:rFonts w:cs="Times New Roman"/>
        </w:rPr>
      </w:pPr>
    </w:p>
    <w:p w14:paraId="15D25751" w14:textId="1F5BC055" w:rsidR="00257ECF" w:rsidRPr="008A10EE" w:rsidRDefault="00257ECF" w:rsidP="00257ECF">
      <w:pPr>
        <w:pStyle w:val="Caption"/>
        <w:keepNext/>
        <w:rPr>
          <w:rFonts w:cs="Times New Roman"/>
        </w:rPr>
      </w:pPr>
      <w:bookmarkStart w:id="1220" w:name="_Toc48471650"/>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0</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5</w:t>
      </w:r>
      <w:bookmarkEnd w:id="1220"/>
    </w:p>
    <w:tbl>
      <w:tblPr>
        <w:tblStyle w:val="TableGrid"/>
        <w:tblW w:w="0" w:type="auto"/>
        <w:tblLook w:val="04A0" w:firstRow="1" w:lastRow="0" w:firstColumn="1" w:lastColumn="0" w:noHBand="0" w:noVBand="1"/>
      </w:tblPr>
      <w:tblGrid>
        <w:gridCol w:w="2547"/>
        <w:gridCol w:w="3028"/>
      </w:tblGrid>
      <w:tr w:rsidR="00E04F41" w:rsidRPr="008A10EE" w14:paraId="09057A33" w14:textId="77777777" w:rsidTr="00981897">
        <w:trPr>
          <w:tblHeader/>
        </w:trPr>
        <w:tc>
          <w:tcPr>
            <w:tcW w:w="2547" w:type="dxa"/>
          </w:tcPr>
          <w:p w14:paraId="2590F928" w14:textId="77777777" w:rsidR="00E04F41" w:rsidRPr="00981897" w:rsidRDefault="00E04F41" w:rsidP="00981897">
            <w:pPr>
              <w:jc w:val="center"/>
              <w:rPr>
                <w:rFonts w:cs="Times New Roman"/>
                <w:b/>
                <w:bCs/>
              </w:rPr>
            </w:pPr>
            <w:r w:rsidRPr="00981897">
              <w:rPr>
                <w:rFonts w:cs="Times New Roman"/>
                <w:b/>
                <w:bCs/>
              </w:rPr>
              <w:t>Pertanyaan</w:t>
            </w:r>
          </w:p>
        </w:tc>
        <w:tc>
          <w:tcPr>
            <w:tcW w:w="3028" w:type="dxa"/>
          </w:tcPr>
          <w:p w14:paraId="45B3425B"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20DC0704" w14:textId="77777777" w:rsidTr="005C215D">
        <w:tc>
          <w:tcPr>
            <w:tcW w:w="2547" w:type="dxa"/>
          </w:tcPr>
          <w:p w14:paraId="322DA18A" w14:textId="71327902" w:rsidR="00E04F41" w:rsidRPr="008A10EE" w:rsidRDefault="005C215D" w:rsidP="00257ECF">
            <w:pPr>
              <w:jc w:val="both"/>
              <w:rPr>
                <w:rFonts w:cs="Times New Roman"/>
              </w:rPr>
            </w:pPr>
            <w:r w:rsidRPr="008A10EE">
              <w:rPr>
                <w:rFonts w:cs="Times New Roman"/>
              </w:rPr>
              <w:t>Sistem yang paling sering digunakan di PENS?</w:t>
            </w:r>
          </w:p>
        </w:tc>
        <w:tc>
          <w:tcPr>
            <w:tcW w:w="3028" w:type="dxa"/>
          </w:tcPr>
          <w:p w14:paraId="1B9AE8A7" w14:textId="2AE69442" w:rsidR="00E04F41" w:rsidRPr="008A10EE" w:rsidRDefault="005C215D" w:rsidP="00257ECF">
            <w:pPr>
              <w:jc w:val="both"/>
              <w:rPr>
                <w:rFonts w:cs="Times New Roman"/>
              </w:rPr>
            </w:pPr>
            <w:r w:rsidRPr="008A10EE">
              <w:rPr>
                <w:rFonts w:cs="Times New Roman"/>
              </w:rPr>
              <w:t>MIS. Jadi mahasiswa, dosen, dan staff ini semuanya menggunakan MIS. MIS ini hanya bisa diakses menggunakan jaringan PENS. Untuk yang bisa diakses di luar jaringan PENS itu menggunakan online.mis</w:t>
            </w:r>
          </w:p>
        </w:tc>
      </w:tr>
      <w:tr w:rsidR="005C215D" w:rsidRPr="008A10EE" w14:paraId="4E64067F" w14:textId="77777777" w:rsidTr="005C215D">
        <w:tc>
          <w:tcPr>
            <w:tcW w:w="2547" w:type="dxa"/>
          </w:tcPr>
          <w:p w14:paraId="1722567D" w14:textId="66B75043" w:rsidR="005C215D" w:rsidRPr="008A10EE" w:rsidRDefault="005C215D" w:rsidP="00257ECF">
            <w:pPr>
              <w:jc w:val="both"/>
              <w:rPr>
                <w:rFonts w:cs="Times New Roman"/>
              </w:rPr>
            </w:pPr>
            <w:r w:rsidRPr="008A10EE">
              <w:rPr>
                <w:rFonts w:cs="Times New Roman"/>
              </w:rPr>
              <w:t>Apakah ada perbedaan antara mis dan online.mis?</w:t>
            </w:r>
          </w:p>
        </w:tc>
        <w:tc>
          <w:tcPr>
            <w:tcW w:w="3028" w:type="dxa"/>
          </w:tcPr>
          <w:p w14:paraId="1B5CB3A2" w14:textId="3809CAE0" w:rsidR="005C215D" w:rsidRPr="008A10EE" w:rsidRDefault="005C215D" w:rsidP="00257ECF">
            <w:pPr>
              <w:jc w:val="both"/>
              <w:rPr>
                <w:rFonts w:cs="Times New Roman"/>
              </w:rPr>
            </w:pPr>
            <w:r w:rsidRPr="008A10EE">
              <w:rPr>
                <w:rFonts w:cs="Times New Roman"/>
              </w:rPr>
              <w:t>Ada. Yang online itu lebih sedikit fiturnya. Kita berusaha semaksimal mungkin mengotakkan data penting. Yang online itu yang dibutuhkan saja misalnya Kerja Praktik, kan dilakukan di luar kampus.</w:t>
            </w:r>
          </w:p>
        </w:tc>
      </w:tr>
      <w:tr w:rsidR="005C215D" w:rsidRPr="008A10EE" w14:paraId="78D544D4" w14:textId="77777777" w:rsidTr="005C215D">
        <w:tc>
          <w:tcPr>
            <w:tcW w:w="2547" w:type="dxa"/>
          </w:tcPr>
          <w:p w14:paraId="46238905" w14:textId="38C8D58C" w:rsidR="005C215D" w:rsidRPr="008A10EE" w:rsidRDefault="00791BE6" w:rsidP="00257ECF">
            <w:pPr>
              <w:jc w:val="both"/>
              <w:rPr>
                <w:rFonts w:cs="Times New Roman"/>
              </w:rPr>
            </w:pPr>
            <w:r w:rsidRPr="008A10EE">
              <w:rPr>
                <w:rFonts w:cs="Times New Roman"/>
              </w:rPr>
              <w:t>Online MIS ini hanya digunakan oleh mahasiswa?</w:t>
            </w:r>
          </w:p>
        </w:tc>
        <w:tc>
          <w:tcPr>
            <w:tcW w:w="3028" w:type="dxa"/>
          </w:tcPr>
          <w:p w14:paraId="5C4C5E94" w14:textId="0BB502EF" w:rsidR="005C215D" w:rsidRPr="008A10EE" w:rsidRDefault="00791BE6" w:rsidP="00257ECF">
            <w:pPr>
              <w:jc w:val="both"/>
              <w:rPr>
                <w:rFonts w:cs="Times New Roman"/>
              </w:rPr>
            </w:pPr>
            <w:r w:rsidRPr="008A10EE">
              <w:rPr>
                <w:rFonts w:cs="Times New Roman"/>
              </w:rPr>
              <w:t>Dosen juga. Contoh, dosen upload soal bisa dari rumah. Mahasiswa mengisi log KP. Membayar SPP konfirmasi menggunakan online MIS</w:t>
            </w:r>
          </w:p>
        </w:tc>
      </w:tr>
      <w:tr w:rsidR="005C215D" w:rsidRPr="008A10EE" w14:paraId="549EF00F" w14:textId="77777777" w:rsidTr="005C215D">
        <w:tc>
          <w:tcPr>
            <w:tcW w:w="2547" w:type="dxa"/>
          </w:tcPr>
          <w:p w14:paraId="01161640" w14:textId="211A66AB" w:rsidR="005C215D" w:rsidRPr="008A10EE" w:rsidRDefault="00791BE6" w:rsidP="00257ECF">
            <w:pPr>
              <w:jc w:val="both"/>
              <w:rPr>
                <w:rFonts w:cs="Times New Roman"/>
              </w:rPr>
            </w:pPr>
            <w:r w:rsidRPr="008A10EE">
              <w:rPr>
                <w:rFonts w:cs="Times New Roman"/>
              </w:rPr>
              <w:t>Apa yang tidak bisa diakses di online MIS?</w:t>
            </w:r>
          </w:p>
        </w:tc>
        <w:tc>
          <w:tcPr>
            <w:tcW w:w="3028" w:type="dxa"/>
          </w:tcPr>
          <w:p w14:paraId="47604E0C" w14:textId="234AB10B" w:rsidR="005C215D" w:rsidRPr="008A10EE" w:rsidRDefault="00791BE6" w:rsidP="00257ECF">
            <w:pPr>
              <w:jc w:val="both"/>
              <w:rPr>
                <w:rFonts w:cs="Times New Roman"/>
              </w:rPr>
            </w:pPr>
            <w:r w:rsidRPr="008A10EE">
              <w:rPr>
                <w:rFonts w:cs="Times New Roman"/>
              </w:rPr>
              <w:t>Ada beberapa data seperti data keuangan, melakukan pengisian nilai, dll.</w:t>
            </w:r>
          </w:p>
        </w:tc>
      </w:tr>
      <w:tr w:rsidR="00E04F41" w:rsidRPr="008A10EE" w14:paraId="33058B81" w14:textId="77777777" w:rsidTr="005C215D">
        <w:tc>
          <w:tcPr>
            <w:tcW w:w="2547" w:type="dxa"/>
          </w:tcPr>
          <w:p w14:paraId="3405EEB5" w14:textId="298F54A7" w:rsidR="00E04F41" w:rsidRPr="008A10EE" w:rsidRDefault="00791BE6" w:rsidP="00257ECF">
            <w:pPr>
              <w:jc w:val="both"/>
              <w:rPr>
                <w:rFonts w:cs="Times New Roman"/>
              </w:rPr>
            </w:pPr>
            <w:r w:rsidRPr="008A10EE">
              <w:rPr>
                <w:rFonts w:cs="Times New Roman"/>
              </w:rPr>
              <w:t>Apakah sistem yang diterapkan ini (MIS) sudah sesuai dengan tujuan dari kampus?</w:t>
            </w:r>
          </w:p>
        </w:tc>
        <w:tc>
          <w:tcPr>
            <w:tcW w:w="3028" w:type="dxa"/>
          </w:tcPr>
          <w:p w14:paraId="62A36FD1" w14:textId="55CFCD69" w:rsidR="00E04F41" w:rsidRPr="008A10EE" w:rsidRDefault="00791BE6" w:rsidP="00257ECF">
            <w:pPr>
              <w:jc w:val="both"/>
              <w:rPr>
                <w:rFonts w:cs="Times New Roman"/>
              </w:rPr>
            </w:pPr>
            <w:r w:rsidRPr="008A10EE">
              <w:rPr>
                <w:rFonts w:cs="Times New Roman"/>
              </w:rPr>
              <w:t>Sistem yang diterapkan adalah MIS dan ini sudah sesuai dengan tujuan PENS yaitu dengan adanya sistem MIS seluruh aktivitas civitas PENS sudah terintegrasi.</w:t>
            </w:r>
          </w:p>
        </w:tc>
      </w:tr>
      <w:tr w:rsidR="00791BE6" w:rsidRPr="008A10EE" w14:paraId="3FA2E3A8" w14:textId="77777777" w:rsidTr="005C215D">
        <w:tc>
          <w:tcPr>
            <w:tcW w:w="2547" w:type="dxa"/>
          </w:tcPr>
          <w:p w14:paraId="6E1E62C3" w14:textId="64580239" w:rsidR="00791BE6" w:rsidRPr="008A10EE" w:rsidRDefault="00791BE6" w:rsidP="00257ECF">
            <w:pPr>
              <w:jc w:val="both"/>
              <w:rPr>
                <w:rFonts w:cs="Times New Roman"/>
              </w:rPr>
            </w:pPr>
            <w:r w:rsidRPr="008A10EE">
              <w:rPr>
                <w:rFonts w:cs="Times New Roman"/>
              </w:rPr>
              <w:t>Bagaimana proses dalam penggunaan sistem?</w:t>
            </w:r>
          </w:p>
        </w:tc>
        <w:tc>
          <w:tcPr>
            <w:tcW w:w="3028" w:type="dxa"/>
          </w:tcPr>
          <w:p w14:paraId="1EBFD032" w14:textId="3399B548" w:rsidR="00791BE6" w:rsidRPr="008A10EE" w:rsidRDefault="00791BE6" w:rsidP="00257ECF">
            <w:pPr>
              <w:jc w:val="both"/>
              <w:rPr>
                <w:rFonts w:cs="Times New Roman"/>
              </w:rPr>
            </w:pPr>
            <w:r w:rsidRPr="008A10EE">
              <w:rPr>
                <w:rFonts w:cs="Times New Roman"/>
              </w:rPr>
              <w:t xml:space="preserve">Dikembangkan sejak tahun 2002 untuk memudahkan PENS dalam melakukan segala aktivitas mengenai perkuliahan </w:t>
            </w:r>
            <w:r w:rsidRPr="008A10EE">
              <w:rPr>
                <w:rFonts w:cs="Times New Roman"/>
              </w:rPr>
              <w:lastRenderedPageBreak/>
              <w:t>dan hingga sekarang tetap ada pengembangan karena pasti ada pembaharuan dan penambahan dari Menteri Dikti dan PENS ini selalu mengikuti kebijakan yang diberlakukan oleh pemerintah.</w:t>
            </w:r>
          </w:p>
        </w:tc>
      </w:tr>
      <w:tr w:rsidR="00791BE6" w:rsidRPr="008A10EE" w14:paraId="0AF81AF2" w14:textId="77777777" w:rsidTr="005C215D">
        <w:tc>
          <w:tcPr>
            <w:tcW w:w="2547" w:type="dxa"/>
          </w:tcPr>
          <w:p w14:paraId="7F62990A" w14:textId="177239C3" w:rsidR="00791BE6" w:rsidRPr="008A10EE" w:rsidRDefault="00791BE6" w:rsidP="00257ECF">
            <w:pPr>
              <w:jc w:val="both"/>
              <w:rPr>
                <w:rFonts w:cs="Times New Roman"/>
              </w:rPr>
            </w:pPr>
            <w:r w:rsidRPr="008A10EE">
              <w:rPr>
                <w:rFonts w:cs="Times New Roman"/>
              </w:rPr>
              <w:lastRenderedPageBreak/>
              <w:t>Apakah proses dalam penggunaan sistem sesuai dengan proses yang sudah ditentukan oleh kampus?</w:t>
            </w:r>
          </w:p>
        </w:tc>
        <w:tc>
          <w:tcPr>
            <w:tcW w:w="3028" w:type="dxa"/>
          </w:tcPr>
          <w:p w14:paraId="04960986" w14:textId="1EDE6D92" w:rsidR="00791BE6" w:rsidRPr="008A10EE" w:rsidRDefault="00791BE6" w:rsidP="00257ECF">
            <w:pPr>
              <w:jc w:val="both"/>
              <w:rPr>
                <w:rFonts w:cs="Times New Roman"/>
              </w:rPr>
            </w:pPr>
            <w:r w:rsidRPr="008A10EE">
              <w:rPr>
                <w:rFonts w:cs="Times New Roman"/>
              </w:rPr>
              <w:t>Proses penggunaan sistem ini telah sesuai dengan ketentuan PENS karena memang sistem MIS ini berjalan melihat pembaharuan yang diperintahkan langsung dari Menteri Dikti. Jadi jelas MIS ini telah sesuai dengan ketentuan.</w:t>
            </w:r>
          </w:p>
        </w:tc>
      </w:tr>
      <w:tr w:rsidR="00791BE6" w:rsidRPr="008A10EE" w14:paraId="64621835" w14:textId="77777777" w:rsidTr="005C215D">
        <w:tc>
          <w:tcPr>
            <w:tcW w:w="2547" w:type="dxa"/>
          </w:tcPr>
          <w:p w14:paraId="33081004" w14:textId="5EE10E56" w:rsidR="00791BE6" w:rsidRPr="008A10EE" w:rsidRDefault="00791BE6" w:rsidP="00257ECF">
            <w:pPr>
              <w:jc w:val="both"/>
              <w:rPr>
                <w:rFonts w:cs="Times New Roman"/>
              </w:rPr>
            </w:pPr>
            <w:r w:rsidRPr="008A10EE">
              <w:rPr>
                <w:rFonts w:cs="Times New Roman"/>
              </w:rPr>
              <w:t>Proses penggunaan sistem ini telah sesuai dengan ketentuan PENS karena memang sistem MIS ini berjalan melihat pembaharuan yang diperintahkan langsung dari Menteri Dikti. Jadi jelas MIS ini telah sesuai dengan ketentuan.</w:t>
            </w:r>
          </w:p>
        </w:tc>
        <w:tc>
          <w:tcPr>
            <w:tcW w:w="3028" w:type="dxa"/>
          </w:tcPr>
          <w:p w14:paraId="575B4B3C" w14:textId="3F55EB53" w:rsidR="00791BE6" w:rsidRPr="008A10EE" w:rsidRDefault="00791BE6" w:rsidP="00257ECF">
            <w:pPr>
              <w:jc w:val="both"/>
              <w:rPr>
                <w:rFonts w:cs="Times New Roman"/>
              </w:rPr>
            </w:pPr>
            <w:r w:rsidRPr="008A10EE">
              <w:rPr>
                <w:rFonts w:cs="Times New Roman"/>
              </w:rPr>
              <w:t>Ada, pihak top management membuat ketentuan untuk pihak yang menggunakan sistem. Misal, pihak top management membuat sanksi apabila dosen tidak mengisi kinerja proses belajar mengajar setelah melakukan pengajaran maka dosen tidak mendapatkan uang mengajar. Ini merupakan salah satu cara top management mendukung agar sistem yang dikembangkan dapat digunakan dengan baik.</w:t>
            </w:r>
          </w:p>
        </w:tc>
      </w:tr>
      <w:tr w:rsidR="00791BE6" w:rsidRPr="008A10EE" w14:paraId="0E52E402" w14:textId="77777777" w:rsidTr="005C215D">
        <w:tc>
          <w:tcPr>
            <w:tcW w:w="2547" w:type="dxa"/>
          </w:tcPr>
          <w:p w14:paraId="64E2FD33" w14:textId="6E60C21A" w:rsidR="00791BE6" w:rsidRPr="008A10EE" w:rsidRDefault="00791BE6" w:rsidP="00257ECF">
            <w:pPr>
              <w:jc w:val="both"/>
              <w:rPr>
                <w:rFonts w:cs="Times New Roman"/>
              </w:rPr>
            </w:pPr>
            <w:r w:rsidRPr="008A10EE">
              <w:rPr>
                <w:rFonts w:cs="Times New Roman"/>
              </w:rPr>
              <w:t>Siapa saja yang terlibat dalam penggunaan sistem?</w:t>
            </w:r>
          </w:p>
        </w:tc>
        <w:tc>
          <w:tcPr>
            <w:tcW w:w="3028" w:type="dxa"/>
          </w:tcPr>
          <w:p w14:paraId="7318827D" w14:textId="02B02CF1" w:rsidR="00791BE6" w:rsidRPr="008A10EE" w:rsidRDefault="00791BE6" w:rsidP="00257ECF">
            <w:pPr>
              <w:jc w:val="both"/>
              <w:rPr>
                <w:rFonts w:cs="Times New Roman"/>
              </w:rPr>
            </w:pPr>
            <w:r w:rsidRPr="008A10EE">
              <w:rPr>
                <w:rFonts w:cs="Times New Roman"/>
              </w:rPr>
              <w:t>Semua civitas PENS</w:t>
            </w:r>
          </w:p>
        </w:tc>
      </w:tr>
      <w:tr w:rsidR="00791BE6" w:rsidRPr="008A10EE" w14:paraId="5CF8FC0D" w14:textId="77777777" w:rsidTr="005C215D">
        <w:tc>
          <w:tcPr>
            <w:tcW w:w="2547" w:type="dxa"/>
          </w:tcPr>
          <w:p w14:paraId="378EA12C" w14:textId="1A807D7E" w:rsidR="00791BE6" w:rsidRPr="008A10EE" w:rsidRDefault="00791BE6" w:rsidP="00257ECF">
            <w:pPr>
              <w:jc w:val="both"/>
              <w:rPr>
                <w:rFonts w:cs="Times New Roman"/>
              </w:rPr>
            </w:pPr>
            <w:r w:rsidRPr="008A10EE">
              <w:rPr>
                <w:rFonts w:cs="Times New Roman"/>
              </w:rPr>
              <w:t>Apa saja perannya?</w:t>
            </w:r>
          </w:p>
        </w:tc>
        <w:tc>
          <w:tcPr>
            <w:tcW w:w="3028" w:type="dxa"/>
          </w:tcPr>
          <w:p w14:paraId="1941E35D" w14:textId="77777777" w:rsidR="00791BE6" w:rsidRPr="008A10EE" w:rsidRDefault="00791BE6" w:rsidP="00257ECF">
            <w:pPr>
              <w:jc w:val="both"/>
              <w:rPr>
                <w:rFonts w:cs="Times New Roman"/>
              </w:rPr>
            </w:pPr>
            <w:r w:rsidRPr="008A10EE">
              <w:rPr>
                <w:rFonts w:cs="Times New Roman"/>
              </w:rPr>
              <w:t>User : semua civitas pens</w:t>
            </w:r>
          </w:p>
          <w:p w14:paraId="0FBC1E6C" w14:textId="77777777" w:rsidR="00791BE6" w:rsidRPr="008A10EE" w:rsidRDefault="00791BE6" w:rsidP="00257ECF">
            <w:pPr>
              <w:jc w:val="both"/>
              <w:rPr>
                <w:rFonts w:cs="Times New Roman"/>
              </w:rPr>
            </w:pPr>
            <w:r w:rsidRPr="008A10EE">
              <w:rPr>
                <w:rFonts w:cs="Times New Roman"/>
              </w:rPr>
              <w:t>Programmer : pihak dari dalam pens</w:t>
            </w:r>
          </w:p>
          <w:p w14:paraId="75C9E23C" w14:textId="3EE7D6D6" w:rsidR="00791BE6" w:rsidRPr="008A10EE" w:rsidRDefault="00791BE6" w:rsidP="00257ECF">
            <w:pPr>
              <w:jc w:val="both"/>
              <w:rPr>
                <w:rFonts w:cs="Times New Roman"/>
              </w:rPr>
            </w:pPr>
            <w:r w:rsidRPr="008A10EE">
              <w:rPr>
                <w:rFonts w:cs="Times New Roman"/>
              </w:rPr>
              <w:t>System analyst : pihak pens</w:t>
            </w:r>
          </w:p>
        </w:tc>
      </w:tr>
      <w:tr w:rsidR="00791BE6" w:rsidRPr="008A10EE" w14:paraId="3DDC3F83" w14:textId="77777777" w:rsidTr="005C215D">
        <w:tc>
          <w:tcPr>
            <w:tcW w:w="2547" w:type="dxa"/>
          </w:tcPr>
          <w:p w14:paraId="1826ABC1" w14:textId="0E6123DB" w:rsidR="00791BE6" w:rsidRPr="008A10EE" w:rsidRDefault="00791BE6" w:rsidP="00257ECF">
            <w:pPr>
              <w:jc w:val="both"/>
              <w:rPr>
                <w:rFonts w:cs="Times New Roman"/>
              </w:rPr>
            </w:pPr>
            <w:r w:rsidRPr="008A10EE">
              <w:rPr>
                <w:rFonts w:cs="Times New Roman"/>
              </w:rPr>
              <w:lastRenderedPageBreak/>
              <w:t>Bagaimanakan ekspektasi pengguna sebelum sistem ini diimplementasikan?</w:t>
            </w:r>
          </w:p>
        </w:tc>
        <w:tc>
          <w:tcPr>
            <w:tcW w:w="3028" w:type="dxa"/>
          </w:tcPr>
          <w:p w14:paraId="1E97BA8C" w14:textId="3E9B20F7" w:rsidR="00791BE6" w:rsidRPr="008A10EE" w:rsidRDefault="00791BE6" w:rsidP="00257ECF">
            <w:pPr>
              <w:jc w:val="both"/>
              <w:rPr>
                <w:rFonts w:cs="Times New Roman"/>
              </w:rPr>
            </w:pPr>
            <w:r w:rsidRPr="008A10EE">
              <w:rPr>
                <w:rFonts w:cs="Times New Roman"/>
              </w:rPr>
              <w:t>Ekspektasi pengguna sebelum sistem diimplementasikan tentu bayangannya dapat mempermudah kerja dari sistem manual ke sistem yang terintegrasi. Mempercepat pekerjaan sehingga dapat mengurangi waktu bekerja.</w:t>
            </w:r>
          </w:p>
        </w:tc>
      </w:tr>
      <w:tr w:rsidR="00791BE6" w:rsidRPr="008A10EE" w14:paraId="256EAF9A" w14:textId="77777777" w:rsidTr="005C215D">
        <w:tc>
          <w:tcPr>
            <w:tcW w:w="2547" w:type="dxa"/>
          </w:tcPr>
          <w:p w14:paraId="18338302" w14:textId="1B3AB901" w:rsidR="00791BE6" w:rsidRPr="008A10EE" w:rsidRDefault="00791BE6" w:rsidP="00257ECF">
            <w:pPr>
              <w:jc w:val="both"/>
              <w:rPr>
                <w:rFonts w:cs="Times New Roman"/>
              </w:rPr>
            </w:pPr>
            <w:r w:rsidRPr="008A10EE">
              <w:rPr>
                <w:rFonts w:cs="Times New Roman"/>
              </w:rPr>
              <w:t>Setelah sistem diimplementasikan, sesuaikah dengan ekspektasi pengguna sebelumnya?</w:t>
            </w:r>
          </w:p>
        </w:tc>
        <w:tc>
          <w:tcPr>
            <w:tcW w:w="3028" w:type="dxa"/>
          </w:tcPr>
          <w:p w14:paraId="0B35AE5C" w14:textId="6ACFD59B" w:rsidR="00791BE6" w:rsidRPr="008A10EE" w:rsidRDefault="00791BE6" w:rsidP="00257ECF">
            <w:pPr>
              <w:jc w:val="both"/>
              <w:rPr>
                <w:rFonts w:cs="Times New Roman"/>
              </w:rPr>
            </w:pPr>
            <w:r w:rsidRPr="008A10EE">
              <w:rPr>
                <w:rFonts w:cs="Times New Roman"/>
              </w:rPr>
              <w:t>Tentunya ada yang sesuai dengan ekspektasi dan ada yang tidak sesuai ekspektasi (kurang menerima). Karena pasti ketika ada sistem baru yang diimplementasikan di organisasi tentu akan merubah pola kerja dari pihak yang menggunakan sistem baru tersebut. Mengubah kebiasaan menggunakan sistem lama ke sistem baru adalah tantangan terbesar, orang orang yang sudah berpikiran dimudahkan dengan sistem lama pasti merasa sistem baru tidak lebih baik dari sistem lama. Maka dari itu pasti dibutuhkan training untuk membiasakan agar pengguna sistem baru dapat terbiasa dan menerima sesuai dengan ekspektasi pembuat sistem untuk penggunanya. Selain training juga dapat dalam bentuk reward dan punishment.</w:t>
            </w:r>
          </w:p>
        </w:tc>
      </w:tr>
      <w:tr w:rsidR="00791BE6" w:rsidRPr="008A10EE" w14:paraId="4E26E104" w14:textId="77777777" w:rsidTr="005C215D">
        <w:tc>
          <w:tcPr>
            <w:tcW w:w="2547" w:type="dxa"/>
          </w:tcPr>
          <w:p w14:paraId="64DBB7DF" w14:textId="1A69DB76" w:rsidR="00791BE6" w:rsidRPr="008A10EE" w:rsidRDefault="00791BE6" w:rsidP="00257ECF">
            <w:pPr>
              <w:jc w:val="both"/>
              <w:rPr>
                <w:rFonts w:cs="Times New Roman"/>
              </w:rPr>
            </w:pPr>
            <w:r w:rsidRPr="008A10EE">
              <w:rPr>
                <w:rFonts w:cs="Times New Roman"/>
              </w:rPr>
              <w:t>Apa saja yang diperlukan dalam sistem?</w:t>
            </w:r>
          </w:p>
        </w:tc>
        <w:tc>
          <w:tcPr>
            <w:tcW w:w="3028" w:type="dxa"/>
          </w:tcPr>
          <w:p w14:paraId="5C29E444" w14:textId="7FDFDE4A" w:rsidR="00791BE6" w:rsidRPr="008A10EE" w:rsidRDefault="00791BE6" w:rsidP="00257ECF">
            <w:pPr>
              <w:jc w:val="both"/>
              <w:rPr>
                <w:rFonts w:cs="Times New Roman"/>
              </w:rPr>
            </w:pPr>
            <w:r w:rsidRPr="008A10EE">
              <w:rPr>
                <w:rFonts w:cs="Times New Roman"/>
              </w:rPr>
              <w:t xml:space="preserve">Untuk sistem MIS ini memerlukan fitur yang dapat </w:t>
            </w:r>
            <w:r w:rsidRPr="008A10EE">
              <w:rPr>
                <w:rFonts w:cs="Times New Roman"/>
              </w:rPr>
              <w:lastRenderedPageBreak/>
              <w:t>digunakan untuk mendukung mahasiswa dalam perkuliahan seperti jadwal kuliah, melihat nilai, kerja praktik, dll. Untuk dosen sistem ini memerlukan fitur untuk memasukkan nilai, upload soal, dll. Untuk kepegawaian sistem ini memerlukan fitur untuk mengurus bidang keuangan, dll</w:t>
            </w:r>
          </w:p>
        </w:tc>
      </w:tr>
      <w:tr w:rsidR="00791BE6" w:rsidRPr="008A10EE" w14:paraId="08EB478C" w14:textId="77777777" w:rsidTr="005C215D">
        <w:tc>
          <w:tcPr>
            <w:tcW w:w="2547" w:type="dxa"/>
          </w:tcPr>
          <w:p w14:paraId="5DEAAF5E" w14:textId="677D0149" w:rsidR="00791BE6" w:rsidRPr="008A10EE" w:rsidRDefault="00791BE6" w:rsidP="00257ECF">
            <w:pPr>
              <w:jc w:val="both"/>
              <w:rPr>
                <w:rFonts w:cs="Times New Roman"/>
              </w:rPr>
            </w:pPr>
            <w:r w:rsidRPr="008A10EE">
              <w:rPr>
                <w:rFonts w:cs="Times New Roman"/>
              </w:rPr>
              <w:lastRenderedPageBreak/>
              <w:t>Apakah kebutuhan stakeholder terpenuhi ?</w:t>
            </w:r>
          </w:p>
        </w:tc>
        <w:tc>
          <w:tcPr>
            <w:tcW w:w="3028" w:type="dxa"/>
          </w:tcPr>
          <w:p w14:paraId="0F569DAA" w14:textId="71DEFDEE" w:rsidR="00791BE6" w:rsidRPr="008A10EE" w:rsidRDefault="00791BE6" w:rsidP="00257ECF">
            <w:pPr>
              <w:jc w:val="both"/>
              <w:rPr>
                <w:rFonts w:cs="Times New Roman"/>
              </w:rPr>
            </w:pPr>
            <w:r w:rsidRPr="008A10EE">
              <w:rPr>
                <w:rFonts w:cs="Times New Roman"/>
              </w:rPr>
              <w:t>Sampai saat ini terpenuhi, karena kita membuat sistem sesuai dengan peraturan yang telah ada, dan mengikuti perkembangan dari dikti</w:t>
            </w:r>
          </w:p>
        </w:tc>
      </w:tr>
      <w:tr w:rsidR="00791BE6" w:rsidRPr="008A10EE" w14:paraId="2E21A50E" w14:textId="77777777" w:rsidTr="005C215D">
        <w:tc>
          <w:tcPr>
            <w:tcW w:w="2547" w:type="dxa"/>
          </w:tcPr>
          <w:p w14:paraId="02928FDC" w14:textId="6D0F5FE6" w:rsidR="00791BE6" w:rsidRPr="008A10EE" w:rsidRDefault="00791BE6" w:rsidP="00257ECF">
            <w:pPr>
              <w:jc w:val="both"/>
              <w:rPr>
                <w:rFonts w:cs="Times New Roman"/>
              </w:rPr>
            </w:pPr>
            <w:r w:rsidRPr="008A10EE">
              <w:rPr>
                <w:rFonts w:cs="Times New Roman"/>
              </w:rPr>
              <w:t>Siapa yang membuat / mengembangkan sistem ini?</w:t>
            </w:r>
          </w:p>
        </w:tc>
        <w:tc>
          <w:tcPr>
            <w:tcW w:w="3028" w:type="dxa"/>
          </w:tcPr>
          <w:p w14:paraId="4BA5AE6F" w14:textId="56E85302" w:rsidR="00791BE6" w:rsidRPr="008A10EE" w:rsidRDefault="00791BE6" w:rsidP="00257ECF">
            <w:pPr>
              <w:jc w:val="both"/>
              <w:rPr>
                <w:rFonts w:cs="Times New Roman"/>
              </w:rPr>
            </w:pPr>
            <w:r w:rsidRPr="008A10EE">
              <w:rPr>
                <w:rFonts w:cs="Times New Roman"/>
              </w:rPr>
              <w:t>Pihak PENS sendiri, terdapat 3 karyawan untuk IT sebagai programmer, sistem analis melibatkan management dan satu dosen sebagai pemimpin proyek.</w:t>
            </w:r>
          </w:p>
        </w:tc>
      </w:tr>
      <w:tr w:rsidR="00791BE6" w:rsidRPr="008A10EE" w14:paraId="7EECEEA2" w14:textId="77777777" w:rsidTr="005C215D">
        <w:tc>
          <w:tcPr>
            <w:tcW w:w="2547" w:type="dxa"/>
          </w:tcPr>
          <w:p w14:paraId="3F105055" w14:textId="4E413461" w:rsidR="00791BE6" w:rsidRPr="008A10EE" w:rsidRDefault="00791BE6" w:rsidP="00257ECF">
            <w:pPr>
              <w:jc w:val="both"/>
              <w:rPr>
                <w:rFonts w:cs="Times New Roman"/>
              </w:rPr>
            </w:pPr>
            <w:r w:rsidRPr="008A10EE">
              <w:rPr>
                <w:rFonts w:cs="Times New Roman"/>
              </w:rPr>
              <w:t>Apakah ada hardware tertentu untuk implementasi sistem?</w:t>
            </w:r>
          </w:p>
        </w:tc>
        <w:tc>
          <w:tcPr>
            <w:tcW w:w="3028" w:type="dxa"/>
          </w:tcPr>
          <w:p w14:paraId="1168E3CD" w14:textId="77777777" w:rsidR="00791BE6" w:rsidRPr="008A10EE" w:rsidRDefault="00791BE6" w:rsidP="00257ECF">
            <w:pPr>
              <w:jc w:val="both"/>
              <w:rPr>
                <w:rFonts w:cs="Times New Roman"/>
              </w:rPr>
            </w:pPr>
            <w:r w:rsidRPr="008A10EE">
              <w:rPr>
                <w:rFonts w:cs="Times New Roman"/>
              </w:rPr>
              <w:t>Untuk sampai saat ini hanya bisa diakses lewat website (https://) dan dapat digunakan dan di download via playstore (mobile apps)</w:t>
            </w:r>
          </w:p>
          <w:p w14:paraId="6FE6A8F7" w14:textId="7FF7F59A" w:rsidR="00791BE6" w:rsidRPr="008A10EE" w:rsidRDefault="00791BE6" w:rsidP="00257ECF">
            <w:pPr>
              <w:jc w:val="both"/>
              <w:rPr>
                <w:rFonts w:cs="Times New Roman"/>
              </w:rPr>
            </w:pPr>
            <w:r w:rsidRPr="008A10EE">
              <w:rPr>
                <w:rFonts w:cs="Times New Roman"/>
              </w:rPr>
              <w:t>- Untuk implementasi MIS sendiri membutuhkan 1 server</w:t>
            </w:r>
          </w:p>
        </w:tc>
      </w:tr>
      <w:tr w:rsidR="00791BE6" w:rsidRPr="008A10EE" w14:paraId="1FD19C26" w14:textId="77777777" w:rsidTr="005C215D">
        <w:tc>
          <w:tcPr>
            <w:tcW w:w="2547" w:type="dxa"/>
          </w:tcPr>
          <w:p w14:paraId="5614AF26" w14:textId="6953440C" w:rsidR="00791BE6" w:rsidRPr="008A10EE" w:rsidRDefault="00791BE6" w:rsidP="00257ECF">
            <w:pPr>
              <w:jc w:val="both"/>
              <w:rPr>
                <w:rFonts w:cs="Times New Roman"/>
              </w:rPr>
            </w:pPr>
            <w:r w:rsidRPr="008A10EE">
              <w:rPr>
                <w:rFonts w:cs="Times New Roman"/>
              </w:rPr>
              <w:t>Bagaimana mengonfigurasikan dari sistem lama ke sistem yang baru?</w:t>
            </w:r>
          </w:p>
        </w:tc>
        <w:tc>
          <w:tcPr>
            <w:tcW w:w="3028" w:type="dxa"/>
          </w:tcPr>
          <w:p w14:paraId="72902B14" w14:textId="44B23D6A" w:rsidR="00791BE6" w:rsidRPr="008A10EE" w:rsidRDefault="00791BE6" w:rsidP="00257ECF">
            <w:pPr>
              <w:jc w:val="both"/>
              <w:rPr>
                <w:rFonts w:cs="Times New Roman"/>
              </w:rPr>
            </w:pPr>
            <w:r w:rsidRPr="008A10EE">
              <w:rPr>
                <w:rFonts w:cs="Times New Roman"/>
              </w:rPr>
              <w:t>Setiap ada modul baru ataupun perubahan cara maka akan melakukan training kepada user yang bersangkutan, ini dilakukan saat ada perubahan sistem. Apabila ada perubahan yang minor maka cukup memberitahukan melalui email.</w:t>
            </w:r>
          </w:p>
        </w:tc>
      </w:tr>
      <w:tr w:rsidR="00791BE6" w:rsidRPr="008A10EE" w14:paraId="545281D5" w14:textId="77777777" w:rsidTr="005C215D">
        <w:tc>
          <w:tcPr>
            <w:tcW w:w="2547" w:type="dxa"/>
          </w:tcPr>
          <w:p w14:paraId="1158CB11" w14:textId="4D7B5B79" w:rsidR="00791BE6" w:rsidRPr="008A10EE" w:rsidRDefault="00791BE6" w:rsidP="00257ECF">
            <w:pPr>
              <w:jc w:val="both"/>
              <w:rPr>
                <w:rFonts w:cs="Times New Roman"/>
              </w:rPr>
            </w:pPr>
            <w:r w:rsidRPr="008A10EE">
              <w:rPr>
                <w:rFonts w:cs="Times New Roman"/>
              </w:rPr>
              <w:lastRenderedPageBreak/>
              <w:t>Apakah ada hak akses yang berbeda – beda untuk pengguna sistem?</w:t>
            </w:r>
          </w:p>
        </w:tc>
        <w:tc>
          <w:tcPr>
            <w:tcW w:w="3028" w:type="dxa"/>
          </w:tcPr>
          <w:p w14:paraId="1672FCA2" w14:textId="1CCC66CA" w:rsidR="00791BE6" w:rsidRPr="008A10EE" w:rsidRDefault="00791BE6" w:rsidP="00257ECF">
            <w:pPr>
              <w:jc w:val="both"/>
              <w:rPr>
                <w:rFonts w:cs="Times New Roman"/>
              </w:rPr>
            </w:pPr>
            <w:r w:rsidRPr="008A10EE">
              <w:rPr>
                <w:rFonts w:cs="Times New Roman"/>
              </w:rPr>
              <w:t>Tentu ada perbedaan hak akses. Maka ada dua tipe sistem dari MIS, MIS yang hanya dapat di akses di lingkungan PENS dan MIS Online yang dapat di akses di luar lingkungan PENS namun memiliki fitur terbatas yang sekiranya dapat membantu civitas PENS apabila berada di luar lingkungan PENS seperti fitur KP (Kerja Praktik) yang pasti mahasiswa harus mengakses di luar kota ketika menjalani KP.</w:t>
            </w:r>
          </w:p>
        </w:tc>
      </w:tr>
      <w:tr w:rsidR="00791BE6" w:rsidRPr="008A10EE" w14:paraId="4370E7E0" w14:textId="77777777" w:rsidTr="005C215D">
        <w:tc>
          <w:tcPr>
            <w:tcW w:w="2547" w:type="dxa"/>
          </w:tcPr>
          <w:p w14:paraId="26D864B5" w14:textId="496FFA95" w:rsidR="00791BE6" w:rsidRPr="008A10EE" w:rsidRDefault="00791BE6" w:rsidP="00257ECF">
            <w:pPr>
              <w:jc w:val="both"/>
              <w:rPr>
                <w:rFonts w:cs="Times New Roman"/>
              </w:rPr>
            </w:pPr>
            <w:r w:rsidRPr="008A10EE">
              <w:rPr>
                <w:rFonts w:cs="Times New Roman"/>
              </w:rPr>
              <w:t>Apakah ada pengadaan baru untuk implementasi sistem? (bandwith, port, server, dll)</w:t>
            </w:r>
          </w:p>
        </w:tc>
        <w:tc>
          <w:tcPr>
            <w:tcW w:w="3028" w:type="dxa"/>
          </w:tcPr>
          <w:p w14:paraId="569C40DB" w14:textId="0AA70547" w:rsidR="00791BE6" w:rsidRPr="008A10EE" w:rsidRDefault="00791BE6" w:rsidP="00257ECF">
            <w:pPr>
              <w:jc w:val="both"/>
              <w:rPr>
                <w:rFonts w:cs="Times New Roman"/>
              </w:rPr>
            </w:pPr>
            <w:r w:rsidRPr="008A10EE">
              <w:rPr>
                <w:rFonts w:cs="Times New Roman"/>
              </w:rPr>
              <w:t>Iya ada, nambah mesin absen di tiap kelas. Server hanya satu main-server dan server back-up. Kalau untuk parkiran nambah alat saat masuk dan keluar parkiran untuk scan smart card, scan barcode</w:t>
            </w:r>
          </w:p>
        </w:tc>
      </w:tr>
      <w:tr w:rsidR="00791BE6" w:rsidRPr="008A10EE" w14:paraId="4DE1F538" w14:textId="77777777" w:rsidTr="005C215D">
        <w:tc>
          <w:tcPr>
            <w:tcW w:w="2547" w:type="dxa"/>
          </w:tcPr>
          <w:p w14:paraId="0A21C105" w14:textId="56804A5F" w:rsidR="00791BE6" w:rsidRPr="008A10EE" w:rsidRDefault="00791BE6" w:rsidP="00257ECF">
            <w:pPr>
              <w:jc w:val="both"/>
              <w:rPr>
                <w:rFonts w:cs="Times New Roman"/>
              </w:rPr>
            </w:pPr>
            <w:r w:rsidRPr="008A10EE">
              <w:rPr>
                <w:rFonts w:cs="Times New Roman"/>
              </w:rPr>
              <w:t>Sebelum sistem diimplementasikan, apakah ada sosialisasi / training untuk pengguna sistem?</w:t>
            </w:r>
          </w:p>
        </w:tc>
        <w:tc>
          <w:tcPr>
            <w:tcW w:w="3028" w:type="dxa"/>
          </w:tcPr>
          <w:p w14:paraId="4BF695E9" w14:textId="240C56B2" w:rsidR="00791BE6" w:rsidRPr="008A10EE" w:rsidRDefault="00791BE6" w:rsidP="00257ECF">
            <w:pPr>
              <w:jc w:val="both"/>
              <w:rPr>
                <w:rFonts w:cs="Times New Roman"/>
              </w:rPr>
            </w:pPr>
            <w:r w:rsidRPr="008A10EE">
              <w:rPr>
                <w:rFonts w:cs="Times New Roman"/>
              </w:rPr>
              <w:t>Sosialisasi pasti ada, supaya user atau pengguna sistem agar terhindar dari ‘cultural-shock’ kemudian untuk training untuk beberapa pengguna atau civitas akademik yang minoritas terhadap updatenya sistem dikumpulkan jadi satu dan diberikan arahan untuk menggunakan sistem.</w:t>
            </w:r>
          </w:p>
        </w:tc>
      </w:tr>
      <w:tr w:rsidR="00791BE6" w:rsidRPr="008A10EE" w14:paraId="2881C67A" w14:textId="77777777" w:rsidTr="005C215D">
        <w:tc>
          <w:tcPr>
            <w:tcW w:w="2547" w:type="dxa"/>
          </w:tcPr>
          <w:p w14:paraId="740ED9ED" w14:textId="78C0B572" w:rsidR="00791BE6" w:rsidRPr="008A10EE" w:rsidRDefault="00791BE6" w:rsidP="00257ECF">
            <w:pPr>
              <w:jc w:val="both"/>
              <w:rPr>
                <w:rFonts w:cs="Times New Roman"/>
              </w:rPr>
            </w:pPr>
            <w:r w:rsidRPr="008A10EE">
              <w:rPr>
                <w:rFonts w:cs="Times New Roman"/>
              </w:rPr>
              <w:t>Jika ada, apa dampak / fungsi dari diadakannya training?</w:t>
            </w:r>
          </w:p>
        </w:tc>
        <w:tc>
          <w:tcPr>
            <w:tcW w:w="3028" w:type="dxa"/>
          </w:tcPr>
          <w:p w14:paraId="78CB40CC" w14:textId="5A8E0486" w:rsidR="00791BE6" w:rsidRPr="008A10EE" w:rsidRDefault="00791BE6" w:rsidP="00257ECF">
            <w:pPr>
              <w:jc w:val="both"/>
              <w:rPr>
                <w:rFonts w:cs="Times New Roman"/>
              </w:rPr>
            </w:pPr>
            <w:r w:rsidRPr="008A10EE">
              <w:rPr>
                <w:rFonts w:cs="Times New Roman"/>
              </w:rPr>
              <w:t xml:space="preserve">Jadi IT-minded dan lebih mudah pekerjaannya, efektif dan efisien. Namun, juga menimbulkan kesenjangan sosial antara satu user dg yg </w:t>
            </w:r>
            <w:r w:rsidRPr="008A10EE">
              <w:rPr>
                <w:rFonts w:cs="Times New Roman"/>
              </w:rPr>
              <w:lastRenderedPageBreak/>
              <w:t>lain, terutama jika yang satu tugasnya gampang terselesaikan karena ada teknologi dan yang satu mau ada teknologi ataupun tidak pekerjaannya sama-sama banyak. Tidak berubah dari segi pekerjaannya.</w:t>
            </w:r>
          </w:p>
        </w:tc>
      </w:tr>
      <w:tr w:rsidR="00791BE6" w:rsidRPr="008A10EE" w14:paraId="2A856667" w14:textId="77777777" w:rsidTr="005C215D">
        <w:tc>
          <w:tcPr>
            <w:tcW w:w="2547" w:type="dxa"/>
          </w:tcPr>
          <w:p w14:paraId="19D4E501" w14:textId="282689AB" w:rsidR="00791BE6" w:rsidRPr="008A10EE" w:rsidRDefault="00791BE6" w:rsidP="00257ECF">
            <w:pPr>
              <w:jc w:val="both"/>
              <w:rPr>
                <w:rFonts w:cs="Times New Roman"/>
              </w:rPr>
            </w:pPr>
            <w:r w:rsidRPr="008A10EE">
              <w:rPr>
                <w:rFonts w:cs="Times New Roman"/>
              </w:rPr>
              <w:lastRenderedPageBreak/>
              <w:t>Apakah training ini membantu dalam pemahaman penggunaan sistem yang baru?</w:t>
            </w:r>
          </w:p>
        </w:tc>
        <w:tc>
          <w:tcPr>
            <w:tcW w:w="3028" w:type="dxa"/>
          </w:tcPr>
          <w:p w14:paraId="1762207F" w14:textId="473AB36B" w:rsidR="00791BE6" w:rsidRPr="008A10EE" w:rsidRDefault="00791BE6" w:rsidP="00257ECF">
            <w:pPr>
              <w:jc w:val="both"/>
              <w:rPr>
                <w:rFonts w:cs="Times New Roman"/>
              </w:rPr>
            </w:pPr>
            <w:r w:rsidRPr="008A10EE">
              <w:rPr>
                <w:rFonts w:cs="Times New Roman"/>
              </w:rPr>
              <w:t>Iya, dengan adanya training atau sosialisasi terhadap pemahaman penggunaan sistem PL yang ada di PENS semua pekerjaan menjadi lebih mudah dan efektif.</w:t>
            </w:r>
          </w:p>
        </w:tc>
      </w:tr>
      <w:tr w:rsidR="00791BE6" w:rsidRPr="008A10EE" w14:paraId="44BF913D" w14:textId="77777777" w:rsidTr="005C215D">
        <w:tc>
          <w:tcPr>
            <w:tcW w:w="2547" w:type="dxa"/>
          </w:tcPr>
          <w:p w14:paraId="3EB7AB17" w14:textId="0DC103AA" w:rsidR="00791BE6" w:rsidRPr="008A10EE" w:rsidRDefault="00791BE6" w:rsidP="00257ECF">
            <w:pPr>
              <w:jc w:val="both"/>
              <w:rPr>
                <w:rFonts w:cs="Times New Roman"/>
              </w:rPr>
            </w:pPr>
            <w:r w:rsidRPr="008A10EE">
              <w:rPr>
                <w:rFonts w:cs="Times New Roman"/>
              </w:rPr>
              <w:t>Bagaimana kesiapan pengguna mengenai sistem saat baru diimpelementasikan?</w:t>
            </w:r>
          </w:p>
        </w:tc>
        <w:tc>
          <w:tcPr>
            <w:tcW w:w="3028" w:type="dxa"/>
          </w:tcPr>
          <w:p w14:paraId="272B5744" w14:textId="79AB404E" w:rsidR="00791BE6" w:rsidRPr="008A10EE" w:rsidRDefault="00791BE6" w:rsidP="00257ECF">
            <w:pPr>
              <w:jc w:val="both"/>
              <w:rPr>
                <w:rFonts w:cs="Times New Roman"/>
              </w:rPr>
            </w:pPr>
            <w:r w:rsidRPr="008A10EE">
              <w:rPr>
                <w:rFonts w:cs="Times New Roman"/>
              </w:rPr>
              <w:t>Rata-rata staff disini lulusan SMA, emang masih kesulitan dalam  pengemplementasian. Biasanya disetiap bagian ada satu anak muda untuk mengajari orang-orang tua dalam menggunakan sistem yang baru. Kalau dikatan siap atau tidak, kita siap dengan menempatkan satu orang anak muda untuk melanjutkan sistem yang ada sekarang.</w:t>
            </w:r>
          </w:p>
        </w:tc>
      </w:tr>
      <w:tr w:rsidR="00791BE6" w:rsidRPr="008A10EE" w14:paraId="1065F61E" w14:textId="77777777" w:rsidTr="005C215D">
        <w:tc>
          <w:tcPr>
            <w:tcW w:w="2547" w:type="dxa"/>
          </w:tcPr>
          <w:p w14:paraId="420C1D0D" w14:textId="335DE109" w:rsidR="00791BE6" w:rsidRPr="008A10EE" w:rsidRDefault="00791BE6" w:rsidP="00257ECF">
            <w:pPr>
              <w:jc w:val="both"/>
              <w:rPr>
                <w:rFonts w:cs="Times New Roman"/>
              </w:rPr>
            </w:pPr>
            <w:r w:rsidRPr="008A10EE">
              <w:rPr>
                <w:rFonts w:cs="Times New Roman"/>
              </w:rPr>
              <w:t>Membutuhkan waktu berapa lama untuk beradaptasi dengan sistem yang baru?</w:t>
            </w:r>
          </w:p>
        </w:tc>
        <w:tc>
          <w:tcPr>
            <w:tcW w:w="3028" w:type="dxa"/>
          </w:tcPr>
          <w:p w14:paraId="65C34CCB" w14:textId="360668B4" w:rsidR="00791BE6" w:rsidRPr="008A10EE" w:rsidRDefault="00791BE6" w:rsidP="00257ECF">
            <w:pPr>
              <w:jc w:val="both"/>
              <w:rPr>
                <w:rFonts w:cs="Times New Roman"/>
              </w:rPr>
            </w:pPr>
            <w:r w:rsidRPr="008A10EE">
              <w:rPr>
                <w:rFonts w:cs="Times New Roman"/>
              </w:rPr>
              <w:t>Membutuhkan waktu yang cukup lama, terkadang user juga masih memiliki tugas baru sehingga memperlambat waktu adaptasi dengan sistem.</w:t>
            </w:r>
          </w:p>
        </w:tc>
      </w:tr>
      <w:tr w:rsidR="00791BE6" w:rsidRPr="008A10EE" w14:paraId="0554B3E2" w14:textId="77777777" w:rsidTr="005C215D">
        <w:tc>
          <w:tcPr>
            <w:tcW w:w="2547" w:type="dxa"/>
          </w:tcPr>
          <w:p w14:paraId="13AECADE" w14:textId="38FBEF0E" w:rsidR="00791BE6" w:rsidRPr="008A10EE" w:rsidRDefault="00791BE6" w:rsidP="00257ECF">
            <w:pPr>
              <w:jc w:val="both"/>
              <w:rPr>
                <w:rFonts w:cs="Times New Roman"/>
              </w:rPr>
            </w:pPr>
            <w:r w:rsidRPr="008A10EE">
              <w:rPr>
                <w:rFonts w:cs="Times New Roman"/>
              </w:rPr>
              <w:t>Berapa lama sistem ini akan dilakukan maintenance? Siapa yang melakukan?</w:t>
            </w:r>
          </w:p>
        </w:tc>
        <w:tc>
          <w:tcPr>
            <w:tcW w:w="3028" w:type="dxa"/>
          </w:tcPr>
          <w:p w14:paraId="33A96A03" w14:textId="1CE97A63" w:rsidR="00791BE6" w:rsidRPr="008A10EE" w:rsidRDefault="00791BE6" w:rsidP="00257ECF">
            <w:pPr>
              <w:jc w:val="both"/>
              <w:rPr>
                <w:rFonts w:cs="Times New Roman"/>
              </w:rPr>
            </w:pPr>
            <w:r w:rsidRPr="008A10EE">
              <w:rPr>
                <w:rFonts w:cs="Times New Roman"/>
              </w:rPr>
              <w:t xml:space="preserve">MIS ini never ending project. Perubahan untuk MIS ini mengikuti perubahan sesuai dengan peraturan dari dikti. Jadi setiap tahun dilakukan </w:t>
            </w:r>
            <w:r w:rsidRPr="008A10EE">
              <w:rPr>
                <w:rFonts w:cs="Times New Roman"/>
              </w:rPr>
              <w:lastRenderedPageBreak/>
              <w:t>maintenance oleh pihak PENS sendiri.</w:t>
            </w:r>
          </w:p>
        </w:tc>
      </w:tr>
      <w:tr w:rsidR="00791BE6" w:rsidRPr="008A10EE" w14:paraId="747FEC42" w14:textId="77777777" w:rsidTr="005C215D">
        <w:tc>
          <w:tcPr>
            <w:tcW w:w="2547" w:type="dxa"/>
          </w:tcPr>
          <w:p w14:paraId="46520653" w14:textId="7312457C" w:rsidR="00791BE6" w:rsidRPr="008A10EE" w:rsidRDefault="00791BE6" w:rsidP="00257ECF">
            <w:pPr>
              <w:jc w:val="both"/>
              <w:rPr>
                <w:rFonts w:cs="Times New Roman"/>
              </w:rPr>
            </w:pPr>
            <w:r w:rsidRPr="008A10EE">
              <w:rPr>
                <w:rFonts w:cs="Times New Roman"/>
              </w:rPr>
              <w:lastRenderedPageBreak/>
              <w:t>Sebelum sistem diimplementasikan, apakah ada testing?</w:t>
            </w:r>
          </w:p>
        </w:tc>
        <w:tc>
          <w:tcPr>
            <w:tcW w:w="3028" w:type="dxa"/>
          </w:tcPr>
          <w:p w14:paraId="53C981A8" w14:textId="4F976105" w:rsidR="00791BE6" w:rsidRPr="008A10EE" w:rsidRDefault="00791BE6" w:rsidP="00257ECF">
            <w:pPr>
              <w:jc w:val="both"/>
              <w:rPr>
                <w:rFonts w:cs="Times New Roman"/>
              </w:rPr>
            </w:pPr>
            <w:r w:rsidRPr="008A10EE">
              <w:rPr>
                <w:rFonts w:cs="Times New Roman"/>
              </w:rPr>
              <w:t>Iya, ada testing.</w:t>
            </w:r>
          </w:p>
        </w:tc>
      </w:tr>
      <w:tr w:rsidR="00791BE6" w:rsidRPr="008A10EE" w14:paraId="5D83B27D" w14:textId="77777777" w:rsidTr="005C215D">
        <w:tc>
          <w:tcPr>
            <w:tcW w:w="2547" w:type="dxa"/>
          </w:tcPr>
          <w:p w14:paraId="673B4DE9" w14:textId="6D391363" w:rsidR="00791BE6" w:rsidRPr="008A10EE" w:rsidRDefault="00791BE6" w:rsidP="00257ECF">
            <w:pPr>
              <w:jc w:val="both"/>
              <w:rPr>
                <w:rFonts w:cs="Times New Roman"/>
              </w:rPr>
            </w:pPr>
            <w:r w:rsidRPr="008A10EE">
              <w:rPr>
                <w:rFonts w:cs="Times New Roman"/>
              </w:rPr>
              <w:t>Siapa yang melakukan?</w:t>
            </w:r>
          </w:p>
        </w:tc>
        <w:tc>
          <w:tcPr>
            <w:tcW w:w="3028" w:type="dxa"/>
          </w:tcPr>
          <w:p w14:paraId="6928CE6A" w14:textId="68D68363" w:rsidR="00791BE6" w:rsidRPr="008A10EE" w:rsidRDefault="00791BE6" w:rsidP="00257ECF">
            <w:pPr>
              <w:jc w:val="both"/>
              <w:rPr>
                <w:rFonts w:cs="Times New Roman"/>
              </w:rPr>
            </w:pPr>
            <w:r w:rsidRPr="008A10EE">
              <w:rPr>
                <w:rFonts w:cs="Times New Roman"/>
              </w:rPr>
              <w:t>Pihak pens sendiri baik pengguna atau yg buat</w:t>
            </w:r>
          </w:p>
        </w:tc>
      </w:tr>
      <w:tr w:rsidR="00791BE6" w:rsidRPr="008A10EE" w14:paraId="1F715365" w14:textId="77777777" w:rsidTr="005C215D">
        <w:tc>
          <w:tcPr>
            <w:tcW w:w="2547" w:type="dxa"/>
          </w:tcPr>
          <w:p w14:paraId="211071C3" w14:textId="3A15E744" w:rsidR="00791BE6" w:rsidRPr="008A10EE" w:rsidRDefault="00791BE6" w:rsidP="00257ECF">
            <w:pPr>
              <w:jc w:val="both"/>
              <w:rPr>
                <w:rFonts w:cs="Times New Roman"/>
              </w:rPr>
            </w:pPr>
            <w:r w:rsidRPr="008A10EE">
              <w:rPr>
                <w:rFonts w:cs="Times New Roman"/>
              </w:rPr>
              <w:t>Berapa kali melakukan testing?</w:t>
            </w:r>
          </w:p>
        </w:tc>
        <w:tc>
          <w:tcPr>
            <w:tcW w:w="3028" w:type="dxa"/>
          </w:tcPr>
          <w:p w14:paraId="0EE91903" w14:textId="5064BCCD" w:rsidR="00791BE6" w:rsidRPr="008A10EE" w:rsidRDefault="00791BE6" w:rsidP="00257ECF">
            <w:pPr>
              <w:jc w:val="both"/>
              <w:rPr>
                <w:rFonts w:cs="Times New Roman"/>
              </w:rPr>
            </w:pPr>
            <w:r w:rsidRPr="008A10EE">
              <w:rPr>
                <w:rFonts w:cs="Times New Roman"/>
              </w:rPr>
              <w:t>Tidak ditentukan berapa kalinya, karena PL tersebut itu dibuat sendiri dan dipakai di lingkup internal pens itu saja.</w:t>
            </w:r>
          </w:p>
        </w:tc>
      </w:tr>
      <w:tr w:rsidR="00791BE6" w:rsidRPr="008A10EE" w14:paraId="546D4B89" w14:textId="77777777" w:rsidTr="005C215D">
        <w:tc>
          <w:tcPr>
            <w:tcW w:w="2547" w:type="dxa"/>
          </w:tcPr>
          <w:p w14:paraId="2BF4FD10" w14:textId="2E73153F" w:rsidR="00791BE6" w:rsidRPr="008A10EE" w:rsidRDefault="00791BE6" w:rsidP="00257ECF">
            <w:pPr>
              <w:jc w:val="both"/>
              <w:rPr>
                <w:rFonts w:cs="Times New Roman"/>
              </w:rPr>
            </w:pPr>
            <w:r w:rsidRPr="008A10EE">
              <w:rPr>
                <w:rFonts w:cs="Times New Roman"/>
              </w:rPr>
              <w:t>Setelah melakukan testing apakah ada perubahan / ketidaksesuaian dengan perencanaan awal?</w:t>
            </w:r>
          </w:p>
        </w:tc>
        <w:tc>
          <w:tcPr>
            <w:tcW w:w="3028" w:type="dxa"/>
          </w:tcPr>
          <w:p w14:paraId="709D0F9F" w14:textId="4469409E" w:rsidR="00791BE6" w:rsidRPr="008A10EE" w:rsidRDefault="00791BE6" w:rsidP="00257ECF">
            <w:pPr>
              <w:jc w:val="both"/>
              <w:rPr>
                <w:rFonts w:cs="Times New Roman"/>
              </w:rPr>
            </w:pPr>
            <w:r w:rsidRPr="008A10EE">
              <w:rPr>
                <w:rFonts w:cs="Times New Roman"/>
              </w:rPr>
              <w:t>Iya, ada perubahan. Karena di pens ini, projectnya never-ending project. Dibuat semaksimal mungkin, namun jika ada kekurangan ya diperbaiki sendiri. Misal, ada perubahan dari kemenristekdikti ada sistem atau aturan yang harus dirubah. Contoh : aplikasi MI untuk dosen, harus mengisi materi yang disampaikan. Sekarang aplikasi tersebut tidak digunakan semenjak ada peraturan ristekdikti, harus mengisi lewat platform ristekdikti.</w:t>
            </w:r>
          </w:p>
        </w:tc>
      </w:tr>
      <w:tr w:rsidR="00791BE6" w:rsidRPr="008A10EE" w14:paraId="584D617D" w14:textId="77777777" w:rsidTr="005C215D">
        <w:tc>
          <w:tcPr>
            <w:tcW w:w="2547" w:type="dxa"/>
          </w:tcPr>
          <w:p w14:paraId="0855FC2C" w14:textId="4A4C7906" w:rsidR="00791BE6" w:rsidRPr="008A10EE" w:rsidRDefault="00791BE6" w:rsidP="00257ECF">
            <w:pPr>
              <w:jc w:val="both"/>
              <w:rPr>
                <w:rFonts w:cs="Times New Roman"/>
              </w:rPr>
            </w:pPr>
            <w:r w:rsidRPr="008A10EE">
              <w:rPr>
                <w:rFonts w:cs="Times New Roman"/>
              </w:rPr>
              <w:t>Berapa lama melakukan perencanaan pembuatan sistem?</w:t>
            </w:r>
          </w:p>
        </w:tc>
        <w:tc>
          <w:tcPr>
            <w:tcW w:w="3028" w:type="dxa"/>
          </w:tcPr>
          <w:p w14:paraId="65B7D403" w14:textId="28E0BF2F" w:rsidR="00791BE6" w:rsidRPr="008A10EE" w:rsidRDefault="00791BE6" w:rsidP="00257ECF">
            <w:pPr>
              <w:jc w:val="both"/>
              <w:rPr>
                <w:rFonts w:cs="Times New Roman"/>
              </w:rPr>
            </w:pPr>
            <w:r w:rsidRPr="008A10EE">
              <w:rPr>
                <w:rFonts w:cs="Times New Roman"/>
              </w:rPr>
              <w:t>Sebelumnya sudah didesain untuk sistem yang besar dengan urutan-urutan modul yang akan dikeluarkan</w:t>
            </w:r>
          </w:p>
        </w:tc>
      </w:tr>
      <w:tr w:rsidR="00791BE6" w:rsidRPr="008A10EE" w14:paraId="72A493D3" w14:textId="77777777" w:rsidTr="005C215D">
        <w:tc>
          <w:tcPr>
            <w:tcW w:w="2547" w:type="dxa"/>
          </w:tcPr>
          <w:p w14:paraId="332EE88F" w14:textId="5383E01E" w:rsidR="00791BE6" w:rsidRPr="008A10EE" w:rsidRDefault="00791BE6" w:rsidP="00257ECF">
            <w:pPr>
              <w:jc w:val="both"/>
              <w:rPr>
                <w:rFonts w:cs="Times New Roman"/>
              </w:rPr>
            </w:pPr>
            <w:r w:rsidRPr="008A10EE">
              <w:rPr>
                <w:rFonts w:cs="Times New Roman"/>
              </w:rPr>
              <w:t>Berapa lama sistem ini dibuat?</w:t>
            </w:r>
          </w:p>
        </w:tc>
        <w:tc>
          <w:tcPr>
            <w:tcW w:w="3028" w:type="dxa"/>
          </w:tcPr>
          <w:p w14:paraId="299C7797" w14:textId="69AC8D74" w:rsidR="00791BE6" w:rsidRPr="008A10EE" w:rsidRDefault="00791BE6" w:rsidP="00257ECF">
            <w:pPr>
              <w:jc w:val="both"/>
              <w:rPr>
                <w:rFonts w:cs="Times New Roman"/>
              </w:rPr>
            </w:pPr>
            <w:r w:rsidRPr="008A10EE">
              <w:rPr>
                <w:rFonts w:cs="Times New Roman"/>
              </w:rPr>
              <w:t>Sistem ini selalu berkembang dari 2002 jadi bisa dikatakan “sistem for life”</w:t>
            </w:r>
          </w:p>
        </w:tc>
      </w:tr>
      <w:tr w:rsidR="00791BE6" w:rsidRPr="008A10EE" w14:paraId="4C9CFCF1" w14:textId="77777777" w:rsidTr="005C215D">
        <w:tc>
          <w:tcPr>
            <w:tcW w:w="2547" w:type="dxa"/>
          </w:tcPr>
          <w:p w14:paraId="081ABA05" w14:textId="59E0D161" w:rsidR="00791BE6" w:rsidRPr="008A10EE" w:rsidRDefault="00791BE6" w:rsidP="00257ECF">
            <w:pPr>
              <w:jc w:val="both"/>
              <w:rPr>
                <w:rFonts w:cs="Times New Roman"/>
              </w:rPr>
            </w:pPr>
            <w:r w:rsidRPr="008A10EE">
              <w:rPr>
                <w:rFonts w:cs="Times New Roman"/>
              </w:rPr>
              <w:lastRenderedPageBreak/>
              <w:t>Berapa lama sistem ini sudah diimplementasikan?</w:t>
            </w:r>
          </w:p>
        </w:tc>
        <w:tc>
          <w:tcPr>
            <w:tcW w:w="3028" w:type="dxa"/>
          </w:tcPr>
          <w:p w14:paraId="045F0705" w14:textId="4CC0017A" w:rsidR="00791BE6" w:rsidRPr="008A10EE" w:rsidRDefault="00791BE6" w:rsidP="00257ECF">
            <w:pPr>
              <w:jc w:val="both"/>
              <w:rPr>
                <w:rFonts w:cs="Times New Roman"/>
              </w:rPr>
            </w:pPr>
            <w:r w:rsidRPr="008A10EE">
              <w:rPr>
                <w:rFonts w:cs="Times New Roman"/>
              </w:rPr>
              <w:t>Sistem MIS ini pertama kali dikembangkan pada tahun 2002 dan hingga sekarang juga tetap dalam tahapan pengembangan.</w:t>
            </w:r>
          </w:p>
        </w:tc>
      </w:tr>
      <w:tr w:rsidR="00791BE6" w:rsidRPr="008A10EE" w14:paraId="4C267D7C" w14:textId="77777777" w:rsidTr="005C215D">
        <w:tc>
          <w:tcPr>
            <w:tcW w:w="2547" w:type="dxa"/>
          </w:tcPr>
          <w:p w14:paraId="14537210" w14:textId="2B317C30" w:rsidR="00791BE6" w:rsidRPr="008A10EE" w:rsidRDefault="00791BE6" w:rsidP="00257ECF">
            <w:pPr>
              <w:jc w:val="both"/>
              <w:rPr>
                <w:rFonts w:cs="Times New Roman"/>
              </w:rPr>
            </w:pPr>
            <w:r w:rsidRPr="008A10EE">
              <w:rPr>
                <w:rFonts w:cs="Times New Roman"/>
              </w:rPr>
              <w:t>Apakah waktu pembuatan sistem selesai tepat waktu sesuai pada perencanaan awal? Jika tidak, apa yang dilakukan oleh pengembang sistem saat itu?</w:t>
            </w:r>
          </w:p>
        </w:tc>
        <w:tc>
          <w:tcPr>
            <w:tcW w:w="3028" w:type="dxa"/>
          </w:tcPr>
          <w:p w14:paraId="604B847C" w14:textId="0C8B91AC" w:rsidR="00791BE6" w:rsidRPr="008A10EE" w:rsidRDefault="00791BE6" w:rsidP="00257ECF">
            <w:pPr>
              <w:jc w:val="both"/>
              <w:rPr>
                <w:rFonts w:cs="Times New Roman"/>
              </w:rPr>
            </w:pPr>
            <w:r w:rsidRPr="008A10EE">
              <w:rPr>
                <w:rFonts w:cs="Times New Roman"/>
              </w:rPr>
              <w:t>Sistem MIS ini adalah termasuk proyek yang dapat dikatakan never ending project karena memang selalu melakukan pengembangan dan memang dibolehkan karena pihak PENS sendiri yang melakuakan pengembangan, perbaikan , dsb. Jadi bebas dalam mengolah proses bisnis.</w:t>
            </w:r>
          </w:p>
        </w:tc>
      </w:tr>
      <w:tr w:rsidR="00791BE6" w:rsidRPr="008A10EE" w14:paraId="3FC2641B" w14:textId="77777777" w:rsidTr="005C215D">
        <w:tc>
          <w:tcPr>
            <w:tcW w:w="2547" w:type="dxa"/>
          </w:tcPr>
          <w:p w14:paraId="4EEFEA63" w14:textId="10F32682" w:rsidR="00791BE6" w:rsidRPr="008A10EE" w:rsidRDefault="00791BE6" w:rsidP="00257ECF">
            <w:pPr>
              <w:jc w:val="both"/>
              <w:rPr>
                <w:rFonts w:cs="Times New Roman"/>
              </w:rPr>
            </w:pPr>
            <w:r w:rsidRPr="008A10EE">
              <w:rPr>
                <w:rFonts w:cs="Times New Roman"/>
              </w:rPr>
              <w:t>Pernah ada sistem yang tidak terealisasi atau pengerjaan lambat?</w:t>
            </w:r>
          </w:p>
        </w:tc>
        <w:tc>
          <w:tcPr>
            <w:tcW w:w="3028" w:type="dxa"/>
          </w:tcPr>
          <w:p w14:paraId="4EFF2A35" w14:textId="77777777" w:rsidR="00791BE6" w:rsidRPr="008A10EE" w:rsidRDefault="00791BE6" w:rsidP="00257ECF">
            <w:pPr>
              <w:jc w:val="both"/>
              <w:rPr>
                <w:rFonts w:cs="Times New Roman"/>
              </w:rPr>
            </w:pPr>
            <w:r w:rsidRPr="008A10EE">
              <w:rPr>
                <w:rFonts w:cs="Times New Roman"/>
              </w:rPr>
              <w:t>Rata – rata dari kita 99% itu jadi, yang susah yaitu apabila aplikasi sudah masuk ke user</w:t>
            </w:r>
          </w:p>
          <w:p w14:paraId="64FFADFB" w14:textId="7E9EB174" w:rsidR="00791BE6" w:rsidRPr="008A10EE" w:rsidRDefault="00791BE6" w:rsidP="00257ECF">
            <w:pPr>
              <w:jc w:val="both"/>
              <w:rPr>
                <w:rFonts w:cs="Times New Roman"/>
              </w:rPr>
            </w:pPr>
            <w:r w:rsidRPr="008A10EE">
              <w:rPr>
                <w:rFonts w:cs="Times New Roman"/>
              </w:rPr>
              <w:t>Implementasi Perangkat Lunak, tapi user tidak bisa maksimal dalam penggunaannya. Meskipun kita uda testing masih aja ada yang kurang. User butuh penyesuaian</w:t>
            </w:r>
          </w:p>
        </w:tc>
      </w:tr>
      <w:tr w:rsidR="00791BE6" w:rsidRPr="008A10EE" w14:paraId="75E5FCB0" w14:textId="77777777" w:rsidTr="005C215D">
        <w:tc>
          <w:tcPr>
            <w:tcW w:w="2547" w:type="dxa"/>
          </w:tcPr>
          <w:p w14:paraId="698C4F09" w14:textId="667CBD9F" w:rsidR="00791BE6" w:rsidRPr="008A10EE" w:rsidRDefault="00791BE6" w:rsidP="00257ECF">
            <w:pPr>
              <w:jc w:val="both"/>
              <w:rPr>
                <w:rFonts w:cs="Times New Roman"/>
              </w:rPr>
            </w:pPr>
            <w:r w:rsidRPr="008A10EE">
              <w:rPr>
                <w:rFonts w:cs="Times New Roman"/>
              </w:rPr>
              <w:t>Biaya untuk pengembangan sistem ini sesuai dengan yang dianggarkan di awal?</w:t>
            </w:r>
          </w:p>
        </w:tc>
        <w:tc>
          <w:tcPr>
            <w:tcW w:w="3028" w:type="dxa"/>
          </w:tcPr>
          <w:p w14:paraId="46C104E7" w14:textId="472B7C6B" w:rsidR="00791BE6" w:rsidRPr="008A10EE" w:rsidRDefault="00791BE6" w:rsidP="00257ECF">
            <w:pPr>
              <w:jc w:val="both"/>
              <w:rPr>
                <w:rFonts w:cs="Times New Roman"/>
              </w:rPr>
            </w:pPr>
            <w:r w:rsidRPr="008A10EE">
              <w:rPr>
                <w:rFonts w:cs="Times New Roman"/>
              </w:rPr>
              <w:t>Bisa sampai milliaran karna sistem ini telah dikembangkan sejak lama. Untuk modul-modul kecil bisa sampai 50 juta per modul</w:t>
            </w:r>
          </w:p>
        </w:tc>
      </w:tr>
      <w:tr w:rsidR="00791BE6" w:rsidRPr="008A10EE" w14:paraId="3B3EB6CC" w14:textId="77777777" w:rsidTr="005C215D">
        <w:tc>
          <w:tcPr>
            <w:tcW w:w="2547" w:type="dxa"/>
          </w:tcPr>
          <w:p w14:paraId="090497BF" w14:textId="3EF16129" w:rsidR="00791BE6" w:rsidRPr="008A10EE" w:rsidRDefault="00791BE6" w:rsidP="00257ECF">
            <w:pPr>
              <w:jc w:val="both"/>
              <w:rPr>
                <w:rFonts w:cs="Times New Roman"/>
              </w:rPr>
            </w:pPr>
            <w:r w:rsidRPr="008A10EE">
              <w:rPr>
                <w:rFonts w:cs="Times New Roman"/>
              </w:rPr>
              <w:t>Apakah pernah oprec untuk mahasiswa meneruskan pengembangan sistem?</w:t>
            </w:r>
          </w:p>
        </w:tc>
        <w:tc>
          <w:tcPr>
            <w:tcW w:w="3028" w:type="dxa"/>
          </w:tcPr>
          <w:p w14:paraId="103E25D9" w14:textId="75781AE7" w:rsidR="00791BE6" w:rsidRPr="008A10EE" w:rsidRDefault="00791BE6" w:rsidP="00257ECF">
            <w:pPr>
              <w:jc w:val="both"/>
              <w:rPr>
                <w:rFonts w:cs="Times New Roman"/>
              </w:rPr>
            </w:pPr>
            <w:r w:rsidRPr="008A10EE">
              <w:rPr>
                <w:rFonts w:cs="Times New Roman"/>
              </w:rPr>
              <w:t xml:space="preserve">Tidak, Kami menggunakan mahasiswa untuk mengerjakan suatu proyek dengan menggunakan database dummy atau membuat web-service. Bisa dikatakan sering dijadikan tugas akhir mahasiswa untuk mengembangkan. Kami tidak </w:t>
            </w:r>
            <w:r w:rsidRPr="008A10EE">
              <w:rPr>
                <w:rFonts w:cs="Times New Roman"/>
              </w:rPr>
              <w:lastRenderedPageBreak/>
              <w:t>bergantung 100% kepada mahasiswa</w:t>
            </w:r>
          </w:p>
        </w:tc>
      </w:tr>
      <w:tr w:rsidR="00791BE6" w:rsidRPr="008A10EE" w14:paraId="467CC076" w14:textId="77777777" w:rsidTr="005C215D">
        <w:tc>
          <w:tcPr>
            <w:tcW w:w="2547" w:type="dxa"/>
          </w:tcPr>
          <w:p w14:paraId="161F3438" w14:textId="4E1B8BCD" w:rsidR="00791BE6" w:rsidRPr="008A10EE" w:rsidRDefault="00215F5A" w:rsidP="00257ECF">
            <w:pPr>
              <w:jc w:val="both"/>
              <w:rPr>
                <w:rFonts w:cs="Times New Roman"/>
              </w:rPr>
            </w:pPr>
            <w:r w:rsidRPr="008A10EE">
              <w:rPr>
                <w:rFonts w:cs="Times New Roman"/>
              </w:rPr>
              <w:lastRenderedPageBreak/>
              <w:t>Membutuhkan berapa orang untuk pengembang sistem?</w:t>
            </w:r>
          </w:p>
        </w:tc>
        <w:tc>
          <w:tcPr>
            <w:tcW w:w="3028" w:type="dxa"/>
          </w:tcPr>
          <w:p w14:paraId="4622F779" w14:textId="05FB1996" w:rsidR="00791BE6" w:rsidRPr="008A10EE" w:rsidRDefault="00215F5A" w:rsidP="00257ECF">
            <w:pPr>
              <w:jc w:val="both"/>
              <w:rPr>
                <w:rFonts w:cs="Times New Roman"/>
              </w:rPr>
            </w:pPr>
            <w:r w:rsidRPr="008A10EE">
              <w:rPr>
                <w:rFonts w:cs="Times New Roman"/>
              </w:rPr>
              <w:t>Tim proyek dalam pengembangan sistem PL ini ada 3 karyawan programmer, 1 system analyst, lalu kemudian ada 1 dosen pembimbing (wakil rektor bagian sub.akademik dan sistem)</w:t>
            </w:r>
          </w:p>
        </w:tc>
      </w:tr>
      <w:tr w:rsidR="00791BE6" w:rsidRPr="008A10EE" w14:paraId="4330741E" w14:textId="77777777" w:rsidTr="005C215D">
        <w:tc>
          <w:tcPr>
            <w:tcW w:w="2547" w:type="dxa"/>
          </w:tcPr>
          <w:p w14:paraId="54A26DE9" w14:textId="1151CFA7" w:rsidR="00791BE6" w:rsidRPr="008A10EE" w:rsidRDefault="00215F5A" w:rsidP="00257ECF">
            <w:pPr>
              <w:jc w:val="both"/>
              <w:rPr>
                <w:rFonts w:cs="Times New Roman"/>
              </w:rPr>
            </w:pPr>
            <w:r w:rsidRPr="008A10EE">
              <w:rPr>
                <w:rFonts w:cs="Times New Roman"/>
              </w:rPr>
              <w:t>Apa saja perannya?</w:t>
            </w:r>
          </w:p>
        </w:tc>
        <w:tc>
          <w:tcPr>
            <w:tcW w:w="3028" w:type="dxa"/>
          </w:tcPr>
          <w:p w14:paraId="113A5195" w14:textId="77777777" w:rsidR="00215F5A" w:rsidRPr="008A10EE" w:rsidRDefault="00215F5A" w:rsidP="00257ECF">
            <w:pPr>
              <w:jc w:val="both"/>
              <w:rPr>
                <w:rFonts w:cs="Times New Roman"/>
              </w:rPr>
            </w:pPr>
            <w:r w:rsidRPr="008A10EE">
              <w:rPr>
                <w:rFonts w:cs="Times New Roman"/>
              </w:rPr>
              <w:t>Programmer ada 3, yaitu 1 pegawai tetap, 2 yang lainnya masih pegawai honorer. Programmer itu kerjanya hanya me-program sistem PL yang ada. Contoh: Programmmer yang pegawai PNS memegang data yang valid dan memegang seluruh jaringan yang ada di induk sistem. Programmer yang pegawai non PNS itu tidak punya hak akses super-user email, hanya sampai layer dua. Alasannya untuk keamanan.</w:t>
            </w:r>
          </w:p>
          <w:p w14:paraId="055881F2" w14:textId="77777777" w:rsidR="00215F5A" w:rsidRPr="008A10EE" w:rsidRDefault="00215F5A" w:rsidP="00257ECF">
            <w:pPr>
              <w:jc w:val="both"/>
              <w:rPr>
                <w:rFonts w:cs="Times New Roman"/>
              </w:rPr>
            </w:pPr>
            <w:r w:rsidRPr="008A10EE">
              <w:rPr>
                <w:rFonts w:cs="Times New Roman"/>
              </w:rPr>
              <w:t>System analyst disini perannya untuk menganalisa system apakah sudah bekerja maksimal atau belum dan sebagai manajemen apakah proses bisnis dalam sistem itu tercapai.</w:t>
            </w:r>
          </w:p>
          <w:p w14:paraId="765F5AEF" w14:textId="2F7DD8F6" w:rsidR="00791BE6" w:rsidRPr="008A10EE" w:rsidRDefault="00215F5A" w:rsidP="00257ECF">
            <w:pPr>
              <w:jc w:val="both"/>
              <w:rPr>
                <w:rFonts w:cs="Times New Roman"/>
              </w:rPr>
            </w:pPr>
            <w:r w:rsidRPr="008A10EE">
              <w:rPr>
                <w:rFonts w:cs="Times New Roman"/>
              </w:rPr>
              <w:t>Dosen pembimbing disini perannya sebagai pengawas terhadap pembuatan proyek PL.</w:t>
            </w:r>
          </w:p>
        </w:tc>
      </w:tr>
      <w:tr w:rsidR="00215F5A" w:rsidRPr="008A10EE" w14:paraId="3D28F6E0" w14:textId="77777777" w:rsidTr="005C215D">
        <w:tc>
          <w:tcPr>
            <w:tcW w:w="2547" w:type="dxa"/>
          </w:tcPr>
          <w:p w14:paraId="192B9DED" w14:textId="256A7F72" w:rsidR="00215F5A" w:rsidRPr="008A10EE" w:rsidRDefault="006D069A" w:rsidP="00257ECF">
            <w:pPr>
              <w:jc w:val="both"/>
              <w:rPr>
                <w:rFonts w:cs="Times New Roman"/>
              </w:rPr>
            </w:pPr>
            <w:r w:rsidRPr="008A10EE">
              <w:rPr>
                <w:rFonts w:cs="Times New Roman"/>
              </w:rPr>
              <w:t>Seberapa sering sistem ini dalam organisasi anda?</w:t>
            </w:r>
          </w:p>
        </w:tc>
        <w:tc>
          <w:tcPr>
            <w:tcW w:w="3028" w:type="dxa"/>
          </w:tcPr>
          <w:p w14:paraId="395641D9" w14:textId="0F5DA169" w:rsidR="00215F5A" w:rsidRPr="008A10EE" w:rsidRDefault="006D069A" w:rsidP="00257ECF">
            <w:pPr>
              <w:jc w:val="both"/>
              <w:rPr>
                <w:rFonts w:cs="Times New Roman"/>
              </w:rPr>
            </w:pPr>
            <w:r w:rsidRPr="008A10EE">
              <w:rPr>
                <w:rFonts w:cs="Times New Roman"/>
              </w:rPr>
              <w:t xml:space="preserve">Sangat sering. Karena di sistem MI ini mencakup semua kebutuhan yang diperlukan oleh pengguna baik mahasiswa, </w:t>
            </w:r>
            <w:r w:rsidRPr="008A10EE">
              <w:rPr>
                <w:rFonts w:cs="Times New Roman"/>
              </w:rPr>
              <w:lastRenderedPageBreak/>
              <w:t>dosen, maupun staff dari PENS sendiri</w:t>
            </w:r>
          </w:p>
        </w:tc>
      </w:tr>
      <w:tr w:rsidR="00215F5A" w:rsidRPr="008A10EE" w14:paraId="6EA087FD" w14:textId="77777777" w:rsidTr="005C215D">
        <w:tc>
          <w:tcPr>
            <w:tcW w:w="2547" w:type="dxa"/>
          </w:tcPr>
          <w:p w14:paraId="34BCB889" w14:textId="787C8592" w:rsidR="00215F5A" w:rsidRPr="008A10EE" w:rsidRDefault="006D069A" w:rsidP="00257ECF">
            <w:pPr>
              <w:jc w:val="both"/>
              <w:rPr>
                <w:rFonts w:cs="Times New Roman"/>
              </w:rPr>
            </w:pPr>
            <w:r w:rsidRPr="008A10EE">
              <w:rPr>
                <w:rFonts w:cs="Times New Roman"/>
              </w:rPr>
              <w:lastRenderedPageBreak/>
              <w:t>Ada sistem yang pernah dibuat tapi sekarang sudah tidak digunakan?</w:t>
            </w:r>
          </w:p>
        </w:tc>
        <w:tc>
          <w:tcPr>
            <w:tcW w:w="3028" w:type="dxa"/>
          </w:tcPr>
          <w:p w14:paraId="4700393C" w14:textId="515344AD" w:rsidR="00215F5A" w:rsidRPr="008A10EE" w:rsidRDefault="006D069A" w:rsidP="00257ECF">
            <w:pPr>
              <w:jc w:val="both"/>
              <w:rPr>
                <w:rFonts w:cs="Times New Roman"/>
              </w:rPr>
            </w:pPr>
            <w:r w:rsidRPr="008A10EE">
              <w:rPr>
                <w:rFonts w:cs="Times New Roman"/>
              </w:rPr>
              <w:t>Ada, contoh semenjak ada tunjangan kinerja PNS. Sekitar 2 – 3 tahun lalu. Apabila staff tidak mengisi daily activity maka ga dapet tambahan. Saat ini ada tukin sistemnya dari pemerintah pusat jadi sistem daily activity ini sudah tidak berfungsi. Sistem tidak kita tutup karna masih ada yang menggunakan tapi minoritas.</w:t>
            </w:r>
          </w:p>
        </w:tc>
      </w:tr>
      <w:tr w:rsidR="00215F5A" w:rsidRPr="008A10EE" w14:paraId="3676893A" w14:textId="77777777" w:rsidTr="005C215D">
        <w:tc>
          <w:tcPr>
            <w:tcW w:w="2547" w:type="dxa"/>
          </w:tcPr>
          <w:p w14:paraId="384878FC" w14:textId="1EAB7C87" w:rsidR="00215F5A" w:rsidRPr="008A10EE" w:rsidRDefault="006D069A" w:rsidP="00257ECF">
            <w:pPr>
              <w:jc w:val="both"/>
              <w:rPr>
                <w:rFonts w:cs="Times New Roman"/>
              </w:rPr>
            </w:pPr>
            <w:r w:rsidRPr="008A10EE">
              <w:rPr>
                <w:rFonts w:cs="Times New Roman"/>
              </w:rPr>
              <w:t>Bagaimana jika pengguna mengalami permasalahan dalam penggunaan sistem? Apa yang harus dilakukan oleh pengguna?</w:t>
            </w:r>
          </w:p>
        </w:tc>
        <w:tc>
          <w:tcPr>
            <w:tcW w:w="3028" w:type="dxa"/>
          </w:tcPr>
          <w:p w14:paraId="06703886" w14:textId="21609A02" w:rsidR="006D069A" w:rsidRPr="008A10EE" w:rsidRDefault="006D069A" w:rsidP="00257ECF">
            <w:pPr>
              <w:jc w:val="both"/>
              <w:rPr>
                <w:rFonts w:cs="Times New Roman"/>
              </w:rPr>
            </w:pPr>
            <w:r w:rsidRPr="008A10EE">
              <w:rPr>
                <w:rFonts w:cs="Times New Roman"/>
              </w:rPr>
              <w:t>- Jika ada masalah yang ditimbulkan dalam penggunaan sistem, pengguna dapat melaporkan ke bagian pengembang teknologi di PENS</w:t>
            </w:r>
          </w:p>
          <w:p w14:paraId="1A353104" w14:textId="77777777" w:rsidR="006D069A" w:rsidRPr="008A10EE" w:rsidRDefault="006D069A" w:rsidP="00257ECF">
            <w:pPr>
              <w:jc w:val="both"/>
              <w:rPr>
                <w:rFonts w:cs="Times New Roman"/>
              </w:rPr>
            </w:pPr>
            <w:r w:rsidRPr="008A10EE">
              <w:rPr>
                <w:rFonts w:cs="Times New Roman"/>
              </w:rPr>
              <w:t>- Untuk dosen dan staff bisa melaporkan via telfon</w:t>
            </w:r>
          </w:p>
          <w:p w14:paraId="4F562281" w14:textId="05A6331C" w:rsidR="00215F5A" w:rsidRPr="008A10EE" w:rsidRDefault="006D069A" w:rsidP="00257ECF">
            <w:pPr>
              <w:jc w:val="both"/>
              <w:rPr>
                <w:rFonts w:cs="Times New Roman"/>
              </w:rPr>
            </w:pPr>
            <w:r w:rsidRPr="008A10EE">
              <w:rPr>
                <w:rFonts w:cs="Times New Roman"/>
              </w:rPr>
              <w:t>- Untuk mahasiswa bisa langsung datang ke lokasi. Saat ini sudah memiliki sistem pengaduan jadi bisa langsung menghubungi lewat sistem itu. Tapi sistem ini tidak real time, nama aplikasinya simila (sistem informasi pengaduan layanan)</w:t>
            </w:r>
          </w:p>
        </w:tc>
      </w:tr>
      <w:tr w:rsidR="006D069A" w:rsidRPr="008A10EE" w14:paraId="6914872A" w14:textId="77777777" w:rsidTr="005C215D">
        <w:tc>
          <w:tcPr>
            <w:tcW w:w="2547" w:type="dxa"/>
          </w:tcPr>
          <w:p w14:paraId="0A7BA5F4" w14:textId="255BB0EF" w:rsidR="006D069A" w:rsidRPr="008A10EE" w:rsidRDefault="006D069A" w:rsidP="00257ECF">
            <w:pPr>
              <w:jc w:val="both"/>
              <w:rPr>
                <w:rFonts w:cs="Times New Roman"/>
              </w:rPr>
            </w:pPr>
            <w:r w:rsidRPr="008A10EE">
              <w:rPr>
                <w:rFonts w:cs="Times New Roman"/>
              </w:rPr>
              <w:t>Bagaimana pihak pengembang sistem dalam menyelesaikan permasalahan?</w:t>
            </w:r>
          </w:p>
        </w:tc>
        <w:tc>
          <w:tcPr>
            <w:tcW w:w="3028" w:type="dxa"/>
          </w:tcPr>
          <w:p w14:paraId="1DF986A6" w14:textId="77777777" w:rsidR="006D069A" w:rsidRPr="008A10EE" w:rsidRDefault="006D069A" w:rsidP="00257ECF">
            <w:pPr>
              <w:jc w:val="both"/>
              <w:rPr>
                <w:rFonts w:cs="Times New Roman"/>
              </w:rPr>
            </w:pPr>
            <w:r w:rsidRPr="008A10EE">
              <w:rPr>
                <w:rFonts w:cs="Times New Roman"/>
              </w:rPr>
              <w:t>- Untuk dosen dan staff dipandu penyelesaiannya melalui telfon apabila kurang menangani maka di datangi ke lokasi dosen atau staff</w:t>
            </w:r>
          </w:p>
          <w:p w14:paraId="449A289A" w14:textId="08AF5ACF" w:rsidR="006D069A" w:rsidRPr="008A10EE" w:rsidRDefault="006D069A" w:rsidP="00257ECF">
            <w:pPr>
              <w:jc w:val="both"/>
              <w:rPr>
                <w:rFonts w:cs="Times New Roman"/>
              </w:rPr>
            </w:pPr>
            <w:r w:rsidRPr="008A10EE">
              <w:rPr>
                <w:rFonts w:cs="Times New Roman"/>
              </w:rPr>
              <w:t>- Untuk mahasiswa memberikan solusinya melalui email atau whatsapp</w:t>
            </w:r>
          </w:p>
        </w:tc>
      </w:tr>
      <w:tr w:rsidR="006D069A" w:rsidRPr="008A10EE" w14:paraId="7DBA829D" w14:textId="77777777" w:rsidTr="005C215D">
        <w:tc>
          <w:tcPr>
            <w:tcW w:w="2547" w:type="dxa"/>
          </w:tcPr>
          <w:p w14:paraId="5315A9AB" w14:textId="237FB3AF" w:rsidR="006D069A" w:rsidRPr="008A10EE" w:rsidRDefault="006D069A" w:rsidP="00257ECF">
            <w:pPr>
              <w:jc w:val="both"/>
              <w:rPr>
                <w:rFonts w:cs="Times New Roman"/>
              </w:rPr>
            </w:pPr>
            <w:r w:rsidRPr="008A10EE">
              <w:rPr>
                <w:rFonts w:cs="Times New Roman"/>
              </w:rPr>
              <w:lastRenderedPageBreak/>
              <w:t>Setelah sistem MIS ini diimplementasikan apa dampaknya?</w:t>
            </w:r>
          </w:p>
        </w:tc>
        <w:tc>
          <w:tcPr>
            <w:tcW w:w="3028" w:type="dxa"/>
          </w:tcPr>
          <w:p w14:paraId="51570429" w14:textId="77777777" w:rsidR="006D069A" w:rsidRPr="008A10EE" w:rsidRDefault="006D069A" w:rsidP="00257ECF">
            <w:pPr>
              <w:jc w:val="both"/>
              <w:rPr>
                <w:rFonts w:cs="Times New Roman"/>
              </w:rPr>
            </w:pPr>
            <w:r w:rsidRPr="008A10EE">
              <w:rPr>
                <w:rFonts w:cs="Times New Roman"/>
              </w:rPr>
              <w:t>Dampak positif:</w:t>
            </w:r>
          </w:p>
          <w:p w14:paraId="12477A9B" w14:textId="77777777" w:rsidR="006D069A" w:rsidRPr="008A10EE" w:rsidRDefault="006D069A" w:rsidP="00257ECF">
            <w:pPr>
              <w:jc w:val="both"/>
              <w:rPr>
                <w:rFonts w:cs="Times New Roman"/>
              </w:rPr>
            </w:pPr>
            <w:r w:rsidRPr="008A10EE">
              <w:rPr>
                <w:rFonts w:cs="Times New Roman"/>
              </w:rPr>
              <w:t>- Pekerjaan lebih terbantu</w:t>
            </w:r>
          </w:p>
          <w:p w14:paraId="5B373A63" w14:textId="77777777" w:rsidR="006D069A" w:rsidRPr="008A10EE" w:rsidRDefault="006D069A" w:rsidP="00257ECF">
            <w:pPr>
              <w:jc w:val="both"/>
              <w:rPr>
                <w:rFonts w:cs="Times New Roman"/>
              </w:rPr>
            </w:pPr>
            <w:r w:rsidRPr="008A10EE">
              <w:rPr>
                <w:rFonts w:cs="Times New Roman"/>
              </w:rPr>
              <w:t>Dampak Negatif:</w:t>
            </w:r>
          </w:p>
          <w:p w14:paraId="3E046D5B" w14:textId="77777777" w:rsidR="006D069A" w:rsidRPr="008A10EE" w:rsidRDefault="006D069A" w:rsidP="00257ECF">
            <w:pPr>
              <w:jc w:val="both"/>
              <w:rPr>
                <w:rFonts w:cs="Times New Roman"/>
              </w:rPr>
            </w:pPr>
            <w:r w:rsidRPr="008A10EE">
              <w:rPr>
                <w:rFonts w:cs="Times New Roman"/>
              </w:rPr>
              <w:t>- Yang dulunya bekerja merekap kehadiran karyawan, saat ini pekerjaannya semakin sedikit jadi menyebabkan timbul kecemburuan dari pihak lain. Maka dengan adanya ini seharusnya pimpinan membuat tupoksi baru</w:t>
            </w:r>
          </w:p>
          <w:p w14:paraId="011AD719" w14:textId="4AE41AC5" w:rsidR="006D069A" w:rsidRPr="008A10EE" w:rsidRDefault="006D069A" w:rsidP="00257ECF">
            <w:pPr>
              <w:jc w:val="both"/>
              <w:rPr>
                <w:rFonts w:cs="Times New Roman"/>
              </w:rPr>
            </w:pPr>
            <w:r w:rsidRPr="008A10EE">
              <w:rPr>
                <w:rFonts w:cs="Times New Roman"/>
              </w:rPr>
              <w:t>- Kadang ada yang terlewatkan, ada sistem baru tetapi tidak ada tupoksi baru</w:t>
            </w:r>
          </w:p>
        </w:tc>
      </w:tr>
    </w:tbl>
    <w:p w14:paraId="7B2408CA" w14:textId="77777777" w:rsidR="00E04F41" w:rsidRPr="008A10EE" w:rsidRDefault="00E04F41" w:rsidP="001B0998">
      <w:pPr>
        <w:rPr>
          <w:rFonts w:cs="Times New Roman"/>
          <w:lang w:val="en-US"/>
        </w:rPr>
      </w:pPr>
    </w:p>
    <w:p w14:paraId="195AA6E8" w14:textId="76C47E98" w:rsidR="00C8119B" w:rsidRPr="008A10EE" w:rsidRDefault="00C8119B" w:rsidP="001B0998">
      <w:pPr>
        <w:contextualSpacing/>
        <w:rPr>
          <w:rFonts w:cs="Times New Roman"/>
          <w:b/>
          <w:bCs/>
          <w:lang w:val="en-US"/>
        </w:rPr>
      </w:pPr>
      <w:r w:rsidRPr="008A10EE">
        <w:rPr>
          <w:rFonts w:cs="Times New Roman"/>
          <w:b/>
          <w:bCs/>
          <w:lang w:val="en-US"/>
        </w:rPr>
        <w:t xml:space="preserve">Transkrip Wawancara Responden </w:t>
      </w:r>
      <w:r w:rsidR="00BC027A" w:rsidRPr="008A10EE">
        <w:rPr>
          <w:rFonts w:cs="Times New Roman"/>
          <w:b/>
          <w:bCs/>
          <w:lang w:val="en-US"/>
        </w:rPr>
        <w:t>6</w:t>
      </w:r>
    </w:p>
    <w:p w14:paraId="45C1BF50" w14:textId="4518F4E4" w:rsidR="00C8119B"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Politeknik UBAYA</w:t>
      </w:r>
    </w:p>
    <w:p w14:paraId="6977A152" w14:textId="77777777" w:rsidR="00BC027A" w:rsidRPr="008A10EE" w:rsidRDefault="00BC027A" w:rsidP="001B0998">
      <w:pPr>
        <w:rPr>
          <w:rFonts w:cs="Times New Roman"/>
        </w:rPr>
      </w:pPr>
    </w:p>
    <w:p w14:paraId="6E8DC2DC" w14:textId="08A97625" w:rsidR="00257ECF" w:rsidRPr="008A10EE" w:rsidRDefault="00257ECF" w:rsidP="00257ECF">
      <w:pPr>
        <w:pStyle w:val="Caption"/>
        <w:keepNext/>
        <w:rPr>
          <w:rFonts w:cs="Times New Roman"/>
        </w:rPr>
      </w:pPr>
      <w:bookmarkStart w:id="1221" w:name="_Toc4847165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1</w:t>
      </w:r>
      <w:r w:rsidR="00182426">
        <w:rPr>
          <w:rFonts w:cs="Times New Roman"/>
        </w:rPr>
        <w:fldChar w:fldCharType="end"/>
      </w:r>
      <w:r w:rsidRPr="008A10EE">
        <w:rPr>
          <w:rFonts w:cs="Times New Roman"/>
        </w:rPr>
        <w:t xml:space="preserve"> Transkrip Wawancara Responden 6</w:t>
      </w:r>
      <w:bookmarkEnd w:id="1221"/>
    </w:p>
    <w:tbl>
      <w:tblPr>
        <w:tblStyle w:val="TableGrid"/>
        <w:tblW w:w="0" w:type="auto"/>
        <w:tblLook w:val="04A0" w:firstRow="1" w:lastRow="0" w:firstColumn="1" w:lastColumn="0" w:noHBand="0" w:noVBand="1"/>
      </w:tblPr>
      <w:tblGrid>
        <w:gridCol w:w="2228"/>
        <w:gridCol w:w="1891"/>
        <w:gridCol w:w="1456"/>
      </w:tblGrid>
      <w:tr w:rsidR="00C8119B" w:rsidRPr="008A10EE" w14:paraId="6D8B86D2" w14:textId="77777777" w:rsidTr="00257ECF">
        <w:tc>
          <w:tcPr>
            <w:tcW w:w="2228" w:type="dxa"/>
          </w:tcPr>
          <w:p w14:paraId="41764EA3" w14:textId="77777777" w:rsidR="00C8119B" w:rsidRPr="008A10EE" w:rsidRDefault="00C8119B" w:rsidP="001B0998">
            <w:pPr>
              <w:jc w:val="center"/>
              <w:rPr>
                <w:rFonts w:cs="Times New Roman"/>
              </w:rPr>
            </w:pPr>
            <w:r w:rsidRPr="008A10EE">
              <w:rPr>
                <w:rFonts w:cs="Times New Roman"/>
              </w:rPr>
              <w:t>Profil PT</w:t>
            </w:r>
          </w:p>
        </w:tc>
        <w:tc>
          <w:tcPr>
            <w:tcW w:w="1891" w:type="dxa"/>
          </w:tcPr>
          <w:p w14:paraId="72B394F5" w14:textId="77777777" w:rsidR="00C8119B" w:rsidRPr="008A10EE" w:rsidRDefault="00C8119B" w:rsidP="001B0998">
            <w:pPr>
              <w:jc w:val="center"/>
              <w:rPr>
                <w:rFonts w:cs="Times New Roman"/>
              </w:rPr>
            </w:pPr>
            <w:r w:rsidRPr="008A10EE">
              <w:rPr>
                <w:rFonts w:cs="Times New Roman"/>
              </w:rPr>
              <w:t>Profil Narasumber</w:t>
            </w:r>
          </w:p>
        </w:tc>
        <w:tc>
          <w:tcPr>
            <w:tcW w:w="1456" w:type="dxa"/>
          </w:tcPr>
          <w:p w14:paraId="6E6681B9" w14:textId="77777777" w:rsidR="00C8119B" w:rsidRPr="008A10EE" w:rsidRDefault="00C8119B" w:rsidP="001B0998">
            <w:pPr>
              <w:jc w:val="center"/>
              <w:rPr>
                <w:rFonts w:cs="Times New Roman"/>
              </w:rPr>
            </w:pPr>
            <w:r w:rsidRPr="008A10EE">
              <w:rPr>
                <w:rFonts w:cs="Times New Roman"/>
              </w:rPr>
              <w:t>Waktu dan Lokasi</w:t>
            </w:r>
          </w:p>
        </w:tc>
      </w:tr>
      <w:tr w:rsidR="001752F2" w:rsidRPr="008A10EE" w14:paraId="215216C4" w14:textId="77777777" w:rsidTr="00257ECF">
        <w:tc>
          <w:tcPr>
            <w:tcW w:w="2228" w:type="dxa"/>
          </w:tcPr>
          <w:p w14:paraId="62F27778" w14:textId="77777777" w:rsidR="001752F2" w:rsidRPr="008A10EE" w:rsidRDefault="001752F2" w:rsidP="001B0998">
            <w:pPr>
              <w:jc w:val="both"/>
              <w:rPr>
                <w:rFonts w:cs="Times New Roman"/>
              </w:rPr>
            </w:pPr>
            <w:r w:rsidRPr="008A10EE">
              <w:rPr>
                <w:rFonts w:cs="Times New Roman"/>
              </w:rPr>
              <w:t xml:space="preserve">Politeknik Ubaya merupakan perguruan tinggi vokasi diploma 3 (D3) yang tergabung pada Universitas Surabaya. Kampus ini berlokasi di Jl. Ngagel Jaya Selatan No.169, Baratajaya, Kecamatan Gubeng. Salah satu perangkat lunak sistem informasi yang sudah diimplementasikan </w:t>
            </w:r>
            <w:r w:rsidRPr="008A10EE">
              <w:rPr>
                <w:rFonts w:cs="Times New Roman"/>
              </w:rPr>
              <w:lastRenderedPageBreak/>
              <w:t>pada kampus ini adalah SIM Akademik Poltek UBAYA.</w:t>
            </w:r>
          </w:p>
          <w:p w14:paraId="1CC026CB" w14:textId="77777777" w:rsidR="001752F2" w:rsidRPr="008A10EE" w:rsidRDefault="001752F2" w:rsidP="001B0998">
            <w:pPr>
              <w:rPr>
                <w:rFonts w:cs="Times New Roman"/>
              </w:rPr>
            </w:pPr>
          </w:p>
        </w:tc>
        <w:tc>
          <w:tcPr>
            <w:tcW w:w="1891" w:type="dxa"/>
          </w:tcPr>
          <w:p w14:paraId="4A121CBD" w14:textId="77777777" w:rsidR="001752F2" w:rsidRPr="008A10EE" w:rsidRDefault="001752F2" w:rsidP="001B0998">
            <w:pPr>
              <w:rPr>
                <w:rFonts w:cs="Times New Roman"/>
              </w:rPr>
            </w:pPr>
            <w:r w:rsidRPr="008A10EE">
              <w:rPr>
                <w:rFonts w:cs="Times New Roman"/>
              </w:rPr>
              <w:lastRenderedPageBreak/>
              <w:t xml:space="preserve">Bapak Drs. Barnad, M.T adalah pegawai pada Politeknik UBAYA yang menjabat sebagai Direktur Politeknik Ubaya. Pak Bernad ini juga bertanggungjawab sebagai orang yang mengelola SIM Akademik </w:t>
            </w:r>
            <w:r w:rsidRPr="008A10EE">
              <w:rPr>
                <w:rFonts w:cs="Times New Roman"/>
              </w:rPr>
              <w:lastRenderedPageBreak/>
              <w:t>yang diimplementasikan oleh Politeknik Ubaya.</w:t>
            </w:r>
          </w:p>
          <w:p w14:paraId="129D0102" w14:textId="77777777" w:rsidR="001752F2" w:rsidRPr="008A10EE" w:rsidRDefault="001752F2" w:rsidP="001B0998">
            <w:pPr>
              <w:rPr>
                <w:rFonts w:cs="Times New Roman"/>
              </w:rPr>
            </w:pPr>
          </w:p>
        </w:tc>
        <w:tc>
          <w:tcPr>
            <w:tcW w:w="1456" w:type="dxa"/>
          </w:tcPr>
          <w:p w14:paraId="56789882" w14:textId="77777777" w:rsidR="009346A5" w:rsidRPr="008A10EE" w:rsidRDefault="009346A5" w:rsidP="000A7FCF">
            <w:pPr>
              <w:pStyle w:val="ListParagraph"/>
              <w:numPr>
                <w:ilvl w:val="0"/>
                <w:numId w:val="45"/>
              </w:numPr>
              <w:ind w:left="321"/>
              <w:rPr>
                <w:rFonts w:cs="Times New Roman"/>
              </w:rPr>
            </w:pPr>
            <w:r w:rsidRPr="008A10EE">
              <w:rPr>
                <w:rFonts w:cs="Times New Roman"/>
              </w:rPr>
              <w:lastRenderedPageBreak/>
              <w:t>Hari, Tanggal :</w:t>
            </w:r>
          </w:p>
          <w:p w14:paraId="6B7F9A2D" w14:textId="77777777" w:rsidR="009346A5" w:rsidRPr="008A10EE" w:rsidRDefault="009346A5" w:rsidP="001B0998">
            <w:pPr>
              <w:pStyle w:val="ListParagraph"/>
              <w:ind w:left="321"/>
              <w:rPr>
                <w:rFonts w:cs="Times New Roman"/>
              </w:rPr>
            </w:pPr>
            <w:r w:rsidRPr="008A10EE">
              <w:rPr>
                <w:rFonts w:cs="Times New Roman"/>
              </w:rPr>
              <w:t>Senin, 27 Oktober 2018</w:t>
            </w:r>
          </w:p>
          <w:p w14:paraId="194AA038" w14:textId="77777777" w:rsidR="009346A5" w:rsidRPr="008A10EE" w:rsidRDefault="009346A5" w:rsidP="000A7FCF">
            <w:pPr>
              <w:pStyle w:val="ListParagraph"/>
              <w:numPr>
                <w:ilvl w:val="0"/>
                <w:numId w:val="45"/>
              </w:numPr>
              <w:ind w:left="321"/>
              <w:rPr>
                <w:rFonts w:cs="Times New Roman"/>
              </w:rPr>
            </w:pPr>
            <w:r w:rsidRPr="008A10EE">
              <w:rPr>
                <w:rFonts w:cs="Times New Roman"/>
              </w:rPr>
              <w:t>Waktu :</w:t>
            </w:r>
          </w:p>
          <w:p w14:paraId="5EF13F29" w14:textId="77777777" w:rsidR="009346A5" w:rsidRPr="008A10EE" w:rsidRDefault="009346A5" w:rsidP="001B0998">
            <w:pPr>
              <w:pStyle w:val="ListParagraph"/>
              <w:ind w:left="321"/>
              <w:rPr>
                <w:rFonts w:cs="Times New Roman"/>
              </w:rPr>
            </w:pPr>
            <w:r w:rsidRPr="008A10EE">
              <w:rPr>
                <w:rFonts w:cs="Times New Roman"/>
              </w:rPr>
              <w:t>10:00 – 11:30 WIB</w:t>
            </w:r>
          </w:p>
          <w:p w14:paraId="3073E49A" w14:textId="77777777" w:rsidR="009346A5" w:rsidRPr="008A10EE" w:rsidRDefault="009346A5" w:rsidP="000A7FCF">
            <w:pPr>
              <w:pStyle w:val="ListParagraph"/>
              <w:numPr>
                <w:ilvl w:val="0"/>
                <w:numId w:val="45"/>
              </w:numPr>
              <w:ind w:left="321"/>
              <w:rPr>
                <w:rFonts w:cs="Times New Roman"/>
              </w:rPr>
            </w:pPr>
            <w:r w:rsidRPr="008A10EE">
              <w:rPr>
                <w:rFonts w:cs="Times New Roman"/>
              </w:rPr>
              <w:t>Tempat :</w:t>
            </w:r>
          </w:p>
          <w:p w14:paraId="2C3C533D" w14:textId="0DA93C1D" w:rsidR="001752F2" w:rsidRPr="008A10EE" w:rsidRDefault="009346A5" w:rsidP="001B0998">
            <w:pPr>
              <w:pStyle w:val="ListParagraph"/>
              <w:ind w:left="321"/>
              <w:rPr>
                <w:rFonts w:cs="Times New Roman"/>
              </w:rPr>
            </w:pPr>
            <w:r w:rsidRPr="008A10EE">
              <w:rPr>
                <w:rFonts w:cs="Times New Roman"/>
              </w:rPr>
              <w:t>Ruang Tamu Politeknik Ubaya</w:t>
            </w:r>
          </w:p>
        </w:tc>
      </w:tr>
    </w:tbl>
    <w:p w14:paraId="79FC5BB4" w14:textId="76C5A0E3" w:rsidR="00C8119B" w:rsidRPr="008A10EE" w:rsidRDefault="00C8119B" w:rsidP="001B0998">
      <w:pPr>
        <w:rPr>
          <w:rFonts w:cs="Times New Roman"/>
          <w:lang w:val="en-US"/>
        </w:rPr>
      </w:pPr>
    </w:p>
    <w:p w14:paraId="7C8B17F8" w14:textId="5CF38343"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Politeknik UBAYA</w:t>
      </w:r>
    </w:p>
    <w:p w14:paraId="04FF8705" w14:textId="77777777" w:rsidR="00BC027A" w:rsidRPr="008A10EE" w:rsidRDefault="00BC027A" w:rsidP="001B0998">
      <w:pPr>
        <w:contextualSpacing/>
        <w:rPr>
          <w:rFonts w:cs="Times New Roman"/>
        </w:rPr>
      </w:pPr>
    </w:p>
    <w:p w14:paraId="451BD6DB" w14:textId="68C76796" w:rsidR="00257ECF" w:rsidRPr="008A10EE" w:rsidRDefault="00257ECF" w:rsidP="00257ECF">
      <w:pPr>
        <w:pStyle w:val="Caption"/>
        <w:keepNext/>
        <w:rPr>
          <w:rFonts w:cs="Times New Roman"/>
        </w:rPr>
      </w:pPr>
      <w:bookmarkStart w:id="1222" w:name="_Toc4847165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2</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6</w:t>
      </w:r>
      <w:bookmarkEnd w:id="1222"/>
    </w:p>
    <w:tbl>
      <w:tblPr>
        <w:tblStyle w:val="TableGrid"/>
        <w:tblW w:w="0" w:type="auto"/>
        <w:tblLook w:val="04A0" w:firstRow="1" w:lastRow="0" w:firstColumn="1" w:lastColumn="0" w:noHBand="0" w:noVBand="1"/>
      </w:tblPr>
      <w:tblGrid>
        <w:gridCol w:w="2263"/>
        <w:gridCol w:w="3312"/>
      </w:tblGrid>
      <w:tr w:rsidR="00E04F41" w:rsidRPr="008A10EE" w14:paraId="694953A9" w14:textId="77777777" w:rsidTr="00981897">
        <w:trPr>
          <w:tblHeader/>
        </w:trPr>
        <w:tc>
          <w:tcPr>
            <w:tcW w:w="2263" w:type="dxa"/>
          </w:tcPr>
          <w:p w14:paraId="7F238D4F" w14:textId="77777777" w:rsidR="00E04F41" w:rsidRPr="00981897" w:rsidRDefault="00E04F41" w:rsidP="00981897">
            <w:pPr>
              <w:jc w:val="center"/>
              <w:rPr>
                <w:rFonts w:cs="Times New Roman"/>
                <w:b/>
                <w:bCs/>
              </w:rPr>
            </w:pPr>
            <w:r w:rsidRPr="00981897">
              <w:rPr>
                <w:rFonts w:cs="Times New Roman"/>
                <w:b/>
                <w:bCs/>
              </w:rPr>
              <w:t>Pertanyaan</w:t>
            </w:r>
          </w:p>
        </w:tc>
        <w:tc>
          <w:tcPr>
            <w:tcW w:w="3312" w:type="dxa"/>
          </w:tcPr>
          <w:p w14:paraId="11F11899"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6016224B" w14:textId="77777777" w:rsidTr="006D069A">
        <w:tc>
          <w:tcPr>
            <w:tcW w:w="2263" w:type="dxa"/>
          </w:tcPr>
          <w:p w14:paraId="3D1B6F6F" w14:textId="056D8966" w:rsidR="00E04F41" w:rsidRPr="008A10EE" w:rsidRDefault="006D069A" w:rsidP="00257ECF">
            <w:pPr>
              <w:jc w:val="both"/>
              <w:rPr>
                <w:rFonts w:cs="Times New Roman"/>
              </w:rPr>
            </w:pPr>
            <w:r w:rsidRPr="008A10EE">
              <w:rPr>
                <w:rFonts w:cs="Times New Roman"/>
              </w:rPr>
              <w:t>Apa sistem informasi yang digunakan ada Universitas Negeri Surabaya (POLITEKNIK UBAYA)?</w:t>
            </w:r>
          </w:p>
        </w:tc>
        <w:tc>
          <w:tcPr>
            <w:tcW w:w="3312" w:type="dxa"/>
          </w:tcPr>
          <w:p w14:paraId="608EC486" w14:textId="395709E0" w:rsidR="00E04F41" w:rsidRPr="008A10EE" w:rsidRDefault="006D069A" w:rsidP="00257ECF">
            <w:pPr>
              <w:jc w:val="both"/>
              <w:rPr>
                <w:rFonts w:cs="Times New Roman"/>
              </w:rPr>
            </w:pPr>
            <w:r w:rsidRPr="008A10EE">
              <w:rPr>
                <w:rFonts w:cs="Times New Roman"/>
              </w:rPr>
              <w:t>Sistem Informasi Akademik</w:t>
            </w:r>
          </w:p>
        </w:tc>
      </w:tr>
      <w:tr w:rsidR="00E04F41" w:rsidRPr="008A10EE" w14:paraId="274DDF97" w14:textId="77777777" w:rsidTr="006D069A">
        <w:tc>
          <w:tcPr>
            <w:tcW w:w="2263" w:type="dxa"/>
          </w:tcPr>
          <w:p w14:paraId="4C2E7A60" w14:textId="1E21B7D8" w:rsidR="00E04F41" w:rsidRPr="008A10EE" w:rsidRDefault="006D069A" w:rsidP="00257ECF">
            <w:pPr>
              <w:jc w:val="both"/>
              <w:rPr>
                <w:rFonts w:cs="Times New Roman"/>
              </w:rPr>
            </w:pPr>
            <w:r w:rsidRPr="008A10EE">
              <w:rPr>
                <w:rFonts w:cs="Times New Roman"/>
              </w:rPr>
              <w:t>Bagaimana gambaran dari sistem informasi yang digunakan POLITEKNIK UBAYA?</w:t>
            </w:r>
          </w:p>
        </w:tc>
        <w:tc>
          <w:tcPr>
            <w:tcW w:w="3312" w:type="dxa"/>
          </w:tcPr>
          <w:p w14:paraId="2E199AA1" w14:textId="7F4060E2" w:rsidR="00E04F41" w:rsidRPr="008A10EE" w:rsidRDefault="006D069A" w:rsidP="00257ECF">
            <w:pPr>
              <w:jc w:val="both"/>
              <w:rPr>
                <w:rFonts w:cs="Times New Roman"/>
              </w:rPr>
            </w:pPr>
            <w:r w:rsidRPr="008A10EE">
              <w:rPr>
                <w:rFonts w:cs="Times New Roman"/>
              </w:rPr>
              <w:t>Semua user yaitu Dosen, Mahasiswa bisa melakukan view, sementara ada staff tersendiri yang bertugas untuk menginput data</w:t>
            </w:r>
          </w:p>
        </w:tc>
      </w:tr>
      <w:tr w:rsidR="006D069A" w:rsidRPr="008A10EE" w14:paraId="1D3BBAB0" w14:textId="77777777" w:rsidTr="006D069A">
        <w:tc>
          <w:tcPr>
            <w:tcW w:w="2263" w:type="dxa"/>
          </w:tcPr>
          <w:p w14:paraId="20A13B74" w14:textId="2269251B" w:rsidR="006D069A" w:rsidRPr="008A10EE" w:rsidRDefault="006D069A" w:rsidP="00257ECF">
            <w:pPr>
              <w:jc w:val="both"/>
              <w:rPr>
                <w:rFonts w:cs="Times New Roman"/>
              </w:rPr>
            </w:pPr>
            <w:r w:rsidRPr="008A10EE">
              <w:rPr>
                <w:rFonts w:cs="Times New Roman"/>
              </w:rPr>
              <w:t>Bagaimana dukungan dari Top/Middles level Management?</w:t>
            </w:r>
          </w:p>
        </w:tc>
        <w:tc>
          <w:tcPr>
            <w:tcW w:w="3312" w:type="dxa"/>
          </w:tcPr>
          <w:p w14:paraId="6472A548" w14:textId="206991C9" w:rsidR="006D069A" w:rsidRPr="008A10EE" w:rsidRDefault="006D069A" w:rsidP="00257ECF">
            <w:pPr>
              <w:jc w:val="both"/>
              <w:rPr>
                <w:rFonts w:cs="Times New Roman"/>
              </w:rPr>
            </w:pPr>
            <w:r w:rsidRPr="008A10EE">
              <w:rPr>
                <w:rFonts w:cs="Times New Roman"/>
              </w:rPr>
              <w:t>Sangat setuju dengan adanya sistem informasi akademik</w:t>
            </w:r>
          </w:p>
        </w:tc>
      </w:tr>
      <w:tr w:rsidR="006D069A" w:rsidRPr="008A10EE" w14:paraId="554F2C9E" w14:textId="77777777" w:rsidTr="006D069A">
        <w:tc>
          <w:tcPr>
            <w:tcW w:w="2263" w:type="dxa"/>
          </w:tcPr>
          <w:p w14:paraId="4166CB93" w14:textId="3FBEAB34" w:rsidR="006D069A" w:rsidRPr="008A10EE" w:rsidRDefault="006D069A" w:rsidP="00257ECF">
            <w:pPr>
              <w:jc w:val="both"/>
              <w:rPr>
                <w:rFonts w:cs="Times New Roman"/>
              </w:rPr>
            </w:pPr>
            <w:r w:rsidRPr="008A10EE">
              <w:rPr>
                <w:rFonts w:cs="Times New Roman"/>
              </w:rPr>
              <w:t>Bagaimana bentuk komitmen Top/Middle Management dalam implementasi software?</w:t>
            </w:r>
          </w:p>
        </w:tc>
        <w:tc>
          <w:tcPr>
            <w:tcW w:w="3312" w:type="dxa"/>
          </w:tcPr>
          <w:p w14:paraId="1F9C96BA" w14:textId="636D0821" w:rsidR="006D069A" w:rsidRPr="008A10EE" w:rsidRDefault="006D069A" w:rsidP="00257ECF">
            <w:pPr>
              <w:jc w:val="both"/>
              <w:rPr>
                <w:rFonts w:cs="Times New Roman"/>
              </w:rPr>
            </w:pPr>
            <w:r w:rsidRPr="008A10EE">
              <w:rPr>
                <w:rFonts w:cs="Times New Roman"/>
              </w:rPr>
              <w:t>Menyetujui segala hal yang mendukung adanya perbaikan di Sistem Informasi Akademik</w:t>
            </w:r>
          </w:p>
        </w:tc>
      </w:tr>
      <w:tr w:rsidR="006D069A" w:rsidRPr="008A10EE" w14:paraId="55F2A057" w14:textId="77777777" w:rsidTr="006D069A">
        <w:tc>
          <w:tcPr>
            <w:tcW w:w="2263" w:type="dxa"/>
          </w:tcPr>
          <w:p w14:paraId="01F7213F" w14:textId="66041CAB" w:rsidR="006D069A" w:rsidRPr="008A10EE" w:rsidRDefault="006D069A" w:rsidP="00257ECF">
            <w:pPr>
              <w:jc w:val="both"/>
              <w:rPr>
                <w:rFonts w:cs="Times New Roman"/>
              </w:rPr>
            </w:pPr>
            <w:r w:rsidRPr="008A10EE">
              <w:rPr>
                <w:rFonts w:cs="Times New Roman"/>
              </w:rPr>
              <w:t>Apa pertimbangan dari Top/Middle level Management pada saat akan pengadaan perangkat lunak di POLITEKNIK UBAYA?</w:t>
            </w:r>
          </w:p>
        </w:tc>
        <w:tc>
          <w:tcPr>
            <w:tcW w:w="3312" w:type="dxa"/>
          </w:tcPr>
          <w:p w14:paraId="00C30DBC" w14:textId="11E203FC" w:rsidR="006D069A" w:rsidRPr="008A10EE" w:rsidRDefault="006D069A" w:rsidP="00257ECF">
            <w:pPr>
              <w:jc w:val="both"/>
              <w:rPr>
                <w:rFonts w:cs="Times New Roman"/>
              </w:rPr>
            </w:pPr>
            <w:r w:rsidRPr="008A10EE">
              <w:rPr>
                <w:rFonts w:cs="Times New Roman"/>
              </w:rPr>
              <w:t>Untuk mempermudah dan mempercepat mahasiswa melakukan proses bisnis</w:t>
            </w:r>
          </w:p>
        </w:tc>
      </w:tr>
      <w:tr w:rsidR="006D069A" w:rsidRPr="008A10EE" w14:paraId="7C4CF2E1" w14:textId="77777777" w:rsidTr="006D069A">
        <w:tc>
          <w:tcPr>
            <w:tcW w:w="2263" w:type="dxa"/>
          </w:tcPr>
          <w:p w14:paraId="12EC77F2" w14:textId="5EB00B13" w:rsidR="006D069A" w:rsidRPr="008A10EE" w:rsidRDefault="006D069A" w:rsidP="00257ECF">
            <w:pPr>
              <w:jc w:val="both"/>
              <w:rPr>
                <w:rFonts w:cs="Times New Roman"/>
              </w:rPr>
            </w:pPr>
            <w:r w:rsidRPr="008A10EE">
              <w:rPr>
                <w:rFonts w:cs="Times New Roman"/>
              </w:rPr>
              <w:lastRenderedPageBreak/>
              <w:t>Apa visi misi POLITEKNIK UBAYA?</w:t>
            </w:r>
          </w:p>
        </w:tc>
        <w:tc>
          <w:tcPr>
            <w:tcW w:w="3312" w:type="dxa"/>
          </w:tcPr>
          <w:p w14:paraId="14C247E6" w14:textId="2142609C" w:rsidR="006D069A" w:rsidRPr="008A10EE" w:rsidRDefault="006D069A" w:rsidP="00257ECF">
            <w:pPr>
              <w:jc w:val="both"/>
              <w:rPr>
                <w:rFonts w:cs="Times New Roman"/>
              </w:rPr>
            </w:pPr>
            <w:r w:rsidRPr="008A10EE">
              <w:rPr>
                <w:rFonts w:cs="Times New Roman"/>
              </w:rPr>
              <w:t>Visi: to be the gateway to professionalism Misi: berperan aktif dalam memajukan masyarakat dunia usaha melalui pengembangan Tridharma Politeknik secara berkesinambungan demi kesejahteraan umat manusia</w:t>
            </w:r>
          </w:p>
        </w:tc>
      </w:tr>
      <w:tr w:rsidR="006D069A" w:rsidRPr="008A10EE" w14:paraId="6F8C826A" w14:textId="77777777" w:rsidTr="006D069A">
        <w:tc>
          <w:tcPr>
            <w:tcW w:w="2263" w:type="dxa"/>
          </w:tcPr>
          <w:p w14:paraId="756E863A" w14:textId="0CBCF99C" w:rsidR="006D069A" w:rsidRPr="008A10EE" w:rsidRDefault="006D069A" w:rsidP="00257ECF">
            <w:pPr>
              <w:jc w:val="both"/>
              <w:rPr>
                <w:rFonts w:cs="Times New Roman"/>
              </w:rPr>
            </w:pPr>
            <w:r w:rsidRPr="008A10EE">
              <w:rPr>
                <w:rFonts w:cs="Times New Roman"/>
              </w:rPr>
              <w:t>Bagaimana kesesuaian antara implementasi perangkat lunak dan Visi Misi POLITEKNIK UBAYA?</w:t>
            </w:r>
          </w:p>
        </w:tc>
        <w:tc>
          <w:tcPr>
            <w:tcW w:w="3312" w:type="dxa"/>
          </w:tcPr>
          <w:p w14:paraId="2C2055E8" w14:textId="0FBFADAE" w:rsidR="006D069A" w:rsidRPr="008A10EE" w:rsidRDefault="006D069A" w:rsidP="00257ECF">
            <w:pPr>
              <w:jc w:val="both"/>
              <w:rPr>
                <w:rFonts w:cs="Times New Roman"/>
              </w:rPr>
            </w:pPr>
            <w:r w:rsidRPr="008A10EE">
              <w:rPr>
                <w:rFonts w:cs="Times New Roman"/>
              </w:rPr>
              <w:t>Sangat sesuai karena SIM Akademik ini dibuat menyesuaikan dengan kebutuhan proses bisnis</w:t>
            </w:r>
          </w:p>
        </w:tc>
      </w:tr>
      <w:tr w:rsidR="006D069A" w:rsidRPr="008A10EE" w14:paraId="50E71EA4" w14:textId="77777777" w:rsidTr="006D069A">
        <w:tc>
          <w:tcPr>
            <w:tcW w:w="2263" w:type="dxa"/>
          </w:tcPr>
          <w:p w14:paraId="4AAB8D00" w14:textId="5D218461" w:rsidR="006D069A" w:rsidRPr="008A10EE" w:rsidRDefault="006D069A" w:rsidP="00257ECF">
            <w:pPr>
              <w:jc w:val="both"/>
              <w:rPr>
                <w:rFonts w:cs="Times New Roman"/>
              </w:rPr>
            </w:pPr>
            <w:r w:rsidRPr="008A10EE">
              <w:rPr>
                <w:rFonts w:cs="Times New Roman"/>
              </w:rPr>
              <w:t>Apa tolok ukur dan acuan dari perangkat lunak yang digunakan agar sesuai dengan strategi POLITEKNIK UBAYA?</w:t>
            </w:r>
          </w:p>
        </w:tc>
        <w:tc>
          <w:tcPr>
            <w:tcW w:w="3312" w:type="dxa"/>
          </w:tcPr>
          <w:p w14:paraId="324D0C8C" w14:textId="6D8FBF48" w:rsidR="006D069A" w:rsidRPr="008A10EE" w:rsidRDefault="006D069A" w:rsidP="00257ECF">
            <w:pPr>
              <w:jc w:val="both"/>
              <w:rPr>
                <w:rFonts w:cs="Times New Roman"/>
              </w:rPr>
            </w:pPr>
            <w:r w:rsidRPr="008A10EE">
              <w:rPr>
                <w:rFonts w:cs="Times New Roman"/>
              </w:rPr>
              <w:t>Keberhasilan dalam mempercepat proses bisnis dan tidak membuat proses bisnis menjadi rumit</w:t>
            </w:r>
          </w:p>
        </w:tc>
      </w:tr>
      <w:tr w:rsidR="006D069A" w:rsidRPr="008A10EE" w14:paraId="555770FF" w14:textId="77777777" w:rsidTr="006D069A">
        <w:tc>
          <w:tcPr>
            <w:tcW w:w="2263" w:type="dxa"/>
          </w:tcPr>
          <w:p w14:paraId="49A43833" w14:textId="73FD3CE5" w:rsidR="006D069A" w:rsidRPr="008A10EE" w:rsidRDefault="006D069A" w:rsidP="00257ECF">
            <w:pPr>
              <w:jc w:val="both"/>
              <w:rPr>
                <w:rFonts w:cs="Times New Roman"/>
              </w:rPr>
            </w:pPr>
            <w:r w:rsidRPr="008A10EE">
              <w:rPr>
                <w:rFonts w:cs="Times New Roman"/>
              </w:rPr>
              <w:t>Bagaimana kebijakan atau prosedur dari implementasi perangkat lunak?</w:t>
            </w:r>
          </w:p>
        </w:tc>
        <w:tc>
          <w:tcPr>
            <w:tcW w:w="3312" w:type="dxa"/>
          </w:tcPr>
          <w:p w14:paraId="3C0CE26E" w14:textId="1FEF04C4" w:rsidR="006D069A" w:rsidRPr="008A10EE" w:rsidRDefault="006D069A" w:rsidP="00257ECF">
            <w:pPr>
              <w:jc w:val="both"/>
              <w:rPr>
                <w:rFonts w:cs="Times New Roman"/>
              </w:rPr>
            </w:pPr>
            <w:r w:rsidRPr="008A10EE">
              <w:rPr>
                <w:rFonts w:cs="Times New Roman"/>
              </w:rPr>
              <w:t>Menyesuaikan dengan proses bisnis yang ada, namun tidak ada SK khusus yang berisi kebijakan dan prosedur tertentu, menyesuaikan saja.</w:t>
            </w:r>
          </w:p>
        </w:tc>
      </w:tr>
      <w:tr w:rsidR="006D069A" w:rsidRPr="008A10EE" w14:paraId="5C293F2A" w14:textId="77777777" w:rsidTr="006D069A">
        <w:tc>
          <w:tcPr>
            <w:tcW w:w="2263" w:type="dxa"/>
          </w:tcPr>
          <w:p w14:paraId="6803ADE1" w14:textId="7A3F7EDF" w:rsidR="006D069A" w:rsidRPr="008A10EE" w:rsidRDefault="006D069A" w:rsidP="00257ECF">
            <w:pPr>
              <w:jc w:val="both"/>
              <w:rPr>
                <w:rFonts w:cs="Times New Roman"/>
              </w:rPr>
            </w:pPr>
            <w:r w:rsidRPr="008A10EE">
              <w:rPr>
                <w:rFonts w:cs="Times New Roman"/>
              </w:rPr>
              <w:t>Apakah POLITEKNIK UBAYA memiliki tim yang dibentuk secara khusus untuk membantu peralihan atau perubahan dan branding perangkat lunak?</w:t>
            </w:r>
          </w:p>
        </w:tc>
        <w:tc>
          <w:tcPr>
            <w:tcW w:w="3312" w:type="dxa"/>
          </w:tcPr>
          <w:p w14:paraId="70327E6E" w14:textId="06818938" w:rsidR="006D069A" w:rsidRPr="008A10EE" w:rsidRDefault="006D069A" w:rsidP="00257ECF">
            <w:pPr>
              <w:jc w:val="both"/>
              <w:rPr>
                <w:rFonts w:cs="Times New Roman"/>
              </w:rPr>
            </w:pPr>
            <w:r w:rsidRPr="008A10EE">
              <w:rPr>
                <w:rFonts w:cs="Times New Roman"/>
              </w:rPr>
              <w:t>Tidak, karena ini hanya view jadi tidak sulit untuk menerapkan perubahan pada pengguna. Dari dosen membimbing mahasiswa mengenai cara aksesnya, dan juga ada melalui pengenalan awal mahasiswa baru.</w:t>
            </w:r>
          </w:p>
        </w:tc>
      </w:tr>
      <w:tr w:rsidR="006D069A" w:rsidRPr="008A10EE" w14:paraId="569F0F7A" w14:textId="77777777" w:rsidTr="006D069A">
        <w:tc>
          <w:tcPr>
            <w:tcW w:w="2263" w:type="dxa"/>
          </w:tcPr>
          <w:p w14:paraId="1DEBA940" w14:textId="1B4DE6CB" w:rsidR="006D069A" w:rsidRPr="008A10EE" w:rsidRDefault="006D069A" w:rsidP="00257ECF">
            <w:pPr>
              <w:jc w:val="both"/>
              <w:rPr>
                <w:rFonts w:cs="Times New Roman"/>
              </w:rPr>
            </w:pPr>
            <w:r w:rsidRPr="008A10EE">
              <w:rPr>
                <w:rFonts w:cs="Times New Roman"/>
              </w:rPr>
              <w:t xml:space="preserve">Bagaimana kesesuaian dari sistem yang diimplementasikan </w:t>
            </w:r>
            <w:r w:rsidRPr="008A10EE">
              <w:rPr>
                <w:rFonts w:cs="Times New Roman"/>
              </w:rPr>
              <w:lastRenderedPageBreak/>
              <w:t>dengan proses bisnis yang ada di organisasi?</w:t>
            </w:r>
          </w:p>
        </w:tc>
        <w:tc>
          <w:tcPr>
            <w:tcW w:w="3312" w:type="dxa"/>
          </w:tcPr>
          <w:p w14:paraId="74C8CE4B" w14:textId="0353A1AA" w:rsidR="006D069A" w:rsidRPr="008A10EE" w:rsidRDefault="006D069A" w:rsidP="00257ECF">
            <w:pPr>
              <w:jc w:val="both"/>
              <w:rPr>
                <w:rFonts w:cs="Times New Roman"/>
              </w:rPr>
            </w:pPr>
            <w:r w:rsidRPr="008A10EE">
              <w:rPr>
                <w:rFonts w:cs="Times New Roman"/>
              </w:rPr>
              <w:lastRenderedPageBreak/>
              <w:t>Sudah sangat sesuai dengan proses bisnis yang sama dengan Ubaya</w:t>
            </w:r>
          </w:p>
        </w:tc>
      </w:tr>
      <w:tr w:rsidR="006D069A" w:rsidRPr="008A10EE" w14:paraId="41061851" w14:textId="77777777" w:rsidTr="006D069A">
        <w:tc>
          <w:tcPr>
            <w:tcW w:w="2263" w:type="dxa"/>
          </w:tcPr>
          <w:p w14:paraId="04D39DD5" w14:textId="4FBD0587" w:rsidR="006D069A" w:rsidRPr="008A10EE" w:rsidRDefault="006D069A" w:rsidP="00257ECF">
            <w:pPr>
              <w:jc w:val="both"/>
              <w:rPr>
                <w:rFonts w:cs="Times New Roman"/>
              </w:rPr>
            </w:pPr>
            <w:r w:rsidRPr="008A10EE">
              <w:rPr>
                <w:rFonts w:cs="Times New Roman"/>
              </w:rPr>
              <w:t>Bagaimana overview dari proyek tersebut?</w:t>
            </w:r>
          </w:p>
        </w:tc>
        <w:tc>
          <w:tcPr>
            <w:tcW w:w="3312" w:type="dxa"/>
          </w:tcPr>
          <w:p w14:paraId="455AA203" w14:textId="77753A73" w:rsidR="006D069A" w:rsidRPr="008A10EE" w:rsidRDefault="006D069A" w:rsidP="00257ECF">
            <w:pPr>
              <w:jc w:val="both"/>
              <w:rPr>
                <w:rFonts w:cs="Times New Roman"/>
              </w:rPr>
            </w:pPr>
            <w:r w:rsidRPr="008A10EE">
              <w:rPr>
                <w:rFonts w:cs="Times New Roman"/>
              </w:rPr>
              <w:t>Proyek ini dikerjakan oleh mahasiswa Informatika Universitas Surabaya pada tahun 2002 dimana pada awalnya diinfokan kepada dosen yang kemudian disalurkan kepada mahasiswa sebagai tawaran proyek. Setelah proyek selesai, source code diberikan.</w:t>
            </w:r>
          </w:p>
        </w:tc>
      </w:tr>
      <w:tr w:rsidR="006D069A" w:rsidRPr="008A10EE" w14:paraId="602B8A6A" w14:textId="77777777" w:rsidTr="006D069A">
        <w:tc>
          <w:tcPr>
            <w:tcW w:w="2263" w:type="dxa"/>
          </w:tcPr>
          <w:p w14:paraId="30B10FAE" w14:textId="5ED84F89" w:rsidR="006D069A" w:rsidRPr="008A10EE" w:rsidRDefault="006D069A" w:rsidP="00257ECF">
            <w:pPr>
              <w:jc w:val="both"/>
              <w:rPr>
                <w:rFonts w:cs="Times New Roman"/>
              </w:rPr>
            </w:pPr>
            <w:r w:rsidRPr="008A10EE">
              <w:rPr>
                <w:rFonts w:cs="Times New Roman"/>
              </w:rPr>
              <w:t>Bentuk proyek ini dikembangkan? Apakah in-house/outsource/free software?</w:t>
            </w:r>
          </w:p>
        </w:tc>
        <w:tc>
          <w:tcPr>
            <w:tcW w:w="3312" w:type="dxa"/>
          </w:tcPr>
          <w:p w14:paraId="13B34A06" w14:textId="26DC5B70" w:rsidR="006D069A" w:rsidRPr="008A10EE" w:rsidRDefault="006D069A" w:rsidP="00257ECF">
            <w:pPr>
              <w:jc w:val="both"/>
              <w:rPr>
                <w:rFonts w:cs="Times New Roman"/>
              </w:rPr>
            </w:pPr>
            <w:r w:rsidRPr="008A10EE">
              <w:rPr>
                <w:rFonts w:cs="Times New Roman"/>
              </w:rPr>
              <w:t>Proyek ini dikerjakan oleh mahasiswa Informatika Ubaya yang artinya in-house karena dibuat oleh civitas akademikanya sendiri.</w:t>
            </w:r>
          </w:p>
        </w:tc>
      </w:tr>
      <w:tr w:rsidR="006D069A" w:rsidRPr="008A10EE" w14:paraId="507C6563" w14:textId="77777777" w:rsidTr="006D069A">
        <w:tc>
          <w:tcPr>
            <w:tcW w:w="2263" w:type="dxa"/>
          </w:tcPr>
          <w:p w14:paraId="209F4793" w14:textId="357A2DAE" w:rsidR="006D069A" w:rsidRPr="008A10EE" w:rsidRDefault="006D069A" w:rsidP="00257ECF">
            <w:pPr>
              <w:jc w:val="both"/>
              <w:rPr>
                <w:rFonts w:cs="Times New Roman"/>
              </w:rPr>
            </w:pPr>
            <w:r w:rsidRPr="008A10EE">
              <w:rPr>
                <w:rFonts w:cs="Times New Roman"/>
              </w:rPr>
              <w:t>Apa pertimbangannya memilih cara pengembangan software tersebut?</w:t>
            </w:r>
          </w:p>
        </w:tc>
        <w:tc>
          <w:tcPr>
            <w:tcW w:w="3312" w:type="dxa"/>
          </w:tcPr>
          <w:p w14:paraId="1989A49A" w14:textId="0ED4DFCE" w:rsidR="006D069A" w:rsidRPr="008A10EE" w:rsidRDefault="006D069A" w:rsidP="00257ECF">
            <w:pPr>
              <w:jc w:val="both"/>
              <w:rPr>
                <w:rFonts w:cs="Times New Roman"/>
              </w:rPr>
            </w:pPr>
            <w:r w:rsidRPr="008A10EE">
              <w:rPr>
                <w:rFonts w:cs="Times New Roman"/>
              </w:rPr>
              <w:t>Pertimbangannya karena lebih murah karena menggunakan jasa mahasiswa, dimana mahasiswa tidak akan berpikiran untuk mengambil keuntungan bisnis.</w:t>
            </w:r>
          </w:p>
        </w:tc>
      </w:tr>
      <w:tr w:rsidR="006D069A" w:rsidRPr="008A10EE" w14:paraId="6EC2F898" w14:textId="77777777" w:rsidTr="006D069A">
        <w:tc>
          <w:tcPr>
            <w:tcW w:w="2263" w:type="dxa"/>
          </w:tcPr>
          <w:p w14:paraId="0266B648" w14:textId="1DFE736B" w:rsidR="006D069A" w:rsidRPr="008A10EE" w:rsidRDefault="006D069A" w:rsidP="00257ECF">
            <w:pPr>
              <w:jc w:val="both"/>
              <w:rPr>
                <w:rFonts w:cs="Times New Roman"/>
              </w:rPr>
            </w:pPr>
            <w:r w:rsidRPr="008A10EE">
              <w:rPr>
                <w:rFonts w:cs="Times New Roman"/>
              </w:rPr>
              <w:t>Bagaimana kriteria memilih vendor yang sesuai dengan implementasi?</w:t>
            </w:r>
          </w:p>
        </w:tc>
        <w:tc>
          <w:tcPr>
            <w:tcW w:w="3312" w:type="dxa"/>
          </w:tcPr>
          <w:p w14:paraId="396B91BE" w14:textId="1EFCE3EA" w:rsidR="006D069A" w:rsidRPr="008A10EE" w:rsidRDefault="006D069A" w:rsidP="00257ECF">
            <w:pPr>
              <w:jc w:val="both"/>
              <w:rPr>
                <w:rFonts w:cs="Times New Roman"/>
              </w:rPr>
            </w:pPr>
            <w:r w:rsidRPr="008A10EE">
              <w:rPr>
                <w:rFonts w:cs="Times New Roman"/>
              </w:rPr>
              <w:t>Biaya dan waktu, juga proyek ini tidak begitu besar</w:t>
            </w:r>
          </w:p>
        </w:tc>
      </w:tr>
      <w:tr w:rsidR="006D069A" w:rsidRPr="008A10EE" w14:paraId="7B820289" w14:textId="77777777" w:rsidTr="006D069A">
        <w:tc>
          <w:tcPr>
            <w:tcW w:w="2263" w:type="dxa"/>
          </w:tcPr>
          <w:p w14:paraId="7739DCE6" w14:textId="3B29022C" w:rsidR="006D069A" w:rsidRPr="008A10EE" w:rsidRDefault="006D069A" w:rsidP="00257ECF">
            <w:pPr>
              <w:jc w:val="both"/>
              <w:rPr>
                <w:rFonts w:cs="Times New Roman"/>
              </w:rPr>
            </w:pPr>
            <w:r w:rsidRPr="008A10EE">
              <w:rPr>
                <w:rFonts w:cs="Times New Roman"/>
              </w:rPr>
              <w:t>Bagaimana bentuk keterlibatan pihak lain tersebut?</w:t>
            </w:r>
          </w:p>
        </w:tc>
        <w:tc>
          <w:tcPr>
            <w:tcW w:w="3312" w:type="dxa"/>
          </w:tcPr>
          <w:p w14:paraId="01DC4CFC" w14:textId="362B1190" w:rsidR="006D069A" w:rsidRPr="008A10EE" w:rsidRDefault="006D069A" w:rsidP="00257ECF">
            <w:pPr>
              <w:jc w:val="both"/>
              <w:rPr>
                <w:rFonts w:cs="Times New Roman"/>
              </w:rPr>
            </w:pPr>
            <w:r w:rsidRPr="008A10EE">
              <w:rPr>
                <w:rFonts w:cs="Times New Roman"/>
              </w:rPr>
              <w:t>Selaku pimpinan yang meminta mahasiswa membuat melakukan review pada pekerjaan mereka. Dosen Informatika memberikan konsultasi pada pengerjaan proyek.</w:t>
            </w:r>
          </w:p>
        </w:tc>
      </w:tr>
      <w:tr w:rsidR="006D069A" w:rsidRPr="008A10EE" w14:paraId="33423813" w14:textId="77777777" w:rsidTr="006D069A">
        <w:tc>
          <w:tcPr>
            <w:tcW w:w="2263" w:type="dxa"/>
          </w:tcPr>
          <w:p w14:paraId="74105D0B" w14:textId="16A4A761" w:rsidR="006D069A" w:rsidRPr="008A10EE" w:rsidRDefault="006D069A" w:rsidP="00257ECF">
            <w:pPr>
              <w:jc w:val="both"/>
              <w:rPr>
                <w:rFonts w:cs="Times New Roman"/>
              </w:rPr>
            </w:pPr>
            <w:r w:rsidRPr="008A10EE">
              <w:rPr>
                <w:rFonts w:cs="Times New Roman"/>
              </w:rPr>
              <w:t>Apa peran stakeholder pada pengembangan sistem atau software tersebut?</w:t>
            </w:r>
          </w:p>
        </w:tc>
        <w:tc>
          <w:tcPr>
            <w:tcW w:w="3312" w:type="dxa"/>
          </w:tcPr>
          <w:p w14:paraId="32CE6695" w14:textId="098A6B51" w:rsidR="006D069A" w:rsidRPr="008A10EE" w:rsidRDefault="006D069A" w:rsidP="00257ECF">
            <w:pPr>
              <w:jc w:val="both"/>
              <w:rPr>
                <w:rFonts w:cs="Times New Roman"/>
              </w:rPr>
            </w:pPr>
            <w:r w:rsidRPr="008A10EE">
              <w:rPr>
                <w:rFonts w:cs="Times New Roman"/>
              </w:rPr>
              <w:t>Sebagai pengguna yaitu tenaga didik dan mahasiswa yang ada di Politeknik Ubaya</w:t>
            </w:r>
          </w:p>
        </w:tc>
      </w:tr>
      <w:tr w:rsidR="006D069A" w:rsidRPr="008A10EE" w14:paraId="1AF2E363" w14:textId="77777777" w:rsidTr="006D069A">
        <w:tc>
          <w:tcPr>
            <w:tcW w:w="2263" w:type="dxa"/>
          </w:tcPr>
          <w:p w14:paraId="41BADD51" w14:textId="72D9501E" w:rsidR="006D069A" w:rsidRPr="008A10EE" w:rsidRDefault="006D069A" w:rsidP="00257ECF">
            <w:pPr>
              <w:jc w:val="both"/>
              <w:rPr>
                <w:rFonts w:cs="Times New Roman"/>
              </w:rPr>
            </w:pPr>
            <w:r w:rsidRPr="008A10EE">
              <w:rPr>
                <w:rFonts w:cs="Times New Roman"/>
              </w:rPr>
              <w:lastRenderedPageBreak/>
              <w:t>Bagaimana bentuk keterlibatan stakeholder (actor) dalam pengimplemetasian software tersebut?</w:t>
            </w:r>
          </w:p>
        </w:tc>
        <w:tc>
          <w:tcPr>
            <w:tcW w:w="3312" w:type="dxa"/>
          </w:tcPr>
          <w:p w14:paraId="38C93B40" w14:textId="5FDDE1EC" w:rsidR="006D069A" w:rsidRPr="008A10EE" w:rsidRDefault="006D069A" w:rsidP="00257ECF">
            <w:pPr>
              <w:jc w:val="both"/>
              <w:rPr>
                <w:rFonts w:cs="Times New Roman"/>
              </w:rPr>
            </w:pPr>
            <w:r w:rsidRPr="008A10EE">
              <w:rPr>
                <w:rFonts w:cs="Times New Roman"/>
              </w:rPr>
              <w:t>Ketika pengimplementasiannya seluruh stakeholder menggunakannya dengan benar</w:t>
            </w:r>
          </w:p>
        </w:tc>
      </w:tr>
      <w:tr w:rsidR="006D069A" w:rsidRPr="008A10EE" w14:paraId="7F9A8ADC" w14:textId="77777777" w:rsidTr="006D069A">
        <w:tc>
          <w:tcPr>
            <w:tcW w:w="2263" w:type="dxa"/>
          </w:tcPr>
          <w:p w14:paraId="6016EA1F" w14:textId="25269A07" w:rsidR="006D069A" w:rsidRPr="008A10EE" w:rsidRDefault="006D069A" w:rsidP="00257ECF">
            <w:pPr>
              <w:jc w:val="both"/>
              <w:rPr>
                <w:rFonts w:cs="Times New Roman"/>
              </w:rPr>
            </w:pPr>
            <w:r w:rsidRPr="008A10EE">
              <w:rPr>
                <w:rFonts w:cs="Times New Roman"/>
              </w:rPr>
              <w:t>Bagaimana ekspektasi user pada perangkat lunak POLITEKNIK UBAYA?</w:t>
            </w:r>
          </w:p>
        </w:tc>
        <w:tc>
          <w:tcPr>
            <w:tcW w:w="3312" w:type="dxa"/>
          </w:tcPr>
          <w:p w14:paraId="6A209900" w14:textId="140F805F" w:rsidR="006D069A" w:rsidRPr="008A10EE" w:rsidRDefault="006D069A" w:rsidP="00257ECF">
            <w:pPr>
              <w:jc w:val="both"/>
              <w:rPr>
                <w:rFonts w:cs="Times New Roman"/>
              </w:rPr>
            </w:pPr>
            <w:r w:rsidRPr="008A10EE">
              <w:rPr>
                <w:rFonts w:cs="Times New Roman"/>
              </w:rPr>
              <w:t>Dapat membantu dalam proses bisnis yang ada di Politeknik Ubaya dan mempermudah kegiatan akademik yang ada</w:t>
            </w:r>
          </w:p>
        </w:tc>
      </w:tr>
      <w:tr w:rsidR="006D069A" w:rsidRPr="008A10EE" w14:paraId="5C1EB4E1" w14:textId="77777777" w:rsidTr="006D069A">
        <w:tc>
          <w:tcPr>
            <w:tcW w:w="2263" w:type="dxa"/>
          </w:tcPr>
          <w:p w14:paraId="3DA29EBB" w14:textId="2EB5118F" w:rsidR="006D069A" w:rsidRPr="008A10EE" w:rsidRDefault="00CD3EC6" w:rsidP="00257ECF">
            <w:pPr>
              <w:jc w:val="both"/>
              <w:rPr>
                <w:rFonts w:cs="Times New Roman"/>
              </w:rPr>
            </w:pPr>
            <w:r w:rsidRPr="008A10EE">
              <w:rPr>
                <w:rFonts w:cs="Times New Roman"/>
              </w:rPr>
              <w:t>Apa saja hardware yang ada dan tidak ada sebelum implementasi?</w:t>
            </w:r>
          </w:p>
        </w:tc>
        <w:tc>
          <w:tcPr>
            <w:tcW w:w="3312" w:type="dxa"/>
          </w:tcPr>
          <w:p w14:paraId="22B02F99" w14:textId="346FB2E0" w:rsidR="006D069A" w:rsidRPr="008A10EE" w:rsidRDefault="00CD3EC6" w:rsidP="00257ECF">
            <w:pPr>
              <w:jc w:val="both"/>
              <w:rPr>
                <w:rFonts w:cs="Times New Roman"/>
              </w:rPr>
            </w:pPr>
            <w:r w:rsidRPr="008A10EE">
              <w:rPr>
                <w:rFonts w:cs="Times New Roman"/>
              </w:rPr>
              <w:t>Server, Komputer, Jaringan. Semuanya sudah ada di dalam implementasi</w:t>
            </w:r>
          </w:p>
        </w:tc>
      </w:tr>
      <w:tr w:rsidR="00CD3EC6" w:rsidRPr="008A10EE" w14:paraId="5ABC0D0D" w14:textId="77777777" w:rsidTr="006D069A">
        <w:tc>
          <w:tcPr>
            <w:tcW w:w="2263" w:type="dxa"/>
          </w:tcPr>
          <w:p w14:paraId="75D2CF98" w14:textId="71A923E8" w:rsidR="00CD3EC6" w:rsidRPr="008A10EE" w:rsidRDefault="00CD3EC6" w:rsidP="00257ECF">
            <w:pPr>
              <w:jc w:val="both"/>
              <w:rPr>
                <w:rFonts w:cs="Times New Roman"/>
              </w:rPr>
            </w:pPr>
            <w:r w:rsidRPr="008A10EE">
              <w:rPr>
                <w:rFonts w:cs="Times New Roman"/>
              </w:rPr>
              <w:t>Bagaimana menurut Anda hardware yang ada pada POLITEKNIK UBAYA?</w:t>
            </w:r>
          </w:p>
        </w:tc>
        <w:tc>
          <w:tcPr>
            <w:tcW w:w="3312" w:type="dxa"/>
          </w:tcPr>
          <w:p w14:paraId="3372EB5D" w14:textId="69570334" w:rsidR="00CD3EC6" w:rsidRPr="008A10EE" w:rsidRDefault="00CD3EC6" w:rsidP="00257ECF">
            <w:pPr>
              <w:jc w:val="both"/>
              <w:rPr>
                <w:rFonts w:cs="Times New Roman"/>
              </w:rPr>
            </w:pPr>
            <w:r w:rsidRPr="008A10EE">
              <w:rPr>
                <w:rFonts w:cs="Times New Roman"/>
              </w:rPr>
              <w:t>Sudah sangat baik dan memenuhi spec yang sudah bagus</w:t>
            </w:r>
          </w:p>
        </w:tc>
      </w:tr>
      <w:tr w:rsidR="00CD3EC6" w:rsidRPr="008A10EE" w14:paraId="549423B8" w14:textId="77777777" w:rsidTr="006D069A">
        <w:tc>
          <w:tcPr>
            <w:tcW w:w="2263" w:type="dxa"/>
          </w:tcPr>
          <w:p w14:paraId="5DC4DFA2" w14:textId="4DEACB38" w:rsidR="00CD3EC6" w:rsidRPr="008A10EE" w:rsidRDefault="00CD3EC6" w:rsidP="00257ECF">
            <w:pPr>
              <w:jc w:val="both"/>
              <w:rPr>
                <w:rFonts w:cs="Times New Roman"/>
              </w:rPr>
            </w:pPr>
            <w:r w:rsidRPr="008A10EE">
              <w:rPr>
                <w:rFonts w:cs="Times New Roman"/>
              </w:rPr>
              <w:t>Apa saja yang dipertimbangkan sebelum memilih software tersebut?</w:t>
            </w:r>
          </w:p>
        </w:tc>
        <w:tc>
          <w:tcPr>
            <w:tcW w:w="3312" w:type="dxa"/>
          </w:tcPr>
          <w:p w14:paraId="64C42A35" w14:textId="42177F63" w:rsidR="00CD3EC6" w:rsidRPr="008A10EE" w:rsidRDefault="00CD3EC6" w:rsidP="00257ECF">
            <w:pPr>
              <w:jc w:val="both"/>
              <w:rPr>
                <w:rFonts w:cs="Times New Roman"/>
              </w:rPr>
            </w:pPr>
            <w:r w:rsidRPr="008A10EE">
              <w:rPr>
                <w:rFonts w:cs="Times New Roman"/>
              </w:rPr>
              <w:t>Penggunanya, Penggunaannya juga dan kesiapan dari Pengguna</w:t>
            </w:r>
          </w:p>
        </w:tc>
      </w:tr>
      <w:tr w:rsidR="00CD3EC6" w:rsidRPr="008A10EE" w14:paraId="62764025" w14:textId="77777777" w:rsidTr="006D069A">
        <w:tc>
          <w:tcPr>
            <w:tcW w:w="2263" w:type="dxa"/>
          </w:tcPr>
          <w:p w14:paraId="410736D9" w14:textId="72D79111" w:rsidR="00CD3EC6" w:rsidRPr="008A10EE" w:rsidRDefault="00CD3EC6" w:rsidP="00257ECF">
            <w:pPr>
              <w:jc w:val="both"/>
              <w:rPr>
                <w:rFonts w:cs="Times New Roman"/>
              </w:rPr>
            </w:pPr>
            <w:r w:rsidRPr="008A10EE">
              <w:rPr>
                <w:rFonts w:cs="Times New Roman"/>
              </w:rPr>
              <w:t>Adakah pengecekan software sebelum diinstall?</w:t>
            </w:r>
          </w:p>
        </w:tc>
        <w:tc>
          <w:tcPr>
            <w:tcW w:w="3312" w:type="dxa"/>
          </w:tcPr>
          <w:p w14:paraId="4CCFFEFE" w14:textId="7A2933D7" w:rsidR="00CD3EC6" w:rsidRPr="008A10EE" w:rsidRDefault="00CD3EC6" w:rsidP="00257ECF">
            <w:pPr>
              <w:jc w:val="both"/>
              <w:rPr>
                <w:rFonts w:cs="Times New Roman"/>
              </w:rPr>
            </w:pPr>
            <w:r w:rsidRPr="008A10EE">
              <w:rPr>
                <w:rFonts w:cs="Times New Roman"/>
              </w:rPr>
              <w:t>Ada, yaitu melihat kecocokan dengan spec yang dibutuhkan</w:t>
            </w:r>
          </w:p>
        </w:tc>
      </w:tr>
      <w:tr w:rsidR="00CD3EC6" w:rsidRPr="008A10EE" w14:paraId="1E9F8F21" w14:textId="77777777" w:rsidTr="006D069A">
        <w:tc>
          <w:tcPr>
            <w:tcW w:w="2263" w:type="dxa"/>
          </w:tcPr>
          <w:p w14:paraId="03233E5C" w14:textId="49CEFCB5" w:rsidR="00CD3EC6" w:rsidRPr="008A10EE" w:rsidRDefault="00CD3EC6" w:rsidP="00257ECF">
            <w:pPr>
              <w:jc w:val="both"/>
              <w:rPr>
                <w:rFonts w:cs="Times New Roman"/>
              </w:rPr>
            </w:pPr>
            <w:r w:rsidRPr="008A10EE">
              <w:rPr>
                <w:rFonts w:cs="Times New Roman"/>
              </w:rPr>
              <w:t>Bagaimana infrastruktur yang ada pada POLITEKNIK UBAYA?</w:t>
            </w:r>
          </w:p>
        </w:tc>
        <w:tc>
          <w:tcPr>
            <w:tcW w:w="3312" w:type="dxa"/>
          </w:tcPr>
          <w:p w14:paraId="7A1BFC00" w14:textId="51E130EF" w:rsidR="00CD3EC6" w:rsidRPr="008A10EE" w:rsidRDefault="00CD3EC6" w:rsidP="00257ECF">
            <w:pPr>
              <w:jc w:val="both"/>
              <w:rPr>
                <w:rFonts w:cs="Times New Roman"/>
              </w:rPr>
            </w:pPr>
            <w:r w:rsidRPr="008A10EE">
              <w:rPr>
                <w:rFonts w:cs="Times New Roman"/>
              </w:rPr>
              <w:t>Sudah sangat memadai dan bagus</w:t>
            </w:r>
          </w:p>
        </w:tc>
      </w:tr>
      <w:tr w:rsidR="00CD3EC6" w:rsidRPr="008A10EE" w14:paraId="23694D74" w14:textId="77777777" w:rsidTr="006D069A">
        <w:tc>
          <w:tcPr>
            <w:tcW w:w="2263" w:type="dxa"/>
          </w:tcPr>
          <w:p w14:paraId="59C3BC2E" w14:textId="3E6F4BB6" w:rsidR="00CD3EC6" w:rsidRPr="008A10EE" w:rsidRDefault="00CD3EC6" w:rsidP="00257ECF">
            <w:pPr>
              <w:jc w:val="both"/>
              <w:rPr>
                <w:rFonts w:cs="Times New Roman"/>
              </w:rPr>
            </w:pPr>
            <w:r w:rsidRPr="008A10EE">
              <w:rPr>
                <w:rFonts w:cs="Times New Roman"/>
              </w:rPr>
              <w:t>Bagaimana ketersediaan server dan ruangan yang digunakan?</w:t>
            </w:r>
          </w:p>
        </w:tc>
        <w:tc>
          <w:tcPr>
            <w:tcW w:w="3312" w:type="dxa"/>
          </w:tcPr>
          <w:p w14:paraId="45172167" w14:textId="0CD7FD7E" w:rsidR="00CD3EC6" w:rsidRPr="008A10EE" w:rsidRDefault="00CD3EC6" w:rsidP="00257ECF">
            <w:pPr>
              <w:jc w:val="both"/>
              <w:rPr>
                <w:rFonts w:cs="Times New Roman"/>
              </w:rPr>
            </w:pPr>
            <w:r w:rsidRPr="008A10EE">
              <w:rPr>
                <w:rFonts w:cs="Times New Roman"/>
              </w:rPr>
              <w:t>Servernya ada 2 dan tempatnya sudah standart sebagaimana semestinya</w:t>
            </w:r>
          </w:p>
        </w:tc>
      </w:tr>
      <w:tr w:rsidR="006D069A" w:rsidRPr="008A10EE" w14:paraId="1FD0C5EA" w14:textId="77777777" w:rsidTr="006D069A">
        <w:tc>
          <w:tcPr>
            <w:tcW w:w="2263" w:type="dxa"/>
          </w:tcPr>
          <w:p w14:paraId="1F7B13B4" w14:textId="79274519" w:rsidR="006D069A" w:rsidRPr="008A10EE" w:rsidRDefault="00CD3EC6" w:rsidP="00257ECF">
            <w:pPr>
              <w:jc w:val="both"/>
              <w:rPr>
                <w:rFonts w:cs="Times New Roman"/>
              </w:rPr>
            </w:pPr>
            <w:r w:rsidRPr="008A10EE">
              <w:rPr>
                <w:rFonts w:cs="Times New Roman"/>
              </w:rPr>
              <w:lastRenderedPageBreak/>
              <w:t>Apakah pernah mengalami server down? Jika iya, bagaimana solusinya?</w:t>
            </w:r>
          </w:p>
        </w:tc>
        <w:tc>
          <w:tcPr>
            <w:tcW w:w="3312" w:type="dxa"/>
          </w:tcPr>
          <w:p w14:paraId="4FAFA16E" w14:textId="464E1FA4" w:rsidR="006D069A" w:rsidRPr="008A10EE" w:rsidRDefault="00CD3EC6" w:rsidP="00257ECF">
            <w:pPr>
              <w:jc w:val="both"/>
              <w:rPr>
                <w:rFonts w:cs="Times New Roman"/>
              </w:rPr>
            </w:pPr>
            <w:r w:rsidRPr="008A10EE">
              <w:rPr>
                <w:rFonts w:cs="Times New Roman"/>
              </w:rPr>
              <w:t>Tidak pernah</w:t>
            </w:r>
          </w:p>
        </w:tc>
      </w:tr>
      <w:tr w:rsidR="006D069A" w:rsidRPr="008A10EE" w14:paraId="2B5F965B" w14:textId="77777777" w:rsidTr="006D069A">
        <w:tc>
          <w:tcPr>
            <w:tcW w:w="2263" w:type="dxa"/>
          </w:tcPr>
          <w:p w14:paraId="15E4E6E1" w14:textId="23976162" w:rsidR="006D069A" w:rsidRPr="008A10EE" w:rsidRDefault="00CD3EC6" w:rsidP="00257ECF">
            <w:pPr>
              <w:jc w:val="both"/>
              <w:rPr>
                <w:rFonts w:cs="Times New Roman"/>
              </w:rPr>
            </w:pPr>
            <w:r w:rsidRPr="008A10EE">
              <w:rPr>
                <w:rFonts w:cs="Times New Roman"/>
              </w:rPr>
              <w:t>Bagaimana teknik melakukan migrasi data lama ke sistem baru?</w:t>
            </w:r>
          </w:p>
        </w:tc>
        <w:tc>
          <w:tcPr>
            <w:tcW w:w="3312" w:type="dxa"/>
          </w:tcPr>
          <w:p w14:paraId="097A140B" w14:textId="4C0B01FD" w:rsidR="006D069A" w:rsidRPr="008A10EE" w:rsidRDefault="00CD3EC6" w:rsidP="00257ECF">
            <w:pPr>
              <w:jc w:val="both"/>
              <w:rPr>
                <w:rFonts w:cs="Times New Roman"/>
              </w:rPr>
            </w:pPr>
            <w:r w:rsidRPr="008A10EE">
              <w:rPr>
                <w:rFonts w:cs="Times New Roman"/>
              </w:rPr>
              <w:t>Dengan cara training kepada staff yang bertugas pada pengelolaan data</w:t>
            </w:r>
          </w:p>
        </w:tc>
      </w:tr>
      <w:tr w:rsidR="00CD3EC6" w:rsidRPr="008A10EE" w14:paraId="6984165F" w14:textId="77777777" w:rsidTr="006D069A">
        <w:tc>
          <w:tcPr>
            <w:tcW w:w="2263" w:type="dxa"/>
          </w:tcPr>
          <w:p w14:paraId="65737248" w14:textId="2D79202C" w:rsidR="00CD3EC6" w:rsidRPr="008A10EE" w:rsidRDefault="00CD3EC6" w:rsidP="00257ECF">
            <w:pPr>
              <w:jc w:val="both"/>
              <w:rPr>
                <w:rFonts w:cs="Times New Roman"/>
              </w:rPr>
            </w:pPr>
            <w:r w:rsidRPr="008A10EE">
              <w:rPr>
                <w:rFonts w:cs="Times New Roman"/>
              </w:rPr>
              <w:t>Siapa saja yang melakukan migrasi data?</w:t>
            </w:r>
          </w:p>
        </w:tc>
        <w:tc>
          <w:tcPr>
            <w:tcW w:w="3312" w:type="dxa"/>
          </w:tcPr>
          <w:p w14:paraId="18F426E0" w14:textId="5FA906F0" w:rsidR="00CD3EC6" w:rsidRPr="008A10EE" w:rsidRDefault="00CD3EC6" w:rsidP="00257ECF">
            <w:pPr>
              <w:jc w:val="both"/>
              <w:rPr>
                <w:rFonts w:cs="Times New Roman"/>
              </w:rPr>
            </w:pPr>
            <w:r w:rsidRPr="008A10EE">
              <w:rPr>
                <w:rFonts w:cs="Times New Roman"/>
              </w:rPr>
              <w:t>Ada 4 orang yang melakukannya yaitu yang berfokus di pengisian nilai, absensi dan presensi</w:t>
            </w:r>
          </w:p>
        </w:tc>
      </w:tr>
      <w:tr w:rsidR="00CD3EC6" w:rsidRPr="008A10EE" w14:paraId="32F7CD36" w14:textId="77777777" w:rsidTr="006D069A">
        <w:tc>
          <w:tcPr>
            <w:tcW w:w="2263" w:type="dxa"/>
          </w:tcPr>
          <w:p w14:paraId="6BB5B20F" w14:textId="288EA2A0" w:rsidR="00CD3EC6" w:rsidRPr="008A10EE" w:rsidRDefault="00CD3EC6" w:rsidP="00257ECF">
            <w:pPr>
              <w:jc w:val="both"/>
              <w:rPr>
                <w:rFonts w:cs="Times New Roman"/>
              </w:rPr>
            </w:pPr>
            <w:r w:rsidRPr="008A10EE">
              <w:rPr>
                <w:rFonts w:cs="Times New Roman"/>
              </w:rPr>
              <w:t>Bagaimana mengenai penganggaran perangkat lunak di POLITEKNIK UBAYA? Apakah sesuai?</w:t>
            </w:r>
          </w:p>
        </w:tc>
        <w:tc>
          <w:tcPr>
            <w:tcW w:w="3312" w:type="dxa"/>
          </w:tcPr>
          <w:p w14:paraId="347CCE01" w14:textId="7BA1F467" w:rsidR="00CD3EC6" w:rsidRPr="008A10EE" w:rsidRDefault="00CD3EC6" w:rsidP="00257ECF">
            <w:pPr>
              <w:jc w:val="both"/>
              <w:rPr>
                <w:rFonts w:cs="Times New Roman"/>
              </w:rPr>
            </w:pPr>
            <w:r w:rsidRPr="008A10EE">
              <w:rPr>
                <w:rFonts w:cs="Times New Roman"/>
              </w:rPr>
              <w:t>Sudah sesuai dengan anggaran kurang dari 500 juta</w:t>
            </w:r>
          </w:p>
        </w:tc>
      </w:tr>
      <w:tr w:rsidR="00CD3EC6" w:rsidRPr="008A10EE" w14:paraId="2B91F46C" w14:textId="77777777" w:rsidTr="006D069A">
        <w:tc>
          <w:tcPr>
            <w:tcW w:w="2263" w:type="dxa"/>
          </w:tcPr>
          <w:p w14:paraId="665E401B" w14:textId="6E5F2672" w:rsidR="00CD3EC6" w:rsidRPr="008A10EE" w:rsidRDefault="00CD3EC6" w:rsidP="00257ECF">
            <w:pPr>
              <w:jc w:val="both"/>
              <w:rPr>
                <w:rFonts w:cs="Times New Roman"/>
              </w:rPr>
            </w:pPr>
            <w:r w:rsidRPr="008A10EE">
              <w:rPr>
                <w:rFonts w:cs="Times New Roman"/>
              </w:rPr>
              <w:t>Berapa jumlah programmer yang ada?</w:t>
            </w:r>
          </w:p>
        </w:tc>
        <w:tc>
          <w:tcPr>
            <w:tcW w:w="3312" w:type="dxa"/>
          </w:tcPr>
          <w:p w14:paraId="48CE409F" w14:textId="4791C1AC" w:rsidR="00CD3EC6" w:rsidRPr="008A10EE" w:rsidRDefault="00CD3EC6" w:rsidP="00257ECF">
            <w:pPr>
              <w:jc w:val="both"/>
              <w:rPr>
                <w:rFonts w:cs="Times New Roman"/>
              </w:rPr>
            </w:pPr>
            <w:r w:rsidRPr="008A10EE">
              <w:rPr>
                <w:rFonts w:cs="Times New Roman"/>
              </w:rPr>
              <w:t>Ketika pembuatannya ada 5 mahasiswa. Namun sekarang pengelola source codenya adalah saya (narasumber).</w:t>
            </w:r>
          </w:p>
        </w:tc>
      </w:tr>
      <w:tr w:rsidR="00CD3EC6" w:rsidRPr="008A10EE" w14:paraId="722C913C" w14:textId="77777777" w:rsidTr="006D069A">
        <w:tc>
          <w:tcPr>
            <w:tcW w:w="2263" w:type="dxa"/>
          </w:tcPr>
          <w:p w14:paraId="573CE1D5" w14:textId="547FC001" w:rsidR="00CD3EC6" w:rsidRPr="008A10EE" w:rsidRDefault="00CD3EC6" w:rsidP="00257ECF">
            <w:pPr>
              <w:jc w:val="both"/>
              <w:rPr>
                <w:rFonts w:cs="Times New Roman"/>
              </w:rPr>
            </w:pPr>
            <w:r w:rsidRPr="008A10EE">
              <w:rPr>
                <w:rFonts w:cs="Times New Roman"/>
              </w:rPr>
              <w:t>Bagaimana status programmernya?</w:t>
            </w:r>
          </w:p>
        </w:tc>
        <w:tc>
          <w:tcPr>
            <w:tcW w:w="3312" w:type="dxa"/>
          </w:tcPr>
          <w:p w14:paraId="55B0940D" w14:textId="6122D882" w:rsidR="00CD3EC6" w:rsidRPr="008A10EE" w:rsidRDefault="00CD3EC6" w:rsidP="00257ECF">
            <w:pPr>
              <w:jc w:val="both"/>
              <w:rPr>
                <w:rFonts w:cs="Times New Roman"/>
              </w:rPr>
            </w:pPr>
            <w:r w:rsidRPr="008A10EE">
              <w:rPr>
                <w:rFonts w:cs="Times New Roman"/>
              </w:rPr>
              <w:t>Mahasiswa</w:t>
            </w:r>
          </w:p>
        </w:tc>
      </w:tr>
      <w:tr w:rsidR="00CD3EC6" w:rsidRPr="008A10EE" w14:paraId="0A9CC280" w14:textId="77777777" w:rsidTr="006D069A">
        <w:tc>
          <w:tcPr>
            <w:tcW w:w="2263" w:type="dxa"/>
          </w:tcPr>
          <w:p w14:paraId="47DFE975" w14:textId="7A156872" w:rsidR="00CD3EC6" w:rsidRPr="008A10EE" w:rsidRDefault="00CD3EC6" w:rsidP="00257ECF">
            <w:pPr>
              <w:jc w:val="both"/>
              <w:rPr>
                <w:rFonts w:cs="Times New Roman"/>
              </w:rPr>
            </w:pPr>
            <w:r w:rsidRPr="008A10EE">
              <w:rPr>
                <w:rFonts w:cs="Times New Roman"/>
              </w:rPr>
              <w:t>Berapa jumlah seluruh mahasiswa?</w:t>
            </w:r>
          </w:p>
        </w:tc>
        <w:tc>
          <w:tcPr>
            <w:tcW w:w="3312" w:type="dxa"/>
          </w:tcPr>
          <w:p w14:paraId="740BFAAD" w14:textId="5A39BB0D" w:rsidR="00CD3EC6" w:rsidRPr="008A10EE" w:rsidRDefault="00CD3EC6" w:rsidP="00257ECF">
            <w:pPr>
              <w:jc w:val="both"/>
              <w:rPr>
                <w:rFonts w:cs="Times New Roman"/>
              </w:rPr>
            </w:pPr>
            <w:r w:rsidRPr="008A10EE">
              <w:rPr>
                <w:rFonts w:cs="Times New Roman"/>
              </w:rPr>
              <w:t>Setiap semester baru dihitung total mahasiswa 3 tingkatan sekitar 500 orang</w:t>
            </w:r>
          </w:p>
        </w:tc>
      </w:tr>
      <w:tr w:rsidR="00CD3EC6" w:rsidRPr="008A10EE" w14:paraId="0A78552D" w14:textId="77777777" w:rsidTr="006D069A">
        <w:tc>
          <w:tcPr>
            <w:tcW w:w="2263" w:type="dxa"/>
          </w:tcPr>
          <w:p w14:paraId="34387458" w14:textId="589C0820" w:rsidR="00CD3EC6" w:rsidRPr="008A10EE" w:rsidRDefault="00CD3EC6" w:rsidP="00257ECF">
            <w:pPr>
              <w:jc w:val="both"/>
              <w:rPr>
                <w:rFonts w:cs="Times New Roman"/>
              </w:rPr>
            </w:pPr>
            <w:r w:rsidRPr="008A10EE">
              <w:rPr>
                <w:rFonts w:cs="Times New Roman"/>
              </w:rPr>
              <w:t>Berapa jumlah dosen? Berapa jumlah karyawan?</w:t>
            </w:r>
          </w:p>
        </w:tc>
        <w:tc>
          <w:tcPr>
            <w:tcW w:w="3312" w:type="dxa"/>
          </w:tcPr>
          <w:p w14:paraId="74D42ABC" w14:textId="5276C82E" w:rsidR="00CD3EC6" w:rsidRPr="008A10EE" w:rsidRDefault="00CD3EC6" w:rsidP="00257ECF">
            <w:pPr>
              <w:jc w:val="both"/>
              <w:rPr>
                <w:rFonts w:cs="Times New Roman"/>
              </w:rPr>
            </w:pPr>
            <w:r w:rsidRPr="008A10EE">
              <w:rPr>
                <w:rFonts w:cs="Times New Roman"/>
              </w:rPr>
              <w:t>Sangat banyak, ada ratusan. Kalo karyawan ada 11</w:t>
            </w:r>
          </w:p>
        </w:tc>
      </w:tr>
      <w:tr w:rsidR="00CD3EC6" w:rsidRPr="008A10EE" w14:paraId="12225DCC" w14:textId="77777777" w:rsidTr="006D069A">
        <w:tc>
          <w:tcPr>
            <w:tcW w:w="2263" w:type="dxa"/>
          </w:tcPr>
          <w:p w14:paraId="29CC100F" w14:textId="7BD1407A" w:rsidR="00CD3EC6" w:rsidRPr="008A10EE" w:rsidRDefault="00CD3EC6" w:rsidP="00257ECF">
            <w:pPr>
              <w:jc w:val="both"/>
              <w:rPr>
                <w:rFonts w:cs="Times New Roman"/>
              </w:rPr>
            </w:pPr>
            <w:r w:rsidRPr="008A10EE">
              <w:rPr>
                <w:rFonts w:cs="Times New Roman"/>
              </w:rPr>
              <w:t>Bagaimana kapasitas pegawai untuk melakukan implementasi perangkat lunak?</w:t>
            </w:r>
          </w:p>
        </w:tc>
        <w:tc>
          <w:tcPr>
            <w:tcW w:w="3312" w:type="dxa"/>
          </w:tcPr>
          <w:p w14:paraId="1490CD58" w14:textId="2F2DA343" w:rsidR="00CD3EC6" w:rsidRPr="008A10EE" w:rsidRDefault="00CD3EC6" w:rsidP="00257ECF">
            <w:pPr>
              <w:jc w:val="both"/>
              <w:rPr>
                <w:rFonts w:cs="Times New Roman"/>
              </w:rPr>
            </w:pPr>
            <w:r w:rsidRPr="008A10EE">
              <w:rPr>
                <w:rFonts w:cs="Times New Roman"/>
              </w:rPr>
              <w:t>Sudah sangat cukup</w:t>
            </w:r>
          </w:p>
        </w:tc>
      </w:tr>
      <w:tr w:rsidR="00CD3EC6" w:rsidRPr="008A10EE" w14:paraId="0D78F216" w14:textId="77777777" w:rsidTr="006D069A">
        <w:tc>
          <w:tcPr>
            <w:tcW w:w="2263" w:type="dxa"/>
          </w:tcPr>
          <w:p w14:paraId="2FE2AB35" w14:textId="4BF5BCAD" w:rsidR="00CD3EC6" w:rsidRPr="008A10EE" w:rsidRDefault="00CD3EC6" w:rsidP="00257ECF">
            <w:pPr>
              <w:jc w:val="both"/>
              <w:rPr>
                <w:rFonts w:cs="Times New Roman"/>
              </w:rPr>
            </w:pPr>
            <w:r w:rsidRPr="008A10EE">
              <w:rPr>
                <w:rFonts w:cs="Times New Roman"/>
              </w:rPr>
              <w:lastRenderedPageBreak/>
              <w:t>Apakah pengetahuan dan skill yang dimiliki POLITEKNIK UBAYA telah mumpuni?</w:t>
            </w:r>
          </w:p>
        </w:tc>
        <w:tc>
          <w:tcPr>
            <w:tcW w:w="3312" w:type="dxa"/>
          </w:tcPr>
          <w:p w14:paraId="25CEE6CC" w14:textId="1C36ADFF" w:rsidR="00CD3EC6" w:rsidRPr="008A10EE" w:rsidRDefault="00CD3EC6" w:rsidP="00257ECF">
            <w:pPr>
              <w:jc w:val="both"/>
              <w:rPr>
                <w:rFonts w:cs="Times New Roman"/>
              </w:rPr>
            </w:pPr>
            <w:r w:rsidRPr="008A10EE">
              <w:rPr>
                <w:rFonts w:cs="Times New Roman"/>
              </w:rPr>
              <w:t>Cukup Mumpuni</w:t>
            </w:r>
          </w:p>
        </w:tc>
      </w:tr>
      <w:tr w:rsidR="00CD3EC6" w:rsidRPr="008A10EE" w14:paraId="200A8A79" w14:textId="77777777" w:rsidTr="006D069A">
        <w:tc>
          <w:tcPr>
            <w:tcW w:w="2263" w:type="dxa"/>
          </w:tcPr>
          <w:p w14:paraId="274A1347" w14:textId="554F0413" w:rsidR="00CD3EC6" w:rsidRPr="008A10EE" w:rsidRDefault="00CD3EC6" w:rsidP="00257ECF">
            <w:pPr>
              <w:jc w:val="both"/>
              <w:rPr>
                <w:rFonts w:cs="Times New Roman"/>
              </w:rPr>
            </w:pPr>
            <w:r w:rsidRPr="008A10EE">
              <w:rPr>
                <w:rFonts w:cs="Times New Roman"/>
              </w:rPr>
              <w:t>Pernahkah POLITEKNIK UBAYA melakukan training untuk staff yang akan mengimplementasi software?</w:t>
            </w:r>
          </w:p>
        </w:tc>
        <w:tc>
          <w:tcPr>
            <w:tcW w:w="3312" w:type="dxa"/>
          </w:tcPr>
          <w:p w14:paraId="5FD240BD" w14:textId="0CF6FA9D" w:rsidR="00CD3EC6" w:rsidRPr="008A10EE" w:rsidRDefault="00CD3EC6" w:rsidP="00257ECF">
            <w:pPr>
              <w:jc w:val="both"/>
              <w:rPr>
                <w:rFonts w:cs="Times New Roman"/>
              </w:rPr>
            </w:pPr>
            <w:r w:rsidRPr="008A10EE">
              <w:rPr>
                <w:rFonts w:cs="Times New Roman"/>
              </w:rPr>
              <w:t>Pernah</w:t>
            </w:r>
          </w:p>
        </w:tc>
      </w:tr>
      <w:tr w:rsidR="00CD3EC6" w:rsidRPr="008A10EE" w14:paraId="6668CA26" w14:textId="77777777" w:rsidTr="006D069A">
        <w:tc>
          <w:tcPr>
            <w:tcW w:w="2263" w:type="dxa"/>
          </w:tcPr>
          <w:p w14:paraId="56447F16" w14:textId="1A5AB35D" w:rsidR="00CD3EC6" w:rsidRPr="008A10EE" w:rsidRDefault="00CD3EC6" w:rsidP="00257ECF">
            <w:pPr>
              <w:jc w:val="both"/>
              <w:rPr>
                <w:rFonts w:cs="Times New Roman"/>
              </w:rPr>
            </w:pPr>
            <w:r w:rsidRPr="008A10EE">
              <w:rPr>
                <w:rFonts w:cs="Times New Roman"/>
              </w:rPr>
              <w:t>Bagaimana training yang dilakukan POLITEKNIK UBAYA? Apakah sudah tepat?</w:t>
            </w:r>
          </w:p>
        </w:tc>
        <w:tc>
          <w:tcPr>
            <w:tcW w:w="3312" w:type="dxa"/>
          </w:tcPr>
          <w:p w14:paraId="1CCC586B" w14:textId="17DAB45F" w:rsidR="00CD3EC6" w:rsidRPr="008A10EE" w:rsidRDefault="00CD3EC6" w:rsidP="00257ECF">
            <w:pPr>
              <w:jc w:val="both"/>
              <w:rPr>
                <w:rFonts w:cs="Times New Roman"/>
              </w:rPr>
            </w:pPr>
            <w:r w:rsidRPr="008A10EE">
              <w:rPr>
                <w:rFonts w:cs="Times New Roman"/>
              </w:rPr>
              <w:t>Sudah sangat tepat sekali karena sudah sesuai dengan porsi yang diberikan oleh yang berperan</w:t>
            </w:r>
          </w:p>
        </w:tc>
      </w:tr>
      <w:tr w:rsidR="00CD3EC6" w:rsidRPr="008A10EE" w14:paraId="21BD9F79" w14:textId="77777777" w:rsidTr="006D069A">
        <w:tc>
          <w:tcPr>
            <w:tcW w:w="2263" w:type="dxa"/>
          </w:tcPr>
          <w:p w14:paraId="1A4BA484" w14:textId="2E130DD7" w:rsidR="00CD3EC6" w:rsidRPr="008A10EE" w:rsidRDefault="00CD3EC6" w:rsidP="00257ECF">
            <w:pPr>
              <w:jc w:val="both"/>
              <w:rPr>
                <w:rFonts w:cs="Times New Roman"/>
              </w:rPr>
            </w:pPr>
            <w:r w:rsidRPr="008A10EE">
              <w:rPr>
                <w:rFonts w:cs="Times New Roman"/>
              </w:rPr>
              <w:t>Bagaimana readiness pengguna terhadap sistem?</w:t>
            </w:r>
          </w:p>
        </w:tc>
        <w:tc>
          <w:tcPr>
            <w:tcW w:w="3312" w:type="dxa"/>
          </w:tcPr>
          <w:p w14:paraId="62F3101A" w14:textId="41B46974" w:rsidR="00CD3EC6" w:rsidRPr="008A10EE" w:rsidRDefault="00CD3EC6" w:rsidP="00257ECF">
            <w:pPr>
              <w:jc w:val="both"/>
              <w:rPr>
                <w:rFonts w:cs="Times New Roman"/>
              </w:rPr>
            </w:pPr>
            <w:r w:rsidRPr="008A10EE">
              <w:rPr>
                <w:rFonts w:cs="Times New Roman"/>
              </w:rPr>
              <w:t>Sudah sangat siap</w:t>
            </w:r>
          </w:p>
        </w:tc>
      </w:tr>
      <w:tr w:rsidR="00CD3EC6" w:rsidRPr="008A10EE" w14:paraId="1C14B4CE" w14:textId="77777777" w:rsidTr="006D069A">
        <w:tc>
          <w:tcPr>
            <w:tcW w:w="2263" w:type="dxa"/>
          </w:tcPr>
          <w:p w14:paraId="391CEA2C" w14:textId="1B0377D9" w:rsidR="00CD3EC6" w:rsidRPr="008A10EE" w:rsidRDefault="00CD3EC6" w:rsidP="00257ECF">
            <w:pPr>
              <w:jc w:val="both"/>
              <w:rPr>
                <w:rFonts w:cs="Times New Roman"/>
              </w:rPr>
            </w:pPr>
            <w:r w:rsidRPr="008A10EE">
              <w:rPr>
                <w:rFonts w:cs="Times New Roman"/>
              </w:rPr>
              <w:t>Bagaimana dokumentasi training perangkat lunak POLITEKNIK UBAYA?</w:t>
            </w:r>
          </w:p>
        </w:tc>
        <w:tc>
          <w:tcPr>
            <w:tcW w:w="3312" w:type="dxa"/>
          </w:tcPr>
          <w:p w14:paraId="25507E94" w14:textId="08E06D91" w:rsidR="00CD3EC6" w:rsidRPr="008A10EE" w:rsidRDefault="00CD3EC6" w:rsidP="00257ECF">
            <w:pPr>
              <w:jc w:val="both"/>
              <w:rPr>
                <w:rFonts w:cs="Times New Roman"/>
              </w:rPr>
            </w:pPr>
            <w:r w:rsidRPr="008A10EE">
              <w:rPr>
                <w:rFonts w:cs="Times New Roman"/>
              </w:rPr>
              <w:t>Tidak Ada</w:t>
            </w:r>
          </w:p>
        </w:tc>
      </w:tr>
      <w:tr w:rsidR="00CD3EC6" w:rsidRPr="008A10EE" w14:paraId="73117F65" w14:textId="77777777" w:rsidTr="006D069A">
        <w:tc>
          <w:tcPr>
            <w:tcW w:w="2263" w:type="dxa"/>
          </w:tcPr>
          <w:p w14:paraId="60D2EA65" w14:textId="0BB6DB62" w:rsidR="00CD3EC6" w:rsidRPr="008A10EE" w:rsidRDefault="00CD3EC6" w:rsidP="00257ECF">
            <w:pPr>
              <w:jc w:val="both"/>
              <w:rPr>
                <w:rFonts w:cs="Times New Roman"/>
              </w:rPr>
            </w:pPr>
            <w:r w:rsidRPr="008A10EE">
              <w:rPr>
                <w:rFonts w:cs="Times New Roman"/>
              </w:rPr>
              <w:t>Apakah POLITEKNIK UBAYA menyediakan call center atau media lain untuk membantu user perangkat lunak?</w:t>
            </w:r>
          </w:p>
        </w:tc>
        <w:tc>
          <w:tcPr>
            <w:tcW w:w="3312" w:type="dxa"/>
          </w:tcPr>
          <w:p w14:paraId="16771FF4" w14:textId="735CDBE5" w:rsidR="00CD3EC6" w:rsidRPr="008A10EE" w:rsidRDefault="00CD3EC6" w:rsidP="00257ECF">
            <w:pPr>
              <w:jc w:val="both"/>
              <w:rPr>
                <w:rFonts w:cs="Times New Roman"/>
              </w:rPr>
            </w:pPr>
            <w:r w:rsidRPr="008A10EE">
              <w:rPr>
                <w:rFonts w:cs="Times New Roman"/>
              </w:rPr>
              <w:t>Tidak ada, mereka perlu ke TU</w:t>
            </w:r>
          </w:p>
        </w:tc>
      </w:tr>
      <w:tr w:rsidR="00CD3EC6" w:rsidRPr="008A10EE" w14:paraId="7CC790B0" w14:textId="77777777" w:rsidTr="006D069A">
        <w:tc>
          <w:tcPr>
            <w:tcW w:w="2263" w:type="dxa"/>
          </w:tcPr>
          <w:p w14:paraId="6BE2CA23" w14:textId="46D22C9A" w:rsidR="00CD3EC6" w:rsidRPr="008A10EE" w:rsidRDefault="00CD3EC6" w:rsidP="00257ECF">
            <w:pPr>
              <w:jc w:val="both"/>
              <w:rPr>
                <w:rFonts w:cs="Times New Roman"/>
              </w:rPr>
            </w:pPr>
            <w:r w:rsidRPr="008A10EE">
              <w:rPr>
                <w:rFonts w:cs="Times New Roman"/>
              </w:rPr>
              <w:t>Adakah dokumentasi untuk membantu implementasi software?</w:t>
            </w:r>
          </w:p>
        </w:tc>
        <w:tc>
          <w:tcPr>
            <w:tcW w:w="3312" w:type="dxa"/>
          </w:tcPr>
          <w:p w14:paraId="767189FC" w14:textId="55A40C5C" w:rsidR="00CD3EC6" w:rsidRPr="008A10EE" w:rsidRDefault="00CD3EC6" w:rsidP="00257ECF">
            <w:pPr>
              <w:jc w:val="both"/>
              <w:rPr>
                <w:rFonts w:cs="Times New Roman"/>
              </w:rPr>
            </w:pPr>
            <w:r w:rsidRPr="008A10EE">
              <w:rPr>
                <w:rFonts w:cs="Times New Roman"/>
              </w:rPr>
              <w:t>Tidak ada</w:t>
            </w:r>
          </w:p>
        </w:tc>
      </w:tr>
      <w:tr w:rsidR="00CD3EC6" w:rsidRPr="008A10EE" w14:paraId="20CBA427" w14:textId="77777777" w:rsidTr="006D069A">
        <w:tc>
          <w:tcPr>
            <w:tcW w:w="2263" w:type="dxa"/>
          </w:tcPr>
          <w:p w14:paraId="27593F9C" w14:textId="7B6A1F15" w:rsidR="00CD3EC6" w:rsidRPr="008A10EE" w:rsidRDefault="00CD3EC6" w:rsidP="00257ECF">
            <w:pPr>
              <w:jc w:val="both"/>
              <w:rPr>
                <w:rFonts w:cs="Times New Roman"/>
              </w:rPr>
            </w:pPr>
            <w:r w:rsidRPr="008A10EE">
              <w:rPr>
                <w:rFonts w:cs="Times New Roman"/>
              </w:rPr>
              <w:lastRenderedPageBreak/>
              <w:t>Apakah hasil testing telah memenuhi kebutuhan bisnis?</w:t>
            </w:r>
          </w:p>
        </w:tc>
        <w:tc>
          <w:tcPr>
            <w:tcW w:w="3312" w:type="dxa"/>
          </w:tcPr>
          <w:p w14:paraId="25EA18F1" w14:textId="27016D1B" w:rsidR="00CD3EC6" w:rsidRPr="008A10EE" w:rsidRDefault="00CD3EC6" w:rsidP="00257ECF">
            <w:pPr>
              <w:jc w:val="both"/>
              <w:rPr>
                <w:rFonts w:cs="Times New Roman"/>
              </w:rPr>
            </w:pPr>
            <w:r w:rsidRPr="008A10EE">
              <w:rPr>
                <w:rFonts w:cs="Times New Roman"/>
              </w:rPr>
              <w:t>Sudah</w:t>
            </w:r>
          </w:p>
        </w:tc>
      </w:tr>
      <w:tr w:rsidR="00CD3EC6" w:rsidRPr="008A10EE" w14:paraId="68F50DEA" w14:textId="77777777" w:rsidTr="006D069A">
        <w:tc>
          <w:tcPr>
            <w:tcW w:w="2263" w:type="dxa"/>
          </w:tcPr>
          <w:p w14:paraId="356300E2" w14:textId="5407A954" w:rsidR="00CD3EC6" w:rsidRPr="008A10EE" w:rsidRDefault="00CD3EC6" w:rsidP="00257ECF">
            <w:pPr>
              <w:jc w:val="both"/>
              <w:rPr>
                <w:rFonts w:cs="Times New Roman"/>
              </w:rPr>
            </w:pPr>
            <w:r w:rsidRPr="008A10EE">
              <w:rPr>
                <w:rFonts w:cs="Times New Roman"/>
              </w:rPr>
              <w:t>Berapa kali dalam setahun melakukan maintenance?</w:t>
            </w:r>
          </w:p>
        </w:tc>
        <w:tc>
          <w:tcPr>
            <w:tcW w:w="3312" w:type="dxa"/>
          </w:tcPr>
          <w:p w14:paraId="3225A343" w14:textId="2109F48E" w:rsidR="00CD3EC6" w:rsidRPr="008A10EE" w:rsidRDefault="00CD3EC6" w:rsidP="00257ECF">
            <w:pPr>
              <w:jc w:val="both"/>
              <w:rPr>
                <w:rFonts w:cs="Times New Roman"/>
              </w:rPr>
            </w:pPr>
            <w:r w:rsidRPr="008A10EE">
              <w:rPr>
                <w:rFonts w:cs="Times New Roman"/>
              </w:rPr>
              <w:t>5 kali setiap semester, dilakukan backup data</w:t>
            </w:r>
          </w:p>
        </w:tc>
      </w:tr>
      <w:tr w:rsidR="00CD3EC6" w:rsidRPr="008A10EE" w14:paraId="7EEE71FB" w14:textId="77777777" w:rsidTr="006D069A">
        <w:tc>
          <w:tcPr>
            <w:tcW w:w="2263" w:type="dxa"/>
          </w:tcPr>
          <w:p w14:paraId="492EA0DA" w14:textId="688CC581" w:rsidR="00CD3EC6" w:rsidRPr="008A10EE" w:rsidRDefault="00CD3EC6" w:rsidP="00257ECF">
            <w:pPr>
              <w:jc w:val="both"/>
              <w:rPr>
                <w:rFonts w:cs="Times New Roman"/>
              </w:rPr>
            </w:pPr>
            <w:r w:rsidRPr="008A10EE">
              <w:rPr>
                <w:rFonts w:cs="Times New Roman"/>
              </w:rPr>
              <w:t>Apa saja bentuk maintenance perangkat lunak Politeknik Ubaya?</w:t>
            </w:r>
          </w:p>
        </w:tc>
        <w:tc>
          <w:tcPr>
            <w:tcW w:w="3312" w:type="dxa"/>
          </w:tcPr>
          <w:p w14:paraId="1CDDAACE" w14:textId="5FE7947B" w:rsidR="00CD3EC6" w:rsidRPr="008A10EE" w:rsidRDefault="00CD3EC6" w:rsidP="00257ECF">
            <w:pPr>
              <w:jc w:val="both"/>
              <w:rPr>
                <w:rFonts w:cs="Times New Roman"/>
              </w:rPr>
            </w:pPr>
            <w:r w:rsidRPr="008A10EE">
              <w:rPr>
                <w:rFonts w:cs="Times New Roman"/>
              </w:rPr>
              <w:t>Membackup ketika daftar ulang , UTS dan UAS, Sebelum Liburan. Tidak boleh ada yang memasukkan apapun ke computer server, seperti flashdisk juga tidak boleh karena dikhawatirnya akan memasukkan virus ke server</w:t>
            </w:r>
          </w:p>
        </w:tc>
      </w:tr>
      <w:tr w:rsidR="00CD3EC6" w:rsidRPr="008A10EE" w14:paraId="3A631E9C" w14:textId="77777777" w:rsidTr="006D069A">
        <w:tc>
          <w:tcPr>
            <w:tcW w:w="2263" w:type="dxa"/>
          </w:tcPr>
          <w:p w14:paraId="769C7740" w14:textId="29F91FA2" w:rsidR="00CD3EC6" w:rsidRPr="008A10EE" w:rsidRDefault="00CD3EC6" w:rsidP="00257ECF">
            <w:pPr>
              <w:jc w:val="both"/>
              <w:rPr>
                <w:rFonts w:cs="Times New Roman"/>
              </w:rPr>
            </w:pPr>
            <w:r w:rsidRPr="008A10EE">
              <w:rPr>
                <w:rFonts w:cs="Times New Roman"/>
              </w:rPr>
              <w:t>Bagaimana bentuk evaluasi perangkat lunak?</w:t>
            </w:r>
          </w:p>
        </w:tc>
        <w:tc>
          <w:tcPr>
            <w:tcW w:w="3312" w:type="dxa"/>
          </w:tcPr>
          <w:p w14:paraId="6B97D213" w14:textId="325F18F2" w:rsidR="00CD3EC6" w:rsidRPr="008A10EE" w:rsidRDefault="00625A19" w:rsidP="00257ECF">
            <w:pPr>
              <w:jc w:val="both"/>
              <w:rPr>
                <w:rFonts w:cs="Times New Roman"/>
              </w:rPr>
            </w:pPr>
            <w:r w:rsidRPr="008A10EE">
              <w:rPr>
                <w:rFonts w:cs="Times New Roman"/>
              </w:rPr>
              <w:t>Tidak ada kendala jadi sudah bagus saja, hanya virus yang mungkin jadi masalah. Ketika ada komputer baru, di install dulu dan upgrade versi lama dahulu. Ketika ingin mengubah data mahasiswa harus mengirim surat dahulu ke Ubaya pusat</w:t>
            </w:r>
          </w:p>
        </w:tc>
      </w:tr>
      <w:tr w:rsidR="00CD3EC6" w:rsidRPr="008A10EE" w14:paraId="515F2292" w14:textId="77777777" w:rsidTr="006D069A">
        <w:tc>
          <w:tcPr>
            <w:tcW w:w="2263" w:type="dxa"/>
          </w:tcPr>
          <w:p w14:paraId="58861393" w14:textId="625A1B5F" w:rsidR="00CD3EC6" w:rsidRPr="008A10EE" w:rsidRDefault="00625A19" w:rsidP="00257ECF">
            <w:pPr>
              <w:jc w:val="both"/>
              <w:rPr>
                <w:rFonts w:cs="Times New Roman"/>
              </w:rPr>
            </w:pPr>
            <w:r w:rsidRPr="008A10EE">
              <w:rPr>
                <w:rFonts w:cs="Times New Roman"/>
              </w:rPr>
              <w:t>Apa saja risiko yang timbul setelah implementasi perangkat lunak?</w:t>
            </w:r>
          </w:p>
        </w:tc>
        <w:tc>
          <w:tcPr>
            <w:tcW w:w="3312" w:type="dxa"/>
          </w:tcPr>
          <w:p w14:paraId="2AA9DBB9" w14:textId="17EA8ACE" w:rsidR="00CD3EC6" w:rsidRPr="008A10EE" w:rsidRDefault="00625A19" w:rsidP="00257ECF">
            <w:pPr>
              <w:jc w:val="both"/>
              <w:rPr>
                <w:rFonts w:cs="Times New Roman"/>
              </w:rPr>
            </w:pPr>
            <w:r w:rsidRPr="008A10EE">
              <w:rPr>
                <w:rFonts w:cs="Times New Roman"/>
              </w:rPr>
              <w:t>Tidak ada</w:t>
            </w:r>
          </w:p>
        </w:tc>
      </w:tr>
      <w:tr w:rsidR="00CD3EC6" w:rsidRPr="008A10EE" w14:paraId="19722299" w14:textId="77777777" w:rsidTr="006D069A">
        <w:tc>
          <w:tcPr>
            <w:tcW w:w="2263" w:type="dxa"/>
          </w:tcPr>
          <w:p w14:paraId="24BEE7E5" w14:textId="03166E9F" w:rsidR="00CD3EC6" w:rsidRPr="008A10EE" w:rsidRDefault="00625A19" w:rsidP="00257ECF">
            <w:pPr>
              <w:jc w:val="both"/>
              <w:rPr>
                <w:rFonts w:cs="Times New Roman"/>
              </w:rPr>
            </w:pPr>
            <w:r w:rsidRPr="008A10EE">
              <w:rPr>
                <w:rFonts w:cs="Times New Roman"/>
              </w:rPr>
              <w:t>Adakah dokumentasi evaluasi perangkat lunak?</w:t>
            </w:r>
          </w:p>
        </w:tc>
        <w:tc>
          <w:tcPr>
            <w:tcW w:w="3312" w:type="dxa"/>
          </w:tcPr>
          <w:p w14:paraId="4AD2F0F1" w14:textId="51995B4E" w:rsidR="00CD3EC6" w:rsidRPr="008A10EE" w:rsidRDefault="00625A19" w:rsidP="00257ECF">
            <w:pPr>
              <w:jc w:val="both"/>
              <w:rPr>
                <w:rFonts w:cs="Times New Roman"/>
              </w:rPr>
            </w:pPr>
            <w:r w:rsidRPr="008A10EE">
              <w:rPr>
                <w:rFonts w:cs="Times New Roman"/>
              </w:rPr>
              <w:t>Tidak ada</w:t>
            </w:r>
          </w:p>
        </w:tc>
      </w:tr>
      <w:tr w:rsidR="00625A19" w:rsidRPr="008A10EE" w14:paraId="5A1D5CB0" w14:textId="77777777" w:rsidTr="006D069A">
        <w:tc>
          <w:tcPr>
            <w:tcW w:w="2263" w:type="dxa"/>
          </w:tcPr>
          <w:p w14:paraId="4D9D92AA" w14:textId="0259AD46" w:rsidR="00625A19" w:rsidRPr="008A10EE" w:rsidRDefault="00625A19" w:rsidP="00257ECF">
            <w:pPr>
              <w:jc w:val="both"/>
              <w:rPr>
                <w:rFonts w:cs="Times New Roman"/>
              </w:rPr>
            </w:pPr>
            <w:r w:rsidRPr="008A10EE">
              <w:rPr>
                <w:rFonts w:cs="Times New Roman"/>
              </w:rPr>
              <w:t>Apakah ada sistem yang sudah tidak digunakan?</w:t>
            </w:r>
          </w:p>
        </w:tc>
        <w:tc>
          <w:tcPr>
            <w:tcW w:w="3312" w:type="dxa"/>
          </w:tcPr>
          <w:p w14:paraId="311051C2" w14:textId="5CB76C55" w:rsidR="00625A19" w:rsidRPr="008A10EE" w:rsidRDefault="00625A19" w:rsidP="00257ECF">
            <w:pPr>
              <w:jc w:val="both"/>
              <w:rPr>
                <w:rFonts w:cs="Times New Roman"/>
              </w:rPr>
            </w:pPr>
            <w:r w:rsidRPr="008A10EE">
              <w:rPr>
                <w:rFonts w:cs="Times New Roman"/>
              </w:rPr>
              <w:t>Tidak ada, karena hanya SIM Akademik ini yang pernah diimplementasikan dan berhasil</w:t>
            </w:r>
          </w:p>
        </w:tc>
      </w:tr>
    </w:tbl>
    <w:p w14:paraId="16BA1A2E" w14:textId="77777777" w:rsidR="00E04F41" w:rsidRPr="008A10EE" w:rsidRDefault="00E04F41" w:rsidP="001B0998">
      <w:pPr>
        <w:rPr>
          <w:rFonts w:cs="Times New Roman"/>
          <w:lang w:val="en-US"/>
        </w:rPr>
      </w:pPr>
    </w:p>
    <w:p w14:paraId="61570D3D" w14:textId="16E83CF5" w:rsidR="00C8119B" w:rsidRPr="008A10EE" w:rsidRDefault="00C8119B" w:rsidP="001B0998">
      <w:pPr>
        <w:contextualSpacing/>
        <w:rPr>
          <w:rFonts w:cs="Times New Roman"/>
          <w:b/>
          <w:bCs/>
          <w:lang w:val="en-US"/>
        </w:rPr>
      </w:pPr>
      <w:r w:rsidRPr="008A10EE">
        <w:rPr>
          <w:rFonts w:cs="Times New Roman"/>
          <w:b/>
          <w:bCs/>
          <w:lang w:val="en-US"/>
        </w:rPr>
        <w:t xml:space="preserve">Transkrip Wawancara Responden </w:t>
      </w:r>
      <w:r w:rsidR="00BC027A" w:rsidRPr="008A10EE">
        <w:rPr>
          <w:rFonts w:cs="Times New Roman"/>
          <w:b/>
          <w:bCs/>
          <w:lang w:val="en-US"/>
        </w:rPr>
        <w:t>7</w:t>
      </w:r>
    </w:p>
    <w:p w14:paraId="63A3B8F2" w14:textId="4F284D13" w:rsidR="00C8119B"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Ilmu Kesehatan (STIKES) Surabaya.</w:t>
      </w:r>
    </w:p>
    <w:p w14:paraId="5821A0A7" w14:textId="77777777" w:rsidR="00257ECF" w:rsidRPr="008A10EE" w:rsidRDefault="00257ECF" w:rsidP="001B0998">
      <w:pPr>
        <w:rPr>
          <w:rFonts w:cs="Times New Roman"/>
        </w:rPr>
      </w:pPr>
    </w:p>
    <w:p w14:paraId="2AFE4A34" w14:textId="1E87DF4F" w:rsidR="00257ECF" w:rsidRPr="008A10EE" w:rsidRDefault="00257ECF" w:rsidP="00257ECF">
      <w:pPr>
        <w:pStyle w:val="Caption"/>
        <w:keepNext/>
        <w:rPr>
          <w:rFonts w:cs="Times New Roman"/>
        </w:rPr>
      </w:pPr>
      <w:bookmarkStart w:id="1223" w:name="_Toc48471653"/>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3</w:t>
      </w:r>
      <w:r w:rsidR="00182426">
        <w:rPr>
          <w:rFonts w:cs="Times New Roman"/>
        </w:rPr>
        <w:fldChar w:fldCharType="end"/>
      </w:r>
      <w:r w:rsidRPr="008A10EE">
        <w:rPr>
          <w:rFonts w:cs="Times New Roman"/>
        </w:rPr>
        <w:t xml:space="preserve"> Transkrip Wawancara Responden 7</w:t>
      </w:r>
      <w:bookmarkEnd w:id="1223"/>
    </w:p>
    <w:tbl>
      <w:tblPr>
        <w:tblStyle w:val="TableGrid"/>
        <w:tblW w:w="0" w:type="auto"/>
        <w:tblLook w:val="04A0" w:firstRow="1" w:lastRow="0" w:firstColumn="1" w:lastColumn="0" w:noHBand="0" w:noVBand="1"/>
      </w:tblPr>
      <w:tblGrid>
        <w:gridCol w:w="2308"/>
        <w:gridCol w:w="1841"/>
        <w:gridCol w:w="1426"/>
      </w:tblGrid>
      <w:tr w:rsidR="00C8119B" w:rsidRPr="008A10EE" w14:paraId="7F234445" w14:textId="77777777" w:rsidTr="00981897">
        <w:trPr>
          <w:tblHeader/>
        </w:trPr>
        <w:tc>
          <w:tcPr>
            <w:tcW w:w="2308" w:type="dxa"/>
          </w:tcPr>
          <w:p w14:paraId="311277AF" w14:textId="77777777" w:rsidR="00C8119B" w:rsidRPr="00981897" w:rsidRDefault="00C8119B" w:rsidP="001B0998">
            <w:pPr>
              <w:jc w:val="center"/>
              <w:rPr>
                <w:rFonts w:cs="Times New Roman"/>
                <w:b/>
                <w:bCs/>
              </w:rPr>
            </w:pPr>
            <w:r w:rsidRPr="00981897">
              <w:rPr>
                <w:rFonts w:cs="Times New Roman"/>
                <w:b/>
                <w:bCs/>
              </w:rPr>
              <w:t>Profil PT</w:t>
            </w:r>
          </w:p>
        </w:tc>
        <w:tc>
          <w:tcPr>
            <w:tcW w:w="1841" w:type="dxa"/>
          </w:tcPr>
          <w:p w14:paraId="2C863025" w14:textId="77777777" w:rsidR="00C8119B" w:rsidRPr="00981897" w:rsidRDefault="00C8119B" w:rsidP="001B0998">
            <w:pPr>
              <w:jc w:val="center"/>
              <w:rPr>
                <w:rFonts w:cs="Times New Roman"/>
                <w:b/>
                <w:bCs/>
              </w:rPr>
            </w:pPr>
            <w:r w:rsidRPr="00981897">
              <w:rPr>
                <w:rFonts w:cs="Times New Roman"/>
                <w:b/>
                <w:bCs/>
              </w:rPr>
              <w:t>Profil Narasumber</w:t>
            </w:r>
          </w:p>
        </w:tc>
        <w:tc>
          <w:tcPr>
            <w:tcW w:w="1426" w:type="dxa"/>
          </w:tcPr>
          <w:p w14:paraId="32F1BE6E"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1CF99259" w14:textId="77777777" w:rsidTr="00257ECF">
        <w:tc>
          <w:tcPr>
            <w:tcW w:w="2308" w:type="dxa"/>
          </w:tcPr>
          <w:p w14:paraId="225A69AD" w14:textId="77777777" w:rsidR="001752F2" w:rsidRPr="008A10EE" w:rsidRDefault="001752F2" w:rsidP="001B0998">
            <w:pPr>
              <w:jc w:val="both"/>
              <w:rPr>
                <w:rFonts w:cs="Times New Roman"/>
              </w:rPr>
            </w:pPr>
            <w:r w:rsidRPr="008A10EE">
              <w:rPr>
                <w:rFonts w:cs="Times New Roman"/>
              </w:rPr>
              <w:t>STIKES Surabaya merupakan kampus kesehatan yang berada di Jl. Medokan Semampir Indah No 27 Surabaya. Memiliki 4 Program Studi yaitu S1 Ilmu Gizi, D3 Kebidanan, S1 Ilmu Keperawatan dan Ners. Salah satu perangkat lunak yang dikembangkan oleh kampus STIKES adalah website profil kampus, untuk SIM Akademik kampus ini belum menerapkan dan masih memakai proses pencatatan secara manual.</w:t>
            </w:r>
          </w:p>
          <w:p w14:paraId="06FF01C2" w14:textId="77777777" w:rsidR="001752F2" w:rsidRPr="008A10EE" w:rsidRDefault="001752F2" w:rsidP="001B0998">
            <w:pPr>
              <w:rPr>
                <w:rFonts w:cs="Times New Roman"/>
              </w:rPr>
            </w:pPr>
          </w:p>
        </w:tc>
        <w:tc>
          <w:tcPr>
            <w:tcW w:w="1841" w:type="dxa"/>
          </w:tcPr>
          <w:p w14:paraId="2EC88FEA" w14:textId="77777777" w:rsidR="001752F2" w:rsidRPr="008A10EE" w:rsidRDefault="001752F2" w:rsidP="001B0998">
            <w:pPr>
              <w:rPr>
                <w:rFonts w:cs="Times New Roman"/>
              </w:rPr>
            </w:pPr>
            <w:r w:rsidRPr="008A10EE">
              <w:rPr>
                <w:rFonts w:cs="Times New Roman"/>
              </w:rPr>
              <w:t>Mbak Bella adalah pegawai pada Sekolah Tinggi Ilmu Kesehatan (STIKES) Surabaya yang menjabat sebagai  Staff bidang IT kampus STIKES Surabaya yang bertanggungjawab sebagai pengelola website dan mengisi konten untuk website profil kampus.</w:t>
            </w:r>
          </w:p>
          <w:p w14:paraId="7FF31829" w14:textId="77777777" w:rsidR="001752F2" w:rsidRPr="008A10EE" w:rsidRDefault="001752F2" w:rsidP="001B0998">
            <w:pPr>
              <w:rPr>
                <w:rFonts w:cs="Times New Roman"/>
              </w:rPr>
            </w:pPr>
          </w:p>
        </w:tc>
        <w:tc>
          <w:tcPr>
            <w:tcW w:w="1426" w:type="dxa"/>
          </w:tcPr>
          <w:p w14:paraId="74B6C820" w14:textId="77777777" w:rsidR="009346A5" w:rsidRPr="008A10EE" w:rsidRDefault="009346A5" w:rsidP="000A7FCF">
            <w:pPr>
              <w:pStyle w:val="ListParagraph"/>
              <w:numPr>
                <w:ilvl w:val="0"/>
                <w:numId w:val="45"/>
              </w:numPr>
              <w:ind w:left="321"/>
              <w:rPr>
                <w:rFonts w:cs="Times New Roman"/>
              </w:rPr>
            </w:pPr>
            <w:r w:rsidRPr="008A10EE">
              <w:rPr>
                <w:rFonts w:cs="Times New Roman"/>
              </w:rPr>
              <w:t>Hari, Tanggal :</w:t>
            </w:r>
          </w:p>
          <w:p w14:paraId="2328666B" w14:textId="77777777" w:rsidR="009346A5" w:rsidRPr="008A10EE" w:rsidRDefault="009346A5" w:rsidP="001B0998">
            <w:pPr>
              <w:pStyle w:val="ListParagraph"/>
              <w:ind w:left="321"/>
              <w:rPr>
                <w:rFonts w:cs="Times New Roman"/>
              </w:rPr>
            </w:pPr>
            <w:r w:rsidRPr="008A10EE">
              <w:rPr>
                <w:rFonts w:cs="Times New Roman"/>
              </w:rPr>
              <w:t>Selasa, 28 Oktober 2018</w:t>
            </w:r>
          </w:p>
          <w:p w14:paraId="5FEDD4D6" w14:textId="77777777" w:rsidR="009346A5" w:rsidRPr="008A10EE" w:rsidRDefault="009346A5" w:rsidP="000A7FCF">
            <w:pPr>
              <w:pStyle w:val="ListParagraph"/>
              <w:numPr>
                <w:ilvl w:val="0"/>
                <w:numId w:val="45"/>
              </w:numPr>
              <w:ind w:left="321"/>
              <w:rPr>
                <w:rFonts w:cs="Times New Roman"/>
              </w:rPr>
            </w:pPr>
            <w:r w:rsidRPr="008A10EE">
              <w:rPr>
                <w:rFonts w:cs="Times New Roman"/>
              </w:rPr>
              <w:t>Waktu :</w:t>
            </w:r>
          </w:p>
          <w:p w14:paraId="420AF7E6" w14:textId="77777777" w:rsidR="009346A5" w:rsidRPr="008A10EE" w:rsidRDefault="009346A5" w:rsidP="001B0998">
            <w:pPr>
              <w:pStyle w:val="ListParagraph"/>
              <w:ind w:left="321"/>
              <w:rPr>
                <w:rFonts w:cs="Times New Roman"/>
              </w:rPr>
            </w:pPr>
            <w:r w:rsidRPr="008A10EE">
              <w:rPr>
                <w:rFonts w:cs="Times New Roman"/>
              </w:rPr>
              <w:t>12:00 – 13:00 WIB</w:t>
            </w:r>
          </w:p>
          <w:p w14:paraId="39D50A72" w14:textId="77777777" w:rsidR="009346A5" w:rsidRPr="008A10EE" w:rsidRDefault="009346A5" w:rsidP="000A7FCF">
            <w:pPr>
              <w:pStyle w:val="ListParagraph"/>
              <w:numPr>
                <w:ilvl w:val="0"/>
                <w:numId w:val="45"/>
              </w:numPr>
              <w:ind w:left="321"/>
              <w:rPr>
                <w:rFonts w:cs="Times New Roman"/>
              </w:rPr>
            </w:pPr>
            <w:r w:rsidRPr="008A10EE">
              <w:rPr>
                <w:rFonts w:cs="Times New Roman"/>
              </w:rPr>
              <w:t>Tempat :</w:t>
            </w:r>
          </w:p>
          <w:p w14:paraId="3CFE93BA" w14:textId="77777777" w:rsidR="009346A5" w:rsidRPr="008A10EE" w:rsidRDefault="009346A5" w:rsidP="001B0998">
            <w:pPr>
              <w:pStyle w:val="ListParagraph"/>
              <w:ind w:left="321"/>
              <w:rPr>
                <w:rFonts w:cs="Times New Roman"/>
              </w:rPr>
            </w:pPr>
            <w:r w:rsidRPr="008A10EE">
              <w:rPr>
                <w:rFonts w:cs="Times New Roman"/>
              </w:rPr>
              <w:t>Ruang bagian IT Kampus STIKES</w:t>
            </w:r>
          </w:p>
          <w:p w14:paraId="2BF2CEF0" w14:textId="77777777" w:rsidR="001752F2" w:rsidRPr="008A10EE" w:rsidRDefault="001752F2" w:rsidP="001B0998">
            <w:pPr>
              <w:rPr>
                <w:rFonts w:cs="Times New Roman"/>
              </w:rPr>
            </w:pPr>
          </w:p>
        </w:tc>
      </w:tr>
    </w:tbl>
    <w:p w14:paraId="7241F7A0" w14:textId="71877A2C" w:rsidR="00C8119B" w:rsidRPr="008A10EE" w:rsidRDefault="00C8119B" w:rsidP="001B0998">
      <w:pPr>
        <w:rPr>
          <w:rFonts w:cs="Times New Roman"/>
          <w:lang w:val="en-US"/>
        </w:rPr>
      </w:pPr>
    </w:p>
    <w:p w14:paraId="03E336D9" w14:textId="53DA0547"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Sekolah Tinggi Ilmu Kesehatan (STIKES) Surabaya.</w:t>
      </w:r>
    </w:p>
    <w:p w14:paraId="6E0968DB" w14:textId="77777777" w:rsidR="00BC027A" w:rsidRPr="008A10EE" w:rsidRDefault="00BC027A" w:rsidP="001B0998">
      <w:pPr>
        <w:contextualSpacing/>
        <w:rPr>
          <w:rFonts w:cs="Times New Roman"/>
        </w:rPr>
      </w:pPr>
    </w:p>
    <w:p w14:paraId="6A7DA84D" w14:textId="0A46AA59" w:rsidR="00257ECF" w:rsidRPr="008A10EE" w:rsidRDefault="00257ECF" w:rsidP="00257ECF">
      <w:pPr>
        <w:pStyle w:val="Caption"/>
        <w:keepNext/>
        <w:rPr>
          <w:rFonts w:cs="Times New Roman"/>
        </w:rPr>
      </w:pPr>
      <w:bookmarkStart w:id="1224" w:name="_Toc4847165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4</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7</w:t>
      </w:r>
      <w:bookmarkEnd w:id="1224"/>
    </w:p>
    <w:tbl>
      <w:tblPr>
        <w:tblStyle w:val="TableGrid"/>
        <w:tblW w:w="0" w:type="auto"/>
        <w:tblLook w:val="04A0" w:firstRow="1" w:lastRow="0" w:firstColumn="1" w:lastColumn="0" w:noHBand="0" w:noVBand="1"/>
      </w:tblPr>
      <w:tblGrid>
        <w:gridCol w:w="3256"/>
        <w:gridCol w:w="2319"/>
      </w:tblGrid>
      <w:tr w:rsidR="00E04F41" w:rsidRPr="008A10EE" w14:paraId="3FE27C49" w14:textId="77777777" w:rsidTr="00981897">
        <w:trPr>
          <w:tblHeader/>
        </w:trPr>
        <w:tc>
          <w:tcPr>
            <w:tcW w:w="3256" w:type="dxa"/>
          </w:tcPr>
          <w:p w14:paraId="3EBBE67E" w14:textId="77777777" w:rsidR="00E04F41" w:rsidRPr="00981897" w:rsidRDefault="00E04F41" w:rsidP="00981897">
            <w:pPr>
              <w:jc w:val="center"/>
              <w:rPr>
                <w:rFonts w:cs="Times New Roman"/>
                <w:b/>
                <w:bCs/>
              </w:rPr>
            </w:pPr>
            <w:r w:rsidRPr="00981897">
              <w:rPr>
                <w:rFonts w:cs="Times New Roman"/>
                <w:b/>
                <w:bCs/>
              </w:rPr>
              <w:t>Pertanyaan</w:t>
            </w:r>
          </w:p>
        </w:tc>
        <w:tc>
          <w:tcPr>
            <w:tcW w:w="2319" w:type="dxa"/>
          </w:tcPr>
          <w:p w14:paraId="49864A70"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319DD402" w14:textId="77777777" w:rsidTr="0097530E">
        <w:tc>
          <w:tcPr>
            <w:tcW w:w="3256" w:type="dxa"/>
          </w:tcPr>
          <w:p w14:paraId="6EC6CEF0" w14:textId="0DD70559" w:rsidR="00E04F41" w:rsidRPr="008A10EE" w:rsidRDefault="00F60EB6" w:rsidP="001B0998">
            <w:pPr>
              <w:rPr>
                <w:rFonts w:cs="Times New Roman"/>
              </w:rPr>
            </w:pPr>
            <w:r w:rsidRPr="008A10EE">
              <w:rPr>
                <w:rFonts w:cs="Times New Roman"/>
              </w:rPr>
              <w:t>Apakah stiker surabaya menerapkan sistem akademik seperti siakad?</w:t>
            </w:r>
          </w:p>
        </w:tc>
        <w:tc>
          <w:tcPr>
            <w:tcW w:w="2319" w:type="dxa"/>
          </w:tcPr>
          <w:p w14:paraId="5BFDC5E5" w14:textId="23A7F154" w:rsidR="00E04F41" w:rsidRPr="008A10EE" w:rsidRDefault="00F60EB6" w:rsidP="001B0998">
            <w:pPr>
              <w:rPr>
                <w:rFonts w:cs="Times New Roman"/>
              </w:rPr>
            </w:pPr>
            <w:r w:rsidRPr="008A10EE">
              <w:rPr>
                <w:rFonts w:cs="Times New Roman"/>
              </w:rPr>
              <w:t>Dulu ada, namun sekarang tidak digunakan lagi</w:t>
            </w:r>
          </w:p>
        </w:tc>
      </w:tr>
      <w:tr w:rsidR="00C35864" w:rsidRPr="008A10EE" w14:paraId="36D3459E" w14:textId="77777777" w:rsidTr="0097530E">
        <w:tc>
          <w:tcPr>
            <w:tcW w:w="3256" w:type="dxa"/>
          </w:tcPr>
          <w:p w14:paraId="1AF1DD4F" w14:textId="5E811DF3" w:rsidR="00C35864" w:rsidRPr="008A10EE" w:rsidRDefault="00F60EB6" w:rsidP="001B0998">
            <w:pPr>
              <w:rPr>
                <w:rFonts w:cs="Times New Roman"/>
              </w:rPr>
            </w:pPr>
            <w:r w:rsidRPr="008A10EE">
              <w:rPr>
                <w:rFonts w:cs="Times New Roman"/>
              </w:rPr>
              <w:lastRenderedPageBreak/>
              <w:t>Apa alasannya tidak digunakan lagi?</w:t>
            </w:r>
          </w:p>
        </w:tc>
        <w:tc>
          <w:tcPr>
            <w:tcW w:w="2319" w:type="dxa"/>
          </w:tcPr>
          <w:p w14:paraId="4BC3EFCC" w14:textId="1F11E9E6" w:rsidR="00C35864" w:rsidRPr="008A10EE" w:rsidRDefault="00F60EB6" w:rsidP="001B0998">
            <w:pPr>
              <w:rPr>
                <w:rFonts w:cs="Times New Roman"/>
              </w:rPr>
            </w:pPr>
            <w:r w:rsidRPr="008A10EE">
              <w:rPr>
                <w:rFonts w:cs="Times New Roman"/>
              </w:rPr>
              <w:t>Karena tidak ada orang yang mengurusnya. Dulu ada namanya pak bagyo sama pak andi, namun pak andi lebih ke pembuatan website. Setelah pak bagyo keluar tidak ada yang mengurusnya lagi.</w:t>
            </w:r>
          </w:p>
        </w:tc>
      </w:tr>
      <w:tr w:rsidR="00C35864" w:rsidRPr="008A10EE" w14:paraId="402C853C" w14:textId="77777777" w:rsidTr="0097530E">
        <w:tc>
          <w:tcPr>
            <w:tcW w:w="3256" w:type="dxa"/>
          </w:tcPr>
          <w:p w14:paraId="58199D61" w14:textId="38E622D8" w:rsidR="00C35864" w:rsidRPr="008A10EE" w:rsidRDefault="00F60EB6" w:rsidP="001B0998">
            <w:pPr>
              <w:rPr>
                <w:rFonts w:cs="Times New Roman"/>
              </w:rPr>
            </w:pPr>
            <w:r w:rsidRPr="008A10EE">
              <w:rPr>
                <w:rFonts w:cs="Times New Roman"/>
              </w:rPr>
              <w:t>Dulu sewaktu digunakan bagaimana?</w:t>
            </w:r>
          </w:p>
        </w:tc>
        <w:tc>
          <w:tcPr>
            <w:tcW w:w="2319" w:type="dxa"/>
          </w:tcPr>
          <w:p w14:paraId="69B78314" w14:textId="3B9DAEB6" w:rsidR="00C35864" w:rsidRPr="008A10EE" w:rsidRDefault="00F60EB6" w:rsidP="001B0998">
            <w:pPr>
              <w:rPr>
                <w:rFonts w:cs="Times New Roman"/>
              </w:rPr>
            </w:pPr>
            <w:r w:rsidRPr="008A10EE">
              <w:rPr>
                <w:rFonts w:cs="Times New Roman"/>
              </w:rPr>
              <w:t xml:space="preserve">Kurang bisa memenuhi kebutuhan karena dari SDM nya sendiri juga belum banyak yang </w:t>
            </w:r>
            <w:r w:rsidRPr="008A10EE">
              <w:rPr>
                <w:rFonts w:cs="Times New Roman"/>
                <w:i/>
                <w:iCs/>
              </w:rPr>
              <w:t>familiar</w:t>
            </w:r>
            <w:r w:rsidRPr="008A10EE">
              <w:rPr>
                <w:rFonts w:cs="Times New Roman"/>
              </w:rPr>
              <w:t xml:space="preserve"> dan belum mahir mengoperasikan sistemnya</w:t>
            </w:r>
          </w:p>
        </w:tc>
      </w:tr>
      <w:tr w:rsidR="00F60EB6" w:rsidRPr="008A10EE" w14:paraId="02F1713E" w14:textId="77777777" w:rsidTr="0097530E">
        <w:tc>
          <w:tcPr>
            <w:tcW w:w="3256" w:type="dxa"/>
          </w:tcPr>
          <w:p w14:paraId="4811089E" w14:textId="3933DE1C" w:rsidR="00F60EB6" w:rsidRPr="008A10EE" w:rsidRDefault="00F60EB6" w:rsidP="001B0998">
            <w:pPr>
              <w:rPr>
                <w:rFonts w:cs="Times New Roman"/>
              </w:rPr>
            </w:pPr>
            <w:r w:rsidRPr="008A10EE">
              <w:rPr>
                <w:rFonts w:cs="Times New Roman"/>
              </w:rPr>
              <w:t>Apakah tidak diadakan training?</w:t>
            </w:r>
          </w:p>
        </w:tc>
        <w:tc>
          <w:tcPr>
            <w:tcW w:w="2319" w:type="dxa"/>
          </w:tcPr>
          <w:p w14:paraId="50846A5E" w14:textId="4FE7C59A" w:rsidR="00F60EB6" w:rsidRPr="008A10EE" w:rsidRDefault="00F60EB6" w:rsidP="001B0998">
            <w:pPr>
              <w:rPr>
                <w:rFonts w:cs="Times New Roman"/>
              </w:rPr>
            </w:pPr>
            <w:r w:rsidRPr="008A10EE">
              <w:rPr>
                <w:rFonts w:cs="Times New Roman"/>
              </w:rPr>
              <w:t>Dulu sudah, tapi mungkin karena faktor umur dan latarbelakang SDM kita, banyak pegawai yang sudah tua dan jarang bisa mengoperasikan komputer</w:t>
            </w:r>
          </w:p>
        </w:tc>
      </w:tr>
      <w:tr w:rsidR="00F60EB6" w:rsidRPr="008A10EE" w14:paraId="036C7B86" w14:textId="77777777" w:rsidTr="0097530E">
        <w:tc>
          <w:tcPr>
            <w:tcW w:w="3256" w:type="dxa"/>
          </w:tcPr>
          <w:p w14:paraId="6DA0B311" w14:textId="396DDD62" w:rsidR="00F60EB6" w:rsidRPr="008A10EE" w:rsidRDefault="00904A05" w:rsidP="001B0998">
            <w:pPr>
              <w:rPr>
                <w:rFonts w:cs="Times New Roman"/>
              </w:rPr>
            </w:pPr>
            <w:r w:rsidRPr="008A10EE">
              <w:rPr>
                <w:rFonts w:cs="Times New Roman"/>
              </w:rPr>
              <w:t>Dari mahasiswanya, bagaimana dulu ketika siakad diimplementasikan?</w:t>
            </w:r>
          </w:p>
        </w:tc>
        <w:tc>
          <w:tcPr>
            <w:tcW w:w="2319" w:type="dxa"/>
          </w:tcPr>
          <w:p w14:paraId="49029720" w14:textId="610E6E35" w:rsidR="00F60EB6" w:rsidRPr="008A10EE" w:rsidRDefault="00904A05" w:rsidP="001B0998">
            <w:pPr>
              <w:rPr>
                <w:rFonts w:cs="Times New Roman"/>
              </w:rPr>
            </w:pPr>
            <w:r w:rsidRPr="008A10EE">
              <w:rPr>
                <w:rFonts w:cs="Times New Roman"/>
              </w:rPr>
              <w:t>Karena proses bisnis dan jalannya sistem tidak jelas maka mahasiswa juga merasa kebingungan. Sehingga lebih baik dilakukan proses secara manual saja.</w:t>
            </w:r>
          </w:p>
        </w:tc>
      </w:tr>
      <w:tr w:rsidR="00F60EB6" w:rsidRPr="008A10EE" w14:paraId="21776F3B" w14:textId="77777777" w:rsidTr="0097530E">
        <w:tc>
          <w:tcPr>
            <w:tcW w:w="3256" w:type="dxa"/>
          </w:tcPr>
          <w:p w14:paraId="40590AF8" w14:textId="295FDD29" w:rsidR="00F60EB6" w:rsidRPr="008A10EE" w:rsidRDefault="00904A05" w:rsidP="001B0998">
            <w:pPr>
              <w:rPr>
                <w:rFonts w:cs="Times New Roman"/>
              </w:rPr>
            </w:pPr>
            <w:r w:rsidRPr="008A10EE">
              <w:rPr>
                <w:rFonts w:cs="Times New Roman"/>
              </w:rPr>
              <w:t>Bagaimana ketika beralih ke manual?</w:t>
            </w:r>
          </w:p>
        </w:tc>
        <w:tc>
          <w:tcPr>
            <w:tcW w:w="2319" w:type="dxa"/>
          </w:tcPr>
          <w:p w14:paraId="3306A868" w14:textId="54513983" w:rsidR="00F60EB6" w:rsidRPr="008A10EE" w:rsidRDefault="00904A05" w:rsidP="001B0998">
            <w:pPr>
              <w:rPr>
                <w:rFonts w:cs="Times New Roman"/>
              </w:rPr>
            </w:pPr>
            <w:r w:rsidRPr="008A10EE">
              <w:rPr>
                <w:rFonts w:cs="Times New Roman"/>
              </w:rPr>
              <w:t xml:space="preserve">Ya semuanya bisa teratasi. Karena mahasiswa kita juga tidak terlalu banyak. </w:t>
            </w:r>
            <w:r w:rsidRPr="008A10EE">
              <w:rPr>
                <w:rFonts w:cs="Times New Roman"/>
              </w:rPr>
              <w:lastRenderedPageBreak/>
              <w:t>Untuk staff kita masih bisa mengatasi input manual</w:t>
            </w:r>
          </w:p>
        </w:tc>
      </w:tr>
      <w:tr w:rsidR="00F60EB6" w:rsidRPr="008A10EE" w14:paraId="354969B9" w14:textId="77777777" w:rsidTr="0097530E">
        <w:tc>
          <w:tcPr>
            <w:tcW w:w="3256" w:type="dxa"/>
          </w:tcPr>
          <w:p w14:paraId="4A7B8557" w14:textId="0813BF6E" w:rsidR="00F60EB6" w:rsidRPr="008A10EE" w:rsidRDefault="00904A05" w:rsidP="001B0998">
            <w:pPr>
              <w:rPr>
                <w:rFonts w:cs="Times New Roman"/>
              </w:rPr>
            </w:pPr>
            <w:r w:rsidRPr="008A10EE">
              <w:rPr>
                <w:rFonts w:cs="Times New Roman"/>
              </w:rPr>
              <w:lastRenderedPageBreak/>
              <w:t>Jadi sekarang sistem yang diimplementasikan apa?</w:t>
            </w:r>
          </w:p>
        </w:tc>
        <w:tc>
          <w:tcPr>
            <w:tcW w:w="2319" w:type="dxa"/>
          </w:tcPr>
          <w:p w14:paraId="7FB747C6" w14:textId="1DBA04DA" w:rsidR="00F60EB6" w:rsidRPr="008A10EE" w:rsidRDefault="00904A05" w:rsidP="001B0998">
            <w:pPr>
              <w:rPr>
                <w:rFonts w:cs="Times New Roman"/>
              </w:rPr>
            </w:pPr>
            <w:r w:rsidRPr="008A10EE">
              <w:rPr>
                <w:rFonts w:cs="Times New Roman"/>
              </w:rPr>
              <w:t>Ada website kampus, tapi Cuma sebagai website profil kampus aja. Untuk branding</w:t>
            </w:r>
          </w:p>
        </w:tc>
      </w:tr>
    </w:tbl>
    <w:p w14:paraId="7566CD69" w14:textId="77777777" w:rsidR="00E04F41" w:rsidRPr="008A10EE" w:rsidRDefault="00E04F41" w:rsidP="001B0998">
      <w:pPr>
        <w:rPr>
          <w:rFonts w:cs="Times New Roman"/>
          <w:lang w:val="en-US"/>
        </w:rPr>
      </w:pPr>
    </w:p>
    <w:p w14:paraId="67C5A657" w14:textId="070757A2" w:rsidR="00C8119B" w:rsidRPr="008A10EE" w:rsidRDefault="00C8119B" w:rsidP="001B0998">
      <w:pPr>
        <w:contextualSpacing/>
        <w:rPr>
          <w:rFonts w:cs="Times New Roman"/>
          <w:b/>
          <w:bCs/>
          <w:lang w:val="en-US"/>
        </w:rPr>
      </w:pPr>
      <w:r w:rsidRPr="008A10EE">
        <w:rPr>
          <w:rFonts w:cs="Times New Roman"/>
          <w:b/>
          <w:bCs/>
          <w:lang w:val="en-US"/>
        </w:rPr>
        <w:t xml:space="preserve">Transkrip Wawancara Responden </w:t>
      </w:r>
      <w:r w:rsidR="00BC027A" w:rsidRPr="008A10EE">
        <w:rPr>
          <w:rFonts w:cs="Times New Roman"/>
          <w:b/>
          <w:bCs/>
          <w:lang w:val="en-US"/>
        </w:rPr>
        <w:t>8</w:t>
      </w:r>
    </w:p>
    <w:p w14:paraId="248B4321" w14:textId="1C800125" w:rsidR="00C8119B"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Ilmu Ekonomi Indonesia (STIESIA) Surabaya.</w:t>
      </w:r>
    </w:p>
    <w:p w14:paraId="75B8A727" w14:textId="77777777" w:rsidR="00257ECF" w:rsidRPr="008A10EE" w:rsidRDefault="00257ECF" w:rsidP="001B0998">
      <w:pPr>
        <w:rPr>
          <w:rFonts w:cs="Times New Roman"/>
        </w:rPr>
      </w:pPr>
    </w:p>
    <w:p w14:paraId="609BAE55" w14:textId="227ABF7B" w:rsidR="00257ECF" w:rsidRPr="008A10EE" w:rsidRDefault="00257ECF" w:rsidP="00257ECF">
      <w:pPr>
        <w:pStyle w:val="Caption"/>
        <w:keepNext/>
        <w:rPr>
          <w:rFonts w:cs="Times New Roman"/>
        </w:rPr>
      </w:pPr>
      <w:bookmarkStart w:id="1225" w:name="_Toc4847165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5</w:t>
      </w:r>
      <w:r w:rsidR="00182426">
        <w:rPr>
          <w:rFonts w:cs="Times New Roman"/>
        </w:rPr>
        <w:fldChar w:fldCharType="end"/>
      </w:r>
      <w:r w:rsidRPr="008A10EE">
        <w:rPr>
          <w:rFonts w:cs="Times New Roman"/>
        </w:rPr>
        <w:t xml:space="preserve"> Transkrip Wawancara Responden 8</w:t>
      </w:r>
      <w:bookmarkEnd w:id="1225"/>
    </w:p>
    <w:tbl>
      <w:tblPr>
        <w:tblStyle w:val="TableGrid"/>
        <w:tblW w:w="0" w:type="auto"/>
        <w:tblLook w:val="04A0" w:firstRow="1" w:lastRow="0" w:firstColumn="1" w:lastColumn="0" w:noHBand="0" w:noVBand="1"/>
      </w:tblPr>
      <w:tblGrid>
        <w:gridCol w:w="2547"/>
        <w:gridCol w:w="1559"/>
        <w:gridCol w:w="1469"/>
      </w:tblGrid>
      <w:tr w:rsidR="00C8119B" w:rsidRPr="008A10EE" w14:paraId="5B6157C2" w14:textId="77777777" w:rsidTr="00981897">
        <w:trPr>
          <w:tblHeader/>
        </w:trPr>
        <w:tc>
          <w:tcPr>
            <w:tcW w:w="2547" w:type="dxa"/>
          </w:tcPr>
          <w:p w14:paraId="57769329" w14:textId="77777777" w:rsidR="00C8119B" w:rsidRPr="00981897" w:rsidRDefault="00C8119B" w:rsidP="001B0998">
            <w:pPr>
              <w:jc w:val="center"/>
              <w:rPr>
                <w:rFonts w:cs="Times New Roman"/>
                <w:b/>
                <w:bCs/>
              </w:rPr>
            </w:pPr>
            <w:r w:rsidRPr="00981897">
              <w:rPr>
                <w:rFonts w:cs="Times New Roman"/>
                <w:b/>
                <w:bCs/>
              </w:rPr>
              <w:t>Profil PT</w:t>
            </w:r>
          </w:p>
        </w:tc>
        <w:tc>
          <w:tcPr>
            <w:tcW w:w="1559" w:type="dxa"/>
          </w:tcPr>
          <w:p w14:paraId="7AF85EB0" w14:textId="77777777" w:rsidR="00C8119B" w:rsidRPr="00981897" w:rsidRDefault="00C8119B" w:rsidP="001B0998">
            <w:pPr>
              <w:jc w:val="center"/>
              <w:rPr>
                <w:rFonts w:cs="Times New Roman"/>
                <w:b/>
                <w:bCs/>
              </w:rPr>
            </w:pPr>
            <w:r w:rsidRPr="00981897">
              <w:rPr>
                <w:rFonts w:cs="Times New Roman"/>
                <w:b/>
                <w:bCs/>
              </w:rPr>
              <w:t>Profil Narasumber</w:t>
            </w:r>
          </w:p>
        </w:tc>
        <w:tc>
          <w:tcPr>
            <w:tcW w:w="1469" w:type="dxa"/>
          </w:tcPr>
          <w:p w14:paraId="25557B21"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79CB2915" w14:textId="77777777" w:rsidTr="00C8119B">
        <w:tc>
          <w:tcPr>
            <w:tcW w:w="2547" w:type="dxa"/>
          </w:tcPr>
          <w:p w14:paraId="69792F14" w14:textId="77777777" w:rsidR="001752F2" w:rsidRPr="008A10EE" w:rsidRDefault="001752F2" w:rsidP="001B0998">
            <w:pPr>
              <w:jc w:val="both"/>
              <w:rPr>
                <w:rFonts w:cs="Times New Roman"/>
              </w:rPr>
            </w:pPr>
            <w:r w:rsidRPr="008A10EE">
              <w:rPr>
                <w:rFonts w:cs="Times New Roman"/>
              </w:rPr>
              <w:t xml:space="preserve">STIESIA berdiri berdasarkan surat keputusan Yayasan Pendidikan Universil (sekarang PERPENDIKNAS) nomor: 024A-DM/kapts/VIII/80, ditetapkan bahwa tanggal 20 April 1972 adalah hari jadi Sekolah Tinggi Ilmu Ekonomi Indonesia (STIESIA) Surabaya. Kampus ini berlokasi di Jl. Menur Pumpungan No.30, Menur Pumpungan, Kecamatan Sukolilo. Perangkat lunak yang telah diimplementasikan oleh kampus STIESIA in </w:t>
            </w:r>
            <w:r w:rsidRPr="008A10EE">
              <w:rPr>
                <w:rFonts w:cs="Times New Roman"/>
              </w:rPr>
              <w:lastRenderedPageBreak/>
              <w:t xml:space="preserve">adalah Sistem Informasi Akademik (SIAKAD), </w:t>
            </w:r>
            <w:r w:rsidRPr="008A10EE">
              <w:rPr>
                <w:rFonts w:cs="Times New Roman"/>
                <w:i/>
                <w:iCs/>
              </w:rPr>
              <w:t xml:space="preserve">e-library, e-journal, </w:t>
            </w:r>
            <w:r w:rsidRPr="008A10EE">
              <w:rPr>
                <w:rFonts w:cs="Times New Roman"/>
              </w:rPr>
              <w:t>Sistem Galeri Investasi, Sistem Pembayaran UKT.</w:t>
            </w:r>
          </w:p>
          <w:p w14:paraId="4070A536" w14:textId="77777777" w:rsidR="001752F2" w:rsidRPr="008A10EE" w:rsidRDefault="001752F2" w:rsidP="001B0998">
            <w:pPr>
              <w:rPr>
                <w:rFonts w:cs="Times New Roman"/>
              </w:rPr>
            </w:pPr>
          </w:p>
        </w:tc>
        <w:tc>
          <w:tcPr>
            <w:tcW w:w="1559" w:type="dxa"/>
          </w:tcPr>
          <w:p w14:paraId="3C7EEC7F" w14:textId="45CA9581" w:rsidR="001752F2" w:rsidRPr="008A10EE" w:rsidRDefault="001752F2" w:rsidP="001B0998">
            <w:pPr>
              <w:rPr>
                <w:rFonts w:cs="Times New Roman"/>
              </w:rPr>
            </w:pPr>
            <w:r w:rsidRPr="008A10EE">
              <w:rPr>
                <w:rFonts w:cs="Times New Roman"/>
              </w:rPr>
              <w:lastRenderedPageBreak/>
              <w:t>Bapak Pontjo adalah pegawai pada Sekolah Tinggi  Ilmu Ekonomi Indonesia (STIESIA) Surabaya yang menjabat sebagai Kepada bagian Pusat Komunikasi STIESIA.</w:t>
            </w:r>
          </w:p>
        </w:tc>
        <w:tc>
          <w:tcPr>
            <w:tcW w:w="1469" w:type="dxa"/>
          </w:tcPr>
          <w:p w14:paraId="29BB5037" w14:textId="77777777" w:rsidR="009346A5" w:rsidRPr="008A10EE" w:rsidRDefault="009346A5" w:rsidP="000A7FCF">
            <w:pPr>
              <w:pStyle w:val="ListParagraph"/>
              <w:numPr>
                <w:ilvl w:val="0"/>
                <w:numId w:val="45"/>
              </w:numPr>
              <w:ind w:left="321"/>
              <w:rPr>
                <w:rFonts w:cs="Times New Roman"/>
              </w:rPr>
            </w:pPr>
            <w:r w:rsidRPr="008A10EE">
              <w:rPr>
                <w:rFonts w:cs="Times New Roman"/>
              </w:rPr>
              <w:t>Hari, Tanggal :</w:t>
            </w:r>
          </w:p>
          <w:p w14:paraId="120129FF" w14:textId="77777777" w:rsidR="009346A5" w:rsidRPr="008A10EE" w:rsidRDefault="009346A5" w:rsidP="001B0998">
            <w:pPr>
              <w:pStyle w:val="ListParagraph"/>
              <w:ind w:left="321"/>
              <w:rPr>
                <w:rFonts w:cs="Times New Roman"/>
              </w:rPr>
            </w:pPr>
            <w:r w:rsidRPr="008A10EE">
              <w:rPr>
                <w:rFonts w:cs="Times New Roman"/>
              </w:rPr>
              <w:t>Kamis, 11 Oktober 2018</w:t>
            </w:r>
          </w:p>
          <w:p w14:paraId="51B4D136" w14:textId="77777777" w:rsidR="009346A5" w:rsidRPr="008A10EE" w:rsidRDefault="009346A5" w:rsidP="000A7FCF">
            <w:pPr>
              <w:pStyle w:val="ListParagraph"/>
              <w:numPr>
                <w:ilvl w:val="0"/>
                <w:numId w:val="45"/>
              </w:numPr>
              <w:ind w:left="321"/>
              <w:rPr>
                <w:rFonts w:cs="Times New Roman"/>
              </w:rPr>
            </w:pPr>
            <w:r w:rsidRPr="008A10EE">
              <w:rPr>
                <w:rFonts w:cs="Times New Roman"/>
              </w:rPr>
              <w:t>Waktu :</w:t>
            </w:r>
          </w:p>
          <w:p w14:paraId="20CAD997" w14:textId="77777777" w:rsidR="009346A5" w:rsidRPr="008A10EE" w:rsidRDefault="009346A5" w:rsidP="001B0998">
            <w:pPr>
              <w:pStyle w:val="ListParagraph"/>
              <w:ind w:left="321"/>
              <w:rPr>
                <w:rFonts w:cs="Times New Roman"/>
              </w:rPr>
            </w:pPr>
            <w:r w:rsidRPr="008A10EE">
              <w:rPr>
                <w:rFonts w:cs="Times New Roman"/>
              </w:rPr>
              <w:t>12:00 – 13:30 WIB</w:t>
            </w:r>
          </w:p>
          <w:p w14:paraId="210A2896" w14:textId="77777777" w:rsidR="009346A5" w:rsidRPr="008A10EE" w:rsidRDefault="009346A5" w:rsidP="000A7FCF">
            <w:pPr>
              <w:pStyle w:val="ListParagraph"/>
              <w:numPr>
                <w:ilvl w:val="0"/>
                <w:numId w:val="45"/>
              </w:numPr>
              <w:ind w:left="321"/>
              <w:rPr>
                <w:rFonts w:cs="Times New Roman"/>
              </w:rPr>
            </w:pPr>
            <w:r w:rsidRPr="008A10EE">
              <w:rPr>
                <w:rFonts w:cs="Times New Roman"/>
              </w:rPr>
              <w:t>Tempat :</w:t>
            </w:r>
          </w:p>
          <w:p w14:paraId="6C43A2D8" w14:textId="6A4C73C8" w:rsidR="001752F2" w:rsidRPr="008A10EE" w:rsidRDefault="009346A5" w:rsidP="001B0998">
            <w:pPr>
              <w:pStyle w:val="ListParagraph"/>
              <w:ind w:left="321"/>
              <w:rPr>
                <w:rFonts w:cs="Times New Roman"/>
              </w:rPr>
            </w:pPr>
            <w:r w:rsidRPr="008A10EE">
              <w:rPr>
                <w:rFonts w:cs="Times New Roman"/>
              </w:rPr>
              <w:t>Ruang Tata Usaha STIESIA</w:t>
            </w:r>
          </w:p>
        </w:tc>
      </w:tr>
    </w:tbl>
    <w:p w14:paraId="7752EB7B" w14:textId="26CF3F4F" w:rsidR="00C8119B" w:rsidRPr="008A10EE" w:rsidRDefault="00C8119B" w:rsidP="001B0998">
      <w:pPr>
        <w:rPr>
          <w:rFonts w:cs="Times New Roman"/>
          <w:lang w:val="en-US"/>
        </w:rPr>
      </w:pPr>
    </w:p>
    <w:p w14:paraId="17192D75" w14:textId="2876E1F4"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Sekolah Tinggi  Ilmu Ekonomi Indonesia (STIESIA) Surabaya.</w:t>
      </w:r>
    </w:p>
    <w:p w14:paraId="73C728AD" w14:textId="77777777" w:rsidR="00BC027A" w:rsidRPr="008A10EE" w:rsidRDefault="00BC027A" w:rsidP="001B0998">
      <w:pPr>
        <w:contextualSpacing/>
        <w:rPr>
          <w:rFonts w:cs="Times New Roman"/>
        </w:rPr>
      </w:pPr>
    </w:p>
    <w:p w14:paraId="62FD51CE" w14:textId="32A3420D" w:rsidR="00257ECF" w:rsidRPr="008A10EE" w:rsidRDefault="00257ECF" w:rsidP="00257ECF">
      <w:pPr>
        <w:pStyle w:val="Caption"/>
        <w:keepNext/>
        <w:rPr>
          <w:rFonts w:cs="Times New Roman"/>
        </w:rPr>
      </w:pPr>
      <w:bookmarkStart w:id="1226" w:name="_Toc4847165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6</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w:t>
      </w:r>
      <w:bookmarkEnd w:id="1226"/>
    </w:p>
    <w:tbl>
      <w:tblPr>
        <w:tblStyle w:val="TableGrid"/>
        <w:tblW w:w="0" w:type="auto"/>
        <w:tblLook w:val="04A0" w:firstRow="1" w:lastRow="0" w:firstColumn="1" w:lastColumn="0" w:noHBand="0" w:noVBand="1"/>
      </w:tblPr>
      <w:tblGrid>
        <w:gridCol w:w="2787"/>
        <w:gridCol w:w="2788"/>
      </w:tblGrid>
      <w:tr w:rsidR="00E04F41" w:rsidRPr="008A10EE" w14:paraId="3963AAF7" w14:textId="77777777" w:rsidTr="00981897">
        <w:trPr>
          <w:tblHeader/>
        </w:trPr>
        <w:tc>
          <w:tcPr>
            <w:tcW w:w="2787" w:type="dxa"/>
          </w:tcPr>
          <w:p w14:paraId="3BF1B1C1"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423D0132"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5C699173" w14:textId="77777777" w:rsidTr="004F36FD">
        <w:tc>
          <w:tcPr>
            <w:tcW w:w="2787" w:type="dxa"/>
          </w:tcPr>
          <w:p w14:paraId="3FA28A5D" w14:textId="4E274AB9" w:rsidR="00E04F41" w:rsidRPr="008A10EE" w:rsidRDefault="008C274C" w:rsidP="00257ECF">
            <w:pPr>
              <w:jc w:val="both"/>
              <w:rPr>
                <w:rFonts w:cs="Times New Roman"/>
              </w:rPr>
            </w:pPr>
            <w:r w:rsidRPr="008A10EE">
              <w:rPr>
                <w:rFonts w:cs="Times New Roman"/>
              </w:rPr>
              <w:t>Sistem apa yang diimplementasikan di sini?</w:t>
            </w:r>
          </w:p>
        </w:tc>
        <w:tc>
          <w:tcPr>
            <w:tcW w:w="2788" w:type="dxa"/>
          </w:tcPr>
          <w:p w14:paraId="59A2FA4F" w14:textId="2B6950B0" w:rsidR="00E04F41" w:rsidRPr="008A10EE" w:rsidRDefault="008C274C" w:rsidP="00257ECF">
            <w:pPr>
              <w:jc w:val="both"/>
              <w:rPr>
                <w:rFonts w:cs="Times New Roman"/>
              </w:rPr>
            </w:pPr>
            <w:r w:rsidRPr="008A10EE">
              <w:rPr>
                <w:rFonts w:cs="Times New Roman"/>
              </w:rPr>
              <w:t>Sistem SI Akademik (SI Akad, Sistem E-Library, Sistem E-Jurnal, Sistem Galeri Investasi, Sistem Pembayaran UKT</w:t>
            </w:r>
          </w:p>
        </w:tc>
      </w:tr>
      <w:tr w:rsidR="00E04F41" w:rsidRPr="008A10EE" w14:paraId="3248F0A6" w14:textId="77777777" w:rsidTr="004F36FD">
        <w:tc>
          <w:tcPr>
            <w:tcW w:w="2787" w:type="dxa"/>
          </w:tcPr>
          <w:p w14:paraId="58FDC011" w14:textId="70E4AD7F" w:rsidR="00E04F41" w:rsidRPr="008A10EE" w:rsidRDefault="008C274C" w:rsidP="00257ECF">
            <w:pPr>
              <w:jc w:val="both"/>
              <w:rPr>
                <w:rFonts w:cs="Times New Roman"/>
              </w:rPr>
            </w:pPr>
            <w:r w:rsidRPr="008A10EE">
              <w:rPr>
                <w:rFonts w:cs="Times New Roman"/>
              </w:rPr>
              <w:t>Existing infrastructure?</w:t>
            </w:r>
          </w:p>
        </w:tc>
        <w:tc>
          <w:tcPr>
            <w:tcW w:w="2788" w:type="dxa"/>
          </w:tcPr>
          <w:p w14:paraId="19BE3D78" w14:textId="1616D3F6" w:rsidR="00E04F41" w:rsidRPr="008A10EE" w:rsidRDefault="008C274C" w:rsidP="00257ECF">
            <w:pPr>
              <w:jc w:val="both"/>
              <w:rPr>
                <w:rFonts w:cs="Times New Roman"/>
              </w:rPr>
            </w:pPr>
            <w:r w:rsidRPr="008A10EE">
              <w:rPr>
                <w:rFonts w:cs="Times New Roman"/>
              </w:rPr>
              <w:t>Bandwith, Server, dan Data center</w:t>
            </w:r>
          </w:p>
        </w:tc>
      </w:tr>
      <w:tr w:rsidR="008C274C" w:rsidRPr="008A10EE" w14:paraId="18626EC7" w14:textId="77777777" w:rsidTr="004F36FD">
        <w:tc>
          <w:tcPr>
            <w:tcW w:w="2787" w:type="dxa"/>
          </w:tcPr>
          <w:p w14:paraId="421CAF31" w14:textId="0C699D75" w:rsidR="008C274C" w:rsidRPr="008A10EE" w:rsidRDefault="008C274C" w:rsidP="00257ECF">
            <w:pPr>
              <w:jc w:val="both"/>
              <w:rPr>
                <w:rFonts w:cs="Times New Roman"/>
              </w:rPr>
            </w:pPr>
            <w:r w:rsidRPr="008A10EE">
              <w:rPr>
                <w:rFonts w:cs="Times New Roman"/>
              </w:rPr>
              <w:t>SDM?</w:t>
            </w:r>
          </w:p>
        </w:tc>
        <w:tc>
          <w:tcPr>
            <w:tcW w:w="2788" w:type="dxa"/>
          </w:tcPr>
          <w:p w14:paraId="3C1D3B87" w14:textId="77777777" w:rsidR="008C274C" w:rsidRPr="008A10EE" w:rsidRDefault="008C274C" w:rsidP="00257ECF">
            <w:pPr>
              <w:jc w:val="both"/>
              <w:rPr>
                <w:rFonts w:cs="Times New Roman"/>
              </w:rPr>
            </w:pPr>
            <w:r w:rsidRPr="008A10EE">
              <w:rPr>
                <w:rFonts w:cs="Times New Roman"/>
              </w:rPr>
              <w:t>Jumlah programmer + statusnya (pegawai ttp, honorer, THL)</w:t>
            </w:r>
          </w:p>
          <w:p w14:paraId="6179CAB5" w14:textId="488190FF" w:rsidR="008C274C" w:rsidRPr="008A10EE" w:rsidRDefault="008C274C" w:rsidP="00257ECF">
            <w:pPr>
              <w:jc w:val="both"/>
              <w:rPr>
                <w:rFonts w:cs="Times New Roman"/>
              </w:rPr>
            </w:pPr>
            <w:r w:rsidRPr="008A10EE">
              <w:rPr>
                <w:rFonts w:cs="Times New Roman"/>
              </w:rPr>
              <w:t>o Ada 3 dan berstatus sebagai pegawai tetap</w:t>
            </w:r>
          </w:p>
        </w:tc>
      </w:tr>
      <w:tr w:rsidR="008C274C" w:rsidRPr="008A10EE" w14:paraId="78413B6A" w14:textId="77777777" w:rsidTr="004F36FD">
        <w:tc>
          <w:tcPr>
            <w:tcW w:w="2787" w:type="dxa"/>
          </w:tcPr>
          <w:p w14:paraId="08E3C1E0" w14:textId="77777777" w:rsidR="008C274C" w:rsidRPr="008A10EE" w:rsidRDefault="008C274C" w:rsidP="00257ECF">
            <w:pPr>
              <w:jc w:val="both"/>
              <w:rPr>
                <w:rFonts w:cs="Times New Roman"/>
              </w:rPr>
            </w:pPr>
          </w:p>
        </w:tc>
        <w:tc>
          <w:tcPr>
            <w:tcW w:w="2788" w:type="dxa"/>
          </w:tcPr>
          <w:p w14:paraId="249160F4" w14:textId="4806C2A6" w:rsidR="008C274C" w:rsidRPr="008A10EE" w:rsidRDefault="008C274C" w:rsidP="00257ECF">
            <w:pPr>
              <w:jc w:val="both"/>
              <w:rPr>
                <w:rFonts w:cs="Times New Roman"/>
              </w:rPr>
            </w:pPr>
            <w:r w:rsidRPr="008A10EE">
              <w:rPr>
                <w:rFonts w:cs="Times New Roman"/>
              </w:rPr>
              <w:t>Jumlah analis, Ada 3</w:t>
            </w:r>
          </w:p>
        </w:tc>
      </w:tr>
      <w:tr w:rsidR="008C274C" w:rsidRPr="008A10EE" w14:paraId="5231F4E7" w14:textId="77777777" w:rsidTr="004F36FD">
        <w:tc>
          <w:tcPr>
            <w:tcW w:w="2787" w:type="dxa"/>
          </w:tcPr>
          <w:p w14:paraId="24FAA967" w14:textId="072361E8" w:rsidR="008C274C" w:rsidRPr="008A10EE" w:rsidRDefault="008C274C" w:rsidP="00257ECF">
            <w:pPr>
              <w:jc w:val="both"/>
              <w:rPr>
                <w:rFonts w:cs="Times New Roman"/>
              </w:rPr>
            </w:pPr>
            <w:r w:rsidRPr="008A10EE">
              <w:rPr>
                <w:rFonts w:cs="Times New Roman"/>
              </w:rPr>
              <w:t>Apakah analis merangkap sebagai programmer</w:t>
            </w:r>
          </w:p>
        </w:tc>
        <w:tc>
          <w:tcPr>
            <w:tcW w:w="2788" w:type="dxa"/>
          </w:tcPr>
          <w:p w14:paraId="3F41965B" w14:textId="207EBC41" w:rsidR="008C274C" w:rsidRPr="008A10EE" w:rsidRDefault="008C274C" w:rsidP="00257ECF">
            <w:pPr>
              <w:jc w:val="both"/>
              <w:rPr>
                <w:rFonts w:cs="Times New Roman"/>
              </w:rPr>
            </w:pPr>
            <w:r w:rsidRPr="008A10EE">
              <w:rPr>
                <w:rFonts w:cs="Times New Roman"/>
              </w:rPr>
              <w:t>Ya</w:t>
            </w:r>
          </w:p>
        </w:tc>
      </w:tr>
      <w:tr w:rsidR="008C274C" w:rsidRPr="008A10EE" w14:paraId="7A329DCD" w14:textId="77777777" w:rsidTr="004F36FD">
        <w:tc>
          <w:tcPr>
            <w:tcW w:w="2787" w:type="dxa"/>
          </w:tcPr>
          <w:p w14:paraId="6A3DD5FB" w14:textId="23AC2A41" w:rsidR="008C274C" w:rsidRPr="008A10EE" w:rsidRDefault="008C274C" w:rsidP="00257ECF">
            <w:pPr>
              <w:jc w:val="both"/>
              <w:rPr>
                <w:rFonts w:cs="Times New Roman"/>
              </w:rPr>
            </w:pPr>
            <w:r w:rsidRPr="008A10EE">
              <w:rPr>
                <w:rFonts w:cs="Times New Roman"/>
              </w:rPr>
              <w:t>Jumlah staf infrastruktur dan jaringan</w:t>
            </w:r>
          </w:p>
        </w:tc>
        <w:tc>
          <w:tcPr>
            <w:tcW w:w="2788" w:type="dxa"/>
          </w:tcPr>
          <w:p w14:paraId="6146F505" w14:textId="5E5D1089" w:rsidR="008C274C" w:rsidRPr="008A10EE" w:rsidRDefault="008C274C" w:rsidP="00257ECF">
            <w:pPr>
              <w:jc w:val="both"/>
              <w:rPr>
                <w:rFonts w:cs="Times New Roman"/>
              </w:rPr>
            </w:pPr>
            <w:r w:rsidRPr="008A10EE">
              <w:rPr>
                <w:rFonts w:cs="Times New Roman"/>
              </w:rPr>
              <w:t>Staff infrastruktur dan jaringan ada 3</w:t>
            </w:r>
          </w:p>
        </w:tc>
      </w:tr>
      <w:tr w:rsidR="008C274C" w:rsidRPr="008A10EE" w14:paraId="69B60A84" w14:textId="77777777" w:rsidTr="004F36FD">
        <w:tc>
          <w:tcPr>
            <w:tcW w:w="2787" w:type="dxa"/>
          </w:tcPr>
          <w:p w14:paraId="0BC7DA33" w14:textId="4B9FC89E" w:rsidR="008C274C" w:rsidRPr="008A10EE" w:rsidRDefault="008C274C" w:rsidP="00257ECF">
            <w:pPr>
              <w:jc w:val="both"/>
              <w:rPr>
                <w:rFonts w:cs="Times New Roman"/>
              </w:rPr>
            </w:pPr>
            <w:r w:rsidRPr="008A10EE">
              <w:rPr>
                <w:rFonts w:cs="Times New Roman"/>
              </w:rPr>
              <w:t>Jumlah staf TI</w:t>
            </w:r>
          </w:p>
        </w:tc>
        <w:tc>
          <w:tcPr>
            <w:tcW w:w="2788" w:type="dxa"/>
          </w:tcPr>
          <w:p w14:paraId="0D0A92FF" w14:textId="2D815303" w:rsidR="008C274C" w:rsidRPr="008A10EE" w:rsidRDefault="008C274C" w:rsidP="00257ECF">
            <w:pPr>
              <w:jc w:val="both"/>
              <w:rPr>
                <w:rFonts w:cs="Times New Roman"/>
              </w:rPr>
            </w:pPr>
            <w:r w:rsidRPr="008A10EE">
              <w:rPr>
                <w:rFonts w:cs="Times New Roman"/>
              </w:rPr>
              <w:t xml:space="preserve">Staff TI total ada 8, dengan perincian programmer + analis ada 3, dan 4 orang di bidang hardware + software, dan 1 orang sebagai </w:t>
            </w:r>
            <w:r w:rsidRPr="008A10EE">
              <w:rPr>
                <w:rFonts w:cs="Times New Roman"/>
              </w:rPr>
              <w:lastRenderedPageBreak/>
              <w:t>pemimpin bagian TI di Puskom (Pusat Komunikasi)</w:t>
            </w:r>
          </w:p>
        </w:tc>
      </w:tr>
      <w:tr w:rsidR="008C274C" w:rsidRPr="008A10EE" w14:paraId="3766CF39" w14:textId="77777777" w:rsidTr="004F36FD">
        <w:tc>
          <w:tcPr>
            <w:tcW w:w="2787" w:type="dxa"/>
          </w:tcPr>
          <w:p w14:paraId="40E39DEA" w14:textId="522FA535" w:rsidR="008C274C" w:rsidRPr="008A10EE" w:rsidRDefault="008C274C" w:rsidP="00257ECF">
            <w:pPr>
              <w:jc w:val="both"/>
              <w:rPr>
                <w:rFonts w:cs="Times New Roman"/>
              </w:rPr>
            </w:pPr>
            <w:r w:rsidRPr="008A10EE">
              <w:rPr>
                <w:rFonts w:cs="Times New Roman"/>
              </w:rPr>
              <w:lastRenderedPageBreak/>
              <w:t>Apakah pengimplementasian sistem ini sudah sesuai dengan tujuan organisasi?</w:t>
            </w:r>
          </w:p>
        </w:tc>
        <w:tc>
          <w:tcPr>
            <w:tcW w:w="2788" w:type="dxa"/>
          </w:tcPr>
          <w:p w14:paraId="772DE994" w14:textId="11A9F226" w:rsidR="008C274C" w:rsidRPr="008A10EE" w:rsidRDefault="008C274C" w:rsidP="00257ECF">
            <w:pPr>
              <w:jc w:val="both"/>
              <w:rPr>
                <w:rFonts w:cs="Times New Roman"/>
              </w:rPr>
            </w:pPr>
            <w:r w:rsidRPr="008A10EE">
              <w:rPr>
                <w:rFonts w:cs="Times New Roman"/>
              </w:rPr>
              <w:t>Ya, karena tujuan organisasi adalah ingin memfasilitasi interaksi antara dosen dan mahasiswa secara mudah dan cepat.</w:t>
            </w:r>
          </w:p>
        </w:tc>
      </w:tr>
      <w:tr w:rsidR="008C274C" w:rsidRPr="008A10EE" w14:paraId="6412872A" w14:textId="77777777" w:rsidTr="004F36FD">
        <w:tc>
          <w:tcPr>
            <w:tcW w:w="2787" w:type="dxa"/>
          </w:tcPr>
          <w:p w14:paraId="717D4020" w14:textId="20C1E3C8" w:rsidR="008C274C" w:rsidRPr="008A10EE" w:rsidRDefault="008C274C" w:rsidP="00257ECF">
            <w:pPr>
              <w:jc w:val="both"/>
              <w:rPr>
                <w:rFonts w:cs="Times New Roman"/>
              </w:rPr>
            </w:pPr>
            <w:r w:rsidRPr="008A10EE">
              <w:rPr>
                <w:rFonts w:cs="Times New Roman"/>
              </w:rPr>
              <w:t>Apa saja manfaat software ini dalam universitas?</w:t>
            </w:r>
          </w:p>
        </w:tc>
        <w:tc>
          <w:tcPr>
            <w:tcW w:w="2788" w:type="dxa"/>
          </w:tcPr>
          <w:p w14:paraId="6D11EF34" w14:textId="47E572F0" w:rsidR="008C274C" w:rsidRPr="008A10EE" w:rsidRDefault="008C274C" w:rsidP="00257ECF">
            <w:pPr>
              <w:jc w:val="both"/>
              <w:rPr>
                <w:rFonts w:cs="Times New Roman"/>
              </w:rPr>
            </w:pPr>
            <w:r w:rsidRPr="008A10EE">
              <w:rPr>
                <w:rFonts w:cs="Times New Roman"/>
              </w:rPr>
              <w:t>Manfaat berbagai Sistem yang diadakan oleh STIESIA bermacam-macam tergantung penggunaan dan tujuan diadakannya. Manfaat umum adanya semua Sistem yang dibangun adalah agar mahasiswa dapat memperoleh informasi secara cepat mengenai Data Akademik, Keuangan, maupun data Perpustakaan termasuk mengunduh materi dan tugas yang diberikan oleh Dosen dalam bentuk E-Learning.</w:t>
            </w:r>
          </w:p>
        </w:tc>
      </w:tr>
      <w:tr w:rsidR="008C274C" w:rsidRPr="008A10EE" w14:paraId="3B88ED1C" w14:textId="77777777" w:rsidTr="004F36FD">
        <w:tc>
          <w:tcPr>
            <w:tcW w:w="2787" w:type="dxa"/>
          </w:tcPr>
          <w:p w14:paraId="1F912553" w14:textId="1DE75F11" w:rsidR="008C274C" w:rsidRPr="008A10EE" w:rsidRDefault="008C274C" w:rsidP="00257ECF">
            <w:pPr>
              <w:jc w:val="both"/>
              <w:rPr>
                <w:rFonts w:cs="Times New Roman"/>
              </w:rPr>
            </w:pPr>
            <w:r w:rsidRPr="008A10EE">
              <w:rPr>
                <w:rFonts w:cs="Times New Roman"/>
              </w:rPr>
              <w:t>Bagaimana kesesuaian proses bisnis dengan sistem yang diimplementasi?</w:t>
            </w:r>
          </w:p>
        </w:tc>
        <w:tc>
          <w:tcPr>
            <w:tcW w:w="2788" w:type="dxa"/>
          </w:tcPr>
          <w:p w14:paraId="1E5199E0" w14:textId="7FF69A75" w:rsidR="008C274C" w:rsidRPr="008A10EE" w:rsidRDefault="008C274C" w:rsidP="00257ECF">
            <w:pPr>
              <w:jc w:val="both"/>
              <w:rPr>
                <w:rFonts w:cs="Times New Roman"/>
              </w:rPr>
            </w:pPr>
            <w:r w:rsidRPr="008A10EE">
              <w:rPr>
                <w:rFonts w:cs="Times New Roman"/>
              </w:rPr>
              <w:t>Kesesuaiannya adalah proses bisnis yang direncanakan oleh pihak STIESIA dalam pengadaan berbagai sistem berbasis internet di STIESIA adalah dengan tujuan agar berbagai pekerjaan yang melibatkan civitas akademika STIESIA menjadi lebih efisien, dan dapat mengurangi proses manual yang dilakukan.</w:t>
            </w:r>
          </w:p>
        </w:tc>
      </w:tr>
      <w:tr w:rsidR="008C274C" w:rsidRPr="008A10EE" w14:paraId="25A82C84" w14:textId="77777777" w:rsidTr="004F36FD">
        <w:tc>
          <w:tcPr>
            <w:tcW w:w="2787" w:type="dxa"/>
          </w:tcPr>
          <w:p w14:paraId="4B853C6A" w14:textId="45FF3454" w:rsidR="008C274C" w:rsidRPr="008A10EE" w:rsidRDefault="008C274C" w:rsidP="00257ECF">
            <w:pPr>
              <w:jc w:val="both"/>
              <w:rPr>
                <w:rFonts w:cs="Times New Roman"/>
              </w:rPr>
            </w:pPr>
            <w:r w:rsidRPr="008A10EE">
              <w:rPr>
                <w:rFonts w:cs="Times New Roman"/>
              </w:rPr>
              <w:lastRenderedPageBreak/>
              <w:t>Bagaimana proses teknis/struktur database?</w:t>
            </w:r>
          </w:p>
        </w:tc>
        <w:tc>
          <w:tcPr>
            <w:tcW w:w="2788" w:type="dxa"/>
          </w:tcPr>
          <w:p w14:paraId="516B8A5F" w14:textId="48532A40" w:rsidR="008C274C" w:rsidRPr="008A10EE" w:rsidRDefault="008C274C" w:rsidP="00257ECF">
            <w:pPr>
              <w:jc w:val="both"/>
              <w:rPr>
                <w:rFonts w:cs="Times New Roman"/>
              </w:rPr>
            </w:pPr>
            <w:r w:rsidRPr="008A10EE">
              <w:rPr>
                <w:rFonts w:cs="Times New Roman"/>
              </w:rPr>
              <w:t>Prosesnya adalah ketika terdapat Unit Satuan Kerja (atau biasa disingkat USK) meminta untuk dibuatkan suatu program, maka pihak PusKom akan langsung membuatkan.</w:t>
            </w:r>
          </w:p>
        </w:tc>
      </w:tr>
      <w:tr w:rsidR="008C274C" w:rsidRPr="008A10EE" w14:paraId="0FE584B5" w14:textId="77777777" w:rsidTr="004F36FD">
        <w:tc>
          <w:tcPr>
            <w:tcW w:w="2787" w:type="dxa"/>
          </w:tcPr>
          <w:p w14:paraId="08A0C150" w14:textId="51EB7574" w:rsidR="008C274C" w:rsidRPr="008A10EE" w:rsidRDefault="008C274C" w:rsidP="00257ECF">
            <w:pPr>
              <w:jc w:val="both"/>
              <w:rPr>
                <w:rFonts w:cs="Times New Roman"/>
              </w:rPr>
            </w:pPr>
            <w:r w:rsidRPr="008A10EE">
              <w:rPr>
                <w:rFonts w:cs="Times New Roman"/>
              </w:rPr>
              <w:t>Ada dokumentasi kesuksesan dan kegagalan implementasi software?</w:t>
            </w:r>
          </w:p>
        </w:tc>
        <w:tc>
          <w:tcPr>
            <w:tcW w:w="2788" w:type="dxa"/>
          </w:tcPr>
          <w:p w14:paraId="769FCC3E" w14:textId="77777777" w:rsidR="008C274C" w:rsidRPr="008A10EE" w:rsidRDefault="008C274C" w:rsidP="00257ECF">
            <w:pPr>
              <w:jc w:val="both"/>
              <w:rPr>
                <w:rFonts w:cs="Times New Roman"/>
              </w:rPr>
            </w:pPr>
            <w:r w:rsidRPr="008A10EE">
              <w:rPr>
                <w:rFonts w:cs="Times New Roman"/>
              </w:rPr>
              <w:t>Ada.</w:t>
            </w:r>
          </w:p>
          <w:p w14:paraId="6B6B62D4" w14:textId="77777777" w:rsidR="008C274C" w:rsidRPr="008A10EE" w:rsidRDefault="008C274C" w:rsidP="00257ECF">
            <w:pPr>
              <w:jc w:val="both"/>
              <w:rPr>
                <w:rFonts w:cs="Times New Roman"/>
              </w:rPr>
            </w:pPr>
            <w:r w:rsidRPr="008A10EE">
              <w:rPr>
                <w:rFonts w:cs="Times New Roman"/>
              </w:rPr>
              <w:t>Untuk kesuksesan, rata-rata semua sistemnya terimplementasi dengan baik di STIESIA. Dan untuk kegagalan, kegagalan implementasi software pernah terjadi saat pembuatan SI Akad dan yang sedang terjadi saat ini yaitu pada Sistem e-jurnal di STIESIA.</w:t>
            </w:r>
          </w:p>
          <w:p w14:paraId="1A24C6A6" w14:textId="11BB460C" w:rsidR="008C274C" w:rsidRPr="008A10EE" w:rsidRDefault="008C274C" w:rsidP="00257ECF">
            <w:pPr>
              <w:jc w:val="both"/>
              <w:rPr>
                <w:rFonts w:cs="Times New Roman"/>
              </w:rPr>
            </w:pPr>
            <w:r w:rsidRPr="008A10EE">
              <w:rPr>
                <w:rFonts w:cs="Times New Roman"/>
              </w:rPr>
              <w:t>Semua itu terdokumentasi dengan baik.</w:t>
            </w:r>
          </w:p>
        </w:tc>
      </w:tr>
      <w:tr w:rsidR="008C274C" w:rsidRPr="008A10EE" w14:paraId="721BC823" w14:textId="77777777" w:rsidTr="004F36FD">
        <w:tc>
          <w:tcPr>
            <w:tcW w:w="2787" w:type="dxa"/>
          </w:tcPr>
          <w:p w14:paraId="06A7DD1A" w14:textId="11C4C23E" w:rsidR="008C274C" w:rsidRPr="008A10EE" w:rsidRDefault="008C274C" w:rsidP="00257ECF">
            <w:pPr>
              <w:jc w:val="both"/>
              <w:rPr>
                <w:rFonts w:cs="Times New Roman"/>
              </w:rPr>
            </w:pPr>
            <w:r w:rsidRPr="008A10EE">
              <w:rPr>
                <w:rFonts w:cs="Times New Roman"/>
              </w:rPr>
              <w:t>Apa kendala dalam implementasi dari software dan tools?</w:t>
            </w:r>
          </w:p>
        </w:tc>
        <w:tc>
          <w:tcPr>
            <w:tcW w:w="2788" w:type="dxa"/>
          </w:tcPr>
          <w:p w14:paraId="70D9E464" w14:textId="247C70EE" w:rsidR="008C274C" w:rsidRPr="008A10EE" w:rsidRDefault="008C274C" w:rsidP="00257ECF">
            <w:pPr>
              <w:jc w:val="both"/>
              <w:rPr>
                <w:rFonts w:cs="Times New Roman"/>
              </w:rPr>
            </w:pPr>
            <w:r w:rsidRPr="008A10EE">
              <w:rPr>
                <w:rFonts w:cs="Times New Roman"/>
              </w:rPr>
              <w:t>Pernah terkendala di resources saat pembuatan SI Akad</w:t>
            </w:r>
          </w:p>
        </w:tc>
      </w:tr>
      <w:tr w:rsidR="008C274C" w:rsidRPr="008A10EE" w14:paraId="409B05F2" w14:textId="77777777" w:rsidTr="004F36FD">
        <w:tc>
          <w:tcPr>
            <w:tcW w:w="2787" w:type="dxa"/>
          </w:tcPr>
          <w:p w14:paraId="036A1A17" w14:textId="2E0116A5" w:rsidR="008C274C" w:rsidRPr="008A10EE" w:rsidRDefault="008C274C" w:rsidP="00257ECF">
            <w:pPr>
              <w:jc w:val="both"/>
              <w:rPr>
                <w:rFonts w:cs="Times New Roman"/>
              </w:rPr>
            </w:pPr>
            <w:r w:rsidRPr="008A10EE">
              <w:rPr>
                <w:rFonts w:cs="Times New Roman"/>
              </w:rPr>
              <w:t>Dukungan Top Management</w:t>
            </w:r>
          </w:p>
        </w:tc>
        <w:tc>
          <w:tcPr>
            <w:tcW w:w="2788" w:type="dxa"/>
          </w:tcPr>
          <w:p w14:paraId="1877A253" w14:textId="78474ACF" w:rsidR="008C274C" w:rsidRPr="008A10EE" w:rsidRDefault="008C274C" w:rsidP="00257ECF">
            <w:pPr>
              <w:jc w:val="both"/>
              <w:rPr>
                <w:rFonts w:cs="Times New Roman"/>
              </w:rPr>
            </w:pPr>
            <w:r w:rsidRPr="008A10EE">
              <w:rPr>
                <w:rFonts w:cs="Times New Roman"/>
              </w:rPr>
              <w:t>Bentuk dukungan dari top management adalah dari sisi pembiayaan</w:t>
            </w:r>
          </w:p>
        </w:tc>
      </w:tr>
      <w:tr w:rsidR="008C274C" w:rsidRPr="008A10EE" w14:paraId="3AAB3B5F" w14:textId="77777777" w:rsidTr="004F36FD">
        <w:tc>
          <w:tcPr>
            <w:tcW w:w="2787" w:type="dxa"/>
          </w:tcPr>
          <w:p w14:paraId="6773CEDD" w14:textId="0E21133D" w:rsidR="008C274C" w:rsidRPr="008A10EE" w:rsidRDefault="008C274C" w:rsidP="00257ECF">
            <w:pPr>
              <w:jc w:val="both"/>
              <w:rPr>
                <w:rFonts w:cs="Times New Roman"/>
              </w:rPr>
            </w:pPr>
            <w:r w:rsidRPr="008A10EE">
              <w:rPr>
                <w:rFonts w:cs="Times New Roman"/>
              </w:rPr>
              <w:t>Tata Kelola (kebijakan, prosedur, regulasi)</w:t>
            </w:r>
          </w:p>
        </w:tc>
        <w:tc>
          <w:tcPr>
            <w:tcW w:w="2788" w:type="dxa"/>
          </w:tcPr>
          <w:p w14:paraId="60D3DBFC" w14:textId="385F12F5" w:rsidR="008C274C" w:rsidRPr="008A10EE" w:rsidRDefault="008C274C" w:rsidP="00257ECF">
            <w:pPr>
              <w:jc w:val="both"/>
              <w:rPr>
                <w:rFonts w:cs="Times New Roman"/>
              </w:rPr>
            </w:pPr>
            <w:r w:rsidRPr="008A10EE">
              <w:rPr>
                <w:rFonts w:cs="Times New Roman"/>
              </w:rPr>
              <w:t xml:space="preserve">Tata kelola yang dilakukan oleh pihak STIESIA adalah perubahan kebijakan (jika diperlukan). Misal dalam kasus penambahan server. Di awal tahun 2018 pihak keuangan STIESIA telah merancang anggaran bulanan untuk satu tahun pengajaran. </w:t>
            </w:r>
            <w:r w:rsidRPr="008A10EE">
              <w:rPr>
                <w:rFonts w:cs="Times New Roman"/>
              </w:rPr>
              <w:lastRenderedPageBreak/>
              <w:t>Kemudian di tengah tahun terjadi penambahan server. Maka RAB yang telah dirancang diawal mengalami perubahan, dan untuk biaya tambahan (yang sebelumnya belum teralokasikan untuk pembelian server) langsung meminta kepada ketua yayasan.</w:t>
            </w:r>
          </w:p>
        </w:tc>
      </w:tr>
      <w:tr w:rsidR="008C274C" w:rsidRPr="008A10EE" w14:paraId="523C2286" w14:textId="77777777" w:rsidTr="004F36FD">
        <w:tc>
          <w:tcPr>
            <w:tcW w:w="2787" w:type="dxa"/>
          </w:tcPr>
          <w:p w14:paraId="467EFD74" w14:textId="00BB5C81" w:rsidR="008C274C" w:rsidRPr="008A10EE" w:rsidRDefault="008C274C" w:rsidP="00257ECF">
            <w:pPr>
              <w:jc w:val="both"/>
              <w:rPr>
                <w:rFonts w:cs="Times New Roman"/>
              </w:rPr>
            </w:pPr>
            <w:r w:rsidRPr="008A10EE">
              <w:rPr>
                <w:rFonts w:cs="Times New Roman"/>
              </w:rPr>
              <w:lastRenderedPageBreak/>
              <w:t>Apakah menanyakan ekspektasi user?</w:t>
            </w:r>
          </w:p>
        </w:tc>
        <w:tc>
          <w:tcPr>
            <w:tcW w:w="2788" w:type="dxa"/>
          </w:tcPr>
          <w:p w14:paraId="10CE37B7" w14:textId="2137504A" w:rsidR="008C274C" w:rsidRPr="008A10EE" w:rsidRDefault="008C274C" w:rsidP="00257ECF">
            <w:pPr>
              <w:jc w:val="both"/>
              <w:rPr>
                <w:rFonts w:cs="Times New Roman"/>
              </w:rPr>
            </w:pPr>
            <w:r w:rsidRPr="008A10EE">
              <w:rPr>
                <w:rFonts w:cs="Times New Roman"/>
              </w:rPr>
              <w:t>Tidak, karena kami melakukan studi banding mengenai sistem yang sudah diterapkan di kampus lain sehingga kami tinggal sedikit memodifikasi dengan menyesuaikan kondisi sistem dengan STIESIA</w:t>
            </w:r>
          </w:p>
        </w:tc>
      </w:tr>
      <w:tr w:rsidR="008C274C" w:rsidRPr="008A10EE" w14:paraId="071384BD" w14:textId="77777777" w:rsidTr="004F36FD">
        <w:tc>
          <w:tcPr>
            <w:tcW w:w="2787" w:type="dxa"/>
          </w:tcPr>
          <w:p w14:paraId="4835D2F8" w14:textId="36FD60CB" w:rsidR="008C274C" w:rsidRPr="008A10EE" w:rsidRDefault="008C274C" w:rsidP="00257ECF">
            <w:pPr>
              <w:jc w:val="both"/>
              <w:rPr>
                <w:rFonts w:cs="Times New Roman"/>
              </w:rPr>
            </w:pPr>
            <w:r w:rsidRPr="008A10EE">
              <w:rPr>
                <w:rFonts w:cs="Times New Roman"/>
              </w:rPr>
              <w:t>Siapa aja yang terlibat dalam proyek?</w:t>
            </w:r>
          </w:p>
        </w:tc>
        <w:tc>
          <w:tcPr>
            <w:tcW w:w="2788" w:type="dxa"/>
          </w:tcPr>
          <w:p w14:paraId="53EB5B1F" w14:textId="00B7E37B" w:rsidR="008C274C" w:rsidRPr="008A10EE" w:rsidRDefault="008C274C" w:rsidP="00257ECF">
            <w:pPr>
              <w:jc w:val="both"/>
              <w:rPr>
                <w:rFonts w:cs="Times New Roman"/>
              </w:rPr>
            </w:pPr>
            <w:r w:rsidRPr="008A10EE">
              <w:rPr>
                <w:rFonts w:cs="Times New Roman"/>
              </w:rPr>
              <w:t>Yang telibat dalam seluruh pembuatan proyek adalah 8 orang Puskom dengan jobdesknya masing-masing. Kemudian pihak STIKOM sebagai konsultan, dan pihak TESCA, Telkom sebagai tim audit untuk quality assurance.</w:t>
            </w:r>
          </w:p>
        </w:tc>
      </w:tr>
      <w:tr w:rsidR="008C274C" w:rsidRPr="008A10EE" w14:paraId="2A39F030" w14:textId="77777777" w:rsidTr="004F36FD">
        <w:tc>
          <w:tcPr>
            <w:tcW w:w="2787" w:type="dxa"/>
          </w:tcPr>
          <w:p w14:paraId="70282B17" w14:textId="49542426" w:rsidR="008C274C" w:rsidRPr="008A10EE" w:rsidRDefault="008C274C" w:rsidP="00257ECF">
            <w:pPr>
              <w:jc w:val="both"/>
              <w:rPr>
                <w:rFonts w:cs="Times New Roman"/>
              </w:rPr>
            </w:pPr>
            <w:r w:rsidRPr="008A10EE">
              <w:rPr>
                <w:rFonts w:cs="Times New Roman"/>
              </w:rPr>
              <w:t>Sejauh mana stakeholder dilibatkan?</w:t>
            </w:r>
          </w:p>
        </w:tc>
        <w:tc>
          <w:tcPr>
            <w:tcW w:w="2788" w:type="dxa"/>
          </w:tcPr>
          <w:p w14:paraId="5009FCF4" w14:textId="729AF502" w:rsidR="008C274C" w:rsidRPr="008A10EE" w:rsidRDefault="008C274C" w:rsidP="00257ECF">
            <w:pPr>
              <w:jc w:val="both"/>
              <w:rPr>
                <w:rFonts w:cs="Times New Roman"/>
              </w:rPr>
            </w:pPr>
            <w:r w:rsidRPr="008A10EE">
              <w:rPr>
                <w:rFonts w:cs="Times New Roman"/>
              </w:rPr>
              <w:t xml:space="preserve">Untuk tim dalam pembuatan suatu proyek, pihak STIESIA menyediakan suatu ruangan khusus yang digunakan untuk diskusi, running program, dan kegiatan-kegiatan lain yang berhubungan dengan terlaksananya proyek. </w:t>
            </w:r>
            <w:r w:rsidRPr="008A10EE">
              <w:rPr>
                <w:rFonts w:cs="Times New Roman"/>
              </w:rPr>
              <w:lastRenderedPageBreak/>
              <w:t>Setelah Sistemnya jadi, kemudian dilakukan maintenance dan training oleh pihak STIKOM kepada pihak STIESIA (ke pihak Unit Satuan Kerja sesuai dengan modul yang telah selesai dibuat) selama 1 tahun, dengan jadwal training dari pihak STIKOM.</w:t>
            </w:r>
          </w:p>
        </w:tc>
      </w:tr>
      <w:tr w:rsidR="008C274C" w:rsidRPr="008A10EE" w14:paraId="7F50A9E4" w14:textId="77777777" w:rsidTr="004F36FD">
        <w:tc>
          <w:tcPr>
            <w:tcW w:w="2787" w:type="dxa"/>
          </w:tcPr>
          <w:p w14:paraId="146BB5F8" w14:textId="5565DE37" w:rsidR="008C274C" w:rsidRPr="008A10EE" w:rsidRDefault="008C274C" w:rsidP="00257ECF">
            <w:pPr>
              <w:jc w:val="both"/>
              <w:rPr>
                <w:rFonts w:cs="Times New Roman"/>
              </w:rPr>
            </w:pPr>
            <w:r w:rsidRPr="008A10EE">
              <w:rPr>
                <w:rFonts w:cs="Times New Roman"/>
              </w:rPr>
              <w:lastRenderedPageBreak/>
              <w:t>Bagaimana kesiapan user?</w:t>
            </w:r>
          </w:p>
        </w:tc>
        <w:tc>
          <w:tcPr>
            <w:tcW w:w="2788" w:type="dxa"/>
          </w:tcPr>
          <w:p w14:paraId="0330B9B3" w14:textId="34CE16DD" w:rsidR="008C274C" w:rsidRPr="008A10EE" w:rsidRDefault="008C274C" w:rsidP="00257ECF">
            <w:pPr>
              <w:jc w:val="both"/>
              <w:rPr>
                <w:rFonts w:cs="Times New Roman"/>
              </w:rPr>
            </w:pPr>
            <w:r w:rsidRPr="008A10EE">
              <w:rPr>
                <w:rFonts w:cs="Times New Roman"/>
              </w:rPr>
              <w:t>Dari pihak USK: siap, karena sebelumnya sudah ada Sistem serupa yang lebih manual dari Sistem baru, yang sudah biasa dioperasikan. Setelah modul selesai dibuat, mereka pun mendapat pelatihan dari pihak STIKOM.</w:t>
            </w:r>
          </w:p>
        </w:tc>
      </w:tr>
      <w:tr w:rsidR="008C274C" w:rsidRPr="008A10EE" w14:paraId="4CA27F62" w14:textId="77777777" w:rsidTr="004F36FD">
        <w:tc>
          <w:tcPr>
            <w:tcW w:w="2787" w:type="dxa"/>
          </w:tcPr>
          <w:p w14:paraId="1B0CBF94" w14:textId="77777777" w:rsidR="008C274C" w:rsidRPr="008A10EE" w:rsidRDefault="008C274C" w:rsidP="00257ECF">
            <w:pPr>
              <w:jc w:val="both"/>
              <w:rPr>
                <w:rFonts w:cs="Times New Roman"/>
              </w:rPr>
            </w:pPr>
          </w:p>
        </w:tc>
        <w:tc>
          <w:tcPr>
            <w:tcW w:w="2788" w:type="dxa"/>
          </w:tcPr>
          <w:p w14:paraId="531E4DFB" w14:textId="2B4ECC30" w:rsidR="008C274C" w:rsidRPr="008A10EE" w:rsidRDefault="008C274C" w:rsidP="00257ECF">
            <w:pPr>
              <w:jc w:val="both"/>
              <w:rPr>
                <w:rFonts w:cs="Times New Roman"/>
              </w:rPr>
            </w:pPr>
            <w:r w:rsidRPr="008A10EE">
              <w:rPr>
                <w:rFonts w:cs="Times New Roman"/>
              </w:rPr>
              <w:t>Dari pihak mahasiswa: siap, karena penggunaan Sistem yang telah dibuat sangat mudah dipelajari secara manual.</w:t>
            </w:r>
          </w:p>
        </w:tc>
      </w:tr>
      <w:tr w:rsidR="008C274C" w:rsidRPr="008A10EE" w14:paraId="361F0ABE" w14:textId="77777777" w:rsidTr="004F36FD">
        <w:tc>
          <w:tcPr>
            <w:tcW w:w="2787" w:type="dxa"/>
          </w:tcPr>
          <w:p w14:paraId="78F585C3" w14:textId="0CDFF600" w:rsidR="008C274C" w:rsidRPr="008A10EE" w:rsidRDefault="008C274C" w:rsidP="00257ECF">
            <w:pPr>
              <w:jc w:val="both"/>
              <w:rPr>
                <w:rFonts w:cs="Times New Roman"/>
              </w:rPr>
            </w:pPr>
            <w:r w:rsidRPr="008A10EE">
              <w:rPr>
                <w:rFonts w:cs="Times New Roman"/>
              </w:rPr>
              <w:t>Kebutuhan apa yang membuat kampus ini harus menerapkan sistem ini?</w:t>
            </w:r>
          </w:p>
        </w:tc>
        <w:tc>
          <w:tcPr>
            <w:tcW w:w="2788" w:type="dxa"/>
          </w:tcPr>
          <w:p w14:paraId="7E1992BB" w14:textId="38DBEE1B" w:rsidR="008C274C" w:rsidRPr="008A10EE" w:rsidRDefault="008C274C" w:rsidP="00257ECF">
            <w:pPr>
              <w:jc w:val="both"/>
              <w:rPr>
                <w:rFonts w:cs="Times New Roman"/>
              </w:rPr>
            </w:pPr>
            <w:r w:rsidRPr="008A10EE">
              <w:rPr>
                <w:rFonts w:cs="Times New Roman"/>
              </w:rPr>
              <w:t>Kebutuhannya adalah dari segi tujuannya, yang mana pihak STIESIA membutuhkan Sistem-sistem tersebut adalah untuk memudahkan interaksi antara mahasiswa dan dosen, untuk megurangi proses manual, dan untuk mengefisiensikan pekerjaan.</w:t>
            </w:r>
          </w:p>
        </w:tc>
      </w:tr>
      <w:tr w:rsidR="008C274C" w:rsidRPr="008A10EE" w14:paraId="71DBA8CB" w14:textId="77777777" w:rsidTr="004F36FD">
        <w:tc>
          <w:tcPr>
            <w:tcW w:w="2787" w:type="dxa"/>
          </w:tcPr>
          <w:p w14:paraId="173C5D3F" w14:textId="3BAD00A2" w:rsidR="008C274C" w:rsidRPr="008A10EE" w:rsidRDefault="008C274C" w:rsidP="00257ECF">
            <w:pPr>
              <w:jc w:val="both"/>
              <w:rPr>
                <w:rFonts w:cs="Times New Roman"/>
              </w:rPr>
            </w:pPr>
            <w:r w:rsidRPr="008A10EE">
              <w:rPr>
                <w:rFonts w:cs="Times New Roman"/>
              </w:rPr>
              <w:t xml:space="preserve">Apakah keberadaan sistem yang sudah ada memang </w:t>
            </w:r>
            <w:r w:rsidRPr="008A10EE">
              <w:rPr>
                <w:rFonts w:cs="Times New Roman"/>
              </w:rPr>
              <w:lastRenderedPageBreak/>
              <w:t>sesuai dengan kebutuhan dan proses bisnis dari kampus ini?</w:t>
            </w:r>
          </w:p>
        </w:tc>
        <w:tc>
          <w:tcPr>
            <w:tcW w:w="2788" w:type="dxa"/>
          </w:tcPr>
          <w:p w14:paraId="01D20A24" w14:textId="0FD410F2" w:rsidR="008C274C" w:rsidRPr="008A10EE" w:rsidRDefault="008C274C" w:rsidP="00257ECF">
            <w:pPr>
              <w:jc w:val="both"/>
              <w:rPr>
                <w:rFonts w:cs="Times New Roman"/>
              </w:rPr>
            </w:pPr>
            <w:r w:rsidRPr="008A10EE">
              <w:rPr>
                <w:rFonts w:cs="Times New Roman"/>
              </w:rPr>
              <w:lastRenderedPageBreak/>
              <w:t>Ya</w:t>
            </w:r>
          </w:p>
        </w:tc>
      </w:tr>
      <w:tr w:rsidR="008C274C" w:rsidRPr="008A10EE" w14:paraId="3170532B" w14:textId="77777777" w:rsidTr="004F36FD">
        <w:tc>
          <w:tcPr>
            <w:tcW w:w="2787" w:type="dxa"/>
          </w:tcPr>
          <w:p w14:paraId="77D4FDD3" w14:textId="2E644C00" w:rsidR="008C274C" w:rsidRPr="008A10EE" w:rsidRDefault="008C274C" w:rsidP="00257ECF">
            <w:pPr>
              <w:jc w:val="both"/>
              <w:rPr>
                <w:rFonts w:cs="Times New Roman"/>
              </w:rPr>
            </w:pPr>
            <w:r w:rsidRPr="008A10EE">
              <w:rPr>
                <w:rFonts w:cs="Times New Roman"/>
              </w:rPr>
              <w:t>Apakah perencanaan sesuai dengan yang diimplementasikan?</w:t>
            </w:r>
          </w:p>
        </w:tc>
        <w:tc>
          <w:tcPr>
            <w:tcW w:w="2788" w:type="dxa"/>
          </w:tcPr>
          <w:p w14:paraId="411A8515" w14:textId="2221EE29" w:rsidR="008C274C" w:rsidRPr="008A10EE" w:rsidRDefault="008C274C" w:rsidP="00257ECF">
            <w:pPr>
              <w:jc w:val="both"/>
              <w:rPr>
                <w:rFonts w:cs="Times New Roman"/>
              </w:rPr>
            </w:pPr>
            <w:r w:rsidRPr="008A10EE">
              <w:rPr>
                <w:rFonts w:cs="Times New Roman"/>
              </w:rPr>
              <w:t>Sudah sesuai</w:t>
            </w:r>
          </w:p>
        </w:tc>
      </w:tr>
      <w:tr w:rsidR="008C274C" w:rsidRPr="008A10EE" w14:paraId="543A55FC" w14:textId="77777777" w:rsidTr="004F36FD">
        <w:tc>
          <w:tcPr>
            <w:tcW w:w="2787" w:type="dxa"/>
          </w:tcPr>
          <w:p w14:paraId="09A02505" w14:textId="6499BE0C" w:rsidR="008C274C" w:rsidRPr="008A10EE" w:rsidRDefault="008C274C" w:rsidP="00257ECF">
            <w:pPr>
              <w:jc w:val="both"/>
              <w:rPr>
                <w:rFonts w:cs="Times New Roman"/>
              </w:rPr>
            </w:pPr>
            <w:r w:rsidRPr="008A10EE">
              <w:rPr>
                <w:rFonts w:cs="Times New Roman"/>
              </w:rPr>
              <w:t>Adakah pihak ke-3?</w:t>
            </w:r>
          </w:p>
        </w:tc>
        <w:tc>
          <w:tcPr>
            <w:tcW w:w="2788" w:type="dxa"/>
          </w:tcPr>
          <w:p w14:paraId="5FB8EBC9" w14:textId="341B7B4E" w:rsidR="008C274C" w:rsidRPr="008A10EE" w:rsidRDefault="008C274C" w:rsidP="00257ECF">
            <w:pPr>
              <w:jc w:val="both"/>
              <w:rPr>
                <w:rFonts w:cs="Times New Roman"/>
              </w:rPr>
            </w:pPr>
            <w:r w:rsidRPr="008A10EE">
              <w:rPr>
                <w:rFonts w:cs="Times New Roman"/>
              </w:rPr>
              <w:t>Ada, yaitu pihak STIKOM sebagai konsultan</w:t>
            </w:r>
          </w:p>
        </w:tc>
      </w:tr>
      <w:tr w:rsidR="008C274C" w:rsidRPr="008A10EE" w14:paraId="6B242FE3" w14:textId="77777777" w:rsidTr="004F36FD">
        <w:tc>
          <w:tcPr>
            <w:tcW w:w="2787" w:type="dxa"/>
          </w:tcPr>
          <w:p w14:paraId="1A0D089E" w14:textId="782CF253" w:rsidR="008C274C" w:rsidRPr="008A10EE" w:rsidRDefault="008C274C" w:rsidP="00257ECF">
            <w:pPr>
              <w:jc w:val="both"/>
              <w:rPr>
                <w:rFonts w:cs="Times New Roman"/>
              </w:rPr>
            </w:pPr>
            <w:r w:rsidRPr="008A10EE">
              <w:rPr>
                <w:rFonts w:cs="Times New Roman"/>
              </w:rPr>
              <w:t>Apakah terdapat user-training dalam proses implementasi sistem?</w:t>
            </w:r>
          </w:p>
        </w:tc>
        <w:tc>
          <w:tcPr>
            <w:tcW w:w="2788" w:type="dxa"/>
          </w:tcPr>
          <w:p w14:paraId="0110589D" w14:textId="76B90C77" w:rsidR="008C274C" w:rsidRPr="008A10EE" w:rsidRDefault="008C274C" w:rsidP="00257ECF">
            <w:pPr>
              <w:jc w:val="both"/>
              <w:rPr>
                <w:rFonts w:cs="Times New Roman"/>
              </w:rPr>
            </w:pPr>
            <w:r w:rsidRPr="008A10EE">
              <w:rPr>
                <w:rFonts w:cs="Times New Roman"/>
              </w:rPr>
              <w:t>Ada, terdapat user training kepada pihak USK oleh pihak STIKOM</w:t>
            </w:r>
          </w:p>
        </w:tc>
      </w:tr>
      <w:tr w:rsidR="008C274C" w:rsidRPr="008A10EE" w14:paraId="0994FA32" w14:textId="77777777" w:rsidTr="004F36FD">
        <w:tc>
          <w:tcPr>
            <w:tcW w:w="2787" w:type="dxa"/>
          </w:tcPr>
          <w:p w14:paraId="72826412" w14:textId="4AA0F5D3" w:rsidR="008C274C" w:rsidRPr="008A10EE" w:rsidRDefault="008C274C" w:rsidP="00257ECF">
            <w:pPr>
              <w:jc w:val="both"/>
              <w:rPr>
                <w:rFonts w:cs="Times New Roman"/>
              </w:rPr>
            </w:pPr>
            <w:r w:rsidRPr="008A10EE">
              <w:rPr>
                <w:rFonts w:cs="Times New Roman"/>
              </w:rPr>
              <w:t>Seperti apa bentuk training-nya?</w:t>
            </w:r>
          </w:p>
        </w:tc>
        <w:tc>
          <w:tcPr>
            <w:tcW w:w="2788" w:type="dxa"/>
          </w:tcPr>
          <w:p w14:paraId="0F45F357" w14:textId="151A5EBF" w:rsidR="008C274C" w:rsidRPr="008A10EE" w:rsidRDefault="008C274C" w:rsidP="00257ECF">
            <w:pPr>
              <w:jc w:val="both"/>
              <w:rPr>
                <w:rFonts w:cs="Times New Roman"/>
              </w:rPr>
            </w:pPr>
            <w:r w:rsidRPr="008A10EE">
              <w:rPr>
                <w:rFonts w:cs="Times New Roman"/>
              </w:rPr>
              <w:t>Training dilakukan setelah 1 modul selesai dibangun, yang dilakukan kepada beberapa USK tertentu sesuai modul tersebut. Jadwal training ditentukan oleh pihak STIKOM</w:t>
            </w:r>
          </w:p>
        </w:tc>
      </w:tr>
      <w:tr w:rsidR="008C274C" w:rsidRPr="008A10EE" w14:paraId="2E4222E5" w14:textId="77777777" w:rsidTr="004F36FD">
        <w:tc>
          <w:tcPr>
            <w:tcW w:w="2787" w:type="dxa"/>
          </w:tcPr>
          <w:p w14:paraId="39F02741" w14:textId="4EC8333A" w:rsidR="008C274C" w:rsidRPr="008A10EE" w:rsidRDefault="008C274C" w:rsidP="00257ECF">
            <w:pPr>
              <w:jc w:val="both"/>
              <w:rPr>
                <w:rFonts w:cs="Times New Roman"/>
              </w:rPr>
            </w:pPr>
            <w:r w:rsidRPr="008A10EE">
              <w:rPr>
                <w:rFonts w:cs="Times New Roman"/>
              </w:rPr>
              <w:t>Support system dari vendor</w:t>
            </w:r>
          </w:p>
        </w:tc>
        <w:tc>
          <w:tcPr>
            <w:tcW w:w="2788" w:type="dxa"/>
          </w:tcPr>
          <w:p w14:paraId="4D1EB63D" w14:textId="78BE7521" w:rsidR="008C274C" w:rsidRPr="008A10EE" w:rsidRDefault="008C274C" w:rsidP="00257ECF">
            <w:pPr>
              <w:jc w:val="both"/>
              <w:rPr>
                <w:rFonts w:cs="Times New Roman"/>
              </w:rPr>
            </w:pPr>
            <w:r w:rsidRPr="008A10EE">
              <w:rPr>
                <w:rFonts w:cs="Times New Roman"/>
              </w:rPr>
              <w:t>Terdapat support system dan maintenance yang dibantu dan dilakukan oleh pihak STIKOM.</w:t>
            </w:r>
          </w:p>
        </w:tc>
      </w:tr>
      <w:tr w:rsidR="008C274C" w:rsidRPr="008A10EE" w14:paraId="452AC6D7" w14:textId="77777777" w:rsidTr="004F36FD">
        <w:tc>
          <w:tcPr>
            <w:tcW w:w="2787" w:type="dxa"/>
          </w:tcPr>
          <w:p w14:paraId="7E64D8F8" w14:textId="147B82DC" w:rsidR="008C274C" w:rsidRPr="008A10EE" w:rsidRDefault="00F60EB6" w:rsidP="00257ECF">
            <w:pPr>
              <w:jc w:val="both"/>
              <w:rPr>
                <w:rFonts w:cs="Times New Roman"/>
              </w:rPr>
            </w:pPr>
            <w:r w:rsidRPr="008A10EE">
              <w:rPr>
                <w:rFonts w:cs="Times New Roman"/>
              </w:rPr>
              <w:t>Troubleshooting</w:t>
            </w:r>
          </w:p>
        </w:tc>
        <w:tc>
          <w:tcPr>
            <w:tcW w:w="2788" w:type="dxa"/>
          </w:tcPr>
          <w:p w14:paraId="7DE494BB" w14:textId="57ACCA42" w:rsidR="008C274C" w:rsidRPr="008A10EE" w:rsidRDefault="00F60EB6" w:rsidP="00257ECF">
            <w:pPr>
              <w:jc w:val="both"/>
              <w:rPr>
                <w:rFonts w:cs="Times New Roman"/>
              </w:rPr>
            </w:pPr>
            <w:r w:rsidRPr="008A10EE">
              <w:rPr>
                <w:rFonts w:cs="Times New Roman"/>
              </w:rPr>
              <w:t>Vendor, Terdapat vendor ketika akan dilakukan pengauditan sistem, yang dilakukan oleh pihak TESCA, Telkom.. Help Desk Yang menjadi Help Desk di STIESIA adalah bagian Puskom</w:t>
            </w:r>
          </w:p>
        </w:tc>
      </w:tr>
      <w:tr w:rsidR="008C274C" w:rsidRPr="008A10EE" w14:paraId="53A7A743" w14:textId="77777777" w:rsidTr="004F36FD">
        <w:tc>
          <w:tcPr>
            <w:tcW w:w="2787" w:type="dxa"/>
          </w:tcPr>
          <w:p w14:paraId="41E044DD" w14:textId="4E93DA40" w:rsidR="008C274C" w:rsidRPr="008A10EE" w:rsidRDefault="00F60EB6" w:rsidP="00257ECF">
            <w:pPr>
              <w:jc w:val="both"/>
              <w:rPr>
                <w:rFonts w:cs="Times New Roman"/>
              </w:rPr>
            </w:pPr>
            <w:r w:rsidRPr="008A10EE">
              <w:rPr>
                <w:rFonts w:cs="Times New Roman"/>
              </w:rPr>
              <w:t>Apakah dalam membangun sistem ini terdapat user guide-nya?</w:t>
            </w:r>
          </w:p>
        </w:tc>
        <w:tc>
          <w:tcPr>
            <w:tcW w:w="2788" w:type="dxa"/>
          </w:tcPr>
          <w:p w14:paraId="53BEA408" w14:textId="51CB925F" w:rsidR="008C274C" w:rsidRPr="008A10EE" w:rsidRDefault="00F60EB6" w:rsidP="00257ECF">
            <w:pPr>
              <w:jc w:val="both"/>
              <w:rPr>
                <w:rFonts w:cs="Times New Roman"/>
              </w:rPr>
            </w:pPr>
            <w:r w:rsidRPr="008A10EE">
              <w:rPr>
                <w:rFonts w:cs="Times New Roman"/>
              </w:rPr>
              <w:t>Ya, terdapat modul bagi USK untuk menjalankan Sistem.</w:t>
            </w:r>
          </w:p>
        </w:tc>
      </w:tr>
      <w:tr w:rsidR="00F60EB6" w:rsidRPr="008A10EE" w14:paraId="67DAFB18" w14:textId="77777777" w:rsidTr="004F36FD">
        <w:tc>
          <w:tcPr>
            <w:tcW w:w="2787" w:type="dxa"/>
          </w:tcPr>
          <w:p w14:paraId="1EFE88AC" w14:textId="1C0B94A1" w:rsidR="00F60EB6" w:rsidRPr="008A10EE" w:rsidRDefault="00F60EB6" w:rsidP="00257ECF">
            <w:pPr>
              <w:jc w:val="both"/>
              <w:rPr>
                <w:rFonts w:cs="Times New Roman"/>
              </w:rPr>
            </w:pPr>
            <w:r w:rsidRPr="008A10EE">
              <w:rPr>
                <w:rFonts w:cs="Times New Roman"/>
              </w:rPr>
              <w:t xml:space="preserve">Apakah ada pengadaan infrastruktur yang </w:t>
            </w:r>
            <w:r w:rsidRPr="008A10EE">
              <w:rPr>
                <w:rFonts w:cs="Times New Roman"/>
              </w:rPr>
              <w:lastRenderedPageBreak/>
              <w:t>dilakukan? Ataukah infrastruktur existing udah mencukupi?</w:t>
            </w:r>
          </w:p>
        </w:tc>
        <w:tc>
          <w:tcPr>
            <w:tcW w:w="2788" w:type="dxa"/>
          </w:tcPr>
          <w:p w14:paraId="25CDEBC7" w14:textId="163EA4B8" w:rsidR="00F60EB6" w:rsidRPr="008A10EE" w:rsidRDefault="00F60EB6" w:rsidP="00257ECF">
            <w:pPr>
              <w:jc w:val="both"/>
              <w:rPr>
                <w:rFonts w:cs="Times New Roman"/>
              </w:rPr>
            </w:pPr>
            <w:r w:rsidRPr="008A10EE">
              <w:rPr>
                <w:rFonts w:cs="Times New Roman"/>
              </w:rPr>
              <w:lastRenderedPageBreak/>
              <w:t xml:space="preserve">Ada, yaitu penambahan 1 server lagi di pertengahan </w:t>
            </w:r>
            <w:r w:rsidRPr="008A10EE">
              <w:rPr>
                <w:rFonts w:cs="Times New Roman"/>
              </w:rPr>
              <w:lastRenderedPageBreak/>
              <w:t>tahun 2018 yang diperuntukkan untuk Sistem E-Journal. Alasannya adalah karena yang awalnya Sistem jurnal dan Sistem perpustakaan menjadi 1 server dirasa akan membahayakan apabila terjadi sedikit saja kesalahan pada Sistem (misal terkena virus)</w:t>
            </w:r>
          </w:p>
        </w:tc>
      </w:tr>
      <w:tr w:rsidR="00F60EB6" w:rsidRPr="008A10EE" w14:paraId="27A7B4BB" w14:textId="77777777" w:rsidTr="004F36FD">
        <w:tc>
          <w:tcPr>
            <w:tcW w:w="2787" w:type="dxa"/>
          </w:tcPr>
          <w:p w14:paraId="11D83BA3" w14:textId="2CC733CC" w:rsidR="00F60EB6" w:rsidRPr="008A10EE" w:rsidRDefault="00F60EB6" w:rsidP="00257ECF">
            <w:pPr>
              <w:jc w:val="both"/>
              <w:rPr>
                <w:rFonts w:cs="Times New Roman"/>
              </w:rPr>
            </w:pPr>
            <w:r w:rsidRPr="008A10EE">
              <w:rPr>
                <w:rFonts w:cs="Times New Roman"/>
              </w:rPr>
              <w:lastRenderedPageBreak/>
              <w:t>Bagaimana cara mengkonfigurasi sistem lama ke baru?</w:t>
            </w:r>
          </w:p>
        </w:tc>
        <w:tc>
          <w:tcPr>
            <w:tcW w:w="2788" w:type="dxa"/>
          </w:tcPr>
          <w:p w14:paraId="2F749C94" w14:textId="7E7108BD" w:rsidR="00F60EB6" w:rsidRPr="008A10EE" w:rsidRDefault="00F60EB6" w:rsidP="00257ECF">
            <w:pPr>
              <w:jc w:val="both"/>
              <w:rPr>
                <w:rFonts w:cs="Times New Roman"/>
              </w:rPr>
            </w:pPr>
            <w:r w:rsidRPr="008A10EE">
              <w:rPr>
                <w:rFonts w:cs="Times New Roman"/>
              </w:rPr>
              <w:t>Dengan membuat Sistem baru yang tidak beda jauh dengan Sistem lama</w:t>
            </w:r>
          </w:p>
        </w:tc>
      </w:tr>
      <w:tr w:rsidR="00F60EB6" w:rsidRPr="008A10EE" w14:paraId="2EED43E6" w14:textId="77777777" w:rsidTr="004F36FD">
        <w:tc>
          <w:tcPr>
            <w:tcW w:w="2787" w:type="dxa"/>
          </w:tcPr>
          <w:p w14:paraId="5C2EF6A7" w14:textId="38EEDC21" w:rsidR="00F60EB6" w:rsidRPr="008A10EE" w:rsidRDefault="00F60EB6" w:rsidP="00257ECF">
            <w:pPr>
              <w:jc w:val="both"/>
              <w:rPr>
                <w:rFonts w:cs="Times New Roman"/>
              </w:rPr>
            </w:pPr>
            <w:r w:rsidRPr="008A10EE">
              <w:rPr>
                <w:rFonts w:cs="Times New Roman"/>
              </w:rPr>
              <w:t>Testing?</w:t>
            </w:r>
          </w:p>
        </w:tc>
        <w:tc>
          <w:tcPr>
            <w:tcW w:w="2788" w:type="dxa"/>
          </w:tcPr>
          <w:p w14:paraId="10B94734" w14:textId="546BE600" w:rsidR="00F60EB6" w:rsidRPr="008A10EE" w:rsidRDefault="00F60EB6" w:rsidP="00257ECF">
            <w:pPr>
              <w:jc w:val="both"/>
              <w:rPr>
                <w:rFonts w:cs="Times New Roman"/>
              </w:rPr>
            </w:pPr>
            <w:r w:rsidRPr="008A10EE">
              <w:rPr>
                <w:rFonts w:cs="Times New Roman"/>
              </w:rPr>
              <w:t>Terdapat testing atau quality assurance yang dilakukan oleh vendor, yaitu TESCA dari Telkom.</w:t>
            </w:r>
          </w:p>
        </w:tc>
      </w:tr>
      <w:tr w:rsidR="00F60EB6" w:rsidRPr="008A10EE" w14:paraId="470CAC1F" w14:textId="77777777" w:rsidTr="004F36FD">
        <w:tc>
          <w:tcPr>
            <w:tcW w:w="2787" w:type="dxa"/>
          </w:tcPr>
          <w:p w14:paraId="48F3199D" w14:textId="411B73A9" w:rsidR="00F60EB6" w:rsidRPr="008A10EE" w:rsidRDefault="00F60EB6" w:rsidP="00257ECF">
            <w:pPr>
              <w:jc w:val="both"/>
              <w:rPr>
                <w:rFonts w:cs="Times New Roman"/>
              </w:rPr>
            </w:pPr>
            <w:r w:rsidRPr="008A10EE">
              <w:rPr>
                <w:rFonts w:cs="Times New Roman"/>
              </w:rPr>
              <w:t>Budgeting nya masuk akal?</w:t>
            </w:r>
          </w:p>
        </w:tc>
        <w:tc>
          <w:tcPr>
            <w:tcW w:w="2788" w:type="dxa"/>
          </w:tcPr>
          <w:p w14:paraId="312A83BD" w14:textId="5DBE4203" w:rsidR="00F60EB6" w:rsidRPr="008A10EE" w:rsidRDefault="00F60EB6" w:rsidP="00257ECF">
            <w:pPr>
              <w:jc w:val="both"/>
              <w:rPr>
                <w:rFonts w:cs="Times New Roman"/>
              </w:rPr>
            </w:pPr>
            <w:r w:rsidRPr="008A10EE">
              <w:rPr>
                <w:rFonts w:cs="Times New Roman"/>
              </w:rPr>
              <w:t>Ya, karena biaya yang dikeluarkan untuk server tidak begitu mahal, dan biaya yang dikeluarkan internet pun masih dalam batas wajar, dalam artian masih bisa dipenuhi. Sehingga pembiayaan tercukupi.</w:t>
            </w:r>
          </w:p>
        </w:tc>
      </w:tr>
      <w:tr w:rsidR="00F60EB6" w:rsidRPr="008A10EE" w14:paraId="749B051E" w14:textId="77777777" w:rsidTr="004F36FD">
        <w:tc>
          <w:tcPr>
            <w:tcW w:w="2787" w:type="dxa"/>
          </w:tcPr>
          <w:p w14:paraId="4BC74CD5" w14:textId="6CA53D85" w:rsidR="00F60EB6" w:rsidRPr="008A10EE" w:rsidRDefault="00F60EB6" w:rsidP="00257ECF">
            <w:pPr>
              <w:jc w:val="both"/>
              <w:rPr>
                <w:rFonts w:cs="Times New Roman"/>
              </w:rPr>
            </w:pPr>
            <w:r w:rsidRPr="008A10EE">
              <w:rPr>
                <w:rFonts w:cs="Times New Roman"/>
              </w:rPr>
              <w:t>Ada biaya implementasi atau tidak?, Apakah hanya ada biaya develop?</w:t>
            </w:r>
          </w:p>
        </w:tc>
        <w:tc>
          <w:tcPr>
            <w:tcW w:w="2788" w:type="dxa"/>
          </w:tcPr>
          <w:p w14:paraId="37DB56BB" w14:textId="0CCEC1E5" w:rsidR="00F60EB6" w:rsidRPr="008A10EE" w:rsidRDefault="00F60EB6" w:rsidP="00257ECF">
            <w:pPr>
              <w:jc w:val="both"/>
              <w:rPr>
                <w:rFonts w:cs="Times New Roman"/>
              </w:rPr>
            </w:pPr>
            <w:r w:rsidRPr="008A10EE">
              <w:rPr>
                <w:rFonts w:cs="Times New Roman"/>
              </w:rPr>
              <w:t>Ada. Seluruh biaya implementasi dan develop ditanggung oleh ketua yayasan.</w:t>
            </w:r>
          </w:p>
        </w:tc>
      </w:tr>
      <w:tr w:rsidR="00F60EB6" w:rsidRPr="008A10EE" w14:paraId="523222B2" w14:textId="77777777" w:rsidTr="004F36FD">
        <w:tc>
          <w:tcPr>
            <w:tcW w:w="2787" w:type="dxa"/>
          </w:tcPr>
          <w:p w14:paraId="6DF4C64C" w14:textId="439A3C1B" w:rsidR="00F60EB6" w:rsidRPr="008A10EE" w:rsidRDefault="00F60EB6" w:rsidP="00257ECF">
            <w:pPr>
              <w:jc w:val="both"/>
              <w:rPr>
                <w:rFonts w:cs="Times New Roman"/>
              </w:rPr>
            </w:pPr>
            <w:r w:rsidRPr="008A10EE">
              <w:rPr>
                <w:rFonts w:cs="Times New Roman"/>
              </w:rPr>
              <w:t>Berapa lama waktu yang diperlukan untuk mengimplementasikan sistem?</w:t>
            </w:r>
          </w:p>
        </w:tc>
        <w:tc>
          <w:tcPr>
            <w:tcW w:w="2788" w:type="dxa"/>
          </w:tcPr>
          <w:p w14:paraId="62683124" w14:textId="39BD2662" w:rsidR="00F60EB6" w:rsidRPr="008A10EE" w:rsidRDefault="00F60EB6" w:rsidP="00257ECF">
            <w:pPr>
              <w:jc w:val="both"/>
              <w:rPr>
                <w:rFonts w:cs="Times New Roman"/>
              </w:rPr>
            </w:pPr>
            <w:r w:rsidRPr="008A10EE">
              <w:rPr>
                <w:rFonts w:cs="Times New Roman"/>
              </w:rPr>
              <w:t>Waktu yang diperlukan untuk pembuatan Sistem adalah 3 bulan untuk 4 modul, dan direncanakan akan ada 16 modul yang dibuat selama 1 tahun</w:t>
            </w:r>
          </w:p>
        </w:tc>
      </w:tr>
      <w:tr w:rsidR="00F60EB6" w:rsidRPr="008A10EE" w14:paraId="5525FE46" w14:textId="77777777" w:rsidTr="004F36FD">
        <w:tc>
          <w:tcPr>
            <w:tcW w:w="2787" w:type="dxa"/>
          </w:tcPr>
          <w:p w14:paraId="4F1CDB34" w14:textId="77777777" w:rsidR="00F60EB6" w:rsidRPr="008A10EE" w:rsidRDefault="00F60EB6" w:rsidP="00257ECF">
            <w:pPr>
              <w:jc w:val="both"/>
              <w:rPr>
                <w:rFonts w:cs="Times New Roman"/>
              </w:rPr>
            </w:pPr>
          </w:p>
        </w:tc>
        <w:tc>
          <w:tcPr>
            <w:tcW w:w="2788" w:type="dxa"/>
          </w:tcPr>
          <w:p w14:paraId="21124677" w14:textId="1B94FBD3" w:rsidR="00F60EB6" w:rsidRPr="008A10EE" w:rsidRDefault="00F60EB6" w:rsidP="00257ECF">
            <w:pPr>
              <w:jc w:val="both"/>
              <w:rPr>
                <w:rFonts w:cs="Times New Roman"/>
              </w:rPr>
            </w:pPr>
            <w:r w:rsidRPr="008A10EE">
              <w:rPr>
                <w:rFonts w:cs="Times New Roman"/>
              </w:rPr>
              <w:t>Kemudian setelah pembuatan Sistem, dilakukan maintenance dan training dalam kurun waktu 1 tahun.</w:t>
            </w:r>
          </w:p>
        </w:tc>
      </w:tr>
      <w:tr w:rsidR="00F60EB6" w:rsidRPr="008A10EE" w14:paraId="5994EA87" w14:textId="77777777" w:rsidTr="004F36FD">
        <w:tc>
          <w:tcPr>
            <w:tcW w:w="2787" w:type="dxa"/>
          </w:tcPr>
          <w:p w14:paraId="39E2B06B" w14:textId="1EB2EBF4" w:rsidR="00F60EB6" w:rsidRPr="008A10EE" w:rsidRDefault="00F60EB6" w:rsidP="00257ECF">
            <w:pPr>
              <w:jc w:val="both"/>
              <w:rPr>
                <w:rFonts w:cs="Times New Roman"/>
              </w:rPr>
            </w:pPr>
            <w:r w:rsidRPr="008A10EE">
              <w:rPr>
                <w:rFonts w:cs="Times New Roman"/>
              </w:rPr>
              <w:t>Berapakah developer yang terlibat?</w:t>
            </w:r>
          </w:p>
        </w:tc>
        <w:tc>
          <w:tcPr>
            <w:tcW w:w="2788" w:type="dxa"/>
          </w:tcPr>
          <w:p w14:paraId="4896BB1C" w14:textId="4ABE88DF" w:rsidR="00F60EB6" w:rsidRPr="008A10EE" w:rsidRDefault="00F60EB6" w:rsidP="00257ECF">
            <w:pPr>
              <w:jc w:val="both"/>
              <w:rPr>
                <w:rFonts w:cs="Times New Roman"/>
              </w:rPr>
            </w:pPr>
            <w:r w:rsidRPr="008A10EE">
              <w:rPr>
                <w:rFonts w:cs="Times New Roman"/>
              </w:rPr>
              <w:t>Developer yang terlibat ada sebanyak 3 programmer + analist, dan 4 orang bagian hardware dan softwarenya</w:t>
            </w:r>
          </w:p>
        </w:tc>
      </w:tr>
      <w:tr w:rsidR="00F60EB6" w:rsidRPr="008A10EE" w14:paraId="11AD3F0D" w14:textId="77777777" w:rsidTr="004F36FD">
        <w:tc>
          <w:tcPr>
            <w:tcW w:w="2787" w:type="dxa"/>
          </w:tcPr>
          <w:p w14:paraId="6132A3AE" w14:textId="7A216775" w:rsidR="00F60EB6" w:rsidRPr="008A10EE" w:rsidRDefault="00F60EB6" w:rsidP="00257ECF">
            <w:pPr>
              <w:jc w:val="both"/>
              <w:rPr>
                <w:rFonts w:cs="Times New Roman"/>
              </w:rPr>
            </w:pPr>
            <w:r w:rsidRPr="008A10EE">
              <w:rPr>
                <w:rFonts w:cs="Times New Roman"/>
              </w:rPr>
              <w:t>Dengan orang segitu, cukup kah untuk menyelesaikan pengembangan dari Sistem? (memenuhi scope of work nggak?)</w:t>
            </w:r>
          </w:p>
        </w:tc>
        <w:tc>
          <w:tcPr>
            <w:tcW w:w="2788" w:type="dxa"/>
          </w:tcPr>
          <w:p w14:paraId="6EBE32BC" w14:textId="14054215" w:rsidR="00F60EB6" w:rsidRPr="008A10EE" w:rsidRDefault="00F60EB6" w:rsidP="00257ECF">
            <w:pPr>
              <w:jc w:val="both"/>
              <w:rPr>
                <w:rFonts w:cs="Times New Roman"/>
              </w:rPr>
            </w:pPr>
            <w:r w:rsidRPr="008A10EE">
              <w:rPr>
                <w:rFonts w:cs="Times New Roman"/>
              </w:rPr>
              <w:t>Cukup, karena alasannya untuk efisiensi kerja</w:t>
            </w:r>
          </w:p>
        </w:tc>
      </w:tr>
      <w:tr w:rsidR="00F60EB6" w:rsidRPr="008A10EE" w14:paraId="381781D6" w14:textId="77777777" w:rsidTr="004F36FD">
        <w:tc>
          <w:tcPr>
            <w:tcW w:w="2787" w:type="dxa"/>
          </w:tcPr>
          <w:p w14:paraId="347474E7" w14:textId="6917F1FF" w:rsidR="00F60EB6" w:rsidRPr="008A10EE" w:rsidRDefault="00F60EB6" w:rsidP="00257ECF">
            <w:pPr>
              <w:jc w:val="both"/>
              <w:rPr>
                <w:rFonts w:cs="Times New Roman"/>
              </w:rPr>
            </w:pPr>
            <w:r w:rsidRPr="008A10EE">
              <w:rPr>
                <w:rFonts w:cs="Times New Roman"/>
              </w:rPr>
              <w:t>Apakah ada kegiatan migrasi data dari Sistem lama ke Sistem baru? Atau data lama dihilangkan?</w:t>
            </w:r>
          </w:p>
        </w:tc>
        <w:tc>
          <w:tcPr>
            <w:tcW w:w="2788" w:type="dxa"/>
          </w:tcPr>
          <w:p w14:paraId="72B580B5" w14:textId="43D6D858" w:rsidR="00F60EB6" w:rsidRPr="008A10EE" w:rsidRDefault="00F60EB6" w:rsidP="00257ECF">
            <w:pPr>
              <w:jc w:val="both"/>
              <w:rPr>
                <w:rFonts w:cs="Times New Roman"/>
              </w:rPr>
            </w:pPr>
            <w:r w:rsidRPr="008A10EE">
              <w:rPr>
                <w:rFonts w:cs="Times New Roman"/>
              </w:rPr>
              <w:t>Ada, karena data lama tidak dihilangkan</w:t>
            </w:r>
          </w:p>
        </w:tc>
      </w:tr>
      <w:tr w:rsidR="00F60EB6" w:rsidRPr="008A10EE" w14:paraId="25889DAA" w14:textId="77777777" w:rsidTr="004F36FD">
        <w:tc>
          <w:tcPr>
            <w:tcW w:w="2787" w:type="dxa"/>
          </w:tcPr>
          <w:p w14:paraId="225350FD" w14:textId="42072ED8" w:rsidR="00F60EB6" w:rsidRPr="008A10EE" w:rsidRDefault="00F60EB6" w:rsidP="00257ECF">
            <w:pPr>
              <w:jc w:val="both"/>
              <w:rPr>
                <w:rFonts w:cs="Times New Roman"/>
              </w:rPr>
            </w:pPr>
            <w:r w:rsidRPr="008A10EE">
              <w:rPr>
                <w:rFonts w:cs="Times New Roman"/>
              </w:rPr>
              <w:t>Bagaimana cara migrasi data?</w:t>
            </w:r>
          </w:p>
        </w:tc>
        <w:tc>
          <w:tcPr>
            <w:tcW w:w="2788" w:type="dxa"/>
          </w:tcPr>
          <w:p w14:paraId="7156AF1B" w14:textId="20993A3D" w:rsidR="00F60EB6" w:rsidRPr="008A10EE" w:rsidRDefault="00F60EB6" w:rsidP="00257ECF">
            <w:pPr>
              <w:jc w:val="both"/>
              <w:rPr>
                <w:rFonts w:cs="Times New Roman"/>
              </w:rPr>
            </w:pPr>
            <w:r w:rsidRPr="008A10EE">
              <w:rPr>
                <w:rFonts w:cs="Times New Roman"/>
              </w:rPr>
              <w:t>Yaitu dengan membentuk data menjadi tabel tabel, dan membuat format data baru mirip dengan format data lama, sehingga dalam hal migrasi data tidaklah susah.</w:t>
            </w:r>
          </w:p>
        </w:tc>
      </w:tr>
      <w:tr w:rsidR="00F60EB6" w:rsidRPr="008A10EE" w14:paraId="3B21D75C" w14:textId="77777777" w:rsidTr="004F36FD">
        <w:tc>
          <w:tcPr>
            <w:tcW w:w="2787" w:type="dxa"/>
          </w:tcPr>
          <w:p w14:paraId="037593A6" w14:textId="7E1E98F8" w:rsidR="00F60EB6" w:rsidRPr="008A10EE" w:rsidRDefault="00F60EB6" w:rsidP="00257ECF">
            <w:pPr>
              <w:jc w:val="both"/>
              <w:rPr>
                <w:rFonts w:cs="Times New Roman"/>
              </w:rPr>
            </w:pPr>
            <w:r w:rsidRPr="008A10EE">
              <w:rPr>
                <w:rFonts w:cs="Times New Roman"/>
              </w:rPr>
              <w:t>Migrasi data melibatkan siapa saja? Dilakukan oleh programmer atau orang non IT?</w:t>
            </w:r>
          </w:p>
        </w:tc>
        <w:tc>
          <w:tcPr>
            <w:tcW w:w="2788" w:type="dxa"/>
          </w:tcPr>
          <w:p w14:paraId="50ADEB1F" w14:textId="488F9C11" w:rsidR="00F60EB6" w:rsidRPr="008A10EE" w:rsidRDefault="00F60EB6" w:rsidP="00257ECF">
            <w:pPr>
              <w:jc w:val="both"/>
              <w:rPr>
                <w:rFonts w:cs="Times New Roman"/>
              </w:rPr>
            </w:pPr>
            <w:r w:rsidRPr="008A10EE">
              <w:rPr>
                <w:rFonts w:cs="Times New Roman"/>
              </w:rPr>
              <w:t>Migrasi data dilakukan oleh para programmer di STIESIA sendiri.</w:t>
            </w:r>
          </w:p>
        </w:tc>
      </w:tr>
    </w:tbl>
    <w:p w14:paraId="77BC8A79" w14:textId="77777777" w:rsidR="00E04F41" w:rsidRPr="008A10EE" w:rsidRDefault="00E04F41" w:rsidP="001B0998">
      <w:pPr>
        <w:rPr>
          <w:rFonts w:cs="Times New Roman"/>
          <w:lang w:val="en-US"/>
        </w:rPr>
      </w:pPr>
    </w:p>
    <w:p w14:paraId="4320CDA9" w14:textId="4FF2AE8C" w:rsidR="00C8119B" w:rsidRPr="008A10EE" w:rsidRDefault="00C8119B" w:rsidP="001B0998">
      <w:pPr>
        <w:contextualSpacing/>
        <w:rPr>
          <w:rFonts w:cs="Times New Roman"/>
          <w:b/>
          <w:bCs/>
          <w:lang w:val="en-US"/>
        </w:rPr>
      </w:pPr>
      <w:r w:rsidRPr="008A10EE">
        <w:rPr>
          <w:rFonts w:cs="Times New Roman"/>
          <w:b/>
          <w:bCs/>
          <w:lang w:val="en-US"/>
        </w:rPr>
        <w:t xml:space="preserve">Transkrip Wawancara Responden </w:t>
      </w:r>
      <w:r w:rsidR="00BC027A" w:rsidRPr="008A10EE">
        <w:rPr>
          <w:rFonts w:cs="Times New Roman"/>
          <w:b/>
          <w:bCs/>
          <w:lang w:val="en-US"/>
        </w:rPr>
        <w:t>9</w:t>
      </w:r>
    </w:p>
    <w:p w14:paraId="5C7EAF86" w14:textId="2ED6E037" w:rsidR="00C8119B"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Teknik Surabaya (STTS) Surabaya</w:t>
      </w:r>
    </w:p>
    <w:p w14:paraId="04647640" w14:textId="77777777" w:rsidR="00257ECF" w:rsidRPr="008A10EE" w:rsidRDefault="00257ECF" w:rsidP="001B0998">
      <w:pPr>
        <w:rPr>
          <w:rFonts w:cs="Times New Roman"/>
        </w:rPr>
      </w:pPr>
    </w:p>
    <w:p w14:paraId="242E7468" w14:textId="418A33EC" w:rsidR="00257ECF" w:rsidRPr="008A10EE" w:rsidRDefault="00257ECF" w:rsidP="00257ECF">
      <w:pPr>
        <w:pStyle w:val="Caption"/>
        <w:keepNext/>
        <w:rPr>
          <w:rFonts w:cs="Times New Roman"/>
        </w:rPr>
      </w:pPr>
      <w:bookmarkStart w:id="1227" w:name="_Toc48471657"/>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7</w:t>
      </w:r>
      <w:r w:rsidR="00182426">
        <w:rPr>
          <w:rFonts w:cs="Times New Roman"/>
        </w:rPr>
        <w:fldChar w:fldCharType="end"/>
      </w:r>
      <w:r w:rsidRPr="008A10EE">
        <w:rPr>
          <w:rFonts w:cs="Times New Roman"/>
        </w:rPr>
        <w:t xml:space="preserve"> Transkrip Wawancara Responden 9</w:t>
      </w:r>
      <w:bookmarkEnd w:id="1227"/>
    </w:p>
    <w:tbl>
      <w:tblPr>
        <w:tblStyle w:val="TableGrid"/>
        <w:tblW w:w="0" w:type="auto"/>
        <w:tblLook w:val="04A0" w:firstRow="1" w:lastRow="0" w:firstColumn="1" w:lastColumn="0" w:noHBand="0" w:noVBand="1"/>
      </w:tblPr>
      <w:tblGrid>
        <w:gridCol w:w="2139"/>
        <w:gridCol w:w="2037"/>
        <w:gridCol w:w="1399"/>
      </w:tblGrid>
      <w:tr w:rsidR="00C8119B" w:rsidRPr="008A10EE" w14:paraId="7861683E" w14:textId="77777777" w:rsidTr="00981897">
        <w:trPr>
          <w:tblHeader/>
        </w:trPr>
        <w:tc>
          <w:tcPr>
            <w:tcW w:w="2139" w:type="dxa"/>
          </w:tcPr>
          <w:p w14:paraId="2FBD9C40" w14:textId="77777777" w:rsidR="00C8119B" w:rsidRPr="00981897" w:rsidRDefault="00C8119B" w:rsidP="00981897">
            <w:pPr>
              <w:jc w:val="center"/>
              <w:rPr>
                <w:rFonts w:cs="Times New Roman"/>
                <w:b/>
                <w:bCs/>
              </w:rPr>
            </w:pPr>
            <w:r w:rsidRPr="00981897">
              <w:rPr>
                <w:rFonts w:cs="Times New Roman"/>
                <w:b/>
                <w:bCs/>
              </w:rPr>
              <w:t>Profil PT</w:t>
            </w:r>
          </w:p>
        </w:tc>
        <w:tc>
          <w:tcPr>
            <w:tcW w:w="2037" w:type="dxa"/>
          </w:tcPr>
          <w:p w14:paraId="18201C31" w14:textId="77777777" w:rsidR="00C8119B" w:rsidRPr="00981897" w:rsidRDefault="00C8119B" w:rsidP="00981897">
            <w:pPr>
              <w:jc w:val="center"/>
              <w:rPr>
                <w:rFonts w:cs="Times New Roman"/>
                <w:b/>
                <w:bCs/>
              </w:rPr>
            </w:pPr>
            <w:r w:rsidRPr="00981897">
              <w:rPr>
                <w:rFonts w:cs="Times New Roman"/>
                <w:b/>
                <w:bCs/>
              </w:rPr>
              <w:t>Profil Narasumber</w:t>
            </w:r>
          </w:p>
        </w:tc>
        <w:tc>
          <w:tcPr>
            <w:tcW w:w="1399" w:type="dxa"/>
          </w:tcPr>
          <w:p w14:paraId="22E64E95" w14:textId="77777777" w:rsidR="00C8119B" w:rsidRPr="00981897" w:rsidRDefault="00C8119B" w:rsidP="00981897">
            <w:pPr>
              <w:jc w:val="center"/>
              <w:rPr>
                <w:rFonts w:cs="Times New Roman"/>
                <w:b/>
                <w:bCs/>
              </w:rPr>
            </w:pPr>
            <w:r w:rsidRPr="00981897">
              <w:rPr>
                <w:rFonts w:cs="Times New Roman"/>
                <w:b/>
                <w:bCs/>
              </w:rPr>
              <w:t>Waktu dan Lokasi</w:t>
            </w:r>
          </w:p>
        </w:tc>
      </w:tr>
      <w:tr w:rsidR="001752F2" w:rsidRPr="008A10EE" w14:paraId="4A928DA3" w14:textId="77777777" w:rsidTr="00257ECF">
        <w:tc>
          <w:tcPr>
            <w:tcW w:w="2139" w:type="dxa"/>
          </w:tcPr>
          <w:p w14:paraId="4BE9029E" w14:textId="6FC3C1EE" w:rsidR="001752F2" w:rsidRPr="008A10EE" w:rsidRDefault="001752F2" w:rsidP="001B0998">
            <w:pPr>
              <w:rPr>
                <w:rFonts w:cs="Times New Roman"/>
              </w:rPr>
            </w:pPr>
            <w:r w:rsidRPr="008A10EE">
              <w:rPr>
                <w:rFonts w:cs="Times New Roman"/>
              </w:rPr>
              <w:t xml:space="preserve">Sekolah Tinggi Teknik Surabaya (STTS) adalah sebuah perguruan tinggi di Surabaya, Jawa Timur. Awalnya STTS bernama Institut Teknisi Elektro Surabaya (ITES) yang berlokasikan di jalan Bali no 17 Surabaya dan dibawah naungan Yayasan Perguruan Tinggi Teknik Nusantara. Pada tahun 1982 berubah nama menjadi Sekolah Tinggi Elektroteknik Surabaya (STIELS) yang terletak di jalan Gubeng Pojok no 15 Surabaya. Pada tahun 1985 baru berubah nama menjadi STTS yang terletak di jalan Ngagel Jaya Tengah no 73-77. Perangkat lunak yang telah diimplementasikan oleh kampus STTS </w:t>
            </w:r>
            <w:r w:rsidRPr="008A10EE">
              <w:rPr>
                <w:rFonts w:cs="Times New Roman"/>
              </w:rPr>
              <w:lastRenderedPageBreak/>
              <w:t>ini adalah Sistem Informasi Mahasiswa (SIM).</w:t>
            </w:r>
          </w:p>
        </w:tc>
        <w:tc>
          <w:tcPr>
            <w:tcW w:w="2037" w:type="dxa"/>
          </w:tcPr>
          <w:p w14:paraId="6FA55578" w14:textId="77777777" w:rsidR="001752F2" w:rsidRPr="008A10EE" w:rsidRDefault="001752F2" w:rsidP="001B0998">
            <w:pPr>
              <w:rPr>
                <w:rFonts w:cs="Times New Roman"/>
              </w:rPr>
            </w:pPr>
            <w:r w:rsidRPr="008A10EE">
              <w:rPr>
                <w:rFonts w:cs="Times New Roman"/>
              </w:rPr>
              <w:lastRenderedPageBreak/>
              <w:t>Bapak Mikhael adalah pegawai pada Sekolah Tinggi Teknik Surabaya (STTS) Surabaya yang menjabat sebagai Staff IT di STTS dan terlibat langsung dalam pengembangan dan pengimplementasian SIM.</w:t>
            </w:r>
          </w:p>
          <w:p w14:paraId="4516370C" w14:textId="77777777" w:rsidR="001752F2" w:rsidRPr="008A10EE" w:rsidRDefault="001752F2" w:rsidP="001B0998">
            <w:pPr>
              <w:rPr>
                <w:rFonts w:cs="Times New Roman"/>
              </w:rPr>
            </w:pPr>
          </w:p>
        </w:tc>
        <w:tc>
          <w:tcPr>
            <w:tcW w:w="1399" w:type="dxa"/>
          </w:tcPr>
          <w:p w14:paraId="5C4F1AF2" w14:textId="77777777" w:rsidR="009346A5" w:rsidRPr="008A10EE" w:rsidRDefault="009346A5" w:rsidP="000A7FCF">
            <w:pPr>
              <w:pStyle w:val="ListParagraph"/>
              <w:numPr>
                <w:ilvl w:val="0"/>
                <w:numId w:val="45"/>
              </w:numPr>
              <w:ind w:left="321"/>
              <w:rPr>
                <w:rFonts w:cs="Times New Roman"/>
              </w:rPr>
            </w:pPr>
            <w:r w:rsidRPr="008A10EE">
              <w:rPr>
                <w:rFonts w:cs="Times New Roman"/>
              </w:rPr>
              <w:t>Hari, Tanggal :</w:t>
            </w:r>
          </w:p>
          <w:p w14:paraId="61C9A029" w14:textId="77777777" w:rsidR="009346A5" w:rsidRPr="008A10EE" w:rsidRDefault="009346A5" w:rsidP="001B0998">
            <w:pPr>
              <w:pStyle w:val="ListParagraph"/>
              <w:ind w:left="321"/>
              <w:rPr>
                <w:rFonts w:cs="Times New Roman"/>
              </w:rPr>
            </w:pPr>
            <w:r w:rsidRPr="008A10EE">
              <w:rPr>
                <w:rFonts w:cs="Times New Roman"/>
              </w:rPr>
              <w:t>Rabu, 10 Oktober 2018</w:t>
            </w:r>
          </w:p>
          <w:p w14:paraId="0F123477" w14:textId="77777777" w:rsidR="009346A5" w:rsidRPr="008A10EE" w:rsidRDefault="009346A5" w:rsidP="000A7FCF">
            <w:pPr>
              <w:pStyle w:val="ListParagraph"/>
              <w:numPr>
                <w:ilvl w:val="0"/>
                <w:numId w:val="45"/>
              </w:numPr>
              <w:ind w:left="321"/>
              <w:rPr>
                <w:rFonts w:cs="Times New Roman"/>
              </w:rPr>
            </w:pPr>
            <w:r w:rsidRPr="008A10EE">
              <w:rPr>
                <w:rFonts w:cs="Times New Roman"/>
              </w:rPr>
              <w:t>Waktu :</w:t>
            </w:r>
          </w:p>
          <w:p w14:paraId="48737E77" w14:textId="77777777" w:rsidR="009346A5" w:rsidRPr="008A10EE" w:rsidRDefault="009346A5" w:rsidP="001B0998">
            <w:pPr>
              <w:pStyle w:val="ListParagraph"/>
              <w:ind w:left="321"/>
              <w:rPr>
                <w:rFonts w:cs="Times New Roman"/>
              </w:rPr>
            </w:pPr>
            <w:r w:rsidRPr="008A10EE">
              <w:rPr>
                <w:rFonts w:cs="Times New Roman"/>
              </w:rPr>
              <w:t>11:00 – 12:00 WIB</w:t>
            </w:r>
          </w:p>
          <w:p w14:paraId="11C76EC7" w14:textId="77777777" w:rsidR="009346A5" w:rsidRPr="008A10EE" w:rsidRDefault="009346A5" w:rsidP="000A7FCF">
            <w:pPr>
              <w:pStyle w:val="ListParagraph"/>
              <w:numPr>
                <w:ilvl w:val="0"/>
                <w:numId w:val="45"/>
              </w:numPr>
              <w:ind w:left="321"/>
              <w:rPr>
                <w:rFonts w:cs="Times New Roman"/>
              </w:rPr>
            </w:pPr>
            <w:r w:rsidRPr="008A10EE">
              <w:rPr>
                <w:rFonts w:cs="Times New Roman"/>
              </w:rPr>
              <w:t>Tempat :</w:t>
            </w:r>
          </w:p>
          <w:p w14:paraId="2AF19013" w14:textId="77777777" w:rsidR="009346A5" w:rsidRPr="008A10EE" w:rsidRDefault="009346A5" w:rsidP="001B0998">
            <w:pPr>
              <w:pStyle w:val="ListParagraph"/>
              <w:ind w:left="321"/>
              <w:rPr>
                <w:rFonts w:cs="Times New Roman"/>
              </w:rPr>
            </w:pPr>
            <w:r w:rsidRPr="008A10EE">
              <w:rPr>
                <w:rFonts w:cs="Times New Roman"/>
              </w:rPr>
              <w:t>Ruang Staff IT STTS Surabaya</w:t>
            </w:r>
          </w:p>
          <w:p w14:paraId="004AA46D" w14:textId="77777777" w:rsidR="001752F2" w:rsidRPr="008A10EE" w:rsidRDefault="001752F2" w:rsidP="001B0998">
            <w:pPr>
              <w:rPr>
                <w:rFonts w:cs="Times New Roman"/>
              </w:rPr>
            </w:pPr>
          </w:p>
        </w:tc>
      </w:tr>
    </w:tbl>
    <w:p w14:paraId="72312924" w14:textId="77777777" w:rsidR="00E04F41" w:rsidRPr="008A10EE" w:rsidRDefault="00E04F41" w:rsidP="001B0998">
      <w:pPr>
        <w:contextualSpacing/>
        <w:rPr>
          <w:rFonts w:cs="Times New Roman"/>
          <w:b/>
          <w:bCs/>
          <w:lang w:val="en-US"/>
        </w:rPr>
      </w:pPr>
    </w:p>
    <w:p w14:paraId="1ABAEEFC" w14:textId="29AD1CE5"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Sekolah Tinggi Teknik Surabaya (STTS) Surabaya.</w:t>
      </w:r>
    </w:p>
    <w:p w14:paraId="713A44F8" w14:textId="77777777" w:rsidR="00BC027A" w:rsidRPr="008A10EE" w:rsidRDefault="00BC027A" w:rsidP="001B0998">
      <w:pPr>
        <w:contextualSpacing/>
        <w:rPr>
          <w:rFonts w:cs="Times New Roman"/>
        </w:rPr>
      </w:pPr>
    </w:p>
    <w:p w14:paraId="3E930E72" w14:textId="7C2F4696" w:rsidR="00257ECF" w:rsidRPr="008A10EE" w:rsidRDefault="00257ECF" w:rsidP="00257ECF">
      <w:pPr>
        <w:pStyle w:val="Caption"/>
        <w:keepNext/>
        <w:rPr>
          <w:rFonts w:cs="Times New Roman"/>
        </w:rPr>
      </w:pPr>
      <w:bookmarkStart w:id="1228" w:name="_Toc4847165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8</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awaban narasumber 9</w:t>
      </w:r>
      <w:bookmarkEnd w:id="1228"/>
    </w:p>
    <w:tbl>
      <w:tblPr>
        <w:tblStyle w:val="TableGrid"/>
        <w:tblW w:w="0" w:type="auto"/>
        <w:tblLook w:val="04A0" w:firstRow="1" w:lastRow="0" w:firstColumn="1" w:lastColumn="0" w:noHBand="0" w:noVBand="1"/>
      </w:tblPr>
      <w:tblGrid>
        <w:gridCol w:w="2787"/>
        <w:gridCol w:w="2788"/>
      </w:tblGrid>
      <w:tr w:rsidR="00E04F41" w:rsidRPr="008A10EE" w14:paraId="07724570" w14:textId="77777777" w:rsidTr="00981897">
        <w:trPr>
          <w:tblHeader/>
        </w:trPr>
        <w:tc>
          <w:tcPr>
            <w:tcW w:w="2787" w:type="dxa"/>
          </w:tcPr>
          <w:p w14:paraId="106EF4AB"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0BAD03AA" w14:textId="77777777" w:rsidR="00E04F41" w:rsidRPr="00981897" w:rsidRDefault="00E04F41" w:rsidP="00981897">
            <w:pPr>
              <w:jc w:val="center"/>
              <w:rPr>
                <w:rFonts w:cs="Times New Roman"/>
                <w:b/>
                <w:bCs/>
              </w:rPr>
            </w:pPr>
            <w:r w:rsidRPr="00981897">
              <w:rPr>
                <w:rFonts w:cs="Times New Roman"/>
                <w:b/>
                <w:bCs/>
              </w:rPr>
              <w:t>Jawaban</w:t>
            </w:r>
          </w:p>
        </w:tc>
      </w:tr>
      <w:tr w:rsidR="00C35864" w:rsidRPr="008A10EE" w14:paraId="02F07405" w14:textId="77777777" w:rsidTr="004F36FD">
        <w:tc>
          <w:tcPr>
            <w:tcW w:w="2787" w:type="dxa"/>
          </w:tcPr>
          <w:p w14:paraId="45DE8166" w14:textId="31D457D4" w:rsidR="00C35864" w:rsidRPr="008A10EE" w:rsidRDefault="00C35864" w:rsidP="00257ECF">
            <w:pPr>
              <w:jc w:val="both"/>
              <w:rPr>
                <w:rFonts w:cs="Times New Roman"/>
              </w:rPr>
            </w:pPr>
            <w:r w:rsidRPr="008A10EE">
              <w:rPr>
                <w:rFonts w:cs="Times New Roman"/>
              </w:rPr>
              <w:t>Siapa sajakah yang terlibat dalam pemakaian sistem?</w:t>
            </w:r>
          </w:p>
        </w:tc>
        <w:tc>
          <w:tcPr>
            <w:tcW w:w="2788" w:type="dxa"/>
          </w:tcPr>
          <w:p w14:paraId="5F54999E" w14:textId="77777777" w:rsidR="00C35864" w:rsidRPr="008A10EE" w:rsidRDefault="00C35864" w:rsidP="00257ECF">
            <w:pPr>
              <w:jc w:val="both"/>
              <w:rPr>
                <w:rFonts w:cs="Times New Roman"/>
              </w:rPr>
            </w:pPr>
            <w:r w:rsidRPr="008A10EE">
              <w:rPr>
                <w:rFonts w:cs="Times New Roman"/>
              </w:rPr>
              <w:t>Mahasiswa, dosen, pimpinan bidang yang terkait kemahasiswaan</w:t>
            </w:r>
          </w:p>
          <w:p w14:paraId="04170A3D" w14:textId="0458D79F" w:rsidR="00904A05" w:rsidRPr="008A10EE" w:rsidRDefault="00904A05" w:rsidP="00257ECF">
            <w:pPr>
              <w:jc w:val="both"/>
              <w:rPr>
                <w:rFonts w:cs="Times New Roman"/>
              </w:rPr>
            </w:pPr>
          </w:p>
        </w:tc>
      </w:tr>
      <w:tr w:rsidR="00C35864" w:rsidRPr="008A10EE" w14:paraId="31E48B95" w14:textId="77777777" w:rsidTr="004F36FD">
        <w:tc>
          <w:tcPr>
            <w:tcW w:w="2787" w:type="dxa"/>
          </w:tcPr>
          <w:p w14:paraId="5D9F9D96" w14:textId="673A732F" w:rsidR="00C35864" w:rsidRPr="008A10EE" w:rsidRDefault="00C35864" w:rsidP="00257ECF">
            <w:pPr>
              <w:jc w:val="both"/>
              <w:rPr>
                <w:rFonts w:cs="Times New Roman"/>
              </w:rPr>
            </w:pPr>
            <w:r w:rsidRPr="008A10EE">
              <w:rPr>
                <w:rFonts w:cs="Times New Roman"/>
              </w:rPr>
              <w:t>Bagaimanakah bentuk keterlibatan masing-masing pihak?</w:t>
            </w:r>
          </w:p>
        </w:tc>
        <w:tc>
          <w:tcPr>
            <w:tcW w:w="2788" w:type="dxa"/>
          </w:tcPr>
          <w:p w14:paraId="4F6D5F0E" w14:textId="4861CA8F" w:rsidR="00C35864" w:rsidRPr="008A10EE" w:rsidRDefault="00C35864" w:rsidP="00257ECF">
            <w:pPr>
              <w:jc w:val="both"/>
              <w:rPr>
                <w:rFonts w:cs="Times New Roman"/>
              </w:rPr>
            </w:pPr>
            <w:r w:rsidRPr="008A10EE">
              <w:rPr>
                <w:rFonts w:cs="Times New Roman"/>
              </w:rPr>
              <w:t>Mahasiswa mendapat informasi dari dosen dan pimpinan bidang kemahasiswaan</w:t>
            </w:r>
          </w:p>
        </w:tc>
      </w:tr>
      <w:tr w:rsidR="00C35864" w:rsidRPr="008A10EE" w14:paraId="0874D960" w14:textId="77777777" w:rsidTr="004F36FD">
        <w:tc>
          <w:tcPr>
            <w:tcW w:w="2787" w:type="dxa"/>
          </w:tcPr>
          <w:p w14:paraId="7D2E8A19" w14:textId="05C3F159" w:rsidR="00C35864" w:rsidRPr="008A10EE" w:rsidRDefault="00C35864" w:rsidP="00257ECF">
            <w:pPr>
              <w:jc w:val="both"/>
              <w:rPr>
                <w:rFonts w:cs="Times New Roman"/>
              </w:rPr>
            </w:pPr>
            <w:r w:rsidRPr="008A10EE">
              <w:rPr>
                <w:rFonts w:cs="Times New Roman"/>
              </w:rPr>
              <w:t>Apa tujuan dari pembuatan sistem ini?</w:t>
            </w:r>
          </w:p>
        </w:tc>
        <w:tc>
          <w:tcPr>
            <w:tcW w:w="2788" w:type="dxa"/>
          </w:tcPr>
          <w:p w14:paraId="7D74E4A7" w14:textId="490EA305" w:rsidR="00C35864" w:rsidRPr="008A10EE" w:rsidRDefault="00C35864" w:rsidP="00257ECF">
            <w:pPr>
              <w:jc w:val="both"/>
              <w:rPr>
                <w:rFonts w:cs="Times New Roman"/>
              </w:rPr>
            </w:pPr>
            <w:r w:rsidRPr="008A10EE">
              <w:rPr>
                <w:rFonts w:cs="Times New Roman"/>
              </w:rPr>
              <w:t>Penyampaian informasi</w:t>
            </w:r>
          </w:p>
        </w:tc>
      </w:tr>
      <w:tr w:rsidR="00C35864" w:rsidRPr="008A10EE" w14:paraId="5F6C3064" w14:textId="77777777" w:rsidTr="004F36FD">
        <w:tc>
          <w:tcPr>
            <w:tcW w:w="2787" w:type="dxa"/>
          </w:tcPr>
          <w:p w14:paraId="437BF6B2" w14:textId="54894BA3" w:rsidR="00C35864" w:rsidRPr="008A10EE" w:rsidRDefault="00C35864" w:rsidP="00257ECF">
            <w:pPr>
              <w:jc w:val="both"/>
              <w:rPr>
                <w:rFonts w:cs="Times New Roman"/>
              </w:rPr>
            </w:pPr>
            <w:r w:rsidRPr="008A10EE">
              <w:rPr>
                <w:rFonts w:cs="Times New Roman"/>
              </w:rPr>
              <w:t>Seperti apa ekspektasi pengguna untuk sistem ini?</w:t>
            </w:r>
          </w:p>
        </w:tc>
        <w:tc>
          <w:tcPr>
            <w:tcW w:w="2788" w:type="dxa"/>
          </w:tcPr>
          <w:p w14:paraId="05B3D7D8" w14:textId="322787DA" w:rsidR="00C35864" w:rsidRPr="008A10EE" w:rsidRDefault="00C35864" w:rsidP="00257ECF">
            <w:pPr>
              <w:jc w:val="both"/>
              <w:rPr>
                <w:rFonts w:cs="Times New Roman"/>
              </w:rPr>
            </w:pPr>
            <w:r w:rsidRPr="008A10EE">
              <w:rPr>
                <w:rFonts w:cs="Times New Roman"/>
              </w:rPr>
              <w:t>Semua kebutuhan informasi terpenuhi</w:t>
            </w:r>
          </w:p>
        </w:tc>
      </w:tr>
      <w:tr w:rsidR="00C35864" w:rsidRPr="008A10EE" w14:paraId="477F9DB8" w14:textId="77777777" w:rsidTr="004F36FD">
        <w:tc>
          <w:tcPr>
            <w:tcW w:w="2787" w:type="dxa"/>
          </w:tcPr>
          <w:p w14:paraId="265F4EBE" w14:textId="05D28353" w:rsidR="00C35864" w:rsidRPr="008A10EE" w:rsidRDefault="00C35864" w:rsidP="00257ECF">
            <w:pPr>
              <w:jc w:val="both"/>
              <w:rPr>
                <w:rFonts w:cs="Times New Roman"/>
              </w:rPr>
            </w:pPr>
            <w:r w:rsidRPr="008A10EE">
              <w:rPr>
                <w:rFonts w:cs="Times New Roman"/>
              </w:rPr>
              <w:t>Bagaimana meeting untuk membahas pembuatan sistem ini?</w:t>
            </w:r>
          </w:p>
        </w:tc>
        <w:tc>
          <w:tcPr>
            <w:tcW w:w="2788" w:type="dxa"/>
          </w:tcPr>
          <w:p w14:paraId="315C92FC" w14:textId="7804B4B5" w:rsidR="00C35864" w:rsidRPr="008A10EE" w:rsidRDefault="00C35864" w:rsidP="00257ECF">
            <w:pPr>
              <w:jc w:val="both"/>
              <w:rPr>
                <w:rFonts w:cs="Times New Roman"/>
              </w:rPr>
            </w:pPr>
            <w:r w:rsidRPr="008A10EE">
              <w:rPr>
                <w:rFonts w:cs="Times New Roman"/>
              </w:rPr>
              <w:t>Diskusi langsung dengan pihak manajemen</w:t>
            </w:r>
          </w:p>
        </w:tc>
      </w:tr>
      <w:tr w:rsidR="00C35864" w:rsidRPr="008A10EE" w14:paraId="58F6A2A6" w14:textId="77777777" w:rsidTr="004F36FD">
        <w:tc>
          <w:tcPr>
            <w:tcW w:w="2787" w:type="dxa"/>
          </w:tcPr>
          <w:p w14:paraId="3A3BC899" w14:textId="08CA9D24" w:rsidR="00C35864" w:rsidRPr="008A10EE" w:rsidRDefault="00C35864" w:rsidP="00257ECF">
            <w:pPr>
              <w:jc w:val="both"/>
              <w:rPr>
                <w:rFonts w:cs="Times New Roman"/>
              </w:rPr>
            </w:pPr>
            <w:r w:rsidRPr="008A10EE">
              <w:rPr>
                <w:rFonts w:cs="Times New Roman"/>
              </w:rPr>
              <w:t>Untuk implementasi sistem ini, apakah diperlukan hardware tambahan? Apa sudah cukup dengan yang sudah ada?</w:t>
            </w:r>
          </w:p>
        </w:tc>
        <w:tc>
          <w:tcPr>
            <w:tcW w:w="2788" w:type="dxa"/>
          </w:tcPr>
          <w:p w14:paraId="228B66E2" w14:textId="5FFB1198" w:rsidR="00C35864" w:rsidRPr="008A10EE" w:rsidRDefault="00C35864" w:rsidP="00257ECF">
            <w:pPr>
              <w:jc w:val="both"/>
              <w:rPr>
                <w:rFonts w:cs="Times New Roman"/>
              </w:rPr>
            </w:pPr>
            <w:r w:rsidRPr="008A10EE">
              <w:rPr>
                <w:rFonts w:cs="Times New Roman"/>
              </w:rPr>
              <w:t>Menambah server</w:t>
            </w:r>
          </w:p>
        </w:tc>
      </w:tr>
      <w:tr w:rsidR="00C35864" w:rsidRPr="008A10EE" w14:paraId="44ECA28B" w14:textId="77777777" w:rsidTr="004F36FD">
        <w:tc>
          <w:tcPr>
            <w:tcW w:w="2787" w:type="dxa"/>
          </w:tcPr>
          <w:p w14:paraId="79D7182E" w14:textId="45248DF4" w:rsidR="00C35864" w:rsidRPr="008A10EE" w:rsidRDefault="00C35864" w:rsidP="00257ECF">
            <w:pPr>
              <w:jc w:val="both"/>
              <w:rPr>
                <w:rFonts w:cs="Times New Roman"/>
              </w:rPr>
            </w:pPr>
            <w:r w:rsidRPr="008A10EE">
              <w:rPr>
                <w:rFonts w:cs="Times New Roman"/>
              </w:rPr>
              <w:t>Untuk implementasi sistem ini, apakah diperlukan software tambahan? Apa sudah cukup dengan yang sudah ada?</w:t>
            </w:r>
          </w:p>
        </w:tc>
        <w:tc>
          <w:tcPr>
            <w:tcW w:w="2788" w:type="dxa"/>
          </w:tcPr>
          <w:p w14:paraId="4BC7A408" w14:textId="2666B337" w:rsidR="00C35864" w:rsidRPr="008A10EE" w:rsidRDefault="00C35864" w:rsidP="00257ECF">
            <w:pPr>
              <w:jc w:val="both"/>
              <w:rPr>
                <w:rFonts w:cs="Times New Roman"/>
              </w:rPr>
            </w:pPr>
            <w:r w:rsidRPr="008A10EE">
              <w:rPr>
                <w:rFonts w:cs="Times New Roman"/>
              </w:rPr>
              <w:t>Tidak ada</w:t>
            </w:r>
          </w:p>
        </w:tc>
      </w:tr>
      <w:tr w:rsidR="00C35864" w:rsidRPr="008A10EE" w14:paraId="06EC844F" w14:textId="77777777" w:rsidTr="004F36FD">
        <w:tc>
          <w:tcPr>
            <w:tcW w:w="2787" w:type="dxa"/>
          </w:tcPr>
          <w:p w14:paraId="7CE14F94" w14:textId="3A9C6F91" w:rsidR="00C35864" w:rsidRPr="008A10EE" w:rsidRDefault="00C35864" w:rsidP="00257ECF">
            <w:pPr>
              <w:jc w:val="both"/>
              <w:rPr>
                <w:rFonts w:cs="Times New Roman"/>
              </w:rPr>
            </w:pPr>
            <w:r w:rsidRPr="008A10EE">
              <w:rPr>
                <w:rFonts w:cs="Times New Roman"/>
              </w:rPr>
              <w:lastRenderedPageBreak/>
              <w:t>Untuk implementasi sistem ini, apakah diperlukan infrastruktur tambahan? Apa sudah cukup dengan yang sudah ada?</w:t>
            </w:r>
          </w:p>
        </w:tc>
        <w:tc>
          <w:tcPr>
            <w:tcW w:w="2788" w:type="dxa"/>
          </w:tcPr>
          <w:p w14:paraId="6AB6EE9A" w14:textId="1E70CF3E" w:rsidR="00C35864" w:rsidRPr="008A10EE" w:rsidRDefault="00C35864" w:rsidP="00257ECF">
            <w:pPr>
              <w:jc w:val="both"/>
              <w:rPr>
                <w:rFonts w:cs="Times New Roman"/>
              </w:rPr>
            </w:pPr>
            <w:r w:rsidRPr="008A10EE">
              <w:rPr>
                <w:rFonts w:cs="Times New Roman"/>
              </w:rPr>
              <w:t>Menambah ruangan server</w:t>
            </w:r>
          </w:p>
        </w:tc>
      </w:tr>
      <w:tr w:rsidR="00C35864" w:rsidRPr="008A10EE" w14:paraId="34328C99" w14:textId="77777777" w:rsidTr="004F36FD">
        <w:tc>
          <w:tcPr>
            <w:tcW w:w="2787" w:type="dxa"/>
          </w:tcPr>
          <w:p w14:paraId="78775F7B" w14:textId="124891F7" w:rsidR="00C35864" w:rsidRPr="008A10EE" w:rsidRDefault="00C35864" w:rsidP="00257ECF">
            <w:pPr>
              <w:jc w:val="both"/>
              <w:rPr>
                <w:rFonts w:cs="Times New Roman"/>
              </w:rPr>
            </w:pPr>
            <w:r w:rsidRPr="008A10EE">
              <w:rPr>
                <w:rFonts w:cs="Times New Roman"/>
              </w:rPr>
              <w:t>Berapa jumlah pengembang? Apakah mencukupi untuk mengembangkan sistem?</w:t>
            </w:r>
          </w:p>
        </w:tc>
        <w:tc>
          <w:tcPr>
            <w:tcW w:w="2788" w:type="dxa"/>
          </w:tcPr>
          <w:p w14:paraId="1696D9E9" w14:textId="0514760B" w:rsidR="00C35864" w:rsidRPr="008A10EE" w:rsidRDefault="00C35864" w:rsidP="00257ECF">
            <w:pPr>
              <w:jc w:val="both"/>
              <w:rPr>
                <w:rFonts w:cs="Times New Roman"/>
              </w:rPr>
            </w:pPr>
            <w:r w:rsidRPr="008A10EE">
              <w:rPr>
                <w:rFonts w:cs="Times New Roman"/>
              </w:rPr>
              <w:t>Ada 5 orang</w:t>
            </w:r>
          </w:p>
        </w:tc>
      </w:tr>
      <w:tr w:rsidR="00C35864" w:rsidRPr="008A10EE" w14:paraId="593243B2" w14:textId="77777777" w:rsidTr="004F36FD">
        <w:tc>
          <w:tcPr>
            <w:tcW w:w="2787" w:type="dxa"/>
          </w:tcPr>
          <w:p w14:paraId="027E28F9" w14:textId="785BED63" w:rsidR="00C35864" w:rsidRPr="008A10EE" w:rsidRDefault="00C35864" w:rsidP="00257ECF">
            <w:pPr>
              <w:jc w:val="both"/>
              <w:rPr>
                <w:rFonts w:cs="Times New Roman"/>
              </w:rPr>
            </w:pPr>
            <w:r w:rsidRPr="008A10EE">
              <w:rPr>
                <w:rFonts w:cs="Times New Roman"/>
              </w:rPr>
              <w:t>Apakah ada kompetensi khusus untuk pengembang?</w:t>
            </w:r>
          </w:p>
        </w:tc>
        <w:tc>
          <w:tcPr>
            <w:tcW w:w="2788" w:type="dxa"/>
          </w:tcPr>
          <w:p w14:paraId="3CF68AA9" w14:textId="79AED41D" w:rsidR="00C35864" w:rsidRPr="008A10EE" w:rsidRDefault="00C35864" w:rsidP="00257ECF">
            <w:pPr>
              <w:jc w:val="both"/>
              <w:rPr>
                <w:rFonts w:cs="Times New Roman"/>
              </w:rPr>
            </w:pPr>
            <w:r w:rsidRPr="008A10EE">
              <w:rPr>
                <w:rFonts w:cs="Times New Roman"/>
              </w:rPr>
              <w:t>Mampu mengembangkan website</w:t>
            </w:r>
          </w:p>
        </w:tc>
      </w:tr>
      <w:tr w:rsidR="00C35864" w:rsidRPr="008A10EE" w14:paraId="6E869987" w14:textId="77777777" w:rsidTr="004F36FD">
        <w:tc>
          <w:tcPr>
            <w:tcW w:w="2787" w:type="dxa"/>
          </w:tcPr>
          <w:p w14:paraId="3BD519E5" w14:textId="3CBCB8DE" w:rsidR="00C35864" w:rsidRPr="008A10EE" w:rsidRDefault="00C35864" w:rsidP="00257ECF">
            <w:pPr>
              <w:jc w:val="both"/>
              <w:rPr>
                <w:rFonts w:cs="Times New Roman"/>
              </w:rPr>
            </w:pPr>
            <w:r w:rsidRPr="008A10EE">
              <w:rPr>
                <w:rFonts w:cs="Times New Roman"/>
              </w:rPr>
              <w:t>Berapa lama estimasi pengimplementasian sistem ini?</w:t>
            </w:r>
          </w:p>
        </w:tc>
        <w:tc>
          <w:tcPr>
            <w:tcW w:w="2788" w:type="dxa"/>
          </w:tcPr>
          <w:p w14:paraId="794F33E4" w14:textId="2F0CFAFC" w:rsidR="00C35864" w:rsidRPr="008A10EE" w:rsidRDefault="00C35864" w:rsidP="00257ECF">
            <w:pPr>
              <w:jc w:val="both"/>
              <w:rPr>
                <w:rFonts w:cs="Times New Roman"/>
              </w:rPr>
            </w:pPr>
            <w:r w:rsidRPr="008A10EE">
              <w:rPr>
                <w:rFonts w:cs="Times New Roman"/>
              </w:rPr>
              <w:t>6 bulan - setahun</w:t>
            </w:r>
          </w:p>
        </w:tc>
      </w:tr>
      <w:tr w:rsidR="00C35864" w:rsidRPr="008A10EE" w14:paraId="2F4DA11D" w14:textId="77777777" w:rsidTr="004F36FD">
        <w:tc>
          <w:tcPr>
            <w:tcW w:w="2787" w:type="dxa"/>
          </w:tcPr>
          <w:p w14:paraId="2CE98036" w14:textId="502AB3B8" w:rsidR="00C35864" w:rsidRPr="008A10EE" w:rsidRDefault="00C35864" w:rsidP="00257ECF">
            <w:pPr>
              <w:jc w:val="both"/>
              <w:rPr>
                <w:rFonts w:cs="Times New Roman"/>
              </w:rPr>
            </w:pPr>
            <w:r w:rsidRPr="008A10EE">
              <w:rPr>
                <w:rFonts w:cs="Times New Roman"/>
              </w:rPr>
              <w:t>Pelaksanaan memakan waktu berapa lama?</w:t>
            </w:r>
          </w:p>
        </w:tc>
        <w:tc>
          <w:tcPr>
            <w:tcW w:w="2788" w:type="dxa"/>
          </w:tcPr>
          <w:p w14:paraId="14E84FE4" w14:textId="113D800D" w:rsidR="00C35864" w:rsidRPr="008A10EE" w:rsidRDefault="00C35864" w:rsidP="00257ECF">
            <w:pPr>
              <w:jc w:val="both"/>
              <w:rPr>
                <w:rFonts w:cs="Times New Roman"/>
              </w:rPr>
            </w:pPr>
            <w:r w:rsidRPr="008A10EE">
              <w:rPr>
                <w:rFonts w:cs="Times New Roman"/>
              </w:rPr>
              <w:t>Untuk pengembangan sesuai estimasi, implementasi memerlukan waktu 6 bulan</w:t>
            </w:r>
          </w:p>
        </w:tc>
      </w:tr>
      <w:tr w:rsidR="00C35864" w:rsidRPr="008A10EE" w14:paraId="0A9C855D" w14:textId="77777777" w:rsidTr="004F36FD">
        <w:tc>
          <w:tcPr>
            <w:tcW w:w="2787" w:type="dxa"/>
          </w:tcPr>
          <w:p w14:paraId="5C2DE79F" w14:textId="31B4FE3A" w:rsidR="00C35864" w:rsidRPr="008A10EE" w:rsidRDefault="00C35864" w:rsidP="00257ECF">
            <w:pPr>
              <w:jc w:val="both"/>
              <w:rPr>
                <w:rFonts w:cs="Times New Roman"/>
              </w:rPr>
            </w:pPr>
            <w:r w:rsidRPr="008A10EE">
              <w:rPr>
                <w:rFonts w:cs="Times New Roman"/>
              </w:rPr>
              <w:t>Bagaimana teknis migrasi data?</w:t>
            </w:r>
          </w:p>
        </w:tc>
        <w:tc>
          <w:tcPr>
            <w:tcW w:w="2788" w:type="dxa"/>
          </w:tcPr>
          <w:p w14:paraId="681BB931" w14:textId="0789CED1" w:rsidR="00C35864" w:rsidRPr="008A10EE" w:rsidRDefault="00C35864" w:rsidP="00257ECF">
            <w:pPr>
              <w:jc w:val="both"/>
              <w:rPr>
                <w:rFonts w:cs="Times New Roman"/>
              </w:rPr>
            </w:pPr>
            <w:r w:rsidRPr="008A10EE">
              <w:rPr>
                <w:rFonts w:cs="Times New Roman"/>
              </w:rPr>
              <w:t>Import dari data MySQL dan manual dari hardcopy</w:t>
            </w:r>
          </w:p>
        </w:tc>
      </w:tr>
      <w:tr w:rsidR="00C35864" w:rsidRPr="008A10EE" w14:paraId="498C2755" w14:textId="77777777" w:rsidTr="004F36FD">
        <w:tc>
          <w:tcPr>
            <w:tcW w:w="2787" w:type="dxa"/>
          </w:tcPr>
          <w:p w14:paraId="66C69279" w14:textId="20CDBAD4" w:rsidR="00C35864" w:rsidRPr="008A10EE" w:rsidRDefault="00C35864" w:rsidP="00257ECF">
            <w:pPr>
              <w:jc w:val="both"/>
              <w:rPr>
                <w:rFonts w:cs="Times New Roman"/>
              </w:rPr>
            </w:pPr>
            <w:r w:rsidRPr="008A10EE">
              <w:rPr>
                <w:rFonts w:cs="Times New Roman"/>
              </w:rPr>
              <w:t>Apakah data lama masuk sistem atau tidak?</w:t>
            </w:r>
          </w:p>
        </w:tc>
        <w:tc>
          <w:tcPr>
            <w:tcW w:w="2788" w:type="dxa"/>
          </w:tcPr>
          <w:p w14:paraId="6AEE0D96" w14:textId="0F850D6B" w:rsidR="00C35864" w:rsidRPr="008A10EE" w:rsidRDefault="00C35864" w:rsidP="00257ECF">
            <w:pPr>
              <w:jc w:val="both"/>
              <w:rPr>
                <w:rFonts w:cs="Times New Roman"/>
              </w:rPr>
            </w:pPr>
            <w:r w:rsidRPr="008A10EE">
              <w:rPr>
                <w:rFonts w:cs="Times New Roman"/>
              </w:rPr>
              <w:t>Masuk</w:t>
            </w:r>
          </w:p>
        </w:tc>
      </w:tr>
      <w:tr w:rsidR="00C35864" w:rsidRPr="008A10EE" w14:paraId="16736502" w14:textId="77777777" w:rsidTr="004F36FD">
        <w:tc>
          <w:tcPr>
            <w:tcW w:w="2787" w:type="dxa"/>
          </w:tcPr>
          <w:p w14:paraId="227317F9" w14:textId="63F6B492" w:rsidR="00C35864" w:rsidRPr="008A10EE" w:rsidRDefault="00C35864" w:rsidP="00257ECF">
            <w:pPr>
              <w:jc w:val="both"/>
              <w:rPr>
                <w:rFonts w:cs="Times New Roman"/>
              </w:rPr>
            </w:pPr>
            <w:r w:rsidRPr="008A10EE">
              <w:rPr>
                <w:rFonts w:cs="Times New Roman"/>
              </w:rPr>
              <w:t>Bagaimana bentuk dukungan dari pihak manajemen?</w:t>
            </w:r>
          </w:p>
        </w:tc>
        <w:tc>
          <w:tcPr>
            <w:tcW w:w="2788" w:type="dxa"/>
          </w:tcPr>
          <w:p w14:paraId="346B60F5" w14:textId="0A7A43BF" w:rsidR="00C35864" w:rsidRPr="008A10EE" w:rsidRDefault="00C35864" w:rsidP="00257ECF">
            <w:pPr>
              <w:jc w:val="both"/>
              <w:rPr>
                <w:rFonts w:cs="Times New Roman"/>
              </w:rPr>
            </w:pPr>
            <w:r w:rsidRPr="008A10EE">
              <w:rPr>
                <w:rFonts w:cs="Times New Roman"/>
              </w:rPr>
              <w:t>Konsultasi dengan pihak manajemen ditambah dorongan untuk menyelesaikan dari pihak manajemen</w:t>
            </w:r>
          </w:p>
        </w:tc>
      </w:tr>
      <w:tr w:rsidR="00C35864" w:rsidRPr="008A10EE" w14:paraId="018E5D47" w14:textId="77777777" w:rsidTr="004F36FD">
        <w:tc>
          <w:tcPr>
            <w:tcW w:w="2787" w:type="dxa"/>
          </w:tcPr>
          <w:p w14:paraId="48CCC1C1" w14:textId="4D9D285C" w:rsidR="00C35864" w:rsidRPr="008A10EE" w:rsidRDefault="00C35864" w:rsidP="00257ECF">
            <w:pPr>
              <w:jc w:val="both"/>
              <w:rPr>
                <w:rFonts w:cs="Times New Roman"/>
              </w:rPr>
            </w:pPr>
            <w:r w:rsidRPr="008A10EE">
              <w:rPr>
                <w:rFonts w:cs="Times New Roman"/>
              </w:rPr>
              <w:t>Apakah manajemen mengalami restrukturisasi dalam pengimplementasian sistem ini?</w:t>
            </w:r>
          </w:p>
        </w:tc>
        <w:tc>
          <w:tcPr>
            <w:tcW w:w="2788" w:type="dxa"/>
          </w:tcPr>
          <w:p w14:paraId="7231F4EF" w14:textId="21223AC6" w:rsidR="00C35864" w:rsidRPr="008A10EE" w:rsidRDefault="00C35864" w:rsidP="00257ECF">
            <w:pPr>
              <w:jc w:val="both"/>
              <w:rPr>
                <w:rFonts w:cs="Times New Roman"/>
              </w:rPr>
            </w:pPr>
            <w:r w:rsidRPr="008A10EE">
              <w:rPr>
                <w:rFonts w:cs="Times New Roman"/>
              </w:rPr>
              <w:t>Tidak</w:t>
            </w:r>
          </w:p>
        </w:tc>
      </w:tr>
      <w:tr w:rsidR="00C35864" w:rsidRPr="008A10EE" w14:paraId="0D1E0720" w14:textId="77777777" w:rsidTr="004F36FD">
        <w:tc>
          <w:tcPr>
            <w:tcW w:w="2787" w:type="dxa"/>
          </w:tcPr>
          <w:p w14:paraId="0CA78F28" w14:textId="54040E72" w:rsidR="00C35864" w:rsidRPr="008A10EE" w:rsidRDefault="00C35864" w:rsidP="00257ECF">
            <w:pPr>
              <w:jc w:val="both"/>
              <w:rPr>
                <w:rFonts w:cs="Times New Roman"/>
              </w:rPr>
            </w:pPr>
            <w:r w:rsidRPr="008A10EE">
              <w:rPr>
                <w:rFonts w:cs="Times New Roman"/>
              </w:rPr>
              <w:t>Apakah sistem ini selaras dengan tujuan / visi universitas ini?</w:t>
            </w:r>
          </w:p>
        </w:tc>
        <w:tc>
          <w:tcPr>
            <w:tcW w:w="2788" w:type="dxa"/>
          </w:tcPr>
          <w:p w14:paraId="132BA9CE" w14:textId="3AAB119E" w:rsidR="00C35864" w:rsidRPr="008A10EE" w:rsidRDefault="00C35864" w:rsidP="00257ECF">
            <w:pPr>
              <w:jc w:val="both"/>
              <w:rPr>
                <w:rFonts w:cs="Times New Roman"/>
              </w:rPr>
            </w:pPr>
            <w:r w:rsidRPr="008A10EE">
              <w:rPr>
                <w:rFonts w:cs="Times New Roman"/>
              </w:rPr>
              <w:t>Ya</w:t>
            </w:r>
          </w:p>
        </w:tc>
      </w:tr>
      <w:tr w:rsidR="00C35864" w:rsidRPr="008A10EE" w14:paraId="02A58D9E" w14:textId="77777777" w:rsidTr="004F36FD">
        <w:tc>
          <w:tcPr>
            <w:tcW w:w="2787" w:type="dxa"/>
          </w:tcPr>
          <w:p w14:paraId="1861CF54" w14:textId="24369EF9" w:rsidR="00C35864" w:rsidRPr="008A10EE" w:rsidRDefault="00C35864" w:rsidP="00257ECF">
            <w:pPr>
              <w:jc w:val="both"/>
              <w:rPr>
                <w:rFonts w:cs="Times New Roman"/>
              </w:rPr>
            </w:pPr>
            <w:r w:rsidRPr="008A10EE">
              <w:rPr>
                <w:rFonts w:cs="Times New Roman"/>
              </w:rPr>
              <w:t xml:space="preserve">Apakah ada kebijakan dalam pengimplementasian sistem </w:t>
            </w:r>
            <w:r w:rsidRPr="008A10EE">
              <w:rPr>
                <w:rFonts w:cs="Times New Roman"/>
              </w:rPr>
              <w:lastRenderedPageBreak/>
              <w:t>ini? (bahasa pemrograman, dll)</w:t>
            </w:r>
          </w:p>
        </w:tc>
        <w:tc>
          <w:tcPr>
            <w:tcW w:w="2788" w:type="dxa"/>
          </w:tcPr>
          <w:p w14:paraId="7B5B8FB8" w14:textId="5E7D6F41" w:rsidR="00C35864" w:rsidRPr="008A10EE" w:rsidRDefault="00C35864" w:rsidP="00257ECF">
            <w:pPr>
              <w:jc w:val="both"/>
              <w:rPr>
                <w:rFonts w:cs="Times New Roman"/>
              </w:rPr>
            </w:pPr>
            <w:r w:rsidRPr="008A10EE">
              <w:rPr>
                <w:rFonts w:cs="Times New Roman"/>
              </w:rPr>
              <w:lastRenderedPageBreak/>
              <w:t>Ya. Menggunakan framework Laravel dan Database MySQL</w:t>
            </w:r>
          </w:p>
        </w:tc>
      </w:tr>
      <w:tr w:rsidR="00C35864" w:rsidRPr="008A10EE" w14:paraId="27F91FA6" w14:textId="77777777" w:rsidTr="004F36FD">
        <w:tc>
          <w:tcPr>
            <w:tcW w:w="2787" w:type="dxa"/>
          </w:tcPr>
          <w:p w14:paraId="55FB4019" w14:textId="1B3FEB9D" w:rsidR="00C35864" w:rsidRPr="008A10EE" w:rsidRDefault="00C35864" w:rsidP="00257ECF">
            <w:pPr>
              <w:jc w:val="both"/>
              <w:rPr>
                <w:rFonts w:cs="Times New Roman"/>
              </w:rPr>
            </w:pPr>
            <w:r w:rsidRPr="008A10EE">
              <w:rPr>
                <w:rFonts w:cs="Times New Roman"/>
              </w:rPr>
              <w:t>Apakah ada tim khusus untuk mendukung pengimplementasian sistem ini?</w:t>
            </w:r>
          </w:p>
        </w:tc>
        <w:tc>
          <w:tcPr>
            <w:tcW w:w="2788" w:type="dxa"/>
          </w:tcPr>
          <w:p w14:paraId="22D6DD6B" w14:textId="7E3EA45F" w:rsidR="00C35864" w:rsidRPr="008A10EE" w:rsidRDefault="00C35864" w:rsidP="00257ECF">
            <w:pPr>
              <w:jc w:val="both"/>
              <w:rPr>
                <w:rFonts w:cs="Times New Roman"/>
              </w:rPr>
            </w:pPr>
            <w:r w:rsidRPr="008A10EE">
              <w:rPr>
                <w:rFonts w:cs="Times New Roman"/>
              </w:rPr>
              <w:t>Tim berasal dari karyawan bidang IT</w:t>
            </w:r>
          </w:p>
        </w:tc>
      </w:tr>
      <w:tr w:rsidR="00C35864" w:rsidRPr="008A10EE" w14:paraId="554E7CEB" w14:textId="77777777" w:rsidTr="004F36FD">
        <w:tc>
          <w:tcPr>
            <w:tcW w:w="2787" w:type="dxa"/>
          </w:tcPr>
          <w:p w14:paraId="3E89E06E" w14:textId="3F1B23CE" w:rsidR="00C35864" w:rsidRPr="008A10EE" w:rsidRDefault="00C35864" w:rsidP="00257ECF">
            <w:pPr>
              <w:jc w:val="both"/>
              <w:rPr>
                <w:rFonts w:cs="Times New Roman"/>
              </w:rPr>
            </w:pPr>
            <w:r w:rsidRPr="008A10EE">
              <w:rPr>
                <w:rFonts w:cs="Times New Roman"/>
              </w:rPr>
              <w:t>Apa strategi/cara yang dilakukan tim tersebut?</w:t>
            </w:r>
          </w:p>
        </w:tc>
        <w:tc>
          <w:tcPr>
            <w:tcW w:w="2788" w:type="dxa"/>
          </w:tcPr>
          <w:p w14:paraId="4A73BE0B" w14:textId="0F3966E9" w:rsidR="00C35864" w:rsidRPr="008A10EE" w:rsidRDefault="00C35864" w:rsidP="00257ECF">
            <w:pPr>
              <w:jc w:val="both"/>
              <w:rPr>
                <w:rFonts w:cs="Times New Roman"/>
              </w:rPr>
            </w:pPr>
            <w:r w:rsidRPr="008A10EE">
              <w:rPr>
                <w:rFonts w:cs="Times New Roman"/>
              </w:rPr>
              <w:t>Menggunakan SDLC Waterfall</w:t>
            </w:r>
          </w:p>
        </w:tc>
      </w:tr>
      <w:tr w:rsidR="00C35864" w:rsidRPr="008A10EE" w14:paraId="6167AFFB" w14:textId="77777777" w:rsidTr="004F36FD">
        <w:tc>
          <w:tcPr>
            <w:tcW w:w="2787" w:type="dxa"/>
          </w:tcPr>
          <w:p w14:paraId="2741EA42" w14:textId="61D717F5" w:rsidR="00C35864" w:rsidRPr="008A10EE" w:rsidRDefault="00C35864" w:rsidP="00257ECF">
            <w:pPr>
              <w:jc w:val="both"/>
              <w:rPr>
                <w:rFonts w:cs="Times New Roman"/>
              </w:rPr>
            </w:pPr>
            <w:r w:rsidRPr="008A10EE">
              <w:rPr>
                <w:rFonts w:cs="Times New Roman"/>
              </w:rPr>
              <w:t>Metode apa yang digunakan untuk mengembangkan sistem ini? (in house / outsource)</w:t>
            </w:r>
          </w:p>
        </w:tc>
        <w:tc>
          <w:tcPr>
            <w:tcW w:w="2788" w:type="dxa"/>
          </w:tcPr>
          <w:p w14:paraId="26C4A7D7" w14:textId="13BF01CD" w:rsidR="00C35864" w:rsidRPr="008A10EE" w:rsidRDefault="00C35864" w:rsidP="00257ECF">
            <w:pPr>
              <w:jc w:val="both"/>
              <w:rPr>
                <w:rFonts w:cs="Times New Roman"/>
              </w:rPr>
            </w:pPr>
            <w:r w:rsidRPr="008A10EE">
              <w:rPr>
                <w:rFonts w:cs="Times New Roman"/>
              </w:rPr>
              <w:t>In House</w:t>
            </w:r>
          </w:p>
        </w:tc>
      </w:tr>
      <w:tr w:rsidR="00C35864" w:rsidRPr="008A10EE" w14:paraId="5C297F8F" w14:textId="77777777" w:rsidTr="004F36FD">
        <w:tc>
          <w:tcPr>
            <w:tcW w:w="2787" w:type="dxa"/>
          </w:tcPr>
          <w:p w14:paraId="2A88623B" w14:textId="3F0F7D98" w:rsidR="00C35864" w:rsidRPr="008A10EE" w:rsidRDefault="00C35864" w:rsidP="00257ECF">
            <w:pPr>
              <w:jc w:val="both"/>
              <w:rPr>
                <w:rFonts w:cs="Times New Roman"/>
              </w:rPr>
            </w:pPr>
            <w:r w:rsidRPr="008A10EE">
              <w:rPr>
                <w:rFonts w:cs="Times New Roman"/>
              </w:rPr>
              <w:t>Apa tipe sistem ini? (free / lisensi / COTS)</w:t>
            </w:r>
          </w:p>
        </w:tc>
        <w:tc>
          <w:tcPr>
            <w:tcW w:w="2788" w:type="dxa"/>
          </w:tcPr>
          <w:p w14:paraId="4D2D4128" w14:textId="50521898" w:rsidR="00C35864" w:rsidRPr="008A10EE" w:rsidRDefault="00C35864" w:rsidP="00257ECF">
            <w:pPr>
              <w:jc w:val="both"/>
              <w:rPr>
                <w:rFonts w:cs="Times New Roman"/>
              </w:rPr>
            </w:pPr>
            <w:r w:rsidRPr="008A10EE">
              <w:rPr>
                <w:rFonts w:cs="Times New Roman"/>
              </w:rPr>
              <w:t>Free</w:t>
            </w:r>
          </w:p>
        </w:tc>
      </w:tr>
      <w:tr w:rsidR="00C35864" w:rsidRPr="008A10EE" w14:paraId="69A966C7" w14:textId="77777777" w:rsidTr="004F36FD">
        <w:tc>
          <w:tcPr>
            <w:tcW w:w="2787" w:type="dxa"/>
          </w:tcPr>
          <w:p w14:paraId="7DD4ED4D" w14:textId="22D8E1B2" w:rsidR="00C35864" w:rsidRPr="008A10EE" w:rsidRDefault="00C35864" w:rsidP="00257ECF">
            <w:pPr>
              <w:jc w:val="both"/>
              <w:rPr>
                <w:rFonts w:cs="Times New Roman"/>
              </w:rPr>
            </w:pPr>
            <w:r w:rsidRPr="008A10EE">
              <w:rPr>
                <w:rFonts w:cs="Times New Roman"/>
              </w:rPr>
              <w:t>Apakah ada training untuk implementasi sistem ini?</w:t>
            </w:r>
          </w:p>
        </w:tc>
        <w:tc>
          <w:tcPr>
            <w:tcW w:w="2788" w:type="dxa"/>
          </w:tcPr>
          <w:p w14:paraId="6CA0A366" w14:textId="755737BD" w:rsidR="00C35864" w:rsidRPr="008A10EE" w:rsidRDefault="00C35864" w:rsidP="00257ECF">
            <w:pPr>
              <w:jc w:val="both"/>
              <w:rPr>
                <w:rFonts w:cs="Times New Roman"/>
              </w:rPr>
            </w:pPr>
            <w:r w:rsidRPr="008A10EE">
              <w:rPr>
                <w:rFonts w:cs="Times New Roman"/>
              </w:rPr>
              <w:t>Tidak</w:t>
            </w:r>
          </w:p>
        </w:tc>
      </w:tr>
      <w:tr w:rsidR="00C35864" w:rsidRPr="008A10EE" w14:paraId="53FB7765" w14:textId="77777777" w:rsidTr="004F36FD">
        <w:tc>
          <w:tcPr>
            <w:tcW w:w="2787" w:type="dxa"/>
          </w:tcPr>
          <w:p w14:paraId="77270527" w14:textId="71204ED5" w:rsidR="00C35864" w:rsidRPr="008A10EE" w:rsidRDefault="00C35864" w:rsidP="00257ECF">
            <w:pPr>
              <w:jc w:val="both"/>
              <w:rPr>
                <w:rFonts w:cs="Times New Roman"/>
              </w:rPr>
            </w:pPr>
            <w:r w:rsidRPr="008A10EE">
              <w:rPr>
                <w:rFonts w:cs="Times New Roman"/>
              </w:rPr>
              <w:t>Adakah cara / tutorial dalam penggunaan sistem ini?</w:t>
            </w:r>
          </w:p>
        </w:tc>
        <w:tc>
          <w:tcPr>
            <w:tcW w:w="2788" w:type="dxa"/>
          </w:tcPr>
          <w:p w14:paraId="2EFDA6F9" w14:textId="7F7D25DB" w:rsidR="00C35864" w:rsidRPr="008A10EE" w:rsidRDefault="00C35864" w:rsidP="00257ECF">
            <w:pPr>
              <w:jc w:val="both"/>
              <w:rPr>
                <w:rFonts w:cs="Times New Roman"/>
              </w:rPr>
            </w:pPr>
            <w:r w:rsidRPr="008A10EE">
              <w:rPr>
                <w:rFonts w:cs="Times New Roman"/>
              </w:rPr>
              <w:t>Ada user manual dan pelatihan untuk mahasiswa baru sebelum mulai perkuliahan</w:t>
            </w:r>
          </w:p>
        </w:tc>
      </w:tr>
      <w:tr w:rsidR="00C35864" w:rsidRPr="008A10EE" w14:paraId="1D27F607" w14:textId="77777777" w:rsidTr="004F36FD">
        <w:tc>
          <w:tcPr>
            <w:tcW w:w="2787" w:type="dxa"/>
          </w:tcPr>
          <w:p w14:paraId="62A84A52" w14:textId="21163134" w:rsidR="00C35864" w:rsidRPr="008A10EE" w:rsidRDefault="00C35864" w:rsidP="00257ECF">
            <w:pPr>
              <w:jc w:val="both"/>
              <w:rPr>
                <w:rFonts w:cs="Times New Roman"/>
              </w:rPr>
            </w:pPr>
            <w:r w:rsidRPr="008A10EE">
              <w:rPr>
                <w:rFonts w:cs="Times New Roman"/>
              </w:rPr>
              <w:t>Adakah semacam tempat pengaduan atau pertanyaan bagi pengguna yang mengalami kesusahan dalam menggunakan sistem ini?</w:t>
            </w:r>
          </w:p>
        </w:tc>
        <w:tc>
          <w:tcPr>
            <w:tcW w:w="2788" w:type="dxa"/>
          </w:tcPr>
          <w:p w14:paraId="6D381FC7" w14:textId="6B6A5661" w:rsidR="00C35864" w:rsidRPr="008A10EE" w:rsidRDefault="00C35864" w:rsidP="00257ECF">
            <w:pPr>
              <w:jc w:val="both"/>
              <w:rPr>
                <w:rFonts w:cs="Times New Roman"/>
              </w:rPr>
            </w:pPr>
            <w:r w:rsidRPr="008A10EE">
              <w:rPr>
                <w:rFonts w:cs="Times New Roman"/>
              </w:rPr>
              <w:t>Ada</w:t>
            </w:r>
          </w:p>
        </w:tc>
      </w:tr>
      <w:tr w:rsidR="00C35864" w:rsidRPr="008A10EE" w14:paraId="0C057E7B" w14:textId="77777777" w:rsidTr="004F36FD">
        <w:tc>
          <w:tcPr>
            <w:tcW w:w="2787" w:type="dxa"/>
          </w:tcPr>
          <w:p w14:paraId="6571121D" w14:textId="49D1F280" w:rsidR="00C35864" w:rsidRPr="008A10EE" w:rsidRDefault="00C35864" w:rsidP="00257ECF">
            <w:pPr>
              <w:jc w:val="both"/>
              <w:rPr>
                <w:rFonts w:cs="Times New Roman"/>
              </w:rPr>
            </w:pPr>
            <w:r w:rsidRPr="008A10EE">
              <w:rPr>
                <w:rFonts w:cs="Times New Roman"/>
              </w:rPr>
              <w:t>Apakah ada testing sistem sebelum diimplementasi?</w:t>
            </w:r>
          </w:p>
        </w:tc>
        <w:tc>
          <w:tcPr>
            <w:tcW w:w="2788" w:type="dxa"/>
          </w:tcPr>
          <w:p w14:paraId="3DD0BD93" w14:textId="1650ECB9" w:rsidR="00C35864" w:rsidRPr="008A10EE" w:rsidRDefault="00C35864" w:rsidP="00257ECF">
            <w:pPr>
              <w:jc w:val="both"/>
              <w:rPr>
                <w:rFonts w:cs="Times New Roman"/>
              </w:rPr>
            </w:pPr>
            <w:r w:rsidRPr="008A10EE">
              <w:rPr>
                <w:rFonts w:cs="Times New Roman"/>
              </w:rPr>
              <w:t>Ada</w:t>
            </w:r>
          </w:p>
        </w:tc>
      </w:tr>
      <w:tr w:rsidR="00C35864" w:rsidRPr="008A10EE" w14:paraId="10709991" w14:textId="77777777" w:rsidTr="004F36FD">
        <w:tc>
          <w:tcPr>
            <w:tcW w:w="2787" w:type="dxa"/>
          </w:tcPr>
          <w:p w14:paraId="5D6F7017" w14:textId="4AC01728" w:rsidR="00C35864" w:rsidRPr="008A10EE" w:rsidRDefault="00C35864" w:rsidP="00257ECF">
            <w:pPr>
              <w:jc w:val="both"/>
              <w:rPr>
                <w:rFonts w:cs="Times New Roman"/>
              </w:rPr>
            </w:pPr>
            <w:r w:rsidRPr="008A10EE">
              <w:rPr>
                <w:rFonts w:cs="Times New Roman"/>
              </w:rPr>
              <w:t>Testing apa sajakah yang dilakukan?</w:t>
            </w:r>
          </w:p>
        </w:tc>
        <w:tc>
          <w:tcPr>
            <w:tcW w:w="2788" w:type="dxa"/>
          </w:tcPr>
          <w:p w14:paraId="172C100E" w14:textId="46453E4F" w:rsidR="00C35864" w:rsidRPr="008A10EE" w:rsidRDefault="00C35864" w:rsidP="00257ECF">
            <w:pPr>
              <w:jc w:val="both"/>
              <w:rPr>
                <w:rFonts w:cs="Times New Roman"/>
              </w:rPr>
            </w:pPr>
            <w:r w:rsidRPr="008A10EE">
              <w:rPr>
                <w:rFonts w:cs="Times New Roman"/>
              </w:rPr>
              <w:t>Unit test</w:t>
            </w:r>
          </w:p>
        </w:tc>
      </w:tr>
      <w:tr w:rsidR="00C35864" w:rsidRPr="008A10EE" w14:paraId="110A705F" w14:textId="77777777" w:rsidTr="004F36FD">
        <w:tc>
          <w:tcPr>
            <w:tcW w:w="2787" w:type="dxa"/>
          </w:tcPr>
          <w:p w14:paraId="727C320F" w14:textId="5885B2F1" w:rsidR="00C35864" w:rsidRPr="008A10EE" w:rsidRDefault="00C35864" w:rsidP="00257ECF">
            <w:pPr>
              <w:jc w:val="both"/>
              <w:rPr>
                <w:rFonts w:cs="Times New Roman"/>
              </w:rPr>
            </w:pPr>
            <w:r w:rsidRPr="008A10EE">
              <w:rPr>
                <w:rFonts w:cs="Times New Roman"/>
              </w:rPr>
              <w:t>Bagaimana proses testing tersebut?</w:t>
            </w:r>
          </w:p>
        </w:tc>
        <w:tc>
          <w:tcPr>
            <w:tcW w:w="2788" w:type="dxa"/>
          </w:tcPr>
          <w:p w14:paraId="21994C22" w14:textId="1C2EBDDD" w:rsidR="00C35864" w:rsidRPr="008A10EE" w:rsidRDefault="00C35864" w:rsidP="00257ECF">
            <w:pPr>
              <w:jc w:val="both"/>
              <w:rPr>
                <w:rFonts w:cs="Times New Roman"/>
              </w:rPr>
            </w:pPr>
            <w:r w:rsidRPr="008A10EE">
              <w:rPr>
                <w:rFonts w:cs="Times New Roman"/>
              </w:rPr>
              <w:t>White box ditambah feedback dari tim pengembang</w:t>
            </w:r>
          </w:p>
        </w:tc>
      </w:tr>
      <w:tr w:rsidR="00C35864" w:rsidRPr="008A10EE" w14:paraId="40D01F1B" w14:textId="77777777" w:rsidTr="004F36FD">
        <w:tc>
          <w:tcPr>
            <w:tcW w:w="2787" w:type="dxa"/>
          </w:tcPr>
          <w:p w14:paraId="6BDF8F9A" w14:textId="0B4625A7" w:rsidR="00C35864" w:rsidRPr="008A10EE" w:rsidRDefault="00C35864" w:rsidP="00257ECF">
            <w:pPr>
              <w:jc w:val="both"/>
              <w:rPr>
                <w:rFonts w:cs="Times New Roman"/>
              </w:rPr>
            </w:pPr>
            <w:r w:rsidRPr="008A10EE">
              <w:rPr>
                <w:rFonts w:cs="Times New Roman"/>
              </w:rPr>
              <w:t>Siapa saja yang terlibat dan siapa yang bertanggung jawab pada testing tersebut?</w:t>
            </w:r>
          </w:p>
        </w:tc>
        <w:tc>
          <w:tcPr>
            <w:tcW w:w="2788" w:type="dxa"/>
          </w:tcPr>
          <w:p w14:paraId="7A94FD8E" w14:textId="1D1F3F27" w:rsidR="00C35864" w:rsidRPr="008A10EE" w:rsidRDefault="00C35864" w:rsidP="00257ECF">
            <w:pPr>
              <w:jc w:val="both"/>
              <w:rPr>
                <w:rFonts w:cs="Times New Roman"/>
              </w:rPr>
            </w:pPr>
            <w:r w:rsidRPr="008A10EE">
              <w:rPr>
                <w:rFonts w:cs="Times New Roman"/>
              </w:rPr>
              <w:t>Tim pengembang</w:t>
            </w:r>
          </w:p>
        </w:tc>
      </w:tr>
      <w:tr w:rsidR="00C35864" w:rsidRPr="008A10EE" w14:paraId="71B3DA6D" w14:textId="77777777" w:rsidTr="004F36FD">
        <w:tc>
          <w:tcPr>
            <w:tcW w:w="2787" w:type="dxa"/>
          </w:tcPr>
          <w:p w14:paraId="7D94A175" w14:textId="1BCF77D8" w:rsidR="00C35864" w:rsidRPr="008A10EE" w:rsidRDefault="00C35864" w:rsidP="00257ECF">
            <w:pPr>
              <w:jc w:val="both"/>
              <w:rPr>
                <w:rFonts w:cs="Times New Roman"/>
              </w:rPr>
            </w:pPr>
            <w:r w:rsidRPr="008A10EE">
              <w:rPr>
                <w:rFonts w:cs="Times New Roman"/>
              </w:rPr>
              <w:lastRenderedPageBreak/>
              <w:t>Saat testing, apakah ada error yang ditemukan?</w:t>
            </w:r>
          </w:p>
        </w:tc>
        <w:tc>
          <w:tcPr>
            <w:tcW w:w="2788" w:type="dxa"/>
          </w:tcPr>
          <w:p w14:paraId="4A030A6D" w14:textId="013550D8" w:rsidR="00C35864" w:rsidRPr="008A10EE" w:rsidRDefault="00C35864" w:rsidP="00257ECF">
            <w:pPr>
              <w:jc w:val="both"/>
              <w:rPr>
                <w:rFonts w:cs="Times New Roman"/>
              </w:rPr>
            </w:pPr>
            <w:r w:rsidRPr="008A10EE">
              <w:rPr>
                <w:rFonts w:cs="Times New Roman"/>
              </w:rPr>
              <w:t>Tentu saja</w:t>
            </w:r>
          </w:p>
        </w:tc>
      </w:tr>
    </w:tbl>
    <w:p w14:paraId="4795A75B" w14:textId="77777777" w:rsidR="00E04F41" w:rsidRPr="008A10EE" w:rsidRDefault="00E04F41" w:rsidP="001B0998">
      <w:pPr>
        <w:rPr>
          <w:rFonts w:cs="Times New Roman"/>
          <w:lang w:val="en-US"/>
        </w:rPr>
      </w:pPr>
    </w:p>
    <w:p w14:paraId="7AF9FABD" w14:textId="69CAFDA8" w:rsidR="00C8119B" w:rsidRPr="008A10EE" w:rsidRDefault="00C8119B" w:rsidP="001B0998">
      <w:pPr>
        <w:contextualSpacing/>
        <w:rPr>
          <w:rFonts w:cs="Times New Roman"/>
          <w:b/>
          <w:bCs/>
          <w:lang w:val="en-US"/>
        </w:rPr>
      </w:pPr>
      <w:r w:rsidRPr="008A10EE">
        <w:rPr>
          <w:rFonts w:cs="Times New Roman"/>
          <w:b/>
          <w:bCs/>
          <w:lang w:val="en-US"/>
        </w:rPr>
        <w:t>Transkrip Wawancara Responden 10</w:t>
      </w:r>
    </w:p>
    <w:p w14:paraId="63151606" w14:textId="56939541" w:rsidR="00C8119B"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Ilmu Komunikasi – Almamater Wartawan Surabaya (STIKOSA-AWS) Surabaya.</w:t>
      </w:r>
    </w:p>
    <w:p w14:paraId="76D1C7BC" w14:textId="77777777" w:rsidR="00257ECF" w:rsidRPr="008A10EE" w:rsidRDefault="00257ECF" w:rsidP="001B0998">
      <w:pPr>
        <w:rPr>
          <w:rFonts w:cs="Times New Roman"/>
        </w:rPr>
      </w:pPr>
    </w:p>
    <w:p w14:paraId="005A6D20" w14:textId="71D6701E" w:rsidR="00D14FFA" w:rsidRPr="008A10EE" w:rsidRDefault="00D14FFA" w:rsidP="00D14FFA">
      <w:pPr>
        <w:pStyle w:val="Caption"/>
        <w:keepNext/>
        <w:rPr>
          <w:rFonts w:cs="Times New Roman"/>
        </w:rPr>
      </w:pPr>
      <w:bookmarkStart w:id="1229" w:name="_Toc4847165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9</w:t>
      </w:r>
      <w:r w:rsidR="00182426">
        <w:rPr>
          <w:rFonts w:cs="Times New Roman"/>
        </w:rPr>
        <w:fldChar w:fldCharType="end"/>
      </w:r>
      <w:r w:rsidRPr="008A10EE">
        <w:rPr>
          <w:rFonts w:cs="Times New Roman"/>
        </w:rPr>
        <w:t xml:space="preserve"> Transkrip Wawancara Responden 10</w:t>
      </w:r>
      <w:bookmarkEnd w:id="1229"/>
    </w:p>
    <w:tbl>
      <w:tblPr>
        <w:tblStyle w:val="TableGrid"/>
        <w:tblW w:w="0" w:type="auto"/>
        <w:tblLook w:val="04A0" w:firstRow="1" w:lastRow="0" w:firstColumn="1" w:lastColumn="0" w:noHBand="0" w:noVBand="1"/>
      </w:tblPr>
      <w:tblGrid>
        <w:gridCol w:w="2506"/>
        <w:gridCol w:w="1543"/>
        <w:gridCol w:w="1526"/>
      </w:tblGrid>
      <w:tr w:rsidR="00C8119B" w:rsidRPr="008A10EE" w14:paraId="48A32951" w14:textId="77777777" w:rsidTr="00981897">
        <w:trPr>
          <w:tblHeader/>
        </w:trPr>
        <w:tc>
          <w:tcPr>
            <w:tcW w:w="2506" w:type="dxa"/>
          </w:tcPr>
          <w:p w14:paraId="27AEF24F" w14:textId="77777777" w:rsidR="00C8119B" w:rsidRPr="00981897" w:rsidRDefault="00C8119B" w:rsidP="001B0998">
            <w:pPr>
              <w:jc w:val="center"/>
              <w:rPr>
                <w:rFonts w:cs="Times New Roman"/>
                <w:b/>
                <w:bCs/>
              </w:rPr>
            </w:pPr>
            <w:r w:rsidRPr="00981897">
              <w:rPr>
                <w:rFonts w:cs="Times New Roman"/>
                <w:b/>
                <w:bCs/>
              </w:rPr>
              <w:t>Profil PT</w:t>
            </w:r>
          </w:p>
        </w:tc>
        <w:tc>
          <w:tcPr>
            <w:tcW w:w="1543" w:type="dxa"/>
          </w:tcPr>
          <w:p w14:paraId="7D9294FD" w14:textId="77777777" w:rsidR="00C8119B" w:rsidRPr="00981897" w:rsidRDefault="00C8119B" w:rsidP="001B0998">
            <w:pPr>
              <w:jc w:val="center"/>
              <w:rPr>
                <w:rFonts w:cs="Times New Roman"/>
                <w:b/>
                <w:bCs/>
              </w:rPr>
            </w:pPr>
            <w:r w:rsidRPr="00981897">
              <w:rPr>
                <w:rFonts w:cs="Times New Roman"/>
                <w:b/>
                <w:bCs/>
              </w:rPr>
              <w:t>Profil Narasumber</w:t>
            </w:r>
          </w:p>
        </w:tc>
        <w:tc>
          <w:tcPr>
            <w:tcW w:w="1526" w:type="dxa"/>
          </w:tcPr>
          <w:p w14:paraId="7B6ABB5F"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3DB3047F" w14:textId="77777777" w:rsidTr="00D14FFA">
        <w:tc>
          <w:tcPr>
            <w:tcW w:w="2506" w:type="dxa"/>
          </w:tcPr>
          <w:p w14:paraId="3674E15E" w14:textId="662F8ABE" w:rsidR="001752F2" w:rsidRPr="008A10EE" w:rsidRDefault="001752F2" w:rsidP="001B0998">
            <w:pPr>
              <w:rPr>
                <w:rFonts w:cs="Times New Roman"/>
              </w:rPr>
            </w:pPr>
            <w:r w:rsidRPr="008A10EE">
              <w:rPr>
                <w:rFonts w:cs="Times New Roman"/>
              </w:rPr>
              <w:t xml:space="preserve">Sekolah Tinggi Ilmu Komunikasi – Almamater Wartawan Surabaya atau sering disebut STIKOSA-AWS merupakan perguruan tinggi swasta yang terletak di Jl. Nginden Intan Timur I No. 18, Nginden Jangkungan, Sukolilo, Surabaya. Visi dari STIKOSA-AWS sendiri adalah “Menjadi Sekolah Tinggi Ilmu Komunikasi – Almamater Wartawan Surabaya (Stikosa-AWS), yang menghasilkan lulusan berdaya saing nasional, melalui tata kelola sekolah tinggi yang baik, dan pengembangan kerjasama pada tahun 2031 Perangkat lunak yang telah diimplementasikan </w:t>
            </w:r>
            <w:r w:rsidRPr="008A10EE">
              <w:rPr>
                <w:rFonts w:cs="Times New Roman"/>
              </w:rPr>
              <w:lastRenderedPageBreak/>
              <w:t>oleh kampus STIKOSA-AWS ini diantaranya adalah Sistem Informasi Akademik (SIAKAD) dan Google Classroom sebagai wadah guna pengumpulan tugas mahasiswa, memberikan pengumuman dari dosen, dan aktivitas lainnya</w:t>
            </w:r>
          </w:p>
        </w:tc>
        <w:tc>
          <w:tcPr>
            <w:tcW w:w="1543" w:type="dxa"/>
          </w:tcPr>
          <w:p w14:paraId="143DFED1" w14:textId="77777777" w:rsidR="001752F2" w:rsidRPr="008A10EE" w:rsidRDefault="001752F2" w:rsidP="001B0998">
            <w:pPr>
              <w:rPr>
                <w:rFonts w:cs="Times New Roman"/>
              </w:rPr>
            </w:pPr>
            <w:r w:rsidRPr="008A10EE">
              <w:rPr>
                <w:rFonts w:cs="Times New Roman"/>
              </w:rPr>
              <w:lastRenderedPageBreak/>
              <w:t>Bapak Imam Arief adalah pegawai pada Sekolah  Tinggi Ilmu Komunikasi – Almamater Wartawan Surabaya (STIKOSA-AWS) Surabaya yang menjabat sebagai Staff IT yang bertugas sebagai pengelola dan pemelihara sistem IT dikampus STIKOSA-AWS.</w:t>
            </w:r>
          </w:p>
          <w:p w14:paraId="3CF69DED" w14:textId="77777777" w:rsidR="001752F2" w:rsidRPr="008A10EE" w:rsidRDefault="001752F2" w:rsidP="001B0998">
            <w:pPr>
              <w:rPr>
                <w:rFonts w:cs="Times New Roman"/>
              </w:rPr>
            </w:pPr>
          </w:p>
        </w:tc>
        <w:tc>
          <w:tcPr>
            <w:tcW w:w="1526" w:type="dxa"/>
          </w:tcPr>
          <w:p w14:paraId="645BDACD"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32E5DAB8" w14:textId="77777777" w:rsidR="009346A5" w:rsidRPr="008A10EE" w:rsidRDefault="009346A5" w:rsidP="001B0998">
            <w:pPr>
              <w:pStyle w:val="ListParagraph"/>
              <w:ind w:left="307"/>
              <w:rPr>
                <w:rFonts w:cs="Times New Roman"/>
              </w:rPr>
            </w:pPr>
            <w:r w:rsidRPr="008A10EE">
              <w:rPr>
                <w:rFonts w:cs="Times New Roman"/>
              </w:rPr>
              <w:t>Jumat, 12 Oktober 2018</w:t>
            </w:r>
          </w:p>
          <w:p w14:paraId="37048788"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43D03935" w14:textId="77777777" w:rsidR="009346A5" w:rsidRPr="008A10EE" w:rsidRDefault="009346A5" w:rsidP="001B0998">
            <w:pPr>
              <w:pStyle w:val="ListParagraph"/>
              <w:ind w:left="307"/>
              <w:rPr>
                <w:rFonts w:cs="Times New Roman"/>
              </w:rPr>
            </w:pPr>
            <w:r w:rsidRPr="008A10EE">
              <w:rPr>
                <w:rFonts w:cs="Times New Roman"/>
              </w:rPr>
              <w:t>09:30 – 11:00 WIB</w:t>
            </w:r>
          </w:p>
          <w:p w14:paraId="262F8710"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085D3E5E" w14:textId="77777777" w:rsidR="009346A5" w:rsidRPr="008A10EE" w:rsidRDefault="009346A5" w:rsidP="001B0998">
            <w:pPr>
              <w:pStyle w:val="ListParagraph"/>
              <w:ind w:left="307"/>
              <w:rPr>
                <w:rFonts w:cs="Times New Roman"/>
              </w:rPr>
            </w:pPr>
            <w:r w:rsidRPr="008A10EE">
              <w:rPr>
                <w:rFonts w:cs="Times New Roman"/>
              </w:rPr>
              <w:t>Ruang tamu STIKOSA-AWS</w:t>
            </w:r>
          </w:p>
          <w:p w14:paraId="5C157193" w14:textId="77777777" w:rsidR="001752F2" w:rsidRPr="008A10EE" w:rsidRDefault="001752F2" w:rsidP="001B0998">
            <w:pPr>
              <w:rPr>
                <w:rFonts w:cs="Times New Roman"/>
              </w:rPr>
            </w:pPr>
          </w:p>
        </w:tc>
      </w:tr>
    </w:tbl>
    <w:p w14:paraId="4DEB835F" w14:textId="011C4997" w:rsidR="00C8119B" w:rsidRPr="008A10EE" w:rsidRDefault="00C8119B" w:rsidP="001B0998">
      <w:pPr>
        <w:rPr>
          <w:rFonts w:cs="Times New Roman"/>
          <w:lang w:val="en-US"/>
        </w:rPr>
      </w:pPr>
    </w:p>
    <w:p w14:paraId="6FC3298E" w14:textId="35606EAF"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Sekolah Tinggi Ilmu Komunikasi – Almamater Wartawan Surabaya (STIKOSA-AWS) Surabaya.</w:t>
      </w:r>
    </w:p>
    <w:p w14:paraId="4F830345" w14:textId="77777777" w:rsidR="00BC027A" w:rsidRPr="008A10EE" w:rsidRDefault="00BC027A" w:rsidP="001B0998">
      <w:pPr>
        <w:contextualSpacing/>
        <w:rPr>
          <w:rFonts w:cs="Times New Roman"/>
        </w:rPr>
      </w:pPr>
    </w:p>
    <w:p w14:paraId="305A201C" w14:textId="14BE16D9" w:rsidR="00D14FFA" w:rsidRPr="008A10EE" w:rsidRDefault="00D14FFA" w:rsidP="00D14FFA">
      <w:pPr>
        <w:pStyle w:val="Caption"/>
        <w:keepNext/>
        <w:rPr>
          <w:rFonts w:cs="Times New Roman"/>
        </w:rPr>
      </w:pPr>
      <w:bookmarkStart w:id="1230" w:name="_Toc4847166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0</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0</w:t>
      </w:r>
      <w:bookmarkEnd w:id="1230"/>
    </w:p>
    <w:tbl>
      <w:tblPr>
        <w:tblStyle w:val="TableGrid"/>
        <w:tblW w:w="0" w:type="auto"/>
        <w:tblLook w:val="04A0" w:firstRow="1" w:lastRow="0" w:firstColumn="1" w:lastColumn="0" w:noHBand="0" w:noVBand="1"/>
      </w:tblPr>
      <w:tblGrid>
        <w:gridCol w:w="2787"/>
        <w:gridCol w:w="2788"/>
      </w:tblGrid>
      <w:tr w:rsidR="00E04F41" w:rsidRPr="008A10EE" w14:paraId="6A88F769" w14:textId="77777777" w:rsidTr="00981897">
        <w:trPr>
          <w:tblHeader/>
        </w:trPr>
        <w:tc>
          <w:tcPr>
            <w:tcW w:w="2787" w:type="dxa"/>
          </w:tcPr>
          <w:p w14:paraId="2D1E2123"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77EA1733"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6523A05C" w14:textId="77777777" w:rsidTr="004F36FD">
        <w:tc>
          <w:tcPr>
            <w:tcW w:w="2787" w:type="dxa"/>
          </w:tcPr>
          <w:p w14:paraId="3633F168" w14:textId="446CD03C" w:rsidR="00E04F41" w:rsidRPr="008A10EE" w:rsidRDefault="002B1EE0" w:rsidP="00D14FFA">
            <w:pPr>
              <w:jc w:val="both"/>
              <w:rPr>
                <w:rFonts w:cs="Times New Roman"/>
              </w:rPr>
            </w:pPr>
            <w:r w:rsidRPr="008A10EE">
              <w:rPr>
                <w:rFonts w:cs="Times New Roman"/>
              </w:rPr>
              <w:t>Terkait implementasi perangkat lunak, apa jabatan/posisi bapak/ibu?</w:t>
            </w:r>
          </w:p>
        </w:tc>
        <w:tc>
          <w:tcPr>
            <w:tcW w:w="2788" w:type="dxa"/>
          </w:tcPr>
          <w:p w14:paraId="01C10684" w14:textId="2A1EBA6A" w:rsidR="00E04F41" w:rsidRPr="008A10EE" w:rsidRDefault="002B1EE0" w:rsidP="00D14FFA">
            <w:pPr>
              <w:jc w:val="both"/>
              <w:rPr>
                <w:rFonts w:cs="Times New Roman"/>
              </w:rPr>
            </w:pPr>
            <w:r w:rsidRPr="008A10EE">
              <w:rPr>
                <w:rFonts w:cs="Times New Roman"/>
              </w:rPr>
              <w:t>Operator PDDikti, dimana seringkali melakukan Pelaporan Data tiap Semesternya ke Dikti.</w:t>
            </w:r>
          </w:p>
        </w:tc>
      </w:tr>
      <w:tr w:rsidR="002B1EE0" w:rsidRPr="008A10EE" w14:paraId="1CCE5565" w14:textId="77777777" w:rsidTr="004F36FD">
        <w:tc>
          <w:tcPr>
            <w:tcW w:w="2787" w:type="dxa"/>
          </w:tcPr>
          <w:p w14:paraId="1AB4965D" w14:textId="7D4F8F11" w:rsidR="002B1EE0" w:rsidRPr="008A10EE" w:rsidRDefault="002B1EE0" w:rsidP="00D14FFA">
            <w:pPr>
              <w:jc w:val="both"/>
              <w:rPr>
                <w:rFonts w:cs="Times New Roman"/>
              </w:rPr>
            </w:pPr>
            <w:r w:rsidRPr="008A10EE">
              <w:rPr>
                <w:rFonts w:cs="Times New Roman"/>
              </w:rPr>
              <w:t>Adakah implementasi perangkat lunak di Kampus ini?</w:t>
            </w:r>
          </w:p>
        </w:tc>
        <w:tc>
          <w:tcPr>
            <w:tcW w:w="2788" w:type="dxa"/>
          </w:tcPr>
          <w:p w14:paraId="1CF9235D" w14:textId="55010E6D" w:rsidR="002B1EE0" w:rsidRPr="008A10EE" w:rsidRDefault="002B1EE0" w:rsidP="00D14FFA">
            <w:pPr>
              <w:jc w:val="both"/>
              <w:rPr>
                <w:rFonts w:cs="Times New Roman"/>
              </w:rPr>
            </w:pPr>
            <w:r w:rsidRPr="008A10EE">
              <w:rPr>
                <w:rFonts w:cs="Times New Roman"/>
              </w:rPr>
              <w:t>Ada, namun belum sebanyak kampus seperti ITS.</w:t>
            </w:r>
          </w:p>
        </w:tc>
      </w:tr>
      <w:tr w:rsidR="002B1EE0" w:rsidRPr="008A10EE" w14:paraId="081FD37F" w14:textId="77777777" w:rsidTr="004F36FD">
        <w:tc>
          <w:tcPr>
            <w:tcW w:w="2787" w:type="dxa"/>
          </w:tcPr>
          <w:p w14:paraId="235636C9" w14:textId="6F9099B2" w:rsidR="002B1EE0" w:rsidRPr="008A10EE" w:rsidRDefault="002B1EE0" w:rsidP="00D14FFA">
            <w:pPr>
              <w:jc w:val="both"/>
              <w:rPr>
                <w:rFonts w:cs="Times New Roman"/>
              </w:rPr>
            </w:pPr>
            <w:r w:rsidRPr="008A10EE">
              <w:rPr>
                <w:rFonts w:cs="Times New Roman"/>
              </w:rPr>
              <w:t>Jika ada berapa perangkat lunak dan apa saja?</w:t>
            </w:r>
          </w:p>
        </w:tc>
        <w:tc>
          <w:tcPr>
            <w:tcW w:w="2788" w:type="dxa"/>
          </w:tcPr>
          <w:p w14:paraId="3D808FF7" w14:textId="288F1E5A" w:rsidR="002B1EE0" w:rsidRPr="008A10EE" w:rsidRDefault="002B1EE0" w:rsidP="00D14FFA">
            <w:pPr>
              <w:jc w:val="both"/>
              <w:rPr>
                <w:rFonts w:cs="Times New Roman"/>
              </w:rPr>
            </w:pPr>
            <w:r w:rsidRPr="008A10EE">
              <w:rPr>
                <w:rFonts w:cs="Times New Roman"/>
              </w:rPr>
              <w:t>Kurang lebih terdapat 5 atau 6 Perangkat Lunak yang diimplementasikan untuk mendukung Aktivitas Operasional di STKW seperti SIM Akademik, Aplikasi Perpustakaan, Jurnal, E-learning, dan lain-lain.</w:t>
            </w:r>
          </w:p>
        </w:tc>
      </w:tr>
      <w:tr w:rsidR="002B1EE0" w:rsidRPr="008A10EE" w14:paraId="0E5C758A" w14:textId="77777777" w:rsidTr="004F36FD">
        <w:tc>
          <w:tcPr>
            <w:tcW w:w="2787" w:type="dxa"/>
          </w:tcPr>
          <w:p w14:paraId="758E14B6" w14:textId="406A842A" w:rsidR="002B1EE0" w:rsidRPr="008A10EE" w:rsidRDefault="002B1EE0" w:rsidP="00D14FFA">
            <w:pPr>
              <w:jc w:val="both"/>
              <w:rPr>
                <w:rFonts w:cs="Times New Roman"/>
              </w:rPr>
            </w:pPr>
            <w:r w:rsidRPr="008A10EE">
              <w:rPr>
                <w:rFonts w:cs="Times New Roman"/>
              </w:rPr>
              <w:t xml:space="preserve">Bentuk implementasi perangkat lunak ini apakah </w:t>
            </w:r>
            <w:r w:rsidRPr="008A10EE">
              <w:rPr>
                <w:rFonts w:cs="Times New Roman"/>
              </w:rPr>
              <w:lastRenderedPageBreak/>
              <w:t>inhouse, outsource, free atau COTS?</w:t>
            </w:r>
          </w:p>
        </w:tc>
        <w:tc>
          <w:tcPr>
            <w:tcW w:w="2788" w:type="dxa"/>
          </w:tcPr>
          <w:p w14:paraId="66BD7C75" w14:textId="17D0D85E" w:rsidR="002B1EE0" w:rsidRPr="008A10EE" w:rsidRDefault="002B1EE0" w:rsidP="00D14FFA">
            <w:pPr>
              <w:jc w:val="both"/>
              <w:rPr>
                <w:rFonts w:cs="Times New Roman"/>
              </w:rPr>
            </w:pPr>
            <w:r w:rsidRPr="008A10EE">
              <w:rPr>
                <w:rFonts w:cs="Times New Roman"/>
              </w:rPr>
              <w:lastRenderedPageBreak/>
              <w:t xml:space="preserve">Semua Software yang diimplementasikan, </w:t>
            </w:r>
            <w:r w:rsidRPr="008A10EE">
              <w:rPr>
                <w:rFonts w:cs="Times New Roman"/>
              </w:rPr>
              <w:lastRenderedPageBreak/>
              <w:t>Dikembangkan oleh pihak Outsource sehingga bisa dikatakan sebagai Software Outsource.</w:t>
            </w:r>
          </w:p>
        </w:tc>
      </w:tr>
      <w:tr w:rsidR="002B1EE0" w:rsidRPr="008A10EE" w14:paraId="6E38038B" w14:textId="77777777" w:rsidTr="004F36FD">
        <w:tc>
          <w:tcPr>
            <w:tcW w:w="2787" w:type="dxa"/>
          </w:tcPr>
          <w:p w14:paraId="76FF6685" w14:textId="207DE4F2" w:rsidR="002B1EE0" w:rsidRPr="008A10EE" w:rsidRDefault="002B1EE0" w:rsidP="00D14FFA">
            <w:pPr>
              <w:jc w:val="both"/>
              <w:rPr>
                <w:rFonts w:cs="Times New Roman"/>
              </w:rPr>
            </w:pPr>
            <w:r w:rsidRPr="008A10EE">
              <w:rPr>
                <w:rFonts w:cs="Times New Roman"/>
              </w:rPr>
              <w:lastRenderedPageBreak/>
              <w:t>Saat Implementasi perangkat lunak dilaksanakan, apakah infrastruktur yang ada sudah compatible? Jika tidak, apakah diadakan pengada</w:t>
            </w:r>
          </w:p>
        </w:tc>
        <w:tc>
          <w:tcPr>
            <w:tcW w:w="2788" w:type="dxa"/>
          </w:tcPr>
          <w:p w14:paraId="3F0CEEF5" w14:textId="73928C59" w:rsidR="002B1EE0" w:rsidRPr="008A10EE" w:rsidRDefault="002B1EE0" w:rsidP="00D14FFA">
            <w:pPr>
              <w:jc w:val="both"/>
              <w:rPr>
                <w:rFonts w:cs="Times New Roman"/>
              </w:rPr>
            </w:pPr>
            <w:r w:rsidRPr="008A10EE">
              <w:rPr>
                <w:rFonts w:cs="Times New Roman"/>
              </w:rPr>
              <w:t>Sudah, umumnya kami sesuaikan dengan Spesifikasi Minimum yang diminta oleh pihak Outsource.</w:t>
            </w:r>
          </w:p>
        </w:tc>
      </w:tr>
      <w:tr w:rsidR="002B1EE0" w:rsidRPr="008A10EE" w14:paraId="5897F52C" w14:textId="77777777" w:rsidTr="004F36FD">
        <w:tc>
          <w:tcPr>
            <w:tcW w:w="2787" w:type="dxa"/>
          </w:tcPr>
          <w:p w14:paraId="27F1E3FE" w14:textId="24616A77" w:rsidR="002B1EE0" w:rsidRPr="008A10EE" w:rsidRDefault="002B1EE0" w:rsidP="00D14FFA">
            <w:pPr>
              <w:jc w:val="both"/>
              <w:rPr>
                <w:rFonts w:cs="Times New Roman"/>
              </w:rPr>
            </w:pPr>
            <w:r w:rsidRPr="008A10EE">
              <w:rPr>
                <w:rFonts w:cs="Times New Roman"/>
              </w:rPr>
              <w:t>Apakah software/perangkat lunak yang ingin di implementasikan sudah siap (terinstall) ketika implementasi dilakukan?</w:t>
            </w:r>
          </w:p>
        </w:tc>
        <w:tc>
          <w:tcPr>
            <w:tcW w:w="2788" w:type="dxa"/>
          </w:tcPr>
          <w:p w14:paraId="05C45906" w14:textId="407CD6CD" w:rsidR="002B1EE0" w:rsidRPr="008A10EE" w:rsidRDefault="002B1EE0" w:rsidP="00D14FFA">
            <w:pPr>
              <w:jc w:val="both"/>
              <w:rPr>
                <w:rFonts w:cs="Times New Roman"/>
              </w:rPr>
            </w:pPr>
            <w:r w:rsidRPr="008A10EE">
              <w:rPr>
                <w:rFonts w:cs="Times New Roman"/>
              </w:rPr>
              <w:t>Sudah asal dilakukan Testing terlebih dahulu.</w:t>
            </w:r>
          </w:p>
        </w:tc>
      </w:tr>
      <w:tr w:rsidR="002B1EE0" w:rsidRPr="008A10EE" w14:paraId="1B596D10" w14:textId="77777777" w:rsidTr="004F36FD">
        <w:tc>
          <w:tcPr>
            <w:tcW w:w="2787" w:type="dxa"/>
          </w:tcPr>
          <w:p w14:paraId="4805E9F6" w14:textId="7B7B4679" w:rsidR="002B1EE0" w:rsidRPr="008A10EE" w:rsidRDefault="002B1EE0" w:rsidP="00D14FFA">
            <w:pPr>
              <w:jc w:val="both"/>
              <w:rPr>
                <w:rFonts w:cs="Times New Roman"/>
              </w:rPr>
            </w:pPr>
            <w:r w:rsidRPr="008A10EE">
              <w:rPr>
                <w:rFonts w:cs="Times New Roman"/>
              </w:rPr>
              <w:t>Apakah saat dimulainya implementasi, infrastruktur yang tersedia sudah memadai? Jika tidak, apakah dilakukan pengadaan?</w:t>
            </w:r>
          </w:p>
        </w:tc>
        <w:tc>
          <w:tcPr>
            <w:tcW w:w="2788" w:type="dxa"/>
          </w:tcPr>
          <w:p w14:paraId="25ED4AC0" w14:textId="318B2556" w:rsidR="002B1EE0" w:rsidRPr="008A10EE" w:rsidRDefault="002B1EE0" w:rsidP="00D14FFA">
            <w:pPr>
              <w:jc w:val="both"/>
              <w:rPr>
                <w:rFonts w:cs="Times New Roman"/>
              </w:rPr>
            </w:pPr>
            <w:r w:rsidRPr="008A10EE">
              <w:rPr>
                <w:rFonts w:cs="Times New Roman"/>
              </w:rPr>
              <w:t>Belum semuanya, ada beberapa yg kurang seperti server yang sampai saat ini kami masih outsource untuk sewa dan pengelolaannya.</w:t>
            </w:r>
          </w:p>
        </w:tc>
      </w:tr>
      <w:tr w:rsidR="002B1EE0" w:rsidRPr="008A10EE" w14:paraId="052DDD6B" w14:textId="77777777" w:rsidTr="004F36FD">
        <w:tc>
          <w:tcPr>
            <w:tcW w:w="2787" w:type="dxa"/>
          </w:tcPr>
          <w:p w14:paraId="4B961E5E" w14:textId="1C5A87CA" w:rsidR="002B1EE0" w:rsidRPr="008A10EE" w:rsidRDefault="002B1EE0" w:rsidP="00D14FFA">
            <w:pPr>
              <w:jc w:val="both"/>
              <w:rPr>
                <w:rFonts w:cs="Times New Roman"/>
              </w:rPr>
            </w:pPr>
            <w:r w:rsidRPr="008A10EE">
              <w:rPr>
                <w:rFonts w:cs="Times New Roman"/>
              </w:rPr>
              <w:t>Siapa saja stakeholder yang terlibat dalam Implementasi Perangkat Lunak?</w:t>
            </w:r>
          </w:p>
        </w:tc>
        <w:tc>
          <w:tcPr>
            <w:tcW w:w="2788" w:type="dxa"/>
          </w:tcPr>
          <w:p w14:paraId="5917E80B" w14:textId="5121B480" w:rsidR="002B1EE0" w:rsidRPr="008A10EE" w:rsidRDefault="002B1EE0" w:rsidP="00D14FFA">
            <w:pPr>
              <w:jc w:val="both"/>
              <w:rPr>
                <w:rFonts w:cs="Times New Roman"/>
              </w:rPr>
            </w:pPr>
            <w:r w:rsidRPr="008A10EE">
              <w:rPr>
                <w:rFonts w:cs="Times New Roman"/>
              </w:rPr>
              <w:t>Semua Civitas akademika, karena pada dasarnya adanya software juga berangkat dari kebutuhan penggunanya. Bahkan mahasiswa juga berperan karena berangkat dari keluhan mereka maka akan ada tindak lanjut, begitu pula dosen dan juga pihak manajemen.</w:t>
            </w:r>
          </w:p>
        </w:tc>
      </w:tr>
      <w:tr w:rsidR="002B1EE0" w:rsidRPr="008A10EE" w14:paraId="5E6CC259" w14:textId="77777777" w:rsidTr="004F36FD">
        <w:tc>
          <w:tcPr>
            <w:tcW w:w="2787" w:type="dxa"/>
          </w:tcPr>
          <w:p w14:paraId="313E67F3" w14:textId="3BDAA715" w:rsidR="002B1EE0" w:rsidRPr="008A10EE" w:rsidRDefault="002B1EE0" w:rsidP="00D14FFA">
            <w:pPr>
              <w:jc w:val="both"/>
              <w:rPr>
                <w:rFonts w:cs="Times New Roman"/>
              </w:rPr>
            </w:pPr>
            <w:r w:rsidRPr="008A10EE">
              <w:rPr>
                <w:rFonts w:cs="Times New Roman"/>
              </w:rPr>
              <w:t>Sejauh apa para stakeholder tersebut terlibat dalam prosesnya?</w:t>
            </w:r>
          </w:p>
        </w:tc>
        <w:tc>
          <w:tcPr>
            <w:tcW w:w="2788" w:type="dxa"/>
          </w:tcPr>
          <w:p w14:paraId="42269D49" w14:textId="1DE7425B" w:rsidR="002B1EE0" w:rsidRPr="008A10EE" w:rsidRDefault="002B1EE0" w:rsidP="00D14FFA">
            <w:pPr>
              <w:jc w:val="both"/>
              <w:rPr>
                <w:rFonts w:cs="Times New Roman"/>
              </w:rPr>
            </w:pPr>
            <w:r w:rsidRPr="008A10EE">
              <w:rPr>
                <w:rFonts w:cs="Times New Roman"/>
              </w:rPr>
              <w:t xml:space="preserve">Umumnya orang-orang disini berperan saat Eksekusi dilakukan, yakni pada fase perencanaan dimana mereka mengumpulkan dan menganalisa kebutuhan. Namun saat Eksekusi </w:t>
            </w:r>
            <w:r w:rsidRPr="008A10EE">
              <w:rPr>
                <w:rFonts w:cs="Times New Roman"/>
              </w:rPr>
              <w:lastRenderedPageBreak/>
              <w:t>perannya hanya memantau saja. Kemudian saat Testing semua aktor yang diinginkan dalam aplikasi juga berperan agar saat Launching kendalanya minimum.</w:t>
            </w:r>
          </w:p>
        </w:tc>
      </w:tr>
      <w:tr w:rsidR="002B1EE0" w:rsidRPr="008A10EE" w14:paraId="38CB3B0D" w14:textId="77777777" w:rsidTr="004F36FD">
        <w:tc>
          <w:tcPr>
            <w:tcW w:w="2787" w:type="dxa"/>
          </w:tcPr>
          <w:p w14:paraId="48BBB3E5" w14:textId="1FAB2148" w:rsidR="002B1EE0" w:rsidRPr="008A10EE" w:rsidRDefault="002B1EE0" w:rsidP="00D14FFA">
            <w:pPr>
              <w:jc w:val="both"/>
              <w:rPr>
                <w:rFonts w:cs="Times New Roman"/>
              </w:rPr>
            </w:pPr>
            <w:r w:rsidRPr="008A10EE">
              <w:rPr>
                <w:rFonts w:cs="Times New Roman"/>
              </w:rPr>
              <w:lastRenderedPageBreak/>
              <w:t>Siapa saja aktor yang terlibat dalam implementasi perangkat lunak?</w:t>
            </w:r>
          </w:p>
        </w:tc>
        <w:tc>
          <w:tcPr>
            <w:tcW w:w="2788" w:type="dxa"/>
          </w:tcPr>
          <w:p w14:paraId="63F13D58" w14:textId="04E0771A" w:rsidR="002B1EE0" w:rsidRPr="008A10EE" w:rsidRDefault="002B1EE0" w:rsidP="00D14FFA">
            <w:pPr>
              <w:jc w:val="both"/>
              <w:rPr>
                <w:rFonts w:cs="Times New Roman"/>
              </w:rPr>
            </w:pPr>
            <w:r w:rsidRPr="008A10EE">
              <w:rPr>
                <w:rFonts w:cs="Times New Roman"/>
              </w:rPr>
              <w:t>Orang IT dari STKW untuk Perencanaan, Pihak Outsource untuk Eksekusi, dan Pihak Manajemen untuk Bagian Quality Assurance atau Testing.</w:t>
            </w:r>
          </w:p>
        </w:tc>
      </w:tr>
      <w:tr w:rsidR="002B1EE0" w:rsidRPr="008A10EE" w14:paraId="11904BDD" w14:textId="77777777" w:rsidTr="004F36FD">
        <w:tc>
          <w:tcPr>
            <w:tcW w:w="2787" w:type="dxa"/>
          </w:tcPr>
          <w:p w14:paraId="351D388E" w14:textId="1BBD1D9E" w:rsidR="002B1EE0" w:rsidRPr="008A10EE" w:rsidRDefault="002B1EE0" w:rsidP="00D14FFA">
            <w:pPr>
              <w:jc w:val="both"/>
              <w:rPr>
                <w:rFonts w:cs="Times New Roman"/>
              </w:rPr>
            </w:pPr>
            <w:r w:rsidRPr="008A10EE">
              <w:rPr>
                <w:rFonts w:cs="Times New Roman"/>
              </w:rPr>
              <w:t>Untuk biaya implementasi perangkat lunak, apakah dipisahkan dari biaya pengembangan ataukah digabungkan?</w:t>
            </w:r>
          </w:p>
        </w:tc>
        <w:tc>
          <w:tcPr>
            <w:tcW w:w="2788" w:type="dxa"/>
          </w:tcPr>
          <w:p w14:paraId="3D0F5DDA" w14:textId="7F586E04" w:rsidR="002B1EE0" w:rsidRPr="008A10EE" w:rsidRDefault="002B1EE0" w:rsidP="00D14FFA">
            <w:pPr>
              <w:jc w:val="both"/>
              <w:rPr>
                <w:rFonts w:cs="Times New Roman"/>
              </w:rPr>
            </w:pPr>
            <w:r w:rsidRPr="008A10EE">
              <w:rPr>
                <w:rFonts w:cs="Times New Roman"/>
              </w:rPr>
              <w:t>Dipisahkan dari pihak Outsourcenya</w:t>
            </w:r>
          </w:p>
        </w:tc>
      </w:tr>
      <w:tr w:rsidR="002B1EE0" w:rsidRPr="008A10EE" w14:paraId="246F1F52" w14:textId="77777777" w:rsidTr="004F36FD">
        <w:tc>
          <w:tcPr>
            <w:tcW w:w="2787" w:type="dxa"/>
          </w:tcPr>
          <w:p w14:paraId="15944356" w14:textId="0466028F" w:rsidR="002B1EE0" w:rsidRPr="008A10EE" w:rsidRDefault="002B1EE0" w:rsidP="00D14FFA">
            <w:pPr>
              <w:jc w:val="both"/>
              <w:rPr>
                <w:rFonts w:cs="Times New Roman"/>
              </w:rPr>
            </w:pPr>
            <w:r w:rsidRPr="008A10EE">
              <w:rPr>
                <w:rFonts w:cs="Times New Roman"/>
              </w:rPr>
              <w:t>Waktu yang diberikan untuk implemantasi perangkat lunak apakah sesuai dengan yang direncanakan diawal? Ataukah selama ini yang terjadi adalah keterlambatan?</w:t>
            </w:r>
          </w:p>
        </w:tc>
        <w:tc>
          <w:tcPr>
            <w:tcW w:w="2788" w:type="dxa"/>
          </w:tcPr>
          <w:p w14:paraId="73E7F356" w14:textId="2FE1D2CE" w:rsidR="002B1EE0" w:rsidRPr="008A10EE" w:rsidRDefault="002B1EE0" w:rsidP="00D14FFA">
            <w:pPr>
              <w:jc w:val="both"/>
              <w:rPr>
                <w:rFonts w:cs="Times New Roman"/>
              </w:rPr>
            </w:pPr>
            <w:r w:rsidRPr="008A10EE">
              <w:rPr>
                <w:rFonts w:cs="Times New Roman"/>
              </w:rPr>
              <w:t>Seringkali tepat waktu dan Pihak Outsourcenya Professional.</w:t>
            </w:r>
          </w:p>
        </w:tc>
      </w:tr>
      <w:tr w:rsidR="002B1EE0" w:rsidRPr="008A10EE" w14:paraId="1BCFB5F3" w14:textId="77777777" w:rsidTr="004F36FD">
        <w:tc>
          <w:tcPr>
            <w:tcW w:w="2787" w:type="dxa"/>
          </w:tcPr>
          <w:p w14:paraId="1A9E675D" w14:textId="703E668D" w:rsidR="002B1EE0" w:rsidRPr="008A10EE" w:rsidRDefault="002B1EE0" w:rsidP="00D14FFA">
            <w:pPr>
              <w:jc w:val="both"/>
              <w:rPr>
                <w:rFonts w:cs="Times New Roman"/>
              </w:rPr>
            </w:pPr>
            <w:r w:rsidRPr="008A10EE">
              <w:rPr>
                <w:rFonts w:cs="Times New Roman"/>
              </w:rPr>
              <w:t>Apakah implementasi perangkat lunak sudah sesuai dengan visi misi serta nilai-nilai perusahaan?</w:t>
            </w:r>
          </w:p>
        </w:tc>
        <w:tc>
          <w:tcPr>
            <w:tcW w:w="2788" w:type="dxa"/>
          </w:tcPr>
          <w:p w14:paraId="49F01E85" w14:textId="52343B93" w:rsidR="002B1EE0" w:rsidRPr="008A10EE" w:rsidRDefault="002B1EE0" w:rsidP="00D14FFA">
            <w:pPr>
              <w:jc w:val="both"/>
              <w:rPr>
                <w:rFonts w:cs="Times New Roman"/>
              </w:rPr>
            </w:pPr>
            <w:r w:rsidRPr="008A10EE">
              <w:rPr>
                <w:rFonts w:cs="Times New Roman"/>
              </w:rPr>
              <w:t>Sangat Mendukung</w:t>
            </w:r>
          </w:p>
        </w:tc>
      </w:tr>
      <w:tr w:rsidR="002B1EE0" w:rsidRPr="008A10EE" w14:paraId="69B90B0F" w14:textId="77777777" w:rsidTr="004F36FD">
        <w:tc>
          <w:tcPr>
            <w:tcW w:w="2787" w:type="dxa"/>
          </w:tcPr>
          <w:p w14:paraId="78355396" w14:textId="19B17C80" w:rsidR="002B1EE0" w:rsidRPr="008A10EE" w:rsidRDefault="002B1EE0" w:rsidP="00D14FFA">
            <w:pPr>
              <w:jc w:val="both"/>
              <w:rPr>
                <w:rFonts w:cs="Times New Roman"/>
              </w:rPr>
            </w:pPr>
            <w:r w:rsidRPr="008A10EE">
              <w:rPr>
                <w:rFonts w:cs="Times New Roman"/>
              </w:rPr>
              <w:t>Jika iya, Bagaimana implementasi perangkat lunak tersebut memberi dampak pada proses bisnis instansi?</w:t>
            </w:r>
          </w:p>
        </w:tc>
        <w:tc>
          <w:tcPr>
            <w:tcW w:w="2788" w:type="dxa"/>
          </w:tcPr>
          <w:p w14:paraId="30D4AB36" w14:textId="0F108988" w:rsidR="002B1EE0" w:rsidRPr="008A10EE" w:rsidRDefault="002B1EE0" w:rsidP="00D14FFA">
            <w:pPr>
              <w:jc w:val="both"/>
              <w:rPr>
                <w:rFonts w:cs="Times New Roman"/>
              </w:rPr>
            </w:pPr>
            <w:r w:rsidRPr="008A10EE">
              <w:rPr>
                <w:rFonts w:cs="Times New Roman"/>
              </w:rPr>
              <w:t xml:space="preserve">Migrasi ke IT Mempercepat, Mengefektifkan serta Mengefisiensikan setiap Aktivitas Operasional. Jika Proses Bisnis bagus maka kualitas didalamnya akan mengikuti, sehingga akan mendorong kualitas STKW </w:t>
            </w:r>
            <w:r w:rsidRPr="008A10EE">
              <w:rPr>
                <w:rFonts w:cs="Times New Roman"/>
              </w:rPr>
              <w:lastRenderedPageBreak/>
              <w:t>ini yang direpresentasikan dengan Akreditasi Instansi.</w:t>
            </w:r>
          </w:p>
        </w:tc>
      </w:tr>
      <w:tr w:rsidR="002B1EE0" w:rsidRPr="008A10EE" w14:paraId="39514541" w14:textId="77777777" w:rsidTr="004F36FD">
        <w:tc>
          <w:tcPr>
            <w:tcW w:w="2787" w:type="dxa"/>
          </w:tcPr>
          <w:p w14:paraId="49C224D5" w14:textId="505DD0AF" w:rsidR="002B1EE0" w:rsidRPr="008A10EE" w:rsidRDefault="002B1EE0" w:rsidP="00D14FFA">
            <w:pPr>
              <w:jc w:val="both"/>
              <w:rPr>
                <w:rFonts w:cs="Times New Roman"/>
              </w:rPr>
            </w:pPr>
            <w:r w:rsidRPr="008A10EE">
              <w:rPr>
                <w:rFonts w:cs="Times New Roman"/>
              </w:rPr>
              <w:lastRenderedPageBreak/>
              <w:t>Apakah aturan yang berlaku dalam perusahaan mempengaruhi proses implementasi perangkat lunak?</w:t>
            </w:r>
          </w:p>
        </w:tc>
        <w:tc>
          <w:tcPr>
            <w:tcW w:w="2788" w:type="dxa"/>
          </w:tcPr>
          <w:p w14:paraId="380BD759" w14:textId="2B93FEB5" w:rsidR="002B1EE0" w:rsidRPr="008A10EE" w:rsidRDefault="002B1EE0" w:rsidP="00D14FFA">
            <w:pPr>
              <w:jc w:val="both"/>
              <w:rPr>
                <w:rFonts w:cs="Times New Roman"/>
              </w:rPr>
            </w:pPr>
            <w:r w:rsidRPr="008A10EE">
              <w:rPr>
                <w:rFonts w:cs="Times New Roman"/>
              </w:rPr>
              <w:t>Ada aturan-aturan terkait</w:t>
            </w:r>
          </w:p>
        </w:tc>
      </w:tr>
      <w:tr w:rsidR="002B1EE0" w:rsidRPr="008A10EE" w14:paraId="6FDC6200" w14:textId="77777777" w:rsidTr="004F36FD">
        <w:tc>
          <w:tcPr>
            <w:tcW w:w="2787" w:type="dxa"/>
          </w:tcPr>
          <w:p w14:paraId="16246464" w14:textId="6B49B61B" w:rsidR="002B1EE0" w:rsidRPr="008A10EE" w:rsidRDefault="002B1EE0" w:rsidP="00D14FFA">
            <w:pPr>
              <w:jc w:val="both"/>
              <w:rPr>
                <w:rFonts w:cs="Times New Roman"/>
              </w:rPr>
            </w:pPr>
            <w:r w:rsidRPr="008A10EE">
              <w:rPr>
                <w:rFonts w:cs="Times New Roman"/>
              </w:rPr>
              <w:t>Jika iya, apakah terjadi penyesuaian aturan dengan implementasi perangkat lunak?</w:t>
            </w:r>
          </w:p>
        </w:tc>
        <w:tc>
          <w:tcPr>
            <w:tcW w:w="2788" w:type="dxa"/>
          </w:tcPr>
          <w:p w14:paraId="0D2C1989" w14:textId="38CF31E1" w:rsidR="002B1EE0" w:rsidRPr="008A10EE" w:rsidRDefault="002B1EE0" w:rsidP="00D14FFA">
            <w:pPr>
              <w:jc w:val="both"/>
              <w:rPr>
                <w:rFonts w:cs="Times New Roman"/>
              </w:rPr>
            </w:pPr>
            <w:r w:rsidRPr="008A10EE">
              <w:rPr>
                <w:rFonts w:cs="Times New Roman"/>
              </w:rPr>
              <w:t>Masalah penyesuaian itu bergantung kondisi, umumnya berangkat dari Kebutuhan. Adanya implementasi juga mengikuti ketentuan dari Instansi yang tiba-tiba mewajibkan menggunakan aplikasi, karena mendukung proses bisnis instansi ini.</w:t>
            </w:r>
          </w:p>
        </w:tc>
      </w:tr>
      <w:tr w:rsidR="002B1EE0" w:rsidRPr="008A10EE" w14:paraId="64A6D918" w14:textId="77777777" w:rsidTr="004F36FD">
        <w:tc>
          <w:tcPr>
            <w:tcW w:w="2787" w:type="dxa"/>
          </w:tcPr>
          <w:p w14:paraId="08674C9C" w14:textId="55FC606B" w:rsidR="002B1EE0" w:rsidRPr="008A10EE" w:rsidRDefault="002B1EE0" w:rsidP="00D14FFA">
            <w:pPr>
              <w:jc w:val="both"/>
              <w:rPr>
                <w:rFonts w:cs="Times New Roman"/>
              </w:rPr>
            </w:pPr>
            <w:r w:rsidRPr="008A10EE">
              <w:rPr>
                <w:rFonts w:cs="Times New Roman"/>
              </w:rPr>
              <w:t>Adakah hukum yang mempengaruhi proses IPL? Jika iya apa yang dilakukan pihak Institusi mengenai masalah tersebut?</w:t>
            </w:r>
          </w:p>
        </w:tc>
        <w:tc>
          <w:tcPr>
            <w:tcW w:w="2788" w:type="dxa"/>
          </w:tcPr>
          <w:p w14:paraId="7DF2BF6E" w14:textId="0349C486" w:rsidR="002B1EE0" w:rsidRPr="008A10EE" w:rsidRDefault="002B1EE0" w:rsidP="00D14FFA">
            <w:pPr>
              <w:jc w:val="both"/>
              <w:rPr>
                <w:rFonts w:cs="Times New Roman"/>
              </w:rPr>
            </w:pPr>
            <w:r w:rsidRPr="008A10EE">
              <w:rPr>
                <w:rFonts w:cs="Times New Roman"/>
              </w:rPr>
              <w:t>Umumnya aturan yang berlaku berasal dari pihak yang menaungi STKW yakni Dikti, apapun yang dicetuskan oleh pihak sana akan berpengaruh terhadap proses yang ada disini termasuk Implementasi Perangkat Lunak.</w:t>
            </w:r>
          </w:p>
        </w:tc>
      </w:tr>
      <w:tr w:rsidR="002B1EE0" w:rsidRPr="008A10EE" w14:paraId="676C0871" w14:textId="77777777" w:rsidTr="004F36FD">
        <w:tc>
          <w:tcPr>
            <w:tcW w:w="2787" w:type="dxa"/>
          </w:tcPr>
          <w:p w14:paraId="42752B50" w14:textId="497D7B77" w:rsidR="002B1EE0" w:rsidRPr="008A10EE" w:rsidRDefault="002B1EE0" w:rsidP="00D14FFA">
            <w:pPr>
              <w:jc w:val="both"/>
              <w:rPr>
                <w:rFonts w:cs="Times New Roman"/>
              </w:rPr>
            </w:pPr>
            <w:r w:rsidRPr="008A10EE">
              <w:rPr>
                <w:rFonts w:cs="Times New Roman"/>
              </w:rPr>
              <w:t>Apakah ada training untuk user setelah selesai implementasi perangkat lunak?</w:t>
            </w:r>
          </w:p>
        </w:tc>
        <w:tc>
          <w:tcPr>
            <w:tcW w:w="2788" w:type="dxa"/>
          </w:tcPr>
          <w:p w14:paraId="240B7AA0" w14:textId="4F77206D" w:rsidR="002B1EE0" w:rsidRPr="008A10EE" w:rsidRDefault="002B1EE0" w:rsidP="00D14FFA">
            <w:pPr>
              <w:jc w:val="both"/>
              <w:rPr>
                <w:rFonts w:cs="Times New Roman"/>
              </w:rPr>
            </w:pPr>
            <w:r w:rsidRPr="008A10EE">
              <w:rPr>
                <w:rFonts w:cs="Times New Roman"/>
              </w:rPr>
              <w:t>Selalu ada Training untuk Implementasi Perangkat Lunak disini</w:t>
            </w:r>
          </w:p>
        </w:tc>
      </w:tr>
      <w:tr w:rsidR="002B1EE0" w:rsidRPr="008A10EE" w14:paraId="06D28AB9" w14:textId="77777777" w:rsidTr="004F36FD">
        <w:tc>
          <w:tcPr>
            <w:tcW w:w="2787" w:type="dxa"/>
          </w:tcPr>
          <w:p w14:paraId="2B0D6F1D" w14:textId="30AAD686" w:rsidR="002B1EE0" w:rsidRPr="008A10EE" w:rsidRDefault="002B1EE0" w:rsidP="00D14FFA">
            <w:pPr>
              <w:jc w:val="both"/>
              <w:rPr>
                <w:rFonts w:cs="Times New Roman"/>
              </w:rPr>
            </w:pPr>
            <w:r w:rsidRPr="008A10EE">
              <w:rPr>
                <w:rFonts w:cs="Times New Roman"/>
              </w:rPr>
              <w:t>Jika tidak, apakah ada user guide tersendiri?</w:t>
            </w:r>
          </w:p>
        </w:tc>
        <w:tc>
          <w:tcPr>
            <w:tcW w:w="2788" w:type="dxa"/>
          </w:tcPr>
          <w:p w14:paraId="3D6C8261" w14:textId="16BCB30E" w:rsidR="002B1EE0" w:rsidRPr="008A10EE" w:rsidRDefault="002B1EE0" w:rsidP="00D14FFA">
            <w:pPr>
              <w:jc w:val="both"/>
              <w:rPr>
                <w:rFonts w:cs="Times New Roman"/>
              </w:rPr>
            </w:pPr>
            <w:r w:rsidRPr="008A10EE">
              <w:rPr>
                <w:rFonts w:cs="Times New Roman"/>
              </w:rPr>
              <w:t>Secara keseluruhan tidak ada karena pada fase Testing di jelaskan dengan cukup jelas oleh pihak outsource, selain itu penggunaannya juga cukup mudah.</w:t>
            </w:r>
          </w:p>
        </w:tc>
      </w:tr>
      <w:tr w:rsidR="002B1EE0" w:rsidRPr="008A10EE" w14:paraId="71BD9DDA" w14:textId="77777777" w:rsidTr="004F36FD">
        <w:tc>
          <w:tcPr>
            <w:tcW w:w="2787" w:type="dxa"/>
          </w:tcPr>
          <w:p w14:paraId="64CDDAED" w14:textId="1316D177" w:rsidR="002B1EE0" w:rsidRPr="008A10EE" w:rsidRDefault="002B1EE0" w:rsidP="00D14FFA">
            <w:pPr>
              <w:jc w:val="both"/>
              <w:rPr>
                <w:rFonts w:cs="Times New Roman"/>
              </w:rPr>
            </w:pPr>
            <w:r w:rsidRPr="008A10EE">
              <w:rPr>
                <w:rFonts w:cs="Times New Roman"/>
              </w:rPr>
              <w:lastRenderedPageBreak/>
              <w:t>Jika iya, pihak mana saja yang mengikuti training?</w:t>
            </w:r>
          </w:p>
        </w:tc>
        <w:tc>
          <w:tcPr>
            <w:tcW w:w="2788" w:type="dxa"/>
          </w:tcPr>
          <w:p w14:paraId="4854A152" w14:textId="30AB6AB6" w:rsidR="002B1EE0" w:rsidRPr="008A10EE" w:rsidRDefault="002B1EE0" w:rsidP="00D14FFA">
            <w:pPr>
              <w:jc w:val="both"/>
              <w:rPr>
                <w:rFonts w:cs="Times New Roman"/>
              </w:rPr>
            </w:pPr>
            <w:r w:rsidRPr="008A10EE">
              <w:rPr>
                <w:rFonts w:cs="Times New Roman"/>
              </w:rPr>
              <w:t>Pihak Outsource tentu saja sebagai yang membimbing. Untuk pihak yang dibimbing menyesuaikan pada siapa saja pengguna dari Software tersebut, tetapi umumnya Operator IT juga selalu mengikuti Training</w:t>
            </w:r>
          </w:p>
        </w:tc>
      </w:tr>
      <w:tr w:rsidR="002B1EE0" w:rsidRPr="008A10EE" w14:paraId="2F67BC7A" w14:textId="77777777" w:rsidTr="004F36FD">
        <w:tc>
          <w:tcPr>
            <w:tcW w:w="2787" w:type="dxa"/>
          </w:tcPr>
          <w:p w14:paraId="2AA59FF3" w14:textId="79136044" w:rsidR="002B1EE0" w:rsidRPr="008A10EE" w:rsidRDefault="002B1EE0" w:rsidP="00D14FFA">
            <w:pPr>
              <w:jc w:val="both"/>
              <w:rPr>
                <w:rFonts w:cs="Times New Roman"/>
              </w:rPr>
            </w:pPr>
            <w:r w:rsidRPr="008A10EE">
              <w:rPr>
                <w:rFonts w:cs="Times New Roman"/>
              </w:rPr>
              <w:t>Bagaimana ketika terdapat masalah pada perangkat lunak yang telah diimplementasikan?</w:t>
            </w:r>
          </w:p>
        </w:tc>
        <w:tc>
          <w:tcPr>
            <w:tcW w:w="2788" w:type="dxa"/>
          </w:tcPr>
          <w:p w14:paraId="2EF60698" w14:textId="4169A6A5" w:rsidR="002B1EE0" w:rsidRPr="008A10EE" w:rsidRDefault="002B1EE0" w:rsidP="00D14FFA">
            <w:pPr>
              <w:jc w:val="both"/>
              <w:rPr>
                <w:rFonts w:cs="Times New Roman"/>
              </w:rPr>
            </w:pPr>
            <w:r w:rsidRPr="008A10EE">
              <w:rPr>
                <w:rFonts w:cs="Times New Roman"/>
              </w:rPr>
              <w:t>Karena semua Software Outsource umumnya aduan pada Software yang ada akan ditampung oleh Operator dan Helpdesk IT di STKW kemudian disampaikan ke Pihak Outsource. Nantinya akan ada tindak lanjut dari pihak outsource.</w:t>
            </w:r>
          </w:p>
        </w:tc>
      </w:tr>
      <w:tr w:rsidR="002B1EE0" w:rsidRPr="008A10EE" w14:paraId="31872CBC" w14:textId="77777777" w:rsidTr="004F36FD">
        <w:tc>
          <w:tcPr>
            <w:tcW w:w="2787" w:type="dxa"/>
          </w:tcPr>
          <w:p w14:paraId="6E5D0D50" w14:textId="0C2E23C7" w:rsidR="002B1EE0" w:rsidRPr="008A10EE" w:rsidRDefault="002B1EE0" w:rsidP="00D14FFA">
            <w:pPr>
              <w:jc w:val="both"/>
              <w:rPr>
                <w:rFonts w:cs="Times New Roman"/>
              </w:rPr>
            </w:pPr>
            <w:r w:rsidRPr="008A10EE">
              <w:rPr>
                <w:rFonts w:cs="Times New Roman"/>
              </w:rPr>
              <w:t>Dari pihak Institusi sendiri, apakah terdapat bagian IT helpdesk sendiri yang menjadi backup agar menjadi pusat aduan sebelum melapor pada Vendor?</w:t>
            </w:r>
          </w:p>
        </w:tc>
        <w:tc>
          <w:tcPr>
            <w:tcW w:w="2788" w:type="dxa"/>
          </w:tcPr>
          <w:p w14:paraId="02D49C92" w14:textId="2262E708" w:rsidR="002B1EE0" w:rsidRPr="008A10EE" w:rsidRDefault="002B1EE0" w:rsidP="00D14FFA">
            <w:pPr>
              <w:jc w:val="both"/>
              <w:rPr>
                <w:rFonts w:cs="Times New Roman"/>
              </w:rPr>
            </w:pPr>
            <w:r w:rsidRPr="008A10EE">
              <w:rPr>
                <w:rFonts w:cs="Times New Roman"/>
              </w:rPr>
              <w:t>Ada, terkadang pengetahuan saat Training berguna untuk Operator dan Helpdes untuk menanggulangi permasalahan sementara dari Civitas Akademika.</w:t>
            </w:r>
          </w:p>
        </w:tc>
      </w:tr>
      <w:tr w:rsidR="002B1EE0" w:rsidRPr="008A10EE" w14:paraId="14FA5D1B" w14:textId="77777777" w:rsidTr="004F36FD">
        <w:tc>
          <w:tcPr>
            <w:tcW w:w="2787" w:type="dxa"/>
          </w:tcPr>
          <w:p w14:paraId="1D1BCCA4" w14:textId="25AD7330" w:rsidR="002B1EE0" w:rsidRPr="008A10EE" w:rsidRDefault="002B1EE0" w:rsidP="00D14FFA">
            <w:pPr>
              <w:jc w:val="both"/>
              <w:rPr>
                <w:rFonts w:cs="Times New Roman"/>
              </w:rPr>
            </w:pPr>
            <w:r w:rsidRPr="008A10EE">
              <w:rPr>
                <w:rFonts w:cs="Times New Roman"/>
              </w:rPr>
              <w:t>Apa saja aspek yang diperhatikan saat Testing?</w:t>
            </w:r>
          </w:p>
        </w:tc>
        <w:tc>
          <w:tcPr>
            <w:tcW w:w="2788" w:type="dxa"/>
          </w:tcPr>
          <w:p w14:paraId="4E8665C0" w14:textId="0374F844" w:rsidR="002B1EE0" w:rsidRPr="008A10EE" w:rsidRDefault="002B1EE0" w:rsidP="00D14FFA">
            <w:pPr>
              <w:jc w:val="both"/>
              <w:rPr>
                <w:rFonts w:cs="Times New Roman"/>
              </w:rPr>
            </w:pPr>
            <w:r w:rsidRPr="008A10EE">
              <w:rPr>
                <w:rFonts w:cs="Times New Roman"/>
              </w:rPr>
              <w:t>Yang utama tentu saja fungsional dari Software tersebut apakah sudah sesuai dengan yang diinginkan atau belum. Kemudian aspek kenyamanan seperti UI dan UX aplikasi terkadang juga kami kritisi. Kemudian untuk Kapasitas dan Availabilitas mengikuti karena Civitas tidak terlalu banyak dan tidak setiap saat menggunakan Software yang disediakan.</w:t>
            </w:r>
          </w:p>
        </w:tc>
      </w:tr>
      <w:tr w:rsidR="002B1EE0" w:rsidRPr="008A10EE" w14:paraId="33BACE4F" w14:textId="77777777" w:rsidTr="004F36FD">
        <w:tc>
          <w:tcPr>
            <w:tcW w:w="2787" w:type="dxa"/>
          </w:tcPr>
          <w:p w14:paraId="71C460F1" w14:textId="12424D66" w:rsidR="002B1EE0" w:rsidRPr="008A10EE" w:rsidRDefault="002B1EE0" w:rsidP="00D14FFA">
            <w:pPr>
              <w:jc w:val="both"/>
              <w:rPr>
                <w:rFonts w:cs="Times New Roman"/>
              </w:rPr>
            </w:pPr>
            <w:r w:rsidRPr="008A10EE">
              <w:rPr>
                <w:rFonts w:cs="Times New Roman"/>
              </w:rPr>
              <w:lastRenderedPageBreak/>
              <w:t>Bagaimana testing memberi dampak pada kelancaran implementasi perangkat lunak?</w:t>
            </w:r>
          </w:p>
        </w:tc>
        <w:tc>
          <w:tcPr>
            <w:tcW w:w="2788" w:type="dxa"/>
          </w:tcPr>
          <w:p w14:paraId="15C7F97C" w14:textId="27377A9A" w:rsidR="002B1EE0" w:rsidRPr="008A10EE" w:rsidRDefault="002B1EE0" w:rsidP="00D14FFA">
            <w:pPr>
              <w:jc w:val="both"/>
              <w:rPr>
                <w:rFonts w:cs="Times New Roman"/>
              </w:rPr>
            </w:pPr>
            <w:r w:rsidRPr="008A10EE">
              <w:rPr>
                <w:rFonts w:cs="Times New Roman"/>
              </w:rPr>
              <w:t>Testing membuat segala sesuatunya menjadi lebih mudah dan lancar.</w:t>
            </w:r>
          </w:p>
        </w:tc>
      </w:tr>
      <w:tr w:rsidR="002B1EE0" w:rsidRPr="008A10EE" w14:paraId="3F242277" w14:textId="77777777" w:rsidTr="004F36FD">
        <w:tc>
          <w:tcPr>
            <w:tcW w:w="2787" w:type="dxa"/>
          </w:tcPr>
          <w:p w14:paraId="0C4CA4D7" w14:textId="34D8B7C3" w:rsidR="002B1EE0" w:rsidRPr="008A10EE" w:rsidRDefault="002B1EE0" w:rsidP="00D14FFA">
            <w:pPr>
              <w:jc w:val="both"/>
              <w:rPr>
                <w:rFonts w:cs="Times New Roman"/>
              </w:rPr>
            </w:pPr>
            <w:r w:rsidRPr="008A10EE">
              <w:rPr>
                <w:rFonts w:cs="Times New Roman"/>
              </w:rPr>
              <w:t>Bagaimana prosedur testing Implementasi Perangkat Lunak tersebut? Siapa saja yang akan terlibat didalamnya?</w:t>
            </w:r>
          </w:p>
        </w:tc>
        <w:tc>
          <w:tcPr>
            <w:tcW w:w="2788" w:type="dxa"/>
          </w:tcPr>
          <w:p w14:paraId="735C8340" w14:textId="6B18FFE8" w:rsidR="002B1EE0" w:rsidRPr="008A10EE" w:rsidRDefault="002B1EE0" w:rsidP="00D14FFA">
            <w:pPr>
              <w:jc w:val="both"/>
              <w:rPr>
                <w:rFonts w:cs="Times New Roman"/>
              </w:rPr>
            </w:pPr>
            <w:r w:rsidRPr="008A10EE">
              <w:rPr>
                <w:rFonts w:cs="Times New Roman"/>
              </w:rPr>
              <w:t>Tidak ada prosedur testing. Semuanya mengalir berdasarkan kebutuhan saat itu juga oleh pihak yang terlibat.</w:t>
            </w:r>
          </w:p>
        </w:tc>
      </w:tr>
      <w:tr w:rsidR="002B1EE0" w:rsidRPr="008A10EE" w14:paraId="4A751ABE" w14:textId="77777777" w:rsidTr="004F36FD">
        <w:tc>
          <w:tcPr>
            <w:tcW w:w="2787" w:type="dxa"/>
          </w:tcPr>
          <w:p w14:paraId="3CD3BAFA" w14:textId="14513F43" w:rsidR="002B1EE0" w:rsidRPr="008A10EE" w:rsidRDefault="002B1EE0" w:rsidP="00D14FFA">
            <w:pPr>
              <w:jc w:val="both"/>
              <w:rPr>
                <w:rFonts w:cs="Times New Roman"/>
              </w:rPr>
            </w:pPr>
            <w:r w:rsidRPr="008A10EE">
              <w:rPr>
                <w:rFonts w:cs="Times New Roman"/>
              </w:rPr>
              <w:t>Dalam implementasi perangkat lunak, teknik apa yang digunakan untuk memigrasi data dari sistem lama ke sistem baru?</w:t>
            </w:r>
          </w:p>
        </w:tc>
        <w:tc>
          <w:tcPr>
            <w:tcW w:w="2788" w:type="dxa"/>
          </w:tcPr>
          <w:p w14:paraId="21B8D2A0" w14:textId="7E41CEC9" w:rsidR="002B1EE0" w:rsidRPr="008A10EE" w:rsidRDefault="002B1EE0" w:rsidP="00D14FFA">
            <w:pPr>
              <w:jc w:val="both"/>
              <w:rPr>
                <w:rFonts w:cs="Times New Roman"/>
              </w:rPr>
            </w:pPr>
            <w:r w:rsidRPr="008A10EE">
              <w:rPr>
                <w:rFonts w:cs="Times New Roman"/>
              </w:rPr>
              <w:t>Data kami Extract kemudian untuk Pemindahan (Transform dan Load) akan diurus oleh Pihak Outsource</w:t>
            </w:r>
          </w:p>
        </w:tc>
      </w:tr>
      <w:tr w:rsidR="002B1EE0" w:rsidRPr="008A10EE" w14:paraId="73B64703" w14:textId="77777777" w:rsidTr="004F36FD">
        <w:tc>
          <w:tcPr>
            <w:tcW w:w="2787" w:type="dxa"/>
          </w:tcPr>
          <w:p w14:paraId="708FC27F" w14:textId="14B682BC" w:rsidR="002B1EE0" w:rsidRPr="008A10EE" w:rsidRDefault="002B1EE0" w:rsidP="00D14FFA">
            <w:pPr>
              <w:jc w:val="both"/>
              <w:rPr>
                <w:rFonts w:cs="Times New Roman"/>
              </w:rPr>
            </w:pPr>
            <w:r w:rsidRPr="008A10EE">
              <w:rPr>
                <w:rFonts w:cs="Times New Roman"/>
              </w:rPr>
              <w:t>Bagaimana bentuk komitmen dan dukungan dari pihak manajemen terkait dengan implementasi perangkat lunak?</w:t>
            </w:r>
          </w:p>
        </w:tc>
        <w:tc>
          <w:tcPr>
            <w:tcW w:w="2788" w:type="dxa"/>
          </w:tcPr>
          <w:p w14:paraId="56256591" w14:textId="2C488192" w:rsidR="002B1EE0" w:rsidRPr="008A10EE" w:rsidRDefault="002B1EE0" w:rsidP="00D14FFA">
            <w:pPr>
              <w:jc w:val="both"/>
              <w:rPr>
                <w:rFonts w:cs="Times New Roman"/>
              </w:rPr>
            </w:pPr>
            <w:r w:rsidRPr="008A10EE">
              <w:rPr>
                <w:rFonts w:cs="Times New Roman"/>
              </w:rPr>
              <w:t>Salah satu contohnya adalah adanya wadah untuk aduan terhadap software yang digunakan serta bentuk kontrak terhadap pihak outsource. Selain itu aplikasi juga diupdate secara berkala jika ada kebutuhan tambahan.</w:t>
            </w:r>
          </w:p>
        </w:tc>
      </w:tr>
      <w:tr w:rsidR="002B1EE0" w:rsidRPr="008A10EE" w14:paraId="630DDCD0" w14:textId="77777777" w:rsidTr="004F36FD">
        <w:tc>
          <w:tcPr>
            <w:tcW w:w="2787" w:type="dxa"/>
          </w:tcPr>
          <w:p w14:paraId="66431DF8" w14:textId="18AB113E" w:rsidR="002B1EE0" w:rsidRPr="008A10EE" w:rsidRDefault="002B1EE0" w:rsidP="00D14FFA">
            <w:pPr>
              <w:jc w:val="both"/>
              <w:rPr>
                <w:rFonts w:cs="Times New Roman"/>
              </w:rPr>
            </w:pPr>
            <w:r w:rsidRPr="008A10EE">
              <w:rPr>
                <w:rFonts w:cs="Times New Roman"/>
              </w:rPr>
              <w:t>Tata kelola yang ada pada organisasi (kebijakan dan prosedur) apakah mendukung implementasi perangkat lunak?</w:t>
            </w:r>
          </w:p>
        </w:tc>
        <w:tc>
          <w:tcPr>
            <w:tcW w:w="2788" w:type="dxa"/>
          </w:tcPr>
          <w:p w14:paraId="37E18DE8" w14:textId="1C3B257A" w:rsidR="002B1EE0" w:rsidRPr="008A10EE" w:rsidRDefault="002B1EE0" w:rsidP="00D14FFA">
            <w:pPr>
              <w:jc w:val="both"/>
              <w:rPr>
                <w:rFonts w:cs="Times New Roman"/>
              </w:rPr>
            </w:pPr>
            <w:r w:rsidRPr="008A10EE">
              <w:rPr>
                <w:rFonts w:cs="Times New Roman"/>
              </w:rPr>
              <w:t>Tentu saja efek dari Tata Kelola Organisasi sangat terasa karena jika Tata Kelola bagus maka Implementasi perangkat lunak akan lebih baik dan lebih mudah.</w:t>
            </w:r>
          </w:p>
        </w:tc>
      </w:tr>
      <w:tr w:rsidR="002B1EE0" w:rsidRPr="008A10EE" w14:paraId="0D5BAE5F" w14:textId="77777777" w:rsidTr="004F36FD">
        <w:tc>
          <w:tcPr>
            <w:tcW w:w="2787" w:type="dxa"/>
          </w:tcPr>
          <w:p w14:paraId="6CC467DC" w14:textId="7763A115" w:rsidR="002B1EE0" w:rsidRPr="008A10EE" w:rsidRDefault="002B1EE0" w:rsidP="00D14FFA">
            <w:pPr>
              <w:jc w:val="both"/>
              <w:rPr>
                <w:rFonts w:cs="Times New Roman"/>
              </w:rPr>
            </w:pPr>
            <w:r w:rsidRPr="008A10EE">
              <w:rPr>
                <w:rFonts w:cs="Times New Roman"/>
              </w:rPr>
              <w:t>Secara Keseluruhan, apakah Implementasi Perangkat Lunak di STKW ini bisa dikatakan sebagai Implementasi yang berhasil?</w:t>
            </w:r>
          </w:p>
        </w:tc>
        <w:tc>
          <w:tcPr>
            <w:tcW w:w="2788" w:type="dxa"/>
          </w:tcPr>
          <w:p w14:paraId="45D166A5" w14:textId="196D4C6E" w:rsidR="002B1EE0" w:rsidRPr="008A10EE" w:rsidRDefault="002B1EE0" w:rsidP="00D14FFA">
            <w:pPr>
              <w:jc w:val="both"/>
              <w:rPr>
                <w:rFonts w:cs="Times New Roman"/>
              </w:rPr>
            </w:pPr>
            <w:r w:rsidRPr="008A10EE">
              <w:rPr>
                <w:rFonts w:cs="Times New Roman"/>
              </w:rPr>
              <w:t>Bisa saya katakan Berhasil</w:t>
            </w:r>
          </w:p>
        </w:tc>
      </w:tr>
    </w:tbl>
    <w:p w14:paraId="353FE865" w14:textId="77777777" w:rsidR="00E04F41" w:rsidRPr="008A10EE" w:rsidRDefault="00E04F41" w:rsidP="001B0998">
      <w:pPr>
        <w:rPr>
          <w:rFonts w:cs="Times New Roman"/>
          <w:lang w:val="en-US"/>
        </w:rPr>
      </w:pPr>
    </w:p>
    <w:p w14:paraId="58B57839" w14:textId="77777777" w:rsidR="00981897" w:rsidRDefault="00981897" w:rsidP="001B0998">
      <w:pPr>
        <w:contextualSpacing/>
        <w:rPr>
          <w:rFonts w:cs="Times New Roman"/>
          <w:b/>
          <w:bCs/>
          <w:lang w:val="en-US"/>
        </w:rPr>
      </w:pPr>
    </w:p>
    <w:p w14:paraId="5F1BB225" w14:textId="4A9BDE8C" w:rsidR="00C8119B" w:rsidRPr="008A10EE" w:rsidRDefault="00C8119B" w:rsidP="001B0998">
      <w:pPr>
        <w:contextualSpacing/>
        <w:rPr>
          <w:rFonts w:cs="Times New Roman"/>
          <w:b/>
          <w:bCs/>
          <w:lang w:val="en-US"/>
        </w:rPr>
      </w:pPr>
      <w:r w:rsidRPr="008A10EE">
        <w:rPr>
          <w:rFonts w:cs="Times New Roman"/>
          <w:b/>
          <w:bCs/>
          <w:lang w:val="en-US"/>
        </w:rPr>
        <w:lastRenderedPageBreak/>
        <w:t>Transkrip Wawancara Responden 11</w:t>
      </w:r>
    </w:p>
    <w:p w14:paraId="66E82491" w14:textId="77777777" w:rsidR="00BC027A"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Ilmu Ekonomi (STIE) Mahardhika.</w:t>
      </w:r>
    </w:p>
    <w:p w14:paraId="448E1F17" w14:textId="72CFB061" w:rsidR="00C8119B" w:rsidRPr="008A10EE" w:rsidRDefault="00C8119B" w:rsidP="001B0998">
      <w:pPr>
        <w:rPr>
          <w:rFonts w:cs="Times New Roman"/>
        </w:rPr>
      </w:pPr>
    </w:p>
    <w:p w14:paraId="433E250A" w14:textId="2485A0C8" w:rsidR="00D14FFA" w:rsidRPr="008A10EE" w:rsidRDefault="00D14FFA" w:rsidP="00D14FFA">
      <w:pPr>
        <w:pStyle w:val="Caption"/>
        <w:keepNext/>
        <w:rPr>
          <w:rFonts w:cs="Times New Roman"/>
        </w:rPr>
      </w:pPr>
      <w:bookmarkStart w:id="1231" w:name="_Toc4847166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1</w:t>
      </w:r>
      <w:r w:rsidR="00182426">
        <w:rPr>
          <w:rFonts w:cs="Times New Roman"/>
        </w:rPr>
        <w:fldChar w:fldCharType="end"/>
      </w:r>
      <w:r w:rsidRPr="008A10EE">
        <w:rPr>
          <w:rFonts w:cs="Times New Roman"/>
        </w:rPr>
        <w:t xml:space="preserve"> Transkrip Wawancara Responden 11</w:t>
      </w:r>
      <w:bookmarkEnd w:id="1231"/>
    </w:p>
    <w:tbl>
      <w:tblPr>
        <w:tblStyle w:val="TableGrid"/>
        <w:tblW w:w="0" w:type="auto"/>
        <w:tblLook w:val="04A0" w:firstRow="1" w:lastRow="0" w:firstColumn="1" w:lastColumn="0" w:noHBand="0" w:noVBand="1"/>
      </w:tblPr>
      <w:tblGrid>
        <w:gridCol w:w="2451"/>
        <w:gridCol w:w="1538"/>
        <w:gridCol w:w="1586"/>
      </w:tblGrid>
      <w:tr w:rsidR="00C8119B" w:rsidRPr="008A10EE" w14:paraId="6D0BC8C4" w14:textId="77777777" w:rsidTr="00981897">
        <w:trPr>
          <w:tblHeader/>
        </w:trPr>
        <w:tc>
          <w:tcPr>
            <w:tcW w:w="2451" w:type="dxa"/>
          </w:tcPr>
          <w:p w14:paraId="7C133933" w14:textId="77777777" w:rsidR="00C8119B" w:rsidRPr="00981897" w:rsidRDefault="00C8119B" w:rsidP="001B0998">
            <w:pPr>
              <w:jc w:val="center"/>
              <w:rPr>
                <w:rFonts w:cs="Times New Roman"/>
                <w:b/>
                <w:bCs/>
              </w:rPr>
            </w:pPr>
            <w:r w:rsidRPr="00981897">
              <w:rPr>
                <w:rFonts w:cs="Times New Roman"/>
                <w:b/>
                <w:bCs/>
              </w:rPr>
              <w:t>Profil PT</w:t>
            </w:r>
          </w:p>
        </w:tc>
        <w:tc>
          <w:tcPr>
            <w:tcW w:w="1538" w:type="dxa"/>
          </w:tcPr>
          <w:p w14:paraId="088649EC" w14:textId="77777777" w:rsidR="00C8119B" w:rsidRPr="00981897" w:rsidRDefault="00C8119B" w:rsidP="001B0998">
            <w:pPr>
              <w:jc w:val="center"/>
              <w:rPr>
                <w:rFonts w:cs="Times New Roman"/>
                <w:b/>
                <w:bCs/>
              </w:rPr>
            </w:pPr>
            <w:r w:rsidRPr="00981897">
              <w:rPr>
                <w:rFonts w:cs="Times New Roman"/>
                <w:b/>
                <w:bCs/>
              </w:rPr>
              <w:t>Profil Narasumber</w:t>
            </w:r>
          </w:p>
        </w:tc>
        <w:tc>
          <w:tcPr>
            <w:tcW w:w="1586" w:type="dxa"/>
          </w:tcPr>
          <w:p w14:paraId="22CEA7E5"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482FA4AE" w14:textId="77777777" w:rsidTr="00D14FFA">
        <w:tc>
          <w:tcPr>
            <w:tcW w:w="2451" w:type="dxa"/>
          </w:tcPr>
          <w:p w14:paraId="25E1C964" w14:textId="77777777" w:rsidR="001752F2" w:rsidRPr="008A10EE" w:rsidRDefault="001752F2" w:rsidP="001B0998">
            <w:pPr>
              <w:jc w:val="both"/>
              <w:rPr>
                <w:rFonts w:cs="Times New Roman"/>
              </w:rPr>
            </w:pPr>
            <w:r w:rsidRPr="008A10EE">
              <w:rPr>
                <w:rFonts w:cs="Times New Roman"/>
              </w:rPr>
              <w:t>Sekolah Tinggi Ilmu Ekonomi (STIE) Mahardhika adalah salah satu perguruan tinggi yang berfokus pada keilmuan ekonomi yang memiliki visi untuk mewujudkan perguruan tinggi yang berkualitas di bidang manajemen dan akuntansi. Perguruan Tinggi Swasta yang terletak di Jl. Wisata Menanggal No.42A, Dukuh Menanggal, Gayungan, Kota Surabaya ini juga memanfaatkan teknologi dengan menerapkan beberapa sistem informasi, seperti sistem informasi akademik, sistem informasi keuangan.</w:t>
            </w:r>
          </w:p>
          <w:p w14:paraId="7821F977" w14:textId="77777777" w:rsidR="001752F2" w:rsidRPr="008A10EE" w:rsidRDefault="001752F2" w:rsidP="001B0998">
            <w:pPr>
              <w:jc w:val="both"/>
              <w:rPr>
                <w:rFonts w:cs="Times New Roman"/>
              </w:rPr>
            </w:pPr>
          </w:p>
        </w:tc>
        <w:tc>
          <w:tcPr>
            <w:tcW w:w="1538" w:type="dxa"/>
          </w:tcPr>
          <w:p w14:paraId="0EC4E038" w14:textId="77777777" w:rsidR="001752F2" w:rsidRPr="008A10EE" w:rsidRDefault="001752F2" w:rsidP="001B0998">
            <w:pPr>
              <w:rPr>
                <w:rFonts w:cs="Times New Roman"/>
              </w:rPr>
            </w:pPr>
            <w:r w:rsidRPr="008A10EE">
              <w:rPr>
                <w:rFonts w:cs="Times New Roman"/>
              </w:rPr>
              <w:t>Bapak Pierre Patarianto, SE., MM. adalah pegawai pada Sekolah Tinggi Ilmu Ekonomi (STIE) Mahardhika yang menjabat sebagai Kepala Bagian IT STIE Mahardhika.</w:t>
            </w:r>
          </w:p>
          <w:p w14:paraId="4A6C4A95" w14:textId="77777777" w:rsidR="001752F2" w:rsidRPr="008A10EE" w:rsidRDefault="001752F2" w:rsidP="001B0998">
            <w:pPr>
              <w:rPr>
                <w:rFonts w:cs="Times New Roman"/>
              </w:rPr>
            </w:pPr>
          </w:p>
        </w:tc>
        <w:tc>
          <w:tcPr>
            <w:tcW w:w="1586" w:type="dxa"/>
          </w:tcPr>
          <w:p w14:paraId="3F42DA95"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02C856E8" w14:textId="77777777" w:rsidR="009346A5" w:rsidRPr="008A10EE" w:rsidRDefault="009346A5" w:rsidP="001B0998">
            <w:pPr>
              <w:pStyle w:val="ListParagraph"/>
              <w:ind w:left="307"/>
              <w:rPr>
                <w:rFonts w:cs="Times New Roman"/>
              </w:rPr>
            </w:pPr>
            <w:r w:rsidRPr="008A10EE">
              <w:rPr>
                <w:rFonts w:cs="Times New Roman"/>
              </w:rPr>
              <w:t>Kamis, 18 Oktober 2018</w:t>
            </w:r>
          </w:p>
          <w:p w14:paraId="5ABAAE6A"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46C1F1D3" w14:textId="77777777" w:rsidR="009346A5" w:rsidRPr="008A10EE" w:rsidRDefault="009346A5" w:rsidP="001B0998">
            <w:pPr>
              <w:pStyle w:val="ListParagraph"/>
              <w:ind w:left="307"/>
              <w:rPr>
                <w:rFonts w:cs="Times New Roman"/>
              </w:rPr>
            </w:pPr>
            <w:r w:rsidRPr="008A10EE">
              <w:rPr>
                <w:rFonts w:cs="Times New Roman"/>
              </w:rPr>
              <w:t>11:00 – 12:00 WIB</w:t>
            </w:r>
          </w:p>
          <w:p w14:paraId="141C6CB7"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377615D0" w14:textId="2296F407" w:rsidR="001752F2" w:rsidRPr="008A10EE" w:rsidRDefault="009346A5" w:rsidP="001B0998">
            <w:pPr>
              <w:pStyle w:val="ListParagraph"/>
              <w:ind w:left="307"/>
              <w:rPr>
                <w:rFonts w:cs="Times New Roman"/>
              </w:rPr>
            </w:pPr>
            <w:r w:rsidRPr="008A10EE">
              <w:rPr>
                <w:rFonts w:cs="Times New Roman"/>
              </w:rPr>
              <w:t>Ruang kepala IT STIE Mahardhika</w:t>
            </w:r>
          </w:p>
        </w:tc>
      </w:tr>
    </w:tbl>
    <w:p w14:paraId="31836518" w14:textId="22CBE249" w:rsidR="00C8119B" w:rsidRPr="008A10EE" w:rsidRDefault="00C8119B" w:rsidP="001B0998">
      <w:pPr>
        <w:rPr>
          <w:rFonts w:cs="Times New Roman"/>
          <w:lang w:val="en-US"/>
        </w:rPr>
      </w:pPr>
    </w:p>
    <w:p w14:paraId="3EFE6B57" w14:textId="6A51A896" w:rsidR="00BC027A" w:rsidRPr="008A10EE" w:rsidRDefault="00E04F41" w:rsidP="001B0998">
      <w:pPr>
        <w:rPr>
          <w:rFonts w:cs="Times New Roman"/>
        </w:rPr>
      </w:pPr>
      <w:r w:rsidRPr="008A10EE">
        <w:rPr>
          <w:rFonts w:cs="Times New Roman"/>
        </w:rPr>
        <w:t>Daftar pertanyaan dan jawaban narasumber</w:t>
      </w:r>
      <w:r w:rsidR="00BC027A" w:rsidRPr="008A10EE">
        <w:rPr>
          <w:rFonts w:cs="Times New Roman"/>
        </w:rPr>
        <w:t xml:space="preserve"> Sekolah Tinggi Ilmu Ekonomi (STIE) Mahardhika.</w:t>
      </w:r>
    </w:p>
    <w:p w14:paraId="6E480A82" w14:textId="4168BE19" w:rsidR="00E04F41" w:rsidRPr="008A10EE" w:rsidRDefault="00E04F41" w:rsidP="001B0998">
      <w:pPr>
        <w:contextualSpacing/>
        <w:rPr>
          <w:rFonts w:cs="Times New Roman"/>
        </w:rPr>
      </w:pPr>
    </w:p>
    <w:p w14:paraId="2FCC1851" w14:textId="3DC23C67" w:rsidR="00D14FFA" w:rsidRPr="008A10EE" w:rsidRDefault="00D14FFA" w:rsidP="00D14FFA">
      <w:pPr>
        <w:pStyle w:val="Caption"/>
        <w:keepNext/>
        <w:rPr>
          <w:rFonts w:cs="Times New Roman"/>
        </w:rPr>
      </w:pPr>
      <w:bookmarkStart w:id="1232" w:name="_Toc48471662"/>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2</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1</w:t>
      </w:r>
      <w:bookmarkEnd w:id="1232"/>
    </w:p>
    <w:tbl>
      <w:tblPr>
        <w:tblStyle w:val="TableGrid"/>
        <w:tblW w:w="0" w:type="auto"/>
        <w:tblLook w:val="04A0" w:firstRow="1" w:lastRow="0" w:firstColumn="1" w:lastColumn="0" w:noHBand="0" w:noVBand="1"/>
      </w:tblPr>
      <w:tblGrid>
        <w:gridCol w:w="2787"/>
        <w:gridCol w:w="2788"/>
      </w:tblGrid>
      <w:tr w:rsidR="00E04F41" w:rsidRPr="008A10EE" w14:paraId="7DA3DFE0" w14:textId="77777777" w:rsidTr="00981897">
        <w:trPr>
          <w:tblHeader/>
        </w:trPr>
        <w:tc>
          <w:tcPr>
            <w:tcW w:w="2787" w:type="dxa"/>
          </w:tcPr>
          <w:p w14:paraId="5CC8144A"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02BF3D6B"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1C98D7D6" w14:textId="77777777" w:rsidTr="004F36FD">
        <w:tc>
          <w:tcPr>
            <w:tcW w:w="2787" w:type="dxa"/>
          </w:tcPr>
          <w:p w14:paraId="12D08273" w14:textId="3665F92A" w:rsidR="00E04F41" w:rsidRPr="008A10EE" w:rsidRDefault="002B1EE0" w:rsidP="00D14FFA">
            <w:pPr>
              <w:jc w:val="both"/>
              <w:rPr>
                <w:rFonts w:cs="Times New Roman"/>
              </w:rPr>
            </w:pPr>
            <w:r w:rsidRPr="008A10EE">
              <w:rPr>
                <w:rFonts w:cs="Times New Roman"/>
              </w:rPr>
              <w:t>Apa pertimbangan dalam pemilihan hardware?</w:t>
            </w:r>
          </w:p>
        </w:tc>
        <w:tc>
          <w:tcPr>
            <w:tcW w:w="2788" w:type="dxa"/>
          </w:tcPr>
          <w:p w14:paraId="642939BC" w14:textId="3513D934" w:rsidR="00E04F41" w:rsidRPr="008A10EE" w:rsidRDefault="002B1EE0" w:rsidP="00D14FFA">
            <w:pPr>
              <w:jc w:val="both"/>
              <w:rPr>
                <w:rFonts w:cs="Times New Roman"/>
              </w:rPr>
            </w:pPr>
            <w:r w:rsidRPr="008A10EE">
              <w:rPr>
                <w:rFonts w:cs="Times New Roman"/>
              </w:rPr>
              <w:t>Kami memilih hardware dengan pertimbangan bahwa hardware tersebut dapat menjalankan perangkat lunak yang diinginkan</w:t>
            </w:r>
          </w:p>
        </w:tc>
      </w:tr>
      <w:tr w:rsidR="002B1EE0" w:rsidRPr="008A10EE" w14:paraId="68B4A357" w14:textId="77777777" w:rsidTr="004F36FD">
        <w:tc>
          <w:tcPr>
            <w:tcW w:w="2787" w:type="dxa"/>
          </w:tcPr>
          <w:p w14:paraId="5F351E4C" w14:textId="1643925C" w:rsidR="002B1EE0" w:rsidRPr="008A10EE" w:rsidRDefault="002B1EE0" w:rsidP="00D14FFA">
            <w:pPr>
              <w:jc w:val="both"/>
              <w:rPr>
                <w:rFonts w:cs="Times New Roman"/>
              </w:rPr>
            </w:pPr>
            <w:r w:rsidRPr="008A10EE">
              <w:rPr>
                <w:rFonts w:cs="Times New Roman"/>
              </w:rPr>
              <w:t>Untuk saat ini, apakah hardware yang tersedia mendukung implementasi perangkat lunak?</w:t>
            </w:r>
          </w:p>
        </w:tc>
        <w:tc>
          <w:tcPr>
            <w:tcW w:w="2788" w:type="dxa"/>
          </w:tcPr>
          <w:p w14:paraId="13D836A2" w14:textId="3D166593" w:rsidR="002B1EE0" w:rsidRPr="008A10EE" w:rsidRDefault="002B1EE0" w:rsidP="00D14FFA">
            <w:pPr>
              <w:jc w:val="both"/>
              <w:rPr>
                <w:rFonts w:cs="Times New Roman"/>
              </w:rPr>
            </w:pPr>
            <w:r w:rsidRPr="008A10EE">
              <w:rPr>
                <w:rFonts w:cs="Times New Roman"/>
              </w:rPr>
              <w:t>Ya, perangkat lunak yang telah kami pasang mendukung implementasi perangkat lunak. Namun, hardware tersebut tidak dapat berjalan dengan optimal sepanjang waktu dikarenakan terdapat beberapa titik waktu dimana semua mahasiswa menggunakan perangkat lunak yang sama dan server menjadi down</w:t>
            </w:r>
          </w:p>
        </w:tc>
      </w:tr>
      <w:tr w:rsidR="002B1EE0" w:rsidRPr="008A10EE" w14:paraId="406F8391" w14:textId="77777777" w:rsidTr="004F36FD">
        <w:tc>
          <w:tcPr>
            <w:tcW w:w="2787" w:type="dxa"/>
          </w:tcPr>
          <w:p w14:paraId="450760CF" w14:textId="1BEA3199" w:rsidR="002B1EE0" w:rsidRPr="008A10EE" w:rsidRDefault="002B1EE0" w:rsidP="00D14FFA">
            <w:pPr>
              <w:jc w:val="both"/>
              <w:rPr>
                <w:rFonts w:cs="Times New Roman"/>
              </w:rPr>
            </w:pPr>
            <w:r w:rsidRPr="008A10EE">
              <w:rPr>
                <w:rFonts w:cs="Times New Roman"/>
              </w:rPr>
              <w:t>Apa pertimbangan dalam pemilihan software?</w:t>
            </w:r>
          </w:p>
        </w:tc>
        <w:tc>
          <w:tcPr>
            <w:tcW w:w="2788" w:type="dxa"/>
          </w:tcPr>
          <w:p w14:paraId="4719B632" w14:textId="38EA70B9" w:rsidR="002B1EE0" w:rsidRPr="008A10EE" w:rsidRDefault="002B1EE0" w:rsidP="00D14FFA">
            <w:pPr>
              <w:jc w:val="both"/>
              <w:rPr>
                <w:rFonts w:cs="Times New Roman"/>
              </w:rPr>
            </w:pPr>
            <w:r w:rsidRPr="008A10EE">
              <w:rPr>
                <w:rFonts w:cs="Times New Roman"/>
              </w:rPr>
              <w:t>Kami memilih software yang akan dikembangkan berdasarkan kebutuhan yang terdapat pada STIE Mahardhika</w:t>
            </w:r>
          </w:p>
        </w:tc>
      </w:tr>
      <w:tr w:rsidR="002B1EE0" w:rsidRPr="008A10EE" w14:paraId="36BE5D59" w14:textId="77777777" w:rsidTr="004F36FD">
        <w:tc>
          <w:tcPr>
            <w:tcW w:w="2787" w:type="dxa"/>
          </w:tcPr>
          <w:p w14:paraId="4D523CE7" w14:textId="6AE3DB3C" w:rsidR="002B1EE0" w:rsidRPr="008A10EE" w:rsidRDefault="002B1EE0" w:rsidP="00D14FFA">
            <w:pPr>
              <w:jc w:val="both"/>
              <w:rPr>
                <w:rFonts w:cs="Times New Roman"/>
              </w:rPr>
            </w:pPr>
            <w:r w:rsidRPr="008A10EE">
              <w:rPr>
                <w:rFonts w:cs="Times New Roman"/>
              </w:rPr>
              <w:t>Apakah software yang digunakan dalam implementasi open source atau berlisensi?</w:t>
            </w:r>
          </w:p>
        </w:tc>
        <w:tc>
          <w:tcPr>
            <w:tcW w:w="2788" w:type="dxa"/>
          </w:tcPr>
          <w:p w14:paraId="66F7427B" w14:textId="1A3EE9A3" w:rsidR="002B1EE0" w:rsidRPr="008A10EE" w:rsidRDefault="002B1EE0" w:rsidP="00D14FFA">
            <w:pPr>
              <w:jc w:val="both"/>
              <w:rPr>
                <w:rFonts w:cs="Times New Roman"/>
              </w:rPr>
            </w:pPr>
            <w:r w:rsidRPr="008A10EE">
              <w:rPr>
                <w:rFonts w:cs="Times New Roman"/>
              </w:rPr>
              <w:t>Software yang kami gunakan ialah perangkat lunak yang dikembangkan oleh pengembang pihak ketiga berdasarkan kebutuhan yang telah kami dokumentasikan</w:t>
            </w:r>
          </w:p>
        </w:tc>
      </w:tr>
      <w:tr w:rsidR="002B1EE0" w:rsidRPr="008A10EE" w14:paraId="5C3DF5E3" w14:textId="77777777" w:rsidTr="004F36FD">
        <w:tc>
          <w:tcPr>
            <w:tcW w:w="2787" w:type="dxa"/>
          </w:tcPr>
          <w:p w14:paraId="5AC3E30C" w14:textId="46A7150A" w:rsidR="002B1EE0" w:rsidRPr="008A10EE" w:rsidRDefault="002B1EE0" w:rsidP="00D14FFA">
            <w:pPr>
              <w:jc w:val="both"/>
              <w:rPr>
                <w:rFonts w:cs="Times New Roman"/>
              </w:rPr>
            </w:pPr>
            <w:r w:rsidRPr="008A10EE">
              <w:rPr>
                <w:rFonts w:cs="Times New Roman"/>
              </w:rPr>
              <w:t>Apakah ada SOP tentang pengembangan software?</w:t>
            </w:r>
          </w:p>
        </w:tc>
        <w:tc>
          <w:tcPr>
            <w:tcW w:w="2788" w:type="dxa"/>
          </w:tcPr>
          <w:p w14:paraId="27EA2298" w14:textId="3961719C" w:rsidR="002B1EE0" w:rsidRPr="008A10EE" w:rsidRDefault="002B1EE0" w:rsidP="00D14FFA">
            <w:pPr>
              <w:jc w:val="both"/>
              <w:rPr>
                <w:rFonts w:cs="Times New Roman"/>
              </w:rPr>
            </w:pPr>
            <w:r w:rsidRPr="008A10EE">
              <w:rPr>
                <w:rFonts w:cs="Times New Roman"/>
              </w:rPr>
              <w:t>Tidak ada SOP terkait pengembangan perangkat lunak selain kontrak yang telah disepakati oleh kami dan pihak pengembang</w:t>
            </w:r>
          </w:p>
        </w:tc>
      </w:tr>
      <w:tr w:rsidR="00E04F41" w:rsidRPr="008A10EE" w14:paraId="086138F2" w14:textId="77777777" w:rsidTr="004F36FD">
        <w:tc>
          <w:tcPr>
            <w:tcW w:w="2787" w:type="dxa"/>
          </w:tcPr>
          <w:p w14:paraId="2E9CEDDB" w14:textId="2BC9AAEC" w:rsidR="00E04F41" w:rsidRPr="008A10EE" w:rsidRDefault="002B1EE0" w:rsidP="00D14FFA">
            <w:pPr>
              <w:jc w:val="both"/>
              <w:rPr>
                <w:rFonts w:cs="Times New Roman"/>
              </w:rPr>
            </w:pPr>
            <w:r w:rsidRPr="008A10EE">
              <w:rPr>
                <w:rFonts w:cs="Times New Roman"/>
              </w:rPr>
              <w:lastRenderedPageBreak/>
              <w:t>Bagaimana tahap migrasi dari sistem lama ke sistem baru?</w:t>
            </w:r>
          </w:p>
        </w:tc>
        <w:tc>
          <w:tcPr>
            <w:tcW w:w="2788" w:type="dxa"/>
          </w:tcPr>
          <w:p w14:paraId="555DBE7A" w14:textId="42933AAD" w:rsidR="00E04F41" w:rsidRPr="008A10EE" w:rsidRDefault="002B1EE0" w:rsidP="00D14FFA">
            <w:pPr>
              <w:jc w:val="both"/>
              <w:rPr>
                <w:rFonts w:cs="Times New Roman"/>
              </w:rPr>
            </w:pPr>
            <w:r w:rsidRPr="008A10EE">
              <w:rPr>
                <w:rFonts w:cs="Times New Roman"/>
              </w:rPr>
              <w:t>Pada tahap migrasi dari sistem lama ke sistem baru dilakukan oleh pihak pengembang. Dari pihak STIE Mahardhika hanya melakukan pengawasan dan pengecekan ulang terhadap data-data yang telah dimigrasikan</w:t>
            </w:r>
          </w:p>
        </w:tc>
      </w:tr>
      <w:tr w:rsidR="002B1EE0" w:rsidRPr="008A10EE" w14:paraId="4A48EF39" w14:textId="77777777" w:rsidTr="004F36FD">
        <w:tc>
          <w:tcPr>
            <w:tcW w:w="2787" w:type="dxa"/>
          </w:tcPr>
          <w:p w14:paraId="445323AA" w14:textId="5B3E63F8" w:rsidR="002B1EE0" w:rsidRPr="008A10EE" w:rsidRDefault="002B1EE0" w:rsidP="00D14FFA">
            <w:pPr>
              <w:jc w:val="both"/>
              <w:rPr>
                <w:rFonts w:cs="Times New Roman"/>
              </w:rPr>
            </w:pPr>
            <w:r w:rsidRPr="008A10EE">
              <w:rPr>
                <w:rFonts w:cs="Times New Roman"/>
              </w:rPr>
              <w:t>Dalam migrasi, melibatkan siapa saja?</w:t>
            </w:r>
          </w:p>
        </w:tc>
        <w:tc>
          <w:tcPr>
            <w:tcW w:w="2788" w:type="dxa"/>
          </w:tcPr>
          <w:p w14:paraId="448C0281" w14:textId="2A35C94D" w:rsidR="002B1EE0" w:rsidRPr="008A10EE" w:rsidRDefault="002B1EE0" w:rsidP="00D14FFA">
            <w:pPr>
              <w:jc w:val="both"/>
              <w:rPr>
                <w:rFonts w:cs="Times New Roman"/>
              </w:rPr>
            </w:pPr>
            <w:r w:rsidRPr="008A10EE">
              <w:rPr>
                <w:rFonts w:cs="Times New Roman"/>
              </w:rPr>
              <w:t>Dalam migrasi hanya melibatkan pihak pengembang, namun dari pihak STIE Mahardhika tetap melakukan pengawasan dan pengecekan proses migrasi tersebut</w:t>
            </w:r>
          </w:p>
        </w:tc>
      </w:tr>
      <w:tr w:rsidR="002B1EE0" w:rsidRPr="008A10EE" w14:paraId="5CB457A1" w14:textId="77777777" w:rsidTr="004F36FD">
        <w:tc>
          <w:tcPr>
            <w:tcW w:w="2787" w:type="dxa"/>
          </w:tcPr>
          <w:p w14:paraId="3E10262E" w14:textId="0116E9FE" w:rsidR="002B1EE0" w:rsidRPr="008A10EE" w:rsidRDefault="002B1EE0" w:rsidP="00D14FFA">
            <w:pPr>
              <w:jc w:val="both"/>
              <w:rPr>
                <w:rFonts w:cs="Times New Roman"/>
              </w:rPr>
            </w:pPr>
            <w:r w:rsidRPr="008A10EE">
              <w:rPr>
                <w:rFonts w:cs="Times New Roman"/>
              </w:rPr>
              <w:t>Apakah ada orang IT lain yang terlibat dalam migrasi ke sistem baru?</w:t>
            </w:r>
          </w:p>
        </w:tc>
        <w:tc>
          <w:tcPr>
            <w:tcW w:w="2788" w:type="dxa"/>
          </w:tcPr>
          <w:p w14:paraId="0C9574F3" w14:textId="562A96BE" w:rsidR="002B1EE0" w:rsidRPr="008A10EE" w:rsidRDefault="002B1EE0" w:rsidP="00D14FFA">
            <w:pPr>
              <w:jc w:val="both"/>
              <w:rPr>
                <w:rFonts w:cs="Times New Roman"/>
              </w:rPr>
            </w:pPr>
            <w:r w:rsidRPr="008A10EE">
              <w:rPr>
                <w:rFonts w:cs="Times New Roman"/>
              </w:rPr>
              <w:t>Tidak ada, proses migrasi kami serahkan sepenuhnya ke pihak pengembang</w:t>
            </w:r>
          </w:p>
        </w:tc>
      </w:tr>
      <w:tr w:rsidR="002B1EE0" w:rsidRPr="008A10EE" w14:paraId="32C0D833" w14:textId="77777777" w:rsidTr="004F36FD">
        <w:tc>
          <w:tcPr>
            <w:tcW w:w="2787" w:type="dxa"/>
          </w:tcPr>
          <w:p w14:paraId="2463160A" w14:textId="06A1E020" w:rsidR="002B1EE0" w:rsidRPr="008A10EE" w:rsidRDefault="002B1EE0" w:rsidP="00D14FFA">
            <w:pPr>
              <w:jc w:val="both"/>
              <w:rPr>
                <w:rFonts w:cs="Times New Roman"/>
              </w:rPr>
            </w:pPr>
            <w:r w:rsidRPr="008A10EE">
              <w:rPr>
                <w:rFonts w:cs="Times New Roman"/>
              </w:rPr>
              <w:t>Apakah ada jaminan dalam pengembangan software?</w:t>
            </w:r>
          </w:p>
        </w:tc>
        <w:tc>
          <w:tcPr>
            <w:tcW w:w="2788" w:type="dxa"/>
          </w:tcPr>
          <w:p w14:paraId="085151EE" w14:textId="5BD72708" w:rsidR="002B1EE0" w:rsidRPr="008A10EE" w:rsidRDefault="002B1EE0" w:rsidP="00D14FFA">
            <w:pPr>
              <w:jc w:val="both"/>
              <w:rPr>
                <w:rFonts w:cs="Times New Roman"/>
              </w:rPr>
            </w:pPr>
            <w:r w:rsidRPr="008A10EE">
              <w:rPr>
                <w:rFonts w:cs="Times New Roman"/>
              </w:rPr>
              <w:t>Tentunya ada jaminan yang diberikan oleh masing-masing pengembang. Jaminan tersebut berupa dukungan perawatan perangkat lunak selama perangkat lunak tersebut masih berjalan. Biasanya, apabila kami menerima keluhan dari mahasiswa, langsung kami hubungi pihak pengembang dan masalah tersebut diselesaikan dalam waktu dua hingga tiga jam saja</w:t>
            </w:r>
          </w:p>
        </w:tc>
      </w:tr>
      <w:tr w:rsidR="002B1EE0" w:rsidRPr="008A10EE" w14:paraId="26D85082" w14:textId="77777777" w:rsidTr="004F36FD">
        <w:tc>
          <w:tcPr>
            <w:tcW w:w="2787" w:type="dxa"/>
          </w:tcPr>
          <w:p w14:paraId="1AB1A8C2" w14:textId="1BC0FFE7" w:rsidR="002B1EE0" w:rsidRPr="008A10EE" w:rsidRDefault="002B1EE0" w:rsidP="00D14FFA">
            <w:pPr>
              <w:jc w:val="both"/>
              <w:rPr>
                <w:rFonts w:cs="Times New Roman"/>
              </w:rPr>
            </w:pPr>
            <w:r w:rsidRPr="008A10EE">
              <w:rPr>
                <w:rFonts w:cs="Times New Roman"/>
              </w:rPr>
              <w:lastRenderedPageBreak/>
              <w:t>Bagaimana teknis pengawasan pengembangan software?</w:t>
            </w:r>
          </w:p>
        </w:tc>
        <w:tc>
          <w:tcPr>
            <w:tcW w:w="2788" w:type="dxa"/>
          </w:tcPr>
          <w:p w14:paraId="2CA3E6C1" w14:textId="5BA52E2B" w:rsidR="002B1EE0" w:rsidRPr="008A10EE" w:rsidRDefault="002B1EE0" w:rsidP="00D14FFA">
            <w:pPr>
              <w:jc w:val="both"/>
              <w:rPr>
                <w:rFonts w:cs="Times New Roman"/>
              </w:rPr>
            </w:pPr>
            <w:r w:rsidRPr="008A10EE">
              <w:rPr>
                <w:rFonts w:cs="Times New Roman"/>
              </w:rPr>
              <w:t>Kami mempercayai pengembangan sepenuhnya kepada pihak pengembang, namun kami selalu pantau perkembangan perangkat lunak tersebut</w:t>
            </w:r>
          </w:p>
        </w:tc>
      </w:tr>
      <w:tr w:rsidR="002B1EE0" w:rsidRPr="008A10EE" w14:paraId="5DA5785D" w14:textId="77777777" w:rsidTr="004F36FD">
        <w:tc>
          <w:tcPr>
            <w:tcW w:w="2787" w:type="dxa"/>
          </w:tcPr>
          <w:p w14:paraId="0C6BA336" w14:textId="1C9DE660" w:rsidR="002B1EE0" w:rsidRPr="008A10EE" w:rsidRDefault="002B1EE0" w:rsidP="00D14FFA">
            <w:pPr>
              <w:jc w:val="both"/>
              <w:rPr>
                <w:rFonts w:cs="Times New Roman"/>
              </w:rPr>
            </w:pPr>
            <w:r w:rsidRPr="008A10EE">
              <w:rPr>
                <w:rFonts w:cs="Times New Roman"/>
              </w:rPr>
              <w:t>Bagaimana tahap pengujian perangkat lunak?</w:t>
            </w:r>
          </w:p>
        </w:tc>
        <w:tc>
          <w:tcPr>
            <w:tcW w:w="2788" w:type="dxa"/>
          </w:tcPr>
          <w:p w14:paraId="18610910" w14:textId="794AD3F1" w:rsidR="002B1EE0" w:rsidRPr="008A10EE" w:rsidRDefault="002B1EE0" w:rsidP="00D14FFA">
            <w:pPr>
              <w:jc w:val="both"/>
              <w:rPr>
                <w:rFonts w:cs="Times New Roman"/>
              </w:rPr>
            </w:pPr>
            <w:r w:rsidRPr="008A10EE">
              <w:rPr>
                <w:rFonts w:cs="Times New Roman"/>
              </w:rPr>
              <w:t>Pengujian perangkat lunak pastinya dilakukan, namun hanya sebatas black box testing dan white box testing. Namun, berbeda dengan sistem informasi lainnya, khusus untuk SIM Akademik dibutuhkan waktu sekitar dua semester untuk melakukan testing sekaligus beradaptasi. Apabila terdapat keluhan pada waktu tersebut, biasanya masalah tersebut langsung kita hubungi pihak pengembang agar diperbaiki. Setelah melakukan beberapa perubahan, kami rasa SIM Akademik dapat kami gunakan dalam segala kondisi</w:t>
            </w:r>
          </w:p>
        </w:tc>
      </w:tr>
      <w:tr w:rsidR="002B1EE0" w:rsidRPr="008A10EE" w14:paraId="2ABDCA52" w14:textId="77777777" w:rsidTr="004F36FD">
        <w:tc>
          <w:tcPr>
            <w:tcW w:w="2787" w:type="dxa"/>
          </w:tcPr>
          <w:p w14:paraId="6330533B" w14:textId="2D007977" w:rsidR="002B1EE0" w:rsidRPr="008A10EE" w:rsidRDefault="002B1EE0" w:rsidP="00D14FFA">
            <w:pPr>
              <w:jc w:val="both"/>
              <w:rPr>
                <w:rFonts w:cs="Times New Roman"/>
              </w:rPr>
            </w:pPr>
            <w:r w:rsidRPr="008A10EE">
              <w:rPr>
                <w:rFonts w:cs="Times New Roman"/>
              </w:rPr>
              <w:t>Siapa saja yang bertugas dalam pengujian?</w:t>
            </w:r>
          </w:p>
        </w:tc>
        <w:tc>
          <w:tcPr>
            <w:tcW w:w="2788" w:type="dxa"/>
          </w:tcPr>
          <w:p w14:paraId="4FF5FB7D" w14:textId="27C2B8DA" w:rsidR="002B1EE0" w:rsidRPr="008A10EE" w:rsidRDefault="002B1EE0" w:rsidP="00D14FFA">
            <w:pPr>
              <w:jc w:val="both"/>
              <w:rPr>
                <w:rFonts w:cs="Times New Roman"/>
              </w:rPr>
            </w:pPr>
            <w:r w:rsidRPr="008A10EE">
              <w:rPr>
                <w:rFonts w:cs="Times New Roman"/>
              </w:rPr>
              <w:t>Untuk pengujian, kami serahkan sepenuhnya kepada pihak pengembang. Namun, kami siap sedia menerima keluhan dari mahasiswa dan civitas akademika lainnya agar perangkat lunak dapat berjalan dalam berbagai kondisi</w:t>
            </w:r>
          </w:p>
        </w:tc>
      </w:tr>
      <w:tr w:rsidR="002B1EE0" w:rsidRPr="008A10EE" w14:paraId="5382B5D8" w14:textId="77777777" w:rsidTr="004F36FD">
        <w:tc>
          <w:tcPr>
            <w:tcW w:w="2787" w:type="dxa"/>
          </w:tcPr>
          <w:p w14:paraId="1328B68B" w14:textId="72A7466A" w:rsidR="002B1EE0" w:rsidRPr="008A10EE" w:rsidRDefault="001A4F43" w:rsidP="00D14FFA">
            <w:pPr>
              <w:jc w:val="both"/>
              <w:rPr>
                <w:rFonts w:cs="Times New Roman"/>
              </w:rPr>
            </w:pPr>
            <w:r w:rsidRPr="008A10EE">
              <w:rPr>
                <w:rFonts w:cs="Times New Roman"/>
              </w:rPr>
              <w:lastRenderedPageBreak/>
              <w:t>Apa tujuan dan visi dari organisasi?</w:t>
            </w:r>
          </w:p>
        </w:tc>
        <w:tc>
          <w:tcPr>
            <w:tcW w:w="2788" w:type="dxa"/>
          </w:tcPr>
          <w:p w14:paraId="1BEFA467" w14:textId="70ED75FD" w:rsidR="002B1EE0" w:rsidRPr="008A10EE" w:rsidRDefault="001A4F43" w:rsidP="00D14FFA">
            <w:pPr>
              <w:jc w:val="both"/>
              <w:rPr>
                <w:rFonts w:cs="Times New Roman"/>
              </w:rPr>
            </w:pPr>
            <w:r w:rsidRPr="008A10EE">
              <w:rPr>
                <w:rFonts w:cs="Times New Roman"/>
              </w:rPr>
              <w:t>Visi yang dimiliki STIE Mahardhika yaitu mewujudkan perguruan tinggi yang berkualitas di bidang manajemen dan akuntansi berbasis information and communication technology dengan semangat “Gila Marketing” pada tahun 2025 di tingkat Asia Tenggara</w:t>
            </w:r>
          </w:p>
        </w:tc>
      </w:tr>
      <w:tr w:rsidR="002B1EE0" w:rsidRPr="008A10EE" w14:paraId="4C018AF4" w14:textId="77777777" w:rsidTr="004F36FD">
        <w:tc>
          <w:tcPr>
            <w:tcW w:w="2787" w:type="dxa"/>
          </w:tcPr>
          <w:p w14:paraId="06CCE99D" w14:textId="4B96E97A" w:rsidR="002B1EE0" w:rsidRPr="008A10EE" w:rsidRDefault="001A4F43" w:rsidP="00D14FFA">
            <w:pPr>
              <w:jc w:val="both"/>
              <w:rPr>
                <w:rFonts w:cs="Times New Roman"/>
              </w:rPr>
            </w:pPr>
            <w:r w:rsidRPr="008A10EE">
              <w:rPr>
                <w:rFonts w:cs="Times New Roman"/>
              </w:rPr>
              <w:t>Apakah pengembangan software yang dilakukan akan mendukung tujuan dan visi organisasi?</w:t>
            </w:r>
          </w:p>
        </w:tc>
        <w:tc>
          <w:tcPr>
            <w:tcW w:w="2788" w:type="dxa"/>
          </w:tcPr>
          <w:p w14:paraId="7E2AD385" w14:textId="299955AA" w:rsidR="001A4F43" w:rsidRPr="008A10EE" w:rsidRDefault="001A4F43" w:rsidP="00D14FFA">
            <w:pPr>
              <w:jc w:val="both"/>
              <w:rPr>
                <w:rFonts w:cs="Times New Roman"/>
              </w:rPr>
            </w:pPr>
            <w:r w:rsidRPr="008A10EE">
              <w:rPr>
                <w:rFonts w:cs="Times New Roman"/>
              </w:rPr>
              <w:t>Tentu sangat mendukung tercapainya visi kami, sesuai dengan visi kami yang berbunyi “... berbasis information and communication technology…”, maka pengembangan perangkat lunak di STIE Mahardhika akan mendukung tercapainya visi tersebut. Ditambah lagi di zaman sekarang, tak ayal jika teknologi informasi dan komunikasi menjadi bagian penting dari suatu proses</w:t>
            </w:r>
          </w:p>
        </w:tc>
      </w:tr>
      <w:tr w:rsidR="001A4F43" w:rsidRPr="008A10EE" w14:paraId="55436C18" w14:textId="77777777" w:rsidTr="004F36FD">
        <w:tc>
          <w:tcPr>
            <w:tcW w:w="2787" w:type="dxa"/>
          </w:tcPr>
          <w:p w14:paraId="265E91C3" w14:textId="4B093527" w:rsidR="001A4F43" w:rsidRPr="008A10EE" w:rsidRDefault="001A4F43" w:rsidP="00D14FFA">
            <w:pPr>
              <w:jc w:val="both"/>
              <w:rPr>
                <w:rFonts w:cs="Times New Roman"/>
              </w:rPr>
            </w:pPr>
            <w:r w:rsidRPr="008A10EE">
              <w:rPr>
                <w:rFonts w:cs="Times New Roman"/>
              </w:rPr>
              <w:t>Bagaimana kebijakan yang dimiliki oleh organisasi?</w:t>
            </w:r>
          </w:p>
        </w:tc>
        <w:tc>
          <w:tcPr>
            <w:tcW w:w="2788" w:type="dxa"/>
          </w:tcPr>
          <w:p w14:paraId="150AAAB4" w14:textId="6ABB8CD6" w:rsidR="001A4F43" w:rsidRPr="008A10EE" w:rsidRDefault="001A4F43" w:rsidP="00D14FFA">
            <w:pPr>
              <w:jc w:val="both"/>
              <w:rPr>
                <w:rFonts w:cs="Times New Roman"/>
              </w:rPr>
            </w:pPr>
            <w:r w:rsidRPr="008A10EE">
              <w:rPr>
                <w:rFonts w:cs="Times New Roman"/>
              </w:rPr>
              <w:t xml:space="preserve">Untuk kebijakan sendiri, tidak ada kebijakan yang mengikat terkait adanya perangkat lunak terbaru selain mewajibkan mahasiswa untuk menggunakannya. Menurut kami, setiap mahasiswa telah mengerti mana yang menguntungkan dan mana </w:t>
            </w:r>
            <w:r w:rsidRPr="008A10EE">
              <w:rPr>
                <w:rFonts w:cs="Times New Roman"/>
              </w:rPr>
              <w:lastRenderedPageBreak/>
              <w:t>yang kurang menguntungkan. Dengan adanya SIM Akademik sendiri, ini memudahkan mahasiswa untuk merencanakan KRS nya karena tidak perlu repot pergi ke STIE Mahardhika ketika hari libur. e-Library juga memudahkan mahasiswa sendiri untuk meminjam buku dan mencari literatur dari penelitian mahasiswa sebelumnya. Jadi, mahasiswa telah sadar akan penggunaan perangkat lunak dengan kondisi adanya kebijakan mengikat maupun tidak.</w:t>
            </w:r>
          </w:p>
        </w:tc>
      </w:tr>
      <w:tr w:rsidR="001A4F43" w:rsidRPr="008A10EE" w14:paraId="0025F28D" w14:textId="77777777" w:rsidTr="004F36FD">
        <w:tc>
          <w:tcPr>
            <w:tcW w:w="2787" w:type="dxa"/>
          </w:tcPr>
          <w:p w14:paraId="6872305A" w14:textId="53B7317C" w:rsidR="001A4F43" w:rsidRPr="008A10EE" w:rsidRDefault="001A4F43" w:rsidP="00D14FFA">
            <w:pPr>
              <w:jc w:val="both"/>
              <w:rPr>
                <w:rFonts w:cs="Times New Roman"/>
              </w:rPr>
            </w:pPr>
            <w:r w:rsidRPr="008A10EE">
              <w:rPr>
                <w:rFonts w:cs="Times New Roman"/>
              </w:rPr>
              <w:lastRenderedPageBreak/>
              <w:t>Bagaimana dukungan manajemen terhadap pengembangan software?</w:t>
            </w:r>
          </w:p>
        </w:tc>
        <w:tc>
          <w:tcPr>
            <w:tcW w:w="2788" w:type="dxa"/>
          </w:tcPr>
          <w:p w14:paraId="7FB5E52D" w14:textId="088B3268" w:rsidR="001A4F43" w:rsidRPr="008A10EE" w:rsidRDefault="001A4F43" w:rsidP="00D14FFA">
            <w:pPr>
              <w:jc w:val="both"/>
              <w:rPr>
                <w:rFonts w:cs="Times New Roman"/>
              </w:rPr>
            </w:pPr>
            <w:r w:rsidRPr="008A10EE">
              <w:rPr>
                <w:rFonts w:cs="Times New Roman"/>
              </w:rPr>
              <w:t>Dari pihak yayasan sangat mendukung sekali pengembangan perangkat lunak di STIE Mahardhika. Hal ini dikarenakan pengembangan perangkat lunak akan mendukung tercapainya visi STIE Mahardhika. Waktu pertama pengembangan perangkat lunak, yaitu e-Library, pihak yayasan sangat setuju dan mendukung hal itu. Bahkan pihak yayasan telah menganggarkan dana untuk pengembangan perangkat lunak berikutnya</w:t>
            </w:r>
          </w:p>
        </w:tc>
      </w:tr>
      <w:tr w:rsidR="001A4F43" w:rsidRPr="008A10EE" w14:paraId="3DADADB9" w14:textId="77777777" w:rsidTr="004F36FD">
        <w:tc>
          <w:tcPr>
            <w:tcW w:w="2787" w:type="dxa"/>
          </w:tcPr>
          <w:p w14:paraId="457262AA" w14:textId="412D38C8" w:rsidR="001A4F43" w:rsidRPr="008A10EE" w:rsidRDefault="001A4F43" w:rsidP="00D14FFA">
            <w:pPr>
              <w:jc w:val="both"/>
              <w:rPr>
                <w:rFonts w:cs="Times New Roman"/>
              </w:rPr>
            </w:pPr>
            <w:r w:rsidRPr="008A10EE">
              <w:rPr>
                <w:rFonts w:cs="Times New Roman"/>
              </w:rPr>
              <w:lastRenderedPageBreak/>
              <w:t>Siapa saja orang yang terlibat dalam pengembangan?</w:t>
            </w:r>
          </w:p>
        </w:tc>
        <w:tc>
          <w:tcPr>
            <w:tcW w:w="2788" w:type="dxa"/>
          </w:tcPr>
          <w:p w14:paraId="503FE128" w14:textId="3889B940" w:rsidR="001A4F43" w:rsidRPr="008A10EE" w:rsidRDefault="001A4F43" w:rsidP="00D14FFA">
            <w:pPr>
              <w:jc w:val="both"/>
              <w:rPr>
                <w:rFonts w:cs="Times New Roman"/>
              </w:rPr>
            </w:pPr>
            <w:r w:rsidRPr="008A10EE">
              <w:rPr>
                <w:rFonts w:cs="Times New Roman"/>
              </w:rPr>
              <w:t>Dalam pengembangan perangkat lunak pihak yang terlibat yaitu bagian IT STIE Mahardhika, yang terdiri dari 2 orang saja. Selain itu ada pihak lain di luar STIE Mahardhika yang bertugas sebagai programmer dalam pengembangan perangkat lunak di sini</w:t>
            </w:r>
          </w:p>
        </w:tc>
      </w:tr>
      <w:tr w:rsidR="001A4F43" w:rsidRPr="008A10EE" w14:paraId="27F79D3F" w14:textId="77777777" w:rsidTr="004F36FD">
        <w:tc>
          <w:tcPr>
            <w:tcW w:w="2787" w:type="dxa"/>
          </w:tcPr>
          <w:p w14:paraId="1450F525" w14:textId="34A9315E" w:rsidR="001A4F43" w:rsidRPr="008A10EE" w:rsidRDefault="001A4F43" w:rsidP="00D14FFA">
            <w:pPr>
              <w:jc w:val="both"/>
              <w:rPr>
                <w:rFonts w:cs="Times New Roman"/>
              </w:rPr>
            </w:pPr>
            <w:r w:rsidRPr="008A10EE">
              <w:rPr>
                <w:rFonts w:cs="Times New Roman"/>
              </w:rPr>
              <w:t>Apakah dalam pengembangan perangkat lunak ini melakukan outsourcing?</w:t>
            </w:r>
          </w:p>
        </w:tc>
        <w:tc>
          <w:tcPr>
            <w:tcW w:w="2788" w:type="dxa"/>
          </w:tcPr>
          <w:p w14:paraId="00D935F5" w14:textId="0EB8739F" w:rsidR="001A4F43" w:rsidRPr="008A10EE" w:rsidRDefault="001A4F43" w:rsidP="00D14FFA">
            <w:pPr>
              <w:jc w:val="both"/>
              <w:rPr>
                <w:rFonts w:cs="Times New Roman"/>
              </w:rPr>
            </w:pPr>
            <w:r w:rsidRPr="008A10EE">
              <w:rPr>
                <w:rFonts w:cs="Times New Roman"/>
              </w:rPr>
              <w:t>Iya, kami melakukan outsourcing karena kurangnya tenaga IT di STIE Mahardhika ini</w:t>
            </w:r>
          </w:p>
        </w:tc>
      </w:tr>
      <w:tr w:rsidR="001A4F43" w:rsidRPr="008A10EE" w14:paraId="75AB2831" w14:textId="77777777" w:rsidTr="004F36FD">
        <w:tc>
          <w:tcPr>
            <w:tcW w:w="2787" w:type="dxa"/>
          </w:tcPr>
          <w:p w14:paraId="37ABB6EE" w14:textId="0A971EAF" w:rsidR="001A4F43" w:rsidRPr="008A10EE" w:rsidRDefault="001A4F43" w:rsidP="00D14FFA">
            <w:pPr>
              <w:jc w:val="both"/>
              <w:rPr>
                <w:rFonts w:cs="Times New Roman"/>
              </w:rPr>
            </w:pPr>
            <w:r w:rsidRPr="008A10EE">
              <w:rPr>
                <w:rFonts w:cs="Times New Roman"/>
              </w:rPr>
              <w:t>Berapa biaya yang dikeluarkan untuk sistem?</w:t>
            </w:r>
          </w:p>
        </w:tc>
        <w:tc>
          <w:tcPr>
            <w:tcW w:w="2788" w:type="dxa"/>
          </w:tcPr>
          <w:p w14:paraId="5195AA17" w14:textId="33EFB33D" w:rsidR="001A4F43" w:rsidRPr="008A10EE" w:rsidRDefault="001A4F43" w:rsidP="00D14FFA">
            <w:pPr>
              <w:jc w:val="both"/>
              <w:rPr>
                <w:rFonts w:cs="Times New Roman"/>
              </w:rPr>
            </w:pPr>
            <w:r w:rsidRPr="008A10EE">
              <w:rPr>
                <w:rFonts w:cs="Times New Roman"/>
              </w:rPr>
              <w:t>Antara satu sistem dan sistem lainnya harganya sangat beragam, Kami lupa harga pastinya berapa. Tapi semua sistem yang telah diimplementasikan di STIE Mahardhika ini mengeluarkan biaya sekitar Rp6.000.000,00 hingga Rp7.000.000,00</w:t>
            </w:r>
          </w:p>
        </w:tc>
      </w:tr>
      <w:tr w:rsidR="001A4F43" w:rsidRPr="008A10EE" w14:paraId="7230ACE1" w14:textId="77777777" w:rsidTr="004F36FD">
        <w:tc>
          <w:tcPr>
            <w:tcW w:w="2787" w:type="dxa"/>
          </w:tcPr>
          <w:p w14:paraId="1D87F1A8" w14:textId="083EC03C" w:rsidR="001A4F43" w:rsidRPr="008A10EE" w:rsidRDefault="001A4F43" w:rsidP="00D14FFA">
            <w:pPr>
              <w:jc w:val="both"/>
              <w:rPr>
                <w:rFonts w:cs="Times New Roman"/>
              </w:rPr>
            </w:pPr>
            <w:r w:rsidRPr="008A10EE">
              <w:rPr>
                <w:rFonts w:cs="Times New Roman"/>
              </w:rPr>
              <w:t>Apakah biaya tersebut masuk ke dalam anggaran belanja organisasi?</w:t>
            </w:r>
          </w:p>
        </w:tc>
        <w:tc>
          <w:tcPr>
            <w:tcW w:w="2788" w:type="dxa"/>
          </w:tcPr>
          <w:p w14:paraId="034E6977" w14:textId="5287375E" w:rsidR="001A4F43" w:rsidRPr="008A10EE" w:rsidRDefault="001A4F43" w:rsidP="00D14FFA">
            <w:pPr>
              <w:jc w:val="both"/>
              <w:rPr>
                <w:rFonts w:cs="Times New Roman"/>
              </w:rPr>
            </w:pPr>
            <w:r w:rsidRPr="008A10EE">
              <w:rPr>
                <w:rFonts w:cs="Times New Roman"/>
              </w:rPr>
              <w:t xml:space="preserve">Iya sudah, setiap pengembangan dan pengimplementasian perangkat lunak baru sudah masuk ke dalam anggaran belanja STIE Mahardhika. Bahkan kemungkinan kedepannya, kami akan mengintegrasikan semua sistem yang ada ke dalam sebuah sistem baru. Dan hal </w:t>
            </w:r>
            <w:r w:rsidRPr="008A10EE">
              <w:rPr>
                <w:rFonts w:cs="Times New Roman"/>
              </w:rPr>
              <w:lastRenderedPageBreak/>
              <w:t>tersebut telah dianggarkan oleh pihak STIE Mahardhika</w:t>
            </w:r>
          </w:p>
        </w:tc>
      </w:tr>
      <w:tr w:rsidR="001A4F43" w:rsidRPr="008A10EE" w14:paraId="6909D207" w14:textId="77777777" w:rsidTr="004F36FD">
        <w:tc>
          <w:tcPr>
            <w:tcW w:w="2787" w:type="dxa"/>
          </w:tcPr>
          <w:p w14:paraId="494528CF" w14:textId="7292AF71" w:rsidR="001A4F43" w:rsidRPr="008A10EE" w:rsidRDefault="001A4F43" w:rsidP="00D14FFA">
            <w:pPr>
              <w:jc w:val="both"/>
              <w:rPr>
                <w:rFonts w:cs="Times New Roman"/>
              </w:rPr>
            </w:pPr>
            <w:r w:rsidRPr="008A10EE">
              <w:rPr>
                <w:rFonts w:cs="Times New Roman"/>
              </w:rPr>
              <w:lastRenderedPageBreak/>
              <w:t>Berapa lama pengembangan software berlangsung?</w:t>
            </w:r>
          </w:p>
        </w:tc>
        <w:tc>
          <w:tcPr>
            <w:tcW w:w="2788" w:type="dxa"/>
          </w:tcPr>
          <w:p w14:paraId="7D3B5A72" w14:textId="552E23CD" w:rsidR="001A4F43" w:rsidRPr="008A10EE" w:rsidRDefault="001A4F43" w:rsidP="00D14FFA">
            <w:pPr>
              <w:jc w:val="both"/>
              <w:rPr>
                <w:rFonts w:cs="Times New Roman"/>
              </w:rPr>
            </w:pPr>
            <w:r w:rsidRPr="008A10EE">
              <w:rPr>
                <w:rFonts w:cs="Times New Roman"/>
              </w:rPr>
              <w:t>Setiap perangkat lunak dibutuhkan waktu pengembangan kurang lebih sekitar enam bulan. Untuk SIM Akademik sendiri, dibutuhkan waktu dua semester di luar waktu pengembangan untuk beradaptasi dan menyesuaikan perangkat lunak tersebut dengan seberapa berat aktivitas kami yang sering dilakukan</w:t>
            </w:r>
          </w:p>
        </w:tc>
      </w:tr>
      <w:tr w:rsidR="001A4F43" w:rsidRPr="008A10EE" w14:paraId="71C467A4" w14:textId="77777777" w:rsidTr="004F36FD">
        <w:tc>
          <w:tcPr>
            <w:tcW w:w="2787" w:type="dxa"/>
          </w:tcPr>
          <w:p w14:paraId="41523BCC" w14:textId="1B3C59D3" w:rsidR="001A4F43" w:rsidRPr="008A10EE" w:rsidRDefault="001A4F43" w:rsidP="00D14FFA">
            <w:pPr>
              <w:jc w:val="both"/>
              <w:rPr>
                <w:rFonts w:cs="Times New Roman"/>
              </w:rPr>
            </w:pPr>
            <w:r w:rsidRPr="008A10EE">
              <w:rPr>
                <w:rFonts w:cs="Times New Roman"/>
              </w:rPr>
              <w:t>Apakah pengembangan berjalan sesuai dengan jadwal?</w:t>
            </w:r>
          </w:p>
        </w:tc>
        <w:tc>
          <w:tcPr>
            <w:tcW w:w="2788" w:type="dxa"/>
          </w:tcPr>
          <w:p w14:paraId="0ACCE6F1" w14:textId="2DFFB301" w:rsidR="001A4F43" w:rsidRPr="008A10EE" w:rsidRDefault="001A4F43" w:rsidP="00D14FFA">
            <w:pPr>
              <w:jc w:val="both"/>
              <w:rPr>
                <w:rFonts w:cs="Times New Roman"/>
              </w:rPr>
            </w:pPr>
            <w:r w:rsidRPr="008A10EE">
              <w:rPr>
                <w:rFonts w:cs="Times New Roman"/>
              </w:rPr>
              <w:t>Untungnya, setiap pengembangan berjalan sesuai dengan jadwal. Bahkan, ada beberapa perangkat lunak yang berhasil dikembangkan jauh mendekati tanggal yang ditetapkan</w:t>
            </w:r>
          </w:p>
        </w:tc>
      </w:tr>
    </w:tbl>
    <w:p w14:paraId="02B4D47A" w14:textId="77777777" w:rsidR="00E04F41" w:rsidRPr="008A10EE" w:rsidRDefault="00E04F41" w:rsidP="001B0998">
      <w:pPr>
        <w:rPr>
          <w:rFonts w:cs="Times New Roman"/>
          <w:lang w:val="en-US"/>
        </w:rPr>
      </w:pPr>
    </w:p>
    <w:p w14:paraId="18CA0AFC" w14:textId="21066B0E" w:rsidR="00C8119B" w:rsidRPr="008A10EE" w:rsidRDefault="00C8119B" w:rsidP="001B0998">
      <w:pPr>
        <w:contextualSpacing/>
        <w:rPr>
          <w:rFonts w:cs="Times New Roman"/>
          <w:b/>
          <w:bCs/>
          <w:lang w:val="en-US"/>
        </w:rPr>
      </w:pPr>
      <w:r w:rsidRPr="008A10EE">
        <w:rPr>
          <w:rFonts w:cs="Times New Roman"/>
          <w:b/>
          <w:bCs/>
          <w:lang w:val="en-US"/>
        </w:rPr>
        <w:t>Transkrip Wawancara Responden 12</w:t>
      </w:r>
    </w:p>
    <w:p w14:paraId="1A14210B" w14:textId="34151473" w:rsidR="00C8119B"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Ilmu Kesenian Wilwatikta (STKW) Surabaya.</w:t>
      </w:r>
    </w:p>
    <w:p w14:paraId="27BE501A" w14:textId="77777777" w:rsidR="00D14FFA" w:rsidRPr="008A10EE" w:rsidRDefault="00D14FFA" w:rsidP="001B0998">
      <w:pPr>
        <w:rPr>
          <w:rFonts w:cs="Times New Roman"/>
        </w:rPr>
      </w:pPr>
    </w:p>
    <w:p w14:paraId="7546A1EF" w14:textId="6FC02537" w:rsidR="00D14FFA" w:rsidRPr="008A10EE" w:rsidRDefault="00D14FFA" w:rsidP="00D14FFA">
      <w:pPr>
        <w:pStyle w:val="Caption"/>
        <w:keepNext/>
        <w:rPr>
          <w:rFonts w:cs="Times New Roman"/>
        </w:rPr>
      </w:pPr>
      <w:bookmarkStart w:id="1233" w:name="_Toc48471663"/>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3</w:t>
      </w:r>
      <w:r w:rsidR="00182426">
        <w:rPr>
          <w:rFonts w:cs="Times New Roman"/>
        </w:rPr>
        <w:fldChar w:fldCharType="end"/>
      </w:r>
      <w:r w:rsidRPr="008A10EE">
        <w:rPr>
          <w:rFonts w:cs="Times New Roman"/>
        </w:rPr>
        <w:t xml:space="preserve"> Transkrip Wawancara Responden 12</w:t>
      </w:r>
      <w:bookmarkEnd w:id="1233"/>
    </w:p>
    <w:tbl>
      <w:tblPr>
        <w:tblStyle w:val="TableGrid"/>
        <w:tblW w:w="0" w:type="auto"/>
        <w:tblLook w:val="04A0" w:firstRow="1" w:lastRow="0" w:firstColumn="1" w:lastColumn="0" w:noHBand="0" w:noVBand="1"/>
      </w:tblPr>
      <w:tblGrid>
        <w:gridCol w:w="2299"/>
        <w:gridCol w:w="1841"/>
        <w:gridCol w:w="1435"/>
      </w:tblGrid>
      <w:tr w:rsidR="00C8119B" w:rsidRPr="008A10EE" w14:paraId="27D95E33" w14:textId="77777777" w:rsidTr="00981897">
        <w:trPr>
          <w:tblHeader/>
        </w:trPr>
        <w:tc>
          <w:tcPr>
            <w:tcW w:w="2299" w:type="dxa"/>
          </w:tcPr>
          <w:p w14:paraId="751DF4F0" w14:textId="77777777" w:rsidR="00C8119B" w:rsidRPr="00981897" w:rsidRDefault="00C8119B" w:rsidP="001B0998">
            <w:pPr>
              <w:jc w:val="center"/>
              <w:rPr>
                <w:rFonts w:cs="Times New Roman"/>
                <w:b/>
                <w:bCs/>
              </w:rPr>
            </w:pPr>
            <w:r w:rsidRPr="00981897">
              <w:rPr>
                <w:rFonts w:cs="Times New Roman"/>
                <w:b/>
                <w:bCs/>
              </w:rPr>
              <w:t>Profil PT</w:t>
            </w:r>
          </w:p>
        </w:tc>
        <w:tc>
          <w:tcPr>
            <w:tcW w:w="1841" w:type="dxa"/>
          </w:tcPr>
          <w:p w14:paraId="194A98B2" w14:textId="77777777" w:rsidR="00C8119B" w:rsidRPr="00981897" w:rsidRDefault="00C8119B" w:rsidP="001B0998">
            <w:pPr>
              <w:jc w:val="center"/>
              <w:rPr>
                <w:rFonts w:cs="Times New Roman"/>
                <w:b/>
                <w:bCs/>
              </w:rPr>
            </w:pPr>
            <w:r w:rsidRPr="00981897">
              <w:rPr>
                <w:rFonts w:cs="Times New Roman"/>
                <w:b/>
                <w:bCs/>
              </w:rPr>
              <w:t>Profil Narasumber</w:t>
            </w:r>
          </w:p>
        </w:tc>
        <w:tc>
          <w:tcPr>
            <w:tcW w:w="1435" w:type="dxa"/>
          </w:tcPr>
          <w:p w14:paraId="5DD0A1BB"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26CCB25C" w14:textId="77777777" w:rsidTr="00D14FFA">
        <w:tc>
          <w:tcPr>
            <w:tcW w:w="2299" w:type="dxa"/>
          </w:tcPr>
          <w:p w14:paraId="365BD466" w14:textId="77777777" w:rsidR="001752F2" w:rsidRPr="008A10EE" w:rsidRDefault="001752F2" w:rsidP="001B0998">
            <w:pPr>
              <w:jc w:val="both"/>
              <w:rPr>
                <w:rFonts w:cs="Times New Roman"/>
              </w:rPr>
            </w:pPr>
            <w:r w:rsidRPr="008A10EE">
              <w:rPr>
                <w:rFonts w:cs="Times New Roman"/>
              </w:rPr>
              <w:t xml:space="preserve">Sekolah Tinggi Ilmu Kesenian Wilwatikta (STKW) Surabaya didirikan pada tanggal </w:t>
            </w:r>
            <w:r w:rsidRPr="008A10EE">
              <w:rPr>
                <w:rFonts w:cs="Times New Roman"/>
              </w:rPr>
              <w:lastRenderedPageBreak/>
              <w:t xml:space="preserve">5 Mei 1980. Merupakan kampus dibidang kesenian yang berlokasi di wilayah kopertis 07, tepatnya di Jalan Klampis Anom II Surabaya. Perangkat lunak yang telah diimplementasikan oleh kampus STKW ini yaitu SIM Akademik, Aplikasi Perpustakaan, </w:t>
            </w:r>
            <w:r w:rsidRPr="008A10EE">
              <w:rPr>
                <w:rFonts w:cs="Times New Roman"/>
                <w:i/>
                <w:iCs/>
              </w:rPr>
              <w:t xml:space="preserve">e-journal, </w:t>
            </w:r>
            <w:r w:rsidRPr="008A10EE">
              <w:rPr>
                <w:rFonts w:cs="Times New Roman"/>
              </w:rPr>
              <w:t xml:space="preserve">dan </w:t>
            </w:r>
            <w:r w:rsidRPr="008A10EE">
              <w:rPr>
                <w:rFonts w:cs="Times New Roman"/>
                <w:i/>
                <w:iCs/>
              </w:rPr>
              <w:t>e-learning</w:t>
            </w:r>
            <w:r w:rsidRPr="008A10EE">
              <w:rPr>
                <w:rFonts w:cs="Times New Roman"/>
              </w:rPr>
              <w:t>.</w:t>
            </w:r>
          </w:p>
          <w:p w14:paraId="58FF8725" w14:textId="77777777" w:rsidR="001752F2" w:rsidRPr="008A10EE" w:rsidRDefault="001752F2" w:rsidP="001B0998">
            <w:pPr>
              <w:jc w:val="both"/>
              <w:rPr>
                <w:rFonts w:cs="Times New Roman"/>
              </w:rPr>
            </w:pPr>
          </w:p>
        </w:tc>
        <w:tc>
          <w:tcPr>
            <w:tcW w:w="1841" w:type="dxa"/>
          </w:tcPr>
          <w:p w14:paraId="5DF06E42" w14:textId="4019CDCA" w:rsidR="001752F2" w:rsidRPr="008A10EE" w:rsidRDefault="001752F2" w:rsidP="001B0998">
            <w:pPr>
              <w:rPr>
                <w:rFonts w:cs="Times New Roman"/>
              </w:rPr>
            </w:pPr>
            <w:r w:rsidRPr="008A10EE">
              <w:rPr>
                <w:rFonts w:cs="Times New Roman"/>
              </w:rPr>
              <w:lastRenderedPageBreak/>
              <w:t xml:space="preserve">Bapak Somad adalah pegawai pada Sekolah Tinggi Ilmu </w:t>
            </w:r>
            <w:r w:rsidRPr="008A10EE">
              <w:rPr>
                <w:rFonts w:cs="Times New Roman"/>
              </w:rPr>
              <w:lastRenderedPageBreak/>
              <w:t>Kesenian Wilwatikta (STKW) Surabaya yang menjabat sebagai Operator IT di STKW yaitu yang bertanggungjawab dalam melakukan pelaporan data mahasiswa dan dosen ke Pangkalan Data Dikti melalui aplikasi PDDikti.</w:t>
            </w:r>
          </w:p>
        </w:tc>
        <w:tc>
          <w:tcPr>
            <w:tcW w:w="1435" w:type="dxa"/>
          </w:tcPr>
          <w:p w14:paraId="4FABD80C" w14:textId="77777777" w:rsidR="009346A5" w:rsidRPr="008A10EE" w:rsidRDefault="009346A5" w:rsidP="000A7FCF">
            <w:pPr>
              <w:pStyle w:val="ListParagraph"/>
              <w:numPr>
                <w:ilvl w:val="0"/>
                <w:numId w:val="45"/>
              </w:numPr>
              <w:ind w:left="307"/>
              <w:rPr>
                <w:rFonts w:cs="Times New Roman"/>
              </w:rPr>
            </w:pPr>
            <w:r w:rsidRPr="008A10EE">
              <w:rPr>
                <w:rFonts w:cs="Times New Roman"/>
              </w:rPr>
              <w:lastRenderedPageBreak/>
              <w:t>Hari, Tanggal :</w:t>
            </w:r>
          </w:p>
          <w:p w14:paraId="0E8C2A6A" w14:textId="77777777" w:rsidR="009346A5" w:rsidRPr="008A10EE" w:rsidRDefault="009346A5" w:rsidP="001B0998">
            <w:pPr>
              <w:pStyle w:val="ListParagraph"/>
              <w:ind w:left="307"/>
              <w:rPr>
                <w:rFonts w:cs="Times New Roman"/>
              </w:rPr>
            </w:pPr>
            <w:r w:rsidRPr="008A10EE">
              <w:rPr>
                <w:rFonts w:cs="Times New Roman"/>
              </w:rPr>
              <w:lastRenderedPageBreak/>
              <w:t>Rabu, 17 Oktober 2018</w:t>
            </w:r>
          </w:p>
          <w:p w14:paraId="3243E71F"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72065618" w14:textId="77777777" w:rsidR="009346A5" w:rsidRPr="008A10EE" w:rsidRDefault="009346A5" w:rsidP="001B0998">
            <w:pPr>
              <w:pStyle w:val="ListParagraph"/>
              <w:ind w:left="307"/>
              <w:rPr>
                <w:rFonts w:cs="Times New Roman"/>
              </w:rPr>
            </w:pPr>
            <w:r w:rsidRPr="008A10EE">
              <w:rPr>
                <w:rFonts w:cs="Times New Roman"/>
              </w:rPr>
              <w:t xml:space="preserve">13:30 – 14:30 </w:t>
            </w:r>
          </w:p>
          <w:p w14:paraId="0F27B0BA"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6BC2AF51" w14:textId="72B11962" w:rsidR="001752F2" w:rsidRPr="008A10EE" w:rsidRDefault="009346A5" w:rsidP="001B0998">
            <w:pPr>
              <w:pStyle w:val="ListParagraph"/>
              <w:ind w:left="307"/>
              <w:rPr>
                <w:rFonts w:cs="Times New Roman"/>
              </w:rPr>
            </w:pPr>
            <w:r w:rsidRPr="008A10EE">
              <w:rPr>
                <w:rFonts w:cs="Times New Roman"/>
                <w:sz w:val="23"/>
                <w:szCs w:val="23"/>
              </w:rPr>
              <w:t>Ruangan B4 STKW Surabaya</w:t>
            </w:r>
          </w:p>
        </w:tc>
      </w:tr>
    </w:tbl>
    <w:p w14:paraId="3276A4D8" w14:textId="14D2619A" w:rsidR="00C8119B" w:rsidRPr="008A10EE" w:rsidRDefault="00C8119B" w:rsidP="001B0998">
      <w:pPr>
        <w:rPr>
          <w:rFonts w:cs="Times New Roman"/>
          <w:lang w:val="en-US"/>
        </w:rPr>
      </w:pPr>
    </w:p>
    <w:p w14:paraId="500439D2" w14:textId="2851099D" w:rsidR="00E04F41" w:rsidRPr="008A10EE" w:rsidRDefault="00E04F41" w:rsidP="001B0998">
      <w:pPr>
        <w:contextualSpacing/>
        <w:rPr>
          <w:rFonts w:cs="Times New Roman"/>
        </w:rPr>
      </w:pPr>
      <w:r w:rsidRPr="008A10EE">
        <w:rPr>
          <w:rFonts w:cs="Times New Roman"/>
        </w:rPr>
        <w:t>Daftar pertanyaan dan jawaban narasumber</w:t>
      </w:r>
      <w:r w:rsidR="00BC027A" w:rsidRPr="008A10EE">
        <w:rPr>
          <w:rFonts w:cs="Times New Roman"/>
        </w:rPr>
        <w:t xml:space="preserve"> Sekolah Tinggi Ilmu Kesenian Wilwatikta (STKW) Surabaya.</w:t>
      </w:r>
    </w:p>
    <w:p w14:paraId="47EAA580" w14:textId="77777777" w:rsidR="00904A05" w:rsidRPr="008A10EE" w:rsidRDefault="00904A05" w:rsidP="001B0998">
      <w:pPr>
        <w:contextualSpacing/>
        <w:rPr>
          <w:rFonts w:cs="Times New Roman"/>
        </w:rPr>
      </w:pPr>
    </w:p>
    <w:p w14:paraId="74C9035F" w14:textId="5737324B" w:rsidR="00D14FFA" w:rsidRPr="008A10EE" w:rsidRDefault="00D14FFA" w:rsidP="00D14FFA">
      <w:pPr>
        <w:pStyle w:val="Caption"/>
        <w:keepNext/>
        <w:rPr>
          <w:rFonts w:cs="Times New Roman"/>
        </w:rPr>
      </w:pPr>
      <w:bookmarkStart w:id="1234" w:name="_Toc4847166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4</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2</w:t>
      </w:r>
      <w:bookmarkEnd w:id="1234"/>
    </w:p>
    <w:tbl>
      <w:tblPr>
        <w:tblStyle w:val="TableGrid"/>
        <w:tblW w:w="0" w:type="auto"/>
        <w:tblLook w:val="04A0" w:firstRow="1" w:lastRow="0" w:firstColumn="1" w:lastColumn="0" w:noHBand="0" w:noVBand="1"/>
      </w:tblPr>
      <w:tblGrid>
        <w:gridCol w:w="2787"/>
        <w:gridCol w:w="2788"/>
      </w:tblGrid>
      <w:tr w:rsidR="00904A05" w:rsidRPr="008A10EE" w14:paraId="367BE7F6" w14:textId="77777777" w:rsidTr="00981897">
        <w:trPr>
          <w:tblHeader/>
        </w:trPr>
        <w:tc>
          <w:tcPr>
            <w:tcW w:w="2787" w:type="dxa"/>
          </w:tcPr>
          <w:p w14:paraId="0FDBF4B2" w14:textId="77777777" w:rsidR="00904A05" w:rsidRPr="00981897" w:rsidRDefault="00904A05" w:rsidP="00981897">
            <w:pPr>
              <w:jc w:val="center"/>
              <w:rPr>
                <w:rFonts w:cs="Times New Roman"/>
                <w:b/>
                <w:bCs/>
              </w:rPr>
            </w:pPr>
            <w:r w:rsidRPr="00981897">
              <w:rPr>
                <w:rFonts w:cs="Times New Roman"/>
                <w:b/>
                <w:bCs/>
              </w:rPr>
              <w:t>Pertanyaan</w:t>
            </w:r>
          </w:p>
        </w:tc>
        <w:tc>
          <w:tcPr>
            <w:tcW w:w="2788" w:type="dxa"/>
          </w:tcPr>
          <w:p w14:paraId="0447184D" w14:textId="77777777" w:rsidR="00904A05" w:rsidRPr="00981897" w:rsidRDefault="00904A05" w:rsidP="00981897">
            <w:pPr>
              <w:jc w:val="center"/>
              <w:rPr>
                <w:rFonts w:cs="Times New Roman"/>
                <w:b/>
                <w:bCs/>
              </w:rPr>
            </w:pPr>
            <w:r w:rsidRPr="00981897">
              <w:rPr>
                <w:rFonts w:cs="Times New Roman"/>
                <w:b/>
                <w:bCs/>
              </w:rPr>
              <w:t>Jawaban</w:t>
            </w:r>
          </w:p>
        </w:tc>
      </w:tr>
      <w:tr w:rsidR="00904A05" w:rsidRPr="008A10EE" w14:paraId="1E7B7A5A" w14:textId="77777777" w:rsidTr="000570DE">
        <w:tc>
          <w:tcPr>
            <w:tcW w:w="2787" w:type="dxa"/>
          </w:tcPr>
          <w:p w14:paraId="4A7EA5BA" w14:textId="77777777" w:rsidR="00904A05" w:rsidRPr="008A10EE" w:rsidRDefault="00904A05" w:rsidP="00D14FFA">
            <w:pPr>
              <w:jc w:val="both"/>
              <w:rPr>
                <w:rFonts w:cs="Times New Roman"/>
              </w:rPr>
            </w:pPr>
            <w:r w:rsidRPr="008A10EE">
              <w:rPr>
                <w:rFonts w:cs="Times New Roman"/>
              </w:rPr>
              <w:t>Terkait implementasi perangkat lunak, apa jabatan/posisi bapak/ibu?</w:t>
            </w:r>
          </w:p>
        </w:tc>
        <w:tc>
          <w:tcPr>
            <w:tcW w:w="2788" w:type="dxa"/>
          </w:tcPr>
          <w:p w14:paraId="77A8B6D8" w14:textId="77777777" w:rsidR="00904A05" w:rsidRPr="008A10EE" w:rsidRDefault="00904A05" w:rsidP="00D14FFA">
            <w:pPr>
              <w:jc w:val="both"/>
              <w:rPr>
                <w:rFonts w:cs="Times New Roman"/>
              </w:rPr>
            </w:pPr>
            <w:r w:rsidRPr="008A10EE">
              <w:rPr>
                <w:rFonts w:cs="Times New Roman"/>
              </w:rPr>
              <w:t>Operator PDDikti, dimana seringkali melakukan Pelaporan Data tiap Semesternya ke Dikti.</w:t>
            </w:r>
          </w:p>
        </w:tc>
      </w:tr>
      <w:tr w:rsidR="00904A05" w:rsidRPr="008A10EE" w14:paraId="538354AD" w14:textId="77777777" w:rsidTr="000570DE">
        <w:tc>
          <w:tcPr>
            <w:tcW w:w="2787" w:type="dxa"/>
          </w:tcPr>
          <w:p w14:paraId="0211882B" w14:textId="77777777" w:rsidR="00904A05" w:rsidRPr="008A10EE" w:rsidRDefault="00904A05" w:rsidP="00D14FFA">
            <w:pPr>
              <w:jc w:val="both"/>
              <w:rPr>
                <w:rFonts w:cs="Times New Roman"/>
              </w:rPr>
            </w:pPr>
            <w:r w:rsidRPr="008A10EE">
              <w:rPr>
                <w:rFonts w:cs="Times New Roman"/>
              </w:rPr>
              <w:t>Adakah implementasi perangkat lunak di Kampus ini?</w:t>
            </w:r>
          </w:p>
        </w:tc>
        <w:tc>
          <w:tcPr>
            <w:tcW w:w="2788" w:type="dxa"/>
          </w:tcPr>
          <w:p w14:paraId="75A1994F" w14:textId="77777777" w:rsidR="00904A05" w:rsidRPr="008A10EE" w:rsidRDefault="00904A05" w:rsidP="00D14FFA">
            <w:pPr>
              <w:jc w:val="both"/>
              <w:rPr>
                <w:rFonts w:cs="Times New Roman"/>
              </w:rPr>
            </w:pPr>
            <w:r w:rsidRPr="008A10EE">
              <w:rPr>
                <w:rFonts w:cs="Times New Roman"/>
              </w:rPr>
              <w:t>Ada, namun belum sebanyak kampus seperti ITS.</w:t>
            </w:r>
          </w:p>
        </w:tc>
      </w:tr>
      <w:tr w:rsidR="00904A05" w:rsidRPr="008A10EE" w14:paraId="2777ACD7" w14:textId="77777777" w:rsidTr="000570DE">
        <w:tc>
          <w:tcPr>
            <w:tcW w:w="2787" w:type="dxa"/>
          </w:tcPr>
          <w:p w14:paraId="70544DAE" w14:textId="77777777" w:rsidR="00904A05" w:rsidRPr="008A10EE" w:rsidRDefault="00904A05" w:rsidP="00D14FFA">
            <w:pPr>
              <w:jc w:val="both"/>
              <w:rPr>
                <w:rFonts w:cs="Times New Roman"/>
              </w:rPr>
            </w:pPr>
            <w:r w:rsidRPr="008A10EE">
              <w:rPr>
                <w:rFonts w:cs="Times New Roman"/>
              </w:rPr>
              <w:t>Jika ada berapa perangkat lunak dan apa saja?</w:t>
            </w:r>
          </w:p>
        </w:tc>
        <w:tc>
          <w:tcPr>
            <w:tcW w:w="2788" w:type="dxa"/>
          </w:tcPr>
          <w:p w14:paraId="6D350E6F" w14:textId="77777777" w:rsidR="00904A05" w:rsidRPr="008A10EE" w:rsidRDefault="00904A05" w:rsidP="00D14FFA">
            <w:pPr>
              <w:jc w:val="both"/>
              <w:rPr>
                <w:rFonts w:cs="Times New Roman"/>
              </w:rPr>
            </w:pPr>
            <w:r w:rsidRPr="008A10EE">
              <w:rPr>
                <w:rFonts w:cs="Times New Roman"/>
              </w:rPr>
              <w:t xml:space="preserve">Kurang lebih terdapat 5 atau 6 Perangkat Lunak yang diimplementasikan untuk mendukung Aktivitas Operasional di STKW seperti SIM Akademik, Aplikasi </w:t>
            </w:r>
            <w:r w:rsidRPr="008A10EE">
              <w:rPr>
                <w:rFonts w:cs="Times New Roman"/>
              </w:rPr>
              <w:lastRenderedPageBreak/>
              <w:t>Perpustakaan, Jurnal, E-learning, dan lain-lain.</w:t>
            </w:r>
          </w:p>
        </w:tc>
      </w:tr>
      <w:tr w:rsidR="00904A05" w:rsidRPr="008A10EE" w14:paraId="7AB7D87E" w14:textId="77777777" w:rsidTr="000570DE">
        <w:tc>
          <w:tcPr>
            <w:tcW w:w="2787" w:type="dxa"/>
          </w:tcPr>
          <w:p w14:paraId="352E78F7" w14:textId="77777777" w:rsidR="00904A05" w:rsidRPr="008A10EE" w:rsidRDefault="00904A05" w:rsidP="00D14FFA">
            <w:pPr>
              <w:jc w:val="both"/>
              <w:rPr>
                <w:rFonts w:cs="Times New Roman"/>
              </w:rPr>
            </w:pPr>
            <w:r w:rsidRPr="008A10EE">
              <w:rPr>
                <w:rFonts w:cs="Times New Roman"/>
              </w:rPr>
              <w:lastRenderedPageBreak/>
              <w:t>Bentuk implementasi perangkat lunak ini apakah inhouse, outsource, free atau COTS?</w:t>
            </w:r>
          </w:p>
        </w:tc>
        <w:tc>
          <w:tcPr>
            <w:tcW w:w="2788" w:type="dxa"/>
          </w:tcPr>
          <w:p w14:paraId="52E372CC" w14:textId="77777777" w:rsidR="00904A05" w:rsidRPr="008A10EE" w:rsidRDefault="00904A05" w:rsidP="00D14FFA">
            <w:pPr>
              <w:jc w:val="both"/>
              <w:rPr>
                <w:rFonts w:cs="Times New Roman"/>
              </w:rPr>
            </w:pPr>
            <w:r w:rsidRPr="008A10EE">
              <w:rPr>
                <w:rFonts w:cs="Times New Roman"/>
              </w:rPr>
              <w:t>Semua Software yang diimplementasikan, Dikembangkan oleh pihak Outsource sehingga bisa dikatakan sebagai Software Outsource.</w:t>
            </w:r>
          </w:p>
        </w:tc>
      </w:tr>
      <w:tr w:rsidR="00904A05" w:rsidRPr="008A10EE" w14:paraId="0655E852" w14:textId="77777777" w:rsidTr="000570DE">
        <w:tc>
          <w:tcPr>
            <w:tcW w:w="2787" w:type="dxa"/>
          </w:tcPr>
          <w:p w14:paraId="79F9588D" w14:textId="77777777" w:rsidR="00904A05" w:rsidRPr="008A10EE" w:rsidRDefault="00904A05" w:rsidP="00D14FFA">
            <w:pPr>
              <w:jc w:val="both"/>
              <w:rPr>
                <w:rFonts w:cs="Times New Roman"/>
              </w:rPr>
            </w:pPr>
            <w:r w:rsidRPr="008A10EE">
              <w:rPr>
                <w:rFonts w:cs="Times New Roman"/>
              </w:rPr>
              <w:t>Saat Implementasi perangkat lunak dilaksanakan, apakah infrastruktur yang ada sudah compatible? Jika tidak, apakah diadakan pengada</w:t>
            </w:r>
          </w:p>
        </w:tc>
        <w:tc>
          <w:tcPr>
            <w:tcW w:w="2788" w:type="dxa"/>
          </w:tcPr>
          <w:p w14:paraId="6DC6FFF2" w14:textId="77777777" w:rsidR="00904A05" w:rsidRPr="008A10EE" w:rsidRDefault="00904A05" w:rsidP="00D14FFA">
            <w:pPr>
              <w:jc w:val="both"/>
              <w:rPr>
                <w:rFonts w:cs="Times New Roman"/>
              </w:rPr>
            </w:pPr>
            <w:r w:rsidRPr="008A10EE">
              <w:rPr>
                <w:rFonts w:cs="Times New Roman"/>
              </w:rPr>
              <w:t>Sudah, umumnya kami sesuaikan dengan Spesifikasi Minimum yang diminta oleh pihak Outsource.</w:t>
            </w:r>
          </w:p>
        </w:tc>
      </w:tr>
      <w:tr w:rsidR="00904A05" w:rsidRPr="008A10EE" w14:paraId="1B2F9C53" w14:textId="77777777" w:rsidTr="000570DE">
        <w:tc>
          <w:tcPr>
            <w:tcW w:w="2787" w:type="dxa"/>
          </w:tcPr>
          <w:p w14:paraId="28BE3994" w14:textId="77777777" w:rsidR="00904A05" w:rsidRPr="008A10EE" w:rsidRDefault="00904A05" w:rsidP="00D14FFA">
            <w:pPr>
              <w:jc w:val="both"/>
              <w:rPr>
                <w:rFonts w:cs="Times New Roman"/>
              </w:rPr>
            </w:pPr>
            <w:r w:rsidRPr="008A10EE">
              <w:rPr>
                <w:rFonts w:cs="Times New Roman"/>
              </w:rPr>
              <w:t>Apakah software/perangkat lunak yang ingin di implementasikan sudah siap (terinstall) ketika implementasi dilakukan?</w:t>
            </w:r>
          </w:p>
        </w:tc>
        <w:tc>
          <w:tcPr>
            <w:tcW w:w="2788" w:type="dxa"/>
          </w:tcPr>
          <w:p w14:paraId="24B3A78D" w14:textId="77777777" w:rsidR="00904A05" w:rsidRPr="008A10EE" w:rsidRDefault="00904A05" w:rsidP="00D14FFA">
            <w:pPr>
              <w:jc w:val="both"/>
              <w:rPr>
                <w:rFonts w:cs="Times New Roman"/>
              </w:rPr>
            </w:pPr>
            <w:r w:rsidRPr="008A10EE">
              <w:rPr>
                <w:rFonts w:cs="Times New Roman"/>
              </w:rPr>
              <w:t>Sudah asal dilakukan Testing terlebih dahulu.</w:t>
            </w:r>
          </w:p>
        </w:tc>
      </w:tr>
      <w:tr w:rsidR="00904A05" w:rsidRPr="008A10EE" w14:paraId="0A473F8E" w14:textId="77777777" w:rsidTr="000570DE">
        <w:tc>
          <w:tcPr>
            <w:tcW w:w="2787" w:type="dxa"/>
          </w:tcPr>
          <w:p w14:paraId="0C8CD64D" w14:textId="77777777" w:rsidR="00904A05" w:rsidRPr="008A10EE" w:rsidRDefault="00904A05" w:rsidP="00D14FFA">
            <w:pPr>
              <w:jc w:val="both"/>
              <w:rPr>
                <w:rFonts w:cs="Times New Roman"/>
              </w:rPr>
            </w:pPr>
            <w:r w:rsidRPr="008A10EE">
              <w:rPr>
                <w:rFonts w:cs="Times New Roman"/>
              </w:rPr>
              <w:t>Apakah saat dimulainya implementasi, infrastruktur yang tersedia sudah memadai? Jika tidak, apakah dilakukan pengadaan?</w:t>
            </w:r>
          </w:p>
        </w:tc>
        <w:tc>
          <w:tcPr>
            <w:tcW w:w="2788" w:type="dxa"/>
          </w:tcPr>
          <w:p w14:paraId="1205F9A7" w14:textId="77777777" w:rsidR="00904A05" w:rsidRPr="008A10EE" w:rsidRDefault="00904A05" w:rsidP="00D14FFA">
            <w:pPr>
              <w:jc w:val="both"/>
              <w:rPr>
                <w:rFonts w:cs="Times New Roman"/>
              </w:rPr>
            </w:pPr>
            <w:r w:rsidRPr="008A10EE">
              <w:rPr>
                <w:rFonts w:cs="Times New Roman"/>
              </w:rPr>
              <w:t>Belum semuanya, ada beberapa yg kurang seperti server yang sampai saat ini kami masih outsource untuk sewa dan pengelolaannya.</w:t>
            </w:r>
          </w:p>
        </w:tc>
      </w:tr>
      <w:tr w:rsidR="00904A05" w:rsidRPr="008A10EE" w14:paraId="102DABBB" w14:textId="77777777" w:rsidTr="000570DE">
        <w:tc>
          <w:tcPr>
            <w:tcW w:w="2787" w:type="dxa"/>
          </w:tcPr>
          <w:p w14:paraId="6A5DF3CA" w14:textId="77777777" w:rsidR="00904A05" w:rsidRPr="008A10EE" w:rsidRDefault="00904A05" w:rsidP="00D14FFA">
            <w:pPr>
              <w:jc w:val="both"/>
              <w:rPr>
                <w:rFonts w:cs="Times New Roman"/>
              </w:rPr>
            </w:pPr>
            <w:r w:rsidRPr="008A10EE">
              <w:rPr>
                <w:rFonts w:cs="Times New Roman"/>
              </w:rPr>
              <w:t>Siapa saja stakeholder yang terlibat dalam Implementasi Perangkat Lunak?</w:t>
            </w:r>
          </w:p>
        </w:tc>
        <w:tc>
          <w:tcPr>
            <w:tcW w:w="2788" w:type="dxa"/>
          </w:tcPr>
          <w:p w14:paraId="315E77FB" w14:textId="77777777" w:rsidR="00904A05" w:rsidRPr="008A10EE" w:rsidRDefault="00904A05" w:rsidP="00D14FFA">
            <w:pPr>
              <w:jc w:val="both"/>
              <w:rPr>
                <w:rFonts w:cs="Times New Roman"/>
              </w:rPr>
            </w:pPr>
            <w:r w:rsidRPr="008A10EE">
              <w:rPr>
                <w:rFonts w:cs="Times New Roman"/>
              </w:rPr>
              <w:t>Semua Civitas akademika, karena pada dasarnya adanya software juga berangkat dari kebutuhan penggunanya. Bahkan mahasiswa juga berperan karena berangkat dari keluhan mereka maka akan ada tindak lanjut, begitu pula dosen dan juga pihak manajemen.</w:t>
            </w:r>
          </w:p>
        </w:tc>
      </w:tr>
      <w:tr w:rsidR="00904A05" w:rsidRPr="008A10EE" w14:paraId="480E14AF" w14:textId="77777777" w:rsidTr="000570DE">
        <w:tc>
          <w:tcPr>
            <w:tcW w:w="2787" w:type="dxa"/>
          </w:tcPr>
          <w:p w14:paraId="4321ECB7" w14:textId="77777777" w:rsidR="00904A05" w:rsidRPr="008A10EE" w:rsidRDefault="00904A05" w:rsidP="00D14FFA">
            <w:pPr>
              <w:jc w:val="both"/>
              <w:rPr>
                <w:rFonts w:cs="Times New Roman"/>
              </w:rPr>
            </w:pPr>
            <w:r w:rsidRPr="008A10EE">
              <w:rPr>
                <w:rFonts w:cs="Times New Roman"/>
              </w:rPr>
              <w:t>Sejauh apa para stakeholder tersebut terlibat dalam prosesnya?</w:t>
            </w:r>
          </w:p>
        </w:tc>
        <w:tc>
          <w:tcPr>
            <w:tcW w:w="2788" w:type="dxa"/>
          </w:tcPr>
          <w:p w14:paraId="078302C6" w14:textId="77777777" w:rsidR="00904A05" w:rsidRPr="008A10EE" w:rsidRDefault="00904A05" w:rsidP="00D14FFA">
            <w:pPr>
              <w:jc w:val="both"/>
              <w:rPr>
                <w:rFonts w:cs="Times New Roman"/>
              </w:rPr>
            </w:pPr>
            <w:r w:rsidRPr="008A10EE">
              <w:rPr>
                <w:rFonts w:cs="Times New Roman"/>
              </w:rPr>
              <w:t xml:space="preserve">Umumnya orang-orang disini berperan saat Eksekusi dilakukan, yakni pada fase </w:t>
            </w:r>
            <w:r w:rsidRPr="008A10EE">
              <w:rPr>
                <w:rFonts w:cs="Times New Roman"/>
              </w:rPr>
              <w:lastRenderedPageBreak/>
              <w:t>perencanaan dimana mereka mengumpulkan dan menganalisa kebutuhan. Namun saat Eksekusi perannya hanya memantau saja. Kemudian saat Testing semua aktor yang diinginkan dalam aplikasi juga berperan agar saat Launching kendalanya minimum.</w:t>
            </w:r>
          </w:p>
        </w:tc>
      </w:tr>
      <w:tr w:rsidR="00904A05" w:rsidRPr="008A10EE" w14:paraId="433D3DDB" w14:textId="77777777" w:rsidTr="000570DE">
        <w:tc>
          <w:tcPr>
            <w:tcW w:w="2787" w:type="dxa"/>
          </w:tcPr>
          <w:p w14:paraId="5F3C6499" w14:textId="77777777" w:rsidR="00904A05" w:rsidRPr="008A10EE" w:rsidRDefault="00904A05" w:rsidP="00D14FFA">
            <w:pPr>
              <w:jc w:val="both"/>
              <w:rPr>
                <w:rFonts w:cs="Times New Roman"/>
              </w:rPr>
            </w:pPr>
            <w:r w:rsidRPr="008A10EE">
              <w:rPr>
                <w:rFonts w:cs="Times New Roman"/>
              </w:rPr>
              <w:lastRenderedPageBreak/>
              <w:t>Siapa saja aktor yang terlibat dalam implementasi perangkat lunak?</w:t>
            </w:r>
          </w:p>
        </w:tc>
        <w:tc>
          <w:tcPr>
            <w:tcW w:w="2788" w:type="dxa"/>
          </w:tcPr>
          <w:p w14:paraId="2AEC386B" w14:textId="77777777" w:rsidR="00904A05" w:rsidRPr="008A10EE" w:rsidRDefault="00904A05" w:rsidP="00D14FFA">
            <w:pPr>
              <w:jc w:val="both"/>
              <w:rPr>
                <w:rFonts w:cs="Times New Roman"/>
              </w:rPr>
            </w:pPr>
            <w:r w:rsidRPr="008A10EE">
              <w:rPr>
                <w:rFonts w:cs="Times New Roman"/>
              </w:rPr>
              <w:t>Orang IT dari STKW untuk Perencanaan, Pihak Outsource untuk Eksekusi, dan Pihak Manajemen untuk Bagian Quality Assurance atau Testing.</w:t>
            </w:r>
          </w:p>
        </w:tc>
      </w:tr>
      <w:tr w:rsidR="00904A05" w:rsidRPr="008A10EE" w14:paraId="72C4B9AB" w14:textId="77777777" w:rsidTr="000570DE">
        <w:tc>
          <w:tcPr>
            <w:tcW w:w="2787" w:type="dxa"/>
          </w:tcPr>
          <w:p w14:paraId="1F7AE45C" w14:textId="77777777" w:rsidR="00904A05" w:rsidRPr="008A10EE" w:rsidRDefault="00904A05" w:rsidP="00D14FFA">
            <w:pPr>
              <w:jc w:val="both"/>
              <w:rPr>
                <w:rFonts w:cs="Times New Roman"/>
              </w:rPr>
            </w:pPr>
            <w:r w:rsidRPr="008A10EE">
              <w:rPr>
                <w:rFonts w:cs="Times New Roman"/>
              </w:rPr>
              <w:t>Untuk biaya implementasi perangkat lunak, apakah dipisahkan dari biaya pengembangan ataukah digabungkan?</w:t>
            </w:r>
          </w:p>
        </w:tc>
        <w:tc>
          <w:tcPr>
            <w:tcW w:w="2788" w:type="dxa"/>
          </w:tcPr>
          <w:p w14:paraId="4897632E" w14:textId="77777777" w:rsidR="00904A05" w:rsidRPr="008A10EE" w:rsidRDefault="00904A05" w:rsidP="00D14FFA">
            <w:pPr>
              <w:jc w:val="both"/>
              <w:rPr>
                <w:rFonts w:cs="Times New Roman"/>
              </w:rPr>
            </w:pPr>
            <w:r w:rsidRPr="008A10EE">
              <w:rPr>
                <w:rFonts w:cs="Times New Roman"/>
              </w:rPr>
              <w:t>Dipisahkan dari pihak Outsourcenya</w:t>
            </w:r>
          </w:p>
        </w:tc>
      </w:tr>
      <w:tr w:rsidR="00904A05" w:rsidRPr="008A10EE" w14:paraId="367A0A61" w14:textId="77777777" w:rsidTr="000570DE">
        <w:tc>
          <w:tcPr>
            <w:tcW w:w="2787" w:type="dxa"/>
          </w:tcPr>
          <w:p w14:paraId="0013CCC9" w14:textId="77777777" w:rsidR="00904A05" w:rsidRPr="008A10EE" w:rsidRDefault="00904A05" w:rsidP="00D14FFA">
            <w:pPr>
              <w:jc w:val="both"/>
              <w:rPr>
                <w:rFonts w:cs="Times New Roman"/>
              </w:rPr>
            </w:pPr>
            <w:r w:rsidRPr="008A10EE">
              <w:rPr>
                <w:rFonts w:cs="Times New Roman"/>
              </w:rPr>
              <w:t>Waktu yang diberikan untuk implemantasi perangkat lunak apakah sesuai dengan yang direncanakan diawal? Ataukah selama ini yang terjadi adalah keterlambatan?</w:t>
            </w:r>
          </w:p>
        </w:tc>
        <w:tc>
          <w:tcPr>
            <w:tcW w:w="2788" w:type="dxa"/>
          </w:tcPr>
          <w:p w14:paraId="12A3F1A5" w14:textId="77777777" w:rsidR="00904A05" w:rsidRPr="008A10EE" w:rsidRDefault="00904A05" w:rsidP="00D14FFA">
            <w:pPr>
              <w:jc w:val="both"/>
              <w:rPr>
                <w:rFonts w:cs="Times New Roman"/>
              </w:rPr>
            </w:pPr>
            <w:r w:rsidRPr="008A10EE">
              <w:rPr>
                <w:rFonts w:cs="Times New Roman"/>
              </w:rPr>
              <w:t>Seringkali tepat waktu dan Pihak Outsourcenya Professional.</w:t>
            </w:r>
          </w:p>
        </w:tc>
      </w:tr>
      <w:tr w:rsidR="00904A05" w:rsidRPr="008A10EE" w14:paraId="5C829D7C" w14:textId="77777777" w:rsidTr="000570DE">
        <w:tc>
          <w:tcPr>
            <w:tcW w:w="2787" w:type="dxa"/>
          </w:tcPr>
          <w:p w14:paraId="02ECFEA8" w14:textId="77777777" w:rsidR="00904A05" w:rsidRPr="008A10EE" w:rsidRDefault="00904A05" w:rsidP="00D14FFA">
            <w:pPr>
              <w:jc w:val="both"/>
              <w:rPr>
                <w:rFonts w:cs="Times New Roman"/>
              </w:rPr>
            </w:pPr>
            <w:r w:rsidRPr="008A10EE">
              <w:rPr>
                <w:rFonts w:cs="Times New Roman"/>
              </w:rPr>
              <w:t>Apakah implementasi perangkat lunak sudah sesuai dengan visi misi serta nilai-nilai perusahaan?</w:t>
            </w:r>
          </w:p>
        </w:tc>
        <w:tc>
          <w:tcPr>
            <w:tcW w:w="2788" w:type="dxa"/>
          </w:tcPr>
          <w:p w14:paraId="58F22502" w14:textId="77777777" w:rsidR="00904A05" w:rsidRPr="008A10EE" w:rsidRDefault="00904A05" w:rsidP="00D14FFA">
            <w:pPr>
              <w:jc w:val="both"/>
              <w:rPr>
                <w:rFonts w:cs="Times New Roman"/>
              </w:rPr>
            </w:pPr>
            <w:r w:rsidRPr="008A10EE">
              <w:rPr>
                <w:rFonts w:cs="Times New Roman"/>
              </w:rPr>
              <w:t>Sangat Mendukung</w:t>
            </w:r>
          </w:p>
        </w:tc>
      </w:tr>
      <w:tr w:rsidR="00904A05" w:rsidRPr="008A10EE" w14:paraId="26A435E3" w14:textId="77777777" w:rsidTr="000570DE">
        <w:tc>
          <w:tcPr>
            <w:tcW w:w="2787" w:type="dxa"/>
          </w:tcPr>
          <w:p w14:paraId="19E09423" w14:textId="77777777" w:rsidR="00904A05" w:rsidRPr="008A10EE" w:rsidRDefault="00904A05" w:rsidP="00D14FFA">
            <w:pPr>
              <w:jc w:val="both"/>
              <w:rPr>
                <w:rFonts w:cs="Times New Roman"/>
              </w:rPr>
            </w:pPr>
            <w:r w:rsidRPr="008A10EE">
              <w:rPr>
                <w:rFonts w:cs="Times New Roman"/>
              </w:rPr>
              <w:t>Jika iya, Bagaimana implementasi perangkat lunak tersebut memberi dampak pada proses bisnis instansi?</w:t>
            </w:r>
          </w:p>
        </w:tc>
        <w:tc>
          <w:tcPr>
            <w:tcW w:w="2788" w:type="dxa"/>
          </w:tcPr>
          <w:p w14:paraId="579FC061" w14:textId="77777777" w:rsidR="00904A05" w:rsidRPr="008A10EE" w:rsidRDefault="00904A05" w:rsidP="00D14FFA">
            <w:pPr>
              <w:jc w:val="both"/>
              <w:rPr>
                <w:rFonts w:cs="Times New Roman"/>
              </w:rPr>
            </w:pPr>
            <w:r w:rsidRPr="008A10EE">
              <w:rPr>
                <w:rFonts w:cs="Times New Roman"/>
              </w:rPr>
              <w:t xml:space="preserve">Migrasi ke IT Mempercepat, Mengefektifkan serta Mengefisiensikan setiap Aktivitas Operasional. Jika Proses Bisnis bagus maka </w:t>
            </w:r>
            <w:r w:rsidRPr="008A10EE">
              <w:rPr>
                <w:rFonts w:cs="Times New Roman"/>
              </w:rPr>
              <w:lastRenderedPageBreak/>
              <w:t>kualitas didalamnya akan mengikuti, sehingga akan mendorong kualitas STKW ini yang direpresentasikan dengan Akreditasi Instansi.</w:t>
            </w:r>
          </w:p>
        </w:tc>
      </w:tr>
      <w:tr w:rsidR="00904A05" w:rsidRPr="008A10EE" w14:paraId="68182DE2" w14:textId="77777777" w:rsidTr="000570DE">
        <w:tc>
          <w:tcPr>
            <w:tcW w:w="2787" w:type="dxa"/>
          </w:tcPr>
          <w:p w14:paraId="04B4077B" w14:textId="77777777" w:rsidR="00904A05" w:rsidRPr="008A10EE" w:rsidRDefault="00904A05" w:rsidP="00D14FFA">
            <w:pPr>
              <w:jc w:val="both"/>
              <w:rPr>
                <w:rFonts w:cs="Times New Roman"/>
              </w:rPr>
            </w:pPr>
            <w:r w:rsidRPr="008A10EE">
              <w:rPr>
                <w:rFonts w:cs="Times New Roman"/>
              </w:rPr>
              <w:lastRenderedPageBreak/>
              <w:t>Apakah aturan yang berlaku dalam perusahaan mempengaruhi proses implementasi perangkat lunak?</w:t>
            </w:r>
          </w:p>
        </w:tc>
        <w:tc>
          <w:tcPr>
            <w:tcW w:w="2788" w:type="dxa"/>
          </w:tcPr>
          <w:p w14:paraId="098FAE23" w14:textId="77777777" w:rsidR="00904A05" w:rsidRPr="008A10EE" w:rsidRDefault="00904A05" w:rsidP="00D14FFA">
            <w:pPr>
              <w:jc w:val="both"/>
              <w:rPr>
                <w:rFonts w:cs="Times New Roman"/>
              </w:rPr>
            </w:pPr>
            <w:r w:rsidRPr="008A10EE">
              <w:rPr>
                <w:rFonts w:cs="Times New Roman"/>
              </w:rPr>
              <w:t>Ada aturan-aturan terkait</w:t>
            </w:r>
          </w:p>
        </w:tc>
      </w:tr>
      <w:tr w:rsidR="00904A05" w:rsidRPr="008A10EE" w14:paraId="25171BF9" w14:textId="77777777" w:rsidTr="000570DE">
        <w:tc>
          <w:tcPr>
            <w:tcW w:w="2787" w:type="dxa"/>
          </w:tcPr>
          <w:p w14:paraId="02A527A6" w14:textId="77777777" w:rsidR="00904A05" w:rsidRPr="008A10EE" w:rsidRDefault="00904A05" w:rsidP="00D14FFA">
            <w:pPr>
              <w:jc w:val="both"/>
              <w:rPr>
                <w:rFonts w:cs="Times New Roman"/>
              </w:rPr>
            </w:pPr>
            <w:r w:rsidRPr="008A10EE">
              <w:rPr>
                <w:rFonts w:cs="Times New Roman"/>
              </w:rPr>
              <w:t>Jika iya, apakah terjadi penyesuaian aturan dengan implementasi perangkat lunak?</w:t>
            </w:r>
          </w:p>
        </w:tc>
        <w:tc>
          <w:tcPr>
            <w:tcW w:w="2788" w:type="dxa"/>
          </w:tcPr>
          <w:p w14:paraId="14EEB80A" w14:textId="77777777" w:rsidR="00904A05" w:rsidRPr="008A10EE" w:rsidRDefault="00904A05" w:rsidP="00D14FFA">
            <w:pPr>
              <w:jc w:val="both"/>
              <w:rPr>
                <w:rFonts w:cs="Times New Roman"/>
              </w:rPr>
            </w:pPr>
            <w:r w:rsidRPr="008A10EE">
              <w:rPr>
                <w:rFonts w:cs="Times New Roman"/>
              </w:rPr>
              <w:t>Masalah penyesuaian itu bergantung kondisi, umumnya berangkat dari Kebutuhan. Adanya implementasi juga mengikuti ketentuan dari Instansi yang tiba-tiba mewajibkan menggunakan aplikasi, karena mendukung proses bisnis instansi ini.</w:t>
            </w:r>
          </w:p>
        </w:tc>
      </w:tr>
      <w:tr w:rsidR="00904A05" w:rsidRPr="008A10EE" w14:paraId="2CE5CD35" w14:textId="77777777" w:rsidTr="000570DE">
        <w:tc>
          <w:tcPr>
            <w:tcW w:w="2787" w:type="dxa"/>
          </w:tcPr>
          <w:p w14:paraId="0298DCC1" w14:textId="77777777" w:rsidR="00904A05" w:rsidRPr="008A10EE" w:rsidRDefault="00904A05" w:rsidP="00D14FFA">
            <w:pPr>
              <w:jc w:val="both"/>
              <w:rPr>
                <w:rFonts w:cs="Times New Roman"/>
              </w:rPr>
            </w:pPr>
            <w:r w:rsidRPr="008A10EE">
              <w:rPr>
                <w:rFonts w:cs="Times New Roman"/>
              </w:rPr>
              <w:t>Adakah hukum yang mempengaruhi proses IPL? Jika iya apa yang dilakukan pihak Institusi mengenai masalah tersebut?</w:t>
            </w:r>
          </w:p>
        </w:tc>
        <w:tc>
          <w:tcPr>
            <w:tcW w:w="2788" w:type="dxa"/>
          </w:tcPr>
          <w:p w14:paraId="3D597B8E" w14:textId="77777777" w:rsidR="00904A05" w:rsidRPr="008A10EE" w:rsidRDefault="00904A05" w:rsidP="00D14FFA">
            <w:pPr>
              <w:jc w:val="both"/>
              <w:rPr>
                <w:rFonts w:cs="Times New Roman"/>
              </w:rPr>
            </w:pPr>
            <w:r w:rsidRPr="008A10EE">
              <w:rPr>
                <w:rFonts w:cs="Times New Roman"/>
              </w:rPr>
              <w:t>Umumnya aturan yang berlaku berasal dari pihak yang menaungi STKW yakni Dikti, apapun yang dicetuskan oleh pihak sana akan berpengaruh terhadap proses yang ada disini termasuk Implementasi Perangkat Lunak.</w:t>
            </w:r>
          </w:p>
        </w:tc>
      </w:tr>
      <w:tr w:rsidR="00904A05" w:rsidRPr="008A10EE" w14:paraId="57F5F971" w14:textId="77777777" w:rsidTr="000570DE">
        <w:tc>
          <w:tcPr>
            <w:tcW w:w="2787" w:type="dxa"/>
          </w:tcPr>
          <w:p w14:paraId="06FE33D6" w14:textId="77777777" w:rsidR="00904A05" w:rsidRPr="008A10EE" w:rsidRDefault="00904A05" w:rsidP="00D14FFA">
            <w:pPr>
              <w:jc w:val="both"/>
              <w:rPr>
                <w:rFonts w:cs="Times New Roman"/>
              </w:rPr>
            </w:pPr>
            <w:r w:rsidRPr="008A10EE">
              <w:rPr>
                <w:rFonts w:cs="Times New Roman"/>
              </w:rPr>
              <w:t>Apakah ada training untuk user setelah selesai implementasi perangkat lunak?</w:t>
            </w:r>
          </w:p>
        </w:tc>
        <w:tc>
          <w:tcPr>
            <w:tcW w:w="2788" w:type="dxa"/>
          </w:tcPr>
          <w:p w14:paraId="61175A74" w14:textId="77777777" w:rsidR="00904A05" w:rsidRPr="008A10EE" w:rsidRDefault="00904A05" w:rsidP="00D14FFA">
            <w:pPr>
              <w:jc w:val="both"/>
              <w:rPr>
                <w:rFonts w:cs="Times New Roman"/>
              </w:rPr>
            </w:pPr>
            <w:r w:rsidRPr="008A10EE">
              <w:rPr>
                <w:rFonts w:cs="Times New Roman"/>
              </w:rPr>
              <w:t>Selalu ada Training untuk Implementasi Perangkat Lunak disini</w:t>
            </w:r>
          </w:p>
        </w:tc>
      </w:tr>
      <w:tr w:rsidR="00904A05" w:rsidRPr="008A10EE" w14:paraId="1263E887" w14:textId="77777777" w:rsidTr="000570DE">
        <w:tc>
          <w:tcPr>
            <w:tcW w:w="2787" w:type="dxa"/>
          </w:tcPr>
          <w:p w14:paraId="126F5412" w14:textId="77777777" w:rsidR="00904A05" w:rsidRPr="008A10EE" w:rsidRDefault="00904A05" w:rsidP="00D14FFA">
            <w:pPr>
              <w:jc w:val="both"/>
              <w:rPr>
                <w:rFonts w:cs="Times New Roman"/>
              </w:rPr>
            </w:pPr>
            <w:r w:rsidRPr="008A10EE">
              <w:rPr>
                <w:rFonts w:cs="Times New Roman"/>
              </w:rPr>
              <w:t>Jika tidak, apakah ada user guide tersendiri?</w:t>
            </w:r>
          </w:p>
        </w:tc>
        <w:tc>
          <w:tcPr>
            <w:tcW w:w="2788" w:type="dxa"/>
          </w:tcPr>
          <w:p w14:paraId="53F8FF38" w14:textId="77777777" w:rsidR="00904A05" w:rsidRPr="008A10EE" w:rsidRDefault="00904A05" w:rsidP="00D14FFA">
            <w:pPr>
              <w:jc w:val="both"/>
              <w:rPr>
                <w:rFonts w:cs="Times New Roman"/>
              </w:rPr>
            </w:pPr>
            <w:r w:rsidRPr="008A10EE">
              <w:rPr>
                <w:rFonts w:cs="Times New Roman"/>
              </w:rPr>
              <w:t xml:space="preserve">Secara keseluruhan tidak ada karena pada fase Testing di jelaskan dengan cukup jelas </w:t>
            </w:r>
            <w:r w:rsidRPr="008A10EE">
              <w:rPr>
                <w:rFonts w:cs="Times New Roman"/>
              </w:rPr>
              <w:lastRenderedPageBreak/>
              <w:t>oleh pihak outsource, selain itu penggunaannya juga cukup mudah.</w:t>
            </w:r>
          </w:p>
        </w:tc>
      </w:tr>
      <w:tr w:rsidR="00904A05" w:rsidRPr="008A10EE" w14:paraId="4B010D64" w14:textId="77777777" w:rsidTr="000570DE">
        <w:tc>
          <w:tcPr>
            <w:tcW w:w="2787" w:type="dxa"/>
          </w:tcPr>
          <w:p w14:paraId="1DDC4D13" w14:textId="77777777" w:rsidR="00904A05" w:rsidRPr="008A10EE" w:rsidRDefault="00904A05" w:rsidP="00D14FFA">
            <w:pPr>
              <w:jc w:val="both"/>
              <w:rPr>
                <w:rFonts w:cs="Times New Roman"/>
              </w:rPr>
            </w:pPr>
            <w:r w:rsidRPr="008A10EE">
              <w:rPr>
                <w:rFonts w:cs="Times New Roman"/>
              </w:rPr>
              <w:lastRenderedPageBreak/>
              <w:t>Jika iya, pihak mana saja yang mengikuti training?</w:t>
            </w:r>
          </w:p>
        </w:tc>
        <w:tc>
          <w:tcPr>
            <w:tcW w:w="2788" w:type="dxa"/>
          </w:tcPr>
          <w:p w14:paraId="27859710" w14:textId="77777777" w:rsidR="00904A05" w:rsidRPr="008A10EE" w:rsidRDefault="00904A05" w:rsidP="00D14FFA">
            <w:pPr>
              <w:jc w:val="both"/>
              <w:rPr>
                <w:rFonts w:cs="Times New Roman"/>
              </w:rPr>
            </w:pPr>
            <w:r w:rsidRPr="008A10EE">
              <w:rPr>
                <w:rFonts w:cs="Times New Roman"/>
              </w:rPr>
              <w:t>Pihak Outsource tentu saja sebagai yang membimbing. Untuk pihak yang dibimbing menyesuaikan pada siapa saja pengguna dari Software tersebut, tetapi umumnya Operator IT juga selalu mengikuti Training</w:t>
            </w:r>
          </w:p>
        </w:tc>
      </w:tr>
      <w:tr w:rsidR="00904A05" w:rsidRPr="008A10EE" w14:paraId="2DE6C4FA" w14:textId="77777777" w:rsidTr="000570DE">
        <w:tc>
          <w:tcPr>
            <w:tcW w:w="2787" w:type="dxa"/>
          </w:tcPr>
          <w:p w14:paraId="026B813C" w14:textId="77777777" w:rsidR="00904A05" w:rsidRPr="008A10EE" w:rsidRDefault="00904A05" w:rsidP="00D14FFA">
            <w:pPr>
              <w:jc w:val="both"/>
              <w:rPr>
                <w:rFonts w:cs="Times New Roman"/>
              </w:rPr>
            </w:pPr>
            <w:r w:rsidRPr="008A10EE">
              <w:rPr>
                <w:rFonts w:cs="Times New Roman"/>
              </w:rPr>
              <w:t>Bagaimana ketika terdapat masalah pada perangkat lunak yang telah diimplementasikan?</w:t>
            </w:r>
          </w:p>
        </w:tc>
        <w:tc>
          <w:tcPr>
            <w:tcW w:w="2788" w:type="dxa"/>
          </w:tcPr>
          <w:p w14:paraId="71498E58" w14:textId="77777777" w:rsidR="00904A05" w:rsidRPr="008A10EE" w:rsidRDefault="00904A05" w:rsidP="00D14FFA">
            <w:pPr>
              <w:jc w:val="both"/>
              <w:rPr>
                <w:rFonts w:cs="Times New Roman"/>
              </w:rPr>
            </w:pPr>
            <w:r w:rsidRPr="008A10EE">
              <w:rPr>
                <w:rFonts w:cs="Times New Roman"/>
              </w:rPr>
              <w:t>Karena semua Software Outsource umumnya aduan pada Software yang ada akan ditampung oleh Operator dan Helpdesk IT di STKW kemudian disampaikan ke Pihak Outsource. Nantinya akan ada tindak lanjut dari pihak outsource.</w:t>
            </w:r>
          </w:p>
        </w:tc>
      </w:tr>
      <w:tr w:rsidR="00904A05" w:rsidRPr="008A10EE" w14:paraId="767173A5" w14:textId="77777777" w:rsidTr="000570DE">
        <w:tc>
          <w:tcPr>
            <w:tcW w:w="2787" w:type="dxa"/>
          </w:tcPr>
          <w:p w14:paraId="091F70BB" w14:textId="77777777" w:rsidR="00904A05" w:rsidRPr="008A10EE" w:rsidRDefault="00904A05" w:rsidP="00D14FFA">
            <w:pPr>
              <w:jc w:val="both"/>
              <w:rPr>
                <w:rFonts w:cs="Times New Roman"/>
              </w:rPr>
            </w:pPr>
            <w:r w:rsidRPr="008A10EE">
              <w:rPr>
                <w:rFonts w:cs="Times New Roman"/>
              </w:rPr>
              <w:t>Dari pihak Institusi sendiri, apakah terdapat bagian IT helpdesk sendiri yang menjadi backup agar menjadi pusat aduan sebelum melapor pada Vendor?</w:t>
            </w:r>
          </w:p>
        </w:tc>
        <w:tc>
          <w:tcPr>
            <w:tcW w:w="2788" w:type="dxa"/>
          </w:tcPr>
          <w:p w14:paraId="16347B78" w14:textId="77777777" w:rsidR="00904A05" w:rsidRPr="008A10EE" w:rsidRDefault="00904A05" w:rsidP="00D14FFA">
            <w:pPr>
              <w:jc w:val="both"/>
              <w:rPr>
                <w:rFonts w:cs="Times New Roman"/>
              </w:rPr>
            </w:pPr>
            <w:r w:rsidRPr="008A10EE">
              <w:rPr>
                <w:rFonts w:cs="Times New Roman"/>
              </w:rPr>
              <w:t>Ada, terkadang pengetahuan saat Training berguna untuk Operator dan Helpdes untuk menanggulangi permasalahan sementara dari Civitas Akademika.</w:t>
            </w:r>
          </w:p>
        </w:tc>
      </w:tr>
      <w:tr w:rsidR="00904A05" w:rsidRPr="008A10EE" w14:paraId="4E981C2A" w14:textId="77777777" w:rsidTr="000570DE">
        <w:tc>
          <w:tcPr>
            <w:tcW w:w="2787" w:type="dxa"/>
          </w:tcPr>
          <w:p w14:paraId="796E84F6" w14:textId="77777777" w:rsidR="00904A05" w:rsidRPr="008A10EE" w:rsidRDefault="00904A05" w:rsidP="00D14FFA">
            <w:pPr>
              <w:jc w:val="both"/>
              <w:rPr>
                <w:rFonts w:cs="Times New Roman"/>
              </w:rPr>
            </w:pPr>
            <w:r w:rsidRPr="008A10EE">
              <w:rPr>
                <w:rFonts w:cs="Times New Roman"/>
              </w:rPr>
              <w:t>Apa saja aspek yang diperhatikan saat Testing?</w:t>
            </w:r>
          </w:p>
        </w:tc>
        <w:tc>
          <w:tcPr>
            <w:tcW w:w="2788" w:type="dxa"/>
          </w:tcPr>
          <w:p w14:paraId="1FEFD3AB" w14:textId="77777777" w:rsidR="00904A05" w:rsidRPr="008A10EE" w:rsidRDefault="00904A05" w:rsidP="00D14FFA">
            <w:pPr>
              <w:jc w:val="both"/>
              <w:rPr>
                <w:rFonts w:cs="Times New Roman"/>
              </w:rPr>
            </w:pPr>
            <w:r w:rsidRPr="008A10EE">
              <w:rPr>
                <w:rFonts w:cs="Times New Roman"/>
              </w:rPr>
              <w:t xml:space="preserve">Yang utama tentu saja fungsional dari Software tersebut apakah sudah sesuai dengan yang diinginkan atau belum. Kemudian aspek kenyamanan seperti UI dan UX aplikasi terkadang juga kami kritisi. Kemudian untuk Kapasitas dan Availabilitas mengikuti karena Civitas </w:t>
            </w:r>
            <w:r w:rsidRPr="008A10EE">
              <w:rPr>
                <w:rFonts w:cs="Times New Roman"/>
              </w:rPr>
              <w:lastRenderedPageBreak/>
              <w:t>tidak terlalu banyak dan tidak setiap saat menggunakan Software yang disediakan.</w:t>
            </w:r>
          </w:p>
        </w:tc>
      </w:tr>
      <w:tr w:rsidR="00904A05" w:rsidRPr="008A10EE" w14:paraId="1894036E" w14:textId="77777777" w:rsidTr="000570DE">
        <w:tc>
          <w:tcPr>
            <w:tcW w:w="2787" w:type="dxa"/>
          </w:tcPr>
          <w:p w14:paraId="3C7D5751" w14:textId="77777777" w:rsidR="00904A05" w:rsidRPr="008A10EE" w:rsidRDefault="00904A05" w:rsidP="00D14FFA">
            <w:pPr>
              <w:jc w:val="both"/>
              <w:rPr>
                <w:rFonts w:cs="Times New Roman"/>
              </w:rPr>
            </w:pPr>
            <w:r w:rsidRPr="008A10EE">
              <w:rPr>
                <w:rFonts w:cs="Times New Roman"/>
              </w:rPr>
              <w:lastRenderedPageBreak/>
              <w:t>Bagaimana testing memberi dampak pada kelancaran implementasi perangkat lunak?</w:t>
            </w:r>
          </w:p>
        </w:tc>
        <w:tc>
          <w:tcPr>
            <w:tcW w:w="2788" w:type="dxa"/>
          </w:tcPr>
          <w:p w14:paraId="2F8B9305" w14:textId="77777777" w:rsidR="00904A05" w:rsidRPr="008A10EE" w:rsidRDefault="00904A05" w:rsidP="00D14FFA">
            <w:pPr>
              <w:jc w:val="both"/>
              <w:rPr>
                <w:rFonts w:cs="Times New Roman"/>
              </w:rPr>
            </w:pPr>
            <w:r w:rsidRPr="008A10EE">
              <w:rPr>
                <w:rFonts w:cs="Times New Roman"/>
              </w:rPr>
              <w:t>Testing membuat segala sesuatunya menjadi lebih mudah dan lancar.</w:t>
            </w:r>
          </w:p>
        </w:tc>
      </w:tr>
      <w:tr w:rsidR="00904A05" w:rsidRPr="008A10EE" w14:paraId="56141662" w14:textId="77777777" w:rsidTr="000570DE">
        <w:tc>
          <w:tcPr>
            <w:tcW w:w="2787" w:type="dxa"/>
          </w:tcPr>
          <w:p w14:paraId="015459EC" w14:textId="77777777" w:rsidR="00904A05" w:rsidRPr="008A10EE" w:rsidRDefault="00904A05" w:rsidP="00D14FFA">
            <w:pPr>
              <w:jc w:val="both"/>
              <w:rPr>
                <w:rFonts w:cs="Times New Roman"/>
              </w:rPr>
            </w:pPr>
            <w:r w:rsidRPr="008A10EE">
              <w:rPr>
                <w:rFonts w:cs="Times New Roman"/>
              </w:rPr>
              <w:t>Bagaimana prosedur testing Implementasi Perangkat Lunak tersebut? Siapa saja yang akan terlibat didalamnya?</w:t>
            </w:r>
          </w:p>
        </w:tc>
        <w:tc>
          <w:tcPr>
            <w:tcW w:w="2788" w:type="dxa"/>
          </w:tcPr>
          <w:p w14:paraId="1C0A66BD" w14:textId="77777777" w:rsidR="00904A05" w:rsidRPr="008A10EE" w:rsidRDefault="00904A05" w:rsidP="00D14FFA">
            <w:pPr>
              <w:jc w:val="both"/>
              <w:rPr>
                <w:rFonts w:cs="Times New Roman"/>
              </w:rPr>
            </w:pPr>
            <w:r w:rsidRPr="008A10EE">
              <w:rPr>
                <w:rFonts w:cs="Times New Roman"/>
              </w:rPr>
              <w:t>Tidak ada prosedur testing. Semuanya mengalir berdasarkan kebutuhan saat itu juga oleh pihak yang terlibat.</w:t>
            </w:r>
          </w:p>
        </w:tc>
      </w:tr>
      <w:tr w:rsidR="00904A05" w:rsidRPr="008A10EE" w14:paraId="734E6CA5" w14:textId="77777777" w:rsidTr="000570DE">
        <w:tc>
          <w:tcPr>
            <w:tcW w:w="2787" w:type="dxa"/>
          </w:tcPr>
          <w:p w14:paraId="5BAB9C02" w14:textId="77777777" w:rsidR="00904A05" w:rsidRPr="008A10EE" w:rsidRDefault="00904A05" w:rsidP="00D14FFA">
            <w:pPr>
              <w:jc w:val="both"/>
              <w:rPr>
                <w:rFonts w:cs="Times New Roman"/>
              </w:rPr>
            </w:pPr>
            <w:r w:rsidRPr="008A10EE">
              <w:rPr>
                <w:rFonts w:cs="Times New Roman"/>
              </w:rPr>
              <w:t>Dalam implementasi perangkat lunak, teknik apa yang digunakan untuk memigrasi data dari sistem lama ke sistem baru?</w:t>
            </w:r>
          </w:p>
        </w:tc>
        <w:tc>
          <w:tcPr>
            <w:tcW w:w="2788" w:type="dxa"/>
          </w:tcPr>
          <w:p w14:paraId="618CD82F" w14:textId="77777777" w:rsidR="00904A05" w:rsidRPr="008A10EE" w:rsidRDefault="00904A05" w:rsidP="00D14FFA">
            <w:pPr>
              <w:jc w:val="both"/>
              <w:rPr>
                <w:rFonts w:cs="Times New Roman"/>
              </w:rPr>
            </w:pPr>
            <w:r w:rsidRPr="008A10EE">
              <w:rPr>
                <w:rFonts w:cs="Times New Roman"/>
              </w:rPr>
              <w:t>Data kami Extract kemudian untuk Pemindahan (Transform dan Load) akan diurus oleh Pihak Outsource</w:t>
            </w:r>
          </w:p>
        </w:tc>
      </w:tr>
      <w:tr w:rsidR="00904A05" w:rsidRPr="008A10EE" w14:paraId="10C3A6C1" w14:textId="77777777" w:rsidTr="000570DE">
        <w:tc>
          <w:tcPr>
            <w:tcW w:w="2787" w:type="dxa"/>
          </w:tcPr>
          <w:p w14:paraId="22AAF386" w14:textId="77777777" w:rsidR="00904A05" w:rsidRPr="008A10EE" w:rsidRDefault="00904A05" w:rsidP="00D14FFA">
            <w:pPr>
              <w:jc w:val="both"/>
              <w:rPr>
                <w:rFonts w:cs="Times New Roman"/>
              </w:rPr>
            </w:pPr>
            <w:r w:rsidRPr="008A10EE">
              <w:rPr>
                <w:rFonts w:cs="Times New Roman"/>
              </w:rPr>
              <w:t>Bagaimana bentuk komitmen dan dukungan dari pihak manajemen terkait dengan implementasi perangkat lunak?</w:t>
            </w:r>
          </w:p>
        </w:tc>
        <w:tc>
          <w:tcPr>
            <w:tcW w:w="2788" w:type="dxa"/>
          </w:tcPr>
          <w:p w14:paraId="134D1FA5" w14:textId="77777777" w:rsidR="00904A05" w:rsidRPr="008A10EE" w:rsidRDefault="00904A05" w:rsidP="00D14FFA">
            <w:pPr>
              <w:jc w:val="both"/>
              <w:rPr>
                <w:rFonts w:cs="Times New Roman"/>
              </w:rPr>
            </w:pPr>
            <w:r w:rsidRPr="008A10EE">
              <w:rPr>
                <w:rFonts w:cs="Times New Roman"/>
              </w:rPr>
              <w:t>Salah satu contohnya adalah adanya wadah untuk aduan terhadap software yang digunakan serta bentuk kontrak terhadap pihak outsource. Selain itu aplikasi juga diupdate secara berkala jika ada kebutuhan tambahan.</w:t>
            </w:r>
          </w:p>
        </w:tc>
      </w:tr>
      <w:tr w:rsidR="00904A05" w:rsidRPr="008A10EE" w14:paraId="4E8FDB88" w14:textId="77777777" w:rsidTr="000570DE">
        <w:tc>
          <w:tcPr>
            <w:tcW w:w="2787" w:type="dxa"/>
          </w:tcPr>
          <w:p w14:paraId="3CE0FB3A" w14:textId="77777777" w:rsidR="00904A05" w:rsidRPr="008A10EE" w:rsidRDefault="00904A05" w:rsidP="00D14FFA">
            <w:pPr>
              <w:jc w:val="both"/>
              <w:rPr>
                <w:rFonts w:cs="Times New Roman"/>
              </w:rPr>
            </w:pPr>
            <w:r w:rsidRPr="008A10EE">
              <w:rPr>
                <w:rFonts w:cs="Times New Roman"/>
              </w:rPr>
              <w:t>Tata kelola yang ada pada organisasi (kebijakan dan prosedur) apakah mendukung implementasi perangkat lunak?</w:t>
            </w:r>
          </w:p>
        </w:tc>
        <w:tc>
          <w:tcPr>
            <w:tcW w:w="2788" w:type="dxa"/>
          </w:tcPr>
          <w:p w14:paraId="1E12B3FE" w14:textId="77777777" w:rsidR="00904A05" w:rsidRPr="008A10EE" w:rsidRDefault="00904A05" w:rsidP="00D14FFA">
            <w:pPr>
              <w:jc w:val="both"/>
              <w:rPr>
                <w:rFonts w:cs="Times New Roman"/>
              </w:rPr>
            </w:pPr>
            <w:r w:rsidRPr="008A10EE">
              <w:rPr>
                <w:rFonts w:cs="Times New Roman"/>
              </w:rPr>
              <w:t>Tentu saja efek dari Tata Kelola Organisasi sangat terasa karena jika Tata Kelola bagus maka Implementasi perangkat lunak akan lebih baik dan lebih mudah.</w:t>
            </w:r>
          </w:p>
        </w:tc>
      </w:tr>
      <w:tr w:rsidR="00904A05" w:rsidRPr="008A10EE" w14:paraId="34685ED9" w14:textId="77777777" w:rsidTr="000570DE">
        <w:tc>
          <w:tcPr>
            <w:tcW w:w="2787" w:type="dxa"/>
          </w:tcPr>
          <w:p w14:paraId="7FE5DC73" w14:textId="77777777" w:rsidR="00904A05" w:rsidRPr="008A10EE" w:rsidRDefault="00904A05" w:rsidP="00D14FFA">
            <w:pPr>
              <w:jc w:val="both"/>
              <w:rPr>
                <w:rFonts w:cs="Times New Roman"/>
              </w:rPr>
            </w:pPr>
            <w:r w:rsidRPr="008A10EE">
              <w:rPr>
                <w:rFonts w:cs="Times New Roman"/>
              </w:rPr>
              <w:t xml:space="preserve">Secara Keseluruhan, apakah Implementasi Perangkat Lunak di STKW ini bisa </w:t>
            </w:r>
            <w:r w:rsidRPr="008A10EE">
              <w:rPr>
                <w:rFonts w:cs="Times New Roman"/>
              </w:rPr>
              <w:lastRenderedPageBreak/>
              <w:t>dikatakan sebagai Implementasi yang berhasil?</w:t>
            </w:r>
          </w:p>
        </w:tc>
        <w:tc>
          <w:tcPr>
            <w:tcW w:w="2788" w:type="dxa"/>
          </w:tcPr>
          <w:p w14:paraId="30472522" w14:textId="77777777" w:rsidR="00904A05" w:rsidRPr="008A10EE" w:rsidRDefault="00904A05" w:rsidP="00D14FFA">
            <w:pPr>
              <w:jc w:val="both"/>
              <w:rPr>
                <w:rFonts w:cs="Times New Roman"/>
              </w:rPr>
            </w:pPr>
            <w:r w:rsidRPr="008A10EE">
              <w:rPr>
                <w:rFonts w:cs="Times New Roman"/>
              </w:rPr>
              <w:lastRenderedPageBreak/>
              <w:t>Bisa saya katakan Berhasil</w:t>
            </w:r>
          </w:p>
        </w:tc>
      </w:tr>
    </w:tbl>
    <w:p w14:paraId="65F70192" w14:textId="77777777" w:rsidR="00E04F41" w:rsidRPr="008A10EE" w:rsidRDefault="00E04F41" w:rsidP="001B0998">
      <w:pPr>
        <w:rPr>
          <w:rFonts w:cs="Times New Roman"/>
          <w:lang w:val="en-US"/>
        </w:rPr>
      </w:pPr>
    </w:p>
    <w:p w14:paraId="0C9EB575" w14:textId="03DDD950" w:rsidR="00C8119B" w:rsidRPr="008A10EE" w:rsidRDefault="00C8119B" w:rsidP="001B0998">
      <w:pPr>
        <w:contextualSpacing/>
        <w:rPr>
          <w:rFonts w:cs="Times New Roman"/>
          <w:b/>
          <w:bCs/>
          <w:lang w:val="en-US"/>
        </w:rPr>
      </w:pPr>
      <w:r w:rsidRPr="008A10EE">
        <w:rPr>
          <w:rFonts w:cs="Times New Roman"/>
          <w:b/>
          <w:bCs/>
          <w:lang w:val="en-US"/>
        </w:rPr>
        <w:t>Transkrip Wawancara Responden 13</w:t>
      </w:r>
    </w:p>
    <w:p w14:paraId="44988D51" w14:textId="77777777" w:rsidR="00BC027A" w:rsidRPr="008A10EE" w:rsidRDefault="00C8119B" w:rsidP="001B0998">
      <w:pPr>
        <w:rPr>
          <w:rFonts w:cs="Times New Roman"/>
        </w:rPr>
      </w:pPr>
      <w:r w:rsidRPr="008A10EE">
        <w:rPr>
          <w:rFonts w:cs="Times New Roman"/>
        </w:rPr>
        <w:t xml:space="preserve">Wawancara dilakukan pada </w:t>
      </w:r>
      <w:r w:rsidR="00BC027A" w:rsidRPr="008A10EE">
        <w:rPr>
          <w:rFonts w:cs="Times New Roman"/>
        </w:rPr>
        <w:t>Sekolah Tinggi  Ilmu Ekonomi Perbanas Surabaya.</w:t>
      </w:r>
    </w:p>
    <w:p w14:paraId="3FA40BD1" w14:textId="2B7227E1" w:rsidR="00C8119B" w:rsidRPr="008A10EE" w:rsidRDefault="00C8119B" w:rsidP="001B0998">
      <w:pPr>
        <w:rPr>
          <w:rFonts w:cs="Times New Roman"/>
        </w:rPr>
      </w:pPr>
    </w:p>
    <w:p w14:paraId="441C6FF5" w14:textId="4FEE02B4" w:rsidR="00D14FFA" w:rsidRPr="008A10EE" w:rsidRDefault="00D14FFA" w:rsidP="00D14FFA">
      <w:pPr>
        <w:pStyle w:val="Caption"/>
        <w:keepNext/>
        <w:rPr>
          <w:rFonts w:cs="Times New Roman"/>
        </w:rPr>
      </w:pPr>
      <w:bookmarkStart w:id="1235" w:name="_Toc4847166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5</w:t>
      </w:r>
      <w:r w:rsidR="00182426">
        <w:rPr>
          <w:rFonts w:cs="Times New Roman"/>
        </w:rPr>
        <w:fldChar w:fldCharType="end"/>
      </w:r>
      <w:r w:rsidRPr="008A10EE">
        <w:rPr>
          <w:rFonts w:cs="Times New Roman"/>
        </w:rPr>
        <w:t xml:space="preserve"> Transkrip Wawancara Responden 13</w:t>
      </w:r>
      <w:bookmarkEnd w:id="1235"/>
    </w:p>
    <w:tbl>
      <w:tblPr>
        <w:tblStyle w:val="TableGrid"/>
        <w:tblW w:w="0" w:type="auto"/>
        <w:tblLook w:val="04A0" w:firstRow="1" w:lastRow="0" w:firstColumn="1" w:lastColumn="0" w:noHBand="0" w:noVBand="1"/>
      </w:tblPr>
      <w:tblGrid>
        <w:gridCol w:w="2547"/>
        <w:gridCol w:w="1559"/>
        <w:gridCol w:w="1469"/>
      </w:tblGrid>
      <w:tr w:rsidR="00C8119B" w:rsidRPr="008A10EE" w14:paraId="0E418F44" w14:textId="77777777" w:rsidTr="00981897">
        <w:trPr>
          <w:tblHeader/>
        </w:trPr>
        <w:tc>
          <w:tcPr>
            <w:tcW w:w="2547" w:type="dxa"/>
          </w:tcPr>
          <w:p w14:paraId="147117CB" w14:textId="77777777" w:rsidR="00C8119B" w:rsidRPr="00981897" w:rsidRDefault="00C8119B" w:rsidP="001B0998">
            <w:pPr>
              <w:jc w:val="center"/>
              <w:rPr>
                <w:rFonts w:cs="Times New Roman"/>
                <w:b/>
                <w:bCs/>
              </w:rPr>
            </w:pPr>
            <w:r w:rsidRPr="00981897">
              <w:rPr>
                <w:rFonts w:cs="Times New Roman"/>
                <w:b/>
                <w:bCs/>
              </w:rPr>
              <w:t>Profil PT</w:t>
            </w:r>
          </w:p>
        </w:tc>
        <w:tc>
          <w:tcPr>
            <w:tcW w:w="1559" w:type="dxa"/>
          </w:tcPr>
          <w:p w14:paraId="51AA8B9B" w14:textId="77777777" w:rsidR="00C8119B" w:rsidRPr="00981897" w:rsidRDefault="00C8119B" w:rsidP="001B0998">
            <w:pPr>
              <w:jc w:val="center"/>
              <w:rPr>
                <w:rFonts w:cs="Times New Roman"/>
                <w:b/>
                <w:bCs/>
              </w:rPr>
            </w:pPr>
            <w:r w:rsidRPr="00981897">
              <w:rPr>
                <w:rFonts w:cs="Times New Roman"/>
                <w:b/>
                <w:bCs/>
              </w:rPr>
              <w:t>Profil Narasumber</w:t>
            </w:r>
          </w:p>
        </w:tc>
        <w:tc>
          <w:tcPr>
            <w:tcW w:w="1469" w:type="dxa"/>
          </w:tcPr>
          <w:p w14:paraId="16BA9061"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1F326BA6" w14:textId="77777777" w:rsidTr="00C8119B">
        <w:tc>
          <w:tcPr>
            <w:tcW w:w="2547" w:type="dxa"/>
          </w:tcPr>
          <w:p w14:paraId="73896EBD" w14:textId="77777777" w:rsidR="001752F2" w:rsidRPr="008A10EE" w:rsidRDefault="001752F2" w:rsidP="001B0998">
            <w:pPr>
              <w:jc w:val="both"/>
              <w:rPr>
                <w:rFonts w:cs="Times New Roman"/>
              </w:rPr>
            </w:pPr>
            <w:r w:rsidRPr="008A10EE">
              <w:rPr>
                <w:rFonts w:cs="Times New Roman"/>
                <w:bCs/>
              </w:rPr>
              <w:t xml:space="preserve">STIE Perbanas Surabaya merupakan Perguruan Tinggi bidang bisnis dan perbankan yang didirikan oleh Perhimpunan Bank-bank Umum Nasional (Perbanas) Jawa Timur. Berdiri sejak tahun 1970, berlokasi di Jl. Nginden Semolo No.34-36, Nginden Jangkungan, Kecamatan Sukolilo, Surabaya. </w:t>
            </w:r>
            <w:r w:rsidRPr="008A10EE">
              <w:rPr>
                <w:rFonts w:cs="Times New Roman"/>
              </w:rPr>
              <w:t xml:space="preserve">Perangkat lunak yang telah diimplementasikan oleh kampus STIE Perbanas ini yaitu SIAKAD kemahasiswaan, keuangan, perpustakaan, hubungan masyarakat, </w:t>
            </w:r>
            <w:r w:rsidRPr="008A10EE">
              <w:rPr>
                <w:rFonts w:cs="Times New Roman"/>
                <w:i/>
                <w:iCs/>
              </w:rPr>
              <w:t>head office</w:t>
            </w:r>
            <w:r w:rsidRPr="008A10EE">
              <w:rPr>
                <w:rFonts w:cs="Times New Roman"/>
              </w:rPr>
              <w:t xml:space="preserve">, unit, </w:t>
            </w:r>
            <w:r w:rsidRPr="008A10EE">
              <w:rPr>
                <w:rFonts w:cs="Times New Roman"/>
                <w:i/>
                <w:iCs/>
              </w:rPr>
              <w:t>budgeting</w:t>
            </w:r>
            <w:r w:rsidRPr="008A10EE">
              <w:rPr>
                <w:rFonts w:cs="Times New Roman"/>
              </w:rPr>
              <w:t>, Abdimas, dan Sigap.</w:t>
            </w:r>
          </w:p>
          <w:p w14:paraId="0421D5C2" w14:textId="77777777" w:rsidR="001752F2" w:rsidRPr="008A10EE" w:rsidRDefault="001752F2" w:rsidP="001B0998">
            <w:pPr>
              <w:rPr>
                <w:rFonts w:cs="Times New Roman"/>
              </w:rPr>
            </w:pPr>
          </w:p>
        </w:tc>
        <w:tc>
          <w:tcPr>
            <w:tcW w:w="1559" w:type="dxa"/>
          </w:tcPr>
          <w:p w14:paraId="211233D8" w14:textId="05FCC9B2" w:rsidR="001752F2" w:rsidRPr="008A10EE" w:rsidRDefault="001752F2" w:rsidP="001B0998">
            <w:pPr>
              <w:rPr>
                <w:rFonts w:cs="Times New Roman"/>
              </w:rPr>
            </w:pPr>
            <w:r w:rsidRPr="008A10EE">
              <w:rPr>
                <w:rFonts w:cs="Times New Roman"/>
              </w:rPr>
              <w:t>Bapak Anto adalah pegawai pada Sekolah Tinggi  Ilmu Ekonomi Perbanas Surabaya yang menjabat sebagai kepala ICT STIE Perbanas.</w:t>
            </w:r>
          </w:p>
        </w:tc>
        <w:tc>
          <w:tcPr>
            <w:tcW w:w="1469" w:type="dxa"/>
          </w:tcPr>
          <w:p w14:paraId="731626C3"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33D9FC67" w14:textId="77777777" w:rsidR="009346A5" w:rsidRPr="008A10EE" w:rsidRDefault="009346A5" w:rsidP="001B0998">
            <w:pPr>
              <w:pStyle w:val="ListParagraph"/>
              <w:ind w:left="307"/>
              <w:rPr>
                <w:rFonts w:cs="Times New Roman"/>
              </w:rPr>
            </w:pPr>
            <w:r w:rsidRPr="008A10EE">
              <w:rPr>
                <w:rFonts w:cs="Times New Roman"/>
              </w:rPr>
              <w:t>Jumat, 2 November 2018</w:t>
            </w:r>
          </w:p>
          <w:p w14:paraId="4CB4D51B"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506056E8" w14:textId="77777777" w:rsidR="009346A5" w:rsidRPr="008A10EE" w:rsidRDefault="009346A5" w:rsidP="001B0998">
            <w:pPr>
              <w:pStyle w:val="ListParagraph"/>
              <w:ind w:left="307"/>
              <w:rPr>
                <w:rFonts w:cs="Times New Roman"/>
              </w:rPr>
            </w:pPr>
            <w:r w:rsidRPr="008A10EE">
              <w:rPr>
                <w:rFonts w:cs="Times New Roman"/>
              </w:rPr>
              <w:t>09:00 – 10:00 WIB</w:t>
            </w:r>
          </w:p>
          <w:p w14:paraId="1AF2E3EA"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731E557B" w14:textId="77777777" w:rsidR="009346A5" w:rsidRPr="008A10EE" w:rsidRDefault="009346A5" w:rsidP="001B0998">
            <w:pPr>
              <w:ind w:left="307"/>
              <w:rPr>
                <w:rFonts w:cs="Times New Roman"/>
              </w:rPr>
            </w:pPr>
            <w:r w:rsidRPr="008A10EE">
              <w:rPr>
                <w:rFonts w:cs="Times New Roman"/>
              </w:rPr>
              <w:t>Ruangan ICT STIE Perbanas</w:t>
            </w:r>
          </w:p>
          <w:p w14:paraId="525B9A11" w14:textId="77777777" w:rsidR="001752F2" w:rsidRPr="008A10EE" w:rsidRDefault="001752F2" w:rsidP="001B0998">
            <w:pPr>
              <w:rPr>
                <w:rFonts w:cs="Times New Roman"/>
              </w:rPr>
            </w:pPr>
          </w:p>
        </w:tc>
      </w:tr>
    </w:tbl>
    <w:p w14:paraId="79D7B4BF" w14:textId="7A0E890C" w:rsidR="00C8119B" w:rsidRPr="008A10EE" w:rsidRDefault="00C8119B" w:rsidP="001B0998">
      <w:pPr>
        <w:rPr>
          <w:rFonts w:cs="Times New Roman"/>
          <w:lang w:val="en-US"/>
        </w:rPr>
      </w:pPr>
    </w:p>
    <w:p w14:paraId="5E46715D" w14:textId="77777777" w:rsidR="00BC027A" w:rsidRPr="008A10EE" w:rsidRDefault="00E04F41" w:rsidP="001B0998">
      <w:pPr>
        <w:rPr>
          <w:rFonts w:cs="Times New Roman"/>
        </w:rPr>
      </w:pPr>
      <w:r w:rsidRPr="008A10EE">
        <w:rPr>
          <w:rFonts w:cs="Times New Roman"/>
        </w:rPr>
        <w:lastRenderedPageBreak/>
        <w:t>Daftar pertanyaan dan jawaban narasumber</w:t>
      </w:r>
      <w:r w:rsidR="00BC027A" w:rsidRPr="008A10EE">
        <w:rPr>
          <w:rFonts w:cs="Times New Roman"/>
        </w:rPr>
        <w:t xml:space="preserve"> Sekolah Tinggi  Ilmu Ekonomi Perbanas Surabaya.</w:t>
      </w:r>
    </w:p>
    <w:p w14:paraId="6947D3D5" w14:textId="4F77F3EC" w:rsidR="00E04F41" w:rsidRPr="008A10EE" w:rsidRDefault="00E04F41" w:rsidP="001B0998">
      <w:pPr>
        <w:contextualSpacing/>
        <w:rPr>
          <w:rFonts w:cs="Times New Roman"/>
        </w:rPr>
      </w:pPr>
    </w:p>
    <w:p w14:paraId="4B0F9AFB" w14:textId="4DE2C71C" w:rsidR="00D14FFA" w:rsidRPr="008A10EE" w:rsidRDefault="00D14FFA" w:rsidP="00D14FFA">
      <w:pPr>
        <w:pStyle w:val="Caption"/>
        <w:keepNext/>
        <w:rPr>
          <w:rFonts w:cs="Times New Roman"/>
        </w:rPr>
      </w:pPr>
      <w:bookmarkStart w:id="1236" w:name="_Toc4847166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6</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3</w:t>
      </w:r>
      <w:bookmarkEnd w:id="1236"/>
    </w:p>
    <w:tbl>
      <w:tblPr>
        <w:tblStyle w:val="TableGrid"/>
        <w:tblW w:w="0" w:type="auto"/>
        <w:tblLook w:val="04A0" w:firstRow="1" w:lastRow="0" w:firstColumn="1" w:lastColumn="0" w:noHBand="0" w:noVBand="1"/>
      </w:tblPr>
      <w:tblGrid>
        <w:gridCol w:w="2787"/>
        <w:gridCol w:w="2788"/>
      </w:tblGrid>
      <w:tr w:rsidR="00E04F41" w:rsidRPr="008A10EE" w14:paraId="2B4F5940" w14:textId="77777777" w:rsidTr="00981897">
        <w:trPr>
          <w:tblHeader/>
        </w:trPr>
        <w:tc>
          <w:tcPr>
            <w:tcW w:w="2787" w:type="dxa"/>
          </w:tcPr>
          <w:p w14:paraId="03968B78"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41711C16"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5BBA40D5" w14:textId="77777777" w:rsidTr="004F36FD">
        <w:tc>
          <w:tcPr>
            <w:tcW w:w="2787" w:type="dxa"/>
          </w:tcPr>
          <w:p w14:paraId="1E1FBD40" w14:textId="60907C14" w:rsidR="00E04F41" w:rsidRPr="008A10EE" w:rsidRDefault="00892B4C" w:rsidP="00D14FFA">
            <w:pPr>
              <w:jc w:val="both"/>
              <w:rPr>
                <w:rFonts w:cs="Times New Roman"/>
              </w:rPr>
            </w:pPr>
            <w:r w:rsidRPr="008A10EE">
              <w:rPr>
                <w:rFonts w:cs="Times New Roman"/>
              </w:rPr>
              <w:t>Apakah sistem yang diterapkan mendukung visi dan misi instansi?</w:t>
            </w:r>
          </w:p>
        </w:tc>
        <w:tc>
          <w:tcPr>
            <w:tcW w:w="2788" w:type="dxa"/>
          </w:tcPr>
          <w:p w14:paraId="42AC014A" w14:textId="3E6EEA8D" w:rsidR="00E04F41" w:rsidRPr="008A10EE" w:rsidRDefault="00892B4C" w:rsidP="00D14FFA">
            <w:pPr>
              <w:jc w:val="both"/>
              <w:rPr>
                <w:rFonts w:cs="Times New Roman"/>
              </w:rPr>
            </w:pPr>
            <w:r w:rsidRPr="008A10EE">
              <w:rPr>
                <w:rFonts w:cs="Times New Roman"/>
              </w:rPr>
              <w:t>Sudah mendukung, karena pada saat tahap perencanaan dan pengusulan anggaran di rapat pimpinan, harus sesuai dengan regulasi yang ada.</w:t>
            </w:r>
          </w:p>
        </w:tc>
      </w:tr>
      <w:tr w:rsidR="00E04F41" w:rsidRPr="008A10EE" w14:paraId="31BE6557" w14:textId="77777777" w:rsidTr="004F36FD">
        <w:tc>
          <w:tcPr>
            <w:tcW w:w="2787" w:type="dxa"/>
          </w:tcPr>
          <w:p w14:paraId="13561A20" w14:textId="70632D3B" w:rsidR="00E04F41" w:rsidRPr="008A10EE" w:rsidRDefault="00892B4C" w:rsidP="00D14FFA">
            <w:pPr>
              <w:jc w:val="both"/>
              <w:rPr>
                <w:rFonts w:cs="Times New Roman"/>
              </w:rPr>
            </w:pPr>
            <w:r w:rsidRPr="008A10EE">
              <w:rPr>
                <w:rFonts w:cs="Times New Roman"/>
              </w:rPr>
              <w:t>Apakah sistem yang diterapkan sejalan dengan proses bisnis instansi ?</w:t>
            </w:r>
          </w:p>
        </w:tc>
        <w:tc>
          <w:tcPr>
            <w:tcW w:w="2788" w:type="dxa"/>
          </w:tcPr>
          <w:p w14:paraId="693502EE" w14:textId="76D3B0C7" w:rsidR="00E04F41" w:rsidRPr="008A10EE" w:rsidRDefault="00892B4C" w:rsidP="00D14FFA">
            <w:pPr>
              <w:jc w:val="both"/>
              <w:rPr>
                <w:rFonts w:cs="Times New Roman"/>
              </w:rPr>
            </w:pPr>
            <w:r w:rsidRPr="008A10EE">
              <w:rPr>
                <w:rFonts w:cs="Times New Roman"/>
              </w:rPr>
              <w:t>Sudah sejalan dengan proses bisnis instansi.</w:t>
            </w:r>
          </w:p>
        </w:tc>
      </w:tr>
      <w:tr w:rsidR="00892B4C" w:rsidRPr="008A10EE" w14:paraId="58B67C0C" w14:textId="77777777" w:rsidTr="004F36FD">
        <w:tc>
          <w:tcPr>
            <w:tcW w:w="2787" w:type="dxa"/>
          </w:tcPr>
          <w:p w14:paraId="0E59EEEC" w14:textId="52E97D84" w:rsidR="00892B4C" w:rsidRPr="008A10EE" w:rsidRDefault="00892B4C" w:rsidP="00D14FFA">
            <w:pPr>
              <w:jc w:val="both"/>
              <w:rPr>
                <w:rFonts w:cs="Times New Roman"/>
              </w:rPr>
            </w:pPr>
            <w:r w:rsidRPr="008A10EE">
              <w:rPr>
                <w:rFonts w:cs="Times New Roman"/>
              </w:rPr>
              <w:t>Bagaimanakah bentuk komitmen dan dukungan dari top management dalam menerapkan dan menyukseskan implementasi dari sistem ini?</w:t>
            </w:r>
          </w:p>
        </w:tc>
        <w:tc>
          <w:tcPr>
            <w:tcW w:w="2788" w:type="dxa"/>
          </w:tcPr>
          <w:p w14:paraId="2B2F82B7" w14:textId="686CBFD7" w:rsidR="00892B4C" w:rsidRPr="008A10EE" w:rsidRDefault="00892B4C" w:rsidP="00D14FFA">
            <w:pPr>
              <w:jc w:val="both"/>
              <w:rPr>
                <w:rFonts w:cs="Times New Roman"/>
              </w:rPr>
            </w:pPr>
            <w:r w:rsidRPr="008A10EE">
              <w:rPr>
                <w:rFonts w:cs="Times New Roman"/>
              </w:rPr>
              <w:t>Pimpinan STIE Perbanas yang sekarang mencoba untuk melakukan digitalisasi, jadi selama ini selalu mendapatkan dukungan asalkan sesuai dengan regulasi. Dan ketika saya (Bapak Anto) presentasi tentang perencanaan software, saya memaparkan sesuai dengan keadaan data, sehingga pimpinan pun mengerti.</w:t>
            </w:r>
          </w:p>
        </w:tc>
      </w:tr>
      <w:tr w:rsidR="00892B4C" w:rsidRPr="008A10EE" w14:paraId="4FB70D10" w14:textId="77777777" w:rsidTr="004F36FD">
        <w:tc>
          <w:tcPr>
            <w:tcW w:w="2787" w:type="dxa"/>
          </w:tcPr>
          <w:p w14:paraId="27790E77" w14:textId="50A69AEA" w:rsidR="00892B4C" w:rsidRPr="008A10EE" w:rsidRDefault="00892B4C" w:rsidP="00D14FFA">
            <w:pPr>
              <w:jc w:val="both"/>
              <w:rPr>
                <w:rFonts w:cs="Times New Roman"/>
              </w:rPr>
            </w:pPr>
            <w:r w:rsidRPr="008A10EE">
              <w:rPr>
                <w:rFonts w:cs="Times New Roman"/>
              </w:rPr>
              <w:t>Apakah terjadi restrukturisasi organisasi yang disebabkan oleh pengimplentasian sistem ini?</w:t>
            </w:r>
          </w:p>
        </w:tc>
        <w:tc>
          <w:tcPr>
            <w:tcW w:w="2788" w:type="dxa"/>
          </w:tcPr>
          <w:p w14:paraId="6A2CB20A" w14:textId="17D25999" w:rsidR="00892B4C" w:rsidRPr="008A10EE" w:rsidRDefault="00892B4C" w:rsidP="00D14FFA">
            <w:pPr>
              <w:jc w:val="both"/>
              <w:rPr>
                <w:rFonts w:cs="Times New Roman"/>
              </w:rPr>
            </w:pPr>
            <w:r w:rsidRPr="008A10EE">
              <w:rPr>
                <w:rFonts w:cs="Times New Roman"/>
              </w:rPr>
              <w:t>Tidak, yang terjadi malah sebaliknya, perubahan regulasi karena restrukturisasi organisasi.</w:t>
            </w:r>
          </w:p>
        </w:tc>
      </w:tr>
      <w:tr w:rsidR="00892B4C" w:rsidRPr="008A10EE" w14:paraId="25E1949B" w14:textId="77777777" w:rsidTr="004F36FD">
        <w:tc>
          <w:tcPr>
            <w:tcW w:w="2787" w:type="dxa"/>
          </w:tcPr>
          <w:p w14:paraId="793A0F02" w14:textId="5EA37024" w:rsidR="00892B4C" w:rsidRPr="008A10EE" w:rsidRDefault="00892B4C" w:rsidP="00D14FFA">
            <w:pPr>
              <w:jc w:val="both"/>
              <w:rPr>
                <w:rFonts w:cs="Times New Roman"/>
              </w:rPr>
            </w:pPr>
            <w:r w:rsidRPr="008A10EE">
              <w:rPr>
                <w:rFonts w:cs="Times New Roman"/>
              </w:rPr>
              <w:t>Apakah ada kebijakan atau peraturan yang mendukung pengimplementasian sistem?</w:t>
            </w:r>
          </w:p>
        </w:tc>
        <w:tc>
          <w:tcPr>
            <w:tcW w:w="2788" w:type="dxa"/>
          </w:tcPr>
          <w:p w14:paraId="435EC613" w14:textId="5245FF1E" w:rsidR="00892B4C" w:rsidRPr="008A10EE" w:rsidRDefault="00892B4C" w:rsidP="00D14FFA">
            <w:pPr>
              <w:jc w:val="both"/>
              <w:rPr>
                <w:rFonts w:cs="Times New Roman"/>
              </w:rPr>
            </w:pPr>
            <w:r w:rsidRPr="008A10EE">
              <w:rPr>
                <w:rFonts w:cs="Times New Roman"/>
              </w:rPr>
              <w:t>Pasti ada. Kebijakan dan peraturan selalu ada bertujuan untuk menjaga mutu dari software yang diawasi oleh BPM (Badan Pengawasan Mutu)</w:t>
            </w:r>
          </w:p>
        </w:tc>
      </w:tr>
      <w:tr w:rsidR="00892B4C" w:rsidRPr="008A10EE" w14:paraId="7AC76CED" w14:textId="77777777" w:rsidTr="004F36FD">
        <w:tc>
          <w:tcPr>
            <w:tcW w:w="2787" w:type="dxa"/>
          </w:tcPr>
          <w:p w14:paraId="006F9939" w14:textId="1A625BD8" w:rsidR="00892B4C" w:rsidRPr="008A10EE" w:rsidRDefault="00892B4C" w:rsidP="00D14FFA">
            <w:pPr>
              <w:jc w:val="both"/>
              <w:rPr>
                <w:rFonts w:cs="Times New Roman"/>
              </w:rPr>
            </w:pPr>
            <w:r w:rsidRPr="008A10EE">
              <w:rPr>
                <w:rFonts w:cs="Times New Roman"/>
              </w:rPr>
              <w:lastRenderedPageBreak/>
              <w:t>Apakah dibentuk tim khusus untuk menyukseskan implementasi dari sistem ini?</w:t>
            </w:r>
          </w:p>
        </w:tc>
        <w:tc>
          <w:tcPr>
            <w:tcW w:w="2788" w:type="dxa"/>
          </w:tcPr>
          <w:p w14:paraId="5455CDDD" w14:textId="566CB56A" w:rsidR="00892B4C" w:rsidRPr="008A10EE" w:rsidRDefault="00892B4C" w:rsidP="00D14FFA">
            <w:pPr>
              <w:jc w:val="both"/>
              <w:rPr>
                <w:rFonts w:cs="Times New Roman"/>
              </w:rPr>
            </w:pPr>
            <w:r w:rsidRPr="008A10EE">
              <w:rPr>
                <w:rFonts w:cs="Times New Roman"/>
              </w:rPr>
              <w:t>Iya, hanya bertiga dari tim ICT STIE Perbanas.</w:t>
            </w:r>
          </w:p>
        </w:tc>
      </w:tr>
      <w:tr w:rsidR="00892B4C" w:rsidRPr="008A10EE" w14:paraId="41C4F6FF" w14:textId="77777777" w:rsidTr="004F36FD">
        <w:tc>
          <w:tcPr>
            <w:tcW w:w="2787" w:type="dxa"/>
          </w:tcPr>
          <w:p w14:paraId="3100657D" w14:textId="25F1F069" w:rsidR="00892B4C" w:rsidRPr="008A10EE" w:rsidRDefault="00892B4C" w:rsidP="00D14FFA">
            <w:pPr>
              <w:jc w:val="both"/>
              <w:rPr>
                <w:rFonts w:cs="Times New Roman"/>
              </w:rPr>
            </w:pPr>
            <w:r w:rsidRPr="008A10EE">
              <w:rPr>
                <w:rFonts w:cs="Times New Roman"/>
              </w:rPr>
              <w:t>Jika ya, apa saja strategi maupun aktivitas yang dilakukan?</w:t>
            </w:r>
          </w:p>
        </w:tc>
        <w:tc>
          <w:tcPr>
            <w:tcW w:w="2788" w:type="dxa"/>
          </w:tcPr>
          <w:p w14:paraId="774233AA" w14:textId="503561A2" w:rsidR="00892B4C" w:rsidRPr="008A10EE" w:rsidRDefault="00892B4C" w:rsidP="00D14FFA">
            <w:pPr>
              <w:jc w:val="both"/>
              <w:rPr>
                <w:rFonts w:cs="Times New Roman"/>
              </w:rPr>
            </w:pPr>
            <w:r w:rsidRPr="008A10EE">
              <w:rPr>
                <w:rFonts w:cs="Times New Roman"/>
              </w:rPr>
              <w:t>Dengan keterbatasan SDM yang hanya ada 3 orang, saya membuat Gantt Chart yang berisi tentang rencana kerja perhari dan jam nya, jadi semua yang harus dikerjakan terkendali dengan baik.</w:t>
            </w:r>
          </w:p>
        </w:tc>
      </w:tr>
      <w:tr w:rsidR="00892B4C" w:rsidRPr="008A10EE" w14:paraId="0D38C98F" w14:textId="77777777" w:rsidTr="004F36FD">
        <w:tc>
          <w:tcPr>
            <w:tcW w:w="2787" w:type="dxa"/>
          </w:tcPr>
          <w:p w14:paraId="5EA74A4A" w14:textId="2DEBA446" w:rsidR="00892B4C" w:rsidRPr="008A10EE" w:rsidRDefault="00892B4C" w:rsidP="00D14FFA">
            <w:pPr>
              <w:jc w:val="both"/>
              <w:rPr>
                <w:rFonts w:cs="Times New Roman"/>
              </w:rPr>
            </w:pPr>
            <w:r w:rsidRPr="008A10EE">
              <w:rPr>
                <w:rFonts w:cs="Times New Roman"/>
              </w:rPr>
              <w:t>Siapa saja yang terlibat dalam pengembangan dan pengimplementasian sistem?</w:t>
            </w:r>
          </w:p>
        </w:tc>
        <w:tc>
          <w:tcPr>
            <w:tcW w:w="2788" w:type="dxa"/>
          </w:tcPr>
          <w:p w14:paraId="52D9EBD2" w14:textId="57EED983" w:rsidR="00892B4C" w:rsidRPr="008A10EE" w:rsidRDefault="00892B4C" w:rsidP="00D14FFA">
            <w:pPr>
              <w:jc w:val="both"/>
              <w:rPr>
                <w:rFonts w:cs="Times New Roman"/>
              </w:rPr>
            </w:pPr>
            <w:r w:rsidRPr="008A10EE">
              <w:rPr>
                <w:rFonts w:cs="Times New Roman"/>
              </w:rPr>
              <w:t>Yang terlibat adalah tim kami, dan calon pengguna software yang perlu training yaitu karyawan per unit.</w:t>
            </w:r>
          </w:p>
        </w:tc>
      </w:tr>
      <w:tr w:rsidR="00892B4C" w:rsidRPr="008A10EE" w14:paraId="4C62968B" w14:textId="77777777" w:rsidTr="004F36FD">
        <w:tc>
          <w:tcPr>
            <w:tcW w:w="2787" w:type="dxa"/>
          </w:tcPr>
          <w:p w14:paraId="564DBC71" w14:textId="0D26BBEB" w:rsidR="00892B4C" w:rsidRPr="008A10EE" w:rsidRDefault="00892B4C" w:rsidP="00D14FFA">
            <w:pPr>
              <w:jc w:val="both"/>
              <w:rPr>
                <w:rFonts w:cs="Times New Roman"/>
              </w:rPr>
            </w:pPr>
            <w:r w:rsidRPr="008A10EE">
              <w:rPr>
                <w:rFonts w:cs="Times New Roman"/>
              </w:rPr>
              <w:t>Bagaimana ekspektasi pengguna terhadap sistem ini sebelum implementasi?</w:t>
            </w:r>
          </w:p>
        </w:tc>
        <w:tc>
          <w:tcPr>
            <w:tcW w:w="2788" w:type="dxa"/>
          </w:tcPr>
          <w:p w14:paraId="7F431AA8" w14:textId="29E690BF" w:rsidR="00892B4C" w:rsidRPr="008A10EE" w:rsidRDefault="00892B4C" w:rsidP="00D14FFA">
            <w:pPr>
              <w:jc w:val="both"/>
              <w:rPr>
                <w:rFonts w:cs="Times New Roman"/>
              </w:rPr>
            </w:pPr>
            <w:r w:rsidRPr="008A10EE">
              <w:rPr>
                <w:rFonts w:cs="Times New Roman"/>
              </w:rPr>
              <w:t>Semuanya ingin software itu mudah digunakan, lebih efisien dan cepat.</w:t>
            </w:r>
          </w:p>
        </w:tc>
      </w:tr>
      <w:tr w:rsidR="00892B4C" w:rsidRPr="008A10EE" w14:paraId="52C2D287" w14:textId="77777777" w:rsidTr="004F36FD">
        <w:tc>
          <w:tcPr>
            <w:tcW w:w="2787" w:type="dxa"/>
          </w:tcPr>
          <w:p w14:paraId="074A94A9" w14:textId="312AED28" w:rsidR="00892B4C" w:rsidRPr="008A10EE" w:rsidRDefault="00892B4C" w:rsidP="00D14FFA">
            <w:pPr>
              <w:jc w:val="both"/>
              <w:rPr>
                <w:rFonts w:cs="Times New Roman"/>
              </w:rPr>
            </w:pPr>
            <w:r w:rsidRPr="008A10EE">
              <w:rPr>
                <w:rFonts w:cs="Times New Roman"/>
              </w:rPr>
              <w:t>Apakah sistem ini berhasil memenuhi ekspektasi pengguna?</w:t>
            </w:r>
          </w:p>
        </w:tc>
        <w:tc>
          <w:tcPr>
            <w:tcW w:w="2788" w:type="dxa"/>
          </w:tcPr>
          <w:p w14:paraId="5335D1EA" w14:textId="0661F865" w:rsidR="00892B4C" w:rsidRPr="008A10EE" w:rsidRDefault="00892B4C" w:rsidP="00D14FFA">
            <w:pPr>
              <w:jc w:val="both"/>
              <w:rPr>
                <w:rFonts w:cs="Times New Roman"/>
              </w:rPr>
            </w:pPr>
            <w:r w:rsidRPr="008A10EE">
              <w:rPr>
                <w:rFonts w:cs="Times New Roman"/>
              </w:rPr>
              <w:t>Ada yang memenuhi, ada yang tidak. Dari yang tidak memenuhi akan ada terus evaluasi.</w:t>
            </w:r>
          </w:p>
        </w:tc>
      </w:tr>
      <w:tr w:rsidR="00892B4C" w:rsidRPr="008A10EE" w14:paraId="298D419B" w14:textId="77777777" w:rsidTr="004F36FD">
        <w:tc>
          <w:tcPr>
            <w:tcW w:w="2787" w:type="dxa"/>
          </w:tcPr>
          <w:p w14:paraId="10E7D064" w14:textId="53F8310B" w:rsidR="00892B4C" w:rsidRPr="008A10EE" w:rsidRDefault="00892B4C" w:rsidP="00D14FFA">
            <w:pPr>
              <w:jc w:val="both"/>
              <w:rPr>
                <w:rFonts w:cs="Times New Roman"/>
              </w:rPr>
            </w:pPr>
            <w:r w:rsidRPr="008A10EE">
              <w:rPr>
                <w:rFonts w:cs="Times New Roman"/>
              </w:rPr>
              <w:t>Apakah sistem yang dikembangkan telah memenuhi kebutuhan stakeholder?</w:t>
            </w:r>
          </w:p>
        </w:tc>
        <w:tc>
          <w:tcPr>
            <w:tcW w:w="2788" w:type="dxa"/>
          </w:tcPr>
          <w:p w14:paraId="283237A3" w14:textId="76AEDF25" w:rsidR="00892B4C" w:rsidRPr="008A10EE" w:rsidRDefault="00892B4C" w:rsidP="00D14FFA">
            <w:pPr>
              <w:jc w:val="both"/>
              <w:rPr>
                <w:rFonts w:cs="Times New Roman"/>
              </w:rPr>
            </w:pPr>
            <w:r w:rsidRPr="008A10EE">
              <w:rPr>
                <w:rFonts w:cs="Times New Roman"/>
              </w:rPr>
              <w:t>Sebagian besar sudah memenuhi kebutuhan aktifitas kami di STIE Perbanas.</w:t>
            </w:r>
          </w:p>
        </w:tc>
      </w:tr>
      <w:tr w:rsidR="00892B4C" w:rsidRPr="008A10EE" w14:paraId="101113E7" w14:textId="77777777" w:rsidTr="004F36FD">
        <w:tc>
          <w:tcPr>
            <w:tcW w:w="2787" w:type="dxa"/>
          </w:tcPr>
          <w:p w14:paraId="4D14877E" w14:textId="07594C23" w:rsidR="00892B4C" w:rsidRPr="008A10EE" w:rsidRDefault="00892B4C" w:rsidP="00D14FFA">
            <w:pPr>
              <w:jc w:val="both"/>
              <w:rPr>
                <w:rFonts w:cs="Times New Roman"/>
              </w:rPr>
            </w:pPr>
            <w:r w:rsidRPr="008A10EE">
              <w:rPr>
                <w:rFonts w:cs="Times New Roman"/>
              </w:rPr>
              <w:t>Apakah sistem ini dikerjakan sendiri (oleh internal perusahaan)? Ataukah menggunakan jasa vendor (pihak eksternal)?</w:t>
            </w:r>
          </w:p>
        </w:tc>
        <w:tc>
          <w:tcPr>
            <w:tcW w:w="2788" w:type="dxa"/>
          </w:tcPr>
          <w:p w14:paraId="279EBEF9" w14:textId="6AE14410" w:rsidR="00892B4C" w:rsidRPr="008A10EE" w:rsidRDefault="00892B4C" w:rsidP="00D14FFA">
            <w:pPr>
              <w:jc w:val="both"/>
              <w:rPr>
                <w:rFonts w:cs="Times New Roman"/>
              </w:rPr>
            </w:pPr>
            <w:r w:rsidRPr="008A10EE">
              <w:rPr>
                <w:rFonts w:cs="Times New Roman"/>
              </w:rPr>
              <w:t>dari 2006 - 2010, kami masih menggunakan outsource, tapi semenjak 2010 sampai sekarang sudah mendevelop sendiri.</w:t>
            </w:r>
          </w:p>
        </w:tc>
      </w:tr>
      <w:tr w:rsidR="00892B4C" w:rsidRPr="008A10EE" w14:paraId="62DE0B60" w14:textId="77777777" w:rsidTr="004F36FD">
        <w:tc>
          <w:tcPr>
            <w:tcW w:w="2787" w:type="dxa"/>
          </w:tcPr>
          <w:p w14:paraId="397D619B" w14:textId="240DEDDA" w:rsidR="00892B4C" w:rsidRPr="008A10EE" w:rsidRDefault="00892B4C" w:rsidP="00D14FFA">
            <w:pPr>
              <w:jc w:val="both"/>
              <w:rPr>
                <w:rFonts w:cs="Times New Roman"/>
              </w:rPr>
            </w:pPr>
            <w:r w:rsidRPr="008A10EE">
              <w:rPr>
                <w:rFonts w:cs="Times New Roman"/>
              </w:rPr>
              <w:t>Jika dikembangkan pihak internal, bagaimana alur pengembangakn dari suatu sistem tertentu ?</w:t>
            </w:r>
          </w:p>
        </w:tc>
        <w:tc>
          <w:tcPr>
            <w:tcW w:w="2788" w:type="dxa"/>
          </w:tcPr>
          <w:p w14:paraId="1A164191" w14:textId="77C9FC5F" w:rsidR="00892B4C" w:rsidRPr="008A10EE" w:rsidRDefault="00892B4C" w:rsidP="00D14FFA">
            <w:pPr>
              <w:jc w:val="both"/>
              <w:rPr>
                <w:rFonts w:cs="Times New Roman"/>
              </w:rPr>
            </w:pPr>
            <w:r w:rsidRPr="008A10EE">
              <w:rPr>
                <w:rFonts w:cs="Times New Roman"/>
              </w:rPr>
              <w:t xml:space="preserve">Salah satu dari tim kita magang di perusahaan outsource yang kita pakai, nah dari ilmu yang didapatkan, disalurkanlah </w:t>
            </w:r>
            <w:r w:rsidRPr="008A10EE">
              <w:rPr>
                <w:rFonts w:cs="Times New Roman"/>
              </w:rPr>
              <w:lastRenderedPageBreak/>
              <w:t>menjadi develop sendiri di STIE Perbanas.</w:t>
            </w:r>
          </w:p>
        </w:tc>
      </w:tr>
      <w:tr w:rsidR="00892B4C" w:rsidRPr="008A10EE" w14:paraId="0FEDA11E" w14:textId="77777777" w:rsidTr="004F36FD">
        <w:tc>
          <w:tcPr>
            <w:tcW w:w="2787" w:type="dxa"/>
          </w:tcPr>
          <w:p w14:paraId="6AE0114B" w14:textId="1BB6A4F4" w:rsidR="00892B4C" w:rsidRPr="008A10EE" w:rsidRDefault="00892B4C" w:rsidP="00D14FFA">
            <w:pPr>
              <w:jc w:val="both"/>
              <w:rPr>
                <w:rFonts w:cs="Times New Roman"/>
              </w:rPr>
            </w:pPr>
            <w:r w:rsidRPr="008A10EE">
              <w:rPr>
                <w:rFonts w:cs="Times New Roman"/>
              </w:rPr>
              <w:lastRenderedPageBreak/>
              <w:t>Bagaimana ketersediaan hardware pendukung sistem yang dimiliki ? Apakah sudah memenuhi kebutuhan ?</w:t>
            </w:r>
          </w:p>
        </w:tc>
        <w:tc>
          <w:tcPr>
            <w:tcW w:w="2788" w:type="dxa"/>
          </w:tcPr>
          <w:p w14:paraId="31046042" w14:textId="232DAF69" w:rsidR="00892B4C" w:rsidRPr="008A10EE" w:rsidRDefault="00892B4C" w:rsidP="00D14FFA">
            <w:pPr>
              <w:jc w:val="both"/>
              <w:rPr>
                <w:rFonts w:cs="Times New Roman"/>
              </w:rPr>
            </w:pPr>
            <w:r w:rsidRPr="008A10EE">
              <w:rPr>
                <w:rFonts w:cs="Times New Roman"/>
              </w:rPr>
              <w:t>Ketersediaanya sudah memenuhi kebutuhan, kalaupun kurang atau lebih, akan menjadi pertimbangan pada saat di rapat pimpinan, karena berkaitan dengan mutu kerja.</w:t>
            </w:r>
          </w:p>
        </w:tc>
      </w:tr>
      <w:tr w:rsidR="00892B4C" w:rsidRPr="008A10EE" w14:paraId="5185D3C2" w14:textId="77777777" w:rsidTr="004F36FD">
        <w:tc>
          <w:tcPr>
            <w:tcW w:w="2787" w:type="dxa"/>
          </w:tcPr>
          <w:p w14:paraId="77B3D9BF" w14:textId="5CF8E7EA" w:rsidR="00892B4C" w:rsidRPr="008A10EE" w:rsidRDefault="00892B4C" w:rsidP="00D14FFA">
            <w:pPr>
              <w:jc w:val="both"/>
              <w:rPr>
                <w:rFonts w:cs="Times New Roman"/>
              </w:rPr>
            </w:pPr>
            <w:r w:rsidRPr="008A10EE">
              <w:rPr>
                <w:rFonts w:cs="Times New Roman"/>
              </w:rPr>
              <w:t>Apakah tersedia control room atau storage khusus untuk hardware yang dimiliki?</w:t>
            </w:r>
          </w:p>
        </w:tc>
        <w:tc>
          <w:tcPr>
            <w:tcW w:w="2788" w:type="dxa"/>
          </w:tcPr>
          <w:p w14:paraId="49B5763D" w14:textId="6924890E" w:rsidR="00892B4C" w:rsidRPr="008A10EE" w:rsidRDefault="00892B4C" w:rsidP="00D14FFA">
            <w:pPr>
              <w:jc w:val="both"/>
              <w:rPr>
                <w:rFonts w:cs="Times New Roman"/>
              </w:rPr>
            </w:pPr>
            <w:r w:rsidRPr="008A10EE">
              <w:rPr>
                <w:rFonts w:cs="Times New Roman"/>
              </w:rPr>
              <w:t>Kita memiliki IT Support terdiri dari 2 orang, mereka memiliki ruangan sendiri diluar unit ICT. Tugas mereka adalah control hardware secara rutin, seperti misalnya jika ada kendala, mereka lah yang bertugas untuk menyelesaikan masalah tersebut.</w:t>
            </w:r>
          </w:p>
        </w:tc>
      </w:tr>
      <w:tr w:rsidR="00892B4C" w:rsidRPr="008A10EE" w14:paraId="06DEB627" w14:textId="77777777" w:rsidTr="004F36FD">
        <w:tc>
          <w:tcPr>
            <w:tcW w:w="2787" w:type="dxa"/>
          </w:tcPr>
          <w:p w14:paraId="092EAABC" w14:textId="4F52BAB7" w:rsidR="00892B4C" w:rsidRPr="008A10EE" w:rsidRDefault="00892B4C" w:rsidP="00D14FFA">
            <w:pPr>
              <w:jc w:val="both"/>
              <w:rPr>
                <w:rFonts w:cs="Times New Roman"/>
              </w:rPr>
            </w:pPr>
            <w:r w:rsidRPr="008A10EE">
              <w:rPr>
                <w:rFonts w:cs="Times New Roman"/>
              </w:rPr>
              <w:t>Apakah ada prosedur atau standar operasional tertentu yang diterapkan oleh perusahaan dalam hal pengembangan sistem? Misal terkait bahasa pemrograman yang digunakan.</w:t>
            </w:r>
          </w:p>
        </w:tc>
        <w:tc>
          <w:tcPr>
            <w:tcW w:w="2788" w:type="dxa"/>
          </w:tcPr>
          <w:p w14:paraId="5E5891D0" w14:textId="557AB222" w:rsidR="00892B4C" w:rsidRPr="008A10EE" w:rsidRDefault="00892B4C" w:rsidP="00D14FFA">
            <w:pPr>
              <w:jc w:val="both"/>
              <w:rPr>
                <w:rFonts w:cs="Times New Roman"/>
              </w:rPr>
            </w:pPr>
            <w:r w:rsidRPr="008A10EE">
              <w:rPr>
                <w:rFonts w:cs="Times New Roman"/>
              </w:rPr>
              <w:t>Ada standar yang telah ditetapkan (tidak disebutkan apa standarnya) untuk memudahkan kami sendiri tim ICT untuk melakukan development jika ada perubahan regulasi, dan diawasi oleh BPM.</w:t>
            </w:r>
          </w:p>
        </w:tc>
      </w:tr>
      <w:tr w:rsidR="00892B4C" w:rsidRPr="008A10EE" w14:paraId="7CCD8CEB" w14:textId="77777777" w:rsidTr="004F36FD">
        <w:tc>
          <w:tcPr>
            <w:tcW w:w="2787" w:type="dxa"/>
          </w:tcPr>
          <w:p w14:paraId="360DF5FA" w14:textId="28DC0F83" w:rsidR="00892B4C" w:rsidRPr="008A10EE" w:rsidRDefault="00892B4C" w:rsidP="00D14FFA">
            <w:pPr>
              <w:jc w:val="both"/>
              <w:rPr>
                <w:rFonts w:cs="Times New Roman"/>
              </w:rPr>
            </w:pPr>
            <w:r w:rsidRPr="008A10EE">
              <w:rPr>
                <w:rFonts w:cs="Times New Roman"/>
              </w:rPr>
              <w:t>Apakah infrastruktur yang sudah ada saat ini dapat memenuhi kebutuhan sistem?</w:t>
            </w:r>
          </w:p>
        </w:tc>
        <w:tc>
          <w:tcPr>
            <w:tcW w:w="2788" w:type="dxa"/>
          </w:tcPr>
          <w:p w14:paraId="50A248BE" w14:textId="7233F358" w:rsidR="00892B4C" w:rsidRPr="008A10EE" w:rsidRDefault="00892B4C" w:rsidP="00D14FFA">
            <w:pPr>
              <w:jc w:val="both"/>
              <w:rPr>
                <w:rFonts w:cs="Times New Roman"/>
              </w:rPr>
            </w:pPr>
            <w:r w:rsidRPr="008A10EE">
              <w:rPr>
                <w:rFonts w:cs="Times New Roman"/>
              </w:rPr>
              <w:t>Sudah memenuhi sistem dan memang harus memenuhi, karena kalau tidak kinerja kami tidak optimal.</w:t>
            </w:r>
          </w:p>
        </w:tc>
      </w:tr>
      <w:tr w:rsidR="00892B4C" w:rsidRPr="008A10EE" w14:paraId="19359BE6" w14:textId="77777777" w:rsidTr="004F36FD">
        <w:tc>
          <w:tcPr>
            <w:tcW w:w="2787" w:type="dxa"/>
          </w:tcPr>
          <w:p w14:paraId="77650378" w14:textId="3B9226EF" w:rsidR="00892B4C" w:rsidRPr="008A10EE" w:rsidRDefault="00892B4C" w:rsidP="00D14FFA">
            <w:pPr>
              <w:jc w:val="both"/>
              <w:rPr>
                <w:rFonts w:cs="Times New Roman"/>
              </w:rPr>
            </w:pPr>
            <w:r w:rsidRPr="008A10EE">
              <w:rPr>
                <w:rFonts w:cs="Times New Roman"/>
              </w:rPr>
              <w:t>Bagaimana mekanisme pengadaan infrastruktur TI tersebut?</w:t>
            </w:r>
          </w:p>
        </w:tc>
        <w:tc>
          <w:tcPr>
            <w:tcW w:w="2788" w:type="dxa"/>
          </w:tcPr>
          <w:p w14:paraId="7942F81E" w14:textId="3843E92E" w:rsidR="00892B4C" w:rsidRPr="008A10EE" w:rsidRDefault="00892B4C" w:rsidP="00D14FFA">
            <w:pPr>
              <w:jc w:val="both"/>
              <w:rPr>
                <w:rFonts w:cs="Times New Roman"/>
              </w:rPr>
            </w:pPr>
            <w:r w:rsidRPr="008A10EE">
              <w:rPr>
                <w:rFonts w:cs="Times New Roman"/>
              </w:rPr>
              <w:t xml:space="preserve">Setiap tahun saya (Bapak Anto) presentasi pada saat rapat pimpinan tentang rencana apa yang akan dilakukan, misalnya ada </w:t>
            </w:r>
            <w:r w:rsidRPr="008A10EE">
              <w:rPr>
                <w:rFonts w:cs="Times New Roman"/>
              </w:rPr>
              <w:lastRenderedPageBreak/>
              <w:t>rencana pembangunan software. Harus dibuat laporan, nantinya pimpinan dan senat akan acc, jika sudah akan diajukan kepada yayasan untuk pencairan dana. Jika tidak disetujui, saya harus menyiapkan argumen yang kuat sampai laporan pengajuan diterima. Karena, kalau tidak dianggarkan oleh yayasan, prosesnya akan panjang. Tetapi kalau di awal sudah ada Rencana Induk Pengembangan Institusi, bakal mudah.</w:t>
            </w:r>
          </w:p>
        </w:tc>
      </w:tr>
      <w:tr w:rsidR="00892B4C" w:rsidRPr="008A10EE" w14:paraId="789BB6B8" w14:textId="77777777" w:rsidTr="004F36FD">
        <w:tc>
          <w:tcPr>
            <w:tcW w:w="2787" w:type="dxa"/>
          </w:tcPr>
          <w:p w14:paraId="2324DC35" w14:textId="11645D99" w:rsidR="00892B4C" w:rsidRPr="008A10EE" w:rsidRDefault="00892B4C" w:rsidP="00D14FFA">
            <w:pPr>
              <w:jc w:val="both"/>
              <w:rPr>
                <w:rFonts w:cs="Times New Roman"/>
              </w:rPr>
            </w:pPr>
            <w:r w:rsidRPr="008A10EE">
              <w:rPr>
                <w:rFonts w:cs="Times New Roman"/>
              </w:rPr>
              <w:lastRenderedPageBreak/>
              <w:t>Siapakah target pengguna dari sistem yang diimplementasi ?</w:t>
            </w:r>
          </w:p>
        </w:tc>
        <w:tc>
          <w:tcPr>
            <w:tcW w:w="2788" w:type="dxa"/>
          </w:tcPr>
          <w:p w14:paraId="5820AD0D" w14:textId="2B0F6FCC" w:rsidR="00892B4C" w:rsidRPr="008A10EE" w:rsidRDefault="00892B4C" w:rsidP="00D14FFA">
            <w:pPr>
              <w:jc w:val="both"/>
              <w:rPr>
                <w:rFonts w:cs="Times New Roman"/>
              </w:rPr>
            </w:pPr>
            <w:r w:rsidRPr="008A10EE">
              <w:rPr>
                <w:rFonts w:cs="Times New Roman"/>
              </w:rPr>
              <w:t>Karyawan unit.</w:t>
            </w:r>
          </w:p>
        </w:tc>
      </w:tr>
      <w:tr w:rsidR="00892B4C" w:rsidRPr="008A10EE" w14:paraId="36FB2A46" w14:textId="77777777" w:rsidTr="004F36FD">
        <w:tc>
          <w:tcPr>
            <w:tcW w:w="2787" w:type="dxa"/>
          </w:tcPr>
          <w:p w14:paraId="7BFE988B" w14:textId="6A0844D2" w:rsidR="00892B4C" w:rsidRPr="008A10EE" w:rsidRDefault="00892B4C" w:rsidP="00D14FFA">
            <w:pPr>
              <w:jc w:val="both"/>
              <w:rPr>
                <w:rFonts w:cs="Times New Roman"/>
              </w:rPr>
            </w:pPr>
            <w:r w:rsidRPr="008A10EE">
              <w:rPr>
                <w:rFonts w:cs="Times New Roman"/>
              </w:rPr>
              <w:t>Seberapa siap pengguna untuk menggunakan sistem?</w:t>
            </w:r>
          </w:p>
        </w:tc>
        <w:tc>
          <w:tcPr>
            <w:tcW w:w="2788" w:type="dxa"/>
          </w:tcPr>
          <w:p w14:paraId="712F19BC" w14:textId="72EEAE59" w:rsidR="00892B4C" w:rsidRPr="008A10EE" w:rsidRDefault="00892B4C" w:rsidP="00D14FFA">
            <w:pPr>
              <w:jc w:val="both"/>
              <w:rPr>
                <w:rFonts w:cs="Times New Roman"/>
              </w:rPr>
            </w:pPr>
            <w:r w:rsidRPr="008A10EE">
              <w:rPr>
                <w:rFonts w:cs="Times New Roman"/>
              </w:rPr>
              <w:t>Kesiapan itu harus, mau tidak mau harus siap, karena kalau tidak pekerjaan akan banyak tertunda.</w:t>
            </w:r>
          </w:p>
        </w:tc>
      </w:tr>
      <w:tr w:rsidR="00892B4C" w:rsidRPr="008A10EE" w14:paraId="37FD35EF" w14:textId="77777777" w:rsidTr="004F36FD">
        <w:tc>
          <w:tcPr>
            <w:tcW w:w="2787" w:type="dxa"/>
          </w:tcPr>
          <w:p w14:paraId="716BB2C8" w14:textId="1899A713" w:rsidR="00892B4C" w:rsidRPr="008A10EE" w:rsidRDefault="00892B4C" w:rsidP="00D14FFA">
            <w:pPr>
              <w:jc w:val="both"/>
              <w:rPr>
                <w:rFonts w:cs="Times New Roman"/>
              </w:rPr>
            </w:pPr>
            <w:r w:rsidRPr="008A10EE">
              <w:rPr>
                <w:rFonts w:cs="Times New Roman"/>
              </w:rPr>
              <w:t>Langkah apa saja yang dilakukan untuk mempersiapkan pengguna?</w:t>
            </w:r>
          </w:p>
        </w:tc>
        <w:tc>
          <w:tcPr>
            <w:tcW w:w="2788" w:type="dxa"/>
          </w:tcPr>
          <w:p w14:paraId="4BB69EF7" w14:textId="68BD2D86" w:rsidR="00892B4C" w:rsidRPr="008A10EE" w:rsidRDefault="00892B4C" w:rsidP="00D14FFA">
            <w:pPr>
              <w:jc w:val="both"/>
              <w:rPr>
                <w:rFonts w:cs="Times New Roman"/>
              </w:rPr>
            </w:pPr>
            <w:r w:rsidRPr="008A10EE">
              <w:rPr>
                <w:rFonts w:cs="Times New Roman"/>
              </w:rPr>
              <w:t>Melakukan training yang bersifat wajib diikuti oleh calon pengguna software.</w:t>
            </w:r>
          </w:p>
        </w:tc>
      </w:tr>
      <w:tr w:rsidR="00892B4C" w:rsidRPr="008A10EE" w14:paraId="31B5E4EA" w14:textId="77777777" w:rsidTr="004F36FD">
        <w:tc>
          <w:tcPr>
            <w:tcW w:w="2787" w:type="dxa"/>
          </w:tcPr>
          <w:p w14:paraId="738695B7" w14:textId="599E6DC1" w:rsidR="00892B4C" w:rsidRPr="008A10EE" w:rsidRDefault="00892B4C" w:rsidP="00D14FFA">
            <w:pPr>
              <w:jc w:val="both"/>
              <w:rPr>
                <w:rFonts w:cs="Times New Roman"/>
              </w:rPr>
            </w:pPr>
            <w:r w:rsidRPr="008A10EE">
              <w:rPr>
                <w:rFonts w:cs="Times New Roman"/>
              </w:rPr>
              <w:t>Apakah dalam mengimplementasikan sistem ini pernah dilakukan pelatihan?</w:t>
            </w:r>
          </w:p>
        </w:tc>
        <w:tc>
          <w:tcPr>
            <w:tcW w:w="2788" w:type="dxa"/>
          </w:tcPr>
          <w:p w14:paraId="0D2A7ACE" w14:textId="0D3365F8" w:rsidR="00892B4C" w:rsidRPr="008A10EE" w:rsidRDefault="00892B4C" w:rsidP="00D14FFA">
            <w:pPr>
              <w:jc w:val="both"/>
              <w:rPr>
                <w:rFonts w:cs="Times New Roman"/>
              </w:rPr>
            </w:pPr>
            <w:r w:rsidRPr="008A10EE">
              <w:rPr>
                <w:rFonts w:cs="Times New Roman"/>
              </w:rPr>
              <w:t>Iya, dilakukan training</w:t>
            </w:r>
          </w:p>
        </w:tc>
      </w:tr>
      <w:tr w:rsidR="00892B4C" w:rsidRPr="008A10EE" w14:paraId="44D837E0" w14:textId="77777777" w:rsidTr="004F36FD">
        <w:tc>
          <w:tcPr>
            <w:tcW w:w="2787" w:type="dxa"/>
          </w:tcPr>
          <w:p w14:paraId="65ECF71D" w14:textId="4DAE21B1" w:rsidR="00892B4C" w:rsidRPr="008A10EE" w:rsidRDefault="00892B4C" w:rsidP="00D14FFA">
            <w:pPr>
              <w:jc w:val="both"/>
              <w:rPr>
                <w:rFonts w:cs="Times New Roman"/>
              </w:rPr>
            </w:pPr>
            <w:r w:rsidRPr="008A10EE">
              <w:rPr>
                <w:rFonts w:cs="Times New Roman"/>
              </w:rPr>
              <w:t>Siapakah target dari pelatihan?</w:t>
            </w:r>
          </w:p>
        </w:tc>
        <w:tc>
          <w:tcPr>
            <w:tcW w:w="2788" w:type="dxa"/>
          </w:tcPr>
          <w:p w14:paraId="4ED10C78" w14:textId="36B69A41" w:rsidR="00892B4C" w:rsidRPr="008A10EE" w:rsidRDefault="00892B4C" w:rsidP="00D14FFA">
            <w:pPr>
              <w:jc w:val="both"/>
              <w:rPr>
                <w:rFonts w:cs="Times New Roman"/>
              </w:rPr>
            </w:pPr>
            <w:r w:rsidRPr="008A10EE">
              <w:rPr>
                <w:rFonts w:cs="Times New Roman"/>
              </w:rPr>
              <w:t>Tergantung dari software apa yang akan dilakukan pelatihan, dan siapa calon penggunanya.</w:t>
            </w:r>
          </w:p>
        </w:tc>
      </w:tr>
      <w:tr w:rsidR="00892B4C" w:rsidRPr="008A10EE" w14:paraId="2681360E" w14:textId="77777777" w:rsidTr="004F36FD">
        <w:tc>
          <w:tcPr>
            <w:tcW w:w="2787" w:type="dxa"/>
          </w:tcPr>
          <w:p w14:paraId="3D3EBE8C" w14:textId="15CC383E" w:rsidR="00892B4C" w:rsidRPr="008A10EE" w:rsidRDefault="00892B4C" w:rsidP="00D14FFA">
            <w:pPr>
              <w:jc w:val="both"/>
              <w:rPr>
                <w:rFonts w:cs="Times New Roman"/>
              </w:rPr>
            </w:pPr>
            <w:r w:rsidRPr="008A10EE">
              <w:rPr>
                <w:rFonts w:cs="Times New Roman"/>
              </w:rPr>
              <w:lastRenderedPageBreak/>
              <w:t>Bagaimanakah proses pelatihan yang dilakukan?</w:t>
            </w:r>
          </w:p>
        </w:tc>
        <w:tc>
          <w:tcPr>
            <w:tcW w:w="2788" w:type="dxa"/>
          </w:tcPr>
          <w:p w14:paraId="2B20DB13" w14:textId="21769190" w:rsidR="00892B4C" w:rsidRPr="008A10EE" w:rsidRDefault="00892B4C" w:rsidP="00D14FFA">
            <w:pPr>
              <w:jc w:val="both"/>
              <w:rPr>
                <w:rFonts w:cs="Times New Roman"/>
              </w:rPr>
            </w:pPr>
            <w:r w:rsidRPr="008A10EE">
              <w:rPr>
                <w:rFonts w:cs="Times New Roman"/>
              </w:rPr>
              <w:t>Pertama dilakukan pengertian tentang software yang baru, setelah itu dilakukan perbandingan dengan software yang lama. Training dilakukan dengan mengirim data dummy dari unit satu ke unit lainnya, atau dari sistem ke sistem.</w:t>
            </w:r>
          </w:p>
        </w:tc>
      </w:tr>
      <w:tr w:rsidR="00892B4C" w:rsidRPr="008A10EE" w14:paraId="193FEE7A" w14:textId="77777777" w:rsidTr="004F36FD">
        <w:tc>
          <w:tcPr>
            <w:tcW w:w="2787" w:type="dxa"/>
          </w:tcPr>
          <w:p w14:paraId="04FC82B0" w14:textId="5A933CBA" w:rsidR="00892B4C" w:rsidRPr="008A10EE" w:rsidRDefault="00892B4C" w:rsidP="00D14FFA">
            <w:pPr>
              <w:jc w:val="both"/>
              <w:rPr>
                <w:rFonts w:cs="Times New Roman"/>
              </w:rPr>
            </w:pPr>
            <w:r w:rsidRPr="008A10EE">
              <w:rPr>
                <w:rFonts w:cs="Times New Roman"/>
              </w:rPr>
              <w:t>Apakah tersedia manual atau guide penggunaan untuk user dalam menggunakan sistem ?</w:t>
            </w:r>
          </w:p>
        </w:tc>
        <w:tc>
          <w:tcPr>
            <w:tcW w:w="2788" w:type="dxa"/>
          </w:tcPr>
          <w:p w14:paraId="662E4CA9" w14:textId="47DB2883" w:rsidR="00892B4C" w:rsidRPr="008A10EE" w:rsidRDefault="00892B4C" w:rsidP="00D14FFA">
            <w:pPr>
              <w:jc w:val="both"/>
              <w:rPr>
                <w:rFonts w:cs="Times New Roman"/>
              </w:rPr>
            </w:pPr>
            <w:r w:rsidRPr="008A10EE">
              <w:rPr>
                <w:rFonts w:cs="Times New Roman"/>
              </w:rPr>
              <w:t>Tersedia, sudah disiapkan namanya SIGAP.</w:t>
            </w:r>
          </w:p>
        </w:tc>
      </w:tr>
      <w:tr w:rsidR="00892B4C" w:rsidRPr="008A10EE" w14:paraId="564FDD3C" w14:textId="77777777" w:rsidTr="004F36FD">
        <w:tc>
          <w:tcPr>
            <w:tcW w:w="2787" w:type="dxa"/>
          </w:tcPr>
          <w:p w14:paraId="7A198787" w14:textId="7130D4F8" w:rsidR="00892B4C" w:rsidRPr="008A10EE" w:rsidRDefault="00892B4C" w:rsidP="00D14FFA">
            <w:pPr>
              <w:jc w:val="both"/>
              <w:rPr>
                <w:rFonts w:cs="Times New Roman"/>
              </w:rPr>
            </w:pPr>
            <w:r w:rsidRPr="008A10EE">
              <w:rPr>
                <w:rFonts w:cs="Times New Roman"/>
              </w:rPr>
              <w:t>Apakah tersedia help desk untuk menanggapi pertanyaan atau keluhan atas sistem nantinya ?</w:t>
            </w:r>
          </w:p>
        </w:tc>
        <w:tc>
          <w:tcPr>
            <w:tcW w:w="2788" w:type="dxa"/>
          </w:tcPr>
          <w:p w14:paraId="4071517C" w14:textId="04E75952" w:rsidR="00892B4C" w:rsidRPr="008A10EE" w:rsidRDefault="00892B4C" w:rsidP="00D14FFA">
            <w:pPr>
              <w:jc w:val="both"/>
              <w:rPr>
                <w:rFonts w:cs="Times New Roman"/>
              </w:rPr>
            </w:pPr>
            <w:r w:rsidRPr="008A10EE">
              <w:rPr>
                <w:rFonts w:cs="Times New Roman"/>
              </w:rPr>
              <w:t>SIGAP adalah helpdesk untuk seluruh pengguna software di STIE Perbanas. Cukup mengakses, lalu membuka tiket di SIGAP, dan memilih jenis error apa yang terjadi. Kecepatan respon terhadap error dinilai oleh BPM, jadi dalam menanganinya harus sigap.</w:t>
            </w:r>
          </w:p>
        </w:tc>
      </w:tr>
      <w:tr w:rsidR="00892B4C" w:rsidRPr="008A10EE" w14:paraId="02CDCBB8" w14:textId="77777777" w:rsidTr="004F36FD">
        <w:tc>
          <w:tcPr>
            <w:tcW w:w="2787" w:type="dxa"/>
          </w:tcPr>
          <w:p w14:paraId="2884E1AD" w14:textId="65F56B72" w:rsidR="00892B4C" w:rsidRPr="008A10EE" w:rsidRDefault="00892B4C" w:rsidP="00D14FFA">
            <w:pPr>
              <w:jc w:val="both"/>
              <w:rPr>
                <w:rFonts w:cs="Times New Roman"/>
              </w:rPr>
            </w:pPr>
            <w:r w:rsidRPr="008A10EE">
              <w:rPr>
                <w:rFonts w:cs="Times New Roman"/>
              </w:rPr>
              <w:t>Apakah dilakukan testing terhadap sistem sebelum diimplementasikan?</w:t>
            </w:r>
          </w:p>
        </w:tc>
        <w:tc>
          <w:tcPr>
            <w:tcW w:w="2788" w:type="dxa"/>
          </w:tcPr>
          <w:p w14:paraId="0CD281E4" w14:textId="3E9D242F" w:rsidR="00892B4C" w:rsidRPr="008A10EE" w:rsidRDefault="00892B4C" w:rsidP="00D14FFA">
            <w:pPr>
              <w:jc w:val="both"/>
              <w:rPr>
                <w:rFonts w:cs="Times New Roman"/>
              </w:rPr>
            </w:pPr>
            <w:r w:rsidRPr="008A10EE">
              <w:rPr>
                <w:rFonts w:cs="Times New Roman"/>
              </w:rPr>
              <w:t>Pasti dilakukan testing</w:t>
            </w:r>
          </w:p>
        </w:tc>
      </w:tr>
      <w:tr w:rsidR="00892B4C" w:rsidRPr="008A10EE" w14:paraId="5844C466" w14:textId="77777777" w:rsidTr="004F36FD">
        <w:tc>
          <w:tcPr>
            <w:tcW w:w="2787" w:type="dxa"/>
          </w:tcPr>
          <w:p w14:paraId="7E003D80" w14:textId="2401B4DC" w:rsidR="00892B4C" w:rsidRPr="008A10EE" w:rsidRDefault="00892B4C" w:rsidP="00D14FFA">
            <w:pPr>
              <w:jc w:val="both"/>
              <w:rPr>
                <w:rFonts w:cs="Times New Roman"/>
              </w:rPr>
            </w:pPr>
            <w:r w:rsidRPr="008A10EE">
              <w:rPr>
                <w:rFonts w:cs="Times New Roman"/>
              </w:rPr>
              <w:t>Test apa saja yang dilakukan terhadap sistem?</w:t>
            </w:r>
          </w:p>
        </w:tc>
        <w:tc>
          <w:tcPr>
            <w:tcW w:w="2788" w:type="dxa"/>
          </w:tcPr>
          <w:p w14:paraId="6A44462B" w14:textId="01BD5961" w:rsidR="00892B4C" w:rsidRPr="008A10EE" w:rsidRDefault="00892B4C" w:rsidP="00D14FFA">
            <w:pPr>
              <w:jc w:val="both"/>
              <w:rPr>
                <w:rFonts w:cs="Times New Roman"/>
              </w:rPr>
            </w:pPr>
            <w:r w:rsidRPr="008A10EE">
              <w:rPr>
                <w:rFonts w:cs="Times New Roman"/>
              </w:rPr>
              <w:t>Dari developer, lalu memanggill counter part dulu. Setelah itu mengadakan sosialisasi dan training.</w:t>
            </w:r>
          </w:p>
        </w:tc>
      </w:tr>
      <w:tr w:rsidR="00892B4C" w:rsidRPr="008A10EE" w14:paraId="504A794C" w14:textId="77777777" w:rsidTr="004F36FD">
        <w:tc>
          <w:tcPr>
            <w:tcW w:w="2787" w:type="dxa"/>
          </w:tcPr>
          <w:p w14:paraId="546E65ED" w14:textId="1E56FE14" w:rsidR="00892B4C" w:rsidRPr="008A10EE" w:rsidRDefault="00892B4C" w:rsidP="00D14FFA">
            <w:pPr>
              <w:jc w:val="both"/>
              <w:rPr>
                <w:rFonts w:cs="Times New Roman"/>
              </w:rPr>
            </w:pPr>
            <w:r w:rsidRPr="008A10EE">
              <w:rPr>
                <w:rFonts w:cs="Times New Roman"/>
              </w:rPr>
              <w:t>Siapa yang bertanggung jawab untuk melakukan testing terhadap sistem?</w:t>
            </w:r>
          </w:p>
        </w:tc>
        <w:tc>
          <w:tcPr>
            <w:tcW w:w="2788" w:type="dxa"/>
          </w:tcPr>
          <w:p w14:paraId="2A491229" w14:textId="5D69D4F5" w:rsidR="00892B4C" w:rsidRPr="008A10EE" w:rsidRDefault="00892B4C" w:rsidP="00D14FFA">
            <w:pPr>
              <w:jc w:val="both"/>
              <w:rPr>
                <w:rFonts w:cs="Times New Roman"/>
              </w:rPr>
            </w:pPr>
            <w:r w:rsidRPr="008A10EE">
              <w:rPr>
                <w:rFonts w:cs="Times New Roman"/>
              </w:rPr>
              <w:t>Saya bertanggung jawab (Bapak Anto).</w:t>
            </w:r>
          </w:p>
        </w:tc>
      </w:tr>
      <w:tr w:rsidR="00892B4C" w:rsidRPr="008A10EE" w14:paraId="33891CC2" w14:textId="77777777" w:rsidTr="004F36FD">
        <w:tc>
          <w:tcPr>
            <w:tcW w:w="2787" w:type="dxa"/>
          </w:tcPr>
          <w:p w14:paraId="0E548B86" w14:textId="63FB20A0" w:rsidR="00892B4C" w:rsidRPr="008A10EE" w:rsidRDefault="00892B4C" w:rsidP="00D14FFA">
            <w:pPr>
              <w:jc w:val="both"/>
              <w:rPr>
                <w:rFonts w:cs="Times New Roman"/>
              </w:rPr>
            </w:pPr>
            <w:r w:rsidRPr="008A10EE">
              <w:rPr>
                <w:rFonts w:cs="Times New Roman"/>
              </w:rPr>
              <w:t>Dari hasil testing, apakah terdapat bug/error pada sistem?</w:t>
            </w:r>
          </w:p>
        </w:tc>
        <w:tc>
          <w:tcPr>
            <w:tcW w:w="2788" w:type="dxa"/>
          </w:tcPr>
          <w:p w14:paraId="5C794641" w14:textId="69F7AA98" w:rsidR="00892B4C" w:rsidRPr="008A10EE" w:rsidRDefault="00892B4C" w:rsidP="00D14FFA">
            <w:pPr>
              <w:jc w:val="both"/>
              <w:rPr>
                <w:rFonts w:cs="Times New Roman"/>
              </w:rPr>
            </w:pPr>
            <w:r w:rsidRPr="008A10EE">
              <w:rPr>
                <w:rFonts w:cs="Times New Roman"/>
              </w:rPr>
              <w:t>Pasti ada (Tidak disebutkan jenis bug/error).</w:t>
            </w:r>
          </w:p>
        </w:tc>
      </w:tr>
      <w:tr w:rsidR="00892B4C" w:rsidRPr="008A10EE" w14:paraId="651E65F2" w14:textId="77777777" w:rsidTr="004F36FD">
        <w:tc>
          <w:tcPr>
            <w:tcW w:w="2787" w:type="dxa"/>
          </w:tcPr>
          <w:p w14:paraId="5672E064" w14:textId="335F2004" w:rsidR="00892B4C" w:rsidRPr="008A10EE" w:rsidRDefault="009E0A05" w:rsidP="00D14FFA">
            <w:pPr>
              <w:jc w:val="both"/>
              <w:rPr>
                <w:rFonts w:cs="Times New Roman"/>
              </w:rPr>
            </w:pPr>
            <w:r w:rsidRPr="008A10EE">
              <w:rPr>
                <w:rFonts w:cs="Times New Roman"/>
              </w:rPr>
              <w:lastRenderedPageBreak/>
              <w:t>Berapa lama waktu yang dibutuhkan untuk mengerjakan sistem?</w:t>
            </w:r>
          </w:p>
        </w:tc>
        <w:tc>
          <w:tcPr>
            <w:tcW w:w="2788" w:type="dxa"/>
          </w:tcPr>
          <w:p w14:paraId="10173379" w14:textId="1EFCBE3F" w:rsidR="009E0A05" w:rsidRPr="008A10EE" w:rsidRDefault="009E0A05" w:rsidP="00D14FFA">
            <w:pPr>
              <w:jc w:val="both"/>
              <w:rPr>
                <w:rFonts w:cs="Times New Roman"/>
              </w:rPr>
            </w:pPr>
            <w:r w:rsidRPr="008A10EE">
              <w:rPr>
                <w:rFonts w:cs="Times New Roman"/>
              </w:rPr>
              <w:t>Biasanya dari develop hingga training bisa mencapai 4 - 5 bulan</w:t>
            </w:r>
          </w:p>
        </w:tc>
      </w:tr>
      <w:tr w:rsidR="009E0A05" w:rsidRPr="008A10EE" w14:paraId="7FE0EAF0" w14:textId="77777777" w:rsidTr="004F36FD">
        <w:tc>
          <w:tcPr>
            <w:tcW w:w="2787" w:type="dxa"/>
          </w:tcPr>
          <w:p w14:paraId="47ADE63E" w14:textId="61A286BC" w:rsidR="009E0A05" w:rsidRPr="008A10EE" w:rsidRDefault="009E0A05" w:rsidP="00D14FFA">
            <w:pPr>
              <w:jc w:val="both"/>
              <w:rPr>
                <w:rFonts w:cs="Times New Roman"/>
              </w:rPr>
            </w:pPr>
            <w:r w:rsidRPr="008A10EE">
              <w:rPr>
                <w:rFonts w:cs="Times New Roman"/>
              </w:rPr>
              <w:t>Apakah sistem selesai tepat waktu? Jika tidak, kendala apa saja yang dialami oleh tim selama pengembangan sistem?</w:t>
            </w:r>
          </w:p>
        </w:tc>
        <w:tc>
          <w:tcPr>
            <w:tcW w:w="2788" w:type="dxa"/>
          </w:tcPr>
          <w:p w14:paraId="7566B2A9" w14:textId="12933B2D" w:rsidR="009E0A05" w:rsidRPr="008A10EE" w:rsidRDefault="009E0A05" w:rsidP="00D14FFA">
            <w:pPr>
              <w:jc w:val="both"/>
              <w:rPr>
                <w:rFonts w:cs="Times New Roman"/>
              </w:rPr>
            </w:pPr>
            <w:r w:rsidRPr="008A10EE">
              <w:rPr>
                <w:rFonts w:cs="Times New Roman"/>
              </w:rPr>
              <w:t>Ada yang tepat waktu dan tidak, tetapi mayoritas tepat waktu. Tidak tepat waktu disebabkan oleh perubahan regulasi dan ada dana tambahan yang melebihi anggaran.</w:t>
            </w:r>
          </w:p>
        </w:tc>
      </w:tr>
      <w:tr w:rsidR="009E0A05" w:rsidRPr="008A10EE" w14:paraId="5936D1C6" w14:textId="77777777" w:rsidTr="004F36FD">
        <w:tc>
          <w:tcPr>
            <w:tcW w:w="2787" w:type="dxa"/>
          </w:tcPr>
          <w:p w14:paraId="3FEE14E4" w14:textId="2FF9AD21" w:rsidR="009E0A05" w:rsidRPr="008A10EE" w:rsidRDefault="009E0A05" w:rsidP="00D14FFA">
            <w:pPr>
              <w:jc w:val="both"/>
              <w:rPr>
                <w:rFonts w:cs="Times New Roman"/>
              </w:rPr>
            </w:pPr>
            <w:r w:rsidRPr="008A10EE">
              <w:rPr>
                <w:rFonts w:cs="Times New Roman"/>
              </w:rPr>
              <w:t>Apakah biaya yang dianggarkan sudah cukup memenuhi untuk implementasi keseluruhan sistem yang ada ?</w:t>
            </w:r>
          </w:p>
        </w:tc>
        <w:tc>
          <w:tcPr>
            <w:tcW w:w="2788" w:type="dxa"/>
          </w:tcPr>
          <w:p w14:paraId="2BA44D50" w14:textId="1AD28FAA" w:rsidR="009E0A05" w:rsidRPr="008A10EE" w:rsidRDefault="009E0A05" w:rsidP="00D14FFA">
            <w:pPr>
              <w:jc w:val="both"/>
              <w:rPr>
                <w:rFonts w:cs="Times New Roman"/>
              </w:rPr>
            </w:pPr>
            <w:r w:rsidRPr="008A10EE">
              <w:rPr>
                <w:rFonts w:cs="Times New Roman"/>
              </w:rPr>
              <w:t>Harus dicukupkan, maka dari itu harus membuat perhitungan yang tepat sesuai dengan kebutuhan development software</w:t>
            </w:r>
          </w:p>
        </w:tc>
      </w:tr>
      <w:tr w:rsidR="009E0A05" w:rsidRPr="008A10EE" w14:paraId="00A139B1" w14:textId="77777777" w:rsidTr="004F36FD">
        <w:tc>
          <w:tcPr>
            <w:tcW w:w="2787" w:type="dxa"/>
          </w:tcPr>
          <w:p w14:paraId="1502B83E" w14:textId="0CF25B00" w:rsidR="009E0A05" w:rsidRPr="008A10EE" w:rsidRDefault="009E0A05" w:rsidP="00D14FFA">
            <w:pPr>
              <w:jc w:val="both"/>
              <w:rPr>
                <w:rFonts w:cs="Times New Roman"/>
              </w:rPr>
            </w:pPr>
            <w:r w:rsidRPr="008A10EE">
              <w:rPr>
                <w:rFonts w:cs="Times New Roman"/>
              </w:rPr>
              <w:t>Apabila biaya implementasi melebihi anggaran awal, apa yang dilakukan oleh pihak bapak/ibu sebagai pengembang</w:t>
            </w:r>
          </w:p>
        </w:tc>
        <w:tc>
          <w:tcPr>
            <w:tcW w:w="2788" w:type="dxa"/>
          </w:tcPr>
          <w:p w14:paraId="2462E2BD" w14:textId="1537EB2F" w:rsidR="009E0A05" w:rsidRPr="008A10EE" w:rsidRDefault="009E0A05" w:rsidP="00D14FFA">
            <w:pPr>
              <w:jc w:val="both"/>
              <w:rPr>
                <w:rFonts w:cs="Times New Roman"/>
              </w:rPr>
            </w:pPr>
            <w:r w:rsidRPr="008A10EE">
              <w:rPr>
                <w:rFonts w:cs="Times New Roman"/>
              </w:rPr>
              <w:t>Melakukan realokasi anggaran kepada pimpinan, selama ini masih selalu disetujui.</w:t>
            </w:r>
          </w:p>
        </w:tc>
      </w:tr>
      <w:tr w:rsidR="009E0A05" w:rsidRPr="008A10EE" w14:paraId="6D7AA88B" w14:textId="77777777" w:rsidTr="004F36FD">
        <w:tc>
          <w:tcPr>
            <w:tcW w:w="2787" w:type="dxa"/>
          </w:tcPr>
          <w:p w14:paraId="0F8BD34E" w14:textId="692859C4" w:rsidR="009E0A05" w:rsidRPr="008A10EE" w:rsidRDefault="009E0A05" w:rsidP="00D14FFA">
            <w:pPr>
              <w:jc w:val="both"/>
              <w:rPr>
                <w:rFonts w:cs="Times New Roman"/>
              </w:rPr>
            </w:pPr>
            <w:r w:rsidRPr="008A10EE">
              <w:rPr>
                <w:rFonts w:cs="Times New Roman"/>
              </w:rPr>
              <w:t>Berapa orang yang dibutuhkan untuk mengembangkan sistem?</w:t>
            </w:r>
          </w:p>
        </w:tc>
        <w:tc>
          <w:tcPr>
            <w:tcW w:w="2788" w:type="dxa"/>
          </w:tcPr>
          <w:p w14:paraId="0236056C" w14:textId="4B158EF3" w:rsidR="009E0A05" w:rsidRPr="008A10EE" w:rsidRDefault="009E0A05" w:rsidP="00D14FFA">
            <w:pPr>
              <w:jc w:val="both"/>
              <w:rPr>
                <w:rFonts w:cs="Times New Roman"/>
              </w:rPr>
            </w:pPr>
            <w:r w:rsidRPr="008A10EE">
              <w:rPr>
                <w:rFonts w:cs="Times New Roman"/>
              </w:rPr>
              <w:t>Karena peraturan dari yayasan hanya mencukupkan 3 orang, maka kami cukupkan 3 orang</w:t>
            </w:r>
          </w:p>
        </w:tc>
      </w:tr>
      <w:tr w:rsidR="009E0A05" w:rsidRPr="008A10EE" w14:paraId="453E6CED" w14:textId="77777777" w:rsidTr="004F36FD">
        <w:tc>
          <w:tcPr>
            <w:tcW w:w="2787" w:type="dxa"/>
          </w:tcPr>
          <w:p w14:paraId="742268D3" w14:textId="132325EC" w:rsidR="009E0A05" w:rsidRPr="008A10EE" w:rsidRDefault="009E0A05" w:rsidP="00D14FFA">
            <w:pPr>
              <w:jc w:val="both"/>
              <w:rPr>
                <w:rFonts w:cs="Times New Roman"/>
              </w:rPr>
            </w:pPr>
            <w:r w:rsidRPr="008A10EE">
              <w:rPr>
                <w:rFonts w:cs="Times New Roman"/>
              </w:rPr>
              <w:t>Siapa saja yang terlibat dalam proses implementasi sistem?</w:t>
            </w:r>
          </w:p>
        </w:tc>
        <w:tc>
          <w:tcPr>
            <w:tcW w:w="2788" w:type="dxa"/>
          </w:tcPr>
          <w:p w14:paraId="671C56E5" w14:textId="5664C375" w:rsidR="009E0A05" w:rsidRPr="008A10EE" w:rsidRDefault="009E0A05" w:rsidP="00D14FFA">
            <w:pPr>
              <w:jc w:val="both"/>
              <w:rPr>
                <w:rFonts w:cs="Times New Roman"/>
              </w:rPr>
            </w:pPr>
            <w:r w:rsidRPr="008A10EE">
              <w:rPr>
                <w:rFonts w:cs="Times New Roman"/>
              </w:rPr>
              <w:t>3 orang dari unit ICT.</w:t>
            </w:r>
          </w:p>
        </w:tc>
      </w:tr>
      <w:tr w:rsidR="009E0A05" w:rsidRPr="008A10EE" w14:paraId="7D6A1328" w14:textId="77777777" w:rsidTr="004F36FD">
        <w:tc>
          <w:tcPr>
            <w:tcW w:w="2787" w:type="dxa"/>
          </w:tcPr>
          <w:p w14:paraId="04B625C4" w14:textId="374649E0" w:rsidR="009E0A05" w:rsidRPr="008A10EE" w:rsidRDefault="009E0A05" w:rsidP="00D14FFA">
            <w:pPr>
              <w:jc w:val="both"/>
              <w:rPr>
                <w:rFonts w:cs="Times New Roman"/>
              </w:rPr>
            </w:pPr>
            <w:r w:rsidRPr="008A10EE">
              <w:rPr>
                <w:rFonts w:cs="Times New Roman"/>
              </w:rPr>
              <w:t>Apakah sumber daya manusia yang ada sudah cukup untuk mengembangkan maupun mengimplementasian sistem?</w:t>
            </w:r>
          </w:p>
        </w:tc>
        <w:tc>
          <w:tcPr>
            <w:tcW w:w="2788" w:type="dxa"/>
          </w:tcPr>
          <w:p w14:paraId="5AD37631" w14:textId="1C9E424E" w:rsidR="009E0A05" w:rsidRPr="008A10EE" w:rsidRDefault="009E0A05" w:rsidP="00D14FFA">
            <w:pPr>
              <w:jc w:val="both"/>
              <w:rPr>
                <w:rFonts w:cs="Times New Roman"/>
              </w:rPr>
            </w:pPr>
            <w:r w:rsidRPr="008A10EE">
              <w:rPr>
                <w:rFonts w:cs="Times New Roman"/>
              </w:rPr>
              <w:t>Sebenarnya sangat kekurangan, tetapi sekali lagi kami cukupkan dengan 3 orang dengan pembagian role yang sesuai porsi masing-masing.</w:t>
            </w:r>
          </w:p>
        </w:tc>
      </w:tr>
      <w:tr w:rsidR="009E0A05" w:rsidRPr="008A10EE" w14:paraId="6F9378A3" w14:textId="77777777" w:rsidTr="004F36FD">
        <w:tc>
          <w:tcPr>
            <w:tcW w:w="2787" w:type="dxa"/>
          </w:tcPr>
          <w:p w14:paraId="54A94334" w14:textId="587E1549" w:rsidR="009E0A05" w:rsidRPr="008A10EE" w:rsidRDefault="009E0A05" w:rsidP="00D14FFA">
            <w:pPr>
              <w:jc w:val="both"/>
              <w:rPr>
                <w:rFonts w:cs="Times New Roman"/>
              </w:rPr>
            </w:pPr>
            <w:r w:rsidRPr="008A10EE">
              <w:rPr>
                <w:rFonts w:cs="Times New Roman"/>
              </w:rPr>
              <w:lastRenderedPageBreak/>
              <w:t>Seberapa sering sistem ini digunakan?</w:t>
            </w:r>
          </w:p>
        </w:tc>
        <w:tc>
          <w:tcPr>
            <w:tcW w:w="2788" w:type="dxa"/>
          </w:tcPr>
          <w:p w14:paraId="7C8403D2" w14:textId="0BA3B215" w:rsidR="009E0A05" w:rsidRPr="008A10EE" w:rsidRDefault="009E0A05" w:rsidP="00D14FFA">
            <w:pPr>
              <w:jc w:val="both"/>
              <w:rPr>
                <w:rFonts w:cs="Times New Roman"/>
              </w:rPr>
            </w:pPr>
            <w:r w:rsidRPr="008A10EE">
              <w:rPr>
                <w:rFonts w:cs="Times New Roman"/>
              </w:rPr>
              <w:t>Sebagai contoh software berbasis web SIAKAD akademik.</w:t>
            </w:r>
          </w:p>
        </w:tc>
      </w:tr>
      <w:tr w:rsidR="009E0A05" w:rsidRPr="008A10EE" w14:paraId="5AB49D21" w14:textId="77777777" w:rsidTr="004F36FD">
        <w:tc>
          <w:tcPr>
            <w:tcW w:w="2787" w:type="dxa"/>
          </w:tcPr>
          <w:p w14:paraId="67A79EDE" w14:textId="1D6EF622" w:rsidR="009E0A05" w:rsidRPr="008A10EE" w:rsidRDefault="009E0A05" w:rsidP="00D14FFA">
            <w:pPr>
              <w:jc w:val="both"/>
              <w:rPr>
                <w:rFonts w:cs="Times New Roman"/>
              </w:rPr>
            </w:pPr>
            <w:r w:rsidRPr="008A10EE">
              <w:rPr>
                <w:rFonts w:cs="Times New Roman"/>
              </w:rPr>
              <w:t>Kapan sistem paling banyak digunakan?</w:t>
            </w:r>
          </w:p>
        </w:tc>
        <w:tc>
          <w:tcPr>
            <w:tcW w:w="2788" w:type="dxa"/>
          </w:tcPr>
          <w:p w14:paraId="24869952" w14:textId="64E68233" w:rsidR="009E0A05" w:rsidRPr="008A10EE" w:rsidRDefault="009E0A05" w:rsidP="00D14FFA">
            <w:pPr>
              <w:jc w:val="both"/>
              <w:rPr>
                <w:rFonts w:cs="Times New Roman"/>
              </w:rPr>
            </w:pPr>
            <w:r w:rsidRPr="008A10EE">
              <w:rPr>
                <w:rFonts w:cs="Times New Roman"/>
              </w:rPr>
              <w:t>Pada saat mahasiswa melakukan KRS (Kartu Rencana Studi)</w:t>
            </w:r>
          </w:p>
        </w:tc>
      </w:tr>
      <w:tr w:rsidR="009E0A05" w:rsidRPr="008A10EE" w14:paraId="3AE8AC23" w14:textId="77777777" w:rsidTr="004F36FD">
        <w:tc>
          <w:tcPr>
            <w:tcW w:w="2787" w:type="dxa"/>
          </w:tcPr>
          <w:p w14:paraId="1721CB0F" w14:textId="54343EF5" w:rsidR="009E0A05" w:rsidRPr="008A10EE" w:rsidRDefault="009E0A05" w:rsidP="00D14FFA">
            <w:pPr>
              <w:jc w:val="both"/>
              <w:rPr>
                <w:rFonts w:cs="Times New Roman"/>
              </w:rPr>
            </w:pPr>
            <w:r w:rsidRPr="008A10EE">
              <w:rPr>
                <w:rFonts w:cs="Times New Roman"/>
              </w:rPr>
              <w:t>Apakah sistem pernah mengalami gangguan pada waktu-waktu ramai pengguna?</w:t>
            </w:r>
          </w:p>
        </w:tc>
        <w:tc>
          <w:tcPr>
            <w:tcW w:w="2788" w:type="dxa"/>
          </w:tcPr>
          <w:p w14:paraId="0677BF0B" w14:textId="67E9D71A" w:rsidR="009E0A05" w:rsidRPr="008A10EE" w:rsidRDefault="009E0A05" w:rsidP="00D14FFA">
            <w:pPr>
              <w:jc w:val="both"/>
              <w:rPr>
                <w:rFonts w:cs="Times New Roman"/>
              </w:rPr>
            </w:pPr>
            <w:r w:rsidRPr="008A10EE">
              <w:rPr>
                <w:rFonts w:cs="Times New Roman"/>
              </w:rPr>
              <w:t>Iya, yaitu pada saat KRS paling parah servernya pernah mati.</w:t>
            </w:r>
          </w:p>
        </w:tc>
      </w:tr>
      <w:tr w:rsidR="009E0A05" w:rsidRPr="008A10EE" w14:paraId="3EBFBADE" w14:textId="77777777" w:rsidTr="004F36FD">
        <w:tc>
          <w:tcPr>
            <w:tcW w:w="2787" w:type="dxa"/>
          </w:tcPr>
          <w:p w14:paraId="6493E580" w14:textId="6256BC5F" w:rsidR="009E0A05" w:rsidRPr="008A10EE" w:rsidRDefault="009E0A05" w:rsidP="00D14FFA">
            <w:pPr>
              <w:jc w:val="both"/>
              <w:rPr>
                <w:rFonts w:cs="Times New Roman"/>
              </w:rPr>
            </w:pPr>
            <w:r w:rsidRPr="008A10EE">
              <w:rPr>
                <w:rFonts w:cs="Times New Roman"/>
              </w:rPr>
              <w:t>Apakah ada sistem yang tidak digunakan lagi setelah implementasi?</w:t>
            </w:r>
          </w:p>
        </w:tc>
        <w:tc>
          <w:tcPr>
            <w:tcW w:w="2788" w:type="dxa"/>
          </w:tcPr>
          <w:p w14:paraId="18D8584A" w14:textId="7204E83A" w:rsidR="009E0A05" w:rsidRPr="008A10EE" w:rsidRDefault="009E0A05" w:rsidP="00D14FFA">
            <w:pPr>
              <w:jc w:val="both"/>
              <w:rPr>
                <w:rFonts w:cs="Times New Roman"/>
              </w:rPr>
            </w:pPr>
            <w:r w:rsidRPr="008A10EE">
              <w:rPr>
                <w:rFonts w:cs="Times New Roman"/>
              </w:rPr>
              <w:t>Ada, yaitu salah satu software kami yang bernama Abdimas, software yang dibuat untuk mahasiswa dan dosen sebagai pengumpulan proposal penelitian pengabdian masyarakat. Software ini dinilai tidak efektif, karena penggunanya yaitu mahasiswa dan dosen lebih memilih untuk melakukan pengumpulan offline. Software ini sudah 4 tahun tidak terpakai.</w:t>
            </w:r>
          </w:p>
        </w:tc>
      </w:tr>
      <w:tr w:rsidR="009E0A05" w:rsidRPr="008A10EE" w14:paraId="11BB58B1" w14:textId="77777777" w:rsidTr="004F36FD">
        <w:tc>
          <w:tcPr>
            <w:tcW w:w="2787" w:type="dxa"/>
          </w:tcPr>
          <w:p w14:paraId="1E98FCBE" w14:textId="0260CFD5" w:rsidR="009E0A05" w:rsidRPr="008A10EE" w:rsidRDefault="009E0A05" w:rsidP="00D14FFA">
            <w:pPr>
              <w:jc w:val="both"/>
              <w:rPr>
                <w:rFonts w:cs="Times New Roman"/>
              </w:rPr>
            </w:pPr>
            <w:r w:rsidRPr="008A10EE">
              <w:rPr>
                <w:rFonts w:cs="Times New Roman"/>
              </w:rPr>
              <w:t>Apakah ada tim khusus yang dibentuk guna mengatasi permasalahan sistem kedepannya ? (tim maintenance atau sejenisnya)</w:t>
            </w:r>
          </w:p>
        </w:tc>
        <w:tc>
          <w:tcPr>
            <w:tcW w:w="2788" w:type="dxa"/>
          </w:tcPr>
          <w:p w14:paraId="6E24B832" w14:textId="3CA756C1" w:rsidR="009E0A05" w:rsidRPr="008A10EE" w:rsidRDefault="009E0A05" w:rsidP="00D14FFA">
            <w:pPr>
              <w:jc w:val="both"/>
              <w:rPr>
                <w:rFonts w:cs="Times New Roman"/>
              </w:rPr>
            </w:pPr>
            <w:r w:rsidRPr="008A10EE">
              <w:rPr>
                <w:rFonts w:cs="Times New Roman"/>
              </w:rPr>
              <w:t>Hanya kami bertiga unit ICT STIE Perbanas.</w:t>
            </w:r>
          </w:p>
        </w:tc>
      </w:tr>
      <w:tr w:rsidR="009E0A05" w:rsidRPr="008A10EE" w14:paraId="7C0926D1" w14:textId="77777777" w:rsidTr="004F36FD">
        <w:tc>
          <w:tcPr>
            <w:tcW w:w="2787" w:type="dxa"/>
          </w:tcPr>
          <w:p w14:paraId="21CDF7A8" w14:textId="09DAFB92" w:rsidR="009E0A05" w:rsidRPr="008A10EE" w:rsidRDefault="009E0A05" w:rsidP="00D14FFA">
            <w:pPr>
              <w:jc w:val="both"/>
              <w:rPr>
                <w:rFonts w:cs="Times New Roman"/>
              </w:rPr>
            </w:pPr>
            <w:r w:rsidRPr="008A10EE">
              <w:rPr>
                <w:rFonts w:cs="Times New Roman"/>
              </w:rPr>
              <w:t>Bagaimana cara untuk mencegah risiko yang mungkin timbul saat sistem diimplementasikan?</w:t>
            </w:r>
          </w:p>
        </w:tc>
        <w:tc>
          <w:tcPr>
            <w:tcW w:w="2788" w:type="dxa"/>
          </w:tcPr>
          <w:p w14:paraId="75A2A7B8" w14:textId="0AA7A29E" w:rsidR="009E0A05" w:rsidRPr="008A10EE" w:rsidRDefault="009E0A05" w:rsidP="00D14FFA">
            <w:pPr>
              <w:jc w:val="both"/>
              <w:rPr>
                <w:rFonts w:cs="Times New Roman"/>
              </w:rPr>
            </w:pPr>
            <w:r w:rsidRPr="008A10EE">
              <w:rPr>
                <w:rFonts w:cs="Times New Roman"/>
              </w:rPr>
              <w:t>Mengambil contoh kasus KRS di SIAKAD Akademik, saya membagi waktu KRS sesuai dengan prodinya.</w:t>
            </w:r>
          </w:p>
        </w:tc>
      </w:tr>
    </w:tbl>
    <w:p w14:paraId="18E1B9F6" w14:textId="77777777" w:rsidR="00981897" w:rsidRDefault="00981897" w:rsidP="001B0998">
      <w:pPr>
        <w:contextualSpacing/>
        <w:rPr>
          <w:rFonts w:cs="Times New Roman"/>
          <w:b/>
          <w:bCs/>
          <w:lang w:val="en-US"/>
        </w:rPr>
      </w:pPr>
    </w:p>
    <w:p w14:paraId="0D2443BB" w14:textId="77777777" w:rsidR="00981897" w:rsidRDefault="00981897" w:rsidP="001B0998">
      <w:pPr>
        <w:contextualSpacing/>
        <w:rPr>
          <w:rFonts w:cs="Times New Roman"/>
          <w:b/>
          <w:bCs/>
          <w:lang w:val="en-US"/>
        </w:rPr>
      </w:pPr>
    </w:p>
    <w:p w14:paraId="191694C4" w14:textId="77777777" w:rsidR="00981897" w:rsidRDefault="00981897" w:rsidP="001B0998">
      <w:pPr>
        <w:contextualSpacing/>
        <w:rPr>
          <w:rFonts w:cs="Times New Roman"/>
          <w:b/>
          <w:bCs/>
          <w:lang w:val="en-US"/>
        </w:rPr>
      </w:pPr>
    </w:p>
    <w:p w14:paraId="633E0AA1" w14:textId="434715A8" w:rsidR="00C8119B" w:rsidRPr="008A10EE" w:rsidRDefault="00C8119B" w:rsidP="001B0998">
      <w:pPr>
        <w:contextualSpacing/>
        <w:rPr>
          <w:rFonts w:cs="Times New Roman"/>
          <w:b/>
          <w:bCs/>
          <w:lang w:val="en-US"/>
        </w:rPr>
      </w:pPr>
      <w:r w:rsidRPr="008A10EE">
        <w:rPr>
          <w:rFonts w:cs="Times New Roman"/>
          <w:b/>
          <w:bCs/>
          <w:lang w:val="en-US"/>
        </w:rPr>
        <w:lastRenderedPageBreak/>
        <w:t>Transkrip Wawancara Responden 14</w:t>
      </w:r>
    </w:p>
    <w:p w14:paraId="25457D48" w14:textId="6569BEDA"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Sekolah Tinggi Ilmu Komunikasi (STIKOM) Surabaya</w:t>
      </w:r>
      <w:r w:rsidR="00D14FFA" w:rsidRPr="008A10EE">
        <w:rPr>
          <w:rFonts w:cs="Times New Roman"/>
        </w:rPr>
        <w:t>.</w:t>
      </w:r>
    </w:p>
    <w:p w14:paraId="24CB9407" w14:textId="77777777" w:rsidR="00D14FFA" w:rsidRPr="008A10EE" w:rsidRDefault="00D14FFA" w:rsidP="001B0998">
      <w:pPr>
        <w:rPr>
          <w:rFonts w:cs="Times New Roman"/>
          <w:lang w:val="en-US"/>
        </w:rPr>
      </w:pPr>
    </w:p>
    <w:p w14:paraId="22F6931C" w14:textId="3CA9B672" w:rsidR="00D14FFA" w:rsidRPr="008A10EE" w:rsidRDefault="00D14FFA" w:rsidP="00D14FFA">
      <w:pPr>
        <w:pStyle w:val="Caption"/>
        <w:keepNext/>
        <w:rPr>
          <w:rFonts w:cs="Times New Roman"/>
        </w:rPr>
      </w:pPr>
      <w:bookmarkStart w:id="1237" w:name="_Toc4847166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7</w:t>
      </w:r>
      <w:r w:rsidR="00182426">
        <w:rPr>
          <w:rFonts w:cs="Times New Roman"/>
        </w:rPr>
        <w:fldChar w:fldCharType="end"/>
      </w:r>
      <w:r w:rsidRPr="008A10EE">
        <w:rPr>
          <w:rFonts w:cs="Times New Roman"/>
        </w:rPr>
        <w:t xml:space="preserve"> Transkrip Wawancara Responden 14</w:t>
      </w:r>
      <w:bookmarkEnd w:id="1237"/>
    </w:p>
    <w:tbl>
      <w:tblPr>
        <w:tblStyle w:val="TableGrid"/>
        <w:tblW w:w="0" w:type="auto"/>
        <w:tblLook w:val="04A0" w:firstRow="1" w:lastRow="0" w:firstColumn="1" w:lastColumn="0" w:noHBand="0" w:noVBand="1"/>
      </w:tblPr>
      <w:tblGrid>
        <w:gridCol w:w="2146"/>
        <w:gridCol w:w="1561"/>
        <w:gridCol w:w="1868"/>
      </w:tblGrid>
      <w:tr w:rsidR="00C8119B" w:rsidRPr="008A10EE" w14:paraId="3F49E8F8" w14:textId="77777777" w:rsidTr="00981897">
        <w:trPr>
          <w:tblHeader/>
        </w:trPr>
        <w:tc>
          <w:tcPr>
            <w:tcW w:w="2146" w:type="dxa"/>
          </w:tcPr>
          <w:p w14:paraId="75E408CC" w14:textId="77777777" w:rsidR="00C8119B" w:rsidRPr="00981897" w:rsidRDefault="00C8119B" w:rsidP="001B0998">
            <w:pPr>
              <w:jc w:val="center"/>
              <w:rPr>
                <w:rFonts w:cs="Times New Roman"/>
                <w:b/>
                <w:bCs/>
              </w:rPr>
            </w:pPr>
            <w:r w:rsidRPr="00981897">
              <w:rPr>
                <w:rFonts w:cs="Times New Roman"/>
                <w:b/>
                <w:bCs/>
              </w:rPr>
              <w:t>Profil PT</w:t>
            </w:r>
          </w:p>
        </w:tc>
        <w:tc>
          <w:tcPr>
            <w:tcW w:w="1561" w:type="dxa"/>
          </w:tcPr>
          <w:p w14:paraId="48326B8D" w14:textId="77777777" w:rsidR="00C8119B" w:rsidRPr="00981897" w:rsidRDefault="00C8119B" w:rsidP="001B0998">
            <w:pPr>
              <w:jc w:val="center"/>
              <w:rPr>
                <w:rFonts w:cs="Times New Roman"/>
                <w:b/>
                <w:bCs/>
              </w:rPr>
            </w:pPr>
            <w:r w:rsidRPr="00981897">
              <w:rPr>
                <w:rFonts w:cs="Times New Roman"/>
                <w:b/>
                <w:bCs/>
              </w:rPr>
              <w:t>Profil Narasumber</w:t>
            </w:r>
          </w:p>
        </w:tc>
        <w:tc>
          <w:tcPr>
            <w:tcW w:w="1868" w:type="dxa"/>
          </w:tcPr>
          <w:p w14:paraId="5154DA5C"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6186A171" w14:textId="77777777" w:rsidTr="00D14FFA">
        <w:tc>
          <w:tcPr>
            <w:tcW w:w="2146" w:type="dxa"/>
          </w:tcPr>
          <w:p w14:paraId="117B3B01" w14:textId="23F7C7AB" w:rsidR="001752F2" w:rsidRPr="008A10EE" w:rsidRDefault="001752F2" w:rsidP="001B0998">
            <w:pPr>
              <w:rPr>
                <w:rFonts w:cs="Times New Roman"/>
              </w:rPr>
            </w:pPr>
            <w:r w:rsidRPr="008A10EE">
              <w:rPr>
                <w:rFonts w:cs="Times New Roman"/>
              </w:rPr>
              <w:t xml:space="preserve">Sekolah Tinggi Ilmu Komunikasi (STIKOM) Surabaya </w:t>
            </w:r>
            <w:r w:rsidRPr="008A10EE">
              <w:rPr>
                <w:rFonts w:cs="Times New Roman"/>
                <w:bCs/>
              </w:rPr>
              <w:t xml:space="preserve">adalah sebuah perguruan tinggi komputer di Surabaya. Berlokasi di Jl. Raya Kedung Baruk No.98, Kedung Baruk, Kecamatan Rungkut, Surabaya. </w:t>
            </w:r>
            <w:r w:rsidRPr="008A10EE">
              <w:rPr>
                <w:rFonts w:cs="Times New Roman"/>
              </w:rPr>
              <w:t xml:space="preserve">STIKOM Surabaya mempunyai lebih dari 110 perangkat lunak yang sudah terealisasikan dengan baik  beberapa contohnya ada Sicyca Mahasiswa dan Penmaru. Dimana sicyca mahasiswa merupakan perangkat lunak berbasis web yang berguna sebagai aplikasi yang digunakan mahasiswa untuk mengetahui jadwal </w:t>
            </w:r>
            <w:r w:rsidRPr="008A10EE">
              <w:rPr>
                <w:rFonts w:cs="Times New Roman"/>
              </w:rPr>
              <w:lastRenderedPageBreak/>
              <w:t>kuliah, jadwal pembayaran, nilai, dan lain-lain dan juga penmaru yang merupakan aplikasi informasi penerimaan mahasiswa baru untuk calon mahasiswa baru.</w:t>
            </w:r>
          </w:p>
        </w:tc>
        <w:tc>
          <w:tcPr>
            <w:tcW w:w="1561" w:type="dxa"/>
          </w:tcPr>
          <w:p w14:paraId="53BF99A5" w14:textId="77777777" w:rsidR="001752F2" w:rsidRPr="008A10EE" w:rsidRDefault="001752F2" w:rsidP="001B0998">
            <w:pPr>
              <w:rPr>
                <w:rFonts w:cs="Times New Roman"/>
              </w:rPr>
            </w:pPr>
            <w:r w:rsidRPr="008A10EE">
              <w:rPr>
                <w:rFonts w:cs="Times New Roman"/>
              </w:rPr>
              <w:lastRenderedPageBreak/>
              <w:t>Bapak Erwin Sutomo, S.Kom., M.Eng adalah pegawai pada Sekolah Tinggi Ilmu Komunikasi (STIKOM) Surabaya yang menjabat sebagai kepala bagian Pusat Pengembangan dan Penerapan TI.</w:t>
            </w:r>
          </w:p>
          <w:p w14:paraId="3F933EB9" w14:textId="77777777" w:rsidR="001752F2" w:rsidRPr="008A10EE" w:rsidRDefault="001752F2" w:rsidP="001B0998">
            <w:pPr>
              <w:rPr>
                <w:rFonts w:cs="Times New Roman"/>
              </w:rPr>
            </w:pPr>
          </w:p>
        </w:tc>
        <w:tc>
          <w:tcPr>
            <w:tcW w:w="1868" w:type="dxa"/>
          </w:tcPr>
          <w:p w14:paraId="26B6CE8C"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4E1EA8F9" w14:textId="77777777" w:rsidR="009346A5" w:rsidRPr="008A10EE" w:rsidRDefault="009346A5" w:rsidP="001B0998">
            <w:pPr>
              <w:pStyle w:val="ListParagraph"/>
              <w:ind w:left="307"/>
              <w:rPr>
                <w:rFonts w:cs="Times New Roman"/>
              </w:rPr>
            </w:pPr>
            <w:r w:rsidRPr="008A10EE">
              <w:rPr>
                <w:rFonts w:cs="Times New Roman"/>
              </w:rPr>
              <w:t>Rabu, 24 Oktober 2018</w:t>
            </w:r>
          </w:p>
          <w:p w14:paraId="094549AD"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422836EF" w14:textId="77777777" w:rsidR="009346A5" w:rsidRPr="008A10EE" w:rsidRDefault="009346A5" w:rsidP="001B0998">
            <w:pPr>
              <w:pStyle w:val="ListParagraph"/>
              <w:ind w:left="307"/>
              <w:rPr>
                <w:rFonts w:cs="Times New Roman"/>
              </w:rPr>
            </w:pPr>
            <w:r w:rsidRPr="008A10EE">
              <w:rPr>
                <w:rFonts w:cs="Times New Roman"/>
              </w:rPr>
              <w:t>16:00 – 17:00 WIB</w:t>
            </w:r>
          </w:p>
          <w:p w14:paraId="43EC9129"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0EDA233D" w14:textId="04F847F1" w:rsidR="001752F2" w:rsidRPr="008A10EE" w:rsidRDefault="009346A5" w:rsidP="001B0998">
            <w:pPr>
              <w:pStyle w:val="ListParagraph"/>
              <w:ind w:left="307"/>
              <w:rPr>
                <w:rFonts w:cs="Times New Roman"/>
              </w:rPr>
            </w:pPr>
            <w:r w:rsidRPr="008A10EE">
              <w:rPr>
                <w:rFonts w:cs="Times New Roman"/>
              </w:rPr>
              <w:t>Kantor unit Pengembangan dan Penerapan Teknologi Informasi.</w:t>
            </w:r>
          </w:p>
        </w:tc>
      </w:tr>
    </w:tbl>
    <w:p w14:paraId="09652790" w14:textId="70427E43" w:rsidR="00C8119B" w:rsidRPr="008A10EE" w:rsidRDefault="00C8119B" w:rsidP="001B0998">
      <w:pPr>
        <w:rPr>
          <w:rFonts w:cs="Times New Roman"/>
          <w:lang w:val="en-US"/>
        </w:rPr>
      </w:pPr>
    </w:p>
    <w:p w14:paraId="14528F80" w14:textId="10348884" w:rsidR="003B0923"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Sekolah Tinggi Ilmu Komunikasi (STIKOM) Surabaya.</w:t>
      </w:r>
    </w:p>
    <w:p w14:paraId="4A65E8E6" w14:textId="77777777" w:rsidR="00D14FFA" w:rsidRPr="008A10EE" w:rsidRDefault="00D14FFA" w:rsidP="001B0998">
      <w:pPr>
        <w:contextualSpacing/>
        <w:rPr>
          <w:rFonts w:cs="Times New Roman"/>
        </w:rPr>
      </w:pPr>
    </w:p>
    <w:p w14:paraId="13036D3D" w14:textId="4961029A" w:rsidR="00D14FFA" w:rsidRPr="008A10EE" w:rsidRDefault="00D14FFA" w:rsidP="00D14FFA">
      <w:pPr>
        <w:pStyle w:val="Caption"/>
        <w:keepNext/>
        <w:rPr>
          <w:rFonts w:cs="Times New Roman"/>
        </w:rPr>
      </w:pPr>
      <w:bookmarkStart w:id="1238" w:name="_Toc4847166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8</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4</w:t>
      </w:r>
      <w:bookmarkEnd w:id="1238"/>
    </w:p>
    <w:tbl>
      <w:tblPr>
        <w:tblStyle w:val="TableGrid"/>
        <w:tblW w:w="0" w:type="auto"/>
        <w:tblLook w:val="04A0" w:firstRow="1" w:lastRow="0" w:firstColumn="1" w:lastColumn="0" w:noHBand="0" w:noVBand="1"/>
      </w:tblPr>
      <w:tblGrid>
        <w:gridCol w:w="2787"/>
        <w:gridCol w:w="2788"/>
      </w:tblGrid>
      <w:tr w:rsidR="00E04F41" w:rsidRPr="008A10EE" w14:paraId="57DA5EB7" w14:textId="77777777" w:rsidTr="00981897">
        <w:trPr>
          <w:tblHeader/>
        </w:trPr>
        <w:tc>
          <w:tcPr>
            <w:tcW w:w="2787" w:type="dxa"/>
          </w:tcPr>
          <w:p w14:paraId="6D32358C"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3A3D2C54"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6CD86C8C" w14:textId="77777777" w:rsidTr="004F36FD">
        <w:tc>
          <w:tcPr>
            <w:tcW w:w="2787" w:type="dxa"/>
          </w:tcPr>
          <w:p w14:paraId="6F708844" w14:textId="6CBA5694" w:rsidR="00E04F41" w:rsidRPr="008A10EE" w:rsidRDefault="003D4214" w:rsidP="00D14FFA">
            <w:pPr>
              <w:jc w:val="both"/>
              <w:rPr>
                <w:rFonts w:cs="Times New Roman"/>
              </w:rPr>
            </w:pPr>
            <w:r w:rsidRPr="008A10EE">
              <w:rPr>
                <w:rFonts w:cs="Times New Roman"/>
              </w:rPr>
              <w:t>Apa role Anda dalam implementasi software?</w:t>
            </w:r>
          </w:p>
        </w:tc>
        <w:tc>
          <w:tcPr>
            <w:tcW w:w="2788" w:type="dxa"/>
          </w:tcPr>
          <w:p w14:paraId="4B288739" w14:textId="69162298" w:rsidR="00E04F41" w:rsidRPr="008A10EE" w:rsidRDefault="003D4214" w:rsidP="00D14FFA">
            <w:pPr>
              <w:jc w:val="both"/>
              <w:rPr>
                <w:rFonts w:cs="Times New Roman"/>
              </w:rPr>
            </w:pPr>
            <w:r w:rsidRPr="008A10EE">
              <w:rPr>
                <w:rFonts w:cs="Times New Roman"/>
              </w:rPr>
              <w:t>Tidak selalu sama, umumnya jadi Project Manager</w:t>
            </w:r>
          </w:p>
        </w:tc>
      </w:tr>
      <w:tr w:rsidR="00E04F41" w:rsidRPr="008A10EE" w14:paraId="0A0A00F8" w14:textId="77777777" w:rsidTr="004F36FD">
        <w:tc>
          <w:tcPr>
            <w:tcW w:w="2787" w:type="dxa"/>
          </w:tcPr>
          <w:p w14:paraId="45C924B4" w14:textId="62081779" w:rsidR="00E04F41" w:rsidRPr="008A10EE" w:rsidRDefault="003D4214" w:rsidP="00D14FFA">
            <w:pPr>
              <w:jc w:val="both"/>
              <w:rPr>
                <w:rFonts w:cs="Times New Roman"/>
              </w:rPr>
            </w:pPr>
            <w:r w:rsidRPr="008A10EE">
              <w:rPr>
                <w:rFonts w:cs="Times New Roman"/>
              </w:rPr>
              <w:t>Role-role yang ada dalam implementasi software beserta jumlahnya?</w:t>
            </w:r>
          </w:p>
        </w:tc>
        <w:tc>
          <w:tcPr>
            <w:tcW w:w="2788" w:type="dxa"/>
          </w:tcPr>
          <w:p w14:paraId="5091F251" w14:textId="4BD62B74" w:rsidR="00E04F41" w:rsidRPr="008A10EE" w:rsidRDefault="003D4214" w:rsidP="00D14FFA">
            <w:pPr>
              <w:jc w:val="both"/>
              <w:rPr>
                <w:rFonts w:cs="Times New Roman"/>
              </w:rPr>
            </w:pPr>
            <w:r w:rsidRPr="008A10EE">
              <w:rPr>
                <w:rFonts w:cs="Times New Roman"/>
              </w:rPr>
              <w:t>Umumnya terdiri dari IT Project Manager, Analyst/System Analyst dan Programmer. Belum termasuk pihak luar, atau sponsor.</w:t>
            </w:r>
          </w:p>
        </w:tc>
      </w:tr>
      <w:tr w:rsidR="003D4214" w:rsidRPr="008A10EE" w14:paraId="1F83CE03" w14:textId="77777777" w:rsidTr="004F36FD">
        <w:tc>
          <w:tcPr>
            <w:tcW w:w="2787" w:type="dxa"/>
          </w:tcPr>
          <w:p w14:paraId="21F0E1AF" w14:textId="5524A473" w:rsidR="003D4214" w:rsidRPr="008A10EE" w:rsidRDefault="003D4214" w:rsidP="00D14FFA">
            <w:pPr>
              <w:jc w:val="both"/>
              <w:rPr>
                <w:rFonts w:cs="Times New Roman"/>
              </w:rPr>
            </w:pPr>
            <w:r w:rsidRPr="008A10EE">
              <w:rPr>
                <w:rFonts w:cs="Times New Roman"/>
              </w:rPr>
              <w:t>Apakah durasi software hasil proses implementasi software sesuai dengan ekspektasi?</w:t>
            </w:r>
          </w:p>
        </w:tc>
        <w:tc>
          <w:tcPr>
            <w:tcW w:w="2788" w:type="dxa"/>
          </w:tcPr>
          <w:p w14:paraId="310ECAB8" w14:textId="532E6DF8" w:rsidR="003D4214" w:rsidRPr="008A10EE" w:rsidRDefault="003D4214" w:rsidP="00D14FFA">
            <w:pPr>
              <w:jc w:val="both"/>
              <w:rPr>
                <w:rFonts w:cs="Times New Roman"/>
              </w:rPr>
            </w:pPr>
            <w:r w:rsidRPr="008A10EE">
              <w:rPr>
                <w:rFonts w:cs="Times New Roman"/>
              </w:rPr>
              <w:t>Umumnya durasi yang ditetapkan oleh tim proyek pengembangan perangkat lunak adalah 3 bulan, aplikasi diuji sebelum setelah bulan ke dua. Kemudian proses implementasi dilakukan</w:t>
            </w:r>
          </w:p>
        </w:tc>
      </w:tr>
      <w:tr w:rsidR="003D4214" w:rsidRPr="008A10EE" w14:paraId="1920C447" w14:textId="77777777" w:rsidTr="004F36FD">
        <w:tc>
          <w:tcPr>
            <w:tcW w:w="2787" w:type="dxa"/>
          </w:tcPr>
          <w:p w14:paraId="3B01D682" w14:textId="5F488C1C" w:rsidR="003D4214" w:rsidRPr="008A10EE" w:rsidRDefault="003D4214" w:rsidP="00D14FFA">
            <w:pPr>
              <w:jc w:val="both"/>
              <w:rPr>
                <w:rFonts w:cs="Times New Roman"/>
              </w:rPr>
            </w:pPr>
            <w:r w:rsidRPr="008A10EE">
              <w:rPr>
                <w:rFonts w:cs="Times New Roman"/>
              </w:rPr>
              <w:t>Apakah biaya software hasil proses implementasi software sesuai dengan ekspektasi?</w:t>
            </w:r>
          </w:p>
        </w:tc>
        <w:tc>
          <w:tcPr>
            <w:tcW w:w="2788" w:type="dxa"/>
          </w:tcPr>
          <w:p w14:paraId="508F00DB" w14:textId="21AF2B48" w:rsidR="003D4214" w:rsidRPr="008A10EE" w:rsidRDefault="003D4214" w:rsidP="00D14FFA">
            <w:pPr>
              <w:jc w:val="both"/>
              <w:rPr>
                <w:rFonts w:cs="Times New Roman"/>
              </w:rPr>
            </w:pPr>
            <w:r w:rsidRPr="008A10EE">
              <w:rPr>
                <w:rFonts w:cs="Times New Roman"/>
              </w:rPr>
              <w:t>Sesuai, umumnya setiap pembuatan sistem baru membutuhkan biaya sebesar Rp 80-100 juta</w:t>
            </w:r>
          </w:p>
        </w:tc>
      </w:tr>
      <w:tr w:rsidR="003D4214" w:rsidRPr="008A10EE" w14:paraId="348476DC" w14:textId="77777777" w:rsidTr="004F36FD">
        <w:tc>
          <w:tcPr>
            <w:tcW w:w="2787" w:type="dxa"/>
          </w:tcPr>
          <w:p w14:paraId="5DC72B31" w14:textId="4672923C" w:rsidR="003D4214" w:rsidRPr="008A10EE" w:rsidRDefault="003D4214" w:rsidP="00D14FFA">
            <w:pPr>
              <w:jc w:val="both"/>
              <w:rPr>
                <w:rFonts w:cs="Times New Roman"/>
              </w:rPr>
            </w:pPr>
            <w:r w:rsidRPr="008A10EE">
              <w:rPr>
                <w:rFonts w:cs="Times New Roman"/>
              </w:rPr>
              <w:lastRenderedPageBreak/>
              <w:t>Apakah scope software hasil proses implementasi software sesuai dengan ekspektasi?</w:t>
            </w:r>
          </w:p>
        </w:tc>
        <w:tc>
          <w:tcPr>
            <w:tcW w:w="2788" w:type="dxa"/>
          </w:tcPr>
          <w:p w14:paraId="3CD0E240" w14:textId="15AC83A4" w:rsidR="003D4214" w:rsidRPr="008A10EE" w:rsidRDefault="003D4214" w:rsidP="00D14FFA">
            <w:pPr>
              <w:jc w:val="both"/>
              <w:rPr>
                <w:rFonts w:cs="Times New Roman"/>
              </w:rPr>
            </w:pPr>
            <w:r w:rsidRPr="008A10EE">
              <w:rPr>
                <w:rFonts w:cs="Times New Roman"/>
              </w:rPr>
              <w:t>Sebagai besar sesuai dengan permintaan dari sponsor</w:t>
            </w:r>
          </w:p>
        </w:tc>
      </w:tr>
      <w:tr w:rsidR="003D4214" w:rsidRPr="008A10EE" w14:paraId="465775DE" w14:textId="77777777" w:rsidTr="004F36FD">
        <w:tc>
          <w:tcPr>
            <w:tcW w:w="2787" w:type="dxa"/>
          </w:tcPr>
          <w:p w14:paraId="74E99C7B" w14:textId="09DE160A" w:rsidR="003D4214" w:rsidRPr="008A10EE" w:rsidRDefault="003D4214" w:rsidP="00D14FFA">
            <w:pPr>
              <w:jc w:val="both"/>
              <w:rPr>
                <w:rFonts w:cs="Times New Roman"/>
              </w:rPr>
            </w:pPr>
            <w:r w:rsidRPr="008A10EE">
              <w:rPr>
                <w:rFonts w:cs="Times New Roman"/>
              </w:rPr>
              <w:t>Apakah kualitas software hasil proses implementasi software sesuai dengan ekspektasi?</w:t>
            </w:r>
          </w:p>
        </w:tc>
        <w:tc>
          <w:tcPr>
            <w:tcW w:w="2788" w:type="dxa"/>
          </w:tcPr>
          <w:p w14:paraId="41251305" w14:textId="6506C815" w:rsidR="003D4214" w:rsidRPr="008A10EE" w:rsidRDefault="003D4214" w:rsidP="00D14FFA">
            <w:pPr>
              <w:jc w:val="both"/>
              <w:rPr>
                <w:rFonts w:cs="Times New Roman"/>
              </w:rPr>
            </w:pPr>
            <w:r w:rsidRPr="008A10EE">
              <w:rPr>
                <w:rFonts w:cs="Times New Roman"/>
              </w:rPr>
              <w:t>Fungsionalitas aplikasi berjalan dengan baik dan mendapatkan feedback yang baik dari sponsor dan end user.</w:t>
            </w:r>
          </w:p>
        </w:tc>
      </w:tr>
      <w:tr w:rsidR="003D4214" w:rsidRPr="008A10EE" w14:paraId="56B62249" w14:textId="77777777" w:rsidTr="004F36FD">
        <w:tc>
          <w:tcPr>
            <w:tcW w:w="2787" w:type="dxa"/>
          </w:tcPr>
          <w:p w14:paraId="07DB9930" w14:textId="5D334CF3" w:rsidR="003D4214" w:rsidRPr="008A10EE" w:rsidRDefault="003D4214" w:rsidP="00D14FFA">
            <w:pPr>
              <w:jc w:val="both"/>
              <w:rPr>
                <w:rFonts w:cs="Times New Roman"/>
              </w:rPr>
            </w:pPr>
            <w:r w:rsidRPr="008A10EE">
              <w:rPr>
                <w:rFonts w:cs="Times New Roman"/>
              </w:rPr>
              <w:t>Apakah melibatkan pihak lain dalam proses implementasi software?</w:t>
            </w:r>
          </w:p>
        </w:tc>
        <w:tc>
          <w:tcPr>
            <w:tcW w:w="2788" w:type="dxa"/>
          </w:tcPr>
          <w:p w14:paraId="0E9073C6" w14:textId="1D43AA7D" w:rsidR="003D4214" w:rsidRPr="008A10EE" w:rsidRDefault="003D4214" w:rsidP="00D14FFA">
            <w:pPr>
              <w:jc w:val="both"/>
              <w:rPr>
                <w:rFonts w:cs="Times New Roman"/>
              </w:rPr>
            </w:pPr>
            <w:r w:rsidRPr="008A10EE">
              <w:rPr>
                <w:rFonts w:cs="Times New Roman"/>
              </w:rPr>
              <w:t>Dalam pengujian pasti melibatkan pihak lain (end user dan sponsor)</w:t>
            </w:r>
          </w:p>
        </w:tc>
      </w:tr>
      <w:tr w:rsidR="003D4214" w:rsidRPr="008A10EE" w14:paraId="3BB5A20F" w14:textId="77777777" w:rsidTr="004F36FD">
        <w:tc>
          <w:tcPr>
            <w:tcW w:w="2787" w:type="dxa"/>
          </w:tcPr>
          <w:p w14:paraId="4076A4D7" w14:textId="66AD41F3" w:rsidR="003D4214" w:rsidRPr="008A10EE" w:rsidRDefault="003D4214" w:rsidP="00D14FFA">
            <w:pPr>
              <w:jc w:val="both"/>
              <w:rPr>
                <w:rFonts w:cs="Times New Roman"/>
              </w:rPr>
            </w:pPr>
            <w:r w:rsidRPr="008A10EE">
              <w:rPr>
                <w:rFonts w:cs="Times New Roman"/>
              </w:rPr>
              <w:t>Apakah software ini dikembangkan In-House atau OurSource?</w:t>
            </w:r>
          </w:p>
        </w:tc>
        <w:tc>
          <w:tcPr>
            <w:tcW w:w="2788" w:type="dxa"/>
          </w:tcPr>
          <w:p w14:paraId="229EA892" w14:textId="5F800469" w:rsidR="003D4214" w:rsidRPr="008A10EE" w:rsidRDefault="003D4214" w:rsidP="00D14FFA">
            <w:pPr>
              <w:jc w:val="both"/>
              <w:rPr>
                <w:rFonts w:cs="Times New Roman"/>
              </w:rPr>
            </w:pPr>
            <w:r w:rsidRPr="008A10EE">
              <w:rPr>
                <w:rFonts w:cs="Times New Roman"/>
              </w:rPr>
              <w:t>Sebagian besar sistem dikembangan In House. Dalam PPTI sudah ada sumber daya manusia yang memenuhi permintaan pembuatan dan pengimplementasian perangkat lunak oleh sponsor.</w:t>
            </w:r>
          </w:p>
        </w:tc>
      </w:tr>
      <w:tr w:rsidR="003D4214" w:rsidRPr="008A10EE" w14:paraId="28479F11" w14:textId="77777777" w:rsidTr="004F36FD">
        <w:tc>
          <w:tcPr>
            <w:tcW w:w="2787" w:type="dxa"/>
          </w:tcPr>
          <w:p w14:paraId="19157ED4" w14:textId="17FE76D2" w:rsidR="003D4214" w:rsidRPr="008A10EE" w:rsidRDefault="003D4214" w:rsidP="00D14FFA">
            <w:pPr>
              <w:jc w:val="both"/>
              <w:rPr>
                <w:rFonts w:cs="Times New Roman"/>
              </w:rPr>
            </w:pPr>
            <w:r w:rsidRPr="008A10EE">
              <w:rPr>
                <w:rFonts w:cs="Times New Roman"/>
              </w:rPr>
              <w:t>Apa pertimbangan memilih dikembangkan secara In-House atau Out-Source?</w:t>
            </w:r>
          </w:p>
        </w:tc>
        <w:tc>
          <w:tcPr>
            <w:tcW w:w="2788" w:type="dxa"/>
          </w:tcPr>
          <w:p w14:paraId="68AF4DC6" w14:textId="7C2656B3" w:rsidR="003D4214" w:rsidRPr="008A10EE" w:rsidRDefault="003D4214" w:rsidP="00D14FFA">
            <w:pPr>
              <w:jc w:val="both"/>
              <w:rPr>
                <w:rFonts w:cs="Times New Roman"/>
              </w:rPr>
            </w:pPr>
            <w:r w:rsidRPr="008A10EE">
              <w:rPr>
                <w:rFonts w:cs="Times New Roman"/>
              </w:rPr>
              <w:t>Untuk sebagian besar proyek pengembangan software dilakukan secara In-House. Namun ada beberapa kasus, karena keterbatasan sumber daya manusia serta terbatasnya durasi pengembangan yang ditetapkan, dilakukan Out-Source untuk Programmer saja.</w:t>
            </w:r>
          </w:p>
        </w:tc>
      </w:tr>
      <w:tr w:rsidR="003D4214" w:rsidRPr="008A10EE" w14:paraId="4990D352" w14:textId="77777777" w:rsidTr="004F36FD">
        <w:tc>
          <w:tcPr>
            <w:tcW w:w="2787" w:type="dxa"/>
          </w:tcPr>
          <w:p w14:paraId="7FE69B1B" w14:textId="455B816B" w:rsidR="003D4214" w:rsidRPr="008A10EE" w:rsidRDefault="003D4214" w:rsidP="00D14FFA">
            <w:pPr>
              <w:jc w:val="both"/>
              <w:rPr>
                <w:rFonts w:cs="Times New Roman"/>
              </w:rPr>
            </w:pPr>
            <w:r w:rsidRPr="008A10EE">
              <w:rPr>
                <w:rFonts w:cs="Times New Roman"/>
              </w:rPr>
              <w:t>Dalam proses implementasi software ini apakah peran fungsi dari Top Management?</w:t>
            </w:r>
          </w:p>
        </w:tc>
        <w:tc>
          <w:tcPr>
            <w:tcW w:w="2788" w:type="dxa"/>
          </w:tcPr>
          <w:p w14:paraId="4CD95B4F" w14:textId="3BF4D6D7" w:rsidR="003D4214" w:rsidRPr="008A10EE" w:rsidRDefault="003D4214" w:rsidP="00D14FFA">
            <w:pPr>
              <w:jc w:val="both"/>
              <w:rPr>
                <w:rFonts w:cs="Times New Roman"/>
              </w:rPr>
            </w:pPr>
            <w:r w:rsidRPr="008A10EE">
              <w:rPr>
                <w:rFonts w:cs="Times New Roman"/>
              </w:rPr>
              <w:t>Sebagai sponsor</w:t>
            </w:r>
          </w:p>
        </w:tc>
      </w:tr>
      <w:tr w:rsidR="003D4214" w:rsidRPr="008A10EE" w14:paraId="01C9081D" w14:textId="77777777" w:rsidTr="004F36FD">
        <w:tc>
          <w:tcPr>
            <w:tcW w:w="2787" w:type="dxa"/>
          </w:tcPr>
          <w:p w14:paraId="6A4F27CF" w14:textId="4775C925" w:rsidR="003D4214" w:rsidRPr="008A10EE" w:rsidRDefault="003D4214" w:rsidP="00D14FFA">
            <w:pPr>
              <w:jc w:val="both"/>
              <w:rPr>
                <w:rFonts w:cs="Times New Roman"/>
              </w:rPr>
            </w:pPr>
            <w:r w:rsidRPr="008A10EE">
              <w:rPr>
                <w:rFonts w:cs="Times New Roman"/>
              </w:rPr>
              <w:lastRenderedPageBreak/>
              <w:t>Apakah Top Management melakukan pengawasan terhadap berhasil atau tidaknya implementasi software?</w:t>
            </w:r>
          </w:p>
        </w:tc>
        <w:tc>
          <w:tcPr>
            <w:tcW w:w="2788" w:type="dxa"/>
          </w:tcPr>
          <w:p w14:paraId="79B72310" w14:textId="298957C8" w:rsidR="003D4214" w:rsidRPr="008A10EE" w:rsidRDefault="003D4214" w:rsidP="00D14FFA">
            <w:pPr>
              <w:jc w:val="both"/>
              <w:rPr>
                <w:rFonts w:cs="Times New Roman"/>
              </w:rPr>
            </w:pPr>
            <w:r w:rsidRPr="008A10EE">
              <w:rPr>
                <w:rFonts w:cs="Times New Roman"/>
              </w:rPr>
              <w:t>Iya</w:t>
            </w:r>
          </w:p>
        </w:tc>
      </w:tr>
      <w:tr w:rsidR="003D4214" w:rsidRPr="008A10EE" w14:paraId="47E4B2D3" w14:textId="77777777" w:rsidTr="004F36FD">
        <w:tc>
          <w:tcPr>
            <w:tcW w:w="2787" w:type="dxa"/>
          </w:tcPr>
          <w:p w14:paraId="75D5A6D7" w14:textId="101C7597" w:rsidR="003D4214" w:rsidRPr="008A10EE" w:rsidRDefault="003D4214" w:rsidP="00D14FFA">
            <w:pPr>
              <w:jc w:val="both"/>
              <w:rPr>
                <w:rFonts w:cs="Times New Roman"/>
              </w:rPr>
            </w:pPr>
            <w:r w:rsidRPr="008A10EE">
              <w:rPr>
                <w:rFonts w:cs="Times New Roman"/>
              </w:rPr>
              <w:t>Pertanggungjawaban apakah yang dilakukan tim proyek kepada Top Management?</w:t>
            </w:r>
          </w:p>
        </w:tc>
        <w:tc>
          <w:tcPr>
            <w:tcW w:w="2788" w:type="dxa"/>
          </w:tcPr>
          <w:p w14:paraId="206E70A8" w14:textId="63CE8096" w:rsidR="003D4214" w:rsidRPr="008A10EE" w:rsidRDefault="003D4214" w:rsidP="00D14FFA">
            <w:pPr>
              <w:jc w:val="both"/>
              <w:rPr>
                <w:rFonts w:cs="Times New Roman"/>
              </w:rPr>
            </w:pPr>
            <w:r w:rsidRPr="008A10EE">
              <w:rPr>
                <w:rFonts w:cs="Times New Roman"/>
              </w:rPr>
              <w:t>Dokumentasi pengembangan perangkat lunak</w:t>
            </w:r>
          </w:p>
        </w:tc>
      </w:tr>
      <w:tr w:rsidR="003D4214" w:rsidRPr="008A10EE" w14:paraId="1FC45F54" w14:textId="77777777" w:rsidTr="004F36FD">
        <w:tc>
          <w:tcPr>
            <w:tcW w:w="2787" w:type="dxa"/>
          </w:tcPr>
          <w:p w14:paraId="06897F28" w14:textId="2CB08FBC" w:rsidR="003D4214" w:rsidRPr="008A10EE" w:rsidRDefault="003D4214" w:rsidP="00D14FFA">
            <w:pPr>
              <w:jc w:val="both"/>
              <w:rPr>
                <w:rFonts w:cs="Times New Roman"/>
              </w:rPr>
            </w:pPr>
            <w:r w:rsidRPr="008A10EE">
              <w:rPr>
                <w:rFonts w:cs="Times New Roman"/>
              </w:rPr>
              <w:t>Apakah visi dari implementasi software ini tercapai?</w:t>
            </w:r>
          </w:p>
        </w:tc>
        <w:tc>
          <w:tcPr>
            <w:tcW w:w="2788" w:type="dxa"/>
          </w:tcPr>
          <w:p w14:paraId="63DFE796" w14:textId="691BC8AD" w:rsidR="003D4214" w:rsidRPr="008A10EE" w:rsidRDefault="003D4214" w:rsidP="00D14FFA">
            <w:pPr>
              <w:jc w:val="both"/>
              <w:rPr>
                <w:rFonts w:cs="Times New Roman"/>
              </w:rPr>
            </w:pPr>
            <w:r w:rsidRPr="008A10EE">
              <w:rPr>
                <w:rFonts w:cs="Times New Roman"/>
              </w:rPr>
              <w:t>Sistem informasi yang dikembangkan dan diimplementasikan ini dibuat untuk mencapai Visi dari Stikom Surabaya</w:t>
            </w:r>
          </w:p>
        </w:tc>
      </w:tr>
      <w:tr w:rsidR="003D4214" w:rsidRPr="008A10EE" w14:paraId="2E1ACBBB" w14:textId="77777777" w:rsidTr="004F36FD">
        <w:tc>
          <w:tcPr>
            <w:tcW w:w="2787" w:type="dxa"/>
          </w:tcPr>
          <w:p w14:paraId="3E63D042" w14:textId="7871ED83" w:rsidR="003D4214" w:rsidRPr="008A10EE" w:rsidRDefault="003D4214" w:rsidP="00D14FFA">
            <w:pPr>
              <w:jc w:val="both"/>
              <w:rPr>
                <w:rFonts w:cs="Times New Roman"/>
              </w:rPr>
            </w:pPr>
            <w:r w:rsidRPr="008A10EE">
              <w:rPr>
                <w:rFonts w:cs="Times New Roman"/>
              </w:rPr>
              <w:t>Metode apa yang digunakan untuk mengetahui tercapainya visi dari implementasi software ini?</w:t>
            </w:r>
          </w:p>
        </w:tc>
        <w:tc>
          <w:tcPr>
            <w:tcW w:w="2788" w:type="dxa"/>
          </w:tcPr>
          <w:p w14:paraId="1639450D" w14:textId="4EA661BE" w:rsidR="003D4214" w:rsidRPr="008A10EE" w:rsidRDefault="003D4214" w:rsidP="00D14FFA">
            <w:pPr>
              <w:jc w:val="both"/>
              <w:rPr>
                <w:rFonts w:cs="Times New Roman"/>
              </w:rPr>
            </w:pPr>
            <w:r w:rsidRPr="008A10EE">
              <w:rPr>
                <w:rFonts w:cs="Times New Roman"/>
              </w:rPr>
              <w:t>Tidak ada metode khusus, terkait ini biasanya dilihat dari feedback end user dan sponsor, dan dilakukan observasi mengenai fungsionalitas</w:t>
            </w:r>
          </w:p>
        </w:tc>
      </w:tr>
      <w:tr w:rsidR="003D4214" w:rsidRPr="008A10EE" w14:paraId="30D53BDC" w14:textId="77777777" w:rsidTr="004F36FD">
        <w:tc>
          <w:tcPr>
            <w:tcW w:w="2787" w:type="dxa"/>
          </w:tcPr>
          <w:p w14:paraId="063A979F" w14:textId="7D1A644C" w:rsidR="003D4214" w:rsidRPr="008A10EE" w:rsidRDefault="003D4214" w:rsidP="00D14FFA">
            <w:pPr>
              <w:jc w:val="both"/>
              <w:rPr>
                <w:rFonts w:cs="Times New Roman"/>
              </w:rPr>
            </w:pPr>
            <w:r w:rsidRPr="008A10EE">
              <w:rPr>
                <w:rFonts w:cs="Times New Roman"/>
              </w:rPr>
              <w:t>Proses bisnis apa saja yang didukung oleh software?</w:t>
            </w:r>
          </w:p>
        </w:tc>
        <w:tc>
          <w:tcPr>
            <w:tcW w:w="2788" w:type="dxa"/>
          </w:tcPr>
          <w:p w14:paraId="16AAC1D8" w14:textId="77777777" w:rsidR="003D4214" w:rsidRPr="008A10EE" w:rsidRDefault="003D4214" w:rsidP="00D14FFA">
            <w:pPr>
              <w:jc w:val="both"/>
              <w:rPr>
                <w:rFonts w:cs="Times New Roman"/>
              </w:rPr>
            </w:pPr>
            <w:r w:rsidRPr="008A10EE">
              <w:rPr>
                <w:rFonts w:cs="Times New Roman"/>
              </w:rPr>
              <w:t>Semua proses bisnis yang memungkinkan diotomasi oleh sistem informasi telah terimplementasi perangkat lunak pendukungnya. Sesuai dengan izin dari pihak PPTI yang dapat dicantukan adalah sebagai berikut.</w:t>
            </w:r>
          </w:p>
          <w:p w14:paraId="2FDB3FCE" w14:textId="77777777" w:rsidR="003D4214" w:rsidRPr="008A10EE" w:rsidRDefault="003D4214" w:rsidP="00D14FFA">
            <w:pPr>
              <w:jc w:val="both"/>
              <w:rPr>
                <w:rFonts w:cs="Times New Roman"/>
              </w:rPr>
            </w:pPr>
            <w:r w:rsidRPr="008A10EE">
              <w:rPr>
                <w:rFonts w:cs="Times New Roman"/>
              </w:rPr>
              <w:t>a. Proses bisnis pendaftaran calon mahasiswa baru saat Expo.</w:t>
            </w:r>
          </w:p>
          <w:p w14:paraId="092B8E7E" w14:textId="77777777" w:rsidR="003D4214" w:rsidRPr="008A10EE" w:rsidRDefault="003D4214" w:rsidP="00D14FFA">
            <w:pPr>
              <w:jc w:val="both"/>
              <w:rPr>
                <w:rFonts w:cs="Times New Roman"/>
              </w:rPr>
            </w:pPr>
            <w:r w:rsidRPr="008A10EE">
              <w:rPr>
                <w:rFonts w:cs="Times New Roman"/>
              </w:rPr>
              <w:t>b. Proses bisnis penerimaan mahasiswa baru untuk calon mahasiswa baru.</w:t>
            </w:r>
          </w:p>
          <w:p w14:paraId="67062447" w14:textId="77777777" w:rsidR="003D4214" w:rsidRPr="008A10EE" w:rsidRDefault="003D4214" w:rsidP="00D14FFA">
            <w:pPr>
              <w:jc w:val="both"/>
              <w:rPr>
                <w:rFonts w:cs="Times New Roman"/>
              </w:rPr>
            </w:pPr>
            <w:r w:rsidRPr="008A10EE">
              <w:rPr>
                <w:rFonts w:cs="Times New Roman"/>
              </w:rPr>
              <w:t xml:space="preserve">c. Proses bisnis perwalian oleh mahasiswa dan dosen wali, bagian akademik, </w:t>
            </w:r>
            <w:r w:rsidRPr="008A10EE">
              <w:rPr>
                <w:rFonts w:cs="Times New Roman"/>
              </w:rPr>
              <w:lastRenderedPageBreak/>
              <w:t>dekan serta kaprodi untuk memvalidasi data perwalian.</w:t>
            </w:r>
          </w:p>
          <w:p w14:paraId="71AAB3F2" w14:textId="77777777" w:rsidR="003D4214" w:rsidRPr="008A10EE" w:rsidRDefault="003D4214" w:rsidP="00D14FFA">
            <w:pPr>
              <w:jc w:val="both"/>
              <w:rPr>
                <w:rFonts w:cs="Times New Roman"/>
              </w:rPr>
            </w:pPr>
            <w:r w:rsidRPr="008A10EE">
              <w:rPr>
                <w:rFonts w:cs="Times New Roman"/>
              </w:rPr>
              <w:t>d. Proses bisnis basis data jurnal</w:t>
            </w:r>
          </w:p>
          <w:p w14:paraId="10D75B46" w14:textId="3CC64A4B" w:rsidR="003D4214" w:rsidRPr="008A10EE" w:rsidRDefault="003D4214" w:rsidP="00D14FFA">
            <w:pPr>
              <w:jc w:val="both"/>
              <w:rPr>
                <w:rFonts w:cs="Times New Roman"/>
              </w:rPr>
            </w:pPr>
            <w:r w:rsidRPr="008A10EE">
              <w:rPr>
                <w:rFonts w:cs="Times New Roman"/>
              </w:rPr>
              <w:t>e. Proses bisnis keseluruhan civitas akademika Stikom Surabaya, seperti mengetahui jadwal kuliah, jadwal pembayaran, melihat nilai dan lain sebagainya.</w:t>
            </w:r>
          </w:p>
        </w:tc>
      </w:tr>
      <w:tr w:rsidR="003D4214" w:rsidRPr="008A10EE" w14:paraId="3D87F338" w14:textId="77777777" w:rsidTr="004F36FD">
        <w:tc>
          <w:tcPr>
            <w:tcW w:w="2787" w:type="dxa"/>
          </w:tcPr>
          <w:p w14:paraId="4BF7DD27" w14:textId="26F1A3FA" w:rsidR="003D4214" w:rsidRPr="008A10EE" w:rsidRDefault="003D4214" w:rsidP="00D14FFA">
            <w:pPr>
              <w:jc w:val="both"/>
              <w:rPr>
                <w:rFonts w:cs="Times New Roman"/>
              </w:rPr>
            </w:pPr>
            <w:r w:rsidRPr="008A10EE">
              <w:rPr>
                <w:rFonts w:cs="Times New Roman"/>
              </w:rPr>
              <w:lastRenderedPageBreak/>
              <w:t>Apakah implementasi software ini sesuai dan mendukung proses bisnis yang terkait?</w:t>
            </w:r>
          </w:p>
        </w:tc>
        <w:tc>
          <w:tcPr>
            <w:tcW w:w="2788" w:type="dxa"/>
          </w:tcPr>
          <w:p w14:paraId="7EEBF7A2" w14:textId="189B98F7" w:rsidR="003D4214" w:rsidRPr="008A10EE" w:rsidRDefault="003D4214" w:rsidP="00D14FFA">
            <w:pPr>
              <w:jc w:val="both"/>
              <w:rPr>
                <w:rFonts w:cs="Times New Roman"/>
              </w:rPr>
            </w:pPr>
            <w:r w:rsidRPr="008A10EE">
              <w:rPr>
                <w:rFonts w:cs="Times New Roman"/>
              </w:rPr>
              <w:t>Keberhasilan implementasi perangkat lunak kurang lebih 90%</w:t>
            </w:r>
          </w:p>
        </w:tc>
      </w:tr>
      <w:tr w:rsidR="003D4214" w:rsidRPr="008A10EE" w14:paraId="4AEC96A0" w14:textId="77777777" w:rsidTr="004F36FD">
        <w:tc>
          <w:tcPr>
            <w:tcW w:w="2787" w:type="dxa"/>
          </w:tcPr>
          <w:p w14:paraId="6B92FAB0" w14:textId="200CE40C" w:rsidR="003D4214" w:rsidRPr="008A10EE" w:rsidRDefault="003D4214" w:rsidP="00D14FFA">
            <w:pPr>
              <w:jc w:val="both"/>
              <w:rPr>
                <w:rFonts w:cs="Times New Roman"/>
              </w:rPr>
            </w:pPr>
            <w:r w:rsidRPr="008A10EE">
              <w:rPr>
                <w:rFonts w:cs="Times New Roman"/>
              </w:rPr>
              <w:t>Apakah proses bisnis yang terkait implementasi software perlu dilakukan perubahan untuk keberhasilan implementasi software?</w:t>
            </w:r>
          </w:p>
        </w:tc>
        <w:tc>
          <w:tcPr>
            <w:tcW w:w="2788" w:type="dxa"/>
          </w:tcPr>
          <w:p w14:paraId="00A812F9" w14:textId="66DDA80A" w:rsidR="003D4214" w:rsidRPr="008A10EE" w:rsidRDefault="003D4214" w:rsidP="00D14FFA">
            <w:pPr>
              <w:jc w:val="both"/>
              <w:rPr>
                <w:rFonts w:cs="Times New Roman"/>
              </w:rPr>
            </w:pPr>
            <w:r w:rsidRPr="008A10EE">
              <w:rPr>
                <w:rFonts w:cs="Times New Roman"/>
              </w:rPr>
              <w:t>Sebagian besar sistem yang ada, dibuat menyesuaikan dengan proses bisnis yang ada</w:t>
            </w:r>
          </w:p>
        </w:tc>
      </w:tr>
      <w:tr w:rsidR="003D4214" w:rsidRPr="008A10EE" w14:paraId="3778C4C1" w14:textId="77777777" w:rsidTr="004F36FD">
        <w:tc>
          <w:tcPr>
            <w:tcW w:w="2787" w:type="dxa"/>
          </w:tcPr>
          <w:p w14:paraId="138966F6" w14:textId="050E32B4" w:rsidR="003D4214" w:rsidRPr="008A10EE" w:rsidRDefault="003D4214" w:rsidP="00D14FFA">
            <w:pPr>
              <w:jc w:val="both"/>
              <w:rPr>
                <w:rFonts w:cs="Times New Roman"/>
              </w:rPr>
            </w:pPr>
            <w:r w:rsidRPr="008A10EE">
              <w:rPr>
                <w:rFonts w:cs="Times New Roman"/>
              </w:rPr>
              <w:t>Metode apa yang digunakan untuk mengetahui implementasi software ini mendukung proses bisnis terkait?</w:t>
            </w:r>
          </w:p>
        </w:tc>
        <w:tc>
          <w:tcPr>
            <w:tcW w:w="2788" w:type="dxa"/>
          </w:tcPr>
          <w:p w14:paraId="193F9661" w14:textId="63D18A15" w:rsidR="003D4214" w:rsidRPr="008A10EE" w:rsidRDefault="003D4214" w:rsidP="00D14FFA">
            <w:pPr>
              <w:jc w:val="both"/>
              <w:rPr>
                <w:rFonts w:cs="Times New Roman"/>
              </w:rPr>
            </w:pPr>
            <w:r w:rsidRPr="008A10EE">
              <w:rPr>
                <w:rFonts w:cs="Times New Roman"/>
              </w:rPr>
              <w:t>Observasi dengan mengamati fungsionalitas perangkat lunak dengan end user. Selain itu juga ada survei kepuasan dalam bentuk kuesioner dan interview</w:t>
            </w:r>
          </w:p>
        </w:tc>
      </w:tr>
      <w:tr w:rsidR="003D4214" w:rsidRPr="008A10EE" w14:paraId="4EDF0633" w14:textId="77777777" w:rsidTr="004F36FD">
        <w:tc>
          <w:tcPr>
            <w:tcW w:w="2787" w:type="dxa"/>
          </w:tcPr>
          <w:p w14:paraId="04F29168" w14:textId="623862CF" w:rsidR="003D4214" w:rsidRPr="008A10EE" w:rsidRDefault="003D4214" w:rsidP="00D14FFA">
            <w:pPr>
              <w:jc w:val="both"/>
              <w:rPr>
                <w:rFonts w:cs="Times New Roman"/>
              </w:rPr>
            </w:pPr>
            <w:r w:rsidRPr="008A10EE">
              <w:rPr>
                <w:rFonts w:cs="Times New Roman"/>
              </w:rPr>
              <w:t>Apakah dalam proses implementasi software dilakukan training kepada pengguna?</w:t>
            </w:r>
          </w:p>
        </w:tc>
        <w:tc>
          <w:tcPr>
            <w:tcW w:w="2788" w:type="dxa"/>
          </w:tcPr>
          <w:p w14:paraId="68C0FE0C" w14:textId="29C26315" w:rsidR="003D4214" w:rsidRPr="008A10EE" w:rsidRDefault="003D4214" w:rsidP="00D14FFA">
            <w:pPr>
              <w:jc w:val="both"/>
              <w:rPr>
                <w:rFonts w:cs="Times New Roman"/>
              </w:rPr>
            </w:pPr>
            <w:r w:rsidRPr="008A10EE">
              <w:rPr>
                <w:rFonts w:cs="Times New Roman"/>
              </w:rPr>
              <w:t>Ada</w:t>
            </w:r>
          </w:p>
        </w:tc>
      </w:tr>
      <w:tr w:rsidR="003D4214" w:rsidRPr="008A10EE" w14:paraId="22612B66" w14:textId="77777777" w:rsidTr="004F36FD">
        <w:tc>
          <w:tcPr>
            <w:tcW w:w="2787" w:type="dxa"/>
          </w:tcPr>
          <w:p w14:paraId="44FD9042" w14:textId="4B259E74" w:rsidR="003D4214" w:rsidRPr="008A10EE" w:rsidRDefault="003D4214" w:rsidP="00D14FFA">
            <w:pPr>
              <w:jc w:val="both"/>
              <w:rPr>
                <w:rFonts w:cs="Times New Roman"/>
              </w:rPr>
            </w:pPr>
            <w:r w:rsidRPr="008A10EE">
              <w:rPr>
                <w:rFonts w:cs="Times New Roman"/>
              </w:rPr>
              <w:t>Training seperti apa yang dilakukan oleh tim proyek?</w:t>
            </w:r>
          </w:p>
        </w:tc>
        <w:tc>
          <w:tcPr>
            <w:tcW w:w="2788" w:type="dxa"/>
          </w:tcPr>
          <w:p w14:paraId="4E9417C8" w14:textId="511FF336" w:rsidR="003D4214" w:rsidRPr="008A10EE" w:rsidRDefault="003D4214" w:rsidP="00D14FFA">
            <w:pPr>
              <w:jc w:val="both"/>
              <w:rPr>
                <w:rFonts w:cs="Times New Roman"/>
              </w:rPr>
            </w:pPr>
            <w:r w:rsidRPr="008A10EE">
              <w:rPr>
                <w:rFonts w:cs="Times New Roman"/>
              </w:rPr>
              <w:t>dalam bentuk sosialisasi dan pelatihan, contohnya seperti pelatihan gafe dan pelatihan brilian</w:t>
            </w:r>
          </w:p>
        </w:tc>
      </w:tr>
      <w:tr w:rsidR="003D4214" w:rsidRPr="008A10EE" w14:paraId="03E3A66B" w14:textId="77777777" w:rsidTr="004F36FD">
        <w:tc>
          <w:tcPr>
            <w:tcW w:w="2787" w:type="dxa"/>
          </w:tcPr>
          <w:p w14:paraId="11315AB7" w14:textId="07199652" w:rsidR="003D4214" w:rsidRPr="008A10EE" w:rsidRDefault="003D4214" w:rsidP="00D14FFA">
            <w:pPr>
              <w:jc w:val="both"/>
              <w:rPr>
                <w:rFonts w:cs="Times New Roman"/>
              </w:rPr>
            </w:pPr>
            <w:r w:rsidRPr="008A10EE">
              <w:rPr>
                <w:rFonts w:cs="Times New Roman"/>
              </w:rPr>
              <w:lastRenderedPageBreak/>
              <w:t>Apakah training yang dilakukan kepada pengguna berhasil mendukung proses implementasi software?</w:t>
            </w:r>
          </w:p>
        </w:tc>
        <w:tc>
          <w:tcPr>
            <w:tcW w:w="2788" w:type="dxa"/>
          </w:tcPr>
          <w:p w14:paraId="2D71DACD" w14:textId="29CCC391" w:rsidR="003D4214" w:rsidRPr="008A10EE" w:rsidRDefault="003D4214" w:rsidP="00D14FFA">
            <w:pPr>
              <w:jc w:val="both"/>
              <w:rPr>
                <w:rFonts w:cs="Times New Roman"/>
              </w:rPr>
            </w:pPr>
            <w:r w:rsidRPr="008A10EE">
              <w:rPr>
                <w:rFonts w:cs="Times New Roman"/>
              </w:rPr>
              <w:t>Berhasil, berdasarkan hasil survei kepuasan dan observasi, training meningkatkan kapabilitas end user terkait dalam menggunakan perangkat lunak yang diimplementasikan</w:t>
            </w:r>
          </w:p>
        </w:tc>
      </w:tr>
      <w:tr w:rsidR="003D4214" w:rsidRPr="008A10EE" w14:paraId="3AF0AE1A" w14:textId="77777777" w:rsidTr="004F36FD">
        <w:tc>
          <w:tcPr>
            <w:tcW w:w="2787" w:type="dxa"/>
          </w:tcPr>
          <w:p w14:paraId="09518561" w14:textId="5109CAF0" w:rsidR="003D4214" w:rsidRPr="008A10EE" w:rsidRDefault="003D4214" w:rsidP="00D14FFA">
            <w:pPr>
              <w:jc w:val="both"/>
              <w:rPr>
                <w:rFonts w:cs="Times New Roman"/>
              </w:rPr>
            </w:pPr>
            <w:r w:rsidRPr="008A10EE">
              <w:rPr>
                <w:rFonts w:cs="Times New Roman"/>
              </w:rPr>
              <w:t>Apakah ada laporan terkait pengguna yang tidak dapat menggunakan software yang diimplementasikan?</w:t>
            </w:r>
          </w:p>
        </w:tc>
        <w:tc>
          <w:tcPr>
            <w:tcW w:w="2788" w:type="dxa"/>
          </w:tcPr>
          <w:p w14:paraId="177692F6" w14:textId="71F61F86" w:rsidR="003D4214" w:rsidRPr="008A10EE" w:rsidRDefault="003D4214" w:rsidP="00D14FFA">
            <w:pPr>
              <w:jc w:val="both"/>
              <w:rPr>
                <w:rFonts w:cs="Times New Roman"/>
              </w:rPr>
            </w:pPr>
            <w:r w:rsidRPr="008A10EE">
              <w:rPr>
                <w:rFonts w:cs="Times New Roman"/>
              </w:rPr>
              <w:t>kapabilitas dalam menggunakan perangkat IT, untuk sementara ini tidak ada masalah.</w:t>
            </w:r>
          </w:p>
        </w:tc>
      </w:tr>
      <w:tr w:rsidR="003D4214" w:rsidRPr="008A10EE" w14:paraId="0BDFAED8" w14:textId="77777777" w:rsidTr="004F36FD">
        <w:tc>
          <w:tcPr>
            <w:tcW w:w="2787" w:type="dxa"/>
          </w:tcPr>
          <w:p w14:paraId="44A5FF9C" w14:textId="7355F433" w:rsidR="003D4214" w:rsidRPr="008A10EE" w:rsidRDefault="003D4214" w:rsidP="00D14FFA">
            <w:pPr>
              <w:jc w:val="both"/>
              <w:rPr>
                <w:rFonts w:cs="Times New Roman"/>
              </w:rPr>
            </w:pPr>
            <w:r w:rsidRPr="008A10EE">
              <w:rPr>
                <w:rFonts w:cs="Times New Roman"/>
              </w:rPr>
              <w:t>Apakah tersedia helpdesk untuk pengguna software yang diimplementasi?</w:t>
            </w:r>
          </w:p>
        </w:tc>
        <w:tc>
          <w:tcPr>
            <w:tcW w:w="2788" w:type="dxa"/>
          </w:tcPr>
          <w:p w14:paraId="2F4BD964" w14:textId="76EDB39D" w:rsidR="003D4214" w:rsidRPr="008A10EE" w:rsidRDefault="003D4214" w:rsidP="00D14FFA">
            <w:pPr>
              <w:jc w:val="both"/>
              <w:rPr>
                <w:rFonts w:cs="Times New Roman"/>
              </w:rPr>
            </w:pPr>
            <w:r w:rsidRPr="008A10EE">
              <w:rPr>
                <w:rFonts w:cs="Times New Roman"/>
              </w:rPr>
              <w:t>Tersedia, dapat melalui WhatsApp dan Web</w:t>
            </w:r>
          </w:p>
        </w:tc>
      </w:tr>
      <w:tr w:rsidR="003D4214" w:rsidRPr="008A10EE" w14:paraId="55FF9339" w14:textId="77777777" w:rsidTr="004F36FD">
        <w:tc>
          <w:tcPr>
            <w:tcW w:w="2787" w:type="dxa"/>
          </w:tcPr>
          <w:p w14:paraId="3E47BFE4" w14:textId="7D479F3F" w:rsidR="003D4214" w:rsidRPr="008A10EE" w:rsidRDefault="003D4214" w:rsidP="00D14FFA">
            <w:pPr>
              <w:jc w:val="both"/>
              <w:rPr>
                <w:rFonts w:cs="Times New Roman"/>
              </w:rPr>
            </w:pPr>
            <w:r w:rsidRPr="008A10EE">
              <w:rPr>
                <w:rFonts w:cs="Times New Roman"/>
              </w:rPr>
              <w:t>Apakah tersedia user manual untuk pengguna software yang diimplementasi?</w:t>
            </w:r>
          </w:p>
        </w:tc>
        <w:tc>
          <w:tcPr>
            <w:tcW w:w="2788" w:type="dxa"/>
          </w:tcPr>
          <w:p w14:paraId="61996D36" w14:textId="3D419525" w:rsidR="003D4214" w:rsidRPr="008A10EE" w:rsidRDefault="003D4214" w:rsidP="00D14FFA">
            <w:pPr>
              <w:jc w:val="both"/>
              <w:rPr>
                <w:rFonts w:cs="Times New Roman"/>
              </w:rPr>
            </w:pPr>
            <w:r w:rsidRPr="008A10EE">
              <w:rPr>
                <w:rFonts w:cs="Times New Roman"/>
              </w:rPr>
              <w:t>Dokumentasi penggunaan sistem dapat diiakses di web internal PPTI</w:t>
            </w:r>
          </w:p>
        </w:tc>
      </w:tr>
      <w:tr w:rsidR="003D4214" w:rsidRPr="008A10EE" w14:paraId="74B05D18" w14:textId="77777777" w:rsidTr="004F36FD">
        <w:tc>
          <w:tcPr>
            <w:tcW w:w="2787" w:type="dxa"/>
          </w:tcPr>
          <w:p w14:paraId="65A3E941" w14:textId="676CF826" w:rsidR="003D4214" w:rsidRPr="008A10EE" w:rsidRDefault="003D4214" w:rsidP="00D14FFA">
            <w:pPr>
              <w:jc w:val="both"/>
              <w:rPr>
                <w:rFonts w:cs="Times New Roman"/>
              </w:rPr>
            </w:pPr>
            <w:r w:rsidRPr="008A10EE">
              <w:rPr>
                <w:rFonts w:cs="Times New Roman"/>
              </w:rPr>
              <w:t>Apakah rancangan sistem software yang diimplementasi sudah sesuai?</w:t>
            </w:r>
          </w:p>
        </w:tc>
        <w:tc>
          <w:tcPr>
            <w:tcW w:w="2788" w:type="dxa"/>
          </w:tcPr>
          <w:p w14:paraId="5C383E06" w14:textId="20003DA5" w:rsidR="003D4214" w:rsidRPr="008A10EE" w:rsidRDefault="003D4214" w:rsidP="00D14FFA">
            <w:pPr>
              <w:jc w:val="both"/>
              <w:rPr>
                <w:rFonts w:cs="Times New Roman"/>
              </w:rPr>
            </w:pPr>
            <w:r w:rsidRPr="008A10EE">
              <w:rPr>
                <w:rFonts w:cs="Times New Roman"/>
              </w:rPr>
              <w:t>Sudah, sesuai dengan dokumen kebutuhan sistem informasi.</w:t>
            </w:r>
          </w:p>
        </w:tc>
      </w:tr>
      <w:tr w:rsidR="003D4214" w:rsidRPr="008A10EE" w14:paraId="49D53244" w14:textId="77777777" w:rsidTr="004F36FD">
        <w:tc>
          <w:tcPr>
            <w:tcW w:w="2787" w:type="dxa"/>
          </w:tcPr>
          <w:p w14:paraId="2809ECFA" w14:textId="427B9FF7" w:rsidR="003D4214" w:rsidRPr="008A10EE" w:rsidRDefault="003D4214" w:rsidP="00D14FFA">
            <w:pPr>
              <w:jc w:val="both"/>
              <w:rPr>
                <w:rFonts w:cs="Times New Roman"/>
              </w:rPr>
            </w:pPr>
            <w:r w:rsidRPr="008A10EE">
              <w:rPr>
                <w:rFonts w:cs="Times New Roman"/>
              </w:rPr>
              <w:t>Apakah scope software yang diimplementasi sudah sesuai?</w:t>
            </w:r>
          </w:p>
        </w:tc>
        <w:tc>
          <w:tcPr>
            <w:tcW w:w="2788" w:type="dxa"/>
          </w:tcPr>
          <w:p w14:paraId="1FD502B2" w14:textId="1BBB35EC" w:rsidR="003D4214" w:rsidRPr="008A10EE" w:rsidRDefault="003D4214" w:rsidP="00D14FFA">
            <w:pPr>
              <w:jc w:val="both"/>
              <w:rPr>
                <w:rFonts w:cs="Times New Roman"/>
              </w:rPr>
            </w:pPr>
            <w:r w:rsidRPr="008A10EE">
              <w:rPr>
                <w:rFonts w:cs="Times New Roman"/>
              </w:rPr>
              <w:t>Saat ini sudah terimplementasi 110 perangkat lunak yang dikembangkan oleh PPTI pendukung proses bisnis Stikom Surabaya (tidak termasuk perangkat lunak yang sudah tidak digunakan). Dengan permintaan yang ada cakupan software yang diimplementasikan sudah sesuai. Meskipun bukan sistem informasi yang</w:t>
            </w:r>
            <w:r w:rsidR="00892B4C" w:rsidRPr="008A10EE">
              <w:rPr>
                <w:rFonts w:cs="Times New Roman"/>
              </w:rPr>
              <w:t xml:space="preserve"> semua saling terintegrasi satu sama </w:t>
            </w:r>
            <w:r w:rsidR="00892B4C" w:rsidRPr="008A10EE">
              <w:rPr>
                <w:rFonts w:cs="Times New Roman"/>
              </w:rPr>
              <w:lastRenderedPageBreak/>
              <w:t>lain. Untuk saat ini sudah sebagian besar sistemnya terintegrasi, khususnya sistem informasi yang terkait dengan akademik</w:t>
            </w:r>
          </w:p>
        </w:tc>
      </w:tr>
      <w:tr w:rsidR="003D4214" w:rsidRPr="008A10EE" w14:paraId="1D109A84" w14:textId="77777777" w:rsidTr="004F36FD">
        <w:tc>
          <w:tcPr>
            <w:tcW w:w="2787" w:type="dxa"/>
          </w:tcPr>
          <w:p w14:paraId="3C649461" w14:textId="508FE72A" w:rsidR="003D4214" w:rsidRPr="008A10EE" w:rsidRDefault="00892B4C" w:rsidP="00D14FFA">
            <w:pPr>
              <w:jc w:val="both"/>
              <w:rPr>
                <w:rFonts w:cs="Times New Roman"/>
              </w:rPr>
            </w:pPr>
            <w:r w:rsidRPr="008A10EE">
              <w:rPr>
                <w:rFonts w:cs="Times New Roman"/>
              </w:rPr>
              <w:lastRenderedPageBreak/>
              <w:t>Apakah pengujian software yang diimplementasi sudah cukup baik dan memastikan implementasi berhasil?</w:t>
            </w:r>
          </w:p>
        </w:tc>
        <w:tc>
          <w:tcPr>
            <w:tcW w:w="2788" w:type="dxa"/>
          </w:tcPr>
          <w:p w14:paraId="799D27E6" w14:textId="36BF5E7E" w:rsidR="003D4214" w:rsidRPr="008A10EE" w:rsidRDefault="00892B4C" w:rsidP="00D14FFA">
            <w:pPr>
              <w:jc w:val="both"/>
              <w:rPr>
                <w:rFonts w:cs="Times New Roman"/>
              </w:rPr>
            </w:pPr>
            <w:r w:rsidRPr="008A10EE">
              <w:rPr>
                <w:rFonts w:cs="Times New Roman"/>
              </w:rPr>
              <w:t>Pengujian dilakukan dengan Black Box testing dan White Box testing dan melibatkan tidak hanya tim proyek, tapi juga pihak sponsor dan end user serta saat ini berdasarkan hasil observasi perangkat lunak yang diimplementasikan mendukung proses bisnis yang ada.</w:t>
            </w:r>
          </w:p>
        </w:tc>
      </w:tr>
      <w:tr w:rsidR="003D4214" w:rsidRPr="008A10EE" w14:paraId="0109EA39" w14:textId="77777777" w:rsidTr="004F36FD">
        <w:tc>
          <w:tcPr>
            <w:tcW w:w="2787" w:type="dxa"/>
          </w:tcPr>
          <w:p w14:paraId="337CC9CF" w14:textId="690C1CD3" w:rsidR="003D4214" w:rsidRPr="008A10EE" w:rsidRDefault="00892B4C" w:rsidP="00D14FFA">
            <w:pPr>
              <w:jc w:val="both"/>
              <w:rPr>
                <w:rFonts w:cs="Times New Roman"/>
              </w:rPr>
            </w:pPr>
            <w:r w:rsidRPr="008A10EE">
              <w:rPr>
                <w:rFonts w:cs="Times New Roman"/>
              </w:rPr>
              <w:t>Berapa Biaya atau estimasi biaya yang diinvestasikan untuk mendukung implementasi software?</w:t>
            </w:r>
          </w:p>
        </w:tc>
        <w:tc>
          <w:tcPr>
            <w:tcW w:w="2788" w:type="dxa"/>
          </w:tcPr>
          <w:p w14:paraId="5556E131" w14:textId="2E515349" w:rsidR="003D4214" w:rsidRPr="008A10EE" w:rsidRDefault="00892B4C" w:rsidP="00D14FFA">
            <w:pPr>
              <w:jc w:val="both"/>
              <w:rPr>
                <w:rFonts w:cs="Times New Roman"/>
              </w:rPr>
            </w:pPr>
            <w:r w:rsidRPr="008A10EE">
              <w:rPr>
                <w:rFonts w:cs="Times New Roman"/>
              </w:rPr>
              <w:t>Satu perangkat lunak membutuhkan biaya sebesar Rp 80-100 juta.</w:t>
            </w:r>
          </w:p>
        </w:tc>
      </w:tr>
      <w:tr w:rsidR="003D4214" w:rsidRPr="008A10EE" w14:paraId="14A39837" w14:textId="77777777" w:rsidTr="004F36FD">
        <w:tc>
          <w:tcPr>
            <w:tcW w:w="2787" w:type="dxa"/>
          </w:tcPr>
          <w:p w14:paraId="0BFC478B" w14:textId="0DB3DB91" w:rsidR="003D4214" w:rsidRPr="008A10EE" w:rsidRDefault="00892B4C" w:rsidP="00D14FFA">
            <w:pPr>
              <w:jc w:val="both"/>
              <w:rPr>
                <w:rFonts w:cs="Times New Roman"/>
              </w:rPr>
            </w:pPr>
            <w:r w:rsidRPr="008A10EE">
              <w:rPr>
                <w:rFonts w:cs="Times New Roman"/>
              </w:rPr>
              <w:t>Untuk apa saja biaya yang diinvestasikan untuk implementasi software?</w:t>
            </w:r>
          </w:p>
        </w:tc>
        <w:tc>
          <w:tcPr>
            <w:tcW w:w="2788" w:type="dxa"/>
          </w:tcPr>
          <w:p w14:paraId="68515E82" w14:textId="35DD4962" w:rsidR="003D4214" w:rsidRPr="008A10EE" w:rsidRDefault="00892B4C" w:rsidP="00D14FFA">
            <w:pPr>
              <w:jc w:val="both"/>
              <w:rPr>
                <w:rFonts w:cs="Times New Roman"/>
              </w:rPr>
            </w:pPr>
            <w:r w:rsidRPr="008A10EE">
              <w:rPr>
                <w:rFonts w:cs="Times New Roman"/>
              </w:rPr>
              <w:t>Untuk Sumber Daya Manusia</w:t>
            </w:r>
          </w:p>
        </w:tc>
      </w:tr>
      <w:tr w:rsidR="00892B4C" w:rsidRPr="008A10EE" w14:paraId="51365CCE" w14:textId="77777777" w:rsidTr="004F36FD">
        <w:tc>
          <w:tcPr>
            <w:tcW w:w="2787" w:type="dxa"/>
          </w:tcPr>
          <w:p w14:paraId="24CEF72D" w14:textId="6E26DFCF" w:rsidR="00892B4C" w:rsidRPr="008A10EE" w:rsidRDefault="00892B4C" w:rsidP="00D14FFA">
            <w:pPr>
              <w:jc w:val="both"/>
              <w:rPr>
                <w:rFonts w:cs="Times New Roman"/>
              </w:rPr>
            </w:pPr>
            <w:r w:rsidRPr="008A10EE">
              <w:rPr>
                <w:rFonts w:cs="Times New Roman"/>
              </w:rPr>
              <w:t>Berapa lama durasi untuk implementasi software terkait?</w:t>
            </w:r>
          </w:p>
        </w:tc>
        <w:tc>
          <w:tcPr>
            <w:tcW w:w="2788" w:type="dxa"/>
          </w:tcPr>
          <w:p w14:paraId="32ED35D1" w14:textId="406B983D" w:rsidR="00892B4C" w:rsidRPr="008A10EE" w:rsidRDefault="00892B4C" w:rsidP="00D14FFA">
            <w:pPr>
              <w:jc w:val="both"/>
              <w:rPr>
                <w:rFonts w:cs="Times New Roman"/>
              </w:rPr>
            </w:pPr>
            <w:r w:rsidRPr="008A10EE">
              <w:rPr>
                <w:rFonts w:cs="Times New Roman"/>
              </w:rPr>
              <w:t>Waktu yang ditentukan biasanya 3 bulan untuk pengembangan dan sesuai dengan kompleksitas perangkat lunak, bisa 2 minggu hingga 1 bulan. Itu terkait proses setelah pengujian perangkat lunak</w:t>
            </w:r>
          </w:p>
        </w:tc>
      </w:tr>
      <w:tr w:rsidR="00892B4C" w:rsidRPr="008A10EE" w14:paraId="65B08C4D" w14:textId="77777777" w:rsidTr="004F36FD">
        <w:tc>
          <w:tcPr>
            <w:tcW w:w="2787" w:type="dxa"/>
          </w:tcPr>
          <w:p w14:paraId="7C304182" w14:textId="5244C170" w:rsidR="00892B4C" w:rsidRPr="008A10EE" w:rsidRDefault="00892B4C" w:rsidP="00D14FFA">
            <w:pPr>
              <w:jc w:val="both"/>
              <w:rPr>
                <w:rFonts w:cs="Times New Roman"/>
              </w:rPr>
            </w:pPr>
            <w:r w:rsidRPr="008A10EE">
              <w:rPr>
                <w:rFonts w:cs="Times New Roman"/>
              </w:rPr>
              <w:t>Berapakah durasi waktu yang ideal untuk implementasi software terkait?</w:t>
            </w:r>
          </w:p>
        </w:tc>
        <w:tc>
          <w:tcPr>
            <w:tcW w:w="2788" w:type="dxa"/>
          </w:tcPr>
          <w:p w14:paraId="624E0206" w14:textId="7B132812" w:rsidR="00892B4C" w:rsidRPr="008A10EE" w:rsidRDefault="00892B4C" w:rsidP="00D14FFA">
            <w:pPr>
              <w:jc w:val="both"/>
              <w:rPr>
                <w:rFonts w:cs="Times New Roman"/>
              </w:rPr>
            </w:pPr>
            <w:r w:rsidRPr="008A10EE">
              <w:rPr>
                <w:rFonts w:cs="Times New Roman"/>
              </w:rPr>
              <w:t xml:space="preserve">Tergantung kompleksitas perangkat lunak, waktu kita berpindah dari software terkait KRS yang menggunakan basis data di </w:t>
            </w:r>
            <w:r w:rsidRPr="008A10EE">
              <w:rPr>
                <w:rFonts w:cs="Times New Roman"/>
              </w:rPr>
              <w:lastRenderedPageBreak/>
              <w:t>server PPTI ke Cloud dengan menggunakan Amazon, membutuhkan 2 minggu, tapi dalam cut down ke sistem dengan basis data baru ini membutuhkan 2 hari saja, dan prosesnya berjalan dengan baik</w:t>
            </w:r>
          </w:p>
        </w:tc>
      </w:tr>
      <w:tr w:rsidR="00892B4C" w:rsidRPr="008A10EE" w14:paraId="16A916B0" w14:textId="77777777" w:rsidTr="004F36FD">
        <w:tc>
          <w:tcPr>
            <w:tcW w:w="2787" w:type="dxa"/>
          </w:tcPr>
          <w:p w14:paraId="06C3CE1F" w14:textId="57B95BEF" w:rsidR="00892B4C" w:rsidRPr="008A10EE" w:rsidRDefault="00892B4C" w:rsidP="00D14FFA">
            <w:pPr>
              <w:jc w:val="both"/>
              <w:rPr>
                <w:rFonts w:cs="Times New Roman"/>
              </w:rPr>
            </w:pPr>
            <w:r w:rsidRPr="008A10EE">
              <w:rPr>
                <w:rFonts w:cs="Times New Roman"/>
              </w:rPr>
              <w:lastRenderedPageBreak/>
              <w:t>Sumber daya manusia apa saja yang terlibat dalam implementasi software?</w:t>
            </w:r>
          </w:p>
        </w:tc>
        <w:tc>
          <w:tcPr>
            <w:tcW w:w="2788" w:type="dxa"/>
          </w:tcPr>
          <w:p w14:paraId="20C73E2D" w14:textId="037B7E3C" w:rsidR="00892B4C" w:rsidRPr="008A10EE" w:rsidRDefault="00892B4C" w:rsidP="00D14FFA">
            <w:pPr>
              <w:jc w:val="both"/>
              <w:rPr>
                <w:rFonts w:cs="Times New Roman"/>
              </w:rPr>
            </w:pPr>
            <w:r w:rsidRPr="008A10EE">
              <w:rPr>
                <w:rFonts w:cs="Times New Roman"/>
              </w:rPr>
              <w:t>Yang tersedia saat ini. Ada IT Project Manager, Analyst/System Analyst dan Programmer</w:t>
            </w:r>
          </w:p>
        </w:tc>
      </w:tr>
      <w:tr w:rsidR="00892B4C" w:rsidRPr="008A10EE" w14:paraId="24C30026" w14:textId="77777777" w:rsidTr="004F36FD">
        <w:tc>
          <w:tcPr>
            <w:tcW w:w="2787" w:type="dxa"/>
          </w:tcPr>
          <w:p w14:paraId="7DCEDE33" w14:textId="08C5029E" w:rsidR="00892B4C" w:rsidRPr="008A10EE" w:rsidRDefault="00892B4C" w:rsidP="00D14FFA">
            <w:pPr>
              <w:jc w:val="both"/>
              <w:rPr>
                <w:rFonts w:cs="Times New Roman"/>
              </w:rPr>
            </w:pPr>
            <w:r w:rsidRPr="008A10EE">
              <w:rPr>
                <w:rFonts w:cs="Times New Roman"/>
              </w:rPr>
              <w:t>Apakah sumber daya manusia yang tersedia sudah cukup mendukung keberhasilan implementasi software?</w:t>
            </w:r>
          </w:p>
        </w:tc>
        <w:tc>
          <w:tcPr>
            <w:tcW w:w="2788" w:type="dxa"/>
          </w:tcPr>
          <w:p w14:paraId="042F46FD" w14:textId="531F2CD8" w:rsidR="00892B4C" w:rsidRPr="008A10EE" w:rsidRDefault="00892B4C" w:rsidP="00D14FFA">
            <w:pPr>
              <w:jc w:val="both"/>
              <w:rPr>
                <w:rFonts w:cs="Times New Roman"/>
              </w:rPr>
            </w:pPr>
            <w:r w:rsidRPr="008A10EE">
              <w:rPr>
                <w:rFonts w:cs="Times New Roman"/>
              </w:rPr>
              <w:t>Untuk saat ini sumber daya manusia yang ada di PPTI sudah dapat mendukung keberhasilan implementasi IT yang ada meskipun jumlah tim tidak banyak. Tapi untuk ke depan khususnya untuk mewujudkan service pipeline, akan menerima sumber daya manusia baru untuk mendukung proses bisnis yang ada di Stikom Surabaya</w:t>
            </w:r>
          </w:p>
        </w:tc>
      </w:tr>
      <w:tr w:rsidR="00892B4C" w:rsidRPr="008A10EE" w14:paraId="6A132904" w14:textId="77777777" w:rsidTr="004F36FD">
        <w:tc>
          <w:tcPr>
            <w:tcW w:w="2787" w:type="dxa"/>
          </w:tcPr>
          <w:p w14:paraId="1DF70636" w14:textId="27E94BA1" w:rsidR="00892B4C" w:rsidRPr="008A10EE" w:rsidRDefault="00892B4C" w:rsidP="00D14FFA">
            <w:pPr>
              <w:jc w:val="both"/>
              <w:rPr>
                <w:rFonts w:cs="Times New Roman"/>
              </w:rPr>
            </w:pPr>
            <w:r w:rsidRPr="008A10EE">
              <w:rPr>
                <w:rFonts w:cs="Times New Roman"/>
              </w:rPr>
              <w:t>Bagaimana infrastruktur IT di Stikom Surabaya secara luas?</w:t>
            </w:r>
          </w:p>
        </w:tc>
        <w:tc>
          <w:tcPr>
            <w:tcW w:w="2788" w:type="dxa"/>
          </w:tcPr>
          <w:p w14:paraId="28B6060F" w14:textId="49D0C1ED" w:rsidR="00892B4C" w:rsidRPr="008A10EE" w:rsidRDefault="00892B4C" w:rsidP="00D14FFA">
            <w:pPr>
              <w:jc w:val="both"/>
              <w:rPr>
                <w:rFonts w:cs="Times New Roman"/>
              </w:rPr>
            </w:pPr>
            <w:r w:rsidRPr="008A10EE">
              <w:rPr>
                <w:rFonts w:cs="Times New Roman"/>
              </w:rPr>
              <w:t>Kami memiliki server sendiri untuk kebutuhan perangkat lunak yang diimplementasikan dan kami juga sewa Cloudnya Amazon untuk mendukung beberapa PL yang membutuhkan akses realtime.</w:t>
            </w:r>
          </w:p>
        </w:tc>
      </w:tr>
      <w:tr w:rsidR="00892B4C" w:rsidRPr="008A10EE" w14:paraId="0CED6325" w14:textId="77777777" w:rsidTr="004F36FD">
        <w:tc>
          <w:tcPr>
            <w:tcW w:w="2787" w:type="dxa"/>
          </w:tcPr>
          <w:p w14:paraId="3CB91A42" w14:textId="7F015453" w:rsidR="00892B4C" w:rsidRPr="008A10EE" w:rsidRDefault="00892B4C" w:rsidP="00D14FFA">
            <w:pPr>
              <w:jc w:val="both"/>
              <w:rPr>
                <w:rFonts w:cs="Times New Roman"/>
              </w:rPr>
            </w:pPr>
            <w:r w:rsidRPr="008A10EE">
              <w:rPr>
                <w:rFonts w:cs="Times New Roman"/>
              </w:rPr>
              <w:lastRenderedPageBreak/>
              <w:t>Software pendukung untuk implementasi PL apakah yang digunakan?</w:t>
            </w:r>
          </w:p>
        </w:tc>
        <w:tc>
          <w:tcPr>
            <w:tcW w:w="2788" w:type="dxa"/>
          </w:tcPr>
          <w:p w14:paraId="2431288D" w14:textId="6F4E2728" w:rsidR="00892B4C" w:rsidRPr="008A10EE" w:rsidRDefault="00892B4C" w:rsidP="00D14FFA">
            <w:pPr>
              <w:jc w:val="both"/>
              <w:rPr>
                <w:rFonts w:cs="Times New Roman"/>
              </w:rPr>
            </w:pPr>
            <w:r w:rsidRPr="008A10EE">
              <w:rPr>
                <w:rFonts w:cs="Times New Roman"/>
              </w:rPr>
              <w:t>Karena PL yang diimplementasikan umumnya web-based, jadi kami menggunakan standar software untuk membangun web yang pada umumnya digunakan.</w:t>
            </w:r>
          </w:p>
        </w:tc>
      </w:tr>
      <w:tr w:rsidR="00892B4C" w:rsidRPr="008A10EE" w14:paraId="60C79D02" w14:textId="77777777" w:rsidTr="004F36FD">
        <w:tc>
          <w:tcPr>
            <w:tcW w:w="2787" w:type="dxa"/>
          </w:tcPr>
          <w:p w14:paraId="596E0FD9" w14:textId="53A104D2" w:rsidR="00892B4C" w:rsidRPr="008A10EE" w:rsidRDefault="00892B4C" w:rsidP="00D14FFA">
            <w:pPr>
              <w:jc w:val="both"/>
              <w:rPr>
                <w:rFonts w:cs="Times New Roman"/>
              </w:rPr>
            </w:pPr>
            <w:r w:rsidRPr="008A10EE">
              <w:rPr>
                <w:rFonts w:cs="Times New Roman"/>
              </w:rPr>
              <w:t>Perangkat keras apa saja yang mendukung implementasi Perangkat Lunak di Stikom Surabaya?</w:t>
            </w:r>
          </w:p>
        </w:tc>
        <w:tc>
          <w:tcPr>
            <w:tcW w:w="2788" w:type="dxa"/>
          </w:tcPr>
          <w:p w14:paraId="1777C678" w14:textId="77777777" w:rsidR="00892B4C" w:rsidRPr="008A10EE" w:rsidRDefault="00892B4C" w:rsidP="00D14FFA">
            <w:pPr>
              <w:jc w:val="both"/>
              <w:rPr>
                <w:rFonts w:cs="Times New Roman"/>
              </w:rPr>
            </w:pPr>
          </w:p>
          <w:p w14:paraId="6E62D664" w14:textId="09523152" w:rsidR="00892B4C" w:rsidRPr="008A10EE" w:rsidRDefault="00892B4C" w:rsidP="00D14FFA">
            <w:pPr>
              <w:jc w:val="both"/>
              <w:rPr>
                <w:rFonts w:cs="Times New Roman"/>
              </w:rPr>
            </w:pPr>
            <w:r w:rsidRPr="008A10EE">
              <w:rPr>
                <w:rFonts w:cs="Times New Roman"/>
              </w:rPr>
              <w:t>Tersedia server untuk data storage dan hosting web di Stikom.</w:t>
            </w:r>
          </w:p>
        </w:tc>
      </w:tr>
    </w:tbl>
    <w:p w14:paraId="41F2D15E" w14:textId="77777777" w:rsidR="00E04F41" w:rsidRPr="008A10EE" w:rsidRDefault="00E04F41" w:rsidP="001B0998">
      <w:pPr>
        <w:rPr>
          <w:rFonts w:cs="Times New Roman"/>
          <w:lang w:val="en-US"/>
        </w:rPr>
      </w:pPr>
    </w:p>
    <w:p w14:paraId="08AB8081" w14:textId="633F9EA6" w:rsidR="00C8119B" w:rsidRPr="008A10EE" w:rsidRDefault="00C8119B" w:rsidP="001B0998">
      <w:pPr>
        <w:contextualSpacing/>
        <w:rPr>
          <w:rFonts w:cs="Times New Roman"/>
          <w:b/>
          <w:bCs/>
          <w:lang w:val="en-US"/>
        </w:rPr>
      </w:pPr>
      <w:r w:rsidRPr="008A10EE">
        <w:rPr>
          <w:rFonts w:cs="Times New Roman"/>
          <w:b/>
          <w:bCs/>
          <w:lang w:val="en-US"/>
        </w:rPr>
        <w:t>Transkrip Wawancara Responden 15</w:t>
      </w:r>
    </w:p>
    <w:p w14:paraId="366D8964" w14:textId="3FE28642"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Sekolah Tinggi Ilmu Ekonomi Urip Sumoharjo Surabaya</w:t>
      </w:r>
      <w:r w:rsidR="00D14FFA" w:rsidRPr="008A10EE">
        <w:rPr>
          <w:rFonts w:cs="Times New Roman"/>
        </w:rPr>
        <w:t>.</w:t>
      </w:r>
    </w:p>
    <w:p w14:paraId="70457B8C" w14:textId="77777777" w:rsidR="00D14FFA" w:rsidRPr="008A10EE" w:rsidRDefault="00D14FFA" w:rsidP="001B0998">
      <w:pPr>
        <w:rPr>
          <w:rFonts w:cs="Times New Roman"/>
          <w:lang w:val="en-US"/>
        </w:rPr>
      </w:pPr>
    </w:p>
    <w:p w14:paraId="21A06944" w14:textId="0750B12F" w:rsidR="00D14FFA" w:rsidRPr="008A10EE" w:rsidRDefault="00D14FFA" w:rsidP="00D14FFA">
      <w:pPr>
        <w:pStyle w:val="Caption"/>
        <w:keepNext/>
        <w:rPr>
          <w:rFonts w:cs="Times New Roman"/>
        </w:rPr>
      </w:pPr>
      <w:bookmarkStart w:id="1239" w:name="_Toc4847166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29</w:t>
      </w:r>
      <w:r w:rsidR="00182426">
        <w:rPr>
          <w:rFonts w:cs="Times New Roman"/>
        </w:rPr>
        <w:fldChar w:fldCharType="end"/>
      </w:r>
      <w:r w:rsidRPr="008A10EE">
        <w:rPr>
          <w:rFonts w:cs="Times New Roman"/>
        </w:rPr>
        <w:t xml:space="preserve"> Transkrip Wawancara Responden 15</w:t>
      </w:r>
      <w:bookmarkEnd w:id="1239"/>
    </w:p>
    <w:tbl>
      <w:tblPr>
        <w:tblStyle w:val="TableGrid"/>
        <w:tblW w:w="0" w:type="auto"/>
        <w:tblLook w:val="04A0" w:firstRow="1" w:lastRow="0" w:firstColumn="1" w:lastColumn="0" w:noHBand="0" w:noVBand="1"/>
      </w:tblPr>
      <w:tblGrid>
        <w:gridCol w:w="2245"/>
        <w:gridCol w:w="1841"/>
        <w:gridCol w:w="1489"/>
      </w:tblGrid>
      <w:tr w:rsidR="00C8119B" w:rsidRPr="008A10EE" w14:paraId="2B724852" w14:textId="77777777" w:rsidTr="00981897">
        <w:trPr>
          <w:tblHeader/>
        </w:trPr>
        <w:tc>
          <w:tcPr>
            <w:tcW w:w="2245" w:type="dxa"/>
          </w:tcPr>
          <w:p w14:paraId="7DB7F4C0" w14:textId="77777777" w:rsidR="00C8119B" w:rsidRPr="00981897" w:rsidRDefault="00C8119B" w:rsidP="001B0998">
            <w:pPr>
              <w:jc w:val="center"/>
              <w:rPr>
                <w:rFonts w:cs="Times New Roman"/>
                <w:b/>
                <w:bCs/>
              </w:rPr>
            </w:pPr>
            <w:r w:rsidRPr="00981897">
              <w:rPr>
                <w:rFonts w:cs="Times New Roman"/>
                <w:b/>
                <w:bCs/>
              </w:rPr>
              <w:t>Profil PT</w:t>
            </w:r>
          </w:p>
        </w:tc>
        <w:tc>
          <w:tcPr>
            <w:tcW w:w="1841" w:type="dxa"/>
          </w:tcPr>
          <w:p w14:paraId="15356529" w14:textId="77777777" w:rsidR="00C8119B" w:rsidRPr="00981897" w:rsidRDefault="00C8119B" w:rsidP="001B0998">
            <w:pPr>
              <w:jc w:val="center"/>
              <w:rPr>
                <w:rFonts w:cs="Times New Roman"/>
                <w:b/>
                <w:bCs/>
              </w:rPr>
            </w:pPr>
            <w:r w:rsidRPr="00981897">
              <w:rPr>
                <w:rFonts w:cs="Times New Roman"/>
                <w:b/>
                <w:bCs/>
              </w:rPr>
              <w:t>Profil Narasumber</w:t>
            </w:r>
          </w:p>
        </w:tc>
        <w:tc>
          <w:tcPr>
            <w:tcW w:w="1489" w:type="dxa"/>
          </w:tcPr>
          <w:p w14:paraId="3C768FAA"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231ADA19" w14:textId="77777777" w:rsidTr="00D14FFA">
        <w:tc>
          <w:tcPr>
            <w:tcW w:w="2245" w:type="dxa"/>
          </w:tcPr>
          <w:p w14:paraId="2FADFCBC" w14:textId="77777777" w:rsidR="001752F2" w:rsidRPr="008A10EE" w:rsidRDefault="001752F2" w:rsidP="001B0998">
            <w:pPr>
              <w:jc w:val="both"/>
              <w:rPr>
                <w:rFonts w:cs="Times New Roman"/>
              </w:rPr>
            </w:pPr>
            <w:r w:rsidRPr="008A10EE">
              <w:rPr>
                <w:rFonts w:cs="Times New Roman"/>
              </w:rPr>
              <w:t xml:space="preserve">Sekolah Tinggi Ilmu Ekonomi Urip Sumoharjo Surabaya berdiri pada tahun 1983/1984 dengan nama Sekolah Tinggi Ilmu Ekonomi “Urip Sumoharjo” dengan SK. Menteri Pendidikan dan Kebudayaan RI No.0395/0/1986. Berlokasi di </w:t>
            </w:r>
          </w:p>
          <w:p w14:paraId="5A4D4A47" w14:textId="40C58061" w:rsidR="001752F2" w:rsidRPr="008A10EE" w:rsidRDefault="001752F2" w:rsidP="001B0998">
            <w:pPr>
              <w:rPr>
                <w:rFonts w:cs="Times New Roman"/>
              </w:rPr>
            </w:pPr>
            <w:r w:rsidRPr="008A10EE">
              <w:rPr>
                <w:rFonts w:cs="Times New Roman"/>
                <w:bCs/>
              </w:rPr>
              <w:t xml:space="preserve">Implementasi sistem informasi pada kampus ini yaitu </w:t>
            </w:r>
            <w:r w:rsidRPr="008A10EE">
              <w:rPr>
                <w:rFonts w:cs="Times New Roman"/>
                <w:bCs/>
              </w:rPr>
              <w:lastRenderedPageBreak/>
              <w:t>perangkat lunak/</w:t>
            </w:r>
            <w:r w:rsidRPr="008A10EE">
              <w:rPr>
                <w:rFonts w:cs="Times New Roman"/>
                <w:bCs/>
                <w:i/>
                <w:iCs/>
              </w:rPr>
              <w:t>software</w:t>
            </w:r>
            <w:r w:rsidRPr="008A10EE">
              <w:rPr>
                <w:rFonts w:cs="Times New Roman"/>
                <w:bCs/>
              </w:rPr>
              <w:t xml:space="preserve"> lokal milik STIE Urip Sumoharjo yang membantu pelaporan kegiatan di STIE Urip Sumoharjo kepada RISTEK DIKTI.</w:t>
            </w:r>
          </w:p>
        </w:tc>
        <w:tc>
          <w:tcPr>
            <w:tcW w:w="1841" w:type="dxa"/>
          </w:tcPr>
          <w:p w14:paraId="31535801" w14:textId="77777777" w:rsidR="001752F2" w:rsidRPr="008A10EE" w:rsidRDefault="001752F2" w:rsidP="001B0998">
            <w:pPr>
              <w:rPr>
                <w:rFonts w:cs="Times New Roman"/>
              </w:rPr>
            </w:pPr>
            <w:r w:rsidRPr="008A10EE">
              <w:rPr>
                <w:rFonts w:cs="Times New Roman"/>
              </w:rPr>
              <w:lastRenderedPageBreak/>
              <w:t xml:space="preserve">Bapak Alfons, S.Kom Eng adalah pegawai pada Sekolah Tinggi Ilmu Ekonomi Urip Sumoharjo Surabaya yang menjabat sebagai Operator IT di STIE Urip Sumoharjo yaitu yang bertanggungjawab dalam melakukan pelaporan data </w:t>
            </w:r>
            <w:r w:rsidRPr="008A10EE">
              <w:rPr>
                <w:rFonts w:cs="Times New Roman"/>
              </w:rPr>
              <w:lastRenderedPageBreak/>
              <w:t>mahasiswa dan dosen ke Pangkalan Data Dikti melalui aplikasi PDDikti</w:t>
            </w:r>
          </w:p>
          <w:p w14:paraId="6227737C" w14:textId="77777777" w:rsidR="001752F2" w:rsidRPr="008A10EE" w:rsidRDefault="001752F2" w:rsidP="001B0998">
            <w:pPr>
              <w:rPr>
                <w:rFonts w:cs="Times New Roman"/>
              </w:rPr>
            </w:pPr>
          </w:p>
        </w:tc>
        <w:tc>
          <w:tcPr>
            <w:tcW w:w="1489" w:type="dxa"/>
          </w:tcPr>
          <w:p w14:paraId="1AF07B83" w14:textId="77777777" w:rsidR="009346A5" w:rsidRPr="008A10EE" w:rsidRDefault="009346A5" w:rsidP="000A7FCF">
            <w:pPr>
              <w:pStyle w:val="ListParagraph"/>
              <w:numPr>
                <w:ilvl w:val="0"/>
                <w:numId w:val="45"/>
              </w:numPr>
              <w:ind w:left="307"/>
              <w:rPr>
                <w:rFonts w:cs="Times New Roman"/>
              </w:rPr>
            </w:pPr>
            <w:r w:rsidRPr="008A10EE">
              <w:rPr>
                <w:rFonts w:cs="Times New Roman"/>
              </w:rPr>
              <w:lastRenderedPageBreak/>
              <w:t>Hari, Tanggal :</w:t>
            </w:r>
          </w:p>
          <w:p w14:paraId="16BF1E12" w14:textId="77777777" w:rsidR="009346A5" w:rsidRPr="008A10EE" w:rsidRDefault="009346A5" w:rsidP="001B0998">
            <w:pPr>
              <w:pStyle w:val="ListParagraph"/>
              <w:ind w:left="307"/>
              <w:rPr>
                <w:rFonts w:cs="Times New Roman"/>
              </w:rPr>
            </w:pPr>
            <w:r w:rsidRPr="008A10EE">
              <w:rPr>
                <w:rFonts w:cs="Times New Roman"/>
              </w:rPr>
              <w:t>Senin, 22 Oktober 2018</w:t>
            </w:r>
          </w:p>
          <w:p w14:paraId="3CF144F9"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0EEFD349" w14:textId="77777777" w:rsidR="009346A5" w:rsidRPr="008A10EE" w:rsidRDefault="009346A5" w:rsidP="001B0998">
            <w:pPr>
              <w:pStyle w:val="ListParagraph"/>
              <w:ind w:left="307"/>
              <w:rPr>
                <w:rFonts w:cs="Times New Roman"/>
              </w:rPr>
            </w:pPr>
            <w:r w:rsidRPr="008A10EE">
              <w:rPr>
                <w:rFonts w:cs="Times New Roman"/>
              </w:rPr>
              <w:t>10:30 – 12:00 WIB</w:t>
            </w:r>
          </w:p>
          <w:p w14:paraId="6985FF73"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1E865941" w14:textId="14DC7BCC" w:rsidR="001752F2" w:rsidRPr="008A10EE" w:rsidRDefault="009346A5" w:rsidP="001B0998">
            <w:pPr>
              <w:pStyle w:val="ListParagraph"/>
              <w:ind w:left="307"/>
              <w:rPr>
                <w:rFonts w:cs="Times New Roman"/>
              </w:rPr>
            </w:pPr>
            <w:r w:rsidRPr="008A10EE">
              <w:rPr>
                <w:rFonts w:cs="Times New Roman"/>
              </w:rPr>
              <w:t>Ruang Operator IT STIE Urip Sumoharjo</w:t>
            </w:r>
          </w:p>
        </w:tc>
      </w:tr>
    </w:tbl>
    <w:p w14:paraId="0C151810" w14:textId="3CD3E104" w:rsidR="00C8119B" w:rsidRPr="008A10EE" w:rsidRDefault="00C8119B" w:rsidP="001B0998">
      <w:pPr>
        <w:rPr>
          <w:rFonts w:cs="Times New Roman"/>
          <w:lang w:val="en-US"/>
        </w:rPr>
      </w:pPr>
    </w:p>
    <w:p w14:paraId="2D3213B3" w14:textId="5AD969A3" w:rsidR="003B0923"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Sekolah Tinggi Ilmu Ekonomi Urip Sumoharjo Surabaya.</w:t>
      </w:r>
    </w:p>
    <w:p w14:paraId="61B68261" w14:textId="77777777" w:rsidR="00D14FFA" w:rsidRPr="008A10EE" w:rsidRDefault="00D14FFA" w:rsidP="001B0998">
      <w:pPr>
        <w:contextualSpacing/>
        <w:rPr>
          <w:rFonts w:cs="Times New Roman"/>
        </w:rPr>
      </w:pPr>
    </w:p>
    <w:p w14:paraId="07F70723" w14:textId="53F5E3AD" w:rsidR="00D14FFA" w:rsidRPr="008A10EE" w:rsidRDefault="00D14FFA" w:rsidP="00D14FFA">
      <w:pPr>
        <w:pStyle w:val="Caption"/>
        <w:keepNext/>
        <w:rPr>
          <w:rFonts w:cs="Times New Roman"/>
        </w:rPr>
      </w:pPr>
      <w:bookmarkStart w:id="1240" w:name="_Toc4847167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0</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5</w:t>
      </w:r>
      <w:bookmarkEnd w:id="1240"/>
    </w:p>
    <w:tbl>
      <w:tblPr>
        <w:tblStyle w:val="TableGrid"/>
        <w:tblW w:w="0" w:type="auto"/>
        <w:tblLook w:val="04A0" w:firstRow="1" w:lastRow="0" w:firstColumn="1" w:lastColumn="0" w:noHBand="0" w:noVBand="1"/>
      </w:tblPr>
      <w:tblGrid>
        <w:gridCol w:w="2787"/>
        <w:gridCol w:w="2788"/>
      </w:tblGrid>
      <w:tr w:rsidR="00E04F41" w:rsidRPr="008A10EE" w14:paraId="71D9129B" w14:textId="77777777" w:rsidTr="00981897">
        <w:trPr>
          <w:tblHeader/>
        </w:trPr>
        <w:tc>
          <w:tcPr>
            <w:tcW w:w="2787" w:type="dxa"/>
          </w:tcPr>
          <w:p w14:paraId="1A7708C8"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6398A404"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15F4268E" w14:textId="77777777" w:rsidTr="004F36FD">
        <w:tc>
          <w:tcPr>
            <w:tcW w:w="2787" w:type="dxa"/>
          </w:tcPr>
          <w:p w14:paraId="2FABA664" w14:textId="161D1013" w:rsidR="00E04F41" w:rsidRPr="008A10EE" w:rsidRDefault="003D4214" w:rsidP="00D14FFA">
            <w:pPr>
              <w:jc w:val="both"/>
              <w:rPr>
                <w:rFonts w:cs="Times New Roman"/>
              </w:rPr>
            </w:pPr>
            <w:r w:rsidRPr="008A10EE">
              <w:rPr>
                <w:rFonts w:cs="Times New Roman"/>
              </w:rPr>
              <w:t>Apa rencana strategis dari STIE urip sumoharjo?</w:t>
            </w:r>
          </w:p>
        </w:tc>
        <w:tc>
          <w:tcPr>
            <w:tcW w:w="2788" w:type="dxa"/>
          </w:tcPr>
          <w:p w14:paraId="671B1B53" w14:textId="4FB5974D" w:rsidR="00E04F41" w:rsidRPr="008A10EE" w:rsidRDefault="003D4214" w:rsidP="00D14FFA">
            <w:pPr>
              <w:jc w:val="both"/>
              <w:rPr>
                <w:rFonts w:cs="Times New Roman"/>
              </w:rPr>
            </w:pPr>
            <w:r w:rsidRPr="008A10EE">
              <w:rPr>
                <w:rFonts w:cs="Times New Roman"/>
              </w:rPr>
              <w:t>Dalam waktu dekat akan STIE Urip Sumoharjo akan gabung ke STIKES</w:t>
            </w:r>
          </w:p>
        </w:tc>
      </w:tr>
      <w:tr w:rsidR="003D4214" w:rsidRPr="008A10EE" w14:paraId="53552F56" w14:textId="77777777" w:rsidTr="004F36FD">
        <w:tc>
          <w:tcPr>
            <w:tcW w:w="2787" w:type="dxa"/>
          </w:tcPr>
          <w:p w14:paraId="289B6EA9" w14:textId="32F8217B" w:rsidR="003D4214" w:rsidRPr="008A10EE" w:rsidRDefault="003D4214" w:rsidP="00D14FFA">
            <w:pPr>
              <w:jc w:val="both"/>
              <w:rPr>
                <w:rFonts w:cs="Times New Roman"/>
              </w:rPr>
            </w:pPr>
            <w:r w:rsidRPr="008A10EE">
              <w:rPr>
                <w:rFonts w:cs="Times New Roman"/>
              </w:rPr>
              <w:t>Apakah ada sistem informasi di kampus ini?</w:t>
            </w:r>
          </w:p>
        </w:tc>
        <w:tc>
          <w:tcPr>
            <w:tcW w:w="2788" w:type="dxa"/>
          </w:tcPr>
          <w:p w14:paraId="6DF10B8E" w14:textId="6300CB1F" w:rsidR="003D4214" w:rsidRPr="008A10EE" w:rsidRDefault="003D4214" w:rsidP="00D14FFA">
            <w:pPr>
              <w:jc w:val="both"/>
              <w:rPr>
                <w:rFonts w:cs="Times New Roman"/>
              </w:rPr>
            </w:pPr>
            <w:r w:rsidRPr="008A10EE">
              <w:rPr>
                <w:rFonts w:cs="Times New Roman"/>
              </w:rPr>
              <w:t>Ada, SI local dan Forlap dari DIKTI</w:t>
            </w:r>
          </w:p>
        </w:tc>
      </w:tr>
      <w:tr w:rsidR="003D4214" w:rsidRPr="008A10EE" w14:paraId="4514EDD0" w14:textId="77777777" w:rsidTr="004F36FD">
        <w:tc>
          <w:tcPr>
            <w:tcW w:w="2787" w:type="dxa"/>
          </w:tcPr>
          <w:p w14:paraId="5BFBD2FA" w14:textId="07D10922" w:rsidR="003D4214" w:rsidRPr="008A10EE" w:rsidRDefault="003D4214" w:rsidP="00D14FFA">
            <w:pPr>
              <w:jc w:val="both"/>
              <w:rPr>
                <w:rFonts w:cs="Times New Roman"/>
              </w:rPr>
            </w:pPr>
            <w:r w:rsidRPr="008A10EE">
              <w:rPr>
                <w:rFonts w:cs="Times New Roman"/>
              </w:rPr>
              <w:t>Apa saja sistem informasi yang ada di kampus ini?</w:t>
            </w:r>
          </w:p>
        </w:tc>
        <w:tc>
          <w:tcPr>
            <w:tcW w:w="2788" w:type="dxa"/>
          </w:tcPr>
          <w:p w14:paraId="66D99ACF" w14:textId="061F3217" w:rsidR="003D4214" w:rsidRPr="008A10EE" w:rsidRDefault="003D4214" w:rsidP="00D14FFA">
            <w:pPr>
              <w:jc w:val="both"/>
              <w:rPr>
                <w:rFonts w:cs="Times New Roman"/>
              </w:rPr>
            </w:pPr>
            <w:r w:rsidRPr="008A10EE">
              <w:rPr>
                <w:rFonts w:cs="Times New Roman"/>
              </w:rPr>
              <w:t>SI Local dan Forlap dari Dikti, SI Local meliputi Pembayaran dan untuk mahasiswa</w:t>
            </w:r>
          </w:p>
        </w:tc>
      </w:tr>
      <w:tr w:rsidR="003D4214" w:rsidRPr="008A10EE" w14:paraId="721D3E09" w14:textId="77777777" w:rsidTr="004F36FD">
        <w:tc>
          <w:tcPr>
            <w:tcW w:w="2787" w:type="dxa"/>
          </w:tcPr>
          <w:p w14:paraId="1F2B07CF" w14:textId="56B81611" w:rsidR="003D4214" w:rsidRPr="008A10EE" w:rsidRDefault="003D4214" w:rsidP="00D14FFA">
            <w:pPr>
              <w:jc w:val="both"/>
              <w:rPr>
                <w:rFonts w:cs="Times New Roman"/>
              </w:rPr>
            </w:pPr>
            <w:r w:rsidRPr="008A10EE">
              <w:rPr>
                <w:rFonts w:cs="Times New Roman"/>
              </w:rPr>
              <w:t>Apa tujuan diadakannya sistem informasi tersebut?</w:t>
            </w:r>
          </w:p>
        </w:tc>
        <w:tc>
          <w:tcPr>
            <w:tcW w:w="2788" w:type="dxa"/>
          </w:tcPr>
          <w:p w14:paraId="50D763D2" w14:textId="4FF723F5" w:rsidR="003D4214" w:rsidRPr="008A10EE" w:rsidRDefault="003D4214" w:rsidP="00D14FFA">
            <w:pPr>
              <w:jc w:val="both"/>
              <w:rPr>
                <w:rFonts w:cs="Times New Roman"/>
              </w:rPr>
            </w:pPr>
            <w:r w:rsidRPr="008A10EE">
              <w:rPr>
                <w:rFonts w:cs="Times New Roman"/>
              </w:rPr>
              <w:t>Untuk mengurangi dokumen tertumpuk, banyak dokumen tertumpuk di gudang.</w:t>
            </w:r>
          </w:p>
        </w:tc>
      </w:tr>
      <w:tr w:rsidR="00E04F41" w:rsidRPr="008A10EE" w14:paraId="4DC6DD43" w14:textId="77777777" w:rsidTr="004F36FD">
        <w:tc>
          <w:tcPr>
            <w:tcW w:w="2787" w:type="dxa"/>
          </w:tcPr>
          <w:p w14:paraId="5277E289" w14:textId="71F7C751" w:rsidR="00E04F41" w:rsidRPr="008A10EE" w:rsidRDefault="003D4214" w:rsidP="00D14FFA">
            <w:pPr>
              <w:jc w:val="both"/>
              <w:rPr>
                <w:rFonts w:cs="Times New Roman"/>
              </w:rPr>
            </w:pPr>
            <w:r w:rsidRPr="008A10EE">
              <w:rPr>
                <w:rFonts w:cs="Times New Roman"/>
              </w:rPr>
              <w:t>Pengembangan sistem informasi di kampus ini apakah mendevelop sendiri atau dari outsource?</w:t>
            </w:r>
          </w:p>
        </w:tc>
        <w:tc>
          <w:tcPr>
            <w:tcW w:w="2788" w:type="dxa"/>
          </w:tcPr>
          <w:p w14:paraId="5C3A9083" w14:textId="0B06999E" w:rsidR="00E04F41" w:rsidRPr="008A10EE" w:rsidRDefault="003D4214" w:rsidP="00D14FFA">
            <w:pPr>
              <w:jc w:val="both"/>
              <w:rPr>
                <w:rFonts w:cs="Times New Roman"/>
              </w:rPr>
            </w:pPr>
            <w:r w:rsidRPr="008A10EE">
              <w:rPr>
                <w:rFonts w:cs="Times New Roman"/>
              </w:rPr>
              <w:t>Saya sendiri mendevelop sendiri, tidak ada resource yang mampu dan sehingga tidak bisa membuat tim</w:t>
            </w:r>
          </w:p>
        </w:tc>
      </w:tr>
      <w:tr w:rsidR="003D4214" w:rsidRPr="008A10EE" w14:paraId="1DE00BDA" w14:textId="77777777" w:rsidTr="004F36FD">
        <w:tc>
          <w:tcPr>
            <w:tcW w:w="2787" w:type="dxa"/>
          </w:tcPr>
          <w:p w14:paraId="30C52BD8" w14:textId="63395D72" w:rsidR="003D4214" w:rsidRPr="008A10EE" w:rsidRDefault="003D4214" w:rsidP="00D14FFA">
            <w:pPr>
              <w:jc w:val="both"/>
              <w:rPr>
                <w:rFonts w:cs="Times New Roman"/>
              </w:rPr>
            </w:pPr>
            <w:r w:rsidRPr="008A10EE">
              <w:rPr>
                <w:rFonts w:cs="Times New Roman"/>
              </w:rPr>
              <w:t>Mengapa memilih mendevelop sendiri/outsource?</w:t>
            </w:r>
          </w:p>
        </w:tc>
        <w:tc>
          <w:tcPr>
            <w:tcW w:w="2788" w:type="dxa"/>
          </w:tcPr>
          <w:p w14:paraId="172FBFDC" w14:textId="4B0389C7" w:rsidR="003D4214" w:rsidRPr="008A10EE" w:rsidRDefault="003D4214" w:rsidP="00D14FFA">
            <w:pPr>
              <w:jc w:val="both"/>
              <w:rPr>
                <w:rFonts w:cs="Times New Roman"/>
              </w:rPr>
            </w:pPr>
            <w:r w:rsidRPr="008A10EE">
              <w:rPr>
                <w:rFonts w:cs="Times New Roman"/>
              </w:rPr>
              <w:t>Ya, itu karena tidak ada resource sehingga saya kerjain sendiri</w:t>
            </w:r>
          </w:p>
        </w:tc>
      </w:tr>
      <w:tr w:rsidR="003D4214" w:rsidRPr="008A10EE" w14:paraId="2A12CB1A" w14:textId="77777777" w:rsidTr="004F36FD">
        <w:tc>
          <w:tcPr>
            <w:tcW w:w="2787" w:type="dxa"/>
          </w:tcPr>
          <w:p w14:paraId="1AD77C1D" w14:textId="6820DA92" w:rsidR="003D4214" w:rsidRPr="008A10EE" w:rsidRDefault="003D4214" w:rsidP="00D14FFA">
            <w:pPr>
              <w:jc w:val="both"/>
              <w:rPr>
                <w:rFonts w:cs="Times New Roman"/>
              </w:rPr>
            </w:pPr>
            <w:r w:rsidRPr="008A10EE">
              <w:rPr>
                <w:rFonts w:cs="Times New Roman"/>
              </w:rPr>
              <w:lastRenderedPageBreak/>
              <w:t>Berapa lama waktu yang dibutuhkan untuk mengimplementasikan sistem informasi?</w:t>
            </w:r>
          </w:p>
        </w:tc>
        <w:tc>
          <w:tcPr>
            <w:tcW w:w="2788" w:type="dxa"/>
          </w:tcPr>
          <w:p w14:paraId="57C134C8" w14:textId="62E7E37D" w:rsidR="003D4214" w:rsidRPr="008A10EE" w:rsidRDefault="003D4214" w:rsidP="00D14FFA">
            <w:pPr>
              <w:jc w:val="both"/>
              <w:rPr>
                <w:rFonts w:cs="Times New Roman"/>
              </w:rPr>
            </w:pPr>
            <w:r w:rsidRPr="008A10EE">
              <w:rPr>
                <w:rFonts w:cs="Times New Roman"/>
              </w:rPr>
              <w:t>Lupa, Kira-kira 1 bulan an saya ngerjain nya</w:t>
            </w:r>
          </w:p>
        </w:tc>
      </w:tr>
      <w:tr w:rsidR="003D4214" w:rsidRPr="008A10EE" w14:paraId="4ECCA9F7" w14:textId="77777777" w:rsidTr="004F36FD">
        <w:tc>
          <w:tcPr>
            <w:tcW w:w="2787" w:type="dxa"/>
          </w:tcPr>
          <w:p w14:paraId="7DA71ECA" w14:textId="3DAC7968" w:rsidR="003D4214" w:rsidRPr="008A10EE" w:rsidRDefault="003D4214" w:rsidP="00D14FFA">
            <w:pPr>
              <w:jc w:val="both"/>
              <w:rPr>
                <w:rFonts w:cs="Times New Roman"/>
              </w:rPr>
            </w:pPr>
            <w:r w:rsidRPr="008A10EE">
              <w:rPr>
                <w:rFonts w:cs="Times New Roman"/>
              </w:rPr>
              <w:t>Apa saja komposisi dari tim pengembang sistem informasi?</w:t>
            </w:r>
          </w:p>
        </w:tc>
        <w:tc>
          <w:tcPr>
            <w:tcW w:w="2788" w:type="dxa"/>
          </w:tcPr>
          <w:p w14:paraId="0F5519D5" w14:textId="596E0BBF" w:rsidR="003D4214" w:rsidRPr="008A10EE" w:rsidRDefault="003D4214" w:rsidP="00D14FFA">
            <w:pPr>
              <w:jc w:val="both"/>
              <w:rPr>
                <w:rFonts w:cs="Times New Roman"/>
              </w:rPr>
            </w:pPr>
            <w:r w:rsidRPr="008A10EE">
              <w:rPr>
                <w:rFonts w:cs="Times New Roman"/>
              </w:rPr>
              <w:t>Tidak ada kan ya, saya develop sendiri software nya dan saya atur untuk penggunaan internal</w:t>
            </w:r>
          </w:p>
        </w:tc>
      </w:tr>
      <w:tr w:rsidR="003D4214" w:rsidRPr="008A10EE" w14:paraId="07059972" w14:textId="77777777" w:rsidTr="004F36FD">
        <w:tc>
          <w:tcPr>
            <w:tcW w:w="2787" w:type="dxa"/>
          </w:tcPr>
          <w:p w14:paraId="6428EBF5" w14:textId="57727D5E" w:rsidR="003D4214" w:rsidRPr="008A10EE" w:rsidRDefault="003D4214" w:rsidP="00D14FFA">
            <w:pPr>
              <w:jc w:val="both"/>
              <w:rPr>
                <w:rFonts w:cs="Times New Roman"/>
              </w:rPr>
            </w:pPr>
            <w:r w:rsidRPr="008A10EE">
              <w:rPr>
                <w:rFonts w:cs="Times New Roman"/>
              </w:rPr>
              <w:t>Bagaimana kebijakan dalam memilih tim pengembang tersebut?</w:t>
            </w:r>
          </w:p>
        </w:tc>
        <w:tc>
          <w:tcPr>
            <w:tcW w:w="2788" w:type="dxa"/>
          </w:tcPr>
          <w:p w14:paraId="10F0F577" w14:textId="5AC3A0DE" w:rsidR="003D4214" w:rsidRPr="008A10EE" w:rsidRDefault="003D4214" w:rsidP="00D14FFA">
            <w:pPr>
              <w:jc w:val="both"/>
              <w:rPr>
                <w:rFonts w:cs="Times New Roman"/>
              </w:rPr>
            </w:pPr>
            <w:r w:rsidRPr="008A10EE">
              <w:rPr>
                <w:rFonts w:cs="Times New Roman"/>
              </w:rPr>
              <w:t>Sebenarnya kalo banyak resource saya pasti ambil yang kompeten dan disini resource nya udah tua-tua</w:t>
            </w:r>
          </w:p>
        </w:tc>
      </w:tr>
      <w:tr w:rsidR="003D4214" w:rsidRPr="008A10EE" w14:paraId="4050AD76" w14:textId="77777777" w:rsidTr="004F36FD">
        <w:tc>
          <w:tcPr>
            <w:tcW w:w="2787" w:type="dxa"/>
          </w:tcPr>
          <w:p w14:paraId="521BC0BB" w14:textId="70A0D0B3" w:rsidR="003D4214" w:rsidRPr="008A10EE" w:rsidRDefault="003D4214" w:rsidP="00D14FFA">
            <w:pPr>
              <w:jc w:val="both"/>
              <w:rPr>
                <w:rFonts w:cs="Times New Roman"/>
              </w:rPr>
            </w:pPr>
            <w:r w:rsidRPr="008A10EE">
              <w:rPr>
                <w:rFonts w:cs="Times New Roman"/>
              </w:rPr>
              <w:t>Apakah Kapasitas pegawai sudah cukup untuk melakukan implementasi sistem informasi/software tersebut?</w:t>
            </w:r>
          </w:p>
        </w:tc>
        <w:tc>
          <w:tcPr>
            <w:tcW w:w="2788" w:type="dxa"/>
          </w:tcPr>
          <w:p w14:paraId="0DBDAADE" w14:textId="50BB37E7" w:rsidR="003D4214" w:rsidRPr="008A10EE" w:rsidRDefault="003D4214" w:rsidP="00D14FFA">
            <w:pPr>
              <w:jc w:val="both"/>
              <w:rPr>
                <w:rFonts w:cs="Times New Roman"/>
              </w:rPr>
            </w:pPr>
            <w:r w:rsidRPr="008A10EE">
              <w:rPr>
                <w:rFonts w:cs="Times New Roman"/>
              </w:rPr>
              <w:t>Pegawai sudah mencukupi dan untuk penggunaan sistem local nya cukup lancar tetapi untuk input data mahasiswa agar di local agar sinkron dengan dikti itu hanya 1 saja resource nya. Nah nanti kemugkinan setelah di gabung dengan STIKES mungkin akan dibentuk tim IT sendiri.</w:t>
            </w:r>
          </w:p>
        </w:tc>
      </w:tr>
      <w:tr w:rsidR="003D4214" w:rsidRPr="008A10EE" w14:paraId="4DDA0893" w14:textId="77777777" w:rsidTr="004F36FD">
        <w:tc>
          <w:tcPr>
            <w:tcW w:w="2787" w:type="dxa"/>
          </w:tcPr>
          <w:p w14:paraId="4978347A" w14:textId="156D741A" w:rsidR="003D4214" w:rsidRPr="008A10EE" w:rsidRDefault="003D4214" w:rsidP="00D14FFA">
            <w:pPr>
              <w:jc w:val="both"/>
              <w:rPr>
                <w:rFonts w:cs="Times New Roman"/>
              </w:rPr>
            </w:pPr>
            <w:r w:rsidRPr="008A10EE">
              <w:rPr>
                <w:rFonts w:cs="Times New Roman"/>
              </w:rPr>
              <w:t>Apakah kompetensi/skill pegawai sudah mumpuni?</w:t>
            </w:r>
          </w:p>
        </w:tc>
        <w:tc>
          <w:tcPr>
            <w:tcW w:w="2788" w:type="dxa"/>
          </w:tcPr>
          <w:p w14:paraId="238203D7" w14:textId="40A098BB" w:rsidR="003D4214" w:rsidRPr="008A10EE" w:rsidRDefault="003D4214" w:rsidP="00D14FFA">
            <w:pPr>
              <w:jc w:val="both"/>
              <w:rPr>
                <w:rFonts w:cs="Times New Roman"/>
              </w:rPr>
            </w:pPr>
            <w:r w:rsidRPr="008A10EE">
              <w:rPr>
                <w:rFonts w:cs="Times New Roman"/>
              </w:rPr>
              <w:t>Untuk operatornya udah bagus, aplikasi buat pelaporan kan banyak gak bisa 1 orang aja. Minimal harus dari teknik informasi Apa ada pelatihan</w:t>
            </w:r>
          </w:p>
        </w:tc>
      </w:tr>
      <w:tr w:rsidR="003D4214" w:rsidRPr="008A10EE" w14:paraId="257EF639" w14:textId="77777777" w:rsidTr="004F36FD">
        <w:tc>
          <w:tcPr>
            <w:tcW w:w="2787" w:type="dxa"/>
          </w:tcPr>
          <w:p w14:paraId="40FB0685" w14:textId="0B014F3B" w:rsidR="003D4214" w:rsidRPr="008A10EE" w:rsidRDefault="003D4214" w:rsidP="00D14FFA">
            <w:pPr>
              <w:jc w:val="both"/>
              <w:rPr>
                <w:rFonts w:cs="Times New Roman"/>
              </w:rPr>
            </w:pPr>
            <w:r w:rsidRPr="008A10EE">
              <w:rPr>
                <w:rFonts w:cs="Times New Roman"/>
              </w:rPr>
              <w:t>Apakah ada waktu pelatihan untuk pegawai sebelumnya mengenai perangkat lunak tersebut?</w:t>
            </w:r>
          </w:p>
        </w:tc>
        <w:tc>
          <w:tcPr>
            <w:tcW w:w="2788" w:type="dxa"/>
          </w:tcPr>
          <w:p w14:paraId="7935F182" w14:textId="7B78960F" w:rsidR="003D4214" w:rsidRPr="008A10EE" w:rsidRDefault="003D4214" w:rsidP="00D14FFA">
            <w:pPr>
              <w:jc w:val="both"/>
              <w:rPr>
                <w:rFonts w:cs="Times New Roman"/>
              </w:rPr>
            </w:pPr>
            <w:r w:rsidRPr="008A10EE">
              <w:rPr>
                <w:rFonts w:cs="Times New Roman"/>
              </w:rPr>
              <w:t xml:space="preserve">Tidak ada dari stie urip ini, tapi dari pelatihan akan diadakan sesuai jadwal dari DIKTI, jadi yang mengadakan DIKTI dan resource akan dipilih saja </w:t>
            </w:r>
            <w:r w:rsidRPr="008A10EE">
              <w:rPr>
                <w:rFonts w:cs="Times New Roman"/>
              </w:rPr>
              <w:lastRenderedPageBreak/>
              <w:t>yang diberangkatkan setelah pelatihan akan dapat sertif.</w:t>
            </w:r>
          </w:p>
        </w:tc>
      </w:tr>
      <w:tr w:rsidR="003D4214" w:rsidRPr="008A10EE" w14:paraId="5430A8C8" w14:textId="77777777" w:rsidTr="004F36FD">
        <w:tc>
          <w:tcPr>
            <w:tcW w:w="2787" w:type="dxa"/>
          </w:tcPr>
          <w:p w14:paraId="15EEBCBE" w14:textId="2D92A73F" w:rsidR="003D4214" w:rsidRPr="008A10EE" w:rsidRDefault="003D4214" w:rsidP="00D14FFA">
            <w:pPr>
              <w:jc w:val="both"/>
              <w:rPr>
                <w:rFonts w:cs="Times New Roman"/>
              </w:rPr>
            </w:pPr>
            <w:r w:rsidRPr="008A10EE">
              <w:rPr>
                <w:rFonts w:cs="Times New Roman"/>
              </w:rPr>
              <w:lastRenderedPageBreak/>
              <w:t>Apakah hasil kerja dari tim pengembang sesuai ekspektasi?</w:t>
            </w:r>
          </w:p>
        </w:tc>
        <w:tc>
          <w:tcPr>
            <w:tcW w:w="2788" w:type="dxa"/>
          </w:tcPr>
          <w:p w14:paraId="02CB816B" w14:textId="1D1BC899" w:rsidR="003D4214" w:rsidRPr="008A10EE" w:rsidRDefault="003D4214" w:rsidP="00D14FFA">
            <w:pPr>
              <w:jc w:val="both"/>
              <w:rPr>
                <w:rFonts w:cs="Times New Roman"/>
              </w:rPr>
            </w:pPr>
            <w:r w:rsidRPr="008A10EE">
              <w:rPr>
                <w:rFonts w:cs="Times New Roman"/>
              </w:rPr>
              <w:t>Sudah cukup lancar dari Sistem local yang kita miliki, soalnya kan ya gampang tapi rencana nya mau ganti soalnya udah lama sistem yang saya buat itu banyak kelemahan jugak, nah kebanyakan pegawai lama itu malas ganti soalnya udah nyaman dengan sistem yang sekarang.</w:t>
            </w:r>
          </w:p>
        </w:tc>
      </w:tr>
      <w:tr w:rsidR="003D4214" w:rsidRPr="008A10EE" w14:paraId="6680899B" w14:textId="77777777" w:rsidTr="004F36FD">
        <w:tc>
          <w:tcPr>
            <w:tcW w:w="2787" w:type="dxa"/>
          </w:tcPr>
          <w:p w14:paraId="2935CE66" w14:textId="2A154556" w:rsidR="003D4214" w:rsidRPr="008A10EE" w:rsidRDefault="003D4214" w:rsidP="00D14FFA">
            <w:pPr>
              <w:jc w:val="both"/>
              <w:rPr>
                <w:rFonts w:cs="Times New Roman"/>
              </w:rPr>
            </w:pPr>
            <w:r w:rsidRPr="008A10EE">
              <w:rPr>
                <w:rFonts w:cs="Times New Roman"/>
              </w:rPr>
              <w:t>Apakah biaya yang disediakan kampus sudah mencukupi untuk pengimplementasian sistem informasi?</w:t>
            </w:r>
          </w:p>
        </w:tc>
        <w:tc>
          <w:tcPr>
            <w:tcW w:w="2788" w:type="dxa"/>
          </w:tcPr>
          <w:p w14:paraId="103BF05B" w14:textId="5FDD06D3" w:rsidR="003D4214" w:rsidRPr="008A10EE" w:rsidRDefault="003D4214" w:rsidP="00D14FFA">
            <w:pPr>
              <w:jc w:val="both"/>
              <w:rPr>
                <w:rFonts w:cs="Times New Roman"/>
              </w:rPr>
            </w:pPr>
            <w:r w:rsidRPr="008A10EE">
              <w:rPr>
                <w:rFonts w:cs="Times New Roman"/>
              </w:rPr>
              <w:t>Tidak ada biaya karena saya develop sendiri</w:t>
            </w:r>
          </w:p>
        </w:tc>
      </w:tr>
      <w:tr w:rsidR="003D4214" w:rsidRPr="008A10EE" w14:paraId="7520A411" w14:textId="77777777" w:rsidTr="004F36FD">
        <w:tc>
          <w:tcPr>
            <w:tcW w:w="2787" w:type="dxa"/>
          </w:tcPr>
          <w:p w14:paraId="1697EDC4" w14:textId="67DD15FF" w:rsidR="003D4214" w:rsidRPr="008A10EE" w:rsidRDefault="003D4214" w:rsidP="00D14FFA">
            <w:pPr>
              <w:jc w:val="both"/>
              <w:rPr>
                <w:rFonts w:cs="Times New Roman"/>
              </w:rPr>
            </w:pPr>
            <w:r w:rsidRPr="008A10EE">
              <w:rPr>
                <w:rFonts w:cs="Times New Roman"/>
              </w:rPr>
              <w:t>Bagaimana teknik melakukan data migrasi data ke sistem yang baru?manual atau ada cara khusus?</w:t>
            </w:r>
          </w:p>
        </w:tc>
        <w:tc>
          <w:tcPr>
            <w:tcW w:w="2788" w:type="dxa"/>
          </w:tcPr>
          <w:p w14:paraId="5D893E1C" w14:textId="3E1D9E44" w:rsidR="003D4214" w:rsidRPr="008A10EE" w:rsidRDefault="003D4214" w:rsidP="00D14FFA">
            <w:pPr>
              <w:jc w:val="both"/>
              <w:rPr>
                <w:rFonts w:cs="Times New Roman"/>
              </w:rPr>
            </w:pPr>
            <w:r w:rsidRPr="008A10EE">
              <w:rPr>
                <w:rFonts w:cs="Times New Roman"/>
              </w:rPr>
              <w:t>Manual, kita sesuaikan dengan data mahasiswa</w:t>
            </w:r>
          </w:p>
        </w:tc>
      </w:tr>
      <w:tr w:rsidR="003D4214" w:rsidRPr="008A10EE" w14:paraId="3BF4CEA7" w14:textId="77777777" w:rsidTr="004F36FD">
        <w:tc>
          <w:tcPr>
            <w:tcW w:w="2787" w:type="dxa"/>
          </w:tcPr>
          <w:p w14:paraId="0518C1CF" w14:textId="03688824" w:rsidR="003D4214" w:rsidRPr="008A10EE" w:rsidRDefault="003D4214" w:rsidP="00D14FFA">
            <w:pPr>
              <w:jc w:val="both"/>
              <w:rPr>
                <w:rFonts w:cs="Times New Roman"/>
              </w:rPr>
            </w:pPr>
            <w:r w:rsidRPr="008A10EE">
              <w:rPr>
                <w:rFonts w:cs="Times New Roman"/>
              </w:rPr>
              <w:t>Siapa saja yang melakukan migrasi data?</w:t>
            </w:r>
          </w:p>
        </w:tc>
        <w:tc>
          <w:tcPr>
            <w:tcW w:w="2788" w:type="dxa"/>
          </w:tcPr>
          <w:p w14:paraId="21CFCCE9" w14:textId="44EA1131" w:rsidR="003D4214" w:rsidRPr="008A10EE" w:rsidRDefault="003D4214" w:rsidP="00D14FFA">
            <w:pPr>
              <w:jc w:val="both"/>
              <w:rPr>
                <w:rFonts w:cs="Times New Roman"/>
              </w:rPr>
            </w:pPr>
            <w:r w:rsidRPr="008A10EE">
              <w:rPr>
                <w:rFonts w:cs="Times New Roman"/>
              </w:rPr>
              <w:t>Dari pegawai kita beberapa saja yang membantu</w:t>
            </w:r>
          </w:p>
        </w:tc>
      </w:tr>
      <w:tr w:rsidR="003D4214" w:rsidRPr="008A10EE" w14:paraId="64D24B81" w14:textId="77777777" w:rsidTr="004F36FD">
        <w:tc>
          <w:tcPr>
            <w:tcW w:w="2787" w:type="dxa"/>
          </w:tcPr>
          <w:p w14:paraId="4C4B0D45" w14:textId="1E83E86D" w:rsidR="003D4214" w:rsidRPr="008A10EE" w:rsidRDefault="003D4214" w:rsidP="00D14FFA">
            <w:pPr>
              <w:jc w:val="both"/>
              <w:rPr>
                <w:rFonts w:cs="Times New Roman"/>
              </w:rPr>
            </w:pPr>
            <w:r w:rsidRPr="008A10EE">
              <w:rPr>
                <w:rFonts w:cs="Times New Roman"/>
              </w:rPr>
              <w:t>Apa saja kegiatan/proses bisnis yang didukung dari sistem informasi yang ada?</w:t>
            </w:r>
          </w:p>
        </w:tc>
        <w:tc>
          <w:tcPr>
            <w:tcW w:w="2788" w:type="dxa"/>
          </w:tcPr>
          <w:p w14:paraId="7648E050" w14:textId="22F6E64C" w:rsidR="003D4214" w:rsidRPr="008A10EE" w:rsidRDefault="003D4214" w:rsidP="00D14FFA">
            <w:pPr>
              <w:jc w:val="both"/>
              <w:rPr>
                <w:rFonts w:cs="Times New Roman"/>
              </w:rPr>
            </w:pPr>
            <w:r w:rsidRPr="008A10EE">
              <w:rPr>
                <w:rFonts w:cs="Times New Roman"/>
              </w:rPr>
              <w:t>Mendukung kegiatan mahasiswa dan pembayaran</w:t>
            </w:r>
          </w:p>
        </w:tc>
      </w:tr>
      <w:tr w:rsidR="003D4214" w:rsidRPr="008A10EE" w14:paraId="2EAE91FE" w14:textId="77777777" w:rsidTr="004F36FD">
        <w:tc>
          <w:tcPr>
            <w:tcW w:w="2787" w:type="dxa"/>
          </w:tcPr>
          <w:p w14:paraId="7E349C86" w14:textId="6B12FAA8" w:rsidR="003D4214" w:rsidRPr="008A10EE" w:rsidRDefault="003D4214" w:rsidP="00D14FFA">
            <w:pPr>
              <w:jc w:val="both"/>
              <w:rPr>
                <w:rFonts w:cs="Times New Roman"/>
              </w:rPr>
            </w:pPr>
            <w:r w:rsidRPr="008A10EE">
              <w:rPr>
                <w:rFonts w:cs="Times New Roman"/>
              </w:rPr>
              <w:t>Apakah sebelum adanya sistem informasi menggunakan IT pernah menggunakan yang konvensional?</w:t>
            </w:r>
          </w:p>
        </w:tc>
        <w:tc>
          <w:tcPr>
            <w:tcW w:w="2788" w:type="dxa"/>
          </w:tcPr>
          <w:p w14:paraId="4365AD1A" w14:textId="3BD63F04" w:rsidR="003D4214" w:rsidRPr="008A10EE" w:rsidRDefault="003D4214" w:rsidP="00D14FFA">
            <w:pPr>
              <w:jc w:val="both"/>
              <w:rPr>
                <w:rFonts w:cs="Times New Roman"/>
              </w:rPr>
            </w:pPr>
            <w:r w:rsidRPr="008A10EE">
              <w:rPr>
                <w:rFonts w:cs="Times New Roman"/>
              </w:rPr>
              <w:t>Manual, Dokumen dulu harus bongkar gudang dulu, numpuk digudang</w:t>
            </w:r>
          </w:p>
        </w:tc>
      </w:tr>
      <w:tr w:rsidR="003D4214" w:rsidRPr="008A10EE" w14:paraId="1BAB2DB1" w14:textId="77777777" w:rsidTr="004F36FD">
        <w:tc>
          <w:tcPr>
            <w:tcW w:w="2787" w:type="dxa"/>
          </w:tcPr>
          <w:p w14:paraId="0F8A40BE" w14:textId="1DCA4CB5" w:rsidR="003D4214" w:rsidRPr="008A10EE" w:rsidRDefault="003D4214" w:rsidP="00D14FFA">
            <w:pPr>
              <w:jc w:val="both"/>
              <w:rPr>
                <w:rFonts w:cs="Times New Roman"/>
              </w:rPr>
            </w:pPr>
            <w:r w:rsidRPr="008A10EE">
              <w:rPr>
                <w:rFonts w:cs="Times New Roman"/>
              </w:rPr>
              <w:t>Apa perbedaan setelah diimplementasikannya sistem informasi tersebut?</w:t>
            </w:r>
          </w:p>
        </w:tc>
        <w:tc>
          <w:tcPr>
            <w:tcW w:w="2788" w:type="dxa"/>
          </w:tcPr>
          <w:p w14:paraId="45E274E4" w14:textId="4CF011E8" w:rsidR="003D4214" w:rsidRPr="008A10EE" w:rsidRDefault="003D4214" w:rsidP="00D14FFA">
            <w:pPr>
              <w:jc w:val="both"/>
              <w:rPr>
                <w:rFonts w:cs="Times New Roman"/>
              </w:rPr>
            </w:pPr>
            <w:r w:rsidRPr="008A10EE">
              <w:rPr>
                <w:rFonts w:cs="Times New Roman"/>
              </w:rPr>
              <w:t xml:space="preserve">Dampak dari sistem local cuman membantu sebagian kegiatan gak sampai jauh, </w:t>
            </w:r>
            <w:r w:rsidRPr="008A10EE">
              <w:rPr>
                <w:rFonts w:cs="Times New Roman"/>
              </w:rPr>
              <w:lastRenderedPageBreak/>
              <w:t>namun yang dari DIKTI harus detail dan banyak inputan baru.</w:t>
            </w:r>
          </w:p>
        </w:tc>
      </w:tr>
      <w:tr w:rsidR="003D4214" w:rsidRPr="008A10EE" w14:paraId="5A0291B3" w14:textId="77777777" w:rsidTr="004F36FD">
        <w:tc>
          <w:tcPr>
            <w:tcW w:w="2787" w:type="dxa"/>
          </w:tcPr>
          <w:p w14:paraId="09E6DBC5" w14:textId="59FE6442" w:rsidR="003D4214" w:rsidRPr="008A10EE" w:rsidRDefault="003D4214" w:rsidP="00D14FFA">
            <w:pPr>
              <w:jc w:val="both"/>
              <w:rPr>
                <w:rFonts w:cs="Times New Roman"/>
              </w:rPr>
            </w:pPr>
            <w:r w:rsidRPr="008A10EE">
              <w:rPr>
                <w:rFonts w:cs="Times New Roman"/>
              </w:rPr>
              <w:lastRenderedPageBreak/>
              <w:t>Apakah hasil dari pengimplementasian system informasi sudah sesuai dengan yang diharapkan?</w:t>
            </w:r>
          </w:p>
        </w:tc>
        <w:tc>
          <w:tcPr>
            <w:tcW w:w="2788" w:type="dxa"/>
          </w:tcPr>
          <w:p w14:paraId="7889D022" w14:textId="05438640" w:rsidR="003D4214" w:rsidRPr="008A10EE" w:rsidRDefault="003D4214" w:rsidP="00D14FFA">
            <w:pPr>
              <w:jc w:val="both"/>
              <w:rPr>
                <w:rFonts w:cs="Times New Roman"/>
              </w:rPr>
            </w:pPr>
            <w:r w:rsidRPr="008A10EE">
              <w:rPr>
                <w:rFonts w:cs="Times New Roman"/>
              </w:rPr>
              <w:t>Dari sistem local sudah, namun dari sistem dari pemerintah/DIKTI kita banyak mengalamai kesusahan terutama berkaitan dengan resource karena kurang dari segi kuantitas.</w:t>
            </w:r>
          </w:p>
        </w:tc>
      </w:tr>
      <w:tr w:rsidR="003D4214" w:rsidRPr="008A10EE" w14:paraId="6A574E85" w14:textId="77777777" w:rsidTr="004F36FD">
        <w:tc>
          <w:tcPr>
            <w:tcW w:w="2787" w:type="dxa"/>
          </w:tcPr>
          <w:p w14:paraId="59A0077E" w14:textId="4D30D96E" w:rsidR="003D4214" w:rsidRPr="008A10EE" w:rsidRDefault="003D4214" w:rsidP="00D14FFA">
            <w:pPr>
              <w:jc w:val="both"/>
              <w:rPr>
                <w:rFonts w:cs="Times New Roman"/>
              </w:rPr>
            </w:pPr>
            <w:r w:rsidRPr="008A10EE">
              <w:rPr>
                <w:rFonts w:cs="Times New Roman"/>
              </w:rPr>
              <w:t>Siapa yang terkena dampak dari implementasi sistem informasi?</w:t>
            </w:r>
          </w:p>
        </w:tc>
        <w:tc>
          <w:tcPr>
            <w:tcW w:w="2788" w:type="dxa"/>
          </w:tcPr>
          <w:p w14:paraId="6B4C549F" w14:textId="52959338" w:rsidR="003D4214" w:rsidRPr="008A10EE" w:rsidRDefault="003D4214" w:rsidP="00D14FFA">
            <w:pPr>
              <w:jc w:val="both"/>
              <w:rPr>
                <w:rFonts w:cs="Times New Roman"/>
              </w:rPr>
            </w:pPr>
            <w:r w:rsidRPr="008A10EE">
              <w:rPr>
                <w:rFonts w:cs="Times New Roman"/>
              </w:rPr>
              <w:t>Semua, mahasiswa, dosen, kaprodi. Karena memang saat ini kita tidak begitu jelasnya job nya apa, maksutnya tidak ada acuan jelas kerjanya apa. Setelah ada pelaporan2 dari aplikasi ini cukup membantu dan lebih jelas nya jobdesk nya</w:t>
            </w:r>
          </w:p>
        </w:tc>
      </w:tr>
      <w:tr w:rsidR="003D4214" w:rsidRPr="008A10EE" w14:paraId="75791CF2" w14:textId="77777777" w:rsidTr="004F36FD">
        <w:tc>
          <w:tcPr>
            <w:tcW w:w="2787" w:type="dxa"/>
          </w:tcPr>
          <w:p w14:paraId="2ABFD022" w14:textId="789BA0AE" w:rsidR="003D4214" w:rsidRPr="008A10EE" w:rsidRDefault="003D4214" w:rsidP="00D14FFA">
            <w:pPr>
              <w:jc w:val="both"/>
              <w:rPr>
                <w:rFonts w:cs="Times New Roman"/>
              </w:rPr>
            </w:pPr>
            <w:r w:rsidRPr="008A10EE">
              <w:rPr>
                <w:rFonts w:cs="Times New Roman"/>
              </w:rPr>
              <w:t>Apa saja bentuk keterlibatan dari yang semua terkena dampak implementasi software tersebut?</w:t>
            </w:r>
          </w:p>
        </w:tc>
        <w:tc>
          <w:tcPr>
            <w:tcW w:w="2788" w:type="dxa"/>
          </w:tcPr>
          <w:p w14:paraId="1BA0736F" w14:textId="5664DBB5" w:rsidR="003D4214" w:rsidRPr="008A10EE" w:rsidRDefault="003D4214" w:rsidP="00D14FFA">
            <w:pPr>
              <w:jc w:val="both"/>
              <w:rPr>
                <w:rFonts w:cs="Times New Roman"/>
              </w:rPr>
            </w:pPr>
            <w:r w:rsidRPr="008A10EE">
              <w:rPr>
                <w:rFonts w:cs="Times New Roman"/>
              </w:rPr>
              <w:t>Lebih jelas job nya setelah adanya PL ini karena banyak pelaporan terkakit dari dosen, kaprodi, kepala bagian juga.</w:t>
            </w:r>
          </w:p>
        </w:tc>
      </w:tr>
      <w:tr w:rsidR="003D4214" w:rsidRPr="008A10EE" w14:paraId="1C41E8F3" w14:textId="77777777" w:rsidTr="004F36FD">
        <w:tc>
          <w:tcPr>
            <w:tcW w:w="2787" w:type="dxa"/>
          </w:tcPr>
          <w:p w14:paraId="2B39B483" w14:textId="586B6AFE" w:rsidR="003D4214" w:rsidRPr="008A10EE" w:rsidRDefault="003D4214" w:rsidP="00D14FFA">
            <w:pPr>
              <w:jc w:val="both"/>
              <w:rPr>
                <w:rFonts w:cs="Times New Roman"/>
              </w:rPr>
            </w:pPr>
            <w:r w:rsidRPr="008A10EE">
              <w:rPr>
                <w:rFonts w:cs="Times New Roman"/>
              </w:rPr>
              <w:t>Bagaimana respon dari orang yang terkena dampak implementasi sistem informasi?</w:t>
            </w:r>
          </w:p>
        </w:tc>
        <w:tc>
          <w:tcPr>
            <w:tcW w:w="2788" w:type="dxa"/>
          </w:tcPr>
          <w:p w14:paraId="5FCED157" w14:textId="7171C152" w:rsidR="003D4214" w:rsidRPr="008A10EE" w:rsidRDefault="003D4214" w:rsidP="00D14FFA">
            <w:pPr>
              <w:jc w:val="both"/>
              <w:rPr>
                <w:rFonts w:cs="Times New Roman"/>
              </w:rPr>
            </w:pPr>
            <w:r w:rsidRPr="008A10EE">
              <w:rPr>
                <w:rFonts w:cs="Times New Roman"/>
              </w:rPr>
              <w:t>Kurang baik, merasa banyak perubahan yang harus dilakukan, karena sudah terbiasa begitu. Mereka minta aplikasi yang gampang-gampang.</w:t>
            </w:r>
          </w:p>
        </w:tc>
      </w:tr>
      <w:tr w:rsidR="003D4214" w:rsidRPr="008A10EE" w14:paraId="16B83696" w14:textId="77777777" w:rsidTr="004F36FD">
        <w:tc>
          <w:tcPr>
            <w:tcW w:w="2787" w:type="dxa"/>
          </w:tcPr>
          <w:p w14:paraId="5D537DCB" w14:textId="6D64B9C7" w:rsidR="003D4214" w:rsidRPr="008A10EE" w:rsidRDefault="003D4214" w:rsidP="00D14FFA">
            <w:pPr>
              <w:jc w:val="both"/>
              <w:rPr>
                <w:rFonts w:cs="Times New Roman"/>
              </w:rPr>
            </w:pPr>
            <w:r w:rsidRPr="008A10EE">
              <w:rPr>
                <w:rFonts w:cs="Times New Roman"/>
              </w:rPr>
              <w:t>Jika ada kebingungan terkait aplikasi, pegawai melapor kesiapa?</w:t>
            </w:r>
          </w:p>
        </w:tc>
        <w:tc>
          <w:tcPr>
            <w:tcW w:w="2788" w:type="dxa"/>
          </w:tcPr>
          <w:p w14:paraId="670DC7D5" w14:textId="34BD8A68" w:rsidR="003D4214" w:rsidRPr="008A10EE" w:rsidRDefault="003D4214" w:rsidP="00D14FFA">
            <w:pPr>
              <w:jc w:val="both"/>
              <w:rPr>
                <w:rFonts w:cs="Times New Roman"/>
              </w:rPr>
            </w:pPr>
            <w:r w:rsidRPr="008A10EE">
              <w:rPr>
                <w:rFonts w:cs="Times New Roman"/>
              </w:rPr>
              <w:t xml:space="preserve">Ke setiap kepala bagian, nah kalo kepala bagian, saya hanya butuh data. Nah kalo data nya gak tepat nanti saya </w:t>
            </w:r>
            <w:r w:rsidRPr="008A10EE">
              <w:rPr>
                <w:rFonts w:cs="Times New Roman"/>
              </w:rPr>
              <w:lastRenderedPageBreak/>
              <w:t>komplain ke kepala bagian terkait.</w:t>
            </w:r>
          </w:p>
        </w:tc>
      </w:tr>
    </w:tbl>
    <w:p w14:paraId="2AF9E30F" w14:textId="4F8876BD" w:rsidR="00D14FFA" w:rsidRPr="008A10EE" w:rsidRDefault="00D14FFA" w:rsidP="001B0998">
      <w:pPr>
        <w:rPr>
          <w:rFonts w:cs="Times New Roman"/>
          <w:lang w:val="en-US"/>
        </w:rPr>
      </w:pPr>
    </w:p>
    <w:p w14:paraId="414004A8" w14:textId="77777777" w:rsidR="00D14FFA" w:rsidRPr="008A10EE" w:rsidRDefault="00D14FFA" w:rsidP="001B0998">
      <w:pPr>
        <w:rPr>
          <w:rFonts w:cs="Times New Roman"/>
          <w:lang w:val="en-US"/>
        </w:rPr>
      </w:pPr>
    </w:p>
    <w:p w14:paraId="2048DC28" w14:textId="31528F73" w:rsidR="00C8119B" w:rsidRPr="008A10EE" w:rsidRDefault="00C8119B" w:rsidP="001B0998">
      <w:pPr>
        <w:contextualSpacing/>
        <w:rPr>
          <w:rFonts w:cs="Times New Roman"/>
          <w:b/>
          <w:bCs/>
          <w:lang w:val="en-US"/>
        </w:rPr>
      </w:pPr>
      <w:r w:rsidRPr="008A10EE">
        <w:rPr>
          <w:rFonts w:cs="Times New Roman"/>
          <w:b/>
          <w:bCs/>
          <w:lang w:val="en-US"/>
        </w:rPr>
        <w:t>Transkrip Wawancara Responden 16</w:t>
      </w:r>
    </w:p>
    <w:p w14:paraId="2632A2CE" w14:textId="26BFB579"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Yos Sudarso</w:t>
      </w:r>
      <w:r w:rsidR="00D14FFA" w:rsidRPr="008A10EE">
        <w:rPr>
          <w:rFonts w:cs="Times New Roman"/>
        </w:rPr>
        <w:t>.</w:t>
      </w:r>
    </w:p>
    <w:p w14:paraId="23A1AF76" w14:textId="77777777" w:rsidR="00D14FFA" w:rsidRPr="008A10EE" w:rsidRDefault="00D14FFA" w:rsidP="001B0998">
      <w:pPr>
        <w:rPr>
          <w:rFonts w:cs="Times New Roman"/>
          <w:lang w:val="en-US"/>
        </w:rPr>
      </w:pPr>
    </w:p>
    <w:p w14:paraId="44E9877E" w14:textId="180A0108" w:rsidR="00D14FFA" w:rsidRPr="008A10EE" w:rsidRDefault="00D14FFA" w:rsidP="00D14FFA">
      <w:pPr>
        <w:pStyle w:val="Caption"/>
        <w:keepNext/>
        <w:rPr>
          <w:rFonts w:cs="Times New Roman"/>
        </w:rPr>
      </w:pPr>
      <w:bookmarkStart w:id="1241" w:name="_Toc4847167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1</w:t>
      </w:r>
      <w:r w:rsidR="00182426">
        <w:rPr>
          <w:rFonts w:cs="Times New Roman"/>
        </w:rPr>
        <w:fldChar w:fldCharType="end"/>
      </w:r>
      <w:r w:rsidRPr="008A10EE">
        <w:rPr>
          <w:rFonts w:cs="Times New Roman"/>
        </w:rPr>
        <w:t xml:space="preserve"> Transkrip Wawancara Responden 16</w:t>
      </w:r>
      <w:bookmarkEnd w:id="1241"/>
    </w:p>
    <w:tbl>
      <w:tblPr>
        <w:tblStyle w:val="TableGrid"/>
        <w:tblW w:w="0" w:type="auto"/>
        <w:tblLook w:val="04A0" w:firstRow="1" w:lastRow="0" w:firstColumn="1" w:lastColumn="0" w:noHBand="0" w:noVBand="1"/>
      </w:tblPr>
      <w:tblGrid>
        <w:gridCol w:w="2270"/>
        <w:gridCol w:w="1841"/>
        <w:gridCol w:w="1464"/>
      </w:tblGrid>
      <w:tr w:rsidR="00C8119B" w:rsidRPr="008A10EE" w14:paraId="36AAF11C" w14:textId="77777777" w:rsidTr="00981897">
        <w:trPr>
          <w:tblHeader/>
        </w:trPr>
        <w:tc>
          <w:tcPr>
            <w:tcW w:w="2270" w:type="dxa"/>
          </w:tcPr>
          <w:p w14:paraId="191946A5" w14:textId="77777777" w:rsidR="00C8119B" w:rsidRPr="00981897" w:rsidRDefault="00C8119B" w:rsidP="001B0998">
            <w:pPr>
              <w:jc w:val="center"/>
              <w:rPr>
                <w:rFonts w:cs="Times New Roman"/>
                <w:b/>
                <w:bCs/>
              </w:rPr>
            </w:pPr>
            <w:r w:rsidRPr="00981897">
              <w:rPr>
                <w:rFonts w:cs="Times New Roman"/>
                <w:b/>
                <w:bCs/>
              </w:rPr>
              <w:t>Profil PT</w:t>
            </w:r>
          </w:p>
        </w:tc>
        <w:tc>
          <w:tcPr>
            <w:tcW w:w="1841" w:type="dxa"/>
          </w:tcPr>
          <w:p w14:paraId="79B7E4DB" w14:textId="77777777" w:rsidR="00C8119B" w:rsidRPr="00981897" w:rsidRDefault="00C8119B" w:rsidP="001B0998">
            <w:pPr>
              <w:jc w:val="center"/>
              <w:rPr>
                <w:rFonts w:cs="Times New Roman"/>
                <w:b/>
                <w:bCs/>
              </w:rPr>
            </w:pPr>
            <w:r w:rsidRPr="00981897">
              <w:rPr>
                <w:rFonts w:cs="Times New Roman"/>
                <w:b/>
                <w:bCs/>
              </w:rPr>
              <w:t>Profil Narasumber</w:t>
            </w:r>
          </w:p>
        </w:tc>
        <w:tc>
          <w:tcPr>
            <w:tcW w:w="1464" w:type="dxa"/>
          </w:tcPr>
          <w:p w14:paraId="1ED39940"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47DBF928" w14:textId="77777777" w:rsidTr="00D14FFA">
        <w:tc>
          <w:tcPr>
            <w:tcW w:w="2270" w:type="dxa"/>
          </w:tcPr>
          <w:p w14:paraId="56F0963D" w14:textId="59F31B13" w:rsidR="001752F2" w:rsidRPr="008A10EE" w:rsidRDefault="001752F2" w:rsidP="001B0998">
            <w:pPr>
              <w:rPr>
                <w:rFonts w:cs="Times New Roman"/>
              </w:rPr>
            </w:pPr>
            <w:r w:rsidRPr="008A10EE">
              <w:rPr>
                <w:rFonts w:cs="Times New Roman"/>
              </w:rPr>
              <w:t xml:space="preserve">Universitas Yos Soedarso Surabaya ialah Perguruan Tinggi Swasta yang didirikan oleh Yayasan Pendidikan Yos Sudarso dan almarhum Bapak Kol (Purnawirawan) H. Bagoes Sasminto sebagai Ketua Yayasan tersebut, berdasarkan Keputusan Menteri Pendidikan dan Kebudayaan Republik Indonesia nomor: 070/0/1985. Berlokasi di Jalan Dukuh Kupang Barat I/216-218 Surabaya. Perangkat lunak yang telah terimplementasi pada perguruan tinggi ini yaitu Sistem informasi yang dimilik </w:t>
            </w:r>
            <w:r w:rsidRPr="008A10EE">
              <w:rPr>
                <w:rFonts w:cs="Times New Roman"/>
              </w:rPr>
              <w:lastRenderedPageBreak/>
              <w:t>oleh Universitas Yos Soedarso ada beberapa diantaranya system informasi akademik mahasiswa (SIAKAD) dan Website , E-Learning, dan Digital Library. Adapun satu lagi yaitu SIM Dosen namun SIM ini masih proses pembuatan.</w:t>
            </w:r>
          </w:p>
        </w:tc>
        <w:tc>
          <w:tcPr>
            <w:tcW w:w="1841" w:type="dxa"/>
          </w:tcPr>
          <w:p w14:paraId="66C07E8B" w14:textId="7C069966" w:rsidR="001752F2" w:rsidRPr="008A10EE" w:rsidRDefault="001752F2" w:rsidP="001B0998">
            <w:pPr>
              <w:rPr>
                <w:rFonts w:cs="Times New Roman"/>
              </w:rPr>
            </w:pPr>
            <w:r w:rsidRPr="008A10EE">
              <w:rPr>
                <w:rFonts w:cs="Times New Roman"/>
              </w:rPr>
              <w:lastRenderedPageBreak/>
              <w:t>Bapak Dwi Handono adalah pegawai Universitas Yos Sudarso  yang menjabat sebagai Kepala Staff IT dan Sistem Analis yang berperan sebagai pengembang aplikasi yang dibutuhkan pada universitas Yos Sudarso dan bertanggungjawab mengontrol jalannya sistem yang telah terimplementasi pada Universitas Yos Sudarso.</w:t>
            </w:r>
          </w:p>
        </w:tc>
        <w:tc>
          <w:tcPr>
            <w:tcW w:w="1464" w:type="dxa"/>
          </w:tcPr>
          <w:p w14:paraId="570D26D0"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2E96E5C3" w14:textId="77777777" w:rsidR="009346A5" w:rsidRPr="008A10EE" w:rsidRDefault="009346A5" w:rsidP="001B0998">
            <w:pPr>
              <w:pStyle w:val="ListParagraph"/>
              <w:ind w:left="307"/>
              <w:rPr>
                <w:rFonts w:cs="Times New Roman"/>
              </w:rPr>
            </w:pPr>
            <w:r w:rsidRPr="008A10EE">
              <w:rPr>
                <w:rFonts w:cs="Times New Roman"/>
              </w:rPr>
              <w:t>Jumat, 2 November 2018</w:t>
            </w:r>
          </w:p>
          <w:p w14:paraId="6DF92867"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0A8FEAF6" w14:textId="77777777" w:rsidR="009346A5" w:rsidRPr="008A10EE" w:rsidRDefault="009346A5" w:rsidP="001B0998">
            <w:pPr>
              <w:ind w:left="307"/>
              <w:rPr>
                <w:rFonts w:cs="Times New Roman"/>
              </w:rPr>
            </w:pPr>
            <w:r w:rsidRPr="008A10EE">
              <w:rPr>
                <w:rFonts w:cs="Times New Roman"/>
              </w:rPr>
              <w:t>16:30 – 17:30 WIB</w:t>
            </w:r>
          </w:p>
          <w:p w14:paraId="4E359670"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78D933EE" w14:textId="77777777" w:rsidR="009346A5" w:rsidRPr="008A10EE" w:rsidRDefault="009346A5" w:rsidP="001B0998">
            <w:pPr>
              <w:pStyle w:val="ListParagraph"/>
              <w:ind w:left="307"/>
              <w:rPr>
                <w:rFonts w:cs="Times New Roman"/>
              </w:rPr>
            </w:pPr>
            <w:r w:rsidRPr="008A10EE">
              <w:rPr>
                <w:rFonts w:cs="Times New Roman"/>
              </w:rPr>
              <w:t>Ruang Operator IT Yos Sudarso</w:t>
            </w:r>
          </w:p>
          <w:p w14:paraId="01C39947" w14:textId="77777777" w:rsidR="001752F2" w:rsidRPr="008A10EE" w:rsidRDefault="001752F2" w:rsidP="001B0998">
            <w:pPr>
              <w:rPr>
                <w:rFonts w:cs="Times New Roman"/>
              </w:rPr>
            </w:pPr>
          </w:p>
        </w:tc>
      </w:tr>
    </w:tbl>
    <w:p w14:paraId="25FE6877" w14:textId="61232DDA" w:rsidR="00C8119B" w:rsidRPr="008A10EE" w:rsidRDefault="00C8119B" w:rsidP="001B0998">
      <w:pPr>
        <w:rPr>
          <w:rFonts w:cs="Times New Roman"/>
          <w:lang w:val="en-US"/>
        </w:rPr>
      </w:pPr>
    </w:p>
    <w:p w14:paraId="0E99B503" w14:textId="4581C992"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Yos Sudarso.</w:t>
      </w:r>
    </w:p>
    <w:p w14:paraId="1F1ECFE1" w14:textId="77777777" w:rsidR="003B0923" w:rsidRPr="008A10EE" w:rsidRDefault="003B0923" w:rsidP="001B0998">
      <w:pPr>
        <w:contextualSpacing/>
        <w:rPr>
          <w:rFonts w:cs="Times New Roman"/>
        </w:rPr>
      </w:pPr>
    </w:p>
    <w:p w14:paraId="4AE10049" w14:textId="3F484A52" w:rsidR="00D14FFA" w:rsidRPr="008A10EE" w:rsidRDefault="00D14FFA" w:rsidP="00D14FFA">
      <w:pPr>
        <w:pStyle w:val="Caption"/>
        <w:keepNext/>
        <w:rPr>
          <w:rFonts w:cs="Times New Roman"/>
        </w:rPr>
      </w:pPr>
      <w:bookmarkStart w:id="1242" w:name="_Toc4847167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2</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6</w:t>
      </w:r>
      <w:bookmarkEnd w:id="1242"/>
    </w:p>
    <w:tbl>
      <w:tblPr>
        <w:tblStyle w:val="TableGrid"/>
        <w:tblW w:w="0" w:type="auto"/>
        <w:tblLook w:val="04A0" w:firstRow="1" w:lastRow="0" w:firstColumn="1" w:lastColumn="0" w:noHBand="0" w:noVBand="1"/>
      </w:tblPr>
      <w:tblGrid>
        <w:gridCol w:w="2787"/>
        <w:gridCol w:w="2788"/>
      </w:tblGrid>
      <w:tr w:rsidR="00E04F41" w:rsidRPr="008A10EE" w14:paraId="0EF6EAC0" w14:textId="77777777" w:rsidTr="00981897">
        <w:trPr>
          <w:tblHeader/>
        </w:trPr>
        <w:tc>
          <w:tcPr>
            <w:tcW w:w="2787" w:type="dxa"/>
          </w:tcPr>
          <w:p w14:paraId="39C1DF53"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5DA14592"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558B1289" w14:textId="77777777" w:rsidTr="004F36FD">
        <w:tc>
          <w:tcPr>
            <w:tcW w:w="2787" w:type="dxa"/>
          </w:tcPr>
          <w:p w14:paraId="31989321" w14:textId="0CCE9300" w:rsidR="00E04F41" w:rsidRPr="008A10EE" w:rsidRDefault="00CC6DA6" w:rsidP="00D14FFA">
            <w:pPr>
              <w:jc w:val="both"/>
              <w:rPr>
                <w:rFonts w:cs="Times New Roman"/>
              </w:rPr>
            </w:pPr>
            <w:r w:rsidRPr="008A10EE">
              <w:rPr>
                <w:rFonts w:cs="Times New Roman"/>
              </w:rPr>
              <w:t>Untuk aplikasi sistem informasi sendiri apa sajakah yang sudah terimplementasi dalam universitas ini pak?</w:t>
            </w:r>
          </w:p>
        </w:tc>
        <w:tc>
          <w:tcPr>
            <w:tcW w:w="2788" w:type="dxa"/>
          </w:tcPr>
          <w:p w14:paraId="4551287D" w14:textId="396491DF" w:rsidR="00E04F41" w:rsidRPr="008A10EE" w:rsidRDefault="00CC6DA6" w:rsidP="00D14FFA">
            <w:pPr>
              <w:jc w:val="both"/>
              <w:rPr>
                <w:rFonts w:cs="Times New Roman"/>
              </w:rPr>
            </w:pPr>
            <w:r w:rsidRPr="008A10EE">
              <w:rPr>
                <w:rFonts w:cs="Times New Roman"/>
              </w:rPr>
              <w:t>Ada sistem informasi akademik mahasiswa atau yang biasa disebut SIAKAD, terus ada e-learning, dan digital library, untuk SIM dosen masih dalam proses pengembangan</w:t>
            </w:r>
          </w:p>
        </w:tc>
      </w:tr>
      <w:tr w:rsidR="00E04F41" w:rsidRPr="008A10EE" w14:paraId="74DE00DA" w14:textId="77777777" w:rsidTr="004F36FD">
        <w:tc>
          <w:tcPr>
            <w:tcW w:w="2787" w:type="dxa"/>
          </w:tcPr>
          <w:p w14:paraId="5352E46A" w14:textId="6E2C834B" w:rsidR="00E04F41" w:rsidRPr="008A10EE" w:rsidRDefault="00CC6DA6" w:rsidP="00D14FFA">
            <w:pPr>
              <w:jc w:val="both"/>
              <w:rPr>
                <w:rFonts w:cs="Times New Roman"/>
              </w:rPr>
            </w:pPr>
            <w:r w:rsidRPr="008A10EE">
              <w:rPr>
                <w:rFonts w:cs="Times New Roman"/>
              </w:rPr>
              <w:t>untuk siakad sendiri sampai sejauh mana penerapannya pak?</w:t>
            </w:r>
          </w:p>
        </w:tc>
        <w:tc>
          <w:tcPr>
            <w:tcW w:w="2788" w:type="dxa"/>
          </w:tcPr>
          <w:p w14:paraId="2E119DC3" w14:textId="3A4C55AC" w:rsidR="00E04F41" w:rsidRPr="008A10EE" w:rsidRDefault="00CC6DA6" w:rsidP="00D14FFA">
            <w:pPr>
              <w:jc w:val="both"/>
              <w:rPr>
                <w:rFonts w:cs="Times New Roman"/>
              </w:rPr>
            </w:pPr>
            <w:r w:rsidRPr="008A10EE">
              <w:rPr>
                <w:rFonts w:cs="Times New Roman"/>
              </w:rPr>
              <w:t>masih belum keseluruhan penerapannya. Jadi masih ada proses yang manual belum tersistem dengan siakad</w:t>
            </w:r>
          </w:p>
        </w:tc>
      </w:tr>
      <w:tr w:rsidR="00CC6DA6" w:rsidRPr="008A10EE" w14:paraId="03AC8530" w14:textId="77777777" w:rsidTr="004F36FD">
        <w:tc>
          <w:tcPr>
            <w:tcW w:w="2787" w:type="dxa"/>
          </w:tcPr>
          <w:p w14:paraId="0AD80DC7" w14:textId="2413DFB6" w:rsidR="00CC6DA6" w:rsidRPr="008A10EE" w:rsidRDefault="00CC6DA6" w:rsidP="00D14FFA">
            <w:pPr>
              <w:jc w:val="both"/>
              <w:rPr>
                <w:rFonts w:cs="Times New Roman"/>
              </w:rPr>
            </w:pPr>
            <w:r w:rsidRPr="008A10EE">
              <w:rPr>
                <w:rFonts w:cs="Times New Roman"/>
              </w:rPr>
              <w:t>kalau boleh tau proses apa saja yang masih manual dan sudah terbantu oleh adanya siakad ini pak?</w:t>
            </w:r>
          </w:p>
        </w:tc>
        <w:tc>
          <w:tcPr>
            <w:tcW w:w="2788" w:type="dxa"/>
          </w:tcPr>
          <w:p w14:paraId="1D954CB5" w14:textId="07C41F14" w:rsidR="00CC6DA6" w:rsidRPr="008A10EE" w:rsidRDefault="00CC6DA6" w:rsidP="00D14FFA">
            <w:pPr>
              <w:jc w:val="both"/>
              <w:rPr>
                <w:rFonts w:cs="Times New Roman"/>
              </w:rPr>
            </w:pPr>
            <w:r w:rsidRPr="008A10EE">
              <w:rPr>
                <w:rFonts w:cs="Times New Roman"/>
              </w:rPr>
              <w:t xml:space="preserve">untuk input nilai masih manual, mahasiswa KRS.an juga masih manual mengisi melalui form begitu kemudian diberikan kepada </w:t>
            </w:r>
            <w:r w:rsidRPr="008A10EE">
              <w:rPr>
                <w:rFonts w:cs="Times New Roman"/>
              </w:rPr>
              <w:lastRenderedPageBreak/>
              <w:t>admin untuk nantinya admin yang memasukkan data KRS mahasiswa yang mereka isi diform tadi ke sistem SIAKAD kami. Untuk yang sudah terintegrasi dengan siakad itu input data mahasiswa. Jadi mahasiswa bisa langsung mengisi data mereka pada fitur input data mahasiswa yang telah tersedia</w:t>
            </w:r>
          </w:p>
        </w:tc>
      </w:tr>
      <w:tr w:rsidR="00CC6DA6" w:rsidRPr="008A10EE" w14:paraId="1ED5E71C" w14:textId="77777777" w:rsidTr="004F36FD">
        <w:tc>
          <w:tcPr>
            <w:tcW w:w="2787" w:type="dxa"/>
          </w:tcPr>
          <w:p w14:paraId="55C128F5" w14:textId="3F3FEC4C" w:rsidR="00CC6DA6" w:rsidRPr="008A10EE" w:rsidRDefault="00CC6DA6" w:rsidP="00D14FFA">
            <w:pPr>
              <w:jc w:val="both"/>
              <w:rPr>
                <w:rFonts w:cs="Times New Roman"/>
              </w:rPr>
            </w:pPr>
            <w:r w:rsidRPr="008A10EE">
              <w:rPr>
                <w:rFonts w:cs="Times New Roman"/>
              </w:rPr>
              <w:lastRenderedPageBreak/>
              <w:t>jadi untuk ke-3 aplikasi ini yaitu SIAKAD, e-learning, dan Digital Library apakah pengembangannya dilakukan secara In-House atau Out-source pak?</w:t>
            </w:r>
          </w:p>
        </w:tc>
        <w:tc>
          <w:tcPr>
            <w:tcW w:w="2788" w:type="dxa"/>
          </w:tcPr>
          <w:p w14:paraId="6E4D1971" w14:textId="6C8E59EA" w:rsidR="00CC6DA6" w:rsidRPr="008A10EE" w:rsidRDefault="00CC6DA6" w:rsidP="00D14FFA">
            <w:pPr>
              <w:jc w:val="both"/>
              <w:rPr>
                <w:rFonts w:cs="Times New Roman"/>
              </w:rPr>
            </w:pPr>
            <w:r w:rsidRPr="008A10EE">
              <w:rPr>
                <w:rFonts w:cs="Times New Roman"/>
              </w:rPr>
              <w:t>semuanya In-House. Hanya saya dan Mas dani sebagai staff IT juga yang mengembangkan aplikasi tersebut sesuai kebutuhan Universitas</w:t>
            </w:r>
          </w:p>
        </w:tc>
      </w:tr>
      <w:tr w:rsidR="00CC6DA6" w:rsidRPr="008A10EE" w14:paraId="4D9AEB35" w14:textId="77777777" w:rsidTr="004F36FD">
        <w:tc>
          <w:tcPr>
            <w:tcW w:w="2787" w:type="dxa"/>
          </w:tcPr>
          <w:p w14:paraId="7DCD503E" w14:textId="1E16A19C" w:rsidR="00CC6DA6" w:rsidRPr="008A10EE" w:rsidRDefault="00CC6DA6" w:rsidP="00D14FFA">
            <w:pPr>
              <w:jc w:val="both"/>
              <w:rPr>
                <w:rFonts w:cs="Times New Roman"/>
              </w:rPr>
            </w:pPr>
            <w:r w:rsidRPr="008A10EE">
              <w:rPr>
                <w:rFonts w:cs="Times New Roman"/>
              </w:rPr>
              <w:t>untuk bagian IT ini sendiri benar-benar hanya 2 orang ya pak? Kalau ada masalah atau bug pada sistem misal. Berarti yang menangani ya Cuma 2 orang ini?</w:t>
            </w:r>
          </w:p>
        </w:tc>
        <w:tc>
          <w:tcPr>
            <w:tcW w:w="2788" w:type="dxa"/>
          </w:tcPr>
          <w:p w14:paraId="488C68BD" w14:textId="02959580" w:rsidR="00CC6DA6" w:rsidRPr="008A10EE" w:rsidRDefault="00CC6DA6" w:rsidP="00D14FFA">
            <w:pPr>
              <w:jc w:val="both"/>
              <w:rPr>
                <w:rFonts w:cs="Times New Roman"/>
              </w:rPr>
            </w:pPr>
            <w:r w:rsidRPr="008A10EE">
              <w:rPr>
                <w:rFonts w:cs="Times New Roman"/>
              </w:rPr>
              <w:t xml:space="preserve">Ya Cuma 2 ini. Kalau bicara bug ya mbak. Sistem apapun baik aplikasi android, website, dll pasti 24 jam itu bug pasti akan terjadi di sistem. Tapi yang namanya penanganan bug kan gak mesti harus segera ditangani. Misal saja seperti Customer Service, pelanggan ada keluhan kan sama Customer Servicenya ditampung dulu untuk nanti dilaporkan dan ditangani. Nah seperti itu juga yang kita lakukan. Jadi setiap 2 minggu atau 3 minggu sekali penanganan bug itu kita lakukan, jadi </w:t>
            </w:r>
            <w:r w:rsidRPr="008A10EE">
              <w:rPr>
                <w:rFonts w:cs="Times New Roman"/>
              </w:rPr>
              <w:lastRenderedPageBreak/>
              <w:t>ndak setiap hari atau setiap saat juga. Jadi kalau ada permasalahan dalam sistemnya kalau dalam perusahaan kan yang terpenting “ini diapain dulu, cara nanganinnya gimana” udah itu dulu saja. Sehingga keputusan tercepat apa yang akan kita ambil untuk mengatasi masalah yang ada tersebut.</w:t>
            </w:r>
          </w:p>
        </w:tc>
      </w:tr>
      <w:tr w:rsidR="00CC6DA6" w:rsidRPr="008A10EE" w14:paraId="4CB607C5" w14:textId="77777777" w:rsidTr="004F36FD">
        <w:tc>
          <w:tcPr>
            <w:tcW w:w="2787" w:type="dxa"/>
          </w:tcPr>
          <w:p w14:paraId="132E0F20" w14:textId="1AF51CF5" w:rsidR="00CC6DA6" w:rsidRPr="008A10EE" w:rsidRDefault="00CC6DA6" w:rsidP="00D14FFA">
            <w:pPr>
              <w:jc w:val="both"/>
              <w:rPr>
                <w:rFonts w:cs="Times New Roman"/>
              </w:rPr>
            </w:pPr>
            <w:r w:rsidRPr="008A10EE">
              <w:rPr>
                <w:rFonts w:cs="Times New Roman"/>
              </w:rPr>
              <w:lastRenderedPageBreak/>
              <w:t>untuk semua sim ini benar-benar pak dwi dan mas dani yang mengembangkan dari 0 pak?</w:t>
            </w:r>
          </w:p>
        </w:tc>
        <w:tc>
          <w:tcPr>
            <w:tcW w:w="2788" w:type="dxa"/>
          </w:tcPr>
          <w:p w14:paraId="690700C9" w14:textId="527E2D1A" w:rsidR="00CC6DA6" w:rsidRPr="008A10EE" w:rsidRDefault="00CC6DA6" w:rsidP="00D14FFA">
            <w:pPr>
              <w:jc w:val="both"/>
              <w:rPr>
                <w:rFonts w:cs="Times New Roman"/>
              </w:rPr>
            </w:pPr>
            <w:r w:rsidRPr="008A10EE">
              <w:rPr>
                <w:rFonts w:cs="Times New Roman"/>
              </w:rPr>
              <w:t>kalau mengembangkan dari 0 ya tidak. Untuk Siakadnya kita sudah membuat template seperti apa nantinya isi-isi dari siakad yang kita kembangkan ini sesuai kebutuhan organisasi. Kalau untuk e-learningnya kita menggunakan CMS, kalau untuk digital library kita pakai sistem lama turunan dari terdahulu yang sistemnya ini beli software packet begitu. Jadi yang bener-bener dikembangin secara In-House oleh kita adalah SIAKAD dan Website nya saja. Kemudian untuk sim dosen sampai sejauh ini rencananya kita kembangin sendiri juga sudah proses pembuatan juga.</w:t>
            </w:r>
          </w:p>
        </w:tc>
      </w:tr>
      <w:tr w:rsidR="00CC6DA6" w:rsidRPr="008A10EE" w14:paraId="6191891A" w14:textId="77777777" w:rsidTr="004F36FD">
        <w:tc>
          <w:tcPr>
            <w:tcW w:w="2787" w:type="dxa"/>
          </w:tcPr>
          <w:p w14:paraId="6FF44C03" w14:textId="4F0AD6B5" w:rsidR="00CC6DA6" w:rsidRPr="008A10EE" w:rsidRDefault="00CC6DA6" w:rsidP="00D14FFA">
            <w:pPr>
              <w:jc w:val="both"/>
              <w:rPr>
                <w:rFonts w:cs="Times New Roman"/>
              </w:rPr>
            </w:pPr>
            <w:r w:rsidRPr="008A10EE">
              <w:rPr>
                <w:rFonts w:cs="Times New Roman"/>
              </w:rPr>
              <w:lastRenderedPageBreak/>
              <w:t>jadi untuk pengembangan beberapa aplikasi ini ada yang memakai template ya pak?</w:t>
            </w:r>
          </w:p>
        </w:tc>
        <w:tc>
          <w:tcPr>
            <w:tcW w:w="2788" w:type="dxa"/>
          </w:tcPr>
          <w:p w14:paraId="67CDDD61" w14:textId="77777777" w:rsidR="00CC6DA6" w:rsidRPr="008A10EE" w:rsidRDefault="00CC6DA6" w:rsidP="00D14FFA">
            <w:pPr>
              <w:jc w:val="both"/>
              <w:rPr>
                <w:rFonts w:cs="Times New Roman"/>
              </w:rPr>
            </w:pPr>
            <w:r w:rsidRPr="008A10EE">
              <w:rPr>
                <w:rFonts w:cs="Times New Roman"/>
              </w:rPr>
              <w:t>Iya, jadi kita nggak ngoding dari awal. Kita ada modul yang sudah kita buat gitu ya</w:t>
            </w:r>
          </w:p>
          <w:p w14:paraId="5FB2C5B3" w14:textId="77777777" w:rsidR="00CC6DA6" w:rsidRPr="008A10EE" w:rsidRDefault="00CC6DA6" w:rsidP="00D14FFA">
            <w:pPr>
              <w:jc w:val="both"/>
              <w:rPr>
                <w:rFonts w:cs="Times New Roman"/>
              </w:rPr>
            </w:pPr>
            <w:r w:rsidRPr="008A10EE">
              <w:rPr>
                <w:rFonts w:cs="Times New Roman"/>
              </w:rPr>
              <w:t>modul sama template sama. jadi tinggal kita sesuaikan dengan kebutuhan sistem ini</w:t>
            </w:r>
          </w:p>
          <w:p w14:paraId="685760B5" w14:textId="77777777" w:rsidR="00CC6DA6" w:rsidRPr="008A10EE" w:rsidRDefault="00CC6DA6" w:rsidP="00D14FFA">
            <w:pPr>
              <w:jc w:val="both"/>
              <w:rPr>
                <w:rFonts w:cs="Times New Roman"/>
              </w:rPr>
            </w:pPr>
            <w:r w:rsidRPr="008A10EE">
              <w:rPr>
                <w:rFonts w:cs="Times New Roman"/>
              </w:rPr>
              <w:t>nanti akan seperti apa isinya fiturnya. Karena kalo ngoding dari 0 lagi akan lama</w:t>
            </w:r>
          </w:p>
          <w:p w14:paraId="7B25E32E" w14:textId="77777777" w:rsidR="00CC6DA6" w:rsidRPr="008A10EE" w:rsidRDefault="00CC6DA6" w:rsidP="00D14FFA">
            <w:pPr>
              <w:jc w:val="both"/>
              <w:rPr>
                <w:rFonts w:cs="Times New Roman"/>
              </w:rPr>
            </w:pPr>
            <w:r w:rsidRPr="008A10EE">
              <w:rPr>
                <w:rFonts w:cs="Times New Roman"/>
              </w:rPr>
              <w:t>contohnya saja seperti buat form master kalo ngoding dari awal bisa 4-5 hari, kalau</w:t>
            </w:r>
          </w:p>
          <w:p w14:paraId="0A14F898" w14:textId="77895D55" w:rsidR="00CC6DA6" w:rsidRPr="008A10EE" w:rsidRDefault="00CC6DA6" w:rsidP="00D14FFA">
            <w:pPr>
              <w:jc w:val="both"/>
              <w:rPr>
                <w:rFonts w:cs="Times New Roman"/>
              </w:rPr>
            </w:pPr>
            <w:r w:rsidRPr="008A10EE">
              <w:rPr>
                <w:rFonts w:cs="Times New Roman"/>
              </w:rPr>
              <w:t>pakai modul/template yang sudah ada kan hanya sehari</w:t>
            </w:r>
          </w:p>
        </w:tc>
      </w:tr>
      <w:tr w:rsidR="00CC6DA6" w:rsidRPr="008A10EE" w14:paraId="28802490" w14:textId="77777777" w:rsidTr="004F36FD">
        <w:tc>
          <w:tcPr>
            <w:tcW w:w="2787" w:type="dxa"/>
          </w:tcPr>
          <w:p w14:paraId="33D47D07" w14:textId="77777777" w:rsidR="00CC6DA6" w:rsidRPr="008A10EE" w:rsidRDefault="00CC6DA6" w:rsidP="00D14FFA">
            <w:pPr>
              <w:jc w:val="both"/>
              <w:rPr>
                <w:rFonts w:cs="Times New Roman"/>
              </w:rPr>
            </w:pPr>
            <w:r w:rsidRPr="008A10EE">
              <w:rPr>
                <w:rFonts w:cs="Times New Roman"/>
              </w:rPr>
              <w:t>tadi bapak juga sudah menjelaskan bahwa data mahasiswa mulai dimasukkan ke sistem</w:t>
            </w:r>
          </w:p>
          <w:p w14:paraId="79CD35C1" w14:textId="77777777" w:rsidR="00CC6DA6" w:rsidRPr="008A10EE" w:rsidRDefault="00CC6DA6" w:rsidP="00D14FFA">
            <w:pPr>
              <w:jc w:val="both"/>
              <w:rPr>
                <w:rFonts w:cs="Times New Roman"/>
              </w:rPr>
            </w:pPr>
            <w:r w:rsidRPr="008A10EE">
              <w:rPr>
                <w:rFonts w:cs="Times New Roman"/>
              </w:rPr>
              <w:t>mahasiswa tadi. Nah disini berarti ada migrasi data kan pak dari yang sistem</w:t>
            </w:r>
          </w:p>
          <w:p w14:paraId="50942081" w14:textId="77777777" w:rsidR="00CC6DA6" w:rsidRPr="008A10EE" w:rsidRDefault="00CC6DA6" w:rsidP="00D14FFA">
            <w:pPr>
              <w:jc w:val="both"/>
              <w:rPr>
                <w:rFonts w:cs="Times New Roman"/>
              </w:rPr>
            </w:pPr>
            <w:r w:rsidRPr="008A10EE">
              <w:rPr>
                <w:rFonts w:cs="Times New Roman"/>
              </w:rPr>
              <w:t>sebelumnya ke sistem baru yang akan diimplementasikan ini. Nah itu apa ada kendala</w:t>
            </w:r>
          </w:p>
          <w:p w14:paraId="50C27EC0" w14:textId="5DAFC436" w:rsidR="00CC6DA6" w:rsidRPr="008A10EE" w:rsidRDefault="00CC6DA6" w:rsidP="00D14FFA">
            <w:pPr>
              <w:jc w:val="both"/>
              <w:rPr>
                <w:rFonts w:cs="Times New Roman"/>
              </w:rPr>
            </w:pPr>
            <w:r w:rsidRPr="008A10EE">
              <w:rPr>
                <w:rFonts w:cs="Times New Roman"/>
              </w:rPr>
              <w:t>yang dihadapi pak?</w:t>
            </w:r>
          </w:p>
        </w:tc>
        <w:tc>
          <w:tcPr>
            <w:tcW w:w="2788" w:type="dxa"/>
          </w:tcPr>
          <w:p w14:paraId="2BFCCD86" w14:textId="77777777" w:rsidR="00CC6DA6" w:rsidRPr="008A10EE" w:rsidRDefault="00CC6DA6" w:rsidP="00D14FFA">
            <w:pPr>
              <w:jc w:val="both"/>
              <w:rPr>
                <w:rFonts w:cs="Times New Roman"/>
              </w:rPr>
            </w:pPr>
            <w:r w:rsidRPr="008A10EE">
              <w:rPr>
                <w:rFonts w:cs="Times New Roman"/>
              </w:rPr>
              <w:t>kalau migrasi data mungkin pada penyesuaian masing-masing komponen itu aja.</w:t>
            </w:r>
          </w:p>
          <w:p w14:paraId="1C656A38" w14:textId="77777777" w:rsidR="00CC6DA6" w:rsidRPr="008A10EE" w:rsidRDefault="00CC6DA6" w:rsidP="00D14FFA">
            <w:pPr>
              <w:jc w:val="both"/>
              <w:rPr>
                <w:rFonts w:cs="Times New Roman"/>
              </w:rPr>
            </w:pPr>
            <w:r w:rsidRPr="008A10EE">
              <w:rPr>
                <w:rFonts w:cs="Times New Roman"/>
              </w:rPr>
              <w:t>Seperti tanggal lahir dikonversi kedalam sistem. Kan beda format kalo didata manual</w:t>
            </w:r>
          </w:p>
          <w:p w14:paraId="79A8A654" w14:textId="77777777" w:rsidR="00CC6DA6" w:rsidRPr="008A10EE" w:rsidRDefault="00CC6DA6" w:rsidP="00D14FFA">
            <w:pPr>
              <w:jc w:val="both"/>
              <w:rPr>
                <w:rFonts w:cs="Times New Roman"/>
              </w:rPr>
            </w:pPr>
            <w:r w:rsidRPr="008A10EE">
              <w:rPr>
                <w:rFonts w:cs="Times New Roman"/>
              </w:rPr>
              <w:t>kan formatnya tanggal/bulan/tahun tapi kalau disistem computer kan formatnya</w:t>
            </w:r>
          </w:p>
          <w:p w14:paraId="5601E95D" w14:textId="77777777" w:rsidR="00CC6DA6" w:rsidRPr="008A10EE" w:rsidRDefault="00CC6DA6" w:rsidP="00D14FFA">
            <w:pPr>
              <w:jc w:val="both"/>
              <w:rPr>
                <w:rFonts w:cs="Times New Roman"/>
              </w:rPr>
            </w:pPr>
            <w:r w:rsidRPr="008A10EE">
              <w:rPr>
                <w:rFonts w:cs="Times New Roman"/>
              </w:rPr>
              <w:t>bulan/tanggal/tahun atau bahkan tahun/bulan/tanggal. Kalau itu tidak teliti kita</w:t>
            </w:r>
          </w:p>
          <w:p w14:paraId="508564FD" w14:textId="22627093" w:rsidR="00CC6DA6" w:rsidRPr="008A10EE" w:rsidRDefault="00CC6DA6" w:rsidP="00D14FFA">
            <w:pPr>
              <w:jc w:val="both"/>
              <w:rPr>
                <w:rFonts w:cs="Times New Roman"/>
              </w:rPr>
            </w:pPr>
            <w:r w:rsidRPr="008A10EE">
              <w:rPr>
                <w:rFonts w:cs="Times New Roman"/>
              </w:rPr>
              <w:t>masukinnya akan salah semua dan data jadi tidak valid kan.</w:t>
            </w:r>
          </w:p>
        </w:tc>
      </w:tr>
      <w:tr w:rsidR="00CC6DA6" w:rsidRPr="008A10EE" w14:paraId="3DEA872E" w14:textId="77777777" w:rsidTr="004F36FD">
        <w:tc>
          <w:tcPr>
            <w:tcW w:w="2787" w:type="dxa"/>
          </w:tcPr>
          <w:p w14:paraId="6DB3D466" w14:textId="77777777" w:rsidR="00CC6DA6" w:rsidRPr="008A10EE" w:rsidRDefault="00CC6DA6" w:rsidP="00D14FFA">
            <w:pPr>
              <w:jc w:val="both"/>
              <w:rPr>
                <w:rFonts w:cs="Times New Roman"/>
              </w:rPr>
            </w:pPr>
            <w:r w:rsidRPr="008A10EE">
              <w:rPr>
                <w:rFonts w:cs="Times New Roman"/>
              </w:rPr>
              <w:t>untuk kondisi realnya berarti pernah terjadi kesalahan input data seperti yang bapak</w:t>
            </w:r>
          </w:p>
          <w:p w14:paraId="78736E17" w14:textId="26E84192" w:rsidR="00CC6DA6" w:rsidRPr="008A10EE" w:rsidRDefault="00CC6DA6" w:rsidP="00D14FFA">
            <w:pPr>
              <w:jc w:val="both"/>
              <w:rPr>
                <w:rFonts w:cs="Times New Roman"/>
              </w:rPr>
            </w:pPr>
            <w:r w:rsidRPr="008A10EE">
              <w:rPr>
                <w:rFonts w:cs="Times New Roman"/>
              </w:rPr>
              <w:t>dwi jelaskan tadi ya pak?</w:t>
            </w:r>
          </w:p>
        </w:tc>
        <w:tc>
          <w:tcPr>
            <w:tcW w:w="2788" w:type="dxa"/>
          </w:tcPr>
          <w:p w14:paraId="7024B054" w14:textId="77777777" w:rsidR="00CC6DA6" w:rsidRPr="008A10EE" w:rsidRDefault="00CC6DA6" w:rsidP="00D14FFA">
            <w:pPr>
              <w:jc w:val="both"/>
              <w:rPr>
                <w:rFonts w:cs="Times New Roman"/>
              </w:rPr>
            </w:pPr>
            <w:r w:rsidRPr="008A10EE">
              <w:rPr>
                <w:rFonts w:cs="Times New Roman"/>
              </w:rPr>
              <w:t>Iya pernah. Tapi kesalahan input datanya lebih ke kesalahan sumber datanya. Ya salah</w:t>
            </w:r>
          </w:p>
          <w:p w14:paraId="4A8D68F9" w14:textId="77777777" w:rsidR="00CC6DA6" w:rsidRPr="008A10EE" w:rsidRDefault="00CC6DA6" w:rsidP="00D14FFA">
            <w:pPr>
              <w:jc w:val="both"/>
              <w:rPr>
                <w:rFonts w:cs="Times New Roman"/>
              </w:rPr>
            </w:pPr>
            <w:r w:rsidRPr="008A10EE">
              <w:rPr>
                <w:rFonts w:cs="Times New Roman"/>
              </w:rPr>
              <w:lastRenderedPageBreak/>
              <w:t>format itu tadi yang sudah saya jelaskan. Jadi kita sebagai penginput terkadang</w:t>
            </w:r>
          </w:p>
          <w:p w14:paraId="2E00E602" w14:textId="77777777" w:rsidR="00CC6DA6" w:rsidRPr="008A10EE" w:rsidRDefault="00CC6DA6" w:rsidP="00D14FFA">
            <w:pPr>
              <w:jc w:val="both"/>
              <w:rPr>
                <w:rFonts w:cs="Times New Roman"/>
              </w:rPr>
            </w:pPr>
            <w:r w:rsidRPr="008A10EE">
              <w:rPr>
                <w:rFonts w:cs="Times New Roman"/>
              </w:rPr>
              <w:t>bingung karena formatnya harus kita ubah lagi sebelum dimasukkan ke sistem. Terus</w:t>
            </w:r>
          </w:p>
          <w:p w14:paraId="7384B47D" w14:textId="77777777" w:rsidR="00CC6DA6" w:rsidRPr="008A10EE" w:rsidRDefault="00CC6DA6" w:rsidP="00D14FFA">
            <w:pPr>
              <w:jc w:val="both"/>
              <w:rPr>
                <w:rFonts w:cs="Times New Roman"/>
              </w:rPr>
            </w:pPr>
            <w:r w:rsidRPr="008A10EE">
              <w:rPr>
                <w:rFonts w:cs="Times New Roman"/>
              </w:rPr>
              <w:t>juga ada beberapa isian data yang kelupaan tidak diisi seperti agama dan jenis kelamin.</w:t>
            </w:r>
          </w:p>
          <w:p w14:paraId="450D107A" w14:textId="77777777" w:rsidR="00CC6DA6" w:rsidRPr="008A10EE" w:rsidRDefault="00CC6DA6" w:rsidP="00D14FFA">
            <w:pPr>
              <w:jc w:val="both"/>
              <w:rPr>
                <w:rFonts w:cs="Times New Roman"/>
              </w:rPr>
            </w:pPr>
            <w:r w:rsidRPr="008A10EE">
              <w:rPr>
                <w:rFonts w:cs="Times New Roman"/>
              </w:rPr>
              <w:t>Antara L dan P kan sudah beda nanti kalo sudah masuk sistem. Jadi kita harus</w:t>
            </w:r>
          </w:p>
          <w:p w14:paraId="213DF5E8" w14:textId="77777777" w:rsidR="00CC6DA6" w:rsidRPr="008A10EE" w:rsidRDefault="00CC6DA6" w:rsidP="00D14FFA">
            <w:pPr>
              <w:jc w:val="both"/>
              <w:rPr>
                <w:rFonts w:cs="Times New Roman"/>
              </w:rPr>
            </w:pPr>
            <w:r w:rsidRPr="008A10EE">
              <w:rPr>
                <w:rFonts w:cs="Times New Roman"/>
              </w:rPr>
              <w:t>crosscheck lagi dan verifikasi data lagi sebelum kita masukkan. Nanti kalo kita kirakira</w:t>
            </w:r>
          </w:p>
          <w:p w14:paraId="610F9A19" w14:textId="77777777" w:rsidR="00CC6DA6" w:rsidRPr="008A10EE" w:rsidRDefault="00CC6DA6" w:rsidP="00D14FFA">
            <w:pPr>
              <w:jc w:val="both"/>
              <w:rPr>
                <w:rFonts w:cs="Times New Roman"/>
              </w:rPr>
            </w:pPr>
            <w:r w:rsidRPr="008A10EE">
              <w:rPr>
                <w:rFonts w:cs="Times New Roman"/>
              </w:rPr>
              <w:t>dari nama yang kenyataannya dia L misal kita tulis P kan nanti ada complain,</w:t>
            </w:r>
          </w:p>
          <w:p w14:paraId="2E97A29A" w14:textId="77777777" w:rsidR="00CC6DA6" w:rsidRPr="008A10EE" w:rsidRDefault="00CC6DA6" w:rsidP="00D14FFA">
            <w:pPr>
              <w:jc w:val="both"/>
              <w:rPr>
                <w:rFonts w:cs="Times New Roman"/>
              </w:rPr>
            </w:pPr>
            <w:r w:rsidRPr="008A10EE">
              <w:rPr>
                <w:rFonts w:cs="Times New Roman"/>
              </w:rPr>
              <w:t>ngerubah lagi kita. Tempat lahir itu juga sensitive karena kan itu nanti keluarnya juga</w:t>
            </w:r>
          </w:p>
          <w:p w14:paraId="7F5368DB" w14:textId="0A45A88B" w:rsidR="00CC6DA6" w:rsidRPr="008A10EE" w:rsidRDefault="00CC6DA6" w:rsidP="00D14FFA">
            <w:pPr>
              <w:jc w:val="both"/>
              <w:rPr>
                <w:rFonts w:cs="Times New Roman"/>
              </w:rPr>
            </w:pPr>
            <w:r w:rsidRPr="008A10EE">
              <w:rPr>
                <w:rFonts w:cs="Times New Roman"/>
              </w:rPr>
              <w:t>diijazah.</w:t>
            </w:r>
          </w:p>
        </w:tc>
      </w:tr>
      <w:tr w:rsidR="00CC6DA6" w:rsidRPr="008A10EE" w14:paraId="45E4858F" w14:textId="77777777" w:rsidTr="004F36FD">
        <w:tc>
          <w:tcPr>
            <w:tcW w:w="2787" w:type="dxa"/>
          </w:tcPr>
          <w:p w14:paraId="6BE83920" w14:textId="63350D5D" w:rsidR="00CC6DA6" w:rsidRPr="008A10EE" w:rsidRDefault="00CC6DA6" w:rsidP="00D14FFA">
            <w:pPr>
              <w:jc w:val="both"/>
              <w:rPr>
                <w:rFonts w:cs="Times New Roman"/>
              </w:rPr>
            </w:pPr>
            <w:r w:rsidRPr="008A10EE">
              <w:rPr>
                <w:rFonts w:cs="Times New Roman"/>
              </w:rPr>
              <w:lastRenderedPageBreak/>
              <w:t>dari ke-3 SIM ini apakah sudah memenuhi kebutuhan dari universitasnya sendiri pak?</w:t>
            </w:r>
          </w:p>
        </w:tc>
        <w:tc>
          <w:tcPr>
            <w:tcW w:w="2788" w:type="dxa"/>
          </w:tcPr>
          <w:p w14:paraId="46E47836" w14:textId="073E22B3" w:rsidR="00CC6DA6" w:rsidRPr="008A10EE" w:rsidRDefault="00CC6DA6" w:rsidP="00D14FFA">
            <w:pPr>
              <w:jc w:val="both"/>
              <w:rPr>
                <w:rFonts w:cs="Times New Roman"/>
              </w:rPr>
            </w:pPr>
            <w:r w:rsidRPr="008A10EE">
              <w:rPr>
                <w:rFonts w:cs="Times New Roman"/>
              </w:rPr>
              <w:t>Alhamdulillah sementara ini sudah</w:t>
            </w:r>
          </w:p>
        </w:tc>
      </w:tr>
      <w:tr w:rsidR="00CC6DA6" w:rsidRPr="008A10EE" w14:paraId="5D06C1AA" w14:textId="77777777" w:rsidTr="004F36FD">
        <w:tc>
          <w:tcPr>
            <w:tcW w:w="2787" w:type="dxa"/>
          </w:tcPr>
          <w:p w14:paraId="194C3DC3" w14:textId="37EBEF6F" w:rsidR="00CC6DA6" w:rsidRPr="008A10EE" w:rsidRDefault="00CC6DA6" w:rsidP="00D14FFA">
            <w:pPr>
              <w:jc w:val="both"/>
              <w:rPr>
                <w:rFonts w:cs="Times New Roman"/>
              </w:rPr>
            </w:pPr>
            <w:r w:rsidRPr="008A10EE">
              <w:rPr>
                <w:rFonts w:cs="Times New Roman"/>
              </w:rPr>
              <w:t>sudah itu apakah benar-benar sudah lancer dalam pengimplementasiannya pak?</w:t>
            </w:r>
          </w:p>
        </w:tc>
        <w:tc>
          <w:tcPr>
            <w:tcW w:w="2788" w:type="dxa"/>
          </w:tcPr>
          <w:p w14:paraId="49C0BBFF" w14:textId="77777777" w:rsidR="00CC6DA6" w:rsidRPr="008A10EE" w:rsidRDefault="00CC6DA6" w:rsidP="00D14FFA">
            <w:pPr>
              <w:jc w:val="both"/>
              <w:rPr>
                <w:rFonts w:cs="Times New Roman"/>
              </w:rPr>
            </w:pPr>
            <w:r w:rsidRPr="008A10EE">
              <w:rPr>
                <w:rFonts w:cs="Times New Roman"/>
              </w:rPr>
              <w:t>Ya kalau sejauh ini untuk kebutuhan universitas sudah, kalau ada beberapa kebutuhan</w:t>
            </w:r>
          </w:p>
          <w:p w14:paraId="01F90CE4" w14:textId="77777777" w:rsidR="00CC6DA6" w:rsidRPr="008A10EE" w:rsidRDefault="00CC6DA6" w:rsidP="00D14FFA">
            <w:pPr>
              <w:jc w:val="both"/>
              <w:rPr>
                <w:rFonts w:cs="Times New Roman"/>
              </w:rPr>
            </w:pPr>
            <w:r w:rsidRPr="008A10EE">
              <w:rPr>
                <w:rFonts w:cs="Times New Roman"/>
              </w:rPr>
              <w:t>yang butuh untuk dipenuhi oleh sistem ini dari kaminya akan melakukan Custom, dan</w:t>
            </w:r>
          </w:p>
          <w:p w14:paraId="1CEA2128" w14:textId="4A7045D8" w:rsidR="00CC6DA6" w:rsidRPr="008A10EE" w:rsidRDefault="00CC6DA6" w:rsidP="00D14FFA">
            <w:pPr>
              <w:jc w:val="both"/>
              <w:rPr>
                <w:rFonts w:cs="Times New Roman"/>
              </w:rPr>
            </w:pPr>
            <w:r w:rsidRPr="008A10EE">
              <w:rPr>
                <w:rFonts w:cs="Times New Roman"/>
              </w:rPr>
              <w:lastRenderedPageBreak/>
              <w:t>membuat fitur-fitur tambahan yang dibutuhin apa saja.</w:t>
            </w:r>
          </w:p>
        </w:tc>
      </w:tr>
      <w:tr w:rsidR="00CC6DA6" w:rsidRPr="008A10EE" w14:paraId="7A51DB17" w14:textId="77777777" w:rsidTr="004F36FD">
        <w:tc>
          <w:tcPr>
            <w:tcW w:w="2787" w:type="dxa"/>
          </w:tcPr>
          <w:p w14:paraId="4DDB78F2" w14:textId="703FF1CA" w:rsidR="00CC6DA6" w:rsidRPr="008A10EE" w:rsidRDefault="00CC6DA6" w:rsidP="00D14FFA">
            <w:pPr>
              <w:jc w:val="both"/>
              <w:rPr>
                <w:rFonts w:cs="Times New Roman"/>
              </w:rPr>
            </w:pPr>
            <w:r w:rsidRPr="008A10EE">
              <w:rPr>
                <w:rFonts w:cs="Times New Roman"/>
              </w:rPr>
              <w:lastRenderedPageBreak/>
              <w:t>untuk e-learningnya sampai sejauh mana aplikasi ini digunakan pak?</w:t>
            </w:r>
          </w:p>
        </w:tc>
        <w:tc>
          <w:tcPr>
            <w:tcW w:w="2788" w:type="dxa"/>
          </w:tcPr>
          <w:p w14:paraId="7D30E635" w14:textId="77777777" w:rsidR="00CC6DA6" w:rsidRPr="008A10EE" w:rsidRDefault="00CC6DA6" w:rsidP="00D14FFA">
            <w:pPr>
              <w:jc w:val="both"/>
              <w:rPr>
                <w:rFonts w:cs="Times New Roman"/>
              </w:rPr>
            </w:pPr>
            <w:r w:rsidRPr="008A10EE">
              <w:rPr>
                <w:rFonts w:cs="Times New Roman"/>
              </w:rPr>
              <w:t>untuk e-learning hanya kami pakai untuk upload materi saja. Dan kelas online juga</w:t>
            </w:r>
          </w:p>
          <w:p w14:paraId="57FC7291" w14:textId="77777777" w:rsidR="00CC6DA6" w:rsidRPr="008A10EE" w:rsidRDefault="00CC6DA6" w:rsidP="00D14FFA">
            <w:pPr>
              <w:jc w:val="both"/>
              <w:rPr>
                <w:rFonts w:cs="Times New Roman"/>
              </w:rPr>
            </w:pPr>
            <w:r w:rsidRPr="008A10EE">
              <w:rPr>
                <w:rFonts w:cs="Times New Roman"/>
              </w:rPr>
              <w:t>masih mau berjalan jadi belum sepenuhnya berjalan, untuk pengumpulan tugas juga</w:t>
            </w:r>
          </w:p>
          <w:p w14:paraId="0AC41380" w14:textId="77777777" w:rsidR="00CC6DA6" w:rsidRPr="008A10EE" w:rsidRDefault="00CC6DA6" w:rsidP="00D14FFA">
            <w:pPr>
              <w:jc w:val="both"/>
              <w:rPr>
                <w:rFonts w:cs="Times New Roman"/>
              </w:rPr>
            </w:pPr>
            <w:r w:rsidRPr="008A10EE">
              <w:rPr>
                <w:rFonts w:cs="Times New Roman"/>
              </w:rPr>
              <w:t>belum pada e-learning ini. Jadi masih by Email kepada dosen yang mengampu mata</w:t>
            </w:r>
          </w:p>
          <w:p w14:paraId="77BBCA6E" w14:textId="1F2CBB6B" w:rsidR="00CC6DA6" w:rsidRPr="008A10EE" w:rsidRDefault="00CC6DA6" w:rsidP="00D14FFA">
            <w:pPr>
              <w:jc w:val="both"/>
              <w:rPr>
                <w:rFonts w:cs="Times New Roman"/>
              </w:rPr>
            </w:pPr>
            <w:r w:rsidRPr="008A10EE">
              <w:rPr>
                <w:rFonts w:cs="Times New Roman"/>
              </w:rPr>
              <w:t>kuliahnya.</w:t>
            </w:r>
          </w:p>
        </w:tc>
      </w:tr>
      <w:tr w:rsidR="00CC6DA6" w:rsidRPr="008A10EE" w14:paraId="307219D2" w14:textId="77777777" w:rsidTr="004F36FD">
        <w:tc>
          <w:tcPr>
            <w:tcW w:w="2787" w:type="dxa"/>
          </w:tcPr>
          <w:p w14:paraId="37503DE6" w14:textId="32E2B601" w:rsidR="00CC6DA6" w:rsidRPr="008A10EE" w:rsidRDefault="00CC6DA6" w:rsidP="00D14FFA">
            <w:pPr>
              <w:jc w:val="both"/>
              <w:rPr>
                <w:rFonts w:cs="Times New Roman"/>
              </w:rPr>
            </w:pPr>
            <w:r w:rsidRPr="008A10EE">
              <w:rPr>
                <w:rFonts w:cs="Times New Roman"/>
              </w:rPr>
              <w:t>terus untuk digital library mungkin bisa bapak jelaskan pak?</w:t>
            </w:r>
          </w:p>
        </w:tc>
        <w:tc>
          <w:tcPr>
            <w:tcW w:w="2788" w:type="dxa"/>
          </w:tcPr>
          <w:p w14:paraId="1C6381AA" w14:textId="7EC22170" w:rsidR="00CC6DA6" w:rsidRPr="008A10EE" w:rsidRDefault="00CC6DA6" w:rsidP="00D14FFA">
            <w:pPr>
              <w:jc w:val="both"/>
              <w:rPr>
                <w:rFonts w:cs="Times New Roman"/>
              </w:rPr>
            </w:pPr>
            <w:r w:rsidRPr="008A10EE">
              <w:rPr>
                <w:rFonts w:cs="Times New Roman"/>
              </w:rPr>
              <w:t>terus untuk digital library mungkin bisa bapak jelaskan pak?</w:t>
            </w:r>
          </w:p>
        </w:tc>
      </w:tr>
      <w:tr w:rsidR="00CC6DA6" w:rsidRPr="008A10EE" w14:paraId="2E31A2E8" w14:textId="77777777" w:rsidTr="004F36FD">
        <w:tc>
          <w:tcPr>
            <w:tcW w:w="2787" w:type="dxa"/>
          </w:tcPr>
          <w:p w14:paraId="7A754505" w14:textId="5A45AAFE" w:rsidR="00CC6DA6" w:rsidRPr="008A10EE" w:rsidRDefault="00CC6DA6" w:rsidP="00D14FFA">
            <w:pPr>
              <w:jc w:val="both"/>
              <w:rPr>
                <w:rFonts w:cs="Times New Roman"/>
              </w:rPr>
            </w:pPr>
            <w:r w:rsidRPr="008A10EE">
              <w:rPr>
                <w:rFonts w:cs="Times New Roman"/>
              </w:rPr>
              <w:t>jadi ini sistem jalan manual ya jalan pak?</w:t>
            </w:r>
          </w:p>
        </w:tc>
        <w:tc>
          <w:tcPr>
            <w:tcW w:w="2788" w:type="dxa"/>
          </w:tcPr>
          <w:p w14:paraId="026AA5D8" w14:textId="77777777" w:rsidR="00CC6DA6" w:rsidRPr="008A10EE" w:rsidRDefault="00CC6DA6" w:rsidP="00D14FFA">
            <w:pPr>
              <w:jc w:val="both"/>
              <w:rPr>
                <w:rFonts w:cs="Times New Roman"/>
              </w:rPr>
            </w:pPr>
            <w:r w:rsidRPr="008A10EE">
              <w:rPr>
                <w:rFonts w:cs="Times New Roman"/>
              </w:rPr>
              <w:t>ya gimana-gimana yang sudah berjalan harus tetap berjalan sebagai mana mestinya.</w:t>
            </w:r>
          </w:p>
          <w:p w14:paraId="5068FDBC" w14:textId="77777777" w:rsidR="00CC6DA6" w:rsidRPr="008A10EE" w:rsidRDefault="00CC6DA6" w:rsidP="00D14FFA">
            <w:pPr>
              <w:jc w:val="both"/>
              <w:rPr>
                <w:rFonts w:cs="Times New Roman"/>
              </w:rPr>
            </w:pPr>
            <w:r w:rsidRPr="008A10EE">
              <w:rPr>
                <w:rFonts w:cs="Times New Roman"/>
              </w:rPr>
              <w:t>Kan nggak mungkin juga kita menghentikan yang manual menjadi di sistemkan kalo</w:t>
            </w:r>
          </w:p>
          <w:p w14:paraId="66DB0893" w14:textId="77777777" w:rsidR="00CC6DA6" w:rsidRPr="008A10EE" w:rsidRDefault="00CC6DA6" w:rsidP="00D14FFA">
            <w:pPr>
              <w:jc w:val="both"/>
              <w:rPr>
                <w:rFonts w:cs="Times New Roman"/>
              </w:rPr>
            </w:pPr>
            <w:r w:rsidRPr="008A10EE">
              <w:rPr>
                <w:rFonts w:cs="Times New Roman"/>
              </w:rPr>
              <w:t>belom ada kesiapan. Ya biarkan IT nya kalo sudah siap jalan ya kita jalankan, kalau</w:t>
            </w:r>
          </w:p>
          <w:p w14:paraId="7FE5CE8B" w14:textId="55861F7D" w:rsidR="00CC6DA6" w:rsidRPr="008A10EE" w:rsidRDefault="00CC6DA6" w:rsidP="00D14FFA">
            <w:pPr>
              <w:jc w:val="both"/>
              <w:rPr>
                <w:rFonts w:cs="Times New Roman"/>
              </w:rPr>
            </w:pPr>
            <w:r w:rsidRPr="008A10EE">
              <w:rPr>
                <w:rFonts w:cs="Times New Roman"/>
              </w:rPr>
              <w:t>manual juga ternyata membantu proses dan itu masih bisa berjalan ya kita jalankan juga tidak serta merta kita hentikan dan kita ganti kalo memang dasarannya belum siap benar</w:t>
            </w:r>
          </w:p>
        </w:tc>
      </w:tr>
      <w:tr w:rsidR="00CC6DA6" w:rsidRPr="008A10EE" w14:paraId="1F37429C" w14:textId="77777777" w:rsidTr="004F36FD">
        <w:tc>
          <w:tcPr>
            <w:tcW w:w="2787" w:type="dxa"/>
          </w:tcPr>
          <w:p w14:paraId="7A910163" w14:textId="5BD133D8" w:rsidR="00CC6DA6" w:rsidRPr="008A10EE" w:rsidRDefault="00CC6DA6" w:rsidP="00D14FFA">
            <w:pPr>
              <w:jc w:val="both"/>
              <w:rPr>
                <w:rFonts w:cs="Times New Roman"/>
              </w:rPr>
            </w:pPr>
            <w:r w:rsidRPr="008A10EE">
              <w:rPr>
                <w:rFonts w:cs="Times New Roman"/>
              </w:rPr>
              <w:lastRenderedPageBreak/>
              <w:t>menurut bapak implementasi suatu sistem dalam organisasi dapat dikatakan sukses itu yang bagaimana pak?</w:t>
            </w:r>
          </w:p>
        </w:tc>
        <w:tc>
          <w:tcPr>
            <w:tcW w:w="2788" w:type="dxa"/>
          </w:tcPr>
          <w:p w14:paraId="27EF37AA" w14:textId="54D662FB" w:rsidR="00CC6DA6" w:rsidRPr="008A10EE" w:rsidRDefault="00CC6DA6" w:rsidP="00D14FFA">
            <w:pPr>
              <w:jc w:val="both"/>
              <w:rPr>
                <w:rFonts w:cs="Times New Roman"/>
              </w:rPr>
            </w:pPr>
            <w:r w:rsidRPr="008A10EE">
              <w:rPr>
                <w:rFonts w:cs="Times New Roman"/>
              </w:rPr>
              <w:t>Kalau menurut saya implementasi itu bisa dikatakan sukses apabila sudah 80% dari sistem itu sudah bisa mendatangkan ketergantungan dari organisasi itu sendiri. Kemudian untuk user sendiri yang mungkin memang sudah tidak mudah lagi. Katakanlah mengoperasikan HP saja mungkin masih agak kesulitan, tapi ketika mereka melihat anak-anak atau bahkan cucu-cucu mereka sendiri mahir dan sudah bisa mengoperasikan HP otomatis ini akan menjadikan suatu keadaan pendorong tersendiri. Dimana ketika mereka melihat orangtuanya tidak bisa mengoperasikan HP istilahnya seperti “ngoperasikan hp kayak gini ae gak bisa” itu akan menjadikan cambuk tersendiri sehingga mau nggak mau mereka dituntut untuk mau belajar dan bisa.</w:t>
            </w:r>
          </w:p>
        </w:tc>
      </w:tr>
      <w:tr w:rsidR="00CC6DA6" w:rsidRPr="008A10EE" w14:paraId="564DE615" w14:textId="77777777" w:rsidTr="004F36FD">
        <w:tc>
          <w:tcPr>
            <w:tcW w:w="2787" w:type="dxa"/>
          </w:tcPr>
          <w:p w14:paraId="70A58DA1" w14:textId="080449EC" w:rsidR="00CC6DA6" w:rsidRPr="008A10EE" w:rsidRDefault="00CC6DA6" w:rsidP="00D14FFA">
            <w:pPr>
              <w:jc w:val="both"/>
              <w:rPr>
                <w:rFonts w:cs="Times New Roman"/>
              </w:rPr>
            </w:pPr>
            <w:r w:rsidRPr="008A10EE">
              <w:rPr>
                <w:rFonts w:cs="Times New Roman"/>
              </w:rPr>
              <w:t>Bagaimana peran dari stakeholder yang terkait dalam implementasi sistem yang baru?</w:t>
            </w:r>
          </w:p>
        </w:tc>
        <w:tc>
          <w:tcPr>
            <w:tcW w:w="2788" w:type="dxa"/>
          </w:tcPr>
          <w:p w14:paraId="1A374B3B" w14:textId="79562098" w:rsidR="00CC6DA6" w:rsidRPr="008A10EE" w:rsidRDefault="00CC6DA6" w:rsidP="00D14FFA">
            <w:pPr>
              <w:jc w:val="both"/>
              <w:rPr>
                <w:rFonts w:cs="Times New Roman"/>
              </w:rPr>
            </w:pPr>
            <w:r w:rsidRPr="008A10EE">
              <w:rPr>
                <w:rFonts w:cs="Times New Roman"/>
              </w:rPr>
              <w:t>Kalau masalah itu yah mendukung saja dalam pengembangan system yang ada di sini. Jika sudah selesai yah di cek dan d evaluasi memang sesuai apa tidak sistemnya</w:t>
            </w:r>
          </w:p>
        </w:tc>
      </w:tr>
      <w:tr w:rsidR="00CC6DA6" w:rsidRPr="008A10EE" w14:paraId="77259E85" w14:textId="77777777" w:rsidTr="004F36FD">
        <w:tc>
          <w:tcPr>
            <w:tcW w:w="2787" w:type="dxa"/>
          </w:tcPr>
          <w:p w14:paraId="12E4605D" w14:textId="193BD4DB" w:rsidR="00CC6DA6" w:rsidRPr="008A10EE" w:rsidRDefault="00CC6DA6" w:rsidP="00D14FFA">
            <w:pPr>
              <w:jc w:val="both"/>
              <w:rPr>
                <w:rFonts w:cs="Times New Roman"/>
              </w:rPr>
            </w:pPr>
            <w:r w:rsidRPr="008A10EE">
              <w:rPr>
                <w:rFonts w:cs="Times New Roman"/>
              </w:rPr>
              <w:lastRenderedPageBreak/>
              <w:t>Apakah sistem yang baru sudah sesuai dengan ekspektasi stakeholder? Jika belum di bagian mana yang belum sesuai?</w:t>
            </w:r>
          </w:p>
        </w:tc>
        <w:tc>
          <w:tcPr>
            <w:tcW w:w="2788" w:type="dxa"/>
          </w:tcPr>
          <w:p w14:paraId="5E517C97" w14:textId="21AD885A" w:rsidR="00CC6DA6" w:rsidRPr="008A10EE" w:rsidRDefault="00CC6DA6" w:rsidP="00D14FFA">
            <w:pPr>
              <w:jc w:val="both"/>
              <w:rPr>
                <w:rFonts w:cs="Times New Roman"/>
              </w:rPr>
            </w:pPr>
            <w:r w:rsidRPr="008A10EE">
              <w:rPr>
                <w:rFonts w:cs="Times New Roman"/>
              </w:rPr>
              <w:t>Untuk sementara ini sudah memenuhi kebutuhan dan ekspektasi</w:t>
            </w:r>
          </w:p>
        </w:tc>
      </w:tr>
      <w:tr w:rsidR="00CC6DA6" w:rsidRPr="008A10EE" w14:paraId="4A3A715E" w14:textId="77777777" w:rsidTr="004F36FD">
        <w:tc>
          <w:tcPr>
            <w:tcW w:w="2787" w:type="dxa"/>
          </w:tcPr>
          <w:p w14:paraId="1B43328C" w14:textId="7548C23B" w:rsidR="00CC6DA6" w:rsidRPr="008A10EE" w:rsidRDefault="00CC6DA6" w:rsidP="00D14FFA">
            <w:pPr>
              <w:jc w:val="both"/>
              <w:rPr>
                <w:rFonts w:cs="Times New Roman"/>
              </w:rPr>
            </w:pPr>
            <w:r w:rsidRPr="008A10EE">
              <w:rPr>
                <w:rFonts w:cs="Times New Roman"/>
              </w:rPr>
              <w:t>Adakah hambatan khusus dari stakeholder dalam implementasi sistem yang baru? Misalnya dalam segi anggaran</w:t>
            </w:r>
          </w:p>
        </w:tc>
        <w:tc>
          <w:tcPr>
            <w:tcW w:w="2788" w:type="dxa"/>
          </w:tcPr>
          <w:p w14:paraId="7BF6E84B" w14:textId="7E8B75AF" w:rsidR="00CC6DA6" w:rsidRPr="008A10EE" w:rsidRDefault="00CC6DA6" w:rsidP="00D14FFA">
            <w:pPr>
              <w:jc w:val="both"/>
              <w:rPr>
                <w:rFonts w:cs="Times New Roman"/>
              </w:rPr>
            </w:pPr>
            <w:r w:rsidRPr="008A10EE">
              <w:rPr>
                <w:rFonts w:cs="Times New Roman"/>
              </w:rPr>
              <w:t>Kalau anggaran sudah mencukupi, jika kurang langsung buat laporan dana yang kurang itu berapa lalu dipertimbangkan. Tapi selama ini tidak ada masalah dengan anggaran</w:t>
            </w:r>
          </w:p>
        </w:tc>
      </w:tr>
      <w:tr w:rsidR="00CC6DA6" w:rsidRPr="008A10EE" w14:paraId="794C4739" w14:textId="77777777" w:rsidTr="004F36FD">
        <w:tc>
          <w:tcPr>
            <w:tcW w:w="2787" w:type="dxa"/>
          </w:tcPr>
          <w:p w14:paraId="14772B9D" w14:textId="1C704908" w:rsidR="00CC6DA6" w:rsidRPr="008A10EE" w:rsidRDefault="00CC6DA6" w:rsidP="00D14FFA">
            <w:pPr>
              <w:jc w:val="both"/>
              <w:rPr>
                <w:rFonts w:cs="Times New Roman"/>
              </w:rPr>
            </w:pPr>
            <w:r w:rsidRPr="008A10EE">
              <w:rPr>
                <w:rFonts w:cs="Times New Roman"/>
              </w:rPr>
              <w:t>Orang IT yang dimiliki oleh Universitas ini sendiri kalo boleh tau berapa pak?</w:t>
            </w:r>
          </w:p>
        </w:tc>
        <w:tc>
          <w:tcPr>
            <w:tcW w:w="2788" w:type="dxa"/>
          </w:tcPr>
          <w:p w14:paraId="3AD0DA1C" w14:textId="2BA6E94D" w:rsidR="00CC6DA6" w:rsidRPr="008A10EE" w:rsidRDefault="00CC6DA6" w:rsidP="00D14FFA">
            <w:pPr>
              <w:jc w:val="both"/>
              <w:rPr>
                <w:rFonts w:cs="Times New Roman"/>
              </w:rPr>
            </w:pPr>
            <w:r w:rsidRPr="008A10EE">
              <w:rPr>
                <w:rFonts w:cs="Times New Roman"/>
              </w:rPr>
              <w:t>Hanya 2. Hanya saya dan Mas Dani saja</w:t>
            </w:r>
          </w:p>
        </w:tc>
      </w:tr>
      <w:tr w:rsidR="00CC6DA6" w:rsidRPr="008A10EE" w14:paraId="0FC9E6F1" w14:textId="77777777" w:rsidTr="004F36FD">
        <w:tc>
          <w:tcPr>
            <w:tcW w:w="2787" w:type="dxa"/>
          </w:tcPr>
          <w:p w14:paraId="4A649180" w14:textId="38A6749E" w:rsidR="00CC6DA6" w:rsidRPr="008A10EE" w:rsidRDefault="00CC6DA6" w:rsidP="00D14FFA">
            <w:pPr>
              <w:jc w:val="both"/>
              <w:rPr>
                <w:rFonts w:cs="Times New Roman"/>
              </w:rPr>
            </w:pPr>
            <w:r w:rsidRPr="008A10EE">
              <w:rPr>
                <w:rFonts w:cs="Times New Roman"/>
              </w:rPr>
              <w:t>untuk ke-3 sistem ini kan sudah terimplementasi pak. Untuk kesiapan User tiap individu dan divisinya sendiri sejauh mana kesiapannya pak?</w:t>
            </w:r>
          </w:p>
        </w:tc>
        <w:tc>
          <w:tcPr>
            <w:tcW w:w="2788" w:type="dxa"/>
          </w:tcPr>
          <w:p w14:paraId="0F2EC1B5" w14:textId="62D51CE3" w:rsidR="00CC6DA6" w:rsidRPr="008A10EE" w:rsidRDefault="00CC6DA6" w:rsidP="00D14FFA">
            <w:pPr>
              <w:jc w:val="both"/>
              <w:rPr>
                <w:rFonts w:cs="Times New Roman"/>
              </w:rPr>
            </w:pPr>
            <w:r w:rsidRPr="008A10EE">
              <w:rPr>
                <w:rFonts w:cs="Times New Roman"/>
              </w:rPr>
              <w:t xml:space="preserve">kalau dibilang siap nggak siap sih harus siap. Kan ini juga suatu perubahan ya dalam suatu organisasi sendiri. Karena kan memang untuk menuju ke perubahan itu dibutuhkan sebuah usaha yang cukup besar juga, dari yang tadinya manual kemudian disistemkan itu ya butuh kitanya untuk menyadarkan mereka, bahkan lebih kearah menggiring mereka bahwa “Apa sih manfaat yang bakal saya dapet dengan memakai sistem seperti ini”. Karena kita sebagai orang IT kan pasti sudah ada bayangan ini sistem nanti kedepannya bakal dibawa kemana dan </w:t>
            </w:r>
            <w:r w:rsidRPr="008A10EE">
              <w:rPr>
                <w:rFonts w:cs="Times New Roman"/>
              </w:rPr>
              <w:lastRenderedPageBreak/>
              <w:t>mendatangkan manfaat apa saja ketika sudah diimplementasikan. Tapi untuk orang-orang non-IT kan tidak sampai terfikir sampai sejauh itu.</w:t>
            </w:r>
          </w:p>
        </w:tc>
      </w:tr>
      <w:tr w:rsidR="00CC6DA6" w:rsidRPr="008A10EE" w14:paraId="0AD5395E" w14:textId="77777777" w:rsidTr="004F36FD">
        <w:tc>
          <w:tcPr>
            <w:tcW w:w="2787" w:type="dxa"/>
          </w:tcPr>
          <w:p w14:paraId="0DE4D8A5" w14:textId="34B55EAA" w:rsidR="00CC6DA6" w:rsidRPr="008A10EE" w:rsidRDefault="00CC6DA6" w:rsidP="00D14FFA">
            <w:pPr>
              <w:jc w:val="both"/>
              <w:rPr>
                <w:rFonts w:cs="Times New Roman"/>
              </w:rPr>
            </w:pPr>
            <w:r w:rsidRPr="008A10EE">
              <w:rPr>
                <w:rFonts w:cs="Times New Roman"/>
              </w:rPr>
              <w:lastRenderedPageBreak/>
              <w:t>untuk mengatasi User yang mungkin agak kurang aware terhadap teknologi sendiri gimana pak?</w:t>
            </w:r>
          </w:p>
        </w:tc>
        <w:tc>
          <w:tcPr>
            <w:tcW w:w="2788" w:type="dxa"/>
          </w:tcPr>
          <w:p w14:paraId="1F57EABE" w14:textId="6F417733" w:rsidR="00CC6DA6" w:rsidRPr="008A10EE" w:rsidRDefault="00CC6DA6" w:rsidP="00D14FFA">
            <w:pPr>
              <w:jc w:val="both"/>
              <w:rPr>
                <w:rFonts w:cs="Times New Roman"/>
              </w:rPr>
            </w:pPr>
            <w:r w:rsidRPr="008A10EE">
              <w:rPr>
                <w:rFonts w:cs="Times New Roman"/>
              </w:rPr>
              <w:t>Ya kita kasih pemahaman dan pengajaran teknologi sedikit-sedikit. Karena faktor lingkungan kan juga penting dalam implementasi sebuah sistem dalam lingkungan organisasi. Sebenernya aware terhadap sistem itu sendiri juga dipengaruhi beberapa faktor selain kemampuan seseorang dalam seberapa mengertinya terhadap teknologi, umur dan pekerjaan seseorang juga mempengaruhi.</w:t>
            </w:r>
          </w:p>
        </w:tc>
      </w:tr>
      <w:tr w:rsidR="00CC6DA6" w:rsidRPr="008A10EE" w14:paraId="12F50913" w14:textId="77777777" w:rsidTr="004F36FD">
        <w:tc>
          <w:tcPr>
            <w:tcW w:w="2787" w:type="dxa"/>
          </w:tcPr>
          <w:p w14:paraId="7F50955D" w14:textId="410CFF2C" w:rsidR="00CC6DA6" w:rsidRPr="008A10EE" w:rsidRDefault="00CC6DA6" w:rsidP="00D14FFA">
            <w:pPr>
              <w:jc w:val="both"/>
              <w:rPr>
                <w:rFonts w:cs="Times New Roman"/>
              </w:rPr>
            </w:pPr>
            <w:r w:rsidRPr="008A10EE">
              <w:rPr>
                <w:rFonts w:cs="Times New Roman"/>
              </w:rPr>
              <w:t>kami lihat waktu survey pertama kali kesini pas siang hari kok cukup sepi ya pak. Justru kalo malam lumayan rame. Apa ini khusus membuka kelas malam begitu?</w:t>
            </w:r>
          </w:p>
        </w:tc>
        <w:tc>
          <w:tcPr>
            <w:tcW w:w="2788" w:type="dxa"/>
          </w:tcPr>
          <w:p w14:paraId="517F127C" w14:textId="362CED28" w:rsidR="00CC6DA6" w:rsidRPr="008A10EE" w:rsidRDefault="00CC6DA6" w:rsidP="00D14FFA">
            <w:pPr>
              <w:jc w:val="both"/>
              <w:rPr>
                <w:rFonts w:cs="Times New Roman"/>
              </w:rPr>
            </w:pPr>
            <w:r w:rsidRPr="008A10EE">
              <w:rPr>
                <w:rFonts w:cs="Times New Roman"/>
              </w:rPr>
              <w:t>Ya kita juga membuka kelas malam. Tapi kelas pagi atau siang juga membuka. Tapi lebih banyakan mahasiswa kami yang mengambil kelas malam karena kebanyakan mahasiswa kelas malam adalah yang sudah bekerja. Pegawai yang sambil kuliah begitu ketika pagi sampai siang mereka bekerja malamnya mereka berkuliah.</w:t>
            </w:r>
          </w:p>
        </w:tc>
      </w:tr>
      <w:tr w:rsidR="00CC6DA6" w:rsidRPr="008A10EE" w14:paraId="4A77F245" w14:textId="77777777" w:rsidTr="004F36FD">
        <w:tc>
          <w:tcPr>
            <w:tcW w:w="2787" w:type="dxa"/>
          </w:tcPr>
          <w:p w14:paraId="1E67B785" w14:textId="479EC3A3" w:rsidR="00CC6DA6" w:rsidRPr="008A10EE" w:rsidRDefault="00CC6DA6" w:rsidP="00D14FFA">
            <w:pPr>
              <w:jc w:val="both"/>
              <w:rPr>
                <w:rFonts w:cs="Times New Roman"/>
              </w:rPr>
            </w:pPr>
            <w:r w:rsidRPr="008A10EE">
              <w:rPr>
                <w:rFonts w:cs="Times New Roman"/>
              </w:rPr>
              <w:t>untuk Range umur mahasiswa sini kebanyakan umur berapa pak?</w:t>
            </w:r>
          </w:p>
        </w:tc>
        <w:tc>
          <w:tcPr>
            <w:tcW w:w="2788" w:type="dxa"/>
          </w:tcPr>
          <w:p w14:paraId="0BF82A35" w14:textId="1FD3D7C6" w:rsidR="00CC6DA6" w:rsidRPr="008A10EE" w:rsidRDefault="00CC6DA6" w:rsidP="00D14FFA">
            <w:pPr>
              <w:jc w:val="both"/>
              <w:rPr>
                <w:rFonts w:cs="Times New Roman"/>
              </w:rPr>
            </w:pPr>
            <w:r w:rsidRPr="008A10EE">
              <w:rPr>
                <w:rFonts w:cs="Times New Roman"/>
              </w:rPr>
              <w:t xml:space="preserve">yang muda-muda seperti sampean ini ya ada. Tapi kebanyakan bapak-bapak </w:t>
            </w:r>
            <w:r w:rsidRPr="008A10EE">
              <w:rPr>
                <w:rFonts w:cs="Times New Roman"/>
              </w:rPr>
              <w:lastRenderedPageBreak/>
              <w:t>dan ibu-ibu yang sudah bekerja sebagai pegawai yang kuliah lagi untuk mendapat gelar guna kenaikan pangkat ditempat kerjanya.</w:t>
            </w:r>
          </w:p>
        </w:tc>
      </w:tr>
      <w:tr w:rsidR="00CC6DA6" w:rsidRPr="008A10EE" w14:paraId="347F86F3" w14:textId="77777777" w:rsidTr="004F36FD">
        <w:tc>
          <w:tcPr>
            <w:tcW w:w="2787" w:type="dxa"/>
          </w:tcPr>
          <w:p w14:paraId="26E41BD5" w14:textId="7D0B56F5" w:rsidR="00CC6DA6" w:rsidRPr="008A10EE" w:rsidRDefault="00CC6DA6" w:rsidP="00D14FFA">
            <w:pPr>
              <w:jc w:val="both"/>
              <w:rPr>
                <w:rFonts w:cs="Times New Roman"/>
              </w:rPr>
            </w:pPr>
            <w:r w:rsidRPr="008A10EE">
              <w:rPr>
                <w:rFonts w:cs="Times New Roman"/>
              </w:rPr>
              <w:lastRenderedPageBreak/>
              <w:t>Nah seperti yang bapak jelaskan tadi umur juga menjadi salah satu faktor orang aware tidaknya terhadap teknologi ya pak. Itu gimana mengatasi mahasiswa yang mungkin umurnya sudah tidak muda lagi.</w:t>
            </w:r>
          </w:p>
        </w:tc>
        <w:tc>
          <w:tcPr>
            <w:tcW w:w="2788" w:type="dxa"/>
          </w:tcPr>
          <w:p w14:paraId="180C8CBA" w14:textId="2C626DEF" w:rsidR="00CC6DA6" w:rsidRPr="008A10EE" w:rsidRDefault="00CC6DA6" w:rsidP="00D14FFA">
            <w:pPr>
              <w:jc w:val="both"/>
              <w:rPr>
                <w:rFonts w:cs="Times New Roman"/>
              </w:rPr>
            </w:pPr>
            <w:r w:rsidRPr="008A10EE">
              <w:rPr>
                <w:rFonts w:cs="Times New Roman"/>
              </w:rPr>
              <w:t>Ya itu tadi, kita beri sosialisasi jika mau diterapkan suatu aplikasi sistem informasi kita ajari kita beri tahu caranya. Kalau masih ada kesulitan dari admin membantu untuk memasukkan. Contohnya siakad untuk mahasiswa yang muda-muda mungkin kesannya kepada keren gitu jadi mereka sudah tidak asing lagi gimana cara krs.an online kalo untuk yang tidak muda lagi mungkin akan kami bantu dengan mereka mengisi form dan admin yang menginputkan. Ya tidak semua User dari mahasiswa kami paksa lah. Pelan-pelan begitu. Karena kan kalo bicara soal teknologi khususnya IT dalam proses organisasi mana yang akan membantu mempercepat pekerjaan ya kita jalankan</w:t>
            </w:r>
          </w:p>
        </w:tc>
      </w:tr>
      <w:tr w:rsidR="00CC6DA6" w:rsidRPr="008A10EE" w14:paraId="5CEE6B64" w14:textId="77777777" w:rsidTr="004F36FD">
        <w:tc>
          <w:tcPr>
            <w:tcW w:w="2787" w:type="dxa"/>
          </w:tcPr>
          <w:p w14:paraId="05D0B53C" w14:textId="40E55B40" w:rsidR="00CC6DA6" w:rsidRPr="008A10EE" w:rsidRDefault="00CC6DA6" w:rsidP="00D14FFA">
            <w:pPr>
              <w:jc w:val="both"/>
              <w:rPr>
                <w:rFonts w:cs="Times New Roman"/>
              </w:rPr>
            </w:pPr>
            <w:r w:rsidRPr="008A10EE">
              <w:rPr>
                <w:rFonts w:cs="Times New Roman"/>
              </w:rPr>
              <w:t xml:space="preserve">untuk kendala di resource mungkin pak. Kan Cuma berdua nih pak dwi dan mas </w:t>
            </w:r>
            <w:r w:rsidRPr="008A10EE">
              <w:rPr>
                <w:rFonts w:cs="Times New Roman"/>
              </w:rPr>
              <w:lastRenderedPageBreak/>
              <w:t>dani saja bagian IT nya disini?</w:t>
            </w:r>
          </w:p>
        </w:tc>
        <w:tc>
          <w:tcPr>
            <w:tcW w:w="2788" w:type="dxa"/>
          </w:tcPr>
          <w:p w14:paraId="32C57A37" w14:textId="04BF75D1" w:rsidR="00CC6DA6" w:rsidRPr="008A10EE" w:rsidRDefault="00CC6DA6" w:rsidP="00D14FFA">
            <w:pPr>
              <w:jc w:val="both"/>
              <w:rPr>
                <w:rFonts w:cs="Times New Roman"/>
              </w:rPr>
            </w:pPr>
            <w:r w:rsidRPr="008A10EE">
              <w:rPr>
                <w:rFonts w:cs="Times New Roman"/>
              </w:rPr>
              <w:lastRenderedPageBreak/>
              <w:t xml:space="preserve">sejauh ini cukup sih berdua saja. Ya itu tadi mungkin lebih ke konversi data. Kalau untuk inputnya kan kita ada </w:t>
            </w:r>
            <w:r w:rsidRPr="008A10EE">
              <w:rPr>
                <w:rFonts w:cs="Times New Roman"/>
              </w:rPr>
              <w:lastRenderedPageBreak/>
              <w:t>admin. Tapi tetap yang bertanggungjawab terhadap data tersebut kita. Repotnya kalau keliru kan harus verifikasi. Jadi kendalanya di Input Data</w:t>
            </w:r>
          </w:p>
        </w:tc>
      </w:tr>
    </w:tbl>
    <w:p w14:paraId="1DA2EE39" w14:textId="77777777" w:rsidR="00E04F41" w:rsidRPr="008A10EE" w:rsidRDefault="00E04F41" w:rsidP="001B0998">
      <w:pPr>
        <w:rPr>
          <w:rFonts w:cs="Times New Roman"/>
          <w:lang w:val="en-US"/>
        </w:rPr>
      </w:pPr>
    </w:p>
    <w:p w14:paraId="2BFA6B88" w14:textId="5F055FB9" w:rsidR="00C8119B" w:rsidRPr="008A10EE" w:rsidRDefault="00C8119B" w:rsidP="001B0998">
      <w:pPr>
        <w:contextualSpacing/>
        <w:rPr>
          <w:rFonts w:cs="Times New Roman"/>
          <w:b/>
          <w:bCs/>
          <w:lang w:val="en-US"/>
        </w:rPr>
      </w:pPr>
      <w:bookmarkStart w:id="1243" w:name="_Hlk45787003"/>
      <w:r w:rsidRPr="008A10EE">
        <w:rPr>
          <w:rFonts w:cs="Times New Roman"/>
          <w:b/>
          <w:bCs/>
          <w:lang w:val="en-US"/>
        </w:rPr>
        <w:t>Transkrip Wawancara Responden 17</w:t>
      </w:r>
    </w:p>
    <w:bookmarkEnd w:id="1243"/>
    <w:p w14:paraId="40FC1321" w14:textId="0C4717AC"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Adi Buana Surabaya</w:t>
      </w:r>
      <w:r w:rsidR="00D14FFA" w:rsidRPr="008A10EE">
        <w:rPr>
          <w:rFonts w:cs="Times New Roman"/>
        </w:rPr>
        <w:t>.</w:t>
      </w:r>
    </w:p>
    <w:p w14:paraId="1E63CD8B" w14:textId="77777777" w:rsidR="00D14FFA" w:rsidRPr="008A10EE" w:rsidRDefault="00D14FFA" w:rsidP="001B0998">
      <w:pPr>
        <w:rPr>
          <w:rFonts w:cs="Times New Roman"/>
          <w:lang w:val="en-US"/>
        </w:rPr>
      </w:pPr>
    </w:p>
    <w:p w14:paraId="34BF907B" w14:textId="0907BCB8" w:rsidR="00D14FFA" w:rsidRPr="008A10EE" w:rsidRDefault="00D14FFA" w:rsidP="00D14FFA">
      <w:pPr>
        <w:pStyle w:val="Caption"/>
        <w:keepNext/>
        <w:rPr>
          <w:rFonts w:cs="Times New Roman"/>
        </w:rPr>
      </w:pPr>
      <w:bookmarkStart w:id="1244" w:name="_Toc48471673"/>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3</w:t>
      </w:r>
      <w:r w:rsidR="00182426">
        <w:rPr>
          <w:rFonts w:cs="Times New Roman"/>
        </w:rPr>
        <w:fldChar w:fldCharType="end"/>
      </w:r>
      <w:r w:rsidRPr="008A10EE">
        <w:rPr>
          <w:rFonts w:cs="Times New Roman"/>
        </w:rPr>
        <w:t xml:space="preserve"> Transkrip Wawancara Responden 17</w:t>
      </w:r>
      <w:bookmarkEnd w:id="1244"/>
    </w:p>
    <w:tbl>
      <w:tblPr>
        <w:tblStyle w:val="TableGrid"/>
        <w:tblW w:w="0" w:type="auto"/>
        <w:tblLook w:val="04A0" w:firstRow="1" w:lastRow="0" w:firstColumn="1" w:lastColumn="0" w:noHBand="0" w:noVBand="1"/>
      </w:tblPr>
      <w:tblGrid>
        <w:gridCol w:w="2135"/>
        <w:gridCol w:w="1841"/>
        <w:gridCol w:w="1599"/>
      </w:tblGrid>
      <w:tr w:rsidR="00C8119B" w:rsidRPr="008A10EE" w14:paraId="0649937E" w14:textId="77777777" w:rsidTr="00981897">
        <w:trPr>
          <w:tblHeader/>
        </w:trPr>
        <w:tc>
          <w:tcPr>
            <w:tcW w:w="2135" w:type="dxa"/>
          </w:tcPr>
          <w:p w14:paraId="51B5E454" w14:textId="77777777" w:rsidR="00C8119B" w:rsidRPr="00981897" w:rsidRDefault="00C8119B" w:rsidP="001B0998">
            <w:pPr>
              <w:jc w:val="center"/>
              <w:rPr>
                <w:rFonts w:cs="Times New Roman"/>
                <w:b/>
                <w:bCs/>
              </w:rPr>
            </w:pPr>
            <w:r w:rsidRPr="00981897">
              <w:rPr>
                <w:rFonts w:cs="Times New Roman"/>
                <w:b/>
                <w:bCs/>
              </w:rPr>
              <w:t>Profil PT</w:t>
            </w:r>
          </w:p>
        </w:tc>
        <w:tc>
          <w:tcPr>
            <w:tcW w:w="1841" w:type="dxa"/>
          </w:tcPr>
          <w:p w14:paraId="4A0554B0" w14:textId="77777777" w:rsidR="00C8119B" w:rsidRPr="00981897" w:rsidRDefault="00C8119B" w:rsidP="001B0998">
            <w:pPr>
              <w:jc w:val="center"/>
              <w:rPr>
                <w:rFonts w:cs="Times New Roman"/>
                <w:b/>
                <w:bCs/>
              </w:rPr>
            </w:pPr>
            <w:r w:rsidRPr="00981897">
              <w:rPr>
                <w:rFonts w:cs="Times New Roman"/>
                <w:b/>
                <w:bCs/>
              </w:rPr>
              <w:t>Profil Narasumber</w:t>
            </w:r>
          </w:p>
        </w:tc>
        <w:tc>
          <w:tcPr>
            <w:tcW w:w="1599" w:type="dxa"/>
          </w:tcPr>
          <w:p w14:paraId="498ECC8A"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04D346CF" w14:textId="77777777" w:rsidTr="00D14FFA">
        <w:tc>
          <w:tcPr>
            <w:tcW w:w="2135" w:type="dxa"/>
          </w:tcPr>
          <w:p w14:paraId="4FABF594" w14:textId="284FAF64" w:rsidR="001752F2" w:rsidRPr="008A10EE" w:rsidRDefault="001752F2" w:rsidP="001B0998">
            <w:pPr>
              <w:rPr>
                <w:rFonts w:cs="Times New Roman"/>
              </w:rPr>
            </w:pPr>
            <w:r w:rsidRPr="008A10EE">
              <w:rPr>
                <w:rFonts w:cs="Times New Roman"/>
              </w:rPr>
              <w:t xml:space="preserve">pada tahun 1998-sekarang IKIP PGRI Surabaya memperoleh perluasan mandat untuk dapat menyelenggarakan program kependidikan maupun non-kependidikan. IKIP PGRI Surabaya berubah menjadi Universitas PGRI Adi Buana Surabaya (Unipa Surabaya) setelah merger dengan Sekolah Tinggi Teknik Adi Buana Surabaya (STT Adi Buana Surabaya) yang </w:t>
            </w:r>
            <w:r w:rsidRPr="008A10EE">
              <w:rPr>
                <w:rFonts w:cs="Times New Roman"/>
              </w:rPr>
              <w:lastRenderedPageBreak/>
              <w:t>dikuatkan dengan SK MENDIKBUD RI No. 47/D/O/1998 tertanggal 23 Juni 1998. Sistem informasi yang telah terimplementasi pada perguruan tinggi antara lain Sistem informasi kepegawaian, Feeder Ristek Dikti, Sistem informasi Kemahasiswaan, website kampus, Sister Ristek Dikti, Sistem informasi pembayaran SPP mahasiswa, dan SIM LPPM.</w:t>
            </w:r>
          </w:p>
        </w:tc>
        <w:tc>
          <w:tcPr>
            <w:tcW w:w="1841" w:type="dxa"/>
          </w:tcPr>
          <w:p w14:paraId="12F9206F" w14:textId="27882144" w:rsidR="001752F2" w:rsidRPr="008A10EE" w:rsidRDefault="001752F2" w:rsidP="001B0998">
            <w:pPr>
              <w:rPr>
                <w:rFonts w:cs="Times New Roman"/>
              </w:rPr>
            </w:pPr>
            <w:r w:rsidRPr="008A10EE">
              <w:rPr>
                <w:rFonts w:cs="Times New Roman"/>
              </w:rPr>
              <w:lastRenderedPageBreak/>
              <w:t>Bapak Meirza Pramana, S.Kom merupakan pegawai pada Universitas Adi Buana Surabaya yang menjabat sebagai Ketua Pusat Teknologi Informasi. Selaku ketua pusat teknologi informasi bapak Meirza dan tim bertanggungjawab dalam pengembangan aplikasi sistem informasi di Universitas Adi Buana Surabaya ini.</w:t>
            </w:r>
          </w:p>
        </w:tc>
        <w:tc>
          <w:tcPr>
            <w:tcW w:w="1599" w:type="dxa"/>
          </w:tcPr>
          <w:p w14:paraId="0227AD41"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472E5A6C" w14:textId="77777777" w:rsidR="009346A5" w:rsidRPr="008A10EE" w:rsidRDefault="009346A5" w:rsidP="001B0998">
            <w:pPr>
              <w:pStyle w:val="ListParagraph"/>
              <w:ind w:left="307"/>
              <w:rPr>
                <w:rFonts w:cs="Times New Roman"/>
              </w:rPr>
            </w:pPr>
            <w:r w:rsidRPr="008A10EE">
              <w:rPr>
                <w:rFonts w:cs="Times New Roman"/>
              </w:rPr>
              <w:t>Rabu, 24 Oktober 2018</w:t>
            </w:r>
          </w:p>
          <w:p w14:paraId="584FC9D6"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07FEF71B" w14:textId="77777777" w:rsidR="009346A5" w:rsidRPr="008A10EE" w:rsidRDefault="009346A5" w:rsidP="001B0998">
            <w:pPr>
              <w:ind w:left="307"/>
              <w:rPr>
                <w:rFonts w:cs="Times New Roman"/>
              </w:rPr>
            </w:pPr>
            <w:r w:rsidRPr="008A10EE">
              <w:rPr>
                <w:rFonts w:cs="Times New Roman"/>
              </w:rPr>
              <w:t>11:30 – 12:30 WIB</w:t>
            </w:r>
          </w:p>
          <w:p w14:paraId="5B5A6A8C"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36B66F5A" w14:textId="77777777" w:rsidR="009346A5" w:rsidRPr="008A10EE" w:rsidRDefault="009346A5" w:rsidP="001B0998">
            <w:pPr>
              <w:pStyle w:val="ListParagraph"/>
              <w:ind w:left="307"/>
              <w:rPr>
                <w:rFonts w:cs="Times New Roman"/>
              </w:rPr>
            </w:pPr>
            <w:r w:rsidRPr="008A10EE">
              <w:rPr>
                <w:rFonts w:cs="Times New Roman"/>
              </w:rPr>
              <w:t>Ruang Pusat Informasi dan Komunikasi UNIPA</w:t>
            </w:r>
          </w:p>
          <w:p w14:paraId="7A5E0ADA" w14:textId="77777777" w:rsidR="001752F2" w:rsidRPr="008A10EE" w:rsidRDefault="001752F2" w:rsidP="001B0998">
            <w:pPr>
              <w:rPr>
                <w:rFonts w:cs="Times New Roman"/>
              </w:rPr>
            </w:pPr>
          </w:p>
        </w:tc>
      </w:tr>
    </w:tbl>
    <w:p w14:paraId="747407A7" w14:textId="03D3A22F" w:rsidR="00C8119B" w:rsidRPr="008A10EE" w:rsidRDefault="00C8119B" w:rsidP="001B0998">
      <w:pPr>
        <w:rPr>
          <w:rFonts w:cs="Times New Roman"/>
          <w:lang w:val="en-US"/>
        </w:rPr>
      </w:pPr>
    </w:p>
    <w:p w14:paraId="7FD58D68" w14:textId="117E6223"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Adi Buana Surabaya.</w:t>
      </w:r>
    </w:p>
    <w:p w14:paraId="3887909D" w14:textId="77777777" w:rsidR="003B0923" w:rsidRPr="008A10EE" w:rsidRDefault="003B0923" w:rsidP="001B0998">
      <w:pPr>
        <w:contextualSpacing/>
        <w:rPr>
          <w:rFonts w:cs="Times New Roman"/>
        </w:rPr>
      </w:pPr>
    </w:p>
    <w:p w14:paraId="3FC3356A" w14:textId="71398BC2" w:rsidR="00D14FFA" w:rsidRPr="008A10EE" w:rsidRDefault="00D14FFA" w:rsidP="00D14FFA">
      <w:pPr>
        <w:pStyle w:val="Caption"/>
        <w:keepNext/>
        <w:rPr>
          <w:rFonts w:cs="Times New Roman"/>
        </w:rPr>
      </w:pPr>
      <w:bookmarkStart w:id="1245" w:name="_Toc4847167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4</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7</w:t>
      </w:r>
      <w:bookmarkEnd w:id="1245"/>
    </w:p>
    <w:tbl>
      <w:tblPr>
        <w:tblStyle w:val="TableGrid"/>
        <w:tblW w:w="0" w:type="auto"/>
        <w:tblLook w:val="04A0" w:firstRow="1" w:lastRow="0" w:firstColumn="1" w:lastColumn="0" w:noHBand="0" w:noVBand="1"/>
      </w:tblPr>
      <w:tblGrid>
        <w:gridCol w:w="2787"/>
        <w:gridCol w:w="2788"/>
      </w:tblGrid>
      <w:tr w:rsidR="00BA4A71" w:rsidRPr="008A10EE" w14:paraId="15B353E8" w14:textId="77777777" w:rsidTr="00981897">
        <w:trPr>
          <w:tblHeader/>
        </w:trPr>
        <w:tc>
          <w:tcPr>
            <w:tcW w:w="2787" w:type="dxa"/>
          </w:tcPr>
          <w:p w14:paraId="6A42E19E" w14:textId="77777777" w:rsidR="00BA4A71" w:rsidRPr="00981897" w:rsidRDefault="00BA4A71" w:rsidP="00981897">
            <w:pPr>
              <w:jc w:val="center"/>
              <w:rPr>
                <w:rFonts w:cs="Times New Roman"/>
                <w:b/>
                <w:bCs/>
              </w:rPr>
            </w:pPr>
            <w:r w:rsidRPr="00981897">
              <w:rPr>
                <w:rFonts w:cs="Times New Roman"/>
                <w:b/>
                <w:bCs/>
              </w:rPr>
              <w:t>Pertanyaan</w:t>
            </w:r>
          </w:p>
        </w:tc>
        <w:tc>
          <w:tcPr>
            <w:tcW w:w="2788" w:type="dxa"/>
          </w:tcPr>
          <w:p w14:paraId="22D6637C" w14:textId="77777777" w:rsidR="00BA4A71" w:rsidRPr="00981897" w:rsidRDefault="00BA4A71" w:rsidP="00981897">
            <w:pPr>
              <w:jc w:val="center"/>
              <w:rPr>
                <w:rFonts w:cs="Times New Roman"/>
                <w:b/>
                <w:bCs/>
              </w:rPr>
            </w:pPr>
            <w:r w:rsidRPr="00981897">
              <w:rPr>
                <w:rFonts w:cs="Times New Roman"/>
                <w:b/>
                <w:bCs/>
              </w:rPr>
              <w:t>Jawaban</w:t>
            </w:r>
          </w:p>
        </w:tc>
      </w:tr>
      <w:tr w:rsidR="00BA4A71" w:rsidRPr="008A10EE" w14:paraId="70D5605E" w14:textId="77777777" w:rsidTr="008C274C">
        <w:tc>
          <w:tcPr>
            <w:tcW w:w="2787" w:type="dxa"/>
          </w:tcPr>
          <w:p w14:paraId="1BA6A62D" w14:textId="77777777" w:rsidR="00BA4A71" w:rsidRPr="008A10EE" w:rsidRDefault="00BA4A71" w:rsidP="00D14FFA">
            <w:pPr>
              <w:jc w:val="both"/>
              <w:rPr>
                <w:rFonts w:cs="Times New Roman"/>
              </w:rPr>
            </w:pPr>
            <w:r w:rsidRPr="008A10EE">
              <w:rPr>
                <w:rFonts w:cs="Times New Roman"/>
              </w:rPr>
              <w:t>Apakah ada proses analisis terhadap ekspektasi user dan client oleh pihak yang mengimplementasikan PL ini?</w:t>
            </w:r>
          </w:p>
        </w:tc>
        <w:tc>
          <w:tcPr>
            <w:tcW w:w="2788" w:type="dxa"/>
          </w:tcPr>
          <w:p w14:paraId="6341DD58" w14:textId="77777777" w:rsidR="00BA4A71" w:rsidRPr="008A10EE" w:rsidRDefault="00BA4A71" w:rsidP="00D14FFA">
            <w:pPr>
              <w:jc w:val="both"/>
              <w:rPr>
                <w:rFonts w:cs="Times New Roman"/>
              </w:rPr>
            </w:pPr>
            <w:r w:rsidRPr="008A10EE">
              <w:rPr>
                <w:rFonts w:cs="Times New Roman"/>
              </w:rPr>
              <w:t>Pasti ada namun hal seperti itu dinyatakan secara tidak tertulis tapi hal tersebut pastinya saling terkait sehingga hal seperti pasti ada.</w:t>
            </w:r>
          </w:p>
        </w:tc>
      </w:tr>
      <w:tr w:rsidR="00BA4A71" w:rsidRPr="008A10EE" w14:paraId="7C9E2636" w14:textId="77777777" w:rsidTr="008C274C">
        <w:tc>
          <w:tcPr>
            <w:tcW w:w="2787" w:type="dxa"/>
          </w:tcPr>
          <w:p w14:paraId="44DEE977" w14:textId="77777777" w:rsidR="00BA4A71" w:rsidRPr="008A10EE" w:rsidRDefault="00BA4A71" w:rsidP="00D14FFA">
            <w:pPr>
              <w:jc w:val="both"/>
              <w:rPr>
                <w:rFonts w:cs="Times New Roman"/>
              </w:rPr>
            </w:pPr>
            <w:r w:rsidRPr="008A10EE">
              <w:rPr>
                <w:rFonts w:cs="Times New Roman"/>
              </w:rPr>
              <w:lastRenderedPageBreak/>
              <w:t>Siapa saja target dalam analisis terhadap ekspektasi yang dilakukan tersebut?</w:t>
            </w:r>
          </w:p>
        </w:tc>
        <w:tc>
          <w:tcPr>
            <w:tcW w:w="2788" w:type="dxa"/>
          </w:tcPr>
          <w:p w14:paraId="36AF42B0" w14:textId="77777777" w:rsidR="00BA4A71" w:rsidRPr="008A10EE" w:rsidRDefault="00BA4A71" w:rsidP="00D14FFA">
            <w:pPr>
              <w:jc w:val="both"/>
              <w:rPr>
                <w:rFonts w:cs="Times New Roman"/>
              </w:rPr>
            </w:pPr>
            <w:r w:rsidRPr="008A10EE">
              <w:rPr>
                <w:rFonts w:cs="Times New Roman"/>
              </w:rPr>
              <w:t>Seluruh civitas akademika dan seluruh pihak yang terlibat di Universitas PGRI Adi Buana termasuk mahasiswa dan orangtua mahasiswa</w:t>
            </w:r>
          </w:p>
        </w:tc>
      </w:tr>
      <w:tr w:rsidR="00BA4A71" w:rsidRPr="008A10EE" w14:paraId="09CAE1A9" w14:textId="77777777" w:rsidTr="008C274C">
        <w:tc>
          <w:tcPr>
            <w:tcW w:w="2787" w:type="dxa"/>
          </w:tcPr>
          <w:p w14:paraId="5A2CE25F" w14:textId="77777777" w:rsidR="00BA4A71" w:rsidRPr="008A10EE" w:rsidRDefault="00BA4A71" w:rsidP="00D14FFA">
            <w:pPr>
              <w:jc w:val="both"/>
              <w:rPr>
                <w:rFonts w:cs="Times New Roman"/>
              </w:rPr>
            </w:pPr>
            <w:r w:rsidRPr="008A10EE">
              <w:rPr>
                <w:rFonts w:cs="Times New Roman"/>
              </w:rPr>
              <w:t>Kebutuhan apa saja yang sesuai setelah melakukan analisa tersebut?</w:t>
            </w:r>
          </w:p>
        </w:tc>
        <w:tc>
          <w:tcPr>
            <w:tcW w:w="2788" w:type="dxa"/>
          </w:tcPr>
          <w:p w14:paraId="06F540FD" w14:textId="77777777" w:rsidR="00BA4A71" w:rsidRPr="008A10EE" w:rsidRDefault="00BA4A71" w:rsidP="00D14FFA">
            <w:pPr>
              <w:jc w:val="both"/>
              <w:rPr>
                <w:rFonts w:cs="Times New Roman"/>
              </w:rPr>
            </w:pPr>
            <w:r w:rsidRPr="008A10EE">
              <w:rPr>
                <w:rFonts w:cs="Times New Roman"/>
              </w:rPr>
              <w:t>Tentunya kebutuhan server, karena hal itu terkait dengan penambahan data-data yang ada pada Universitas PGRI Adi Buana.</w:t>
            </w:r>
          </w:p>
        </w:tc>
      </w:tr>
      <w:tr w:rsidR="00BA4A71" w:rsidRPr="008A10EE" w14:paraId="5CAFC217" w14:textId="77777777" w:rsidTr="008C274C">
        <w:tc>
          <w:tcPr>
            <w:tcW w:w="2787" w:type="dxa"/>
          </w:tcPr>
          <w:p w14:paraId="473FC944" w14:textId="77777777" w:rsidR="00BA4A71" w:rsidRPr="008A10EE" w:rsidRDefault="00BA4A71" w:rsidP="00D14FFA">
            <w:pPr>
              <w:jc w:val="both"/>
              <w:rPr>
                <w:rFonts w:cs="Times New Roman"/>
              </w:rPr>
            </w:pPr>
            <w:r w:rsidRPr="008A10EE">
              <w:rPr>
                <w:rFonts w:cs="Times New Roman"/>
              </w:rPr>
              <w:t>Siapa saja stakeholder yang terlibat dalam implementasi PL ini?</w:t>
            </w:r>
          </w:p>
        </w:tc>
        <w:tc>
          <w:tcPr>
            <w:tcW w:w="2788" w:type="dxa"/>
          </w:tcPr>
          <w:p w14:paraId="75190A5F" w14:textId="77777777" w:rsidR="00BA4A71" w:rsidRPr="008A10EE" w:rsidRDefault="00BA4A71" w:rsidP="00D14FFA">
            <w:pPr>
              <w:jc w:val="both"/>
              <w:rPr>
                <w:rFonts w:cs="Times New Roman"/>
              </w:rPr>
            </w:pPr>
            <w:r w:rsidRPr="008A10EE">
              <w:rPr>
                <w:rFonts w:cs="Times New Roman"/>
              </w:rPr>
              <w:t>Stakeholder yang terlibat dalam hal tersebut yaitu Telkom karena terkait dengan penggunaan perangkat lunak tersebut seperti kebutuhan wifi (Pengadaan).</w:t>
            </w:r>
          </w:p>
        </w:tc>
      </w:tr>
      <w:tr w:rsidR="00BA4A71" w:rsidRPr="008A10EE" w14:paraId="32D7499C" w14:textId="77777777" w:rsidTr="008C274C">
        <w:tc>
          <w:tcPr>
            <w:tcW w:w="2787" w:type="dxa"/>
          </w:tcPr>
          <w:p w14:paraId="5DB5D5A1" w14:textId="77777777" w:rsidR="00BA4A71" w:rsidRPr="008A10EE" w:rsidRDefault="00BA4A71" w:rsidP="00D14FFA">
            <w:pPr>
              <w:jc w:val="both"/>
              <w:rPr>
                <w:rFonts w:cs="Times New Roman"/>
              </w:rPr>
            </w:pPr>
            <w:r w:rsidRPr="008A10EE">
              <w:rPr>
                <w:rFonts w:cs="Times New Roman"/>
              </w:rPr>
              <w:t>Apa peran stakeholder tersebut?</w:t>
            </w:r>
          </w:p>
        </w:tc>
        <w:tc>
          <w:tcPr>
            <w:tcW w:w="2788" w:type="dxa"/>
          </w:tcPr>
          <w:p w14:paraId="23D16332" w14:textId="77777777" w:rsidR="00BA4A71" w:rsidRPr="008A10EE" w:rsidRDefault="00BA4A71" w:rsidP="00D14FFA">
            <w:pPr>
              <w:jc w:val="both"/>
              <w:rPr>
                <w:rFonts w:cs="Times New Roman"/>
              </w:rPr>
            </w:pPr>
            <w:r w:rsidRPr="008A10EE">
              <w:rPr>
                <w:rFonts w:cs="Times New Roman"/>
              </w:rPr>
              <w:t>Menyediakan fasilitas wifi (Pengadaan) demi kelancaran pengimplementasian perangkat lunak di Universitas PGRI Adi Buana.</w:t>
            </w:r>
          </w:p>
        </w:tc>
      </w:tr>
      <w:tr w:rsidR="00BA4A71" w:rsidRPr="008A10EE" w14:paraId="46770005" w14:textId="77777777" w:rsidTr="008C274C">
        <w:tc>
          <w:tcPr>
            <w:tcW w:w="2787" w:type="dxa"/>
          </w:tcPr>
          <w:p w14:paraId="082FB45A" w14:textId="77777777" w:rsidR="00BA4A71" w:rsidRPr="008A10EE" w:rsidRDefault="00BA4A71" w:rsidP="00D14FFA">
            <w:pPr>
              <w:jc w:val="both"/>
              <w:rPr>
                <w:rFonts w:cs="Times New Roman"/>
              </w:rPr>
            </w:pPr>
            <w:r w:rsidRPr="008A10EE">
              <w:rPr>
                <w:rFonts w:cs="Times New Roman"/>
              </w:rPr>
              <w:t>Bagaimana perangkat lunak tersebut dikembangkan? Apakah secara Inhouse / Outsource?</w:t>
            </w:r>
          </w:p>
        </w:tc>
        <w:tc>
          <w:tcPr>
            <w:tcW w:w="2788" w:type="dxa"/>
          </w:tcPr>
          <w:p w14:paraId="29268988" w14:textId="77777777" w:rsidR="00BA4A71" w:rsidRPr="008A10EE" w:rsidRDefault="00BA4A71" w:rsidP="00D14FFA">
            <w:pPr>
              <w:jc w:val="both"/>
              <w:rPr>
                <w:rFonts w:cs="Times New Roman"/>
              </w:rPr>
            </w:pPr>
            <w:r w:rsidRPr="008A10EE">
              <w:rPr>
                <w:rFonts w:cs="Times New Roman"/>
              </w:rPr>
              <w:t>Pada awalnya kami dibantu oleh developer dari luar dan kemudian kami kembangkan sendiri.</w:t>
            </w:r>
          </w:p>
        </w:tc>
      </w:tr>
      <w:tr w:rsidR="00BA4A71" w:rsidRPr="008A10EE" w14:paraId="4CB98439" w14:textId="77777777" w:rsidTr="008C274C">
        <w:tc>
          <w:tcPr>
            <w:tcW w:w="2787" w:type="dxa"/>
          </w:tcPr>
          <w:p w14:paraId="5E48A2F2" w14:textId="77777777" w:rsidR="00BA4A71" w:rsidRPr="008A10EE" w:rsidRDefault="00BA4A71" w:rsidP="00D14FFA">
            <w:pPr>
              <w:jc w:val="both"/>
              <w:rPr>
                <w:rFonts w:cs="Times New Roman"/>
              </w:rPr>
            </w:pPr>
            <w:r w:rsidRPr="008A10EE">
              <w:rPr>
                <w:rFonts w:cs="Times New Roman"/>
              </w:rPr>
              <w:t>Apakah ada PL lain yang digabungkan ke dalam pengembangan PL tersebut? (misal : adanya perangkat lunak dari DIKTI yang wajib diimplementasikan).</w:t>
            </w:r>
          </w:p>
        </w:tc>
        <w:tc>
          <w:tcPr>
            <w:tcW w:w="2788" w:type="dxa"/>
          </w:tcPr>
          <w:p w14:paraId="23A003AB" w14:textId="77777777" w:rsidR="00BA4A71" w:rsidRPr="008A10EE" w:rsidRDefault="00BA4A71" w:rsidP="00D14FFA">
            <w:pPr>
              <w:jc w:val="both"/>
              <w:rPr>
                <w:rFonts w:cs="Times New Roman"/>
              </w:rPr>
            </w:pPr>
            <w:r w:rsidRPr="008A10EE">
              <w:rPr>
                <w:rFonts w:cs="Times New Roman"/>
              </w:rPr>
              <w:t xml:space="preserve">Iya tentunya ada, namun itu hanya programnya saja. Perangkat lunak yang harus mengikuti peraturan dari Kemenristek ialah SIM Kepegawaian, SIM Keuangan dan MITRA. </w:t>
            </w:r>
            <w:r w:rsidRPr="008A10EE">
              <w:rPr>
                <w:rFonts w:cs="Times New Roman"/>
              </w:rPr>
              <w:lastRenderedPageBreak/>
              <w:t>Sistem operasionalnya pada masing-masing departemen tetapi terintegrasi menjadi satu.</w:t>
            </w:r>
          </w:p>
        </w:tc>
      </w:tr>
      <w:tr w:rsidR="00BA4A71" w:rsidRPr="008A10EE" w14:paraId="2121FDF0" w14:textId="77777777" w:rsidTr="008C274C">
        <w:tc>
          <w:tcPr>
            <w:tcW w:w="2787" w:type="dxa"/>
          </w:tcPr>
          <w:p w14:paraId="04125507" w14:textId="77777777" w:rsidR="00BA4A71" w:rsidRPr="008A10EE" w:rsidRDefault="00BA4A71" w:rsidP="00D14FFA">
            <w:pPr>
              <w:jc w:val="both"/>
              <w:rPr>
                <w:rFonts w:cs="Times New Roman"/>
              </w:rPr>
            </w:pPr>
            <w:r w:rsidRPr="008A10EE">
              <w:rPr>
                <w:rFonts w:cs="Times New Roman"/>
              </w:rPr>
              <w:lastRenderedPageBreak/>
              <w:t>Apakah perangkat lunak yang diterapkan sejalan dengan visi, misi, dan tujuan instansi?</w:t>
            </w:r>
          </w:p>
        </w:tc>
        <w:tc>
          <w:tcPr>
            <w:tcW w:w="2788" w:type="dxa"/>
          </w:tcPr>
          <w:p w14:paraId="4E54AA9C" w14:textId="77777777" w:rsidR="00BA4A71" w:rsidRPr="008A10EE" w:rsidRDefault="00BA4A71" w:rsidP="00D14FFA">
            <w:pPr>
              <w:jc w:val="both"/>
              <w:rPr>
                <w:rFonts w:cs="Times New Roman"/>
              </w:rPr>
            </w:pPr>
            <w:r w:rsidRPr="008A10EE">
              <w:rPr>
                <w:rFonts w:cs="Times New Roman"/>
              </w:rPr>
              <w:t>Iya tentunya harus sesuai, karena kami juga menerapkan perangkat lunak guna melancarkan visi, misi dan tujuan dari Universitas PGRI Adi Buana.</w:t>
            </w:r>
          </w:p>
        </w:tc>
      </w:tr>
      <w:tr w:rsidR="00BA4A71" w:rsidRPr="008A10EE" w14:paraId="0BC07604" w14:textId="77777777" w:rsidTr="008C274C">
        <w:tc>
          <w:tcPr>
            <w:tcW w:w="2787" w:type="dxa"/>
          </w:tcPr>
          <w:p w14:paraId="30179CCE" w14:textId="77777777" w:rsidR="00BA4A71" w:rsidRPr="008A10EE" w:rsidRDefault="00BA4A71" w:rsidP="00D14FFA">
            <w:pPr>
              <w:jc w:val="both"/>
              <w:rPr>
                <w:rFonts w:cs="Times New Roman"/>
              </w:rPr>
            </w:pPr>
            <w:r w:rsidRPr="008A10EE">
              <w:rPr>
                <w:rFonts w:cs="Times New Roman"/>
              </w:rPr>
              <w:t>Proses bisnis apa yang didukung oleh perangkat lunak tersebut?</w:t>
            </w:r>
          </w:p>
        </w:tc>
        <w:tc>
          <w:tcPr>
            <w:tcW w:w="2788" w:type="dxa"/>
          </w:tcPr>
          <w:p w14:paraId="14E762A8" w14:textId="77777777" w:rsidR="00BA4A71" w:rsidRPr="008A10EE" w:rsidRDefault="00BA4A71" w:rsidP="00D14FFA">
            <w:pPr>
              <w:jc w:val="both"/>
              <w:rPr>
                <w:rFonts w:cs="Times New Roman"/>
              </w:rPr>
            </w:pPr>
            <w:r w:rsidRPr="008A10EE">
              <w:rPr>
                <w:rFonts w:cs="Times New Roman"/>
              </w:rPr>
              <w:t>Top manajemen mendukung penuh implementasi perangkat lunak di Universitas PGRI Adi Buana.</w:t>
            </w:r>
          </w:p>
        </w:tc>
      </w:tr>
      <w:tr w:rsidR="00BA4A71" w:rsidRPr="008A10EE" w14:paraId="3BE8640C" w14:textId="77777777" w:rsidTr="008C274C">
        <w:tc>
          <w:tcPr>
            <w:tcW w:w="2787" w:type="dxa"/>
          </w:tcPr>
          <w:p w14:paraId="717C26A8" w14:textId="77777777" w:rsidR="00BA4A71" w:rsidRPr="008A10EE" w:rsidRDefault="00BA4A71" w:rsidP="00D14FFA">
            <w:pPr>
              <w:jc w:val="both"/>
              <w:rPr>
                <w:rFonts w:cs="Times New Roman"/>
              </w:rPr>
            </w:pPr>
            <w:r w:rsidRPr="008A10EE">
              <w:rPr>
                <w:rFonts w:cs="Times New Roman"/>
              </w:rPr>
              <w:t>Jenis perangkat lunak apa saja yang diterapkan untuk memenuhi tujuan proses bisnis Universitas PGRI Adi Buana?</w:t>
            </w:r>
          </w:p>
        </w:tc>
        <w:tc>
          <w:tcPr>
            <w:tcW w:w="2788" w:type="dxa"/>
          </w:tcPr>
          <w:p w14:paraId="42E3E581" w14:textId="77777777" w:rsidR="00BA4A71" w:rsidRPr="008A10EE" w:rsidRDefault="00BA4A71" w:rsidP="00D14FFA">
            <w:pPr>
              <w:jc w:val="both"/>
              <w:rPr>
                <w:rFonts w:cs="Times New Roman"/>
              </w:rPr>
            </w:pPr>
            <w:r w:rsidRPr="008A10EE">
              <w:rPr>
                <w:rFonts w:cs="Times New Roman"/>
              </w:rPr>
              <w:t>Mitra (Manajemen Informatika Terintegrasi)</w:t>
            </w:r>
          </w:p>
        </w:tc>
      </w:tr>
      <w:tr w:rsidR="00BA4A71" w:rsidRPr="008A10EE" w14:paraId="1D21E5E1" w14:textId="77777777" w:rsidTr="008C274C">
        <w:tc>
          <w:tcPr>
            <w:tcW w:w="2787" w:type="dxa"/>
          </w:tcPr>
          <w:p w14:paraId="5D53068F" w14:textId="77777777" w:rsidR="00BA4A71" w:rsidRPr="008A10EE" w:rsidRDefault="00BA4A71" w:rsidP="00D14FFA">
            <w:pPr>
              <w:jc w:val="both"/>
              <w:rPr>
                <w:rFonts w:cs="Times New Roman"/>
              </w:rPr>
            </w:pPr>
            <w:r w:rsidRPr="008A10EE">
              <w:rPr>
                <w:rFonts w:cs="Times New Roman"/>
              </w:rPr>
              <w:t>Sejauh apa prioritas Top Management terhadap proyek implementasi perangkat lunak tersebut?</w:t>
            </w:r>
          </w:p>
        </w:tc>
        <w:tc>
          <w:tcPr>
            <w:tcW w:w="2788" w:type="dxa"/>
          </w:tcPr>
          <w:p w14:paraId="552F92DC" w14:textId="77777777" w:rsidR="00BA4A71" w:rsidRPr="008A10EE" w:rsidRDefault="00BA4A71" w:rsidP="00D14FFA">
            <w:pPr>
              <w:jc w:val="both"/>
              <w:rPr>
                <w:rFonts w:cs="Times New Roman"/>
              </w:rPr>
            </w:pPr>
            <w:r w:rsidRPr="008A10EE">
              <w:rPr>
                <w:rFonts w:cs="Times New Roman"/>
              </w:rPr>
              <w:t>Prioritasnya termasuk hal yang diutamakan karena disini sangat memprioritaskan mahasiswa jadi kami pasti menyediakan sistem informasi yang baik dan terbuka.</w:t>
            </w:r>
          </w:p>
        </w:tc>
      </w:tr>
      <w:tr w:rsidR="00BA4A71" w:rsidRPr="008A10EE" w14:paraId="5E7E29C8" w14:textId="77777777" w:rsidTr="008C274C">
        <w:tc>
          <w:tcPr>
            <w:tcW w:w="2787" w:type="dxa"/>
          </w:tcPr>
          <w:p w14:paraId="387CA80E" w14:textId="77777777" w:rsidR="00BA4A71" w:rsidRPr="008A10EE" w:rsidRDefault="00BA4A71" w:rsidP="00D14FFA">
            <w:pPr>
              <w:jc w:val="both"/>
              <w:rPr>
                <w:rFonts w:cs="Times New Roman"/>
              </w:rPr>
            </w:pPr>
            <w:r w:rsidRPr="008A10EE">
              <w:rPr>
                <w:rFonts w:cs="Times New Roman"/>
              </w:rPr>
              <w:t>Bentuk komitmen / dukungan apa yang diberikan Top Management terhadap proyek implementasi perangkat lunak tersebut?</w:t>
            </w:r>
          </w:p>
        </w:tc>
        <w:tc>
          <w:tcPr>
            <w:tcW w:w="2788" w:type="dxa"/>
          </w:tcPr>
          <w:p w14:paraId="2147E739" w14:textId="77777777" w:rsidR="00BA4A71" w:rsidRPr="008A10EE" w:rsidRDefault="00BA4A71" w:rsidP="00D14FFA">
            <w:pPr>
              <w:jc w:val="both"/>
              <w:rPr>
                <w:rFonts w:cs="Times New Roman"/>
              </w:rPr>
            </w:pPr>
            <w:r w:rsidRPr="008A10EE">
              <w:rPr>
                <w:rFonts w:cs="Times New Roman"/>
              </w:rPr>
              <w:t>Komitmen yang diberikan ya Top Management selalu mendukung perkembangan perangkat lunak yang ada di Universitas PGRI Adi Buana ini.</w:t>
            </w:r>
          </w:p>
        </w:tc>
      </w:tr>
      <w:tr w:rsidR="00BA4A71" w:rsidRPr="008A10EE" w14:paraId="7EF04323" w14:textId="77777777" w:rsidTr="008C274C">
        <w:tc>
          <w:tcPr>
            <w:tcW w:w="2787" w:type="dxa"/>
          </w:tcPr>
          <w:p w14:paraId="2915C0B7" w14:textId="77777777" w:rsidR="00BA4A71" w:rsidRPr="008A10EE" w:rsidRDefault="00BA4A71" w:rsidP="00D14FFA">
            <w:pPr>
              <w:jc w:val="both"/>
              <w:rPr>
                <w:rFonts w:cs="Times New Roman"/>
              </w:rPr>
            </w:pPr>
            <w:r w:rsidRPr="008A10EE">
              <w:rPr>
                <w:rFonts w:cs="Times New Roman"/>
              </w:rPr>
              <w:t xml:space="preserve">Seberapa tinggi level keakraban fungsi-fungsi di instansi ini seperti user </w:t>
            </w:r>
            <w:r w:rsidRPr="008A10EE">
              <w:rPr>
                <w:rFonts w:cs="Times New Roman"/>
              </w:rPr>
              <w:lastRenderedPageBreak/>
              <w:t>dengan perangkat lunak tersebut?</w:t>
            </w:r>
          </w:p>
        </w:tc>
        <w:tc>
          <w:tcPr>
            <w:tcW w:w="2788" w:type="dxa"/>
          </w:tcPr>
          <w:p w14:paraId="428EE4E7" w14:textId="77777777" w:rsidR="00BA4A71" w:rsidRPr="008A10EE" w:rsidRDefault="00BA4A71" w:rsidP="00D14FFA">
            <w:pPr>
              <w:jc w:val="both"/>
              <w:rPr>
                <w:rFonts w:cs="Times New Roman"/>
              </w:rPr>
            </w:pPr>
            <w:r w:rsidRPr="008A10EE">
              <w:rPr>
                <w:rFonts w:cs="Times New Roman"/>
              </w:rPr>
              <w:lastRenderedPageBreak/>
              <w:t xml:space="preserve">Perangkat lunak yang diterapkan disini ya fungsi-fungsinya sudah familiar dan </w:t>
            </w:r>
            <w:r w:rsidRPr="008A10EE">
              <w:rPr>
                <w:rFonts w:cs="Times New Roman"/>
              </w:rPr>
              <w:lastRenderedPageBreak/>
              <w:t>mudah digunakan. Tidak ada yang terlalu sulit.</w:t>
            </w:r>
          </w:p>
        </w:tc>
      </w:tr>
      <w:tr w:rsidR="00BA4A71" w:rsidRPr="008A10EE" w14:paraId="19AF1EF2" w14:textId="77777777" w:rsidTr="008C274C">
        <w:tc>
          <w:tcPr>
            <w:tcW w:w="2787" w:type="dxa"/>
          </w:tcPr>
          <w:p w14:paraId="624C9205" w14:textId="77777777" w:rsidR="00BA4A71" w:rsidRPr="008A10EE" w:rsidRDefault="00BA4A71" w:rsidP="00D14FFA">
            <w:pPr>
              <w:jc w:val="both"/>
              <w:rPr>
                <w:rFonts w:cs="Times New Roman"/>
              </w:rPr>
            </w:pPr>
            <w:r w:rsidRPr="008A10EE">
              <w:rPr>
                <w:rFonts w:cs="Times New Roman"/>
              </w:rPr>
              <w:lastRenderedPageBreak/>
              <w:t>Berapa persen kesiapan pengguna untuk menggunakan perangkat lunak tersebut?</w:t>
            </w:r>
          </w:p>
        </w:tc>
        <w:tc>
          <w:tcPr>
            <w:tcW w:w="2788" w:type="dxa"/>
          </w:tcPr>
          <w:p w14:paraId="2E8AB0D8" w14:textId="77777777" w:rsidR="00BA4A71" w:rsidRPr="008A10EE" w:rsidRDefault="00BA4A71" w:rsidP="00D14FFA">
            <w:pPr>
              <w:jc w:val="both"/>
              <w:rPr>
                <w:rFonts w:cs="Times New Roman"/>
              </w:rPr>
            </w:pPr>
            <w:r w:rsidRPr="008A10EE">
              <w:rPr>
                <w:rFonts w:cs="Times New Roman"/>
              </w:rPr>
              <w:t>Pada awalnya ya belum sepenuhnya siap, karena pasti butuh adaptasi. Tetapi seiring berjalannya waktu, seluruh civitas akademik disini sudah baik dalam menggunakannya.</w:t>
            </w:r>
          </w:p>
        </w:tc>
      </w:tr>
      <w:tr w:rsidR="00BA4A71" w:rsidRPr="008A10EE" w14:paraId="7EF093CB" w14:textId="77777777" w:rsidTr="008C274C">
        <w:tc>
          <w:tcPr>
            <w:tcW w:w="2787" w:type="dxa"/>
          </w:tcPr>
          <w:p w14:paraId="6E42E089" w14:textId="77777777" w:rsidR="00BA4A71" w:rsidRPr="008A10EE" w:rsidRDefault="00BA4A71" w:rsidP="00D14FFA">
            <w:pPr>
              <w:jc w:val="both"/>
              <w:rPr>
                <w:rFonts w:cs="Times New Roman"/>
              </w:rPr>
            </w:pPr>
            <w:r w:rsidRPr="008A10EE">
              <w:rPr>
                <w:rFonts w:cs="Times New Roman"/>
              </w:rPr>
              <w:t>Apakah ada sosialisasi untuk pengguna dalam menggunakan perangkat lunak tersebut?</w:t>
            </w:r>
          </w:p>
        </w:tc>
        <w:tc>
          <w:tcPr>
            <w:tcW w:w="2788" w:type="dxa"/>
          </w:tcPr>
          <w:p w14:paraId="16ACD192" w14:textId="77777777" w:rsidR="00BA4A71" w:rsidRPr="008A10EE" w:rsidRDefault="00BA4A71" w:rsidP="00D14FFA">
            <w:pPr>
              <w:jc w:val="both"/>
              <w:rPr>
                <w:rFonts w:cs="Times New Roman"/>
              </w:rPr>
            </w:pPr>
            <w:r w:rsidRPr="008A10EE">
              <w:rPr>
                <w:rFonts w:cs="Times New Roman"/>
              </w:rPr>
              <w:t>Iya pastinya ada sosialisasi untuk hal tersebut.</w:t>
            </w:r>
          </w:p>
        </w:tc>
      </w:tr>
      <w:tr w:rsidR="00BA4A71" w:rsidRPr="008A10EE" w14:paraId="4A9D1478" w14:textId="77777777" w:rsidTr="008C274C">
        <w:tc>
          <w:tcPr>
            <w:tcW w:w="2787" w:type="dxa"/>
          </w:tcPr>
          <w:p w14:paraId="6E62D711" w14:textId="77777777" w:rsidR="00BA4A71" w:rsidRPr="008A10EE" w:rsidRDefault="00BA4A71" w:rsidP="00D14FFA">
            <w:pPr>
              <w:jc w:val="both"/>
              <w:rPr>
                <w:rFonts w:cs="Times New Roman"/>
              </w:rPr>
            </w:pPr>
            <w:r w:rsidRPr="008A10EE">
              <w:rPr>
                <w:rFonts w:cs="Times New Roman"/>
              </w:rPr>
              <w:t>Siapa saja target pelatihan penggunaan perangkat lunak tersebut?</w:t>
            </w:r>
          </w:p>
        </w:tc>
        <w:tc>
          <w:tcPr>
            <w:tcW w:w="2788" w:type="dxa"/>
          </w:tcPr>
          <w:p w14:paraId="60E19EFC" w14:textId="77777777" w:rsidR="00BA4A71" w:rsidRPr="008A10EE" w:rsidRDefault="00BA4A71" w:rsidP="00D14FFA">
            <w:pPr>
              <w:jc w:val="both"/>
              <w:rPr>
                <w:rFonts w:cs="Times New Roman"/>
              </w:rPr>
            </w:pPr>
            <w:r w:rsidRPr="008A10EE">
              <w:rPr>
                <w:rFonts w:cs="Times New Roman"/>
              </w:rPr>
              <w:t>Seluruh civitas akademika, Mahasiswa, Dosen, Pegawai</w:t>
            </w:r>
          </w:p>
        </w:tc>
      </w:tr>
      <w:tr w:rsidR="00BA4A71" w:rsidRPr="008A10EE" w14:paraId="547412C3" w14:textId="77777777" w:rsidTr="008C274C">
        <w:tc>
          <w:tcPr>
            <w:tcW w:w="2787" w:type="dxa"/>
          </w:tcPr>
          <w:p w14:paraId="07272127" w14:textId="77777777" w:rsidR="00BA4A71" w:rsidRPr="008A10EE" w:rsidRDefault="00BA4A71" w:rsidP="00D14FFA">
            <w:pPr>
              <w:jc w:val="both"/>
              <w:rPr>
                <w:rFonts w:cs="Times New Roman"/>
              </w:rPr>
            </w:pPr>
            <w:r w:rsidRPr="008A10EE">
              <w:rPr>
                <w:rFonts w:cs="Times New Roman"/>
              </w:rPr>
              <w:t>Bagaimana sosialisasi untuk pengguna dilaksanakan?</w:t>
            </w:r>
          </w:p>
        </w:tc>
        <w:tc>
          <w:tcPr>
            <w:tcW w:w="2788" w:type="dxa"/>
          </w:tcPr>
          <w:p w14:paraId="032F9BAE" w14:textId="77777777" w:rsidR="00BA4A71" w:rsidRPr="008A10EE" w:rsidRDefault="00BA4A71" w:rsidP="00D14FFA">
            <w:pPr>
              <w:jc w:val="both"/>
              <w:rPr>
                <w:rFonts w:cs="Times New Roman"/>
              </w:rPr>
            </w:pPr>
            <w:r w:rsidRPr="008A10EE">
              <w:rPr>
                <w:rFonts w:cs="Times New Roman"/>
              </w:rPr>
              <w:t>Tentunya sosialisasi tersebut diadakan di Universitas PGRI Adi Buana dan ada waktu tertentu untuk pelaksanaannya.</w:t>
            </w:r>
          </w:p>
        </w:tc>
      </w:tr>
      <w:tr w:rsidR="00BA4A71" w:rsidRPr="008A10EE" w14:paraId="5045686D" w14:textId="77777777" w:rsidTr="008C274C">
        <w:tc>
          <w:tcPr>
            <w:tcW w:w="2787" w:type="dxa"/>
          </w:tcPr>
          <w:p w14:paraId="0400B7A9" w14:textId="77777777" w:rsidR="00BA4A71" w:rsidRPr="008A10EE" w:rsidRDefault="00BA4A71" w:rsidP="00D14FFA">
            <w:pPr>
              <w:jc w:val="both"/>
              <w:rPr>
                <w:rFonts w:cs="Times New Roman"/>
              </w:rPr>
            </w:pPr>
            <w:r w:rsidRPr="008A10EE">
              <w:rPr>
                <w:rFonts w:cs="Times New Roman"/>
              </w:rPr>
              <w:t>Apakah selain diberikan pelatihan, juga terdapat buku panduan atau user manual sebagai panduan penggunaan perangkat lunak?</w:t>
            </w:r>
          </w:p>
        </w:tc>
        <w:tc>
          <w:tcPr>
            <w:tcW w:w="2788" w:type="dxa"/>
          </w:tcPr>
          <w:p w14:paraId="2A927955" w14:textId="77777777" w:rsidR="00BA4A71" w:rsidRPr="008A10EE" w:rsidRDefault="00BA4A71" w:rsidP="00D14FFA">
            <w:pPr>
              <w:jc w:val="both"/>
              <w:rPr>
                <w:rFonts w:cs="Times New Roman"/>
              </w:rPr>
            </w:pPr>
            <w:r w:rsidRPr="008A10EE">
              <w:rPr>
                <w:rFonts w:cs="Times New Roman"/>
              </w:rPr>
              <w:t>User manual seperti itu ada tetapi disini kami langsung praktek saja dengan cara sosialisasi tersebut.</w:t>
            </w:r>
          </w:p>
        </w:tc>
      </w:tr>
      <w:tr w:rsidR="00BA4A71" w:rsidRPr="008A10EE" w14:paraId="73F126B0" w14:textId="77777777" w:rsidTr="008C274C">
        <w:tc>
          <w:tcPr>
            <w:tcW w:w="2787" w:type="dxa"/>
          </w:tcPr>
          <w:p w14:paraId="11C4006E" w14:textId="77777777" w:rsidR="00BA4A71" w:rsidRPr="008A10EE" w:rsidRDefault="00BA4A71" w:rsidP="00D14FFA">
            <w:pPr>
              <w:jc w:val="both"/>
              <w:rPr>
                <w:rFonts w:cs="Times New Roman"/>
              </w:rPr>
            </w:pPr>
            <w:r w:rsidRPr="008A10EE">
              <w:rPr>
                <w:rFonts w:cs="Times New Roman"/>
              </w:rPr>
              <w:t>Apakah pernah terjadi kesalahan sistem? Jika ada maka seperti apa detailnya?</w:t>
            </w:r>
          </w:p>
        </w:tc>
        <w:tc>
          <w:tcPr>
            <w:tcW w:w="2788" w:type="dxa"/>
          </w:tcPr>
          <w:p w14:paraId="275145D8" w14:textId="77777777" w:rsidR="00BA4A71" w:rsidRPr="008A10EE" w:rsidRDefault="00BA4A71" w:rsidP="00D14FFA">
            <w:pPr>
              <w:jc w:val="both"/>
              <w:rPr>
                <w:rFonts w:cs="Times New Roman"/>
              </w:rPr>
            </w:pPr>
            <w:r w:rsidRPr="008A10EE">
              <w:rPr>
                <w:rFonts w:cs="Times New Roman"/>
              </w:rPr>
              <w:t>Untuk kesalahan sistem tidak ada yang terlalu berarti. Jadi untuk kesalahan seperti itu hanya error biasa saja.</w:t>
            </w:r>
          </w:p>
        </w:tc>
      </w:tr>
      <w:tr w:rsidR="00BA4A71" w:rsidRPr="008A10EE" w14:paraId="478DA477" w14:textId="77777777" w:rsidTr="008C274C">
        <w:tc>
          <w:tcPr>
            <w:tcW w:w="2787" w:type="dxa"/>
          </w:tcPr>
          <w:p w14:paraId="05662920" w14:textId="77777777" w:rsidR="00BA4A71" w:rsidRPr="008A10EE" w:rsidRDefault="00BA4A71" w:rsidP="00D14FFA">
            <w:pPr>
              <w:jc w:val="both"/>
              <w:rPr>
                <w:rFonts w:cs="Times New Roman"/>
              </w:rPr>
            </w:pPr>
            <w:r w:rsidRPr="008A10EE">
              <w:rPr>
                <w:rFonts w:cs="Times New Roman"/>
              </w:rPr>
              <w:t>Apakah infrastruktur yang tersedia sudah mendukung penerapan perangkat lunak tersebut?</w:t>
            </w:r>
          </w:p>
        </w:tc>
        <w:tc>
          <w:tcPr>
            <w:tcW w:w="2788" w:type="dxa"/>
          </w:tcPr>
          <w:p w14:paraId="3B44556A" w14:textId="77777777" w:rsidR="00BA4A71" w:rsidRPr="008A10EE" w:rsidRDefault="00BA4A71" w:rsidP="00D14FFA">
            <w:pPr>
              <w:jc w:val="both"/>
              <w:rPr>
                <w:rFonts w:cs="Times New Roman"/>
              </w:rPr>
            </w:pPr>
            <w:r w:rsidRPr="008A10EE">
              <w:rPr>
                <w:rFonts w:cs="Times New Roman"/>
              </w:rPr>
              <w:t>Sudah bisa diakses dimana-mana sehingga mendukung penerapan perangkat lunak tersebut.</w:t>
            </w:r>
          </w:p>
        </w:tc>
      </w:tr>
      <w:tr w:rsidR="00BA4A71" w:rsidRPr="008A10EE" w14:paraId="748B9999" w14:textId="77777777" w:rsidTr="008C274C">
        <w:tc>
          <w:tcPr>
            <w:tcW w:w="2787" w:type="dxa"/>
          </w:tcPr>
          <w:p w14:paraId="1FEB44B8" w14:textId="77777777" w:rsidR="00BA4A71" w:rsidRPr="008A10EE" w:rsidRDefault="00BA4A71" w:rsidP="00D14FFA">
            <w:pPr>
              <w:jc w:val="both"/>
              <w:rPr>
                <w:rFonts w:cs="Times New Roman"/>
              </w:rPr>
            </w:pPr>
            <w:r w:rsidRPr="008A10EE">
              <w:rPr>
                <w:rFonts w:cs="Times New Roman"/>
              </w:rPr>
              <w:lastRenderedPageBreak/>
              <w:t>Bagaimana kualitas dari infrastruktur yang mendukung penerapan perangkat lunak tersebut?</w:t>
            </w:r>
          </w:p>
        </w:tc>
        <w:tc>
          <w:tcPr>
            <w:tcW w:w="2788" w:type="dxa"/>
          </w:tcPr>
          <w:p w14:paraId="1FB8185E" w14:textId="77777777" w:rsidR="00BA4A71" w:rsidRPr="008A10EE" w:rsidRDefault="00BA4A71" w:rsidP="00D14FFA">
            <w:pPr>
              <w:jc w:val="both"/>
              <w:rPr>
                <w:rFonts w:cs="Times New Roman"/>
              </w:rPr>
            </w:pPr>
            <w:r w:rsidRPr="008A10EE">
              <w:rPr>
                <w:rFonts w:cs="Times New Roman"/>
              </w:rPr>
              <w:t>Kualitas untuk infrastruktur yang ada disini sangat kami perhatikan dan harus dalam keadaan yang baik karena kami memiliki standardisasi tersendiri untuk hal tersebut</w:t>
            </w:r>
          </w:p>
        </w:tc>
      </w:tr>
      <w:tr w:rsidR="00BA4A71" w:rsidRPr="008A10EE" w14:paraId="1075C45B" w14:textId="77777777" w:rsidTr="008C274C">
        <w:tc>
          <w:tcPr>
            <w:tcW w:w="2787" w:type="dxa"/>
          </w:tcPr>
          <w:p w14:paraId="2A907F6A" w14:textId="77777777" w:rsidR="00BA4A71" w:rsidRPr="008A10EE" w:rsidRDefault="00BA4A71" w:rsidP="00D14FFA">
            <w:pPr>
              <w:jc w:val="both"/>
              <w:rPr>
                <w:rFonts w:cs="Times New Roman"/>
              </w:rPr>
            </w:pPr>
            <w:r w:rsidRPr="008A10EE">
              <w:rPr>
                <w:rFonts w:cs="Times New Roman"/>
              </w:rPr>
              <w:t>Apakah kebutuhan pertumbuhan perangkat lunak terdukung oleh infrastruktur yang ada?</w:t>
            </w:r>
          </w:p>
        </w:tc>
        <w:tc>
          <w:tcPr>
            <w:tcW w:w="2788" w:type="dxa"/>
          </w:tcPr>
          <w:p w14:paraId="0474D0AA" w14:textId="77777777" w:rsidR="00BA4A71" w:rsidRPr="008A10EE" w:rsidRDefault="00BA4A71" w:rsidP="00D14FFA">
            <w:pPr>
              <w:jc w:val="both"/>
              <w:rPr>
                <w:rFonts w:cs="Times New Roman"/>
              </w:rPr>
            </w:pPr>
            <w:r w:rsidRPr="008A10EE">
              <w:rPr>
                <w:rFonts w:cs="Times New Roman"/>
              </w:rPr>
              <w:t>Iya segala kebutuhan tersebut selalu didukung oleh Top Management sehingga infrastruktur yang ada pada Universitas Adi Buana juga selalu sesuai.</w:t>
            </w:r>
          </w:p>
        </w:tc>
      </w:tr>
      <w:tr w:rsidR="00BA4A71" w:rsidRPr="008A10EE" w14:paraId="26169109" w14:textId="77777777" w:rsidTr="008C274C">
        <w:tc>
          <w:tcPr>
            <w:tcW w:w="2787" w:type="dxa"/>
          </w:tcPr>
          <w:p w14:paraId="10FA8C30" w14:textId="77777777" w:rsidR="00BA4A71" w:rsidRPr="008A10EE" w:rsidRDefault="00BA4A71" w:rsidP="00D14FFA">
            <w:pPr>
              <w:jc w:val="both"/>
              <w:rPr>
                <w:rFonts w:cs="Times New Roman"/>
              </w:rPr>
            </w:pPr>
            <w:r w:rsidRPr="008A10EE">
              <w:rPr>
                <w:rFonts w:cs="Times New Roman"/>
              </w:rPr>
              <w:t>Apakah ada standar untuk hardware yang digunakan untuk implementasi PL tersebut?</w:t>
            </w:r>
          </w:p>
        </w:tc>
        <w:tc>
          <w:tcPr>
            <w:tcW w:w="2788" w:type="dxa"/>
          </w:tcPr>
          <w:p w14:paraId="76E0B898" w14:textId="77777777" w:rsidR="00BA4A71" w:rsidRPr="008A10EE" w:rsidRDefault="00BA4A71" w:rsidP="00D14FFA">
            <w:pPr>
              <w:jc w:val="both"/>
              <w:rPr>
                <w:rFonts w:cs="Times New Roman"/>
              </w:rPr>
            </w:pPr>
            <w:r w:rsidRPr="008A10EE">
              <w:rPr>
                <w:rFonts w:cs="Times New Roman"/>
              </w:rPr>
              <w:t>Iya ada.</w:t>
            </w:r>
          </w:p>
        </w:tc>
      </w:tr>
      <w:tr w:rsidR="00BA4A71" w:rsidRPr="008A10EE" w14:paraId="2C38FBAC" w14:textId="77777777" w:rsidTr="008C274C">
        <w:tc>
          <w:tcPr>
            <w:tcW w:w="2787" w:type="dxa"/>
          </w:tcPr>
          <w:p w14:paraId="4AC6DCD0" w14:textId="77777777" w:rsidR="00BA4A71" w:rsidRPr="008A10EE" w:rsidRDefault="00BA4A71" w:rsidP="00D14FFA">
            <w:pPr>
              <w:jc w:val="both"/>
              <w:rPr>
                <w:rFonts w:cs="Times New Roman"/>
              </w:rPr>
            </w:pPr>
            <w:r w:rsidRPr="008A10EE">
              <w:rPr>
                <w:rFonts w:cs="Times New Roman"/>
              </w:rPr>
              <w:t>Hardware dengan standar seperti apakah yang digunakan?</w:t>
            </w:r>
          </w:p>
        </w:tc>
        <w:tc>
          <w:tcPr>
            <w:tcW w:w="2788" w:type="dxa"/>
          </w:tcPr>
          <w:p w14:paraId="4A11E989" w14:textId="77777777" w:rsidR="00BA4A71" w:rsidRPr="008A10EE" w:rsidRDefault="00BA4A71" w:rsidP="00D14FFA">
            <w:pPr>
              <w:jc w:val="both"/>
              <w:rPr>
                <w:rFonts w:cs="Times New Roman"/>
              </w:rPr>
            </w:pPr>
            <w:r w:rsidRPr="008A10EE">
              <w:rPr>
                <w:rFonts w:cs="Times New Roman"/>
              </w:rPr>
              <w:t>Hardware yang ada disini tentunya kami memiliki standardisasi sendiri terutama untuk servernya.</w:t>
            </w:r>
          </w:p>
        </w:tc>
      </w:tr>
      <w:tr w:rsidR="00BA4A71" w:rsidRPr="008A10EE" w14:paraId="21827F0C" w14:textId="77777777" w:rsidTr="008C274C">
        <w:tc>
          <w:tcPr>
            <w:tcW w:w="2787" w:type="dxa"/>
          </w:tcPr>
          <w:p w14:paraId="211BB33A" w14:textId="77777777" w:rsidR="00BA4A71" w:rsidRPr="008A10EE" w:rsidRDefault="00BA4A71" w:rsidP="00D14FFA">
            <w:pPr>
              <w:jc w:val="both"/>
              <w:rPr>
                <w:rFonts w:cs="Times New Roman"/>
              </w:rPr>
            </w:pPr>
            <w:r w:rsidRPr="008A10EE">
              <w:rPr>
                <w:rFonts w:cs="Times New Roman"/>
              </w:rPr>
              <w:t>Apakah dalam proses implementasi ini, melibatkan software atau perangkat lunak sebelumnya?</w:t>
            </w:r>
          </w:p>
        </w:tc>
        <w:tc>
          <w:tcPr>
            <w:tcW w:w="2788" w:type="dxa"/>
          </w:tcPr>
          <w:p w14:paraId="3EB78552" w14:textId="77777777" w:rsidR="00BA4A71" w:rsidRPr="008A10EE" w:rsidRDefault="00BA4A71" w:rsidP="00D14FFA">
            <w:pPr>
              <w:jc w:val="both"/>
              <w:rPr>
                <w:rFonts w:cs="Times New Roman"/>
              </w:rPr>
            </w:pPr>
            <w:r w:rsidRPr="008A10EE">
              <w:rPr>
                <w:rFonts w:cs="Times New Roman"/>
              </w:rPr>
              <w:t>Tidak, karena sebelumnya kami melakukan semua itu secara offline atau manual.</w:t>
            </w:r>
          </w:p>
        </w:tc>
      </w:tr>
      <w:tr w:rsidR="00BA4A71" w:rsidRPr="008A10EE" w14:paraId="5FF9D6ED" w14:textId="77777777" w:rsidTr="008C274C">
        <w:tc>
          <w:tcPr>
            <w:tcW w:w="2787" w:type="dxa"/>
          </w:tcPr>
          <w:p w14:paraId="2650A430" w14:textId="77777777" w:rsidR="00BA4A71" w:rsidRPr="008A10EE" w:rsidRDefault="00BA4A71" w:rsidP="00D14FFA">
            <w:pPr>
              <w:jc w:val="both"/>
              <w:rPr>
                <w:rFonts w:cs="Times New Roman"/>
              </w:rPr>
            </w:pPr>
            <w:r w:rsidRPr="008A10EE">
              <w:rPr>
                <w:rFonts w:cs="Times New Roman"/>
              </w:rPr>
              <w:t>Apakah ada software atau perangkat lunak yang ada saat ini bisa terintegrasi dengan perangkat lunak yang diimplementasikan saat ini?</w:t>
            </w:r>
          </w:p>
        </w:tc>
        <w:tc>
          <w:tcPr>
            <w:tcW w:w="2788" w:type="dxa"/>
          </w:tcPr>
          <w:p w14:paraId="7EB77B15" w14:textId="77777777" w:rsidR="00BA4A71" w:rsidRPr="008A10EE" w:rsidRDefault="00BA4A71" w:rsidP="00D14FFA">
            <w:pPr>
              <w:jc w:val="both"/>
              <w:rPr>
                <w:rFonts w:cs="Times New Roman"/>
              </w:rPr>
            </w:pPr>
            <w:r w:rsidRPr="008A10EE">
              <w:rPr>
                <w:rFonts w:cs="Times New Roman"/>
              </w:rPr>
              <w:t>Ya semua perangkat lunak yang ada disini saling terintegrasi satu sama lain.</w:t>
            </w:r>
          </w:p>
        </w:tc>
      </w:tr>
      <w:tr w:rsidR="00BA4A71" w:rsidRPr="008A10EE" w14:paraId="1682FB55" w14:textId="77777777" w:rsidTr="008C274C">
        <w:tc>
          <w:tcPr>
            <w:tcW w:w="2787" w:type="dxa"/>
          </w:tcPr>
          <w:p w14:paraId="0EB73D82" w14:textId="77777777" w:rsidR="00BA4A71" w:rsidRPr="008A10EE" w:rsidRDefault="00BA4A71" w:rsidP="00D14FFA">
            <w:pPr>
              <w:jc w:val="both"/>
              <w:rPr>
                <w:rFonts w:cs="Times New Roman"/>
              </w:rPr>
            </w:pPr>
            <w:r w:rsidRPr="008A10EE">
              <w:rPr>
                <w:rFonts w:cs="Times New Roman"/>
              </w:rPr>
              <w:t>Apakah pada saat migrasi data terdapat kendala atau masalah?</w:t>
            </w:r>
          </w:p>
        </w:tc>
        <w:tc>
          <w:tcPr>
            <w:tcW w:w="2788" w:type="dxa"/>
          </w:tcPr>
          <w:p w14:paraId="26BF5DEC" w14:textId="77777777" w:rsidR="00BA4A71" w:rsidRPr="008A10EE" w:rsidRDefault="00BA4A71" w:rsidP="00D14FFA">
            <w:pPr>
              <w:jc w:val="both"/>
              <w:rPr>
                <w:rFonts w:cs="Times New Roman"/>
              </w:rPr>
            </w:pPr>
            <w:r w:rsidRPr="008A10EE">
              <w:rPr>
                <w:rFonts w:cs="Times New Roman"/>
              </w:rPr>
              <w:t>Ya tentunya pasti ada kendala tetapi kami bisa mengatasinya</w:t>
            </w:r>
          </w:p>
        </w:tc>
      </w:tr>
      <w:tr w:rsidR="00BA4A71" w:rsidRPr="008A10EE" w14:paraId="157A2848" w14:textId="77777777" w:rsidTr="008C274C">
        <w:tc>
          <w:tcPr>
            <w:tcW w:w="2787" w:type="dxa"/>
          </w:tcPr>
          <w:p w14:paraId="39F0A221" w14:textId="77777777" w:rsidR="00BA4A71" w:rsidRPr="008A10EE" w:rsidRDefault="00BA4A71" w:rsidP="00D14FFA">
            <w:pPr>
              <w:jc w:val="both"/>
              <w:rPr>
                <w:rFonts w:cs="Times New Roman"/>
              </w:rPr>
            </w:pPr>
            <w:r w:rsidRPr="008A10EE">
              <w:rPr>
                <w:rFonts w:cs="Times New Roman"/>
              </w:rPr>
              <w:t>Hal apakah yang menjadi kendala?</w:t>
            </w:r>
          </w:p>
        </w:tc>
        <w:tc>
          <w:tcPr>
            <w:tcW w:w="2788" w:type="dxa"/>
          </w:tcPr>
          <w:p w14:paraId="5F8892F2" w14:textId="77777777" w:rsidR="00BA4A71" w:rsidRPr="008A10EE" w:rsidRDefault="00BA4A71" w:rsidP="00D14FFA">
            <w:pPr>
              <w:jc w:val="both"/>
              <w:rPr>
                <w:rFonts w:cs="Times New Roman"/>
              </w:rPr>
            </w:pPr>
            <w:r w:rsidRPr="008A10EE">
              <w:rPr>
                <w:rFonts w:cs="Times New Roman"/>
              </w:rPr>
              <w:t>Pemindahan data dari yang manual(offline) untuk dimasukkan ke sistem.</w:t>
            </w:r>
          </w:p>
        </w:tc>
      </w:tr>
      <w:tr w:rsidR="00BA4A71" w:rsidRPr="008A10EE" w14:paraId="17C7FBCB" w14:textId="77777777" w:rsidTr="008C274C">
        <w:tc>
          <w:tcPr>
            <w:tcW w:w="2787" w:type="dxa"/>
          </w:tcPr>
          <w:p w14:paraId="0A6807E2" w14:textId="77777777" w:rsidR="00BA4A71" w:rsidRPr="008A10EE" w:rsidRDefault="00BA4A71" w:rsidP="00D14FFA">
            <w:pPr>
              <w:jc w:val="both"/>
              <w:rPr>
                <w:rFonts w:cs="Times New Roman"/>
              </w:rPr>
            </w:pPr>
            <w:r w:rsidRPr="008A10EE">
              <w:rPr>
                <w:rFonts w:cs="Times New Roman"/>
              </w:rPr>
              <w:lastRenderedPageBreak/>
              <w:t>Bagaimana cara menangani masalah tersebut?</w:t>
            </w:r>
          </w:p>
        </w:tc>
        <w:tc>
          <w:tcPr>
            <w:tcW w:w="2788" w:type="dxa"/>
          </w:tcPr>
          <w:p w14:paraId="540325A5" w14:textId="77777777" w:rsidR="00BA4A71" w:rsidRPr="008A10EE" w:rsidRDefault="00BA4A71" w:rsidP="00D14FFA">
            <w:pPr>
              <w:jc w:val="both"/>
              <w:rPr>
                <w:rFonts w:cs="Times New Roman"/>
              </w:rPr>
            </w:pPr>
            <w:r w:rsidRPr="008A10EE">
              <w:rPr>
                <w:rFonts w:cs="Times New Roman"/>
              </w:rPr>
              <w:t>Ya tentunya kami harus menginput seluruh data secara manual ke dalam sistem lalu menyamakan formatnya agar dapat terintegrasi dengan baik.</w:t>
            </w:r>
          </w:p>
        </w:tc>
      </w:tr>
      <w:tr w:rsidR="00BA4A71" w:rsidRPr="008A10EE" w14:paraId="55E3FB40" w14:textId="77777777" w:rsidTr="008C274C">
        <w:tc>
          <w:tcPr>
            <w:tcW w:w="2787" w:type="dxa"/>
          </w:tcPr>
          <w:p w14:paraId="6E134DD8" w14:textId="77777777" w:rsidR="00BA4A71" w:rsidRPr="008A10EE" w:rsidRDefault="00BA4A71" w:rsidP="00D14FFA">
            <w:pPr>
              <w:jc w:val="both"/>
              <w:rPr>
                <w:rFonts w:cs="Times New Roman"/>
              </w:rPr>
            </w:pPr>
            <w:r w:rsidRPr="008A10EE">
              <w:rPr>
                <w:rFonts w:cs="Times New Roman"/>
              </w:rPr>
              <w:t>Apakah pada saat sebelum pengimplementasian perangkat lunak, diadakan pengujian terhadap perangkat lunak di lingkungan yang baru?</w:t>
            </w:r>
          </w:p>
        </w:tc>
        <w:tc>
          <w:tcPr>
            <w:tcW w:w="2788" w:type="dxa"/>
          </w:tcPr>
          <w:p w14:paraId="759E5306" w14:textId="77777777" w:rsidR="00BA4A71" w:rsidRPr="008A10EE" w:rsidRDefault="00BA4A71" w:rsidP="00D14FFA">
            <w:pPr>
              <w:jc w:val="both"/>
              <w:rPr>
                <w:rFonts w:cs="Times New Roman"/>
              </w:rPr>
            </w:pPr>
            <w:r w:rsidRPr="008A10EE">
              <w:rPr>
                <w:rFonts w:cs="Times New Roman"/>
              </w:rPr>
              <w:t>Sebelum implementasi tentunya harus dilakukan uji atau testing terhadap perangkat lunak tersebut. Dalam hal itu kami melibatkan seluruh pihak yang terkait agar tidak terjadi masalah yang berarti pada saat pengimplementasiannya.</w:t>
            </w:r>
          </w:p>
        </w:tc>
      </w:tr>
      <w:tr w:rsidR="00BA4A71" w:rsidRPr="008A10EE" w14:paraId="1DFEA756" w14:textId="77777777" w:rsidTr="008C274C">
        <w:tc>
          <w:tcPr>
            <w:tcW w:w="2787" w:type="dxa"/>
          </w:tcPr>
          <w:p w14:paraId="262A99A6" w14:textId="77777777" w:rsidR="00BA4A71" w:rsidRPr="008A10EE" w:rsidRDefault="00BA4A71" w:rsidP="00D14FFA">
            <w:pPr>
              <w:jc w:val="both"/>
              <w:rPr>
                <w:rFonts w:cs="Times New Roman"/>
              </w:rPr>
            </w:pPr>
            <w:r w:rsidRPr="008A10EE">
              <w:rPr>
                <w:rFonts w:cs="Times New Roman"/>
              </w:rPr>
              <w:t>Berapa lama waktu yang dibutuhkan?</w:t>
            </w:r>
          </w:p>
        </w:tc>
        <w:tc>
          <w:tcPr>
            <w:tcW w:w="2788" w:type="dxa"/>
          </w:tcPr>
          <w:p w14:paraId="4B552F26" w14:textId="77777777" w:rsidR="00BA4A71" w:rsidRPr="008A10EE" w:rsidRDefault="00BA4A71" w:rsidP="00D14FFA">
            <w:pPr>
              <w:jc w:val="both"/>
              <w:rPr>
                <w:rFonts w:cs="Times New Roman"/>
              </w:rPr>
            </w:pPr>
            <w:r w:rsidRPr="008A10EE">
              <w:rPr>
                <w:rFonts w:cs="Times New Roman"/>
              </w:rPr>
              <w:t>Ya relatif tetapi tidak lama.</w:t>
            </w:r>
          </w:p>
        </w:tc>
      </w:tr>
      <w:tr w:rsidR="00BA4A71" w:rsidRPr="008A10EE" w14:paraId="54AA9458" w14:textId="77777777" w:rsidTr="008C274C">
        <w:tc>
          <w:tcPr>
            <w:tcW w:w="2787" w:type="dxa"/>
          </w:tcPr>
          <w:p w14:paraId="4D66629C" w14:textId="77777777" w:rsidR="00BA4A71" w:rsidRPr="008A10EE" w:rsidRDefault="00BA4A71" w:rsidP="00D14FFA">
            <w:pPr>
              <w:jc w:val="both"/>
              <w:rPr>
                <w:rFonts w:cs="Times New Roman"/>
              </w:rPr>
            </w:pPr>
            <w:r w:rsidRPr="008A10EE">
              <w:rPr>
                <w:rFonts w:cs="Times New Roman"/>
              </w:rPr>
              <w:t>Siapa saja yang terlibat dalam pengujian perangkat lunak tersebut?</w:t>
            </w:r>
          </w:p>
        </w:tc>
        <w:tc>
          <w:tcPr>
            <w:tcW w:w="2788" w:type="dxa"/>
          </w:tcPr>
          <w:p w14:paraId="6BE1E8BD" w14:textId="77777777" w:rsidR="00BA4A71" w:rsidRPr="008A10EE" w:rsidRDefault="00BA4A71" w:rsidP="00D14FFA">
            <w:pPr>
              <w:jc w:val="both"/>
              <w:rPr>
                <w:rFonts w:cs="Times New Roman"/>
              </w:rPr>
            </w:pPr>
            <w:r w:rsidRPr="008A10EE">
              <w:rPr>
                <w:rFonts w:cs="Times New Roman"/>
              </w:rPr>
              <w:t>Top Management, Mahasiswa, Dosen, Pegawai. Semua Civitas Akademika.</w:t>
            </w:r>
          </w:p>
        </w:tc>
      </w:tr>
      <w:tr w:rsidR="00BA4A71" w:rsidRPr="008A10EE" w14:paraId="27B6A847" w14:textId="77777777" w:rsidTr="008C274C">
        <w:tc>
          <w:tcPr>
            <w:tcW w:w="2787" w:type="dxa"/>
          </w:tcPr>
          <w:p w14:paraId="2F09CD36" w14:textId="77777777" w:rsidR="00BA4A71" w:rsidRPr="008A10EE" w:rsidRDefault="00BA4A71" w:rsidP="00D14FFA">
            <w:pPr>
              <w:jc w:val="both"/>
              <w:rPr>
                <w:rFonts w:cs="Times New Roman"/>
              </w:rPr>
            </w:pPr>
            <w:r w:rsidRPr="008A10EE">
              <w:rPr>
                <w:rFonts w:cs="Times New Roman"/>
              </w:rPr>
              <w:t>Apakah setelah pengimplementasian perangkat lunak tersebut, ada proses monitoring terhadap kinerja perangkat lunak tersebut?</w:t>
            </w:r>
          </w:p>
        </w:tc>
        <w:tc>
          <w:tcPr>
            <w:tcW w:w="2788" w:type="dxa"/>
          </w:tcPr>
          <w:p w14:paraId="261250E8" w14:textId="77777777" w:rsidR="00BA4A71" w:rsidRPr="008A10EE" w:rsidRDefault="00BA4A71" w:rsidP="00D14FFA">
            <w:pPr>
              <w:jc w:val="both"/>
              <w:rPr>
                <w:rFonts w:cs="Times New Roman"/>
              </w:rPr>
            </w:pPr>
            <w:r w:rsidRPr="008A10EE">
              <w:rPr>
                <w:rFonts w:cs="Times New Roman"/>
              </w:rPr>
              <w:t>Tentunya ada, semua perangkat lunak di Universitas PGRI Adi Buana selalu dimonitor secara berkala.</w:t>
            </w:r>
          </w:p>
        </w:tc>
      </w:tr>
      <w:tr w:rsidR="00BA4A71" w:rsidRPr="008A10EE" w14:paraId="4B136A64" w14:textId="77777777" w:rsidTr="008C274C">
        <w:tc>
          <w:tcPr>
            <w:tcW w:w="2787" w:type="dxa"/>
          </w:tcPr>
          <w:p w14:paraId="25627706" w14:textId="77777777" w:rsidR="00BA4A71" w:rsidRPr="008A10EE" w:rsidRDefault="00BA4A71" w:rsidP="00D14FFA">
            <w:pPr>
              <w:jc w:val="both"/>
              <w:rPr>
                <w:rFonts w:cs="Times New Roman"/>
              </w:rPr>
            </w:pPr>
            <w:r w:rsidRPr="008A10EE">
              <w:rPr>
                <w:rFonts w:cs="Times New Roman"/>
              </w:rPr>
              <w:t>Siapakah yang berperan dalam melakukan monitoring tersebut?</w:t>
            </w:r>
          </w:p>
        </w:tc>
        <w:tc>
          <w:tcPr>
            <w:tcW w:w="2788" w:type="dxa"/>
          </w:tcPr>
          <w:p w14:paraId="4D7CE2BE" w14:textId="77777777" w:rsidR="00BA4A71" w:rsidRPr="008A10EE" w:rsidRDefault="00BA4A71" w:rsidP="00D14FFA">
            <w:pPr>
              <w:jc w:val="both"/>
              <w:rPr>
                <w:rFonts w:cs="Times New Roman"/>
              </w:rPr>
            </w:pPr>
            <w:r w:rsidRPr="008A10EE">
              <w:rPr>
                <w:rFonts w:cs="Times New Roman"/>
              </w:rPr>
              <w:t>Pak Meirza yang melakukan monitoring terhadap perangkat lunak tersebut.</w:t>
            </w:r>
          </w:p>
        </w:tc>
      </w:tr>
      <w:tr w:rsidR="00BA4A71" w:rsidRPr="008A10EE" w14:paraId="23EBAD3A" w14:textId="77777777" w:rsidTr="008C274C">
        <w:tc>
          <w:tcPr>
            <w:tcW w:w="2787" w:type="dxa"/>
          </w:tcPr>
          <w:p w14:paraId="42E5503A" w14:textId="77777777" w:rsidR="00BA4A71" w:rsidRPr="008A10EE" w:rsidRDefault="00BA4A71" w:rsidP="00D14FFA">
            <w:pPr>
              <w:jc w:val="both"/>
              <w:rPr>
                <w:rFonts w:cs="Times New Roman"/>
              </w:rPr>
            </w:pPr>
            <w:r w:rsidRPr="008A10EE">
              <w:rPr>
                <w:rFonts w:cs="Times New Roman"/>
              </w:rPr>
              <w:t>Sejauh ini, apakah ada masalah terkait monitoring perangkat lunak tersebut?</w:t>
            </w:r>
          </w:p>
        </w:tc>
        <w:tc>
          <w:tcPr>
            <w:tcW w:w="2788" w:type="dxa"/>
          </w:tcPr>
          <w:p w14:paraId="72438900" w14:textId="77777777" w:rsidR="00BA4A71" w:rsidRPr="008A10EE" w:rsidRDefault="00BA4A71" w:rsidP="00D14FFA">
            <w:pPr>
              <w:jc w:val="both"/>
              <w:rPr>
                <w:rFonts w:cs="Times New Roman"/>
              </w:rPr>
            </w:pPr>
            <w:r w:rsidRPr="008A10EE">
              <w:rPr>
                <w:rFonts w:cs="Times New Roman"/>
              </w:rPr>
              <w:t>Tentunya pasti ada tapi kami selalu bisa langsung menanganinya. Jadi tidak pernah terjadi masalah yang sangat berarti.</w:t>
            </w:r>
          </w:p>
        </w:tc>
      </w:tr>
      <w:tr w:rsidR="00BA4A71" w:rsidRPr="008A10EE" w14:paraId="0496DEA0" w14:textId="77777777" w:rsidTr="008C274C">
        <w:tc>
          <w:tcPr>
            <w:tcW w:w="2787" w:type="dxa"/>
          </w:tcPr>
          <w:p w14:paraId="23615706" w14:textId="77777777" w:rsidR="00BA4A71" w:rsidRPr="008A10EE" w:rsidRDefault="00BA4A71" w:rsidP="00D14FFA">
            <w:pPr>
              <w:jc w:val="both"/>
              <w:rPr>
                <w:rFonts w:cs="Times New Roman"/>
              </w:rPr>
            </w:pPr>
            <w:r w:rsidRPr="008A10EE">
              <w:rPr>
                <w:rFonts w:cs="Times New Roman"/>
              </w:rPr>
              <w:lastRenderedPageBreak/>
              <w:t>Siapa saja yang terlibat dalam pengimplementasian perangkat lunak tersebut?</w:t>
            </w:r>
          </w:p>
        </w:tc>
        <w:tc>
          <w:tcPr>
            <w:tcW w:w="2788" w:type="dxa"/>
          </w:tcPr>
          <w:p w14:paraId="6854498F" w14:textId="77777777" w:rsidR="00BA4A71" w:rsidRPr="008A10EE" w:rsidRDefault="00BA4A71" w:rsidP="00D14FFA">
            <w:pPr>
              <w:jc w:val="both"/>
              <w:rPr>
                <w:rFonts w:cs="Times New Roman"/>
              </w:rPr>
            </w:pPr>
            <w:r w:rsidRPr="008A10EE">
              <w:rPr>
                <w:rFonts w:cs="Times New Roman"/>
              </w:rPr>
              <w:t>Pihak Teknologi Informasi dari Universitas PGRI Adi Buana</w:t>
            </w:r>
          </w:p>
        </w:tc>
      </w:tr>
      <w:tr w:rsidR="00BA4A71" w:rsidRPr="008A10EE" w14:paraId="108D9BCF" w14:textId="77777777" w:rsidTr="008C274C">
        <w:tc>
          <w:tcPr>
            <w:tcW w:w="2787" w:type="dxa"/>
          </w:tcPr>
          <w:p w14:paraId="2AE75447" w14:textId="77777777" w:rsidR="00BA4A71" w:rsidRPr="008A10EE" w:rsidRDefault="00BA4A71" w:rsidP="00D14FFA">
            <w:pPr>
              <w:jc w:val="both"/>
              <w:rPr>
                <w:rFonts w:cs="Times New Roman"/>
              </w:rPr>
            </w:pPr>
            <w:r w:rsidRPr="008A10EE">
              <w:rPr>
                <w:rFonts w:cs="Times New Roman"/>
              </w:rPr>
              <w:t>Berapa biaya yang dikeluarkan untuk mengimplementasikan PL di Universitas PGRI Adi Buana?</w:t>
            </w:r>
          </w:p>
        </w:tc>
        <w:tc>
          <w:tcPr>
            <w:tcW w:w="2788" w:type="dxa"/>
          </w:tcPr>
          <w:p w14:paraId="0798EB75" w14:textId="77777777" w:rsidR="00BA4A71" w:rsidRPr="008A10EE" w:rsidRDefault="00BA4A71" w:rsidP="00D14FFA">
            <w:pPr>
              <w:jc w:val="both"/>
              <w:rPr>
                <w:rFonts w:cs="Times New Roman"/>
              </w:rPr>
            </w:pPr>
            <w:r w:rsidRPr="008A10EE">
              <w:rPr>
                <w:rFonts w:cs="Times New Roman"/>
              </w:rPr>
              <w:t>Kalau dari 0 itu terhitung Rp 500.000.000 - Rp 1.000.000.000</w:t>
            </w:r>
          </w:p>
        </w:tc>
      </w:tr>
      <w:tr w:rsidR="00BA4A71" w:rsidRPr="008A10EE" w14:paraId="6F2DCCBB" w14:textId="77777777" w:rsidTr="008C274C">
        <w:tc>
          <w:tcPr>
            <w:tcW w:w="2787" w:type="dxa"/>
          </w:tcPr>
          <w:p w14:paraId="239EFF6F" w14:textId="77777777" w:rsidR="00BA4A71" w:rsidRPr="008A10EE" w:rsidRDefault="00BA4A71" w:rsidP="00D14FFA">
            <w:pPr>
              <w:jc w:val="both"/>
              <w:rPr>
                <w:rFonts w:cs="Times New Roman"/>
              </w:rPr>
            </w:pPr>
            <w:r w:rsidRPr="008A10EE">
              <w:rPr>
                <w:rFonts w:cs="Times New Roman"/>
              </w:rPr>
              <w:t>Berapa lama waktu yang dihabiskan untuk mengimplementasikan PL di Universitas PGRI Adi Buana?</w:t>
            </w:r>
          </w:p>
        </w:tc>
        <w:tc>
          <w:tcPr>
            <w:tcW w:w="2788" w:type="dxa"/>
          </w:tcPr>
          <w:p w14:paraId="25BA17BF" w14:textId="77777777" w:rsidR="00BA4A71" w:rsidRPr="008A10EE" w:rsidRDefault="00BA4A71" w:rsidP="00D14FFA">
            <w:pPr>
              <w:jc w:val="both"/>
              <w:rPr>
                <w:rFonts w:cs="Times New Roman"/>
              </w:rPr>
            </w:pPr>
            <w:r w:rsidRPr="008A10EE">
              <w:rPr>
                <w:rFonts w:cs="Times New Roman"/>
              </w:rPr>
              <w:t>Tidak terlalu lama, tidak sampai 6 bulan.</w:t>
            </w:r>
          </w:p>
        </w:tc>
      </w:tr>
      <w:tr w:rsidR="00BA4A71" w:rsidRPr="008A10EE" w14:paraId="29E41C33" w14:textId="77777777" w:rsidTr="008C274C">
        <w:tc>
          <w:tcPr>
            <w:tcW w:w="2787" w:type="dxa"/>
          </w:tcPr>
          <w:p w14:paraId="4B1413AD" w14:textId="77777777" w:rsidR="00BA4A71" w:rsidRPr="008A10EE" w:rsidRDefault="00BA4A71" w:rsidP="00D14FFA">
            <w:pPr>
              <w:jc w:val="both"/>
              <w:rPr>
                <w:rFonts w:cs="Times New Roman"/>
              </w:rPr>
            </w:pPr>
            <w:r w:rsidRPr="008A10EE">
              <w:rPr>
                <w:rFonts w:cs="Times New Roman"/>
              </w:rPr>
              <w:t>Adakah program untuk melakukan monitoring pengguna?</w:t>
            </w:r>
          </w:p>
        </w:tc>
        <w:tc>
          <w:tcPr>
            <w:tcW w:w="2788" w:type="dxa"/>
          </w:tcPr>
          <w:p w14:paraId="5C43A37F" w14:textId="77777777" w:rsidR="00BA4A71" w:rsidRPr="008A10EE" w:rsidRDefault="00BA4A71" w:rsidP="00D14FFA">
            <w:pPr>
              <w:jc w:val="both"/>
              <w:rPr>
                <w:rFonts w:cs="Times New Roman"/>
              </w:rPr>
            </w:pPr>
            <w:r w:rsidRPr="008A10EE">
              <w:rPr>
                <w:rFonts w:cs="Times New Roman"/>
              </w:rPr>
              <w:t>Ya tentunya ada, disini Pak Meirza sendiri yang melakukan hal tersebut.</w:t>
            </w:r>
          </w:p>
        </w:tc>
      </w:tr>
      <w:tr w:rsidR="00BA4A71" w:rsidRPr="008A10EE" w14:paraId="37048134" w14:textId="77777777" w:rsidTr="008C274C">
        <w:tc>
          <w:tcPr>
            <w:tcW w:w="2787" w:type="dxa"/>
          </w:tcPr>
          <w:p w14:paraId="2F1A9AEF" w14:textId="77777777" w:rsidR="00BA4A71" w:rsidRPr="008A10EE" w:rsidRDefault="00BA4A71" w:rsidP="00D14FFA">
            <w:pPr>
              <w:jc w:val="both"/>
              <w:rPr>
                <w:rFonts w:cs="Times New Roman"/>
              </w:rPr>
            </w:pPr>
            <w:r w:rsidRPr="008A10EE">
              <w:rPr>
                <w:rFonts w:cs="Times New Roman"/>
              </w:rPr>
              <w:t>Untuk setiap risiko yang ada, apakah sudah dilakukan evaluasi terhadap risiko tersebut?</w:t>
            </w:r>
          </w:p>
        </w:tc>
        <w:tc>
          <w:tcPr>
            <w:tcW w:w="2788" w:type="dxa"/>
          </w:tcPr>
          <w:p w14:paraId="2AB68477" w14:textId="77777777" w:rsidR="00BA4A71" w:rsidRPr="008A10EE" w:rsidRDefault="00BA4A71" w:rsidP="00D14FFA">
            <w:pPr>
              <w:jc w:val="both"/>
              <w:rPr>
                <w:rFonts w:cs="Times New Roman"/>
              </w:rPr>
            </w:pPr>
            <w:r w:rsidRPr="008A10EE">
              <w:rPr>
                <w:rFonts w:cs="Times New Roman"/>
              </w:rPr>
              <w:t>Universitas PGRI Adi Buana belum pernah mendapat masalah yang sangat berarti. Tapi tentunya kami sudah melakukan evaluasi untuk hal itu</w:t>
            </w:r>
          </w:p>
        </w:tc>
      </w:tr>
      <w:tr w:rsidR="00BA4A71" w:rsidRPr="008A10EE" w14:paraId="75C2DF4C" w14:textId="77777777" w:rsidTr="008C274C">
        <w:tc>
          <w:tcPr>
            <w:tcW w:w="2787" w:type="dxa"/>
          </w:tcPr>
          <w:p w14:paraId="42DD75AB" w14:textId="77777777" w:rsidR="00BA4A71" w:rsidRPr="008A10EE" w:rsidRDefault="00BA4A71" w:rsidP="00D14FFA">
            <w:pPr>
              <w:jc w:val="both"/>
              <w:rPr>
                <w:rFonts w:cs="Times New Roman"/>
              </w:rPr>
            </w:pPr>
            <w:r w:rsidRPr="008A10EE">
              <w:rPr>
                <w:rFonts w:cs="Times New Roman"/>
              </w:rPr>
              <w:t>Apakah sudah ada langkah mitigasi untuk risiko tersebut?</w:t>
            </w:r>
          </w:p>
        </w:tc>
        <w:tc>
          <w:tcPr>
            <w:tcW w:w="2788" w:type="dxa"/>
          </w:tcPr>
          <w:p w14:paraId="44F7E96D" w14:textId="77777777" w:rsidR="00BA4A71" w:rsidRPr="008A10EE" w:rsidRDefault="00BA4A71" w:rsidP="00D14FFA">
            <w:pPr>
              <w:jc w:val="both"/>
              <w:rPr>
                <w:rFonts w:cs="Times New Roman"/>
              </w:rPr>
            </w:pPr>
            <w:r w:rsidRPr="008A10EE">
              <w:rPr>
                <w:rFonts w:cs="Times New Roman"/>
              </w:rPr>
              <w:t>Setiap ada masalah kami langsung berhasil menanganinya.</w:t>
            </w:r>
          </w:p>
        </w:tc>
      </w:tr>
    </w:tbl>
    <w:p w14:paraId="6901A9A2" w14:textId="77777777" w:rsidR="00E04F41" w:rsidRPr="008A10EE" w:rsidRDefault="00E04F41" w:rsidP="001B0998">
      <w:pPr>
        <w:rPr>
          <w:rFonts w:cs="Times New Roman"/>
          <w:lang w:val="en-US"/>
        </w:rPr>
      </w:pPr>
    </w:p>
    <w:p w14:paraId="22568E5A" w14:textId="379E9394" w:rsidR="00C8119B" w:rsidRPr="008A10EE" w:rsidRDefault="00C8119B" w:rsidP="001B0998">
      <w:pPr>
        <w:contextualSpacing/>
        <w:rPr>
          <w:rFonts w:cs="Times New Roman"/>
          <w:b/>
          <w:bCs/>
          <w:lang w:val="en-US"/>
        </w:rPr>
      </w:pPr>
      <w:r w:rsidRPr="008A10EE">
        <w:rPr>
          <w:rFonts w:cs="Times New Roman"/>
          <w:b/>
          <w:bCs/>
          <w:lang w:val="en-US"/>
        </w:rPr>
        <w:t>Transkrip Wawancara Responden 18</w:t>
      </w:r>
    </w:p>
    <w:p w14:paraId="1A679605" w14:textId="37B4F99A"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Ciputra Surabaya.</w:t>
      </w:r>
    </w:p>
    <w:p w14:paraId="34D858AC" w14:textId="77777777" w:rsidR="00F92172" w:rsidRPr="008A10EE" w:rsidRDefault="00F92172" w:rsidP="001B0998">
      <w:pPr>
        <w:rPr>
          <w:rFonts w:cs="Times New Roman"/>
          <w:lang w:val="en-US"/>
        </w:rPr>
      </w:pPr>
    </w:p>
    <w:p w14:paraId="0600E64E" w14:textId="23DAD79A" w:rsidR="00F92172" w:rsidRPr="008A10EE" w:rsidRDefault="00F92172" w:rsidP="00F92172">
      <w:pPr>
        <w:pStyle w:val="Caption"/>
        <w:keepNext/>
        <w:rPr>
          <w:rFonts w:cs="Times New Roman"/>
        </w:rPr>
      </w:pPr>
      <w:bookmarkStart w:id="1246" w:name="_Toc4847167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5</w:t>
      </w:r>
      <w:r w:rsidR="00182426">
        <w:rPr>
          <w:rFonts w:cs="Times New Roman"/>
        </w:rPr>
        <w:fldChar w:fldCharType="end"/>
      </w:r>
      <w:r w:rsidRPr="008A10EE">
        <w:rPr>
          <w:rFonts w:cs="Times New Roman"/>
        </w:rPr>
        <w:t xml:space="preserve"> Transkrip Wawancara Responden 18</w:t>
      </w:r>
      <w:bookmarkEnd w:id="1246"/>
    </w:p>
    <w:tbl>
      <w:tblPr>
        <w:tblStyle w:val="TableGrid"/>
        <w:tblW w:w="0" w:type="auto"/>
        <w:tblLook w:val="04A0" w:firstRow="1" w:lastRow="0" w:firstColumn="1" w:lastColumn="0" w:noHBand="0" w:noVBand="1"/>
      </w:tblPr>
      <w:tblGrid>
        <w:gridCol w:w="2424"/>
        <w:gridCol w:w="1553"/>
        <w:gridCol w:w="1598"/>
      </w:tblGrid>
      <w:tr w:rsidR="00C8119B" w:rsidRPr="008A10EE" w14:paraId="0DD34C80" w14:textId="77777777" w:rsidTr="00981897">
        <w:trPr>
          <w:tblHeader/>
        </w:trPr>
        <w:tc>
          <w:tcPr>
            <w:tcW w:w="2424" w:type="dxa"/>
          </w:tcPr>
          <w:p w14:paraId="12F2F232" w14:textId="77777777" w:rsidR="00C8119B" w:rsidRPr="00981897" w:rsidRDefault="00C8119B" w:rsidP="001B0998">
            <w:pPr>
              <w:jc w:val="center"/>
              <w:rPr>
                <w:rFonts w:cs="Times New Roman"/>
                <w:b/>
                <w:bCs/>
              </w:rPr>
            </w:pPr>
            <w:r w:rsidRPr="00981897">
              <w:rPr>
                <w:rFonts w:cs="Times New Roman"/>
                <w:b/>
                <w:bCs/>
              </w:rPr>
              <w:t>Profil PT</w:t>
            </w:r>
          </w:p>
        </w:tc>
        <w:tc>
          <w:tcPr>
            <w:tcW w:w="1553" w:type="dxa"/>
          </w:tcPr>
          <w:p w14:paraId="0D421A5F" w14:textId="77777777" w:rsidR="00C8119B" w:rsidRPr="00981897" w:rsidRDefault="00C8119B" w:rsidP="001B0998">
            <w:pPr>
              <w:jc w:val="center"/>
              <w:rPr>
                <w:rFonts w:cs="Times New Roman"/>
                <w:b/>
                <w:bCs/>
              </w:rPr>
            </w:pPr>
            <w:r w:rsidRPr="00981897">
              <w:rPr>
                <w:rFonts w:cs="Times New Roman"/>
                <w:b/>
                <w:bCs/>
              </w:rPr>
              <w:t>Profil Narasumber</w:t>
            </w:r>
          </w:p>
        </w:tc>
        <w:tc>
          <w:tcPr>
            <w:tcW w:w="1598" w:type="dxa"/>
          </w:tcPr>
          <w:p w14:paraId="3BFA5673"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0D95F861" w14:textId="77777777" w:rsidTr="00F92172">
        <w:tc>
          <w:tcPr>
            <w:tcW w:w="2424" w:type="dxa"/>
          </w:tcPr>
          <w:p w14:paraId="7E2A925A" w14:textId="4F911896" w:rsidR="001752F2" w:rsidRPr="008A10EE" w:rsidRDefault="001752F2" w:rsidP="001B0998">
            <w:pPr>
              <w:rPr>
                <w:rFonts w:cs="Times New Roman"/>
              </w:rPr>
            </w:pPr>
            <w:r w:rsidRPr="008A10EE">
              <w:rPr>
                <w:rFonts w:cs="Times New Roman"/>
              </w:rPr>
              <w:t xml:space="preserve">Universitas Ciputra Surabaya adalah salah satu perguruan tinggi </w:t>
            </w:r>
            <w:r w:rsidRPr="008A10EE">
              <w:rPr>
                <w:rFonts w:cs="Times New Roman"/>
              </w:rPr>
              <w:lastRenderedPageBreak/>
              <w:t>swasta di Surabaya, Indonesia. Universitas ini didirikan pada 7 Februari 1990 dan diberikan SK PT tertanggal 31 Mei 2006. UC terletak di UC Town Citra Land, Kecamatan Sambi Kerep, Surabyaa. Sistem informasi yang Beberapa fasilitas terkait implementasi sistem informasi pada perguruan tinggi ini yang saat ini sudah dapat dimanfaatkan oleh civitas akademika antara lain adalah aplikasi yang mengelola dan menyediakan informasi untuk calon Mahasiswa Baru Universitas Ciputra, SIM Akademik, Kredit Point Mahasiswa Universitas Ciputra, aplikasi Library, layanan akses internet bagi seluruh civitas akademika, layanan email, layanan free-blogs maupun layanan lain yang berkenaan dengan kegiatan mahasiswa.</w:t>
            </w:r>
          </w:p>
        </w:tc>
        <w:tc>
          <w:tcPr>
            <w:tcW w:w="1553" w:type="dxa"/>
          </w:tcPr>
          <w:p w14:paraId="423D8E51" w14:textId="188BE47F" w:rsidR="001752F2" w:rsidRPr="008A10EE" w:rsidRDefault="001752F2" w:rsidP="001B0998">
            <w:pPr>
              <w:rPr>
                <w:rFonts w:cs="Times New Roman"/>
              </w:rPr>
            </w:pPr>
            <w:r w:rsidRPr="008A10EE">
              <w:rPr>
                <w:rFonts w:cs="Times New Roman"/>
              </w:rPr>
              <w:lastRenderedPageBreak/>
              <w:t xml:space="preserve">Bapak Michael Hery Tera </w:t>
            </w:r>
            <w:r w:rsidRPr="008A10EE">
              <w:rPr>
                <w:rFonts w:cs="Times New Roman"/>
              </w:rPr>
              <w:lastRenderedPageBreak/>
              <w:t>merupakan pegawai pada Universitas Ciputra Surabaya yang menjabat sebagai Kepala Departemen ICT, dimana departemen ini bertugas untuk mengelaborasi pemanfaatan kemajuan teknologi dengan kebutuhan proses belajar mengajar sehingga manfaat teknologi dapat dirasakan oleh civitas akademika dan menjadi sebuah sistem yang efektif, bersinergi dan terintegritas.</w:t>
            </w:r>
          </w:p>
        </w:tc>
        <w:tc>
          <w:tcPr>
            <w:tcW w:w="1598" w:type="dxa"/>
          </w:tcPr>
          <w:p w14:paraId="7E0F359A" w14:textId="77777777" w:rsidR="009346A5" w:rsidRPr="008A10EE" w:rsidRDefault="009346A5" w:rsidP="000A7FCF">
            <w:pPr>
              <w:pStyle w:val="ListParagraph"/>
              <w:numPr>
                <w:ilvl w:val="0"/>
                <w:numId w:val="45"/>
              </w:numPr>
              <w:ind w:left="307"/>
              <w:rPr>
                <w:rFonts w:cs="Times New Roman"/>
              </w:rPr>
            </w:pPr>
            <w:r w:rsidRPr="008A10EE">
              <w:rPr>
                <w:rFonts w:cs="Times New Roman"/>
              </w:rPr>
              <w:lastRenderedPageBreak/>
              <w:t>Hari, Tanggal :</w:t>
            </w:r>
          </w:p>
          <w:p w14:paraId="28883D8C" w14:textId="77777777" w:rsidR="009346A5" w:rsidRPr="008A10EE" w:rsidRDefault="009346A5" w:rsidP="001B0998">
            <w:pPr>
              <w:pStyle w:val="ListParagraph"/>
              <w:ind w:left="307"/>
              <w:rPr>
                <w:rFonts w:cs="Times New Roman"/>
              </w:rPr>
            </w:pPr>
            <w:r w:rsidRPr="008A10EE">
              <w:rPr>
                <w:rFonts w:cs="Times New Roman"/>
              </w:rPr>
              <w:lastRenderedPageBreak/>
              <w:t>Kamis, 18 Oktober 2018</w:t>
            </w:r>
          </w:p>
          <w:p w14:paraId="0DADED38"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64722A26" w14:textId="77777777" w:rsidR="009346A5" w:rsidRPr="008A10EE" w:rsidRDefault="009346A5" w:rsidP="001B0998">
            <w:pPr>
              <w:ind w:left="307"/>
              <w:rPr>
                <w:rFonts w:cs="Times New Roman"/>
              </w:rPr>
            </w:pPr>
            <w:r w:rsidRPr="008A10EE">
              <w:rPr>
                <w:rFonts w:cs="Times New Roman"/>
              </w:rPr>
              <w:t>14:30 – 15:30 WIB</w:t>
            </w:r>
          </w:p>
          <w:p w14:paraId="0AC7E579"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31BB1B7D" w14:textId="77777777" w:rsidR="009346A5" w:rsidRPr="008A10EE" w:rsidRDefault="009346A5" w:rsidP="001B0998">
            <w:pPr>
              <w:pStyle w:val="ListParagraph"/>
              <w:ind w:left="307"/>
              <w:rPr>
                <w:rFonts w:cs="Times New Roman"/>
              </w:rPr>
            </w:pPr>
            <w:r w:rsidRPr="008A10EE">
              <w:rPr>
                <w:rFonts w:cs="Times New Roman"/>
              </w:rPr>
              <w:t>Ruang Departemen ICT Unversitas Ciputra</w:t>
            </w:r>
          </w:p>
          <w:p w14:paraId="4E898A93" w14:textId="77777777" w:rsidR="001752F2" w:rsidRPr="008A10EE" w:rsidRDefault="001752F2" w:rsidP="001B0998">
            <w:pPr>
              <w:rPr>
                <w:rFonts w:cs="Times New Roman"/>
              </w:rPr>
            </w:pPr>
          </w:p>
        </w:tc>
      </w:tr>
    </w:tbl>
    <w:p w14:paraId="2720C989" w14:textId="0E3ABC2E" w:rsidR="00C8119B" w:rsidRPr="008A10EE" w:rsidRDefault="00C8119B" w:rsidP="001B0998">
      <w:pPr>
        <w:rPr>
          <w:rFonts w:cs="Times New Roman"/>
          <w:lang w:val="en-US"/>
        </w:rPr>
      </w:pPr>
    </w:p>
    <w:p w14:paraId="27D6C9A9" w14:textId="4561DE09" w:rsidR="00E04F41" w:rsidRPr="008A10EE" w:rsidRDefault="00E04F41" w:rsidP="001B0998">
      <w:pPr>
        <w:contextualSpacing/>
        <w:rPr>
          <w:rFonts w:cs="Times New Roman"/>
        </w:rPr>
      </w:pPr>
      <w:r w:rsidRPr="008A10EE">
        <w:rPr>
          <w:rFonts w:cs="Times New Roman"/>
        </w:rPr>
        <w:lastRenderedPageBreak/>
        <w:t>Daftar pertanyaan dan jawaban narasumber</w:t>
      </w:r>
      <w:r w:rsidR="003B0923" w:rsidRPr="008A10EE">
        <w:rPr>
          <w:rFonts w:cs="Times New Roman"/>
        </w:rPr>
        <w:t xml:space="preserve"> Universitas Ciputra Surabaya.</w:t>
      </w:r>
    </w:p>
    <w:p w14:paraId="568FCA0C" w14:textId="77777777" w:rsidR="003B0923" w:rsidRPr="008A10EE" w:rsidRDefault="003B0923" w:rsidP="001B0998">
      <w:pPr>
        <w:contextualSpacing/>
        <w:rPr>
          <w:rFonts w:cs="Times New Roman"/>
        </w:rPr>
      </w:pPr>
    </w:p>
    <w:p w14:paraId="63A31655" w14:textId="0AC5BA81" w:rsidR="00F92172" w:rsidRPr="008A10EE" w:rsidRDefault="00F92172" w:rsidP="00F92172">
      <w:pPr>
        <w:pStyle w:val="Caption"/>
        <w:keepNext/>
        <w:rPr>
          <w:rFonts w:cs="Times New Roman"/>
        </w:rPr>
      </w:pPr>
      <w:bookmarkStart w:id="1247" w:name="_Toc4847167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6</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8</w:t>
      </w:r>
      <w:bookmarkEnd w:id="1247"/>
    </w:p>
    <w:tbl>
      <w:tblPr>
        <w:tblStyle w:val="TableGrid"/>
        <w:tblW w:w="0" w:type="auto"/>
        <w:tblLook w:val="04A0" w:firstRow="1" w:lastRow="0" w:firstColumn="1" w:lastColumn="0" w:noHBand="0" w:noVBand="1"/>
      </w:tblPr>
      <w:tblGrid>
        <w:gridCol w:w="2787"/>
        <w:gridCol w:w="2788"/>
      </w:tblGrid>
      <w:tr w:rsidR="00E04F41" w:rsidRPr="008A10EE" w14:paraId="5FE33C31" w14:textId="77777777" w:rsidTr="00981897">
        <w:trPr>
          <w:tblHeader/>
        </w:trPr>
        <w:tc>
          <w:tcPr>
            <w:tcW w:w="2787" w:type="dxa"/>
          </w:tcPr>
          <w:p w14:paraId="76032B56"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72A2855D"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481C8574" w14:textId="77777777" w:rsidTr="004F36FD">
        <w:tc>
          <w:tcPr>
            <w:tcW w:w="2787" w:type="dxa"/>
          </w:tcPr>
          <w:p w14:paraId="2B8903EF" w14:textId="14564FDA" w:rsidR="00E04F41" w:rsidRPr="008A10EE" w:rsidRDefault="0085171A" w:rsidP="00F92172">
            <w:pPr>
              <w:jc w:val="both"/>
              <w:rPr>
                <w:rFonts w:cs="Times New Roman"/>
              </w:rPr>
            </w:pPr>
            <w:r w:rsidRPr="008A10EE">
              <w:rPr>
                <w:rFonts w:cs="Times New Roman"/>
              </w:rPr>
              <w:t>Apakah stakeholder mananyakan ekspektasi user atau hanya dari sisi klien?</w:t>
            </w:r>
          </w:p>
        </w:tc>
        <w:tc>
          <w:tcPr>
            <w:tcW w:w="2788" w:type="dxa"/>
          </w:tcPr>
          <w:p w14:paraId="4268C363" w14:textId="5126263B" w:rsidR="00E04F41" w:rsidRPr="008A10EE" w:rsidRDefault="0085171A" w:rsidP="00F92172">
            <w:pPr>
              <w:jc w:val="both"/>
              <w:rPr>
                <w:rFonts w:cs="Times New Roman"/>
              </w:rPr>
            </w:pPr>
            <w:r w:rsidRPr="008A10EE">
              <w:rPr>
                <w:rFonts w:cs="Times New Roman"/>
              </w:rPr>
              <w:t>Dua-duanya</w:t>
            </w:r>
          </w:p>
        </w:tc>
      </w:tr>
      <w:tr w:rsidR="0085171A" w:rsidRPr="008A10EE" w14:paraId="63930A0E" w14:textId="77777777" w:rsidTr="004F36FD">
        <w:tc>
          <w:tcPr>
            <w:tcW w:w="2787" w:type="dxa"/>
          </w:tcPr>
          <w:p w14:paraId="71467766" w14:textId="4EC3B33B" w:rsidR="0085171A" w:rsidRPr="008A10EE" w:rsidRDefault="0085171A" w:rsidP="00F92172">
            <w:pPr>
              <w:jc w:val="both"/>
              <w:rPr>
                <w:rFonts w:cs="Times New Roman"/>
              </w:rPr>
            </w:pPr>
            <w:r w:rsidRPr="008A10EE">
              <w:rPr>
                <w:rFonts w:cs="Times New Roman"/>
              </w:rPr>
              <w:t>Bagaimana tolak ukur keberhasilan mengacu pada ekspektasi stakeholder?</w:t>
            </w:r>
          </w:p>
        </w:tc>
        <w:tc>
          <w:tcPr>
            <w:tcW w:w="2788" w:type="dxa"/>
          </w:tcPr>
          <w:p w14:paraId="375F7187" w14:textId="47B6A039" w:rsidR="0085171A" w:rsidRPr="008A10EE" w:rsidRDefault="0085171A" w:rsidP="00F92172">
            <w:pPr>
              <w:jc w:val="both"/>
              <w:rPr>
                <w:rFonts w:cs="Times New Roman"/>
              </w:rPr>
            </w:pPr>
            <w:r w:rsidRPr="008A10EE">
              <w:rPr>
                <w:rFonts w:cs="Times New Roman"/>
              </w:rPr>
              <w:t>Belum ada</w:t>
            </w:r>
          </w:p>
        </w:tc>
      </w:tr>
      <w:tr w:rsidR="0085171A" w:rsidRPr="008A10EE" w14:paraId="4A0D31FB" w14:textId="77777777" w:rsidTr="004F36FD">
        <w:tc>
          <w:tcPr>
            <w:tcW w:w="2787" w:type="dxa"/>
          </w:tcPr>
          <w:p w14:paraId="72C6EB8B" w14:textId="799A924F" w:rsidR="0085171A" w:rsidRPr="008A10EE" w:rsidRDefault="0085171A" w:rsidP="00F92172">
            <w:pPr>
              <w:jc w:val="both"/>
              <w:rPr>
                <w:rFonts w:cs="Times New Roman"/>
              </w:rPr>
            </w:pPr>
            <w:r w:rsidRPr="008A10EE">
              <w:rPr>
                <w:rFonts w:cs="Times New Roman"/>
              </w:rPr>
              <w:t>COTS/In House/Outsource. Proyek implementasi perangkat lunak disini sistemnya membuat sendiri, outsource, atau membeli dari vendor(COTS)?</w:t>
            </w:r>
          </w:p>
        </w:tc>
        <w:tc>
          <w:tcPr>
            <w:tcW w:w="2788" w:type="dxa"/>
          </w:tcPr>
          <w:p w14:paraId="5447301A" w14:textId="31FEE5A0" w:rsidR="0085171A" w:rsidRPr="008A10EE" w:rsidRDefault="0085171A" w:rsidP="00F92172">
            <w:pPr>
              <w:jc w:val="both"/>
              <w:rPr>
                <w:rFonts w:cs="Times New Roman"/>
              </w:rPr>
            </w:pPr>
            <w:r w:rsidRPr="008A10EE">
              <w:rPr>
                <w:rFonts w:cs="Times New Roman"/>
              </w:rPr>
              <w:t>Membuat sendiri</w:t>
            </w:r>
          </w:p>
        </w:tc>
      </w:tr>
      <w:tr w:rsidR="00E04F41" w:rsidRPr="008A10EE" w14:paraId="107929FA" w14:textId="77777777" w:rsidTr="004F36FD">
        <w:tc>
          <w:tcPr>
            <w:tcW w:w="2787" w:type="dxa"/>
          </w:tcPr>
          <w:p w14:paraId="0938A0D7" w14:textId="14433CB2" w:rsidR="00E04F41" w:rsidRPr="008A10EE" w:rsidRDefault="0085171A" w:rsidP="00F92172">
            <w:pPr>
              <w:jc w:val="both"/>
              <w:rPr>
                <w:rFonts w:cs="Times New Roman"/>
              </w:rPr>
            </w:pPr>
            <w:r w:rsidRPr="008A10EE">
              <w:rPr>
                <w:rFonts w:cs="Times New Roman"/>
              </w:rPr>
              <w:t>Adakah pihak lain yang terlibat dalam proyek implementasi perangkat lunak di Universitas Ciputra?</w:t>
            </w:r>
          </w:p>
        </w:tc>
        <w:tc>
          <w:tcPr>
            <w:tcW w:w="2788" w:type="dxa"/>
          </w:tcPr>
          <w:p w14:paraId="5C7F0895" w14:textId="1FC16734" w:rsidR="00E04F41" w:rsidRPr="008A10EE" w:rsidRDefault="0085171A" w:rsidP="00F92172">
            <w:pPr>
              <w:jc w:val="both"/>
              <w:rPr>
                <w:rFonts w:cs="Times New Roman"/>
              </w:rPr>
            </w:pPr>
            <w:r w:rsidRPr="008A10EE">
              <w:rPr>
                <w:rFonts w:cs="Times New Roman"/>
              </w:rPr>
              <w:t>Tidak ada</w:t>
            </w:r>
          </w:p>
        </w:tc>
      </w:tr>
      <w:tr w:rsidR="0085171A" w:rsidRPr="008A10EE" w14:paraId="1473289B" w14:textId="77777777" w:rsidTr="004F36FD">
        <w:tc>
          <w:tcPr>
            <w:tcW w:w="2787" w:type="dxa"/>
          </w:tcPr>
          <w:p w14:paraId="4431F717" w14:textId="69AAE02B" w:rsidR="0085171A" w:rsidRPr="008A10EE" w:rsidRDefault="0085171A" w:rsidP="00F92172">
            <w:pPr>
              <w:jc w:val="both"/>
              <w:rPr>
                <w:rFonts w:cs="Times New Roman"/>
              </w:rPr>
            </w:pPr>
            <w:r w:rsidRPr="008A10EE">
              <w:rPr>
                <w:rFonts w:cs="Times New Roman"/>
              </w:rPr>
              <w:t>Apakah pertimbangan dalam pemilihan tipe proyek (In-House, Outsource, COTS, dsb)?</w:t>
            </w:r>
          </w:p>
        </w:tc>
        <w:tc>
          <w:tcPr>
            <w:tcW w:w="2788" w:type="dxa"/>
          </w:tcPr>
          <w:p w14:paraId="4BE111C2" w14:textId="38D5DF4A" w:rsidR="0085171A" w:rsidRPr="008A10EE" w:rsidRDefault="0085171A" w:rsidP="00F92172">
            <w:pPr>
              <w:jc w:val="both"/>
              <w:rPr>
                <w:rFonts w:cs="Times New Roman"/>
              </w:rPr>
            </w:pPr>
            <w:r w:rsidRPr="008A10EE">
              <w:rPr>
                <w:rFonts w:cs="Times New Roman"/>
              </w:rPr>
              <w:t>Kebutuhan user dapat diprovide dengan baik. Karena masing-masing universitas memiliki karakteristik yang berbeda-beda</w:t>
            </w:r>
          </w:p>
        </w:tc>
      </w:tr>
      <w:tr w:rsidR="0085171A" w:rsidRPr="008A10EE" w14:paraId="043931D5" w14:textId="77777777" w:rsidTr="004F36FD">
        <w:tc>
          <w:tcPr>
            <w:tcW w:w="2787" w:type="dxa"/>
          </w:tcPr>
          <w:p w14:paraId="65321D9F" w14:textId="2CE04F74" w:rsidR="0085171A" w:rsidRPr="008A10EE" w:rsidRDefault="0085171A" w:rsidP="00F92172">
            <w:pPr>
              <w:jc w:val="both"/>
              <w:rPr>
                <w:rFonts w:cs="Times New Roman"/>
              </w:rPr>
            </w:pPr>
            <w:r w:rsidRPr="008A10EE">
              <w:rPr>
                <w:rFonts w:cs="Times New Roman"/>
              </w:rPr>
              <w:t>Apakah pernah melakukan implementasi dengan beberapa tipe proyek? Jika ya apakah ada perbedaan yang berarti? (Efektivitas, Efisiensi, dsb)</w:t>
            </w:r>
          </w:p>
        </w:tc>
        <w:tc>
          <w:tcPr>
            <w:tcW w:w="2788" w:type="dxa"/>
          </w:tcPr>
          <w:p w14:paraId="4EA75373" w14:textId="5BD6195E" w:rsidR="0085171A" w:rsidRPr="008A10EE" w:rsidRDefault="0085171A" w:rsidP="00F92172">
            <w:pPr>
              <w:jc w:val="both"/>
              <w:rPr>
                <w:rFonts w:cs="Times New Roman"/>
              </w:rPr>
            </w:pPr>
            <w:r w:rsidRPr="008A10EE">
              <w:rPr>
                <w:rFonts w:cs="Times New Roman"/>
              </w:rPr>
              <w:t xml:space="preserve">Proyek kepegawaian, sarana prasarana, dan akademik merupakan tipe proyek yang berbeda- beda. Tentunya efektivitas dan efisiensi untuk kekaryawanan dan untuk keuangan berbeda </w:t>
            </w:r>
          </w:p>
        </w:tc>
      </w:tr>
      <w:tr w:rsidR="0085171A" w:rsidRPr="008A10EE" w14:paraId="16B46E7E" w14:textId="77777777" w:rsidTr="004F36FD">
        <w:tc>
          <w:tcPr>
            <w:tcW w:w="2787" w:type="dxa"/>
          </w:tcPr>
          <w:p w14:paraId="470705CB" w14:textId="0A89CB25" w:rsidR="0085171A" w:rsidRPr="008A10EE" w:rsidRDefault="0085171A" w:rsidP="00F92172">
            <w:pPr>
              <w:jc w:val="both"/>
              <w:rPr>
                <w:rFonts w:cs="Times New Roman"/>
              </w:rPr>
            </w:pPr>
            <w:r w:rsidRPr="008A10EE">
              <w:rPr>
                <w:rFonts w:cs="Times New Roman"/>
              </w:rPr>
              <w:t xml:space="preserve">Bagaimanakah alur birokrasi dalam proyek implementasi </w:t>
            </w:r>
            <w:r w:rsidRPr="008A10EE">
              <w:rPr>
                <w:rFonts w:cs="Times New Roman"/>
              </w:rPr>
              <w:lastRenderedPageBreak/>
              <w:t>perangkat lunak di Universitas Ciputra?</w:t>
            </w:r>
          </w:p>
        </w:tc>
        <w:tc>
          <w:tcPr>
            <w:tcW w:w="2788" w:type="dxa"/>
          </w:tcPr>
          <w:p w14:paraId="7376269E" w14:textId="0CCD0612" w:rsidR="0085171A" w:rsidRPr="008A10EE" w:rsidRDefault="0085171A" w:rsidP="00F92172">
            <w:pPr>
              <w:jc w:val="both"/>
              <w:rPr>
                <w:rFonts w:cs="Times New Roman"/>
              </w:rPr>
            </w:pPr>
            <w:r w:rsidRPr="008A10EE">
              <w:rPr>
                <w:rFonts w:cs="Times New Roman"/>
              </w:rPr>
              <w:lastRenderedPageBreak/>
              <w:t xml:space="preserve">Ada form yang harus diisi user sebelum tahun ajaran </w:t>
            </w:r>
            <w:r w:rsidRPr="008A10EE">
              <w:rPr>
                <w:rFonts w:cs="Times New Roman"/>
              </w:rPr>
              <w:lastRenderedPageBreak/>
              <w:t>baru. Dimana form tersebut berisi request kebutuhan user</w:t>
            </w:r>
          </w:p>
        </w:tc>
      </w:tr>
      <w:tr w:rsidR="0085171A" w:rsidRPr="008A10EE" w14:paraId="4F9510C2" w14:textId="77777777" w:rsidTr="004F36FD">
        <w:tc>
          <w:tcPr>
            <w:tcW w:w="2787" w:type="dxa"/>
          </w:tcPr>
          <w:p w14:paraId="61DBF0E7" w14:textId="1CA5120B" w:rsidR="0085171A" w:rsidRPr="008A10EE" w:rsidRDefault="0085171A" w:rsidP="00F92172">
            <w:pPr>
              <w:jc w:val="both"/>
              <w:rPr>
                <w:rFonts w:cs="Times New Roman"/>
              </w:rPr>
            </w:pPr>
            <w:r w:rsidRPr="008A10EE">
              <w:rPr>
                <w:rFonts w:cs="Times New Roman"/>
              </w:rPr>
              <w:lastRenderedPageBreak/>
              <w:t>Apakah ada mandat (mengharuskan semua pengguna menggunakan sistem yg diimplementasi) setelah implementasi selesai?</w:t>
            </w:r>
          </w:p>
        </w:tc>
        <w:tc>
          <w:tcPr>
            <w:tcW w:w="2788" w:type="dxa"/>
          </w:tcPr>
          <w:p w14:paraId="4DB5B95D" w14:textId="785282BF" w:rsidR="0085171A" w:rsidRPr="008A10EE" w:rsidRDefault="0085171A" w:rsidP="00F92172">
            <w:pPr>
              <w:jc w:val="both"/>
              <w:rPr>
                <w:rFonts w:cs="Times New Roman"/>
              </w:rPr>
            </w:pPr>
            <w:r w:rsidRPr="008A10EE">
              <w:rPr>
                <w:rFonts w:cs="Times New Roman"/>
              </w:rPr>
              <w:t>Ada</w:t>
            </w:r>
          </w:p>
        </w:tc>
      </w:tr>
      <w:tr w:rsidR="0085171A" w:rsidRPr="008A10EE" w14:paraId="66BB78C0" w14:textId="77777777" w:rsidTr="004F36FD">
        <w:tc>
          <w:tcPr>
            <w:tcW w:w="2787" w:type="dxa"/>
          </w:tcPr>
          <w:p w14:paraId="25F3BD7D" w14:textId="2692DB05" w:rsidR="0085171A" w:rsidRPr="008A10EE" w:rsidRDefault="0085171A" w:rsidP="00F92172">
            <w:pPr>
              <w:jc w:val="both"/>
              <w:rPr>
                <w:rFonts w:cs="Times New Roman"/>
              </w:rPr>
            </w:pPr>
            <w:r w:rsidRPr="008A10EE">
              <w:rPr>
                <w:rFonts w:cs="Times New Roman"/>
              </w:rPr>
              <w:t>Apakah terdapat kendala dalam hal birokrasi perijinan implementasi perangkat lunak di Universitas Ciputra?</w:t>
            </w:r>
          </w:p>
        </w:tc>
        <w:tc>
          <w:tcPr>
            <w:tcW w:w="2788" w:type="dxa"/>
          </w:tcPr>
          <w:p w14:paraId="12B9388F" w14:textId="1CAE74DC" w:rsidR="0085171A" w:rsidRPr="008A10EE" w:rsidRDefault="0085171A" w:rsidP="00F92172">
            <w:pPr>
              <w:jc w:val="both"/>
              <w:rPr>
                <w:rFonts w:cs="Times New Roman"/>
              </w:rPr>
            </w:pPr>
            <w:r w:rsidRPr="008A10EE">
              <w:rPr>
                <w:rFonts w:cs="Times New Roman"/>
              </w:rPr>
              <w:t>Tidak, hanya saja perlu diperhatikan acuan Visi Misi Tujuan Sasaran Universitas</w:t>
            </w:r>
          </w:p>
        </w:tc>
      </w:tr>
      <w:tr w:rsidR="0085171A" w:rsidRPr="008A10EE" w14:paraId="36AECB61" w14:textId="77777777" w:rsidTr="004F36FD">
        <w:tc>
          <w:tcPr>
            <w:tcW w:w="2787" w:type="dxa"/>
          </w:tcPr>
          <w:p w14:paraId="0635F0CE" w14:textId="5D8AE929" w:rsidR="0085171A" w:rsidRPr="008A10EE" w:rsidRDefault="0085171A" w:rsidP="00F92172">
            <w:pPr>
              <w:jc w:val="both"/>
              <w:rPr>
                <w:rFonts w:cs="Times New Roman"/>
              </w:rPr>
            </w:pPr>
            <w:r w:rsidRPr="008A10EE">
              <w:rPr>
                <w:rFonts w:cs="Times New Roman"/>
              </w:rPr>
              <w:t>Bagaimanakah dukungan birokrasi terkait pendanaan implementasi perangkat lunak di Universitas Ciputra?</w:t>
            </w:r>
          </w:p>
        </w:tc>
        <w:tc>
          <w:tcPr>
            <w:tcW w:w="2788" w:type="dxa"/>
          </w:tcPr>
          <w:p w14:paraId="5E63D352" w14:textId="23526975" w:rsidR="0085171A" w:rsidRPr="008A10EE" w:rsidRDefault="0085171A" w:rsidP="00F92172">
            <w:pPr>
              <w:jc w:val="both"/>
              <w:rPr>
                <w:rFonts w:cs="Times New Roman"/>
              </w:rPr>
            </w:pPr>
            <w:r w:rsidRPr="008A10EE">
              <w:rPr>
                <w:rFonts w:cs="Times New Roman"/>
              </w:rPr>
              <w:t>Disupport sesuai kebutuhan yang efektif dan efisien</w:t>
            </w:r>
          </w:p>
        </w:tc>
      </w:tr>
      <w:tr w:rsidR="0085171A" w:rsidRPr="008A10EE" w14:paraId="50EC3436" w14:textId="77777777" w:rsidTr="004F36FD">
        <w:tc>
          <w:tcPr>
            <w:tcW w:w="2787" w:type="dxa"/>
          </w:tcPr>
          <w:p w14:paraId="70E64368" w14:textId="5CCF1B4D" w:rsidR="0085171A" w:rsidRPr="008A10EE" w:rsidRDefault="0085171A" w:rsidP="00F92172">
            <w:pPr>
              <w:jc w:val="both"/>
              <w:rPr>
                <w:rFonts w:cs="Times New Roman"/>
              </w:rPr>
            </w:pPr>
            <w:r w:rsidRPr="008A10EE">
              <w:rPr>
                <w:rFonts w:cs="Times New Roman"/>
              </w:rPr>
              <w:t>Bagaimanakah keselarasan visi misi Universitas Ciputra dengan sistem yang akan diimplementasi?</w:t>
            </w:r>
          </w:p>
        </w:tc>
        <w:tc>
          <w:tcPr>
            <w:tcW w:w="2788" w:type="dxa"/>
          </w:tcPr>
          <w:p w14:paraId="4CB4D8C1" w14:textId="21943A21" w:rsidR="0085171A" w:rsidRPr="008A10EE" w:rsidRDefault="0085171A" w:rsidP="00F92172">
            <w:pPr>
              <w:jc w:val="both"/>
              <w:rPr>
                <w:rFonts w:cs="Times New Roman"/>
              </w:rPr>
            </w:pPr>
            <w:r w:rsidRPr="008A10EE">
              <w:rPr>
                <w:rFonts w:cs="Times New Roman"/>
              </w:rPr>
              <w:t>Pembuatan aplikasi selaras dengan Visi Misi Tujuan Sasaran Universitas Ciputra</w:t>
            </w:r>
          </w:p>
        </w:tc>
      </w:tr>
      <w:tr w:rsidR="0085171A" w:rsidRPr="008A10EE" w14:paraId="196E343F" w14:textId="77777777" w:rsidTr="004F36FD">
        <w:tc>
          <w:tcPr>
            <w:tcW w:w="2787" w:type="dxa"/>
          </w:tcPr>
          <w:p w14:paraId="3ECBB465" w14:textId="1B73CF7A" w:rsidR="0085171A" w:rsidRPr="008A10EE" w:rsidRDefault="0085171A" w:rsidP="00F92172">
            <w:pPr>
              <w:jc w:val="both"/>
              <w:rPr>
                <w:rFonts w:cs="Times New Roman"/>
              </w:rPr>
            </w:pPr>
            <w:r w:rsidRPr="008A10EE">
              <w:rPr>
                <w:rFonts w:cs="Times New Roman"/>
              </w:rPr>
              <w:t>Bagaimanakah proses penyesuaian perangkat lunak dengan proses bisnis di Universitas Ciputra?</w:t>
            </w:r>
          </w:p>
        </w:tc>
        <w:tc>
          <w:tcPr>
            <w:tcW w:w="2788" w:type="dxa"/>
          </w:tcPr>
          <w:p w14:paraId="27D45FDC" w14:textId="7DF5FB1A" w:rsidR="0085171A" w:rsidRPr="008A10EE" w:rsidRDefault="0085171A" w:rsidP="00F92172">
            <w:pPr>
              <w:jc w:val="both"/>
              <w:rPr>
                <w:rFonts w:cs="Times New Roman"/>
              </w:rPr>
            </w:pPr>
            <w:r w:rsidRPr="008A10EE">
              <w:rPr>
                <w:rFonts w:cs="Times New Roman"/>
              </w:rPr>
              <w:t>Sesuai, karena dibuat sendiri</w:t>
            </w:r>
          </w:p>
        </w:tc>
      </w:tr>
      <w:tr w:rsidR="0085171A" w:rsidRPr="008A10EE" w14:paraId="486E24DC" w14:textId="77777777" w:rsidTr="004F36FD">
        <w:tc>
          <w:tcPr>
            <w:tcW w:w="2787" w:type="dxa"/>
          </w:tcPr>
          <w:p w14:paraId="25931AC6" w14:textId="241CBD13" w:rsidR="0085171A" w:rsidRPr="008A10EE" w:rsidRDefault="0085171A" w:rsidP="00F92172">
            <w:pPr>
              <w:jc w:val="both"/>
              <w:rPr>
                <w:rFonts w:cs="Times New Roman"/>
              </w:rPr>
            </w:pPr>
            <w:r w:rsidRPr="008A10EE">
              <w:rPr>
                <w:rFonts w:cs="Times New Roman"/>
              </w:rPr>
              <w:t>Perangkat Lunak menyesuaikan proses bisnis atau proses bisnis yang menyesuaikan perangkat lunak?</w:t>
            </w:r>
          </w:p>
        </w:tc>
        <w:tc>
          <w:tcPr>
            <w:tcW w:w="2788" w:type="dxa"/>
          </w:tcPr>
          <w:p w14:paraId="1776ECFB" w14:textId="16934C00" w:rsidR="0085171A" w:rsidRPr="008A10EE" w:rsidRDefault="0085171A" w:rsidP="00F92172">
            <w:pPr>
              <w:jc w:val="both"/>
              <w:rPr>
                <w:rFonts w:cs="Times New Roman"/>
              </w:rPr>
            </w:pPr>
            <w:r w:rsidRPr="008A10EE">
              <w:rPr>
                <w:rFonts w:cs="Times New Roman"/>
              </w:rPr>
              <w:t>Perangkat Lunak menyesuaikan proses bisnis, namun akan diimprove untuk meningkatkan efisiensi dan efektivitas</w:t>
            </w:r>
          </w:p>
        </w:tc>
      </w:tr>
      <w:tr w:rsidR="0085171A" w:rsidRPr="008A10EE" w14:paraId="5B710A49" w14:textId="77777777" w:rsidTr="004F36FD">
        <w:tc>
          <w:tcPr>
            <w:tcW w:w="2787" w:type="dxa"/>
          </w:tcPr>
          <w:p w14:paraId="220000EE" w14:textId="22715E72" w:rsidR="0085171A" w:rsidRPr="008A10EE" w:rsidRDefault="0085171A" w:rsidP="00F92172">
            <w:pPr>
              <w:jc w:val="both"/>
              <w:rPr>
                <w:rFonts w:cs="Times New Roman"/>
              </w:rPr>
            </w:pPr>
            <w:r w:rsidRPr="008A10EE">
              <w:rPr>
                <w:rFonts w:cs="Times New Roman"/>
              </w:rPr>
              <w:t>Jika proses bisnis yang menyeseuaikan, bagaimana kesiapan / tahapan dalam change management?</w:t>
            </w:r>
          </w:p>
        </w:tc>
        <w:tc>
          <w:tcPr>
            <w:tcW w:w="2788" w:type="dxa"/>
          </w:tcPr>
          <w:p w14:paraId="75305D1D" w14:textId="785174FB" w:rsidR="0085171A" w:rsidRPr="008A10EE" w:rsidRDefault="0085171A" w:rsidP="00F92172">
            <w:pPr>
              <w:jc w:val="both"/>
              <w:rPr>
                <w:rFonts w:cs="Times New Roman"/>
              </w:rPr>
            </w:pPr>
            <w:r w:rsidRPr="008A10EE">
              <w:rPr>
                <w:rFonts w:cs="Times New Roman"/>
              </w:rPr>
              <w:t>Dibuatkan sistem yang parametrik, sehingga untuk perubahan bisnis yang tidak signifikan masih dapat dipenuhi</w:t>
            </w:r>
          </w:p>
        </w:tc>
      </w:tr>
      <w:tr w:rsidR="0085171A" w:rsidRPr="008A10EE" w14:paraId="30BF87B2" w14:textId="77777777" w:rsidTr="004F36FD">
        <w:tc>
          <w:tcPr>
            <w:tcW w:w="2787" w:type="dxa"/>
          </w:tcPr>
          <w:p w14:paraId="30AC8B02" w14:textId="4E384FB8" w:rsidR="0085171A" w:rsidRPr="008A10EE" w:rsidRDefault="0085171A" w:rsidP="00F92172">
            <w:pPr>
              <w:jc w:val="both"/>
              <w:rPr>
                <w:rFonts w:cs="Times New Roman"/>
              </w:rPr>
            </w:pPr>
            <w:r w:rsidRPr="008A10EE">
              <w:rPr>
                <w:rFonts w:cs="Times New Roman"/>
              </w:rPr>
              <w:lastRenderedPageBreak/>
              <w:t>Apakah terdapat kendala dalam change management di Universitas Ciputra?</w:t>
            </w:r>
          </w:p>
        </w:tc>
        <w:tc>
          <w:tcPr>
            <w:tcW w:w="2788" w:type="dxa"/>
          </w:tcPr>
          <w:p w14:paraId="665D9F92" w14:textId="7C582DEC" w:rsidR="0085171A" w:rsidRPr="008A10EE" w:rsidRDefault="0085171A" w:rsidP="00F92172">
            <w:pPr>
              <w:jc w:val="both"/>
              <w:rPr>
                <w:rFonts w:cs="Times New Roman"/>
              </w:rPr>
            </w:pPr>
            <w:r w:rsidRPr="008A10EE">
              <w:rPr>
                <w:rFonts w:cs="Times New Roman"/>
              </w:rPr>
              <w:t>Kendala waktu pengerjaan</w:t>
            </w:r>
          </w:p>
        </w:tc>
      </w:tr>
      <w:tr w:rsidR="0085171A" w:rsidRPr="008A10EE" w14:paraId="1EBFD407" w14:textId="77777777" w:rsidTr="004F36FD">
        <w:tc>
          <w:tcPr>
            <w:tcW w:w="2787" w:type="dxa"/>
          </w:tcPr>
          <w:p w14:paraId="0A6DF697" w14:textId="5D0F8697" w:rsidR="0085171A" w:rsidRPr="008A10EE" w:rsidRDefault="0085171A" w:rsidP="00F92172">
            <w:pPr>
              <w:jc w:val="both"/>
              <w:rPr>
                <w:rFonts w:cs="Times New Roman"/>
              </w:rPr>
            </w:pPr>
            <w:r w:rsidRPr="008A10EE">
              <w:rPr>
                <w:rFonts w:cs="Times New Roman"/>
              </w:rPr>
              <w:t>Jika pernagkat lunak menyesuaikan proses bisnis, bagaimana proses prioritasi dalam memilih modul yang akan diimplementasikan di Universitas Ciputra?</w:t>
            </w:r>
          </w:p>
        </w:tc>
        <w:tc>
          <w:tcPr>
            <w:tcW w:w="2788" w:type="dxa"/>
          </w:tcPr>
          <w:p w14:paraId="3799B4F4" w14:textId="0B7FC02D" w:rsidR="0085171A" w:rsidRPr="008A10EE" w:rsidRDefault="0085171A" w:rsidP="00F92172">
            <w:pPr>
              <w:jc w:val="both"/>
              <w:rPr>
                <w:rFonts w:cs="Times New Roman"/>
              </w:rPr>
            </w:pPr>
            <w:r w:rsidRPr="008A10EE">
              <w:rPr>
                <w:rFonts w:cs="Times New Roman"/>
              </w:rPr>
              <w:t>Disesuaikan dengan Visi Misi Tujuan dan Sasaran dalam menentukan prioritas</w:t>
            </w:r>
          </w:p>
        </w:tc>
      </w:tr>
      <w:tr w:rsidR="0085171A" w:rsidRPr="008A10EE" w14:paraId="0B05C38E" w14:textId="77777777" w:rsidTr="004F36FD">
        <w:tc>
          <w:tcPr>
            <w:tcW w:w="2787" w:type="dxa"/>
          </w:tcPr>
          <w:p w14:paraId="673C1D05" w14:textId="14B1457F" w:rsidR="0085171A" w:rsidRPr="008A10EE" w:rsidRDefault="0085171A" w:rsidP="00F92172">
            <w:pPr>
              <w:jc w:val="both"/>
              <w:rPr>
                <w:rFonts w:cs="Times New Roman"/>
              </w:rPr>
            </w:pPr>
            <w:r w:rsidRPr="008A10EE">
              <w:rPr>
                <w:rFonts w:cs="Times New Roman"/>
              </w:rPr>
              <w:t>Bagaimana prosedur dan mekanisme penyelenggaraan training di Universitas Ciputra?</w:t>
            </w:r>
          </w:p>
        </w:tc>
        <w:tc>
          <w:tcPr>
            <w:tcW w:w="2788" w:type="dxa"/>
          </w:tcPr>
          <w:p w14:paraId="08324174" w14:textId="2CA07407" w:rsidR="0085171A" w:rsidRPr="008A10EE" w:rsidRDefault="0085171A" w:rsidP="00F92172">
            <w:pPr>
              <w:jc w:val="both"/>
              <w:rPr>
                <w:rFonts w:cs="Times New Roman"/>
              </w:rPr>
            </w:pPr>
            <w:r w:rsidRPr="008A10EE">
              <w:rPr>
                <w:rFonts w:cs="Times New Roman"/>
              </w:rPr>
              <w:t>Dimulai dari pembuatan proposal, approval proposal, pelaksanaan, pelaporan training</w:t>
            </w:r>
          </w:p>
        </w:tc>
      </w:tr>
      <w:tr w:rsidR="0085171A" w:rsidRPr="008A10EE" w14:paraId="0D8EDE01" w14:textId="77777777" w:rsidTr="004F36FD">
        <w:tc>
          <w:tcPr>
            <w:tcW w:w="2787" w:type="dxa"/>
          </w:tcPr>
          <w:p w14:paraId="00C4509C" w14:textId="71B270ED" w:rsidR="0085171A" w:rsidRPr="008A10EE" w:rsidRDefault="0085171A" w:rsidP="00F92172">
            <w:pPr>
              <w:jc w:val="both"/>
              <w:rPr>
                <w:rFonts w:cs="Times New Roman"/>
              </w:rPr>
            </w:pPr>
            <w:r w:rsidRPr="008A10EE">
              <w:rPr>
                <w:rFonts w:cs="Times New Roman"/>
              </w:rPr>
              <w:t>Bagaimaana evaluasi dari program training yang dilakukan di Universitas Ciputra?</w:t>
            </w:r>
          </w:p>
        </w:tc>
        <w:tc>
          <w:tcPr>
            <w:tcW w:w="2788" w:type="dxa"/>
          </w:tcPr>
          <w:p w14:paraId="065532EA" w14:textId="22426220" w:rsidR="0085171A" w:rsidRPr="008A10EE" w:rsidRDefault="0085171A" w:rsidP="00F92172">
            <w:pPr>
              <w:jc w:val="both"/>
              <w:rPr>
                <w:rFonts w:cs="Times New Roman"/>
              </w:rPr>
            </w:pPr>
            <w:r w:rsidRPr="008A10EE">
              <w:rPr>
                <w:rFonts w:cs="Times New Roman"/>
              </w:rPr>
              <w:t>Menggunaan survei online</w:t>
            </w:r>
          </w:p>
        </w:tc>
      </w:tr>
      <w:tr w:rsidR="0085171A" w:rsidRPr="008A10EE" w14:paraId="5030D1F8" w14:textId="77777777" w:rsidTr="004F36FD">
        <w:tc>
          <w:tcPr>
            <w:tcW w:w="2787" w:type="dxa"/>
          </w:tcPr>
          <w:p w14:paraId="202FB783" w14:textId="41D78FE5" w:rsidR="0085171A" w:rsidRPr="008A10EE" w:rsidRDefault="00D608B1" w:rsidP="00F92172">
            <w:pPr>
              <w:jc w:val="both"/>
              <w:rPr>
                <w:rFonts w:cs="Times New Roman"/>
              </w:rPr>
            </w:pPr>
            <w:r w:rsidRPr="008A10EE">
              <w:rPr>
                <w:rFonts w:cs="Times New Roman"/>
              </w:rPr>
              <w:t>Bagaimana tolak ukur terkait kesiapan pengguna dalam implementasi?</w:t>
            </w:r>
          </w:p>
        </w:tc>
        <w:tc>
          <w:tcPr>
            <w:tcW w:w="2788" w:type="dxa"/>
          </w:tcPr>
          <w:p w14:paraId="619FF2C1" w14:textId="413EC1E5" w:rsidR="0085171A" w:rsidRPr="008A10EE" w:rsidRDefault="00D608B1" w:rsidP="00F92172">
            <w:pPr>
              <w:jc w:val="both"/>
              <w:rPr>
                <w:rFonts w:cs="Times New Roman"/>
              </w:rPr>
            </w:pPr>
            <w:r w:rsidRPr="008A10EE">
              <w:rPr>
                <w:rFonts w:cs="Times New Roman"/>
              </w:rPr>
              <w:t>Penyelesaian modul, sampai dengan reporting yang berjalan sesuai target waktu yang disepakati</w:t>
            </w:r>
          </w:p>
        </w:tc>
      </w:tr>
      <w:tr w:rsidR="00D608B1" w:rsidRPr="008A10EE" w14:paraId="0C29A1B7" w14:textId="77777777" w:rsidTr="004F36FD">
        <w:tc>
          <w:tcPr>
            <w:tcW w:w="2787" w:type="dxa"/>
          </w:tcPr>
          <w:p w14:paraId="3CA70893" w14:textId="04DE2926" w:rsidR="00D608B1" w:rsidRPr="008A10EE" w:rsidRDefault="00D608B1" w:rsidP="00F92172">
            <w:pPr>
              <w:jc w:val="both"/>
              <w:rPr>
                <w:rFonts w:cs="Times New Roman"/>
              </w:rPr>
            </w:pPr>
            <w:r w:rsidRPr="008A10EE">
              <w:rPr>
                <w:rFonts w:cs="Times New Roman"/>
              </w:rPr>
              <w:t>Bagaimana tindak lanjut terhadap user yang dinilai belum siap dalam implementasi perangkat lunak?</w:t>
            </w:r>
          </w:p>
        </w:tc>
        <w:tc>
          <w:tcPr>
            <w:tcW w:w="2788" w:type="dxa"/>
          </w:tcPr>
          <w:p w14:paraId="6F00C8F0" w14:textId="3D37CE8B" w:rsidR="00D608B1" w:rsidRPr="008A10EE" w:rsidRDefault="00D608B1" w:rsidP="00F92172">
            <w:pPr>
              <w:jc w:val="both"/>
              <w:rPr>
                <w:rFonts w:cs="Times New Roman"/>
              </w:rPr>
            </w:pPr>
            <w:r w:rsidRPr="008A10EE">
              <w:rPr>
                <w:rFonts w:cs="Times New Roman"/>
              </w:rPr>
              <w:t>Dilakukan training ulang</w:t>
            </w:r>
          </w:p>
        </w:tc>
      </w:tr>
      <w:tr w:rsidR="00D608B1" w:rsidRPr="008A10EE" w14:paraId="5EFC2859" w14:textId="77777777" w:rsidTr="004F36FD">
        <w:tc>
          <w:tcPr>
            <w:tcW w:w="2787" w:type="dxa"/>
          </w:tcPr>
          <w:p w14:paraId="6C7FF67D" w14:textId="4EA65D86" w:rsidR="00D608B1" w:rsidRPr="008A10EE" w:rsidRDefault="00D608B1" w:rsidP="00F92172">
            <w:pPr>
              <w:jc w:val="both"/>
              <w:rPr>
                <w:rFonts w:cs="Times New Roman"/>
              </w:rPr>
            </w:pPr>
            <w:r w:rsidRPr="008A10EE">
              <w:rPr>
                <w:rFonts w:cs="Times New Roman"/>
              </w:rPr>
              <w:t>Apakah tindakan troubleshooting saat implementasi dilakukan vendor ataukah internal-helpdesk? Bagaimana bentuk tindakannya?</w:t>
            </w:r>
          </w:p>
        </w:tc>
        <w:tc>
          <w:tcPr>
            <w:tcW w:w="2788" w:type="dxa"/>
          </w:tcPr>
          <w:p w14:paraId="04201CC3" w14:textId="7D611401" w:rsidR="00D608B1" w:rsidRPr="008A10EE" w:rsidRDefault="00D608B1" w:rsidP="00F92172">
            <w:pPr>
              <w:jc w:val="both"/>
              <w:rPr>
                <w:rFonts w:cs="Times New Roman"/>
              </w:rPr>
            </w:pPr>
            <w:r w:rsidRPr="008A10EE">
              <w:rPr>
                <w:rFonts w:cs="Times New Roman"/>
              </w:rPr>
              <w:t>Internal tim, dilakukan analisa informasi dari user, kemudian dilakukan bug fixed</w:t>
            </w:r>
          </w:p>
        </w:tc>
      </w:tr>
      <w:tr w:rsidR="00D608B1" w:rsidRPr="008A10EE" w14:paraId="3F2BC3FC" w14:textId="77777777" w:rsidTr="004F36FD">
        <w:tc>
          <w:tcPr>
            <w:tcW w:w="2787" w:type="dxa"/>
          </w:tcPr>
          <w:p w14:paraId="51A5B2B9" w14:textId="4CAB86C1" w:rsidR="00D608B1" w:rsidRPr="008A10EE" w:rsidRDefault="00D608B1" w:rsidP="00F92172">
            <w:pPr>
              <w:jc w:val="both"/>
              <w:rPr>
                <w:rFonts w:cs="Times New Roman"/>
              </w:rPr>
            </w:pPr>
            <w:r w:rsidRPr="008A10EE">
              <w:rPr>
                <w:rFonts w:cs="Times New Roman"/>
              </w:rPr>
              <w:t>Bagaimanakah evaluasi dari troubleshooting yang pernah dilakukan?</w:t>
            </w:r>
          </w:p>
        </w:tc>
        <w:tc>
          <w:tcPr>
            <w:tcW w:w="2788" w:type="dxa"/>
          </w:tcPr>
          <w:p w14:paraId="5CC6515A" w14:textId="59F0058D" w:rsidR="00D608B1" w:rsidRPr="008A10EE" w:rsidRDefault="00D608B1" w:rsidP="00F92172">
            <w:pPr>
              <w:jc w:val="both"/>
              <w:rPr>
                <w:rFonts w:cs="Times New Roman"/>
              </w:rPr>
            </w:pPr>
            <w:r w:rsidRPr="008A10EE">
              <w:rPr>
                <w:rFonts w:cs="Times New Roman"/>
              </w:rPr>
              <w:t>Digunakan sebagai improvement kedepan</w:t>
            </w:r>
          </w:p>
        </w:tc>
      </w:tr>
      <w:tr w:rsidR="00D608B1" w:rsidRPr="008A10EE" w14:paraId="477F15C1" w14:textId="77777777" w:rsidTr="004F36FD">
        <w:tc>
          <w:tcPr>
            <w:tcW w:w="2787" w:type="dxa"/>
          </w:tcPr>
          <w:p w14:paraId="5B961867" w14:textId="354A7ABA" w:rsidR="00D608B1" w:rsidRPr="008A10EE" w:rsidRDefault="00D608B1" w:rsidP="00F92172">
            <w:pPr>
              <w:jc w:val="both"/>
              <w:rPr>
                <w:rFonts w:cs="Times New Roman"/>
              </w:rPr>
            </w:pPr>
            <w:r w:rsidRPr="008A10EE">
              <w:rPr>
                <w:rFonts w:cs="Times New Roman"/>
              </w:rPr>
              <w:lastRenderedPageBreak/>
              <w:t>Apakah infrastruktur yang ada (server,dsb) sudah mendukung, atau perlu ada penambahan?</w:t>
            </w:r>
          </w:p>
        </w:tc>
        <w:tc>
          <w:tcPr>
            <w:tcW w:w="2788" w:type="dxa"/>
          </w:tcPr>
          <w:p w14:paraId="2832FF76" w14:textId="28BFEDDD" w:rsidR="00D608B1" w:rsidRPr="008A10EE" w:rsidRDefault="00D608B1" w:rsidP="00F92172">
            <w:pPr>
              <w:jc w:val="both"/>
              <w:rPr>
                <w:rFonts w:cs="Times New Roman"/>
              </w:rPr>
            </w:pPr>
            <w:r w:rsidRPr="008A10EE">
              <w:rPr>
                <w:rFonts w:cs="Times New Roman"/>
              </w:rPr>
              <w:t>Sudah mendukung, dan akan terus diadjust</w:t>
            </w:r>
          </w:p>
        </w:tc>
      </w:tr>
      <w:tr w:rsidR="0085171A" w:rsidRPr="008A10EE" w14:paraId="3B1F1B50" w14:textId="77777777" w:rsidTr="004F36FD">
        <w:tc>
          <w:tcPr>
            <w:tcW w:w="2787" w:type="dxa"/>
          </w:tcPr>
          <w:p w14:paraId="4009877F" w14:textId="2FA99506" w:rsidR="0085171A" w:rsidRPr="008A10EE" w:rsidRDefault="00D608B1" w:rsidP="00F92172">
            <w:pPr>
              <w:jc w:val="both"/>
              <w:rPr>
                <w:rFonts w:cs="Times New Roman"/>
              </w:rPr>
            </w:pPr>
            <w:r w:rsidRPr="008A10EE">
              <w:rPr>
                <w:rFonts w:cs="Times New Roman"/>
              </w:rPr>
              <w:t>Apakah bandwith yang ada di Universitas Ciputra telah memenuhi seluruh spesifikasi yang dibutuhkan dalam semua proyek implementasi yang pernah dilakukan?</w:t>
            </w:r>
          </w:p>
        </w:tc>
        <w:tc>
          <w:tcPr>
            <w:tcW w:w="2788" w:type="dxa"/>
          </w:tcPr>
          <w:p w14:paraId="489FF24C" w14:textId="5E4FF045" w:rsidR="0085171A" w:rsidRPr="008A10EE" w:rsidRDefault="00D608B1" w:rsidP="00F92172">
            <w:pPr>
              <w:jc w:val="both"/>
              <w:rPr>
                <w:rFonts w:cs="Times New Roman"/>
              </w:rPr>
            </w:pPr>
            <w:r w:rsidRPr="008A10EE">
              <w:rPr>
                <w:rFonts w:cs="Times New Roman"/>
              </w:rPr>
              <w:t>Sudah sesuai, dan akan terus diadjust</w:t>
            </w:r>
          </w:p>
        </w:tc>
      </w:tr>
      <w:tr w:rsidR="0085171A" w:rsidRPr="008A10EE" w14:paraId="3D507883" w14:textId="77777777" w:rsidTr="004F36FD">
        <w:tc>
          <w:tcPr>
            <w:tcW w:w="2787" w:type="dxa"/>
          </w:tcPr>
          <w:p w14:paraId="3705B314" w14:textId="17EEC96A" w:rsidR="0085171A" w:rsidRPr="008A10EE" w:rsidRDefault="00D608B1" w:rsidP="00F92172">
            <w:pPr>
              <w:jc w:val="both"/>
              <w:rPr>
                <w:rFonts w:cs="Times New Roman"/>
              </w:rPr>
            </w:pPr>
            <w:r w:rsidRPr="008A10EE">
              <w:rPr>
                <w:rFonts w:cs="Times New Roman"/>
              </w:rPr>
              <w:t>Apakah terdapat port khusus dalam proyek implementasi di Universitas Ciputra?</w:t>
            </w:r>
          </w:p>
        </w:tc>
        <w:tc>
          <w:tcPr>
            <w:tcW w:w="2788" w:type="dxa"/>
          </w:tcPr>
          <w:p w14:paraId="70B3D071" w14:textId="11364E3C" w:rsidR="0085171A" w:rsidRPr="008A10EE" w:rsidRDefault="00D608B1" w:rsidP="00F92172">
            <w:pPr>
              <w:jc w:val="both"/>
              <w:rPr>
                <w:rFonts w:cs="Times New Roman"/>
              </w:rPr>
            </w:pPr>
            <w:r w:rsidRPr="008A10EE">
              <w:rPr>
                <w:rFonts w:cs="Times New Roman"/>
              </w:rPr>
              <w:t>Tidak</w:t>
            </w:r>
          </w:p>
        </w:tc>
      </w:tr>
      <w:tr w:rsidR="00D608B1" w:rsidRPr="008A10EE" w14:paraId="09AD86AF" w14:textId="77777777" w:rsidTr="004F36FD">
        <w:tc>
          <w:tcPr>
            <w:tcW w:w="2787" w:type="dxa"/>
          </w:tcPr>
          <w:p w14:paraId="615F321D" w14:textId="30566D4A" w:rsidR="00D608B1" w:rsidRPr="008A10EE" w:rsidRDefault="00D608B1" w:rsidP="00F92172">
            <w:pPr>
              <w:jc w:val="both"/>
              <w:rPr>
                <w:rFonts w:cs="Times New Roman"/>
              </w:rPr>
            </w:pPr>
            <w:r w:rsidRPr="008A10EE">
              <w:rPr>
                <w:rFonts w:cs="Times New Roman"/>
              </w:rPr>
              <w:t>Apakah ada kendala yang terkait dengan infrastruktur selama proyek implementasi di Universitas Ciputra?</w:t>
            </w:r>
          </w:p>
        </w:tc>
        <w:tc>
          <w:tcPr>
            <w:tcW w:w="2788" w:type="dxa"/>
          </w:tcPr>
          <w:p w14:paraId="1C126B5D" w14:textId="3514DCB7" w:rsidR="00D608B1" w:rsidRPr="008A10EE" w:rsidRDefault="00D608B1" w:rsidP="00F92172">
            <w:pPr>
              <w:jc w:val="both"/>
              <w:rPr>
                <w:rFonts w:cs="Times New Roman"/>
              </w:rPr>
            </w:pPr>
            <w:r w:rsidRPr="008A10EE">
              <w:rPr>
                <w:rFonts w:cs="Times New Roman"/>
              </w:rPr>
              <w:t>Ada, berkaitan dengan perkembangan teknologi infrastruktur</w:t>
            </w:r>
          </w:p>
        </w:tc>
      </w:tr>
      <w:tr w:rsidR="00D608B1" w:rsidRPr="008A10EE" w14:paraId="2BCBDF01" w14:textId="77777777" w:rsidTr="004F36FD">
        <w:tc>
          <w:tcPr>
            <w:tcW w:w="2787" w:type="dxa"/>
          </w:tcPr>
          <w:p w14:paraId="584B0580" w14:textId="2CBBB394" w:rsidR="00D608B1" w:rsidRPr="008A10EE" w:rsidRDefault="00D608B1" w:rsidP="00F92172">
            <w:pPr>
              <w:jc w:val="both"/>
              <w:rPr>
                <w:rFonts w:cs="Times New Roman"/>
              </w:rPr>
            </w:pPr>
            <w:r w:rsidRPr="008A10EE">
              <w:rPr>
                <w:rFonts w:cs="Times New Roman"/>
              </w:rPr>
              <w:t>Bagaimanakah proses konfigurasi database selama proyek implementasi perangkat lunak?</w:t>
            </w:r>
          </w:p>
        </w:tc>
        <w:tc>
          <w:tcPr>
            <w:tcW w:w="2788" w:type="dxa"/>
          </w:tcPr>
          <w:p w14:paraId="511EF5E3" w14:textId="4DF09D5B" w:rsidR="00D608B1" w:rsidRPr="008A10EE" w:rsidRDefault="00D608B1" w:rsidP="00F92172">
            <w:pPr>
              <w:jc w:val="both"/>
              <w:rPr>
                <w:rFonts w:cs="Times New Roman"/>
              </w:rPr>
            </w:pPr>
            <w:r w:rsidRPr="008A10EE">
              <w:rPr>
                <w:rFonts w:cs="Times New Roman"/>
              </w:rPr>
              <w:t>Disetting sesuai spesifikasi server dan besaran database</w:t>
            </w:r>
          </w:p>
        </w:tc>
      </w:tr>
      <w:tr w:rsidR="00D608B1" w:rsidRPr="008A10EE" w14:paraId="39B84EEE" w14:textId="77777777" w:rsidTr="004F36FD">
        <w:tc>
          <w:tcPr>
            <w:tcW w:w="2787" w:type="dxa"/>
          </w:tcPr>
          <w:p w14:paraId="7469E5F2" w14:textId="56A65B46" w:rsidR="00D608B1" w:rsidRPr="008A10EE" w:rsidRDefault="00D608B1" w:rsidP="00F92172">
            <w:pPr>
              <w:jc w:val="both"/>
              <w:rPr>
                <w:rFonts w:cs="Times New Roman"/>
              </w:rPr>
            </w:pPr>
            <w:r w:rsidRPr="008A10EE">
              <w:rPr>
                <w:rFonts w:cs="Times New Roman"/>
              </w:rPr>
              <w:t>Apakah terdapat standar untuk konfigurasi selama proyek implementasi perangkat lunak?</w:t>
            </w:r>
          </w:p>
        </w:tc>
        <w:tc>
          <w:tcPr>
            <w:tcW w:w="2788" w:type="dxa"/>
          </w:tcPr>
          <w:p w14:paraId="1DA7641C" w14:textId="5E3F6B55" w:rsidR="00D608B1" w:rsidRPr="008A10EE" w:rsidRDefault="00D608B1" w:rsidP="00F92172">
            <w:pPr>
              <w:jc w:val="both"/>
              <w:rPr>
                <w:rFonts w:cs="Times New Roman"/>
              </w:rPr>
            </w:pPr>
            <w:r w:rsidRPr="008A10EE">
              <w:rPr>
                <w:rFonts w:cs="Times New Roman"/>
              </w:rPr>
              <w:t>Ada</w:t>
            </w:r>
          </w:p>
        </w:tc>
      </w:tr>
      <w:tr w:rsidR="00D608B1" w:rsidRPr="008A10EE" w14:paraId="7AC50C61" w14:textId="77777777" w:rsidTr="004F36FD">
        <w:tc>
          <w:tcPr>
            <w:tcW w:w="2787" w:type="dxa"/>
          </w:tcPr>
          <w:p w14:paraId="58249ADF" w14:textId="17F2A4EF" w:rsidR="00D608B1" w:rsidRPr="008A10EE" w:rsidRDefault="00D608B1" w:rsidP="00F92172">
            <w:pPr>
              <w:jc w:val="both"/>
              <w:rPr>
                <w:rFonts w:cs="Times New Roman"/>
              </w:rPr>
            </w:pPr>
            <w:r w:rsidRPr="008A10EE">
              <w:rPr>
                <w:rFonts w:cs="Times New Roman"/>
              </w:rPr>
              <w:t>Apakah Universitas Ciputra melakukan install ataukah pencocokan selama proyek implementasi perangkat lunak?</w:t>
            </w:r>
          </w:p>
        </w:tc>
        <w:tc>
          <w:tcPr>
            <w:tcW w:w="2788" w:type="dxa"/>
          </w:tcPr>
          <w:p w14:paraId="0F563F3F" w14:textId="524FC7EC" w:rsidR="00D608B1" w:rsidRPr="008A10EE" w:rsidRDefault="00D608B1" w:rsidP="00F92172">
            <w:pPr>
              <w:jc w:val="both"/>
              <w:rPr>
                <w:rFonts w:cs="Times New Roman"/>
              </w:rPr>
            </w:pPr>
            <w:r w:rsidRPr="008A10EE">
              <w:rPr>
                <w:rFonts w:cs="Times New Roman"/>
              </w:rPr>
              <w:t>Sudah ditentukan dari awal</w:t>
            </w:r>
          </w:p>
        </w:tc>
      </w:tr>
      <w:tr w:rsidR="00D608B1" w:rsidRPr="008A10EE" w14:paraId="3008E8D2" w14:textId="77777777" w:rsidTr="004F36FD">
        <w:tc>
          <w:tcPr>
            <w:tcW w:w="2787" w:type="dxa"/>
          </w:tcPr>
          <w:p w14:paraId="2D241826" w14:textId="41785EEC" w:rsidR="00D608B1" w:rsidRPr="008A10EE" w:rsidRDefault="00D608B1" w:rsidP="00F92172">
            <w:pPr>
              <w:jc w:val="both"/>
              <w:rPr>
                <w:rFonts w:cs="Times New Roman"/>
              </w:rPr>
            </w:pPr>
            <w:r w:rsidRPr="008A10EE">
              <w:rPr>
                <w:rFonts w:cs="Times New Roman"/>
              </w:rPr>
              <w:t>Apakah ada spesifikasi khusus terkait hardware dalam proyek implementasi yang pernah dilakukan?</w:t>
            </w:r>
          </w:p>
        </w:tc>
        <w:tc>
          <w:tcPr>
            <w:tcW w:w="2788" w:type="dxa"/>
          </w:tcPr>
          <w:p w14:paraId="5CBF400C" w14:textId="2DDA050D" w:rsidR="00D608B1" w:rsidRPr="008A10EE" w:rsidRDefault="00D608B1" w:rsidP="00F92172">
            <w:pPr>
              <w:jc w:val="both"/>
              <w:rPr>
                <w:rFonts w:cs="Times New Roman"/>
              </w:rPr>
            </w:pPr>
            <w:r w:rsidRPr="008A10EE">
              <w:rPr>
                <w:rFonts w:cs="Times New Roman"/>
              </w:rPr>
              <w:t>Hardware disesuaikan dengan kebutuhan lapangan</w:t>
            </w:r>
          </w:p>
        </w:tc>
      </w:tr>
      <w:tr w:rsidR="00D608B1" w:rsidRPr="008A10EE" w14:paraId="2B09C66A" w14:textId="77777777" w:rsidTr="004F36FD">
        <w:tc>
          <w:tcPr>
            <w:tcW w:w="2787" w:type="dxa"/>
          </w:tcPr>
          <w:p w14:paraId="646189BF" w14:textId="0716E06B" w:rsidR="00D608B1" w:rsidRPr="008A10EE" w:rsidRDefault="00D608B1" w:rsidP="00F92172">
            <w:pPr>
              <w:jc w:val="both"/>
              <w:rPr>
                <w:rFonts w:cs="Times New Roman"/>
              </w:rPr>
            </w:pPr>
            <w:r w:rsidRPr="008A10EE">
              <w:rPr>
                <w:rFonts w:cs="Times New Roman"/>
              </w:rPr>
              <w:lastRenderedPageBreak/>
              <w:t>Bagaimanakah design dalam QA yang diterapkan dalam proyek implementasi perangkat lunak di Universitas Ciputra?</w:t>
            </w:r>
          </w:p>
        </w:tc>
        <w:tc>
          <w:tcPr>
            <w:tcW w:w="2788" w:type="dxa"/>
          </w:tcPr>
          <w:p w14:paraId="0CEE3F94" w14:textId="6E721DED" w:rsidR="00D608B1" w:rsidRPr="008A10EE" w:rsidRDefault="00D608B1" w:rsidP="00F92172">
            <w:pPr>
              <w:jc w:val="both"/>
              <w:rPr>
                <w:rFonts w:cs="Times New Roman"/>
              </w:rPr>
            </w:pPr>
            <w:r w:rsidRPr="008A10EE">
              <w:rPr>
                <w:rFonts w:cs="Times New Roman"/>
              </w:rPr>
              <w:t>Adanya proses testing (oleh departemen yang meminta) dan trial (dari beberapa user) sebelum diimplementasikan.</w:t>
            </w:r>
          </w:p>
        </w:tc>
      </w:tr>
      <w:tr w:rsidR="00D608B1" w:rsidRPr="008A10EE" w14:paraId="66CC3CEC" w14:textId="77777777" w:rsidTr="004F36FD">
        <w:tc>
          <w:tcPr>
            <w:tcW w:w="2787" w:type="dxa"/>
          </w:tcPr>
          <w:p w14:paraId="0921B7DE" w14:textId="64CE5D91" w:rsidR="00D608B1" w:rsidRPr="008A10EE" w:rsidRDefault="00D608B1" w:rsidP="00F92172">
            <w:pPr>
              <w:jc w:val="both"/>
              <w:rPr>
                <w:rFonts w:cs="Times New Roman"/>
              </w:rPr>
            </w:pPr>
            <w:r w:rsidRPr="008A10EE">
              <w:rPr>
                <w:rFonts w:cs="Times New Roman"/>
              </w:rPr>
              <w:t>Bagaimanakah scope dalam QA terkait implementasi perangkat lunak di Universitas Ciputra?</w:t>
            </w:r>
          </w:p>
        </w:tc>
        <w:tc>
          <w:tcPr>
            <w:tcW w:w="2788" w:type="dxa"/>
          </w:tcPr>
          <w:p w14:paraId="6D977765" w14:textId="28125F31" w:rsidR="00D608B1" w:rsidRPr="008A10EE" w:rsidRDefault="00D608B1" w:rsidP="00F92172">
            <w:pPr>
              <w:jc w:val="both"/>
              <w:rPr>
                <w:rFonts w:cs="Times New Roman"/>
              </w:rPr>
            </w:pPr>
            <w:r w:rsidRPr="008A10EE">
              <w:rPr>
                <w:rFonts w:cs="Times New Roman"/>
              </w:rPr>
              <w:t>Menyesuaikan tujuan dari modul tersebut dibuat</w:t>
            </w:r>
          </w:p>
        </w:tc>
      </w:tr>
      <w:tr w:rsidR="00D608B1" w:rsidRPr="008A10EE" w14:paraId="0A6FB8DE" w14:textId="77777777" w:rsidTr="004F36FD">
        <w:tc>
          <w:tcPr>
            <w:tcW w:w="2787" w:type="dxa"/>
          </w:tcPr>
          <w:p w14:paraId="127AA893" w14:textId="5621699E" w:rsidR="00D608B1" w:rsidRPr="008A10EE" w:rsidRDefault="00D608B1" w:rsidP="00F92172">
            <w:pPr>
              <w:jc w:val="both"/>
              <w:rPr>
                <w:rFonts w:cs="Times New Roman"/>
              </w:rPr>
            </w:pPr>
            <w:r w:rsidRPr="008A10EE">
              <w:rPr>
                <w:rFonts w:cs="Times New Roman"/>
              </w:rPr>
              <w:t>Siapa yang memiliki tanggung jawab untuk melakukan monitoring terkait QA proyek implementasi perangkat lunak di Universitas Ciputra?</w:t>
            </w:r>
          </w:p>
        </w:tc>
        <w:tc>
          <w:tcPr>
            <w:tcW w:w="2788" w:type="dxa"/>
          </w:tcPr>
          <w:p w14:paraId="06A1DB89" w14:textId="0533F51C" w:rsidR="00D608B1" w:rsidRPr="008A10EE" w:rsidRDefault="00D608B1" w:rsidP="00F92172">
            <w:pPr>
              <w:jc w:val="both"/>
              <w:rPr>
                <w:rFonts w:cs="Times New Roman"/>
              </w:rPr>
            </w:pPr>
            <w:r w:rsidRPr="008A10EE">
              <w:rPr>
                <w:rFonts w:cs="Times New Roman"/>
              </w:rPr>
              <w:t>PIC user dari setiap proyek bekerjasama dengan tim ICT</w:t>
            </w:r>
          </w:p>
        </w:tc>
      </w:tr>
      <w:tr w:rsidR="00D608B1" w:rsidRPr="008A10EE" w14:paraId="2E4E8BD1" w14:textId="77777777" w:rsidTr="004F36FD">
        <w:tc>
          <w:tcPr>
            <w:tcW w:w="2787" w:type="dxa"/>
          </w:tcPr>
          <w:p w14:paraId="4DA989B1" w14:textId="6BEF2673" w:rsidR="00D608B1" w:rsidRPr="008A10EE" w:rsidRDefault="00D608B1" w:rsidP="00F92172">
            <w:pPr>
              <w:jc w:val="both"/>
              <w:rPr>
                <w:rFonts w:cs="Times New Roman"/>
              </w:rPr>
            </w:pPr>
            <w:r w:rsidRPr="008A10EE">
              <w:rPr>
                <w:rFonts w:cs="Times New Roman"/>
              </w:rPr>
              <w:t>Bagaimanakah bentuk controlling terkait implementasi perangkat lunak di Universitas Ciputra?</w:t>
            </w:r>
          </w:p>
        </w:tc>
        <w:tc>
          <w:tcPr>
            <w:tcW w:w="2788" w:type="dxa"/>
          </w:tcPr>
          <w:p w14:paraId="7C143552" w14:textId="3722269A" w:rsidR="00D608B1" w:rsidRPr="008A10EE" w:rsidRDefault="00D608B1" w:rsidP="00F92172">
            <w:pPr>
              <w:jc w:val="both"/>
              <w:rPr>
                <w:rFonts w:cs="Times New Roman"/>
              </w:rPr>
            </w:pPr>
            <w:r w:rsidRPr="008A10EE">
              <w:rPr>
                <w:rFonts w:cs="Times New Roman"/>
              </w:rPr>
              <w:t>Dari feedback departement yang meminta dan log file</w:t>
            </w:r>
          </w:p>
        </w:tc>
      </w:tr>
      <w:tr w:rsidR="00D608B1" w:rsidRPr="008A10EE" w14:paraId="19673B3F" w14:textId="77777777" w:rsidTr="004F36FD">
        <w:tc>
          <w:tcPr>
            <w:tcW w:w="2787" w:type="dxa"/>
          </w:tcPr>
          <w:p w14:paraId="113AB7AC" w14:textId="60F3A34D" w:rsidR="00D608B1" w:rsidRPr="008A10EE" w:rsidRDefault="00D608B1" w:rsidP="00F92172">
            <w:pPr>
              <w:jc w:val="both"/>
              <w:rPr>
                <w:rFonts w:cs="Times New Roman"/>
              </w:rPr>
            </w:pPr>
            <w:r w:rsidRPr="008A10EE">
              <w:rPr>
                <w:rFonts w:cs="Times New Roman"/>
              </w:rPr>
              <w:t>Bagaimanakah bentuk controlling terhadap proyek implementasi perangkat lunak yang ada di Universitas Ciputra?</w:t>
            </w:r>
          </w:p>
        </w:tc>
        <w:tc>
          <w:tcPr>
            <w:tcW w:w="2788" w:type="dxa"/>
          </w:tcPr>
          <w:p w14:paraId="14A502C0" w14:textId="4C60C035" w:rsidR="00D608B1" w:rsidRPr="008A10EE" w:rsidRDefault="00D608B1" w:rsidP="00F92172">
            <w:pPr>
              <w:jc w:val="both"/>
              <w:rPr>
                <w:rFonts w:cs="Times New Roman"/>
              </w:rPr>
            </w:pPr>
            <w:r w:rsidRPr="008A10EE">
              <w:rPr>
                <w:rFonts w:cs="Times New Roman"/>
              </w:rPr>
              <w:t>Dari feedback departemen yang meminta dan log file</w:t>
            </w:r>
          </w:p>
        </w:tc>
      </w:tr>
      <w:tr w:rsidR="00D608B1" w:rsidRPr="008A10EE" w14:paraId="246B722A" w14:textId="77777777" w:rsidTr="004F36FD">
        <w:tc>
          <w:tcPr>
            <w:tcW w:w="2787" w:type="dxa"/>
          </w:tcPr>
          <w:p w14:paraId="4E19CC7A" w14:textId="6B0F8A0F" w:rsidR="00D608B1" w:rsidRPr="008A10EE" w:rsidRDefault="00D608B1" w:rsidP="00F92172">
            <w:pPr>
              <w:jc w:val="both"/>
              <w:rPr>
                <w:rFonts w:cs="Times New Roman"/>
              </w:rPr>
            </w:pPr>
            <w:r w:rsidRPr="008A10EE">
              <w:rPr>
                <w:rFonts w:cs="Times New Roman"/>
              </w:rPr>
              <w:t>Bagaimanakah bentuk testing terhadap proyek implementasi perangkat lunak yang ada di Universitas Ciputra?</w:t>
            </w:r>
          </w:p>
        </w:tc>
        <w:tc>
          <w:tcPr>
            <w:tcW w:w="2788" w:type="dxa"/>
          </w:tcPr>
          <w:p w14:paraId="4EC631A5" w14:textId="1BE34056" w:rsidR="00D608B1" w:rsidRPr="008A10EE" w:rsidRDefault="00D608B1" w:rsidP="00F92172">
            <w:pPr>
              <w:jc w:val="both"/>
              <w:rPr>
                <w:rFonts w:cs="Times New Roman"/>
              </w:rPr>
            </w:pPr>
            <w:r w:rsidRPr="008A10EE">
              <w:rPr>
                <w:rFonts w:cs="Times New Roman"/>
              </w:rPr>
              <w:t>Testing oleh programmer selama masa pembuatan, testing oleh departemen terkait selama masa testing, dan testing oleh beberapa user terpilih selama masa trial.</w:t>
            </w:r>
          </w:p>
        </w:tc>
      </w:tr>
      <w:tr w:rsidR="00D608B1" w:rsidRPr="008A10EE" w14:paraId="007D8F5D" w14:textId="77777777" w:rsidTr="004F36FD">
        <w:tc>
          <w:tcPr>
            <w:tcW w:w="2787" w:type="dxa"/>
          </w:tcPr>
          <w:p w14:paraId="7F28F844" w14:textId="1E155D3E" w:rsidR="00D608B1" w:rsidRPr="008A10EE" w:rsidRDefault="00D608B1" w:rsidP="00F92172">
            <w:pPr>
              <w:jc w:val="both"/>
              <w:rPr>
                <w:rFonts w:cs="Times New Roman"/>
              </w:rPr>
            </w:pPr>
            <w:r w:rsidRPr="008A10EE">
              <w:rPr>
                <w:rFonts w:cs="Times New Roman"/>
              </w:rPr>
              <w:t>Apakah terdapat tim khusus dalam hal testing perangkat lunak yang telah diimplementasikan?</w:t>
            </w:r>
          </w:p>
        </w:tc>
        <w:tc>
          <w:tcPr>
            <w:tcW w:w="2788" w:type="dxa"/>
          </w:tcPr>
          <w:p w14:paraId="61C93EDD" w14:textId="7CA862F1" w:rsidR="00D608B1" w:rsidRPr="008A10EE" w:rsidRDefault="00D608B1" w:rsidP="00F92172">
            <w:pPr>
              <w:jc w:val="both"/>
              <w:rPr>
                <w:rFonts w:cs="Times New Roman"/>
              </w:rPr>
            </w:pPr>
            <w:r w:rsidRPr="008A10EE">
              <w:rPr>
                <w:rFonts w:cs="Times New Roman"/>
              </w:rPr>
              <w:t>Tidak</w:t>
            </w:r>
          </w:p>
        </w:tc>
      </w:tr>
      <w:tr w:rsidR="00D608B1" w:rsidRPr="008A10EE" w14:paraId="79AEF0B0" w14:textId="77777777" w:rsidTr="004F36FD">
        <w:tc>
          <w:tcPr>
            <w:tcW w:w="2787" w:type="dxa"/>
          </w:tcPr>
          <w:p w14:paraId="46EA116E" w14:textId="2CF26D64" w:rsidR="00D608B1" w:rsidRPr="008A10EE" w:rsidRDefault="00D608B1" w:rsidP="00F92172">
            <w:pPr>
              <w:jc w:val="both"/>
              <w:rPr>
                <w:rFonts w:cs="Times New Roman"/>
              </w:rPr>
            </w:pPr>
            <w:r w:rsidRPr="008A10EE">
              <w:rPr>
                <w:rFonts w:cs="Times New Roman"/>
              </w:rPr>
              <w:lastRenderedPageBreak/>
              <w:t>Time seseuai dengan yang direncanakan?</w:t>
            </w:r>
          </w:p>
        </w:tc>
        <w:tc>
          <w:tcPr>
            <w:tcW w:w="2788" w:type="dxa"/>
          </w:tcPr>
          <w:p w14:paraId="1CAB7B89" w14:textId="2DB62FB2" w:rsidR="00D608B1" w:rsidRPr="008A10EE" w:rsidRDefault="00D608B1" w:rsidP="00F92172">
            <w:pPr>
              <w:jc w:val="both"/>
              <w:rPr>
                <w:rFonts w:cs="Times New Roman"/>
              </w:rPr>
            </w:pPr>
            <w:r w:rsidRPr="008A10EE">
              <w:rPr>
                <w:rFonts w:cs="Times New Roman"/>
              </w:rPr>
              <w:t>Dikerjakan sesuai jadwal dan diadjust untuk kebutuhan khusus</w:t>
            </w:r>
          </w:p>
        </w:tc>
      </w:tr>
      <w:tr w:rsidR="00D608B1" w:rsidRPr="008A10EE" w14:paraId="08C215D1" w14:textId="77777777" w:rsidTr="004F36FD">
        <w:tc>
          <w:tcPr>
            <w:tcW w:w="2787" w:type="dxa"/>
          </w:tcPr>
          <w:p w14:paraId="3C0D8673" w14:textId="3CE5CF11" w:rsidR="00D608B1" w:rsidRPr="008A10EE" w:rsidRDefault="00D608B1" w:rsidP="00F92172">
            <w:pPr>
              <w:jc w:val="both"/>
              <w:rPr>
                <w:rFonts w:cs="Times New Roman"/>
              </w:rPr>
            </w:pPr>
            <w:r w:rsidRPr="008A10EE">
              <w:rPr>
                <w:rFonts w:cs="Times New Roman"/>
              </w:rPr>
              <w:t>Apakah ada pembuatan timeline dalam proyek implementasi? Misal menggunakan gant chart.</w:t>
            </w:r>
          </w:p>
        </w:tc>
        <w:tc>
          <w:tcPr>
            <w:tcW w:w="2788" w:type="dxa"/>
          </w:tcPr>
          <w:p w14:paraId="6DEBC3C4" w14:textId="25492D60" w:rsidR="00D608B1" w:rsidRPr="008A10EE" w:rsidRDefault="00D608B1" w:rsidP="00F92172">
            <w:pPr>
              <w:jc w:val="both"/>
              <w:rPr>
                <w:rFonts w:cs="Times New Roman"/>
              </w:rPr>
            </w:pPr>
            <w:r w:rsidRPr="008A10EE">
              <w:rPr>
                <w:rFonts w:cs="Times New Roman"/>
              </w:rPr>
              <w:t>Ada, hanya menggunakan tanggal deadline tanpa tool bantuan</w:t>
            </w:r>
          </w:p>
        </w:tc>
      </w:tr>
      <w:tr w:rsidR="00D608B1" w:rsidRPr="008A10EE" w14:paraId="760902FB" w14:textId="77777777" w:rsidTr="004F36FD">
        <w:tc>
          <w:tcPr>
            <w:tcW w:w="2787" w:type="dxa"/>
          </w:tcPr>
          <w:p w14:paraId="5985436D" w14:textId="392A063E" w:rsidR="00D608B1" w:rsidRPr="008A10EE" w:rsidRDefault="00D608B1" w:rsidP="00F92172">
            <w:pPr>
              <w:jc w:val="both"/>
              <w:rPr>
                <w:rFonts w:cs="Times New Roman"/>
              </w:rPr>
            </w:pPr>
            <w:r w:rsidRPr="008A10EE">
              <w:rPr>
                <w:rFonts w:cs="Times New Roman"/>
              </w:rPr>
              <w:t>Bagaimanakah evaluasi dari segi waktu dalam proyek implementasi?</w:t>
            </w:r>
          </w:p>
        </w:tc>
        <w:tc>
          <w:tcPr>
            <w:tcW w:w="2788" w:type="dxa"/>
          </w:tcPr>
          <w:p w14:paraId="68789C17" w14:textId="1A6A5B44" w:rsidR="00D608B1" w:rsidRPr="008A10EE" w:rsidRDefault="00D608B1" w:rsidP="00F92172">
            <w:pPr>
              <w:jc w:val="both"/>
              <w:rPr>
                <w:rFonts w:cs="Times New Roman"/>
              </w:rPr>
            </w:pPr>
            <w:r w:rsidRPr="008A10EE">
              <w:rPr>
                <w:rFonts w:cs="Times New Roman"/>
              </w:rPr>
              <w:t>Berdasarkan ketepatan waktu dan kualitas pengerjaan</w:t>
            </w:r>
          </w:p>
        </w:tc>
      </w:tr>
      <w:tr w:rsidR="00D608B1" w:rsidRPr="008A10EE" w14:paraId="41BF7BCD" w14:textId="77777777" w:rsidTr="004F36FD">
        <w:tc>
          <w:tcPr>
            <w:tcW w:w="2787" w:type="dxa"/>
          </w:tcPr>
          <w:p w14:paraId="1609D4D1" w14:textId="7559508A" w:rsidR="00D608B1" w:rsidRPr="008A10EE" w:rsidRDefault="00D608B1" w:rsidP="00F92172">
            <w:pPr>
              <w:jc w:val="both"/>
              <w:rPr>
                <w:rFonts w:cs="Times New Roman"/>
              </w:rPr>
            </w:pPr>
            <w:r w:rsidRPr="008A10EE">
              <w:rPr>
                <w:rFonts w:cs="Times New Roman"/>
              </w:rPr>
              <w:t>Bagaimanakah kesesuaian rencana anggaran dengan realisasi pengeluaran dalam proyek implementasi yang telah dilakukan?</w:t>
            </w:r>
          </w:p>
        </w:tc>
        <w:tc>
          <w:tcPr>
            <w:tcW w:w="2788" w:type="dxa"/>
          </w:tcPr>
          <w:p w14:paraId="123621E8" w14:textId="30ABBB38" w:rsidR="00D608B1" w:rsidRPr="008A10EE" w:rsidRDefault="00D608B1" w:rsidP="00F92172">
            <w:pPr>
              <w:jc w:val="both"/>
              <w:rPr>
                <w:rFonts w:cs="Times New Roman"/>
              </w:rPr>
            </w:pPr>
            <w:r w:rsidRPr="008A10EE">
              <w:rPr>
                <w:rFonts w:cs="Times New Roman"/>
              </w:rPr>
              <w:t>Sesuai</w:t>
            </w:r>
          </w:p>
        </w:tc>
      </w:tr>
      <w:tr w:rsidR="00D608B1" w:rsidRPr="008A10EE" w14:paraId="1824C854" w14:textId="77777777" w:rsidTr="004F36FD">
        <w:tc>
          <w:tcPr>
            <w:tcW w:w="2787" w:type="dxa"/>
          </w:tcPr>
          <w:p w14:paraId="5F8332E3" w14:textId="01D4E8BA" w:rsidR="00D608B1" w:rsidRPr="008A10EE" w:rsidRDefault="00D608B1" w:rsidP="00F92172">
            <w:pPr>
              <w:jc w:val="both"/>
              <w:rPr>
                <w:rFonts w:cs="Times New Roman"/>
              </w:rPr>
            </w:pPr>
            <w:r w:rsidRPr="008A10EE">
              <w:rPr>
                <w:rFonts w:cs="Times New Roman"/>
              </w:rPr>
              <w:t>Apakah kendala yang ada terkait anggaran implementasi? (jika ada kasus pembengkakan anggaran disebabkan oleh apa?)</w:t>
            </w:r>
          </w:p>
        </w:tc>
        <w:tc>
          <w:tcPr>
            <w:tcW w:w="2788" w:type="dxa"/>
          </w:tcPr>
          <w:p w14:paraId="47440947" w14:textId="41DD9B35" w:rsidR="00D608B1" w:rsidRPr="008A10EE" w:rsidRDefault="00D608B1" w:rsidP="00F92172">
            <w:pPr>
              <w:jc w:val="both"/>
              <w:rPr>
                <w:rFonts w:cs="Times New Roman"/>
              </w:rPr>
            </w:pPr>
            <w:r w:rsidRPr="008A10EE">
              <w:rPr>
                <w:rFonts w:cs="Times New Roman"/>
              </w:rPr>
              <w:t>Tidak ada karena sudah diperhitungkan sebelumnya</w:t>
            </w:r>
          </w:p>
        </w:tc>
      </w:tr>
      <w:tr w:rsidR="00D608B1" w:rsidRPr="008A10EE" w14:paraId="4AB307E6" w14:textId="77777777" w:rsidTr="004F36FD">
        <w:tc>
          <w:tcPr>
            <w:tcW w:w="2787" w:type="dxa"/>
          </w:tcPr>
          <w:p w14:paraId="0B55D471" w14:textId="6C4D9926" w:rsidR="00D608B1" w:rsidRPr="008A10EE" w:rsidRDefault="00D608B1" w:rsidP="00F92172">
            <w:pPr>
              <w:jc w:val="both"/>
              <w:rPr>
                <w:rFonts w:cs="Times New Roman"/>
              </w:rPr>
            </w:pPr>
            <w:r w:rsidRPr="008A10EE">
              <w:rPr>
                <w:rFonts w:cs="Times New Roman"/>
              </w:rPr>
              <w:t>Apakah terdapat developer internal selama proyek implementasi perangkat lunak di Universitas Ciputra?</w:t>
            </w:r>
          </w:p>
        </w:tc>
        <w:tc>
          <w:tcPr>
            <w:tcW w:w="2788" w:type="dxa"/>
          </w:tcPr>
          <w:p w14:paraId="76C3A58D" w14:textId="7F2B09FB" w:rsidR="00D608B1" w:rsidRPr="008A10EE" w:rsidRDefault="00D608B1" w:rsidP="00F92172">
            <w:pPr>
              <w:jc w:val="both"/>
              <w:rPr>
                <w:rFonts w:cs="Times New Roman"/>
              </w:rPr>
            </w:pPr>
            <w:r w:rsidRPr="008A10EE">
              <w:rPr>
                <w:rFonts w:cs="Times New Roman"/>
              </w:rPr>
              <w:t>Iya, semua internal</w:t>
            </w:r>
          </w:p>
        </w:tc>
      </w:tr>
      <w:tr w:rsidR="00D608B1" w:rsidRPr="008A10EE" w14:paraId="6BDF3F3C" w14:textId="77777777" w:rsidTr="004F36FD">
        <w:tc>
          <w:tcPr>
            <w:tcW w:w="2787" w:type="dxa"/>
          </w:tcPr>
          <w:p w14:paraId="1C6E7E4B" w14:textId="0827F18C" w:rsidR="00D608B1" w:rsidRPr="008A10EE" w:rsidRDefault="00D608B1" w:rsidP="00F92172">
            <w:pPr>
              <w:jc w:val="both"/>
              <w:rPr>
                <w:rFonts w:cs="Times New Roman"/>
              </w:rPr>
            </w:pPr>
            <w:r w:rsidRPr="008A10EE">
              <w:rPr>
                <w:rFonts w:cs="Times New Roman"/>
              </w:rPr>
              <w:t>Bagaiamanakah kompetensi sumber daya manusia dalam implementasi perangkat lunak di Universitas Ciputra?</w:t>
            </w:r>
          </w:p>
        </w:tc>
        <w:tc>
          <w:tcPr>
            <w:tcW w:w="2788" w:type="dxa"/>
          </w:tcPr>
          <w:p w14:paraId="55EFCED9" w14:textId="745B40AE" w:rsidR="00D608B1" w:rsidRPr="008A10EE" w:rsidRDefault="00D608B1" w:rsidP="00F92172">
            <w:pPr>
              <w:jc w:val="both"/>
              <w:rPr>
                <w:rFonts w:cs="Times New Roman"/>
              </w:rPr>
            </w:pPr>
            <w:r w:rsidRPr="008A10EE">
              <w:rPr>
                <w:rFonts w:cs="Times New Roman"/>
              </w:rPr>
              <w:t>Kompetensi sudah sesuai kebutuhan</w:t>
            </w:r>
          </w:p>
        </w:tc>
      </w:tr>
      <w:tr w:rsidR="00D608B1" w:rsidRPr="008A10EE" w14:paraId="4866A9F8" w14:textId="77777777" w:rsidTr="004F36FD">
        <w:tc>
          <w:tcPr>
            <w:tcW w:w="2787" w:type="dxa"/>
          </w:tcPr>
          <w:p w14:paraId="6CB5B7C3" w14:textId="5E0D0E32" w:rsidR="00D608B1" w:rsidRPr="008A10EE" w:rsidRDefault="00D608B1" w:rsidP="00F92172">
            <w:pPr>
              <w:jc w:val="both"/>
              <w:rPr>
                <w:rFonts w:cs="Times New Roman"/>
              </w:rPr>
            </w:pPr>
            <w:r w:rsidRPr="008A10EE">
              <w:rPr>
                <w:rFonts w:cs="Times New Roman"/>
              </w:rPr>
              <w:t>Apakah status developer dalam proyek implementasi perangkat lunak di Universitas Ciputra ? (pegawai, honorer, outsource, dsb)</w:t>
            </w:r>
          </w:p>
        </w:tc>
        <w:tc>
          <w:tcPr>
            <w:tcW w:w="2788" w:type="dxa"/>
          </w:tcPr>
          <w:p w14:paraId="1257ABCE" w14:textId="6DDC91E1" w:rsidR="00D608B1" w:rsidRPr="008A10EE" w:rsidRDefault="00D608B1" w:rsidP="00F92172">
            <w:pPr>
              <w:jc w:val="both"/>
              <w:rPr>
                <w:rFonts w:cs="Times New Roman"/>
              </w:rPr>
            </w:pPr>
            <w:r w:rsidRPr="008A10EE">
              <w:rPr>
                <w:rFonts w:cs="Times New Roman"/>
              </w:rPr>
              <w:t>Pegawai</w:t>
            </w:r>
          </w:p>
        </w:tc>
      </w:tr>
      <w:tr w:rsidR="00D608B1" w:rsidRPr="008A10EE" w14:paraId="07939A9E" w14:textId="77777777" w:rsidTr="004F36FD">
        <w:tc>
          <w:tcPr>
            <w:tcW w:w="2787" w:type="dxa"/>
          </w:tcPr>
          <w:p w14:paraId="13F05A14" w14:textId="6DAF4AF1" w:rsidR="00D608B1" w:rsidRPr="008A10EE" w:rsidRDefault="00D608B1" w:rsidP="00F92172">
            <w:pPr>
              <w:jc w:val="both"/>
              <w:rPr>
                <w:rFonts w:cs="Times New Roman"/>
              </w:rPr>
            </w:pPr>
            <w:r w:rsidRPr="008A10EE">
              <w:rPr>
                <w:rFonts w:cs="Times New Roman"/>
              </w:rPr>
              <w:lastRenderedPageBreak/>
              <w:t>Berapakah total staff IT yang dimiliki oleh Universitas Ciputra?</w:t>
            </w:r>
          </w:p>
        </w:tc>
        <w:tc>
          <w:tcPr>
            <w:tcW w:w="2788" w:type="dxa"/>
          </w:tcPr>
          <w:p w14:paraId="06BC79A6" w14:textId="0F86F301" w:rsidR="00D608B1" w:rsidRPr="008A10EE" w:rsidRDefault="00D608B1" w:rsidP="00F92172">
            <w:pPr>
              <w:jc w:val="both"/>
              <w:rPr>
                <w:rFonts w:cs="Times New Roman"/>
              </w:rPr>
            </w:pPr>
            <w:r w:rsidRPr="008A10EE">
              <w:rPr>
                <w:rFonts w:cs="Times New Roman"/>
              </w:rPr>
              <w:t>13 Orang</w:t>
            </w:r>
          </w:p>
        </w:tc>
      </w:tr>
      <w:tr w:rsidR="00D608B1" w:rsidRPr="008A10EE" w14:paraId="0BC22992" w14:textId="77777777" w:rsidTr="004F36FD">
        <w:tc>
          <w:tcPr>
            <w:tcW w:w="2787" w:type="dxa"/>
          </w:tcPr>
          <w:p w14:paraId="0D90818C" w14:textId="3634BF49" w:rsidR="00D608B1" w:rsidRPr="008A10EE" w:rsidRDefault="00D608B1" w:rsidP="00F92172">
            <w:pPr>
              <w:jc w:val="both"/>
              <w:rPr>
                <w:rFonts w:cs="Times New Roman"/>
              </w:rPr>
            </w:pPr>
            <w:r w:rsidRPr="008A10EE">
              <w:rPr>
                <w:rFonts w:cs="Times New Roman"/>
              </w:rPr>
              <w:t>Apakah terdapat data jumlah pengguna dalam periode tertentu di Universitas Ciputra? Bagaimanakah trend pengguna sebelum dan sesudah proyek implementasi perangkat lunak?</w:t>
            </w:r>
          </w:p>
        </w:tc>
        <w:tc>
          <w:tcPr>
            <w:tcW w:w="2788" w:type="dxa"/>
          </w:tcPr>
          <w:p w14:paraId="7BC69153" w14:textId="6D3B8DA1" w:rsidR="00D608B1" w:rsidRPr="008A10EE" w:rsidRDefault="00D608B1" w:rsidP="00F92172">
            <w:pPr>
              <w:jc w:val="both"/>
              <w:rPr>
                <w:rFonts w:cs="Times New Roman"/>
              </w:rPr>
            </w:pPr>
            <w:r w:rsidRPr="008A10EE">
              <w:rPr>
                <w:rFonts w:cs="Times New Roman"/>
              </w:rPr>
              <w:t>Ada. Tergantung pada fungsi aplikasi tersebut (bisa naik, bisa turun).</w:t>
            </w:r>
          </w:p>
        </w:tc>
      </w:tr>
      <w:tr w:rsidR="00D608B1" w:rsidRPr="008A10EE" w14:paraId="02D83EBE" w14:textId="77777777" w:rsidTr="004F36FD">
        <w:tc>
          <w:tcPr>
            <w:tcW w:w="2787" w:type="dxa"/>
          </w:tcPr>
          <w:p w14:paraId="240BCB36" w14:textId="36A9FEB0" w:rsidR="00D608B1" w:rsidRPr="008A10EE" w:rsidRDefault="00D608B1" w:rsidP="00F92172">
            <w:pPr>
              <w:jc w:val="both"/>
              <w:rPr>
                <w:rFonts w:cs="Times New Roman"/>
              </w:rPr>
            </w:pPr>
            <w:r w:rsidRPr="008A10EE">
              <w:rPr>
                <w:rFonts w:cs="Times New Roman"/>
              </w:rPr>
              <w:t>Apakah terdapat rapat evaluasi terkait implementasi perangkat lunak dalam rentang waktu tertentu (pra dan pasca)?</w:t>
            </w:r>
          </w:p>
        </w:tc>
        <w:tc>
          <w:tcPr>
            <w:tcW w:w="2788" w:type="dxa"/>
          </w:tcPr>
          <w:p w14:paraId="737FA48A" w14:textId="1A959EA8" w:rsidR="00D608B1" w:rsidRPr="008A10EE" w:rsidRDefault="00D608B1" w:rsidP="00F92172">
            <w:pPr>
              <w:jc w:val="both"/>
              <w:rPr>
                <w:rFonts w:cs="Times New Roman"/>
              </w:rPr>
            </w:pPr>
            <w:r w:rsidRPr="008A10EE">
              <w:rPr>
                <w:rFonts w:cs="Times New Roman"/>
              </w:rPr>
              <w:t>Ada</w:t>
            </w:r>
          </w:p>
        </w:tc>
      </w:tr>
    </w:tbl>
    <w:p w14:paraId="7E51EBFA" w14:textId="77777777" w:rsidR="00E04F41" w:rsidRPr="008A10EE" w:rsidRDefault="00E04F41" w:rsidP="001B0998">
      <w:pPr>
        <w:rPr>
          <w:rFonts w:cs="Times New Roman"/>
          <w:lang w:val="en-US"/>
        </w:rPr>
      </w:pPr>
    </w:p>
    <w:p w14:paraId="2FE05A2C" w14:textId="54D11AFD" w:rsidR="00C8119B" w:rsidRPr="008A10EE" w:rsidRDefault="00C8119B" w:rsidP="001B0998">
      <w:pPr>
        <w:contextualSpacing/>
        <w:rPr>
          <w:rFonts w:cs="Times New Roman"/>
          <w:b/>
          <w:bCs/>
          <w:lang w:val="en-US"/>
        </w:rPr>
      </w:pPr>
      <w:r w:rsidRPr="008A10EE">
        <w:rPr>
          <w:rFonts w:cs="Times New Roman"/>
          <w:b/>
          <w:bCs/>
          <w:lang w:val="en-US"/>
        </w:rPr>
        <w:t>Transkrip Wawancara Responden 19</w:t>
      </w:r>
    </w:p>
    <w:p w14:paraId="4CF015D0" w14:textId="1C9AF4F0"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Wijaya Kusuma Surabaya.</w:t>
      </w:r>
    </w:p>
    <w:p w14:paraId="7FB358F6" w14:textId="77777777" w:rsidR="00F92172" w:rsidRPr="008A10EE" w:rsidRDefault="00F92172" w:rsidP="001B0998">
      <w:pPr>
        <w:rPr>
          <w:rFonts w:cs="Times New Roman"/>
          <w:lang w:val="en-US"/>
        </w:rPr>
      </w:pPr>
    </w:p>
    <w:p w14:paraId="3DBF18BD" w14:textId="4B6F2F3B" w:rsidR="00F92172" w:rsidRPr="008A10EE" w:rsidRDefault="00F92172" w:rsidP="00F92172">
      <w:pPr>
        <w:pStyle w:val="Caption"/>
        <w:keepNext/>
        <w:rPr>
          <w:rFonts w:cs="Times New Roman"/>
        </w:rPr>
      </w:pPr>
      <w:bookmarkStart w:id="1248" w:name="_Toc4847167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7</w:t>
      </w:r>
      <w:r w:rsidR="00182426">
        <w:rPr>
          <w:rFonts w:cs="Times New Roman"/>
        </w:rPr>
        <w:fldChar w:fldCharType="end"/>
      </w:r>
      <w:r w:rsidR="00F310CD" w:rsidRPr="008A10EE">
        <w:rPr>
          <w:rFonts w:cs="Times New Roman"/>
        </w:rPr>
        <w:t xml:space="preserve"> Transkrip Wawancara Responden 19</w:t>
      </w:r>
      <w:bookmarkEnd w:id="1248"/>
    </w:p>
    <w:tbl>
      <w:tblPr>
        <w:tblStyle w:val="TableGrid"/>
        <w:tblW w:w="0" w:type="auto"/>
        <w:tblLook w:val="04A0" w:firstRow="1" w:lastRow="0" w:firstColumn="1" w:lastColumn="0" w:noHBand="0" w:noVBand="1"/>
      </w:tblPr>
      <w:tblGrid>
        <w:gridCol w:w="2547"/>
        <w:gridCol w:w="1559"/>
        <w:gridCol w:w="1469"/>
      </w:tblGrid>
      <w:tr w:rsidR="00C8119B" w:rsidRPr="008A10EE" w14:paraId="1A41084B" w14:textId="77777777" w:rsidTr="00981897">
        <w:trPr>
          <w:tblHeader/>
        </w:trPr>
        <w:tc>
          <w:tcPr>
            <w:tcW w:w="2547" w:type="dxa"/>
          </w:tcPr>
          <w:p w14:paraId="697F0F45" w14:textId="77777777" w:rsidR="00C8119B" w:rsidRPr="00981897" w:rsidRDefault="00C8119B" w:rsidP="001B0998">
            <w:pPr>
              <w:jc w:val="center"/>
              <w:rPr>
                <w:rFonts w:cs="Times New Roman"/>
                <w:b/>
                <w:bCs/>
              </w:rPr>
            </w:pPr>
            <w:r w:rsidRPr="00981897">
              <w:rPr>
                <w:rFonts w:cs="Times New Roman"/>
                <w:b/>
                <w:bCs/>
              </w:rPr>
              <w:t>Profil PT</w:t>
            </w:r>
          </w:p>
        </w:tc>
        <w:tc>
          <w:tcPr>
            <w:tcW w:w="1559" w:type="dxa"/>
          </w:tcPr>
          <w:p w14:paraId="4A79B849" w14:textId="77777777" w:rsidR="00C8119B" w:rsidRPr="00981897" w:rsidRDefault="00C8119B" w:rsidP="001B0998">
            <w:pPr>
              <w:jc w:val="center"/>
              <w:rPr>
                <w:rFonts w:cs="Times New Roman"/>
                <w:b/>
                <w:bCs/>
              </w:rPr>
            </w:pPr>
            <w:r w:rsidRPr="00981897">
              <w:rPr>
                <w:rFonts w:cs="Times New Roman"/>
                <w:b/>
                <w:bCs/>
              </w:rPr>
              <w:t>Profil Narasumber</w:t>
            </w:r>
          </w:p>
        </w:tc>
        <w:tc>
          <w:tcPr>
            <w:tcW w:w="1469" w:type="dxa"/>
          </w:tcPr>
          <w:p w14:paraId="3A9FA9C7"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1474B3EB" w14:textId="77777777" w:rsidTr="00C8119B">
        <w:tc>
          <w:tcPr>
            <w:tcW w:w="2547" w:type="dxa"/>
          </w:tcPr>
          <w:p w14:paraId="4BE7E649" w14:textId="147582B7" w:rsidR="001752F2" w:rsidRPr="008A10EE" w:rsidRDefault="001752F2" w:rsidP="001B0998">
            <w:pPr>
              <w:rPr>
                <w:rFonts w:cs="Times New Roman"/>
              </w:rPr>
            </w:pPr>
            <w:r w:rsidRPr="008A10EE">
              <w:rPr>
                <w:rFonts w:cs="Times New Roman"/>
              </w:rPr>
              <w:t xml:space="preserve">Universitas Wijaya Kusuma merupakan salah satu perguruan tinggi swasta di Surabaya yang bertempatkan di Jl. Dukuh Kupang XXV No.54, Dukuh Kupang, Dukuh Pakis, Kota SBY, Jawa Timur 60225 yang didirikan pada tanggal 21 September 1981 yang </w:t>
            </w:r>
            <w:r w:rsidRPr="008A10EE">
              <w:rPr>
                <w:rFonts w:cs="Times New Roman"/>
              </w:rPr>
              <w:lastRenderedPageBreak/>
              <w:t xml:space="preserve">semua informasi terkait bisa diakses pada website resmi Universitas Wijaya Kusuma yakni </w:t>
            </w:r>
            <w:hyperlink r:id="rId56" w:history="1">
              <w:r w:rsidRPr="008A10EE">
                <w:rPr>
                  <w:rStyle w:val="Hyperlink"/>
                  <w:rFonts w:cs="Times New Roman"/>
                </w:rPr>
                <w:t>http://www.uwks.ac.id/</w:t>
              </w:r>
            </w:hyperlink>
            <w:r w:rsidRPr="008A10EE">
              <w:rPr>
                <w:rFonts w:cs="Times New Roman"/>
              </w:rPr>
              <w:t>. Sistem Informasi yang dimiliki oleh Universitas Wijaya Kusuma diantaranya SIM Mahasiswa, SIM Alumni, SIM Kepegawaian, SIM Dosen, SIM Beasiswa, SIM Gaji, SIM Penelitian dan SIM Jabatan Fungsional Akademik.</w:t>
            </w:r>
          </w:p>
        </w:tc>
        <w:tc>
          <w:tcPr>
            <w:tcW w:w="1559" w:type="dxa"/>
          </w:tcPr>
          <w:p w14:paraId="1A7A4B79" w14:textId="798F1710" w:rsidR="001752F2" w:rsidRPr="008A10EE" w:rsidRDefault="001752F2" w:rsidP="001B0998">
            <w:pPr>
              <w:rPr>
                <w:rFonts w:cs="Times New Roman"/>
              </w:rPr>
            </w:pPr>
            <w:r w:rsidRPr="008A10EE">
              <w:rPr>
                <w:rFonts w:cs="Times New Roman"/>
              </w:rPr>
              <w:lastRenderedPageBreak/>
              <w:t xml:space="preserve">Bapak Teguh  merupakan pegawai pada Universitas Wijaya Kusuma Surabaya yang menjabat sebagai Data Center yang bernaung </w:t>
            </w:r>
            <w:r w:rsidRPr="008A10EE">
              <w:rPr>
                <w:rFonts w:cs="Times New Roman"/>
              </w:rPr>
              <w:lastRenderedPageBreak/>
              <w:t>dibawah pusat pengembangan sistem informasi UPT TIK yang memiliki 4 fungsionaris didalamnya yaitu Kepala Bagian UPT TIK, Software Engineer, Jaringan &amp; Data Center, Web &amp; Informasi.</w:t>
            </w:r>
          </w:p>
        </w:tc>
        <w:tc>
          <w:tcPr>
            <w:tcW w:w="1469" w:type="dxa"/>
          </w:tcPr>
          <w:p w14:paraId="7EC20923" w14:textId="77777777" w:rsidR="009346A5" w:rsidRPr="008A10EE" w:rsidRDefault="009346A5" w:rsidP="000A7FCF">
            <w:pPr>
              <w:pStyle w:val="ListParagraph"/>
              <w:numPr>
                <w:ilvl w:val="0"/>
                <w:numId w:val="45"/>
              </w:numPr>
              <w:ind w:left="307"/>
              <w:rPr>
                <w:rFonts w:cs="Times New Roman"/>
              </w:rPr>
            </w:pPr>
            <w:r w:rsidRPr="008A10EE">
              <w:rPr>
                <w:rFonts w:cs="Times New Roman"/>
              </w:rPr>
              <w:lastRenderedPageBreak/>
              <w:t>Hari, Tanggal :</w:t>
            </w:r>
          </w:p>
          <w:p w14:paraId="74E57B4C" w14:textId="77777777" w:rsidR="009346A5" w:rsidRPr="008A10EE" w:rsidRDefault="009346A5" w:rsidP="001B0998">
            <w:pPr>
              <w:pStyle w:val="ListParagraph"/>
              <w:ind w:left="307"/>
              <w:rPr>
                <w:rFonts w:cs="Times New Roman"/>
              </w:rPr>
            </w:pPr>
            <w:r w:rsidRPr="008A10EE">
              <w:rPr>
                <w:rFonts w:cs="Times New Roman"/>
              </w:rPr>
              <w:t>Selasa, 16 Oktober 2018</w:t>
            </w:r>
          </w:p>
          <w:p w14:paraId="22B80EEB"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0A210E0A" w14:textId="77777777" w:rsidR="009346A5" w:rsidRPr="008A10EE" w:rsidRDefault="009346A5" w:rsidP="001B0998">
            <w:pPr>
              <w:ind w:left="307"/>
              <w:rPr>
                <w:rFonts w:cs="Times New Roman"/>
              </w:rPr>
            </w:pPr>
            <w:r w:rsidRPr="008A10EE">
              <w:rPr>
                <w:rFonts w:cs="Times New Roman"/>
              </w:rPr>
              <w:t>16:00 – 17:00 WIB</w:t>
            </w:r>
          </w:p>
          <w:p w14:paraId="31243FBE"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56AE3902" w14:textId="77777777" w:rsidR="009346A5" w:rsidRPr="008A10EE" w:rsidRDefault="009346A5" w:rsidP="001B0998">
            <w:pPr>
              <w:pStyle w:val="ListParagraph"/>
              <w:ind w:left="307"/>
              <w:rPr>
                <w:rFonts w:cs="Times New Roman"/>
              </w:rPr>
            </w:pPr>
            <w:r w:rsidRPr="008A10EE">
              <w:rPr>
                <w:rFonts w:cs="Times New Roman"/>
              </w:rPr>
              <w:lastRenderedPageBreak/>
              <w:t>Ruang UPT TIK Lantai 2</w:t>
            </w:r>
          </w:p>
          <w:p w14:paraId="60AE2956" w14:textId="77777777" w:rsidR="001752F2" w:rsidRPr="008A10EE" w:rsidRDefault="001752F2" w:rsidP="001B0998">
            <w:pPr>
              <w:rPr>
                <w:rFonts w:cs="Times New Roman"/>
              </w:rPr>
            </w:pPr>
          </w:p>
        </w:tc>
      </w:tr>
    </w:tbl>
    <w:p w14:paraId="69975566" w14:textId="77777777" w:rsidR="00E04F41" w:rsidRPr="008A10EE" w:rsidRDefault="00E04F41" w:rsidP="001B0998">
      <w:pPr>
        <w:contextualSpacing/>
        <w:rPr>
          <w:rFonts w:cs="Times New Roman"/>
          <w:b/>
          <w:bCs/>
          <w:lang w:val="en-US"/>
        </w:rPr>
      </w:pPr>
    </w:p>
    <w:p w14:paraId="72CF33C4" w14:textId="0C98F69A"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Wijaya Kusuma Surabaya.</w:t>
      </w:r>
    </w:p>
    <w:p w14:paraId="633917EF" w14:textId="77777777" w:rsidR="003B0923" w:rsidRPr="008A10EE" w:rsidRDefault="003B0923" w:rsidP="001B0998">
      <w:pPr>
        <w:contextualSpacing/>
        <w:rPr>
          <w:rFonts w:cs="Times New Roman"/>
        </w:rPr>
      </w:pPr>
    </w:p>
    <w:p w14:paraId="51CE09A9" w14:textId="09FF74B8" w:rsidR="00F310CD" w:rsidRPr="008A10EE" w:rsidRDefault="00F310CD" w:rsidP="00F310CD">
      <w:pPr>
        <w:pStyle w:val="Caption"/>
        <w:keepNext/>
        <w:rPr>
          <w:rFonts w:cs="Times New Roman"/>
        </w:rPr>
      </w:pPr>
      <w:bookmarkStart w:id="1249" w:name="_Toc4847167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8</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19</w:t>
      </w:r>
      <w:bookmarkEnd w:id="1249"/>
    </w:p>
    <w:tbl>
      <w:tblPr>
        <w:tblStyle w:val="TableGrid"/>
        <w:tblW w:w="0" w:type="auto"/>
        <w:tblLook w:val="04A0" w:firstRow="1" w:lastRow="0" w:firstColumn="1" w:lastColumn="0" w:noHBand="0" w:noVBand="1"/>
      </w:tblPr>
      <w:tblGrid>
        <w:gridCol w:w="2787"/>
        <w:gridCol w:w="2788"/>
      </w:tblGrid>
      <w:tr w:rsidR="00E04F41" w:rsidRPr="008A10EE" w14:paraId="0F74E190" w14:textId="77777777" w:rsidTr="00981897">
        <w:trPr>
          <w:tblHeader/>
        </w:trPr>
        <w:tc>
          <w:tcPr>
            <w:tcW w:w="2787" w:type="dxa"/>
          </w:tcPr>
          <w:p w14:paraId="1201D673"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6B8CB126"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1DBB7ABC" w14:textId="77777777" w:rsidTr="004F36FD">
        <w:tc>
          <w:tcPr>
            <w:tcW w:w="2787" w:type="dxa"/>
          </w:tcPr>
          <w:p w14:paraId="11FE1460" w14:textId="76C54E2B" w:rsidR="00E04F41" w:rsidRPr="008A10EE" w:rsidRDefault="00E97784" w:rsidP="00F310CD">
            <w:pPr>
              <w:jc w:val="both"/>
              <w:rPr>
                <w:rFonts w:cs="Times New Roman"/>
              </w:rPr>
            </w:pPr>
            <w:r w:rsidRPr="008A10EE">
              <w:rPr>
                <w:rFonts w:cs="Times New Roman"/>
              </w:rPr>
              <w:t>Hingga saat ini belum ada.</w:t>
            </w:r>
          </w:p>
        </w:tc>
        <w:tc>
          <w:tcPr>
            <w:tcW w:w="2788" w:type="dxa"/>
          </w:tcPr>
          <w:p w14:paraId="5B607027" w14:textId="6A24F3ED" w:rsidR="00E04F41" w:rsidRPr="008A10EE" w:rsidRDefault="00E97784" w:rsidP="00F310CD">
            <w:pPr>
              <w:jc w:val="both"/>
              <w:rPr>
                <w:rFonts w:cs="Times New Roman"/>
              </w:rPr>
            </w:pPr>
            <w:r w:rsidRPr="008A10EE">
              <w:rPr>
                <w:rFonts w:cs="Times New Roman"/>
              </w:rPr>
              <w:t>Dari segi pelayanan dan implementasi sudah memenuhi dan sesuai dengan tujuan kampus</w:t>
            </w:r>
          </w:p>
        </w:tc>
      </w:tr>
      <w:tr w:rsidR="00E97784" w:rsidRPr="008A10EE" w14:paraId="108088B1" w14:textId="77777777" w:rsidTr="004F36FD">
        <w:tc>
          <w:tcPr>
            <w:tcW w:w="2787" w:type="dxa"/>
          </w:tcPr>
          <w:p w14:paraId="3C54806E" w14:textId="090E2697" w:rsidR="00E97784" w:rsidRPr="008A10EE" w:rsidRDefault="00E97784" w:rsidP="00F310CD">
            <w:pPr>
              <w:jc w:val="both"/>
              <w:rPr>
                <w:rFonts w:cs="Times New Roman"/>
              </w:rPr>
            </w:pPr>
            <w:r w:rsidRPr="008A10EE">
              <w:rPr>
                <w:rFonts w:cs="Times New Roman"/>
              </w:rPr>
              <w:t>Bagaimana proses dalam penggunaan sistem? Apakah proses dalam penggunaan sistem sesuai dengan proses yang sudah ditentukan oleh kampus</w:t>
            </w:r>
          </w:p>
        </w:tc>
        <w:tc>
          <w:tcPr>
            <w:tcW w:w="2788" w:type="dxa"/>
          </w:tcPr>
          <w:p w14:paraId="10CFD73A" w14:textId="7C717DDB" w:rsidR="00E97784" w:rsidRPr="008A10EE" w:rsidRDefault="00E97784" w:rsidP="00F310CD">
            <w:pPr>
              <w:jc w:val="both"/>
              <w:rPr>
                <w:rFonts w:cs="Times New Roman"/>
              </w:rPr>
            </w:pPr>
            <w:r w:rsidRPr="008A10EE">
              <w:rPr>
                <w:rFonts w:cs="Times New Roman"/>
              </w:rPr>
              <w:t>Proses penggunaan sistem Secara keselurahan pastinya sudah sesuai dan memenuhi ketentuan universitas</w:t>
            </w:r>
          </w:p>
        </w:tc>
      </w:tr>
      <w:tr w:rsidR="00E97784" w:rsidRPr="008A10EE" w14:paraId="534F4082" w14:textId="77777777" w:rsidTr="004F36FD">
        <w:tc>
          <w:tcPr>
            <w:tcW w:w="2787" w:type="dxa"/>
          </w:tcPr>
          <w:p w14:paraId="3FE0BC33" w14:textId="3C2B5ABE" w:rsidR="00E97784" w:rsidRPr="008A10EE" w:rsidRDefault="00E97784" w:rsidP="00F310CD">
            <w:pPr>
              <w:jc w:val="both"/>
              <w:rPr>
                <w:rFonts w:cs="Times New Roman"/>
              </w:rPr>
            </w:pPr>
            <w:r w:rsidRPr="008A10EE">
              <w:rPr>
                <w:rFonts w:cs="Times New Roman"/>
              </w:rPr>
              <w:lastRenderedPageBreak/>
              <w:t>Apakah ada dukungan dari pihak top management mengenai pengembangan sistem?</w:t>
            </w:r>
          </w:p>
        </w:tc>
        <w:tc>
          <w:tcPr>
            <w:tcW w:w="2788" w:type="dxa"/>
          </w:tcPr>
          <w:p w14:paraId="2BA0CFC3" w14:textId="47451725" w:rsidR="00E97784" w:rsidRPr="008A10EE" w:rsidRDefault="00E97784" w:rsidP="00F310CD">
            <w:pPr>
              <w:jc w:val="both"/>
              <w:rPr>
                <w:rFonts w:cs="Times New Roman"/>
              </w:rPr>
            </w:pPr>
            <w:r w:rsidRPr="008A10EE">
              <w:rPr>
                <w:rFonts w:cs="Times New Roman"/>
              </w:rPr>
              <w:t>Ada dukungan dari bagian infrastruktur dan juga dana yang diberikan</w:t>
            </w:r>
          </w:p>
        </w:tc>
      </w:tr>
      <w:tr w:rsidR="00E97784" w:rsidRPr="008A10EE" w14:paraId="21B6407D" w14:textId="77777777" w:rsidTr="004F36FD">
        <w:tc>
          <w:tcPr>
            <w:tcW w:w="2787" w:type="dxa"/>
          </w:tcPr>
          <w:p w14:paraId="0A7CE265" w14:textId="56CDC5C5" w:rsidR="00E97784" w:rsidRPr="008A10EE" w:rsidRDefault="00E97784" w:rsidP="00F310CD">
            <w:pPr>
              <w:jc w:val="both"/>
              <w:rPr>
                <w:rFonts w:cs="Times New Roman"/>
              </w:rPr>
            </w:pPr>
            <w:r w:rsidRPr="008A10EE">
              <w:rPr>
                <w:rFonts w:cs="Times New Roman"/>
              </w:rPr>
              <w:t>Apakah ada perubahan struktur organisasi terkait diimplementasikannya sistem?</w:t>
            </w:r>
          </w:p>
        </w:tc>
        <w:tc>
          <w:tcPr>
            <w:tcW w:w="2788" w:type="dxa"/>
          </w:tcPr>
          <w:p w14:paraId="7405E886" w14:textId="56B0FFCB" w:rsidR="00E97784" w:rsidRPr="008A10EE" w:rsidRDefault="00E97784" w:rsidP="00F310CD">
            <w:pPr>
              <w:jc w:val="both"/>
              <w:rPr>
                <w:rFonts w:cs="Times New Roman"/>
              </w:rPr>
            </w:pPr>
            <w:r w:rsidRPr="008A10EE">
              <w:rPr>
                <w:rFonts w:cs="Times New Roman"/>
              </w:rPr>
              <w:t>Tidak ada perubahan struktur organisasi</w:t>
            </w:r>
          </w:p>
        </w:tc>
      </w:tr>
      <w:tr w:rsidR="00E97784" w:rsidRPr="008A10EE" w14:paraId="1EC443D1" w14:textId="77777777" w:rsidTr="004F36FD">
        <w:tc>
          <w:tcPr>
            <w:tcW w:w="2787" w:type="dxa"/>
          </w:tcPr>
          <w:p w14:paraId="228ACF38" w14:textId="06933006" w:rsidR="00E97784" w:rsidRPr="008A10EE" w:rsidRDefault="00E97784" w:rsidP="00F310CD">
            <w:pPr>
              <w:jc w:val="both"/>
              <w:rPr>
                <w:rFonts w:cs="Times New Roman"/>
              </w:rPr>
            </w:pPr>
            <w:r w:rsidRPr="008A10EE">
              <w:rPr>
                <w:rFonts w:cs="Times New Roman"/>
              </w:rPr>
              <w:t>Siapa saja yang terlibat dalam penggunaan sistem?</w:t>
            </w:r>
          </w:p>
        </w:tc>
        <w:tc>
          <w:tcPr>
            <w:tcW w:w="2788" w:type="dxa"/>
          </w:tcPr>
          <w:p w14:paraId="423C4F8A" w14:textId="794B0342" w:rsidR="00E97784" w:rsidRPr="008A10EE" w:rsidRDefault="00E97784" w:rsidP="00F310CD">
            <w:pPr>
              <w:jc w:val="both"/>
              <w:rPr>
                <w:rFonts w:cs="Times New Roman"/>
              </w:rPr>
            </w:pPr>
            <w:r w:rsidRPr="008A10EE">
              <w:rPr>
                <w:rFonts w:cs="Times New Roman"/>
              </w:rPr>
              <w:t>Ada operator, user, dan bagian top management</w:t>
            </w:r>
          </w:p>
        </w:tc>
      </w:tr>
      <w:tr w:rsidR="00E97784" w:rsidRPr="008A10EE" w14:paraId="2B4AA6B4" w14:textId="77777777" w:rsidTr="004F36FD">
        <w:tc>
          <w:tcPr>
            <w:tcW w:w="2787" w:type="dxa"/>
          </w:tcPr>
          <w:p w14:paraId="161C0CC1" w14:textId="642428CB" w:rsidR="00E97784" w:rsidRPr="008A10EE" w:rsidRDefault="00E97784" w:rsidP="00F310CD">
            <w:pPr>
              <w:jc w:val="both"/>
              <w:rPr>
                <w:rFonts w:cs="Times New Roman"/>
              </w:rPr>
            </w:pPr>
            <w:r w:rsidRPr="008A10EE">
              <w:rPr>
                <w:rFonts w:cs="Times New Roman"/>
              </w:rPr>
              <w:t>Apa saja perannya?</w:t>
            </w:r>
          </w:p>
        </w:tc>
        <w:tc>
          <w:tcPr>
            <w:tcW w:w="2788" w:type="dxa"/>
          </w:tcPr>
          <w:p w14:paraId="4D21F897" w14:textId="6C5CE44D" w:rsidR="00E97784" w:rsidRPr="008A10EE" w:rsidRDefault="00E97784" w:rsidP="00F310CD">
            <w:pPr>
              <w:jc w:val="both"/>
              <w:rPr>
                <w:rFonts w:cs="Times New Roman"/>
              </w:rPr>
            </w:pPr>
            <w:r w:rsidRPr="008A10EE">
              <w:rPr>
                <w:rFonts w:cs="Times New Roman"/>
              </w:rPr>
              <w:t>Operator yang memantau dan juga maintenance sistem, user yaitu semua yang menggunakan sistem tersebut kemudian bagian top management</w:t>
            </w:r>
          </w:p>
        </w:tc>
      </w:tr>
      <w:tr w:rsidR="00E04F41" w:rsidRPr="008A10EE" w14:paraId="6F6D188D" w14:textId="77777777" w:rsidTr="004F36FD">
        <w:tc>
          <w:tcPr>
            <w:tcW w:w="2787" w:type="dxa"/>
          </w:tcPr>
          <w:p w14:paraId="3C604DB9" w14:textId="66641DEE" w:rsidR="00E04F41" w:rsidRPr="008A10EE" w:rsidRDefault="00E97784" w:rsidP="00F310CD">
            <w:pPr>
              <w:jc w:val="both"/>
              <w:rPr>
                <w:rFonts w:cs="Times New Roman"/>
              </w:rPr>
            </w:pPr>
            <w:r w:rsidRPr="008A10EE">
              <w:rPr>
                <w:rFonts w:cs="Times New Roman"/>
              </w:rPr>
              <w:t>Bagaimanakan ekspektasi pengguna sebelum sistem ini diimplementasikan</w:t>
            </w:r>
          </w:p>
        </w:tc>
        <w:tc>
          <w:tcPr>
            <w:tcW w:w="2788" w:type="dxa"/>
          </w:tcPr>
          <w:p w14:paraId="55927A5D" w14:textId="61F3D6B0" w:rsidR="00E04F41" w:rsidRPr="008A10EE" w:rsidRDefault="00E97784" w:rsidP="00F310CD">
            <w:pPr>
              <w:jc w:val="both"/>
              <w:rPr>
                <w:rFonts w:cs="Times New Roman"/>
              </w:rPr>
            </w:pPr>
            <w:r w:rsidRPr="008A10EE">
              <w:rPr>
                <w:rFonts w:cs="Times New Roman"/>
              </w:rPr>
              <w:t>Ekspektasinya agar lebih memudahkan pengguna dalam mengerjakan sesuatu dan bisa dilakukan melalui sistem</w:t>
            </w:r>
          </w:p>
        </w:tc>
      </w:tr>
      <w:tr w:rsidR="00E97784" w:rsidRPr="008A10EE" w14:paraId="2403089D" w14:textId="77777777" w:rsidTr="004F36FD">
        <w:tc>
          <w:tcPr>
            <w:tcW w:w="2787" w:type="dxa"/>
          </w:tcPr>
          <w:p w14:paraId="4A675308" w14:textId="4383D54E" w:rsidR="00E97784" w:rsidRPr="008A10EE" w:rsidRDefault="00E97784" w:rsidP="00F310CD">
            <w:pPr>
              <w:jc w:val="both"/>
              <w:rPr>
                <w:rFonts w:cs="Times New Roman"/>
              </w:rPr>
            </w:pPr>
            <w:r w:rsidRPr="008A10EE">
              <w:rPr>
                <w:rFonts w:cs="Times New Roman"/>
              </w:rPr>
              <w:t>Setelah sistem diimplementasikan, sesuaikah dengan ekspektasi pengguna sebelumnya?</w:t>
            </w:r>
          </w:p>
        </w:tc>
        <w:tc>
          <w:tcPr>
            <w:tcW w:w="2788" w:type="dxa"/>
          </w:tcPr>
          <w:p w14:paraId="78E92A27" w14:textId="4764E27C" w:rsidR="00E97784" w:rsidRPr="008A10EE" w:rsidRDefault="00E97784" w:rsidP="00F310CD">
            <w:pPr>
              <w:jc w:val="both"/>
              <w:rPr>
                <w:rFonts w:cs="Times New Roman"/>
              </w:rPr>
            </w:pPr>
            <w:r w:rsidRPr="008A10EE">
              <w:rPr>
                <w:rFonts w:cs="Times New Roman"/>
              </w:rPr>
              <w:t>Sudah sesuai</w:t>
            </w:r>
          </w:p>
        </w:tc>
      </w:tr>
      <w:tr w:rsidR="00E97784" w:rsidRPr="008A10EE" w14:paraId="0B32B027" w14:textId="77777777" w:rsidTr="004F36FD">
        <w:tc>
          <w:tcPr>
            <w:tcW w:w="2787" w:type="dxa"/>
          </w:tcPr>
          <w:p w14:paraId="07AD40E0" w14:textId="3D0D1C74" w:rsidR="00E97784" w:rsidRPr="008A10EE" w:rsidRDefault="00E97784" w:rsidP="00F310CD">
            <w:pPr>
              <w:jc w:val="both"/>
              <w:rPr>
                <w:rFonts w:cs="Times New Roman"/>
              </w:rPr>
            </w:pPr>
            <w:r w:rsidRPr="008A10EE">
              <w:rPr>
                <w:rFonts w:cs="Times New Roman"/>
              </w:rPr>
              <w:t>Apa saja yang diperlukan dalam sistem?</w:t>
            </w:r>
          </w:p>
        </w:tc>
        <w:tc>
          <w:tcPr>
            <w:tcW w:w="2788" w:type="dxa"/>
          </w:tcPr>
          <w:p w14:paraId="1C9E97CF" w14:textId="0EAD195A" w:rsidR="00E97784" w:rsidRPr="008A10EE" w:rsidRDefault="00E97784" w:rsidP="00F310CD">
            <w:pPr>
              <w:jc w:val="both"/>
              <w:rPr>
                <w:rFonts w:cs="Times New Roman"/>
              </w:rPr>
            </w:pPr>
            <w:r w:rsidRPr="008A10EE">
              <w:rPr>
                <w:rFonts w:cs="Times New Roman"/>
              </w:rPr>
              <w:t>Kebutuhan dari penggunanya terpenuhi dan juga penunjang seperti hardware dll.</w:t>
            </w:r>
          </w:p>
        </w:tc>
      </w:tr>
      <w:tr w:rsidR="00E97784" w:rsidRPr="008A10EE" w14:paraId="3948B244" w14:textId="77777777" w:rsidTr="004F36FD">
        <w:tc>
          <w:tcPr>
            <w:tcW w:w="2787" w:type="dxa"/>
          </w:tcPr>
          <w:p w14:paraId="213F435D" w14:textId="5512438E" w:rsidR="00E97784" w:rsidRPr="008A10EE" w:rsidRDefault="00E97784" w:rsidP="00F310CD">
            <w:pPr>
              <w:jc w:val="both"/>
              <w:rPr>
                <w:rFonts w:cs="Times New Roman"/>
              </w:rPr>
            </w:pPr>
            <w:r w:rsidRPr="008A10EE">
              <w:rPr>
                <w:rFonts w:cs="Times New Roman"/>
              </w:rPr>
              <w:t>Apakah kebutuhan stakeholder terpenuhi ?</w:t>
            </w:r>
          </w:p>
        </w:tc>
        <w:tc>
          <w:tcPr>
            <w:tcW w:w="2788" w:type="dxa"/>
          </w:tcPr>
          <w:p w14:paraId="13081CE1" w14:textId="79AE2C77" w:rsidR="00E97784" w:rsidRPr="008A10EE" w:rsidRDefault="00E97784" w:rsidP="00F310CD">
            <w:pPr>
              <w:jc w:val="both"/>
              <w:rPr>
                <w:rFonts w:cs="Times New Roman"/>
              </w:rPr>
            </w:pPr>
            <w:r w:rsidRPr="008A10EE">
              <w:rPr>
                <w:rFonts w:cs="Times New Roman"/>
              </w:rPr>
              <w:t>Secara umum sudah terpenuhi</w:t>
            </w:r>
          </w:p>
        </w:tc>
      </w:tr>
      <w:tr w:rsidR="00E97784" w:rsidRPr="008A10EE" w14:paraId="5A423D32" w14:textId="77777777" w:rsidTr="004F36FD">
        <w:tc>
          <w:tcPr>
            <w:tcW w:w="2787" w:type="dxa"/>
          </w:tcPr>
          <w:p w14:paraId="2129300C" w14:textId="7EA0733D" w:rsidR="00E97784" w:rsidRPr="008A10EE" w:rsidRDefault="00E97784" w:rsidP="00F310CD">
            <w:pPr>
              <w:jc w:val="both"/>
              <w:rPr>
                <w:rFonts w:cs="Times New Roman"/>
              </w:rPr>
            </w:pPr>
            <w:r w:rsidRPr="008A10EE">
              <w:rPr>
                <w:rFonts w:cs="Times New Roman"/>
              </w:rPr>
              <w:t>Siapa yang membuat / mengembangkan sistem ini?</w:t>
            </w:r>
          </w:p>
        </w:tc>
        <w:tc>
          <w:tcPr>
            <w:tcW w:w="2788" w:type="dxa"/>
          </w:tcPr>
          <w:p w14:paraId="4424FE72" w14:textId="36919B7C" w:rsidR="00E97784" w:rsidRPr="008A10EE" w:rsidRDefault="00E97784" w:rsidP="00F310CD">
            <w:pPr>
              <w:jc w:val="both"/>
              <w:rPr>
                <w:rFonts w:cs="Times New Roman"/>
              </w:rPr>
            </w:pPr>
            <w:r w:rsidRPr="008A10EE">
              <w:rPr>
                <w:rFonts w:cs="Times New Roman"/>
              </w:rPr>
              <w:t>Yang membuat yaitu pihak universitas bagian IT sendiri apabila memerlukan pihak luar baru outsourcing</w:t>
            </w:r>
          </w:p>
        </w:tc>
      </w:tr>
      <w:tr w:rsidR="00E97784" w:rsidRPr="008A10EE" w14:paraId="06DD7535" w14:textId="77777777" w:rsidTr="004F36FD">
        <w:tc>
          <w:tcPr>
            <w:tcW w:w="2787" w:type="dxa"/>
          </w:tcPr>
          <w:p w14:paraId="1F070729" w14:textId="68385B8F" w:rsidR="00E97784" w:rsidRPr="008A10EE" w:rsidRDefault="00E97784" w:rsidP="00F310CD">
            <w:pPr>
              <w:jc w:val="both"/>
              <w:rPr>
                <w:rFonts w:cs="Times New Roman"/>
              </w:rPr>
            </w:pPr>
            <w:r w:rsidRPr="008A10EE">
              <w:rPr>
                <w:rFonts w:cs="Times New Roman"/>
              </w:rPr>
              <w:lastRenderedPageBreak/>
              <w:t>Apakah ada hardware tertentu untuk implementasi sistem?</w:t>
            </w:r>
          </w:p>
        </w:tc>
        <w:tc>
          <w:tcPr>
            <w:tcW w:w="2788" w:type="dxa"/>
          </w:tcPr>
          <w:p w14:paraId="6BAA7F2B" w14:textId="57C2F95D" w:rsidR="00E97784" w:rsidRPr="008A10EE" w:rsidRDefault="00E97784" w:rsidP="00F310CD">
            <w:pPr>
              <w:jc w:val="both"/>
              <w:rPr>
                <w:rFonts w:cs="Times New Roman"/>
              </w:rPr>
            </w:pPr>
            <w:r w:rsidRPr="008A10EE">
              <w:rPr>
                <w:rFonts w:cs="Times New Roman"/>
              </w:rPr>
              <w:t>Hardware yang pasti server dan jaringan</w:t>
            </w:r>
          </w:p>
        </w:tc>
      </w:tr>
      <w:tr w:rsidR="00E97784" w:rsidRPr="008A10EE" w14:paraId="48488714" w14:textId="77777777" w:rsidTr="004F36FD">
        <w:tc>
          <w:tcPr>
            <w:tcW w:w="2787" w:type="dxa"/>
          </w:tcPr>
          <w:p w14:paraId="5E7A39DE" w14:textId="212A4522" w:rsidR="00E97784" w:rsidRPr="008A10EE" w:rsidRDefault="00E97784" w:rsidP="00F310CD">
            <w:pPr>
              <w:jc w:val="both"/>
              <w:rPr>
                <w:rFonts w:cs="Times New Roman"/>
              </w:rPr>
            </w:pPr>
            <w:r w:rsidRPr="008A10EE">
              <w:rPr>
                <w:rFonts w:cs="Times New Roman"/>
              </w:rPr>
              <w:t>Bagaimana mengonfigurasikan dari sistem lama ke sistem yang baru?</w:t>
            </w:r>
          </w:p>
        </w:tc>
        <w:tc>
          <w:tcPr>
            <w:tcW w:w="2788" w:type="dxa"/>
          </w:tcPr>
          <w:p w14:paraId="120AED91" w14:textId="60FC4466" w:rsidR="00E97784" w:rsidRPr="008A10EE" w:rsidRDefault="00E97784" w:rsidP="00F310CD">
            <w:pPr>
              <w:jc w:val="both"/>
              <w:rPr>
                <w:rFonts w:cs="Times New Roman"/>
              </w:rPr>
            </w:pPr>
            <w:r w:rsidRPr="008A10EE">
              <w:rPr>
                <w:rFonts w:cs="Times New Roman"/>
              </w:rPr>
              <w:t>Proses penyusuaiannnya cukup lama yaitu selama 2 tahun melakukan trial and error sampai bisa digunakan</w:t>
            </w:r>
          </w:p>
        </w:tc>
      </w:tr>
      <w:tr w:rsidR="00E97784" w:rsidRPr="008A10EE" w14:paraId="567CA7B7" w14:textId="77777777" w:rsidTr="004F36FD">
        <w:tc>
          <w:tcPr>
            <w:tcW w:w="2787" w:type="dxa"/>
          </w:tcPr>
          <w:p w14:paraId="4FEB9CF1" w14:textId="73954094" w:rsidR="00E97784" w:rsidRPr="008A10EE" w:rsidRDefault="00E97784" w:rsidP="00F310CD">
            <w:pPr>
              <w:jc w:val="both"/>
              <w:rPr>
                <w:rFonts w:cs="Times New Roman"/>
              </w:rPr>
            </w:pPr>
            <w:r w:rsidRPr="008A10EE">
              <w:rPr>
                <w:rFonts w:cs="Times New Roman"/>
              </w:rPr>
              <w:t>Apakah ada hak akses yang berbeda – beda untuk pengguna sistem?</w:t>
            </w:r>
          </w:p>
        </w:tc>
        <w:tc>
          <w:tcPr>
            <w:tcW w:w="2788" w:type="dxa"/>
          </w:tcPr>
          <w:p w14:paraId="1CF0A1D2" w14:textId="135A5C55" w:rsidR="00E97784" w:rsidRPr="008A10EE" w:rsidRDefault="00E97784" w:rsidP="00F310CD">
            <w:pPr>
              <w:jc w:val="both"/>
              <w:rPr>
                <w:rFonts w:cs="Times New Roman"/>
              </w:rPr>
            </w:pPr>
            <w:r w:rsidRPr="008A10EE">
              <w:rPr>
                <w:rFonts w:cs="Times New Roman"/>
              </w:rPr>
              <w:t>Iya ada, yaitu operator dan pembagian user dari top management dan mahasiswa</w:t>
            </w:r>
          </w:p>
        </w:tc>
      </w:tr>
      <w:tr w:rsidR="00E97784" w:rsidRPr="008A10EE" w14:paraId="1E175B0D" w14:textId="77777777" w:rsidTr="004F36FD">
        <w:tc>
          <w:tcPr>
            <w:tcW w:w="2787" w:type="dxa"/>
          </w:tcPr>
          <w:p w14:paraId="4C8CBB38" w14:textId="465095EC" w:rsidR="00E97784" w:rsidRPr="008A10EE" w:rsidRDefault="00E97784" w:rsidP="00F310CD">
            <w:pPr>
              <w:jc w:val="both"/>
              <w:rPr>
                <w:rFonts w:cs="Times New Roman"/>
              </w:rPr>
            </w:pPr>
            <w:r w:rsidRPr="008A10EE">
              <w:rPr>
                <w:rFonts w:cs="Times New Roman"/>
              </w:rPr>
              <w:t>Apakah ada pengadaan baru untuk implementasi sistem? (bandwith, port, server, dll)</w:t>
            </w:r>
          </w:p>
        </w:tc>
        <w:tc>
          <w:tcPr>
            <w:tcW w:w="2788" w:type="dxa"/>
          </w:tcPr>
          <w:p w14:paraId="4DF72A1C" w14:textId="0BE2F524" w:rsidR="00E97784" w:rsidRPr="008A10EE" w:rsidRDefault="00E97784" w:rsidP="00F310CD">
            <w:pPr>
              <w:jc w:val="both"/>
              <w:rPr>
                <w:rFonts w:cs="Times New Roman"/>
              </w:rPr>
            </w:pPr>
            <w:r w:rsidRPr="008A10EE">
              <w:rPr>
                <w:rFonts w:cs="Times New Roman"/>
              </w:rPr>
              <w:t>Yang utama pasti server dan jaringan ( router, wifi, kabel, bandwith, access point dll)</w:t>
            </w:r>
          </w:p>
        </w:tc>
      </w:tr>
      <w:tr w:rsidR="00E97784" w:rsidRPr="008A10EE" w14:paraId="67090B86" w14:textId="77777777" w:rsidTr="004F36FD">
        <w:tc>
          <w:tcPr>
            <w:tcW w:w="2787" w:type="dxa"/>
          </w:tcPr>
          <w:p w14:paraId="2207E577" w14:textId="4D974B44" w:rsidR="00E97784" w:rsidRPr="008A10EE" w:rsidRDefault="00E97784" w:rsidP="00F310CD">
            <w:pPr>
              <w:jc w:val="both"/>
              <w:rPr>
                <w:rFonts w:cs="Times New Roman"/>
              </w:rPr>
            </w:pPr>
            <w:r w:rsidRPr="008A10EE">
              <w:rPr>
                <w:rFonts w:cs="Times New Roman"/>
              </w:rPr>
              <w:t>Sebelum sistem diimplementasikan, apakah ada sosialisasi / training untuk pengguna sistem?</w:t>
            </w:r>
          </w:p>
        </w:tc>
        <w:tc>
          <w:tcPr>
            <w:tcW w:w="2788" w:type="dxa"/>
          </w:tcPr>
          <w:p w14:paraId="23FAC94B" w14:textId="154DC347" w:rsidR="00E97784" w:rsidRPr="008A10EE" w:rsidRDefault="00E97784" w:rsidP="00F310CD">
            <w:pPr>
              <w:jc w:val="both"/>
              <w:rPr>
                <w:rFonts w:cs="Times New Roman"/>
              </w:rPr>
            </w:pPr>
            <w:r w:rsidRPr="008A10EE">
              <w:rPr>
                <w:rFonts w:cs="Times New Roman"/>
              </w:rPr>
              <w:t>Ada , dilakukan training selama kurang lebih 1 bulan</w:t>
            </w:r>
          </w:p>
        </w:tc>
      </w:tr>
      <w:tr w:rsidR="00E97784" w:rsidRPr="008A10EE" w14:paraId="2981119E" w14:textId="77777777" w:rsidTr="004F36FD">
        <w:tc>
          <w:tcPr>
            <w:tcW w:w="2787" w:type="dxa"/>
          </w:tcPr>
          <w:p w14:paraId="2519B0DB" w14:textId="15C33DEC" w:rsidR="00E97784" w:rsidRPr="008A10EE" w:rsidRDefault="00E97784" w:rsidP="00F310CD">
            <w:pPr>
              <w:jc w:val="both"/>
              <w:rPr>
                <w:rFonts w:cs="Times New Roman"/>
              </w:rPr>
            </w:pPr>
            <w:r w:rsidRPr="008A10EE">
              <w:rPr>
                <w:rFonts w:cs="Times New Roman"/>
              </w:rPr>
              <w:t>Jika ada, apa dampak / fungsi dari diadakannya training?</w:t>
            </w:r>
          </w:p>
        </w:tc>
        <w:tc>
          <w:tcPr>
            <w:tcW w:w="2788" w:type="dxa"/>
          </w:tcPr>
          <w:p w14:paraId="65A296D3" w14:textId="74BD2952" w:rsidR="00E97784" w:rsidRPr="008A10EE" w:rsidRDefault="00E97784" w:rsidP="00F310CD">
            <w:pPr>
              <w:jc w:val="both"/>
              <w:rPr>
                <w:rFonts w:cs="Times New Roman"/>
              </w:rPr>
            </w:pPr>
            <w:r w:rsidRPr="008A10EE">
              <w:rPr>
                <w:rFonts w:cs="Times New Roman"/>
              </w:rPr>
              <w:t>Yang pasti sudah lebih mengenal dan memudahkan dalam menggunakan software</w:t>
            </w:r>
          </w:p>
        </w:tc>
      </w:tr>
      <w:tr w:rsidR="00E97784" w:rsidRPr="008A10EE" w14:paraId="02C9E1B1" w14:textId="77777777" w:rsidTr="004F36FD">
        <w:tc>
          <w:tcPr>
            <w:tcW w:w="2787" w:type="dxa"/>
          </w:tcPr>
          <w:p w14:paraId="5C6F47F3" w14:textId="729CD457" w:rsidR="00E97784" w:rsidRPr="008A10EE" w:rsidRDefault="00E97784" w:rsidP="00F310CD">
            <w:pPr>
              <w:jc w:val="both"/>
              <w:rPr>
                <w:rFonts w:cs="Times New Roman"/>
              </w:rPr>
            </w:pPr>
            <w:r w:rsidRPr="008A10EE">
              <w:rPr>
                <w:rFonts w:cs="Times New Roman"/>
              </w:rPr>
              <w:t>Apakah training ini membantu dalam pemahaman penggunaan sistem yang baru?</w:t>
            </w:r>
          </w:p>
        </w:tc>
        <w:tc>
          <w:tcPr>
            <w:tcW w:w="2788" w:type="dxa"/>
          </w:tcPr>
          <w:p w14:paraId="342822C0" w14:textId="112ADD50" w:rsidR="00E97784" w:rsidRPr="008A10EE" w:rsidRDefault="00E97784" w:rsidP="00F310CD">
            <w:pPr>
              <w:jc w:val="both"/>
              <w:rPr>
                <w:rFonts w:cs="Times New Roman"/>
              </w:rPr>
            </w:pPr>
            <w:r w:rsidRPr="008A10EE">
              <w:rPr>
                <w:rFonts w:cs="Times New Roman"/>
              </w:rPr>
              <w:t>Iya cukup membantu</w:t>
            </w:r>
          </w:p>
        </w:tc>
      </w:tr>
      <w:tr w:rsidR="00E97784" w:rsidRPr="008A10EE" w14:paraId="41B6E42E" w14:textId="77777777" w:rsidTr="004F36FD">
        <w:tc>
          <w:tcPr>
            <w:tcW w:w="2787" w:type="dxa"/>
          </w:tcPr>
          <w:p w14:paraId="73E2CABE" w14:textId="3DCA868B" w:rsidR="00E97784" w:rsidRPr="008A10EE" w:rsidRDefault="00E97784" w:rsidP="00F310CD">
            <w:pPr>
              <w:jc w:val="both"/>
              <w:rPr>
                <w:rFonts w:cs="Times New Roman"/>
              </w:rPr>
            </w:pPr>
            <w:r w:rsidRPr="008A10EE">
              <w:rPr>
                <w:rFonts w:cs="Times New Roman"/>
              </w:rPr>
              <w:t xml:space="preserve">Bagaimana pihak pengembang sistem memantau / mengendalikan sistem? Apakah pihak pengembang melakukan controlling terhadap sistem saat sistem ini mulai diimplementasikan? Berapa lama sistem ini akan </w:t>
            </w:r>
            <w:r w:rsidRPr="008A10EE">
              <w:rPr>
                <w:rFonts w:cs="Times New Roman"/>
              </w:rPr>
              <w:lastRenderedPageBreak/>
              <w:t>dilakukan maintenance? Siapa yang melakukan?</w:t>
            </w:r>
          </w:p>
        </w:tc>
        <w:tc>
          <w:tcPr>
            <w:tcW w:w="2788" w:type="dxa"/>
          </w:tcPr>
          <w:p w14:paraId="5E88D096" w14:textId="0AA2D430" w:rsidR="00E97784" w:rsidRPr="008A10EE" w:rsidRDefault="00E97784" w:rsidP="00F310CD">
            <w:pPr>
              <w:jc w:val="both"/>
              <w:rPr>
                <w:rFonts w:cs="Times New Roman"/>
              </w:rPr>
            </w:pPr>
            <w:r w:rsidRPr="008A10EE">
              <w:rPr>
                <w:rFonts w:cs="Times New Roman"/>
              </w:rPr>
              <w:lastRenderedPageBreak/>
              <w:t>Pemantauan dilakukan dengan membuat posko kecil untuk trial and error sampai softwarenya running well baru softwarenya digunakan secara live, Controllingnya dilakukan</w:t>
            </w:r>
          </w:p>
        </w:tc>
      </w:tr>
      <w:tr w:rsidR="00E97784" w:rsidRPr="008A10EE" w14:paraId="368D81DE" w14:textId="77777777" w:rsidTr="004F36FD">
        <w:tc>
          <w:tcPr>
            <w:tcW w:w="2787" w:type="dxa"/>
          </w:tcPr>
          <w:p w14:paraId="2B2E88CF" w14:textId="55258F0F" w:rsidR="00E97784" w:rsidRPr="008A10EE" w:rsidRDefault="00E97784" w:rsidP="00F310CD">
            <w:pPr>
              <w:jc w:val="both"/>
              <w:rPr>
                <w:rFonts w:cs="Times New Roman"/>
              </w:rPr>
            </w:pPr>
            <w:r w:rsidRPr="008A10EE">
              <w:rPr>
                <w:rFonts w:cs="Times New Roman"/>
              </w:rPr>
              <w:t>Sebelum sistem diimplementasikan, apakah ada testing? Siapa yang melakukan? Berapa kali melakukan testing? Setelah melakukan testing apakah ada perubahan / ketidaksesuaian dengan perencanaan awal?</w:t>
            </w:r>
          </w:p>
        </w:tc>
        <w:tc>
          <w:tcPr>
            <w:tcW w:w="2788" w:type="dxa"/>
          </w:tcPr>
          <w:p w14:paraId="42EDE234" w14:textId="77777777" w:rsidR="00E97784" w:rsidRPr="008A10EE" w:rsidRDefault="00E97784" w:rsidP="00F310CD">
            <w:pPr>
              <w:jc w:val="both"/>
              <w:rPr>
                <w:rFonts w:cs="Times New Roman"/>
              </w:rPr>
            </w:pPr>
            <w:r w:rsidRPr="008A10EE">
              <w:rPr>
                <w:rFonts w:cs="Times New Roman"/>
              </w:rPr>
              <w:t>Ada testing</w:t>
            </w:r>
          </w:p>
          <w:p w14:paraId="6CEFF5FD" w14:textId="77777777" w:rsidR="00E97784" w:rsidRPr="008A10EE" w:rsidRDefault="00E97784" w:rsidP="00F310CD">
            <w:pPr>
              <w:jc w:val="both"/>
              <w:rPr>
                <w:rFonts w:cs="Times New Roman"/>
              </w:rPr>
            </w:pPr>
            <w:r w:rsidRPr="008A10EE">
              <w:rPr>
                <w:rFonts w:cs="Times New Roman"/>
              </w:rPr>
              <w:t>Pihak universitas bagian IT itu sendiri karena mereka develop software sendiri</w:t>
            </w:r>
          </w:p>
          <w:p w14:paraId="766E2221" w14:textId="77777777" w:rsidR="00E97784" w:rsidRPr="008A10EE" w:rsidRDefault="00E97784" w:rsidP="00F310CD">
            <w:pPr>
              <w:jc w:val="both"/>
              <w:rPr>
                <w:rFonts w:cs="Times New Roman"/>
              </w:rPr>
            </w:pPr>
            <w:r w:rsidRPr="008A10EE">
              <w:rPr>
                <w:rFonts w:cs="Times New Roman"/>
              </w:rPr>
              <w:t>Berkali-kali sesuai yang diperlukan sampai software tersebut dikatakan siap digunakan.</w:t>
            </w:r>
          </w:p>
          <w:p w14:paraId="334343D1" w14:textId="5F666644" w:rsidR="00E97784" w:rsidRPr="008A10EE" w:rsidRDefault="00E97784" w:rsidP="00F310CD">
            <w:pPr>
              <w:jc w:val="both"/>
              <w:rPr>
                <w:rFonts w:cs="Times New Roman"/>
              </w:rPr>
            </w:pPr>
            <w:r w:rsidRPr="008A10EE">
              <w:rPr>
                <w:rFonts w:cs="Times New Roman"/>
              </w:rPr>
              <w:t>Secara keseluruhan sesuai</w:t>
            </w:r>
          </w:p>
        </w:tc>
      </w:tr>
      <w:tr w:rsidR="00E97784" w:rsidRPr="008A10EE" w14:paraId="0B7D07AE" w14:textId="77777777" w:rsidTr="004F36FD">
        <w:tc>
          <w:tcPr>
            <w:tcW w:w="2787" w:type="dxa"/>
          </w:tcPr>
          <w:p w14:paraId="293127CD" w14:textId="77777777" w:rsidR="00E97784" w:rsidRPr="008A10EE" w:rsidRDefault="00E97784" w:rsidP="00F310CD">
            <w:pPr>
              <w:jc w:val="both"/>
              <w:rPr>
                <w:rFonts w:cs="Times New Roman"/>
              </w:rPr>
            </w:pPr>
            <w:r w:rsidRPr="008A10EE">
              <w:rPr>
                <w:rFonts w:cs="Times New Roman"/>
              </w:rPr>
              <w:t>Berapa lama melakukan perencanaan pembuatan sistem?</w:t>
            </w:r>
          </w:p>
          <w:p w14:paraId="5DD0B106" w14:textId="1D7F1B7D" w:rsidR="00E97784" w:rsidRPr="008A10EE" w:rsidRDefault="00E97784" w:rsidP="00F310CD">
            <w:pPr>
              <w:jc w:val="both"/>
              <w:rPr>
                <w:rFonts w:cs="Times New Roman"/>
              </w:rPr>
            </w:pPr>
            <w:r w:rsidRPr="008A10EE">
              <w:rPr>
                <w:rFonts w:cs="Times New Roman"/>
              </w:rPr>
              <w:t>Berapa lama sistem ini dibuat?</w:t>
            </w:r>
          </w:p>
          <w:p w14:paraId="2A240CF2" w14:textId="76A66D18" w:rsidR="00E97784" w:rsidRPr="008A10EE" w:rsidRDefault="00E97784" w:rsidP="00F310CD">
            <w:pPr>
              <w:jc w:val="both"/>
              <w:rPr>
                <w:rFonts w:cs="Times New Roman"/>
              </w:rPr>
            </w:pPr>
            <w:r w:rsidRPr="008A10EE">
              <w:rPr>
                <w:rFonts w:cs="Times New Roman"/>
              </w:rPr>
              <w:t>Berapa lama sistem ini sudah diimplementasikan?</w:t>
            </w:r>
          </w:p>
          <w:p w14:paraId="26D37889" w14:textId="7FA4A7E7" w:rsidR="00E97784" w:rsidRPr="008A10EE" w:rsidRDefault="00E97784" w:rsidP="00F310CD">
            <w:pPr>
              <w:jc w:val="both"/>
              <w:rPr>
                <w:rFonts w:cs="Times New Roman"/>
              </w:rPr>
            </w:pPr>
            <w:r w:rsidRPr="008A10EE">
              <w:rPr>
                <w:rFonts w:cs="Times New Roman"/>
              </w:rPr>
              <w:t>Apakah waktu pembuatan sistem selesai tepat waktu sesuai pada perencanaan awal? Jika tidak, apa yang dilakukan oleh pengembang sistem saat itu?</w:t>
            </w:r>
          </w:p>
        </w:tc>
        <w:tc>
          <w:tcPr>
            <w:tcW w:w="2788" w:type="dxa"/>
          </w:tcPr>
          <w:p w14:paraId="32E82AC9" w14:textId="77777777" w:rsidR="00E97784" w:rsidRPr="008A10EE" w:rsidRDefault="00E97784" w:rsidP="00F310CD">
            <w:pPr>
              <w:jc w:val="both"/>
              <w:rPr>
                <w:rFonts w:cs="Times New Roman"/>
              </w:rPr>
            </w:pPr>
            <w:r w:rsidRPr="008A10EE">
              <w:rPr>
                <w:rFonts w:cs="Times New Roman"/>
              </w:rPr>
              <w:t>Melihat tingkat sistemnya, kalau sistem baru 1 perencanaan dan build up</w:t>
            </w:r>
          </w:p>
          <w:p w14:paraId="0FBE3504" w14:textId="72119FF9" w:rsidR="00E97784" w:rsidRPr="008A10EE" w:rsidRDefault="00E97784" w:rsidP="00F310CD">
            <w:pPr>
              <w:jc w:val="both"/>
              <w:rPr>
                <w:rFonts w:cs="Times New Roman"/>
              </w:rPr>
            </w:pPr>
            <w:r w:rsidRPr="008A10EE">
              <w:rPr>
                <w:rFonts w:cs="Times New Roman"/>
              </w:rPr>
              <w:t>Sistem baru bisa memakan waktu 4 bulan kalau sistem lama kurang lebih 1 bulan</w:t>
            </w:r>
          </w:p>
          <w:p w14:paraId="0F04A5AF" w14:textId="0488446D" w:rsidR="00E97784" w:rsidRPr="008A10EE" w:rsidRDefault="00E97784" w:rsidP="00F310CD">
            <w:pPr>
              <w:jc w:val="both"/>
              <w:rPr>
                <w:rFonts w:cs="Times New Roman"/>
              </w:rPr>
            </w:pPr>
            <w:r w:rsidRPr="008A10EE">
              <w:rPr>
                <w:rFonts w:cs="Times New Roman"/>
              </w:rPr>
              <w:t>Sistem SIAKAD dibangun tahun 2004 dan tahun 2006 rilis</w:t>
            </w:r>
          </w:p>
          <w:p w14:paraId="19C3E6E1" w14:textId="50C079C5" w:rsidR="00E97784" w:rsidRPr="008A10EE" w:rsidRDefault="00E97784" w:rsidP="00F310CD">
            <w:pPr>
              <w:jc w:val="both"/>
              <w:rPr>
                <w:rFonts w:cs="Times New Roman"/>
              </w:rPr>
            </w:pPr>
            <w:r w:rsidRPr="008A10EE">
              <w:rPr>
                <w:rFonts w:cs="Times New Roman"/>
              </w:rPr>
              <w:t>Secara fungsi dari sistem dibuat tidak ada keterlambatan mungkin dalam memperbagus UX dan User interface</w:t>
            </w:r>
          </w:p>
        </w:tc>
      </w:tr>
      <w:tr w:rsidR="00E97784" w:rsidRPr="008A10EE" w14:paraId="7274EEAF" w14:textId="77777777" w:rsidTr="004F36FD">
        <w:tc>
          <w:tcPr>
            <w:tcW w:w="2787" w:type="dxa"/>
          </w:tcPr>
          <w:p w14:paraId="52E2E21E" w14:textId="77777777" w:rsidR="00E97784" w:rsidRPr="008A10EE" w:rsidRDefault="00E97784" w:rsidP="00F310CD">
            <w:pPr>
              <w:jc w:val="both"/>
              <w:rPr>
                <w:rFonts w:cs="Times New Roman"/>
              </w:rPr>
            </w:pPr>
            <w:r w:rsidRPr="008A10EE">
              <w:rPr>
                <w:rFonts w:cs="Times New Roman"/>
              </w:rPr>
              <w:t>Biaya untuk pengembangan sistem ini sesuai dengan yang dianggarkan di awal?</w:t>
            </w:r>
          </w:p>
          <w:p w14:paraId="65096B05" w14:textId="2D9E5EFE" w:rsidR="00E97784" w:rsidRPr="008A10EE" w:rsidRDefault="00E97784" w:rsidP="00F310CD">
            <w:pPr>
              <w:jc w:val="both"/>
              <w:rPr>
                <w:rFonts w:cs="Times New Roman"/>
              </w:rPr>
            </w:pPr>
            <w:r w:rsidRPr="008A10EE">
              <w:rPr>
                <w:rFonts w:cs="Times New Roman"/>
              </w:rPr>
              <w:t>Organisasi dapat memenuhi biaya untuk pengembangan sistem?</w:t>
            </w:r>
          </w:p>
          <w:p w14:paraId="0E8B4A4A" w14:textId="7E5056D4" w:rsidR="00E97784" w:rsidRPr="008A10EE" w:rsidRDefault="00E97784" w:rsidP="00F310CD">
            <w:pPr>
              <w:jc w:val="both"/>
              <w:rPr>
                <w:rFonts w:cs="Times New Roman"/>
              </w:rPr>
            </w:pPr>
            <w:r w:rsidRPr="008A10EE">
              <w:rPr>
                <w:rFonts w:cs="Times New Roman"/>
              </w:rPr>
              <w:t xml:space="preserve">Apabila biaya kurang memadai dari organisasi maka apa yang dilakukan agar sistem ini tetap dikembangkan?(Ex: ITS </w:t>
            </w:r>
            <w:r w:rsidRPr="008A10EE">
              <w:rPr>
                <w:rFonts w:cs="Times New Roman"/>
              </w:rPr>
              <w:lastRenderedPageBreak/>
              <w:t>mengambil resource mahasiswa untuk pengembangan sistem karena biaya yang dikeluarkan dapat dikurangi, apabila ambil freshgrad maka gajinya seharusnya sudah UMR tapi kalo mahasiswa gajinya bisa dibawah UMR)</w:t>
            </w:r>
          </w:p>
        </w:tc>
        <w:tc>
          <w:tcPr>
            <w:tcW w:w="2788" w:type="dxa"/>
          </w:tcPr>
          <w:p w14:paraId="1DD0FE16" w14:textId="77777777" w:rsidR="00E97784" w:rsidRPr="008A10EE" w:rsidRDefault="00E97784" w:rsidP="00F310CD">
            <w:pPr>
              <w:jc w:val="both"/>
              <w:rPr>
                <w:rFonts w:cs="Times New Roman"/>
              </w:rPr>
            </w:pPr>
            <w:r w:rsidRPr="008A10EE">
              <w:rPr>
                <w:rFonts w:cs="Times New Roman"/>
              </w:rPr>
              <w:lastRenderedPageBreak/>
              <w:t>Sesuai yang dianggarkan di awal</w:t>
            </w:r>
          </w:p>
          <w:p w14:paraId="75B04504" w14:textId="246B419B" w:rsidR="00E97784" w:rsidRPr="008A10EE" w:rsidRDefault="00E97784" w:rsidP="00F310CD">
            <w:pPr>
              <w:jc w:val="both"/>
              <w:rPr>
                <w:rFonts w:cs="Times New Roman"/>
              </w:rPr>
            </w:pPr>
            <w:r w:rsidRPr="008A10EE">
              <w:rPr>
                <w:rFonts w:cs="Times New Roman"/>
              </w:rPr>
              <w:t>Mau tidak mau harus dapat memenuhi demi kelancaran implementasi sistem</w:t>
            </w:r>
          </w:p>
          <w:p w14:paraId="10ADB13B" w14:textId="1F107B1E" w:rsidR="00E97784" w:rsidRPr="008A10EE" w:rsidRDefault="00E97784" w:rsidP="00F310CD">
            <w:pPr>
              <w:jc w:val="both"/>
              <w:rPr>
                <w:rFonts w:cs="Times New Roman"/>
              </w:rPr>
            </w:pPr>
            <w:r w:rsidRPr="008A10EE">
              <w:rPr>
                <w:rFonts w:cs="Times New Roman"/>
              </w:rPr>
              <w:t>Apabila kekurangan biaya, biasanya mengajukan banding ke pihak atasan untuk negosiasi</w:t>
            </w:r>
          </w:p>
        </w:tc>
      </w:tr>
      <w:tr w:rsidR="00E97784" w:rsidRPr="008A10EE" w14:paraId="39553DE2" w14:textId="77777777" w:rsidTr="004F36FD">
        <w:tc>
          <w:tcPr>
            <w:tcW w:w="2787" w:type="dxa"/>
          </w:tcPr>
          <w:p w14:paraId="2785FEC2" w14:textId="77777777" w:rsidR="00E97784" w:rsidRPr="008A10EE" w:rsidRDefault="00E97784" w:rsidP="00F310CD">
            <w:pPr>
              <w:jc w:val="both"/>
              <w:rPr>
                <w:rFonts w:cs="Times New Roman"/>
              </w:rPr>
            </w:pPr>
            <w:r w:rsidRPr="008A10EE">
              <w:rPr>
                <w:rFonts w:cs="Times New Roman"/>
              </w:rPr>
              <w:t>Membutuhkan berapa orang untuk pengembang sistem?</w:t>
            </w:r>
          </w:p>
          <w:p w14:paraId="289878DB" w14:textId="1FEE286B" w:rsidR="00E97784" w:rsidRPr="008A10EE" w:rsidRDefault="00E97784" w:rsidP="00F310CD">
            <w:pPr>
              <w:jc w:val="both"/>
              <w:rPr>
                <w:rFonts w:cs="Times New Roman"/>
              </w:rPr>
            </w:pPr>
            <w:r w:rsidRPr="008A10EE">
              <w:rPr>
                <w:rFonts w:cs="Times New Roman"/>
              </w:rPr>
              <w:t>Apa saja perannya?</w:t>
            </w:r>
          </w:p>
        </w:tc>
        <w:tc>
          <w:tcPr>
            <w:tcW w:w="2788" w:type="dxa"/>
          </w:tcPr>
          <w:p w14:paraId="3EDEBD20" w14:textId="77777777" w:rsidR="00E97784" w:rsidRPr="008A10EE" w:rsidRDefault="00E97784" w:rsidP="00F310CD">
            <w:pPr>
              <w:jc w:val="both"/>
              <w:rPr>
                <w:rFonts w:cs="Times New Roman"/>
              </w:rPr>
            </w:pPr>
            <w:r w:rsidRPr="008A10EE">
              <w:rPr>
                <w:rFonts w:cs="Times New Roman"/>
              </w:rPr>
              <w:t>Dalam pengembangan sistem ada 3 orang dari pihak internal universitas</w:t>
            </w:r>
          </w:p>
          <w:p w14:paraId="7C613C5A" w14:textId="69C0AE7C" w:rsidR="00E97784" w:rsidRPr="008A10EE" w:rsidRDefault="00E97784" w:rsidP="00F310CD">
            <w:pPr>
              <w:jc w:val="both"/>
              <w:rPr>
                <w:rFonts w:cs="Times New Roman"/>
              </w:rPr>
            </w:pPr>
            <w:r w:rsidRPr="008A10EE">
              <w:rPr>
                <w:rFonts w:cs="Times New Roman"/>
              </w:rPr>
              <w:t>Bapak ismanto sebagai bagian kepala IT, bapak teguh sebagai pusat pengelola data, bapak mudji sebagai bagian jaringan</w:t>
            </w:r>
          </w:p>
        </w:tc>
      </w:tr>
      <w:tr w:rsidR="00E97784" w:rsidRPr="008A10EE" w14:paraId="459BCFC9" w14:textId="77777777" w:rsidTr="004F36FD">
        <w:tc>
          <w:tcPr>
            <w:tcW w:w="2787" w:type="dxa"/>
          </w:tcPr>
          <w:p w14:paraId="0F2A6635" w14:textId="77777777" w:rsidR="00E97784" w:rsidRPr="008A10EE" w:rsidRDefault="00E97784" w:rsidP="00F310CD">
            <w:pPr>
              <w:jc w:val="both"/>
              <w:rPr>
                <w:rFonts w:cs="Times New Roman"/>
              </w:rPr>
            </w:pPr>
            <w:r w:rsidRPr="008A10EE">
              <w:rPr>
                <w:rFonts w:cs="Times New Roman"/>
              </w:rPr>
              <w:t>Bagaimana jika pengguna mengalami permasalahan dalam penggunaan sistem? Apa yang harus dilakukan oleh pengguna?</w:t>
            </w:r>
          </w:p>
          <w:p w14:paraId="374D8302" w14:textId="23F19801" w:rsidR="00E97784" w:rsidRPr="008A10EE" w:rsidRDefault="00E97784" w:rsidP="00F310CD">
            <w:pPr>
              <w:jc w:val="both"/>
              <w:rPr>
                <w:rFonts w:cs="Times New Roman"/>
              </w:rPr>
            </w:pPr>
            <w:r w:rsidRPr="008A10EE">
              <w:rPr>
                <w:rFonts w:cs="Times New Roman"/>
              </w:rPr>
              <w:t>Bagaimana pihak pengembang sistem dalam menyelesaikan permasalahan?</w:t>
            </w:r>
          </w:p>
        </w:tc>
        <w:tc>
          <w:tcPr>
            <w:tcW w:w="2788" w:type="dxa"/>
          </w:tcPr>
          <w:p w14:paraId="4697F3F0" w14:textId="77777777" w:rsidR="00E97784" w:rsidRPr="008A10EE" w:rsidRDefault="00E97784" w:rsidP="00F310CD">
            <w:pPr>
              <w:jc w:val="both"/>
              <w:rPr>
                <w:rFonts w:cs="Times New Roman"/>
              </w:rPr>
            </w:pPr>
            <w:r w:rsidRPr="008A10EE">
              <w:rPr>
                <w:rFonts w:cs="Times New Roman"/>
              </w:rPr>
              <w:t>Biasanya apabila terjadi kesalahan sistem, pengguna akan langsung otomatis ke log out</w:t>
            </w:r>
          </w:p>
          <w:p w14:paraId="33A7C0CA" w14:textId="5CC3C3CD" w:rsidR="00E97784" w:rsidRPr="008A10EE" w:rsidRDefault="00E97784" w:rsidP="00F310CD">
            <w:pPr>
              <w:jc w:val="both"/>
              <w:rPr>
                <w:rFonts w:cs="Times New Roman"/>
              </w:rPr>
            </w:pPr>
            <w:r w:rsidRPr="008A10EE">
              <w:rPr>
                <w:rFonts w:cs="Times New Roman"/>
              </w:rPr>
              <w:t xml:space="preserve">Karena dalam pengembangan menggunakan SDLC waterfall modern dalam menangani masalah biasanyadilakukan mengacu ke aturan yang ada </w:t>
            </w:r>
          </w:p>
        </w:tc>
      </w:tr>
      <w:tr w:rsidR="00E97784" w:rsidRPr="008A10EE" w14:paraId="20CC7A93" w14:textId="77777777" w:rsidTr="004F36FD">
        <w:tc>
          <w:tcPr>
            <w:tcW w:w="2787" w:type="dxa"/>
          </w:tcPr>
          <w:p w14:paraId="4BE28F4E" w14:textId="73361953" w:rsidR="00E97784" w:rsidRPr="008A10EE" w:rsidRDefault="00E97784" w:rsidP="00F310CD">
            <w:pPr>
              <w:jc w:val="both"/>
              <w:rPr>
                <w:rFonts w:cs="Times New Roman"/>
              </w:rPr>
            </w:pPr>
            <w:r w:rsidRPr="008A10EE">
              <w:rPr>
                <w:rFonts w:cs="Times New Roman"/>
              </w:rPr>
              <w:t>Bagaimana cara pihak pengembang sistem menanggulangi resiko yang akan muncul saat sistem sudah diimpelementasikan</w:t>
            </w:r>
          </w:p>
        </w:tc>
        <w:tc>
          <w:tcPr>
            <w:tcW w:w="2788" w:type="dxa"/>
          </w:tcPr>
          <w:p w14:paraId="4DA07C46" w14:textId="3581ED51" w:rsidR="00E97784" w:rsidRPr="008A10EE" w:rsidRDefault="00E97784" w:rsidP="00F310CD">
            <w:pPr>
              <w:jc w:val="both"/>
              <w:rPr>
                <w:rFonts w:cs="Times New Roman"/>
              </w:rPr>
            </w:pPr>
            <w:r w:rsidRPr="008A10EE">
              <w:rPr>
                <w:rFonts w:cs="Times New Roman"/>
              </w:rPr>
              <w:t xml:space="preserve">Biasanya sistem harus disesuaikan, karena resiko yang sering terjadi yaitu yang berhubungan ke pihak eksternal seperti perubahan menteri jadi harus sesuai standar dikti yang ada saat itu harus siap dalam </w:t>
            </w:r>
            <w:r w:rsidRPr="008A10EE">
              <w:rPr>
                <w:rFonts w:cs="Times New Roman"/>
              </w:rPr>
              <w:lastRenderedPageBreak/>
              <w:t>menyesuaikan perubahan implementasi sistem yang baru</w:t>
            </w:r>
          </w:p>
        </w:tc>
      </w:tr>
    </w:tbl>
    <w:p w14:paraId="2FC6A5B1" w14:textId="77777777" w:rsidR="00E04F41" w:rsidRPr="008A10EE" w:rsidRDefault="00E04F41" w:rsidP="001B0998">
      <w:pPr>
        <w:contextualSpacing/>
        <w:rPr>
          <w:rFonts w:cs="Times New Roman"/>
          <w:b/>
          <w:bCs/>
          <w:lang w:val="en-US"/>
        </w:rPr>
      </w:pPr>
    </w:p>
    <w:p w14:paraId="23DF21B8" w14:textId="6DB40F94" w:rsidR="00C8119B" w:rsidRPr="008A10EE" w:rsidRDefault="00C8119B" w:rsidP="001B0998">
      <w:pPr>
        <w:contextualSpacing/>
        <w:rPr>
          <w:rFonts w:cs="Times New Roman"/>
          <w:b/>
          <w:bCs/>
          <w:lang w:val="en-US"/>
        </w:rPr>
      </w:pPr>
      <w:r w:rsidRPr="008A10EE">
        <w:rPr>
          <w:rFonts w:cs="Times New Roman"/>
          <w:b/>
          <w:bCs/>
          <w:lang w:val="en-US"/>
        </w:rPr>
        <w:t>Transkrip Wawancara Responden 20</w:t>
      </w:r>
    </w:p>
    <w:p w14:paraId="421D5FB8" w14:textId="08FB5EB1"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Katolik Widya Mandala Surabaya.</w:t>
      </w:r>
    </w:p>
    <w:p w14:paraId="2E6C6CAA" w14:textId="77777777" w:rsidR="00F310CD" w:rsidRPr="008A10EE" w:rsidRDefault="00F310CD" w:rsidP="001B0998">
      <w:pPr>
        <w:rPr>
          <w:rFonts w:cs="Times New Roman"/>
          <w:lang w:val="en-US"/>
        </w:rPr>
      </w:pPr>
    </w:p>
    <w:p w14:paraId="6569755C" w14:textId="0E82CF23" w:rsidR="00F310CD" w:rsidRPr="008A10EE" w:rsidRDefault="00F310CD" w:rsidP="00F310CD">
      <w:pPr>
        <w:pStyle w:val="Caption"/>
        <w:keepNext/>
        <w:rPr>
          <w:rFonts w:cs="Times New Roman"/>
        </w:rPr>
      </w:pPr>
      <w:bookmarkStart w:id="1250" w:name="_Toc4847167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39</w:t>
      </w:r>
      <w:r w:rsidR="00182426">
        <w:rPr>
          <w:rFonts w:cs="Times New Roman"/>
        </w:rPr>
        <w:fldChar w:fldCharType="end"/>
      </w:r>
      <w:r w:rsidRPr="008A10EE">
        <w:rPr>
          <w:rFonts w:cs="Times New Roman"/>
        </w:rPr>
        <w:t xml:space="preserve"> Transkrip Wawancara Responden 20</w:t>
      </w:r>
      <w:bookmarkEnd w:id="1250"/>
    </w:p>
    <w:tbl>
      <w:tblPr>
        <w:tblStyle w:val="TableGrid"/>
        <w:tblW w:w="0" w:type="auto"/>
        <w:tblLook w:val="04A0" w:firstRow="1" w:lastRow="0" w:firstColumn="1" w:lastColumn="0" w:noHBand="0" w:noVBand="1"/>
      </w:tblPr>
      <w:tblGrid>
        <w:gridCol w:w="2504"/>
        <w:gridCol w:w="1545"/>
        <w:gridCol w:w="1526"/>
      </w:tblGrid>
      <w:tr w:rsidR="00C8119B" w:rsidRPr="008A10EE" w14:paraId="42366898" w14:textId="77777777" w:rsidTr="00981897">
        <w:trPr>
          <w:tblHeader/>
        </w:trPr>
        <w:tc>
          <w:tcPr>
            <w:tcW w:w="2504" w:type="dxa"/>
          </w:tcPr>
          <w:p w14:paraId="2688CD9F" w14:textId="77777777" w:rsidR="00C8119B" w:rsidRPr="00981897" w:rsidRDefault="00C8119B" w:rsidP="001B0998">
            <w:pPr>
              <w:jc w:val="center"/>
              <w:rPr>
                <w:rFonts w:cs="Times New Roman"/>
                <w:b/>
                <w:bCs/>
              </w:rPr>
            </w:pPr>
            <w:r w:rsidRPr="00981897">
              <w:rPr>
                <w:rFonts w:cs="Times New Roman"/>
                <w:b/>
                <w:bCs/>
              </w:rPr>
              <w:t>Profil PT</w:t>
            </w:r>
          </w:p>
        </w:tc>
        <w:tc>
          <w:tcPr>
            <w:tcW w:w="1545" w:type="dxa"/>
          </w:tcPr>
          <w:p w14:paraId="694519B6" w14:textId="77777777" w:rsidR="00C8119B" w:rsidRPr="00981897" w:rsidRDefault="00C8119B" w:rsidP="001B0998">
            <w:pPr>
              <w:jc w:val="center"/>
              <w:rPr>
                <w:rFonts w:cs="Times New Roman"/>
                <w:b/>
                <w:bCs/>
              </w:rPr>
            </w:pPr>
            <w:r w:rsidRPr="00981897">
              <w:rPr>
                <w:rFonts w:cs="Times New Roman"/>
                <w:b/>
                <w:bCs/>
              </w:rPr>
              <w:t>Profil Narasumber</w:t>
            </w:r>
          </w:p>
        </w:tc>
        <w:tc>
          <w:tcPr>
            <w:tcW w:w="1526" w:type="dxa"/>
          </w:tcPr>
          <w:p w14:paraId="1AF849DD"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3701D2B8" w14:textId="77777777" w:rsidTr="00F310CD">
        <w:tc>
          <w:tcPr>
            <w:tcW w:w="2504" w:type="dxa"/>
          </w:tcPr>
          <w:p w14:paraId="3C5769BC" w14:textId="5FC63B09" w:rsidR="001752F2" w:rsidRPr="008A10EE" w:rsidRDefault="001752F2" w:rsidP="001B0998">
            <w:pPr>
              <w:rPr>
                <w:rFonts w:cs="Times New Roman"/>
              </w:rPr>
            </w:pPr>
            <w:r w:rsidRPr="008A10EE">
              <w:rPr>
                <w:rFonts w:cs="Times New Roman"/>
              </w:rPr>
              <w:t xml:space="preserve">Universitas Katolik Widya Mandala Surabaya didirikan oleh Yayasan Widya Mandala melalui SK No. 001/Ja/Sek/60 pada tanggal 4 Januari 1960 dan disahkan melalui akte notaris Anwar Mahajudin No. 42/1960. Berlokasi di l. Kalisari Selatan No.1, Kalisari, Kecamatan Mulyorejo, Kota Surabaya. Universitas Widya Mandala saat ini menerapkan 10 sistem informasi, antara lain, Sistem Informasi Akademik (SIAKAD), Sistem Informasi Sumber Daya Manusia, Portal Perpustakaan UKWMS, Sistem Informasi </w:t>
            </w:r>
            <w:r w:rsidRPr="008A10EE">
              <w:rPr>
                <w:rFonts w:cs="Times New Roman"/>
              </w:rPr>
              <w:lastRenderedPageBreak/>
              <w:t>Penerimaan Mahasiswa Baru (SIPENMARU)</w:t>
            </w:r>
            <w:r w:rsidR="009346A5" w:rsidRPr="008A10EE">
              <w:rPr>
                <w:rFonts w:cs="Times New Roman"/>
              </w:rPr>
              <w:t>.</w:t>
            </w:r>
          </w:p>
        </w:tc>
        <w:tc>
          <w:tcPr>
            <w:tcW w:w="1545" w:type="dxa"/>
          </w:tcPr>
          <w:p w14:paraId="008014F6" w14:textId="76911A03" w:rsidR="001752F2" w:rsidRPr="008A10EE" w:rsidRDefault="001752F2" w:rsidP="001B0998">
            <w:pPr>
              <w:rPr>
                <w:rFonts w:cs="Times New Roman"/>
              </w:rPr>
            </w:pPr>
            <w:r w:rsidRPr="008A10EE">
              <w:rPr>
                <w:rFonts w:cs="Times New Roman"/>
              </w:rPr>
              <w:lastRenderedPageBreak/>
              <w:t>Bapak Johanes Prio Prajitno S.Kom merupakan pegawai pada Universitas Katolik Widya Mandala Surabaya yang menjabat sebagai Ketua Pusat Data dan Informasi UKWMS.</w:t>
            </w:r>
          </w:p>
        </w:tc>
        <w:tc>
          <w:tcPr>
            <w:tcW w:w="1526" w:type="dxa"/>
          </w:tcPr>
          <w:p w14:paraId="424BC01A" w14:textId="77777777" w:rsidR="009346A5" w:rsidRPr="008A10EE" w:rsidRDefault="009346A5" w:rsidP="000A7FCF">
            <w:pPr>
              <w:pStyle w:val="ListParagraph"/>
              <w:numPr>
                <w:ilvl w:val="0"/>
                <w:numId w:val="45"/>
              </w:numPr>
              <w:ind w:left="307"/>
              <w:rPr>
                <w:rFonts w:cs="Times New Roman"/>
              </w:rPr>
            </w:pPr>
            <w:r w:rsidRPr="008A10EE">
              <w:rPr>
                <w:rFonts w:cs="Times New Roman"/>
              </w:rPr>
              <w:t>Hari, Tanggal :</w:t>
            </w:r>
          </w:p>
          <w:p w14:paraId="6F156F52" w14:textId="77777777" w:rsidR="009346A5" w:rsidRPr="008A10EE" w:rsidRDefault="009346A5" w:rsidP="001B0998">
            <w:pPr>
              <w:pStyle w:val="ListParagraph"/>
              <w:ind w:left="307"/>
              <w:rPr>
                <w:rFonts w:cs="Times New Roman"/>
              </w:rPr>
            </w:pPr>
            <w:r w:rsidRPr="008A10EE">
              <w:rPr>
                <w:rFonts w:cs="Times New Roman"/>
              </w:rPr>
              <w:t>Kamis,18 Oktober 2018</w:t>
            </w:r>
          </w:p>
          <w:p w14:paraId="245CA0BD"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108F478F" w14:textId="77777777" w:rsidR="009346A5" w:rsidRPr="008A10EE" w:rsidRDefault="009346A5" w:rsidP="001B0998">
            <w:pPr>
              <w:ind w:left="307"/>
              <w:rPr>
                <w:rFonts w:cs="Times New Roman"/>
              </w:rPr>
            </w:pPr>
            <w:r w:rsidRPr="008A10EE">
              <w:rPr>
                <w:rFonts w:cs="Times New Roman"/>
              </w:rPr>
              <w:t>13:00 – 15:00 WIB</w:t>
            </w:r>
          </w:p>
          <w:p w14:paraId="5B409C6C"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4CB0D5AB" w14:textId="4F67C6C0" w:rsidR="001752F2" w:rsidRPr="008A10EE" w:rsidRDefault="009346A5" w:rsidP="001B0998">
            <w:pPr>
              <w:pStyle w:val="ListParagraph"/>
              <w:ind w:left="307"/>
              <w:rPr>
                <w:rFonts w:cs="Times New Roman"/>
              </w:rPr>
            </w:pPr>
            <w:r w:rsidRPr="008A10EE">
              <w:rPr>
                <w:rFonts w:cs="Times New Roman"/>
              </w:rPr>
              <w:t>Ruang kantor Pusat Data dan Informasi Universitas Katolik Widya Mandala Surabaya (UKWMS)</w:t>
            </w:r>
          </w:p>
        </w:tc>
      </w:tr>
    </w:tbl>
    <w:p w14:paraId="64EEA49B" w14:textId="4753C019" w:rsidR="00C8119B" w:rsidRPr="008A10EE" w:rsidRDefault="00C8119B" w:rsidP="001B0998">
      <w:pPr>
        <w:rPr>
          <w:rFonts w:cs="Times New Roman"/>
          <w:lang w:val="en-US"/>
        </w:rPr>
      </w:pPr>
    </w:p>
    <w:p w14:paraId="7E8DCD47" w14:textId="097BCE6B"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Katolik Widya Mandala Surabaya.</w:t>
      </w:r>
    </w:p>
    <w:p w14:paraId="6DAA9FAE" w14:textId="77777777" w:rsidR="003B0923" w:rsidRPr="008A10EE" w:rsidRDefault="003B0923" w:rsidP="001B0998">
      <w:pPr>
        <w:contextualSpacing/>
        <w:rPr>
          <w:rFonts w:cs="Times New Roman"/>
        </w:rPr>
      </w:pPr>
    </w:p>
    <w:p w14:paraId="7590F1F6" w14:textId="5BD7CF31" w:rsidR="00F310CD" w:rsidRPr="008A10EE" w:rsidRDefault="00F310CD" w:rsidP="00F310CD">
      <w:pPr>
        <w:pStyle w:val="Caption"/>
        <w:keepNext/>
        <w:rPr>
          <w:rFonts w:cs="Times New Roman"/>
        </w:rPr>
      </w:pPr>
      <w:bookmarkStart w:id="1251" w:name="_Toc4847168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0</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20</w:t>
      </w:r>
      <w:bookmarkEnd w:id="1251"/>
    </w:p>
    <w:tbl>
      <w:tblPr>
        <w:tblStyle w:val="TableGrid"/>
        <w:tblW w:w="0" w:type="auto"/>
        <w:tblLook w:val="04A0" w:firstRow="1" w:lastRow="0" w:firstColumn="1" w:lastColumn="0" w:noHBand="0" w:noVBand="1"/>
      </w:tblPr>
      <w:tblGrid>
        <w:gridCol w:w="2787"/>
        <w:gridCol w:w="2788"/>
      </w:tblGrid>
      <w:tr w:rsidR="00E04F41" w:rsidRPr="008A10EE" w14:paraId="5E5DABC7" w14:textId="77777777" w:rsidTr="00981897">
        <w:trPr>
          <w:tblHeader/>
        </w:trPr>
        <w:tc>
          <w:tcPr>
            <w:tcW w:w="2787" w:type="dxa"/>
          </w:tcPr>
          <w:p w14:paraId="21092816"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7753A13D"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56B56A62" w14:textId="77777777" w:rsidTr="004F36FD">
        <w:tc>
          <w:tcPr>
            <w:tcW w:w="2787" w:type="dxa"/>
          </w:tcPr>
          <w:p w14:paraId="4A93CCA1" w14:textId="234A421B" w:rsidR="00E04F41" w:rsidRPr="008A10EE" w:rsidRDefault="00A32211" w:rsidP="00F310CD">
            <w:pPr>
              <w:jc w:val="both"/>
              <w:rPr>
                <w:rFonts w:cs="Times New Roman"/>
              </w:rPr>
            </w:pPr>
            <w:r w:rsidRPr="008A10EE">
              <w:rPr>
                <w:rFonts w:cs="Times New Roman"/>
              </w:rPr>
              <w:t>Organisasi?</w:t>
            </w:r>
          </w:p>
        </w:tc>
        <w:tc>
          <w:tcPr>
            <w:tcW w:w="2788" w:type="dxa"/>
          </w:tcPr>
          <w:p w14:paraId="231E2670" w14:textId="31D2A180" w:rsidR="00E04F41" w:rsidRPr="008A10EE" w:rsidRDefault="00A32211" w:rsidP="00F310CD">
            <w:pPr>
              <w:jc w:val="both"/>
              <w:rPr>
                <w:rFonts w:cs="Times New Roman"/>
              </w:rPr>
            </w:pPr>
            <w:r w:rsidRPr="008A10EE">
              <w:rPr>
                <w:rFonts w:cs="Times New Roman"/>
              </w:rPr>
              <w:t>Karena kampus terpisah menjadi 3 tempat, Secara structural di bawah kepala Pusat Data Informasi langsung terdapat staff terkait. Hal ini mempengaruhi pula pada aktifitas proyek perangkat lunak pada UKWMS. Dimana ketika ada pengembangan sendiri perangkat lunak (in house) pada UKWMS Kepala langsung memerintah ke staff melalui surat tugas untuk kemudian diangkat khusus menjadi coordinator bagian sesuai peran proyek yang dibutuhkan.</w:t>
            </w:r>
          </w:p>
        </w:tc>
      </w:tr>
      <w:tr w:rsidR="00A32211" w:rsidRPr="008A10EE" w14:paraId="03C55D4F" w14:textId="77777777" w:rsidTr="004F36FD">
        <w:tc>
          <w:tcPr>
            <w:tcW w:w="2787" w:type="dxa"/>
          </w:tcPr>
          <w:p w14:paraId="65F891AE" w14:textId="77777777" w:rsidR="00A32211" w:rsidRPr="008A10EE" w:rsidRDefault="00A32211" w:rsidP="00F310CD">
            <w:pPr>
              <w:jc w:val="both"/>
              <w:rPr>
                <w:rFonts w:cs="Times New Roman"/>
              </w:rPr>
            </w:pPr>
          </w:p>
        </w:tc>
        <w:tc>
          <w:tcPr>
            <w:tcW w:w="2788" w:type="dxa"/>
          </w:tcPr>
          <w:p w14:paraId="0BF9A897" w14:textId="5976A2B5" w:rsidR="00A32211" w:rsidRPr="008A10EE" w:rsidRDefault="00A32211" w:rsidP="00F310CD">
            <w:pPr>
              <w:jc w:val="both"/>
              <w:rPr>
                <w:rFonts w:cs="Times New Roman"/>
              </w:rPr>
            </w:pPr>
            <w:r w:rsidRPr="008A10EE">
              <w:rPr>
                <w:rFonts w:cs="Times New Roman"/>
              </w:rPr>
              <w:t xml:space="preserve">Seluruh kebijakan pengembangan perangkat lunak berpijak pada rencana operasional dan blue print yang dibuat serta persetujuan oleh Rektoran dan Yayasan. Dukungan yang diberikan </w:t>
            </w:r>
            <w:r w:rsidRPr="008A10EE">
              <w:rPr>
                <w:rFonts w:cs="Times New Roman"/>
              </w:rPr>
              <w:lastRenderedPageBreak/>
              <w:t>oleh para top/middle level management kepada Pusat Data dan Informasi mengenai pengembangan perangkat lunak adalah melalui persetujuan dana dan strategi IT yang diusulkan.</w:t>
            </w:r>
          </w:p>
        </w:tc>
      </w:tr>
      <w:tr w:rsidR="00A32211" w:rsidRPr="008A10EE" w14:paraId="524E5DDB" w14:textId="77777777" w:rsidTr="004F36FD">
        <w:tc>
          <w:tcPr>
            <w:tcW w:w="2787" w:type="dxa"/>
          </w:tcPr>
          <w:p w14:paraId="74563940" w14:textId="77777777" w:rsidR="00A32211" w:rsidRPr="008A10EE" w:rsidRDefault="00A32211" w:rsidP="00F310CD">
            <w:pPr>
              <w:jc w:val="both"/>
              <w:rPr>
                <w:rFonts w:cs="Times New Roman"/>
              </w:rPr>
            </w:pPr>
          </w:p>
        </w:tc>
        <w:tc>
          <w:tcPr>
            <w:tcW w:w="2788" w:type="dxa"/>
          </w:tcPr>
          <w:p w14:paraId="2ADF445D" w14:textId="1A91FD50" w:rsidR="00A32211" w:rsidRPr="008A10EE" w:rsidRDefault="00A32211" w:rsidP="00F310CD">
            <w:pPr>
              <w:jc w:val="both"/>
              <w:rPr>
                <w:rFonts w:cs="Times New Roman"/>
              </w:rPr>
            </w:pPr>
            <w:r w:rsidRPr="008A10EE">
              <w:rPr>
                <w:rFonts w:cs="Times New Roman"/>
              </w:rPr>
              <w:t>Terdapat ‘Rencana Operasional Tahunan’ sebagai acuan bahwa perangkat lunak yang diimplementasikan sudah sesuai dengan strategi organisasi dan sejauh ini PL yang diterapkan tersebut memang sudah sesuai dengan proses bisnis</w:t>
            </w:r>
          </w:p>
        </w:tc>
      </w:tr>
      <w:tr w:rsidR="00A32211" w:rsidRPr="008A10EE" w14:paraId="4ED8417B" w14:textId="77777777" w:rsidTr="004F36FD">
        <w:tc>
          <w:tcPr>
            <w:tcW w:w="2787" w:type="dxa"/>
          </w:tcPr>
          <w:p w14:paraId="5A1983E5" w14:textId="4C819BFE" w:rsidR="00A32211" w:rsidRPr="008A10EE" w:rsidRDefault="00A32211" w:rsidP="00F310CD">
            <w:pPr>
              <w:jc w:val="both"/>
              <w:rPr>
                <w:rFonts w:cs="Times New Roman"/>
              </w:rPr>
            </w:pPr>
            <w:r w:rsidRPr="008A10EE">
              <w:rPr>
                <w:rFonts w:cs="Times New Roman"/>
              </w:rPr>
              <w:t>Struktur/tipe proyek?</w:t>
            </w:r>
          </w:p>
        </w:tc>
        <w:tc>
          <w:tcPr>
            <w:tcW w:w="2788" w:type="dxa"/>
          </w:tcPr>
          <w:p w14:paraId="1FE5D2E4" w14:textId="0461090B" w:rsidR="00A32211" w:rsidRPr="008A10EE" w:rsidRDefault="00A32211" w:rsidP="00F310CD">
            <w:pPr>
              <w:jc w:val="both"/>
              <w:rPr>
                <w:rFonts w:cs="Times New Roman"/>
              </w:rPr>
            </w:pPr>
            <w:r w:rsidRPr="008A10EE">
              <w:rPr>
                <w:rFonts w:cs="Times New Roman"/>
              </w:rPr>
              <w:t>Bentuk proyek perangkat lunak pada UKWMS dilakukan dengan 3 cara yaitu in-house, outsource, dan free software. Cara yang diambil berdasarkan kebutuhan, strategi bisnis, tingkat kerumitan system, dan prioritas. Tetapi sebagian besar aplikasi dibuat sendiri atau dengan cara in-house (seperti system informasi keuangan mahasiswa), namun untuk yang berskala besar seperti SIM Akademik (SIAKAD) melakukan outsourcing.</w:t>
            </w:r>
          </w:p>
        </w:tc>
      </w:tr>
      <w:tr w:rsidR="00E04F41" w:rsidRPr="008A10EE" w14:paraId="4C75359C" w14:textId="77777777" w:rsidTr="004F36FD">
        <w:tc>
          <w:tcPr>
            <w:tcW w:w="2787" w:type="dxa"/>
          </w:tcPr>
          <w:p w14:paraId="08BF0753" w14:textId="3804708D" w:rsidR="00E04F41" w:rsidRPr="008A10EE" w:rsidRDefault="00A32211" w:rsidP="00F310CD">
            <w:pPr>
              <w:jc w:val="both"/>
              <w:rPr>
                <w:rFonts w:cs="Times New Roman"/>
              </w:rPr>
            </w:pPr>
            <w:r w:rsidRPr="008A10EE">
              <w:rPr>
                <w:rFonts w:cs="Times New Roman"/>
              </w:rPr>
              <w:t>Actor/stakeholder?</w:t>
            </w:r>
          </w:p>
        </w:tc>
        <w:tc>
          <w:tcPr>
            <w:tcW w:w="2788" w:type="dxa"/>
          </w:tcPr>
          <w:p w14:paraId="2388A6D6" w14:textId="56B4C974" w:rsidR="00E04F41" w:rsidRPr="008A10EE" w:rsidRDefault="00A32211" w:rsidP="00F310CD">
            <w:pPr>
              <w:jc w:val="both"/>
              <w:rPr>
                <w:rFonts w:cs="Times New Roman"/>
              </w:rPr>
            </w:pPr>
            <w:r w:rsidRPr="008A10EE">
              <w:rPr>
                <w:rFonts w:cs="Times New Roman"/>
              </w:rPr>
              <w:t xml:space="preserve">Peran stakeholder pada pengembangan system atau </w:t>
            </w:r>
            <w:r w:rsidRPr="008A10EE">
              <w:rPr>
                <w:rFonts w:cs="Times New Roman"/>
              </w:rPr>
              <w:lastRenderedPageBreak/>
              <w:t>perangkat lunak adalah sebagai pendukung data, informasi proses bisnis dan operator. Bentuk keterlibatannya sendiri dalam mengimplementasikan perangkat lunak yaitu sebagai pemberi umpan balik dan testing.</w:t>
            </w:r>
          </w:p>
        </w:tc>
      </w:tr>
      <w:tr w:rsidR="00A32211" w:rsidRPr="008A10EE" w14:paraId="637530F4" w14:textId="77777777" w:rsidTr="004F36FD">
        <w:tc>
          <w:tcPr>
            <w:tcW w:w="2787" w:type="dxa"/>
          </w:tcPr>
          <w:p w14:paraId="66B68512" w14:textId="6D3E9567" w:rsidR="00A32211" w:rsidRPr="008A10EE" w:rsidRDefault="00A32211" w:rsidP="00F310CD">
            <w:pPr>
              <w:jc w:val="both"/>
              <w:rPr>
                <w:rFonts w:cs="Times New Roman"/>
              </w:rPr>
            </w:pPr>
            <w:r w:rsidRPr="008A10EE">
              <w:rPr>
                <w:rFonts w:cs="Times New Roman"/>
              </w:rPr>
              <w:lastRenderedPageBreak/>
              <w:t>Teknologi?</w:t>
            </w:r>
          </w:p>
        </w:tc>
        <w:tc>
          <w:tcPr>
            <w:tcW w:w="2788" w:type="dxa"/>
          </w:tcPr>
          <w:p w14:paraId="031BFAE7" w14:textId="7276E900" w:rsidR="00A32211" w:rsidRPr="008A10EE" w:rsidRDefault="00A32211" w:rsidP="00F310CD">
            <w:pPr>
              <w:jc w:val="both"/>
              <w:rPr>
                <w:rFonts w:cs="Times New Roman"/>
              </w:rPr>
            </w:pPr>
            <w:r w:rsidRPr="008A10EE">
              <w:rPr>
                <w:rFonts w:cs="Times New Roman"/>
              </w:rPr>
              <w:t>Hardware yang digunakan oleh UKWMS saat ini yaitu terdapat 25 server berteknologi. Masing-masing kampus UKWMS memiliki jumlah server yang berbeda-beda.</w:t>
            </w:r>
          </w:p>
        </w:tc>
      </w:tr>
      <w:tr w:rsidR="00A32211" w:rsidRPr="008A10EE" w14:paraId="4A649D52" w14:textId="77777777" w:rsidTr="004F36FD">
        <w:tc>
          <w:tcPr>
            <w:tcW w:w="2787" w:type="dxa"/>
          </w:tcPr>
          <w:p w14:paraId="38B7C043" w14:textId="77777777" w:rsidR="00A32211" w:rsidRPr="008A10EE" w:rsidRDefault="00A32211" w:rsidP="00F310CD">
            <w:pPr>
              <w:jc w:val="both"/>
              <w:rPr>
                <w:rFonts w:cs="Times New Roman"/>
              </w:rPr>
            </w:pPr>
          </w:p>
        </w:tc>
        <w:tc>
          <w:tcPr>
            <w:tcW w:w="2788" w:type="dxa"/>
          </w:tcPr>
          <w:p w14:paraId="7C57ABBE" w14:textId="258210AC" w:rsidR="00A32211" w:rsidRPr="008A10EE" w:rsidRDefault="00A32211" w:rsidP="00F310CD">
            <w:pPr>
              <w:jc w:val="both"/>
              <w:rPr>
                <w:rFonts w:cs="Times New Roman"/>
              </w:rPr>
            </w:pPr>
            <w:r w:rsidRPr="008A10EE">
              <w:rPr>
                <w:rFonts w:cs="Times New Roman"/>
              </w:rPr>
              <w:t>Unika WM memiliki 4 kampus dengan lokasi di Dinoyo, Kalijudan, Graha dan Pakuwon dimana ketiga kampus tersebut saat ini jaringannya sudah terhubung dengan menggunakan fiber optic. Untuk setiap kampus Backbone Jaringan terdapat di Pusat Data Informasi yang kemudian jaringan tersebut menyebar kesetiap fakultas-fakultas, Biro, Lembaga, unit-unit, pusat-pusat.Media jaringan yang digunakan ada yang menggunakan kabel dan wireless, fiberoptic.</w:t>
            </w:r>
          </w:p>
        </w:tc>
      </w:tr>
      <w:tr w:rsidR="00A32211" w:rsidRPr="008A10EE" w14:paraId="0B39BEEB" w14:textId="77777777" w:rsidTr="004F36FD">
        <w:tc>
          <w:tcPr>
            <w:tcW w:w="2787" w:type="dxa"/>
          </w:tcPr>
          <w:p w14:paraId="09CDFB8E" w14:textId="77777777" w:rsidR="00A32211" w:rsidRPr="008A10EE" w:rsidRDefault="00A32211" w:rsidP="00F310CD">
            <w:pPr>
              <w:jc w:val="both"/>
              <w:rPr>
                <w:rFonts w:cs="Times New Roman"/>
              </w:rPr>
            </w:pPr>
          </w:p>
        </w:tc>
        <w:tc>
          <w:tcPr>
            <w:tcW w:w="2788" w:type="dxa"/>
          </w:tcPr>
          <w:p w14:paraId="3E3826EA" w14:textId="6FE0562C" w:rsidR="00A32211" w:rsidRPr="008A10EE" w:rsidRDefault="00A32211" w:rsidP="00F310CD">
            <w:pPr>
              <w:jc w:val="both"/>
              <w:rPr>
                <w:rFonts w:cs="Times New Roman"/>
              </w:rPr>
            </w:pPr>
            <w:r w:rsidRPr="008A10EE">
              <w:rPr>
                <w:rFonts w:cs="Times New Roman"/>
              </w:rPr>
              <w:t xml:space="preserve">menyediakan Komputer Swalayan dimana komputer ini difungsikan untuk </w:t>
            </w:r>
            <w:r w:rsidRPr="008A10EE">
              <w:rPr>
                <w:rFonts w:cs="Times New Roman"/>
              </w:rPr>
              <w:lastRenderedPageBreak/>
              <w:t>memfasilitasi mahasiswa untuk melihat transaksi akademik dan keuangan di area terbuka kampus</w:t>
            </w:r>
          </w:p>
        </w:tc>
      </w:tr>
      <w:tr w:rsidR="00A32211" w:rsidRPr="008A10EE" w14:paraId="4F4361D3" w14:textId="77777777" w:rsidTr="004F36FD">
        <w:tc>
          <w:tcPr>
            <w:tcW w:w="2787" w:type="dxa"/>
          </w:tcPr>
          <w:p w14:paraId="0BC40193" w14:textId="7AD937EE" w:rsidR="00A32211" w:rsidRPr="008A10EE" w:rsidRDefault="00A32211" w:rsidP="00F310CD">
            <w:pPr>
              <w:jc w:val="both"/>
              <w:rPr>
                <w:rFonts w:cs="Times New Roman"/>
              </w:rPr>
            </w:pPr>
            <w:r w:rsidRPr="008A10EE">
              <w:rPr>
                <w:rFonts w:cs="Times New Roman"/>
              </w:rPr>
              <w:lastRenderedPageBreak/>
              <w:t>Data dan informasi?</w:t>
            </w:r>
          </w:p>
        </w:tc>
        <w:tc>
          <w:tcPr>
            <w:tcW w:w="2788" w:type="dxa"/>
          </w:tcPr>
          <w:p w14:paraId="797D1960" w14:textId="08907237" w:rsidR="00A32211" w:rsidRPr="008A10EE" w:rsidRDefault="00A32211" w:rsidP="00F310CD">
            <w:pPr>
              <w:jc w:val="both"/>
              <w:rPr>
                <w:rFonts w:cs="Times New Roman"/>
              </w:rPr>
            </w:pPr>
            <w:r w:rsidRPr="008A10EE">
              <w:rPr>
                <w:rFonts w:cs="Times New Roman"/>
              </w:rPr>
              <w:t>Dalam pembangunan aplikasi Universitas Widya Mandala mempunyai platform yang berbeda-beda (GUI), dikarenakan pengerjaan dari aplikasi yang juga berbeda (in-house/ousource/free software). Sedangkan untuk databasenya menggunakan satu pintu database sehingga data dapat saling terintegrasi.</w:t>
            </w:r>
          </w:p>
        </w:tc>
      </w:tr>
      <w:tr w:rsidR="00A32211" w:rsidRPr="008A10EE" w14:paraId="0B4E8C1E" w14:textId="77777777" w:rsidTr="004F36FD">
        <w:tc>
          <w:tcPr>
            <w:tcW w:w="2787" w:type="dxa"/>
          </w:tcPr>
          <w:p w14:paraId="6E198D4B" w14:textId="77777777" w:rsidR="00A32211" w:rsidRPr="008A10EE" w:rsidRDefault="00A32211" w:rsidP="00F310CD">
            <w:pPr>
              <w:jc w:val="both"/>
              <w:rPr>
                <w:rFonts w:cs="Times New Roman"/>
              </w:rPr>
            </w:pPr>
          </w:p>
        </w:tc>
        <w:tc>
          <w:tcPr>
            <w:tcW w:w="2788" w:type="dxa"/>
          </w:tcPr>
          <w:p w14:paraId="654E6391" w14:textId="77DC9E8A" w:rsidR="00A32211" w:rsidRPr="008A10EE" w:rsidRDefault="00A32211" w:rsidP="00F310CD">
            <w:pPr>
              <w:jc w:val="both"/>
              <w:rPr>
                <w:rFonts w:cs="Times New Roman"/>
              </w:rPr>
            </w:pPr>
            <w:r w:rsidRPr="008A10EE">
              <w:rPr>
                <w:rFonts w:cs="Times New Roman"/>
              </w:rPr>
              <w:t>UKWMS belum melakukan pendokumentasian, dikarenakan masih kesulitan dalam pelaksanaannya karena perangkat lunak belum terpusat dan aplikasi masih melekat pada programmer yang bertanggung jawab dalam pengelolanya</w:t>
            </w:r>
          </w:p>
        </w:tc>
      </w:tr>
      <w:tr w:rsidR="00A32211" w:rsidRPr="008A10EE" w14:paraId="51737AF0" w14:textId="77777777" w:rsidTr="004F36FD">
        <w:tc>
          <w:tcPr>
            <w:tcW w:w="2787" w:type="dxa"/>
          </w:tcPr>
          <w:p w14:paraId="756EE79D" w14:textId="7E6A2B11" w:rsidR="00A32211" w:rsidRPr="008A10EE" w:rsidRDefault="00A32211" w:rsidP="00F310CD">
            <w:pPr>
              <w:jc w:val="both"/>
              <w:rPr>
                <w:rFonts w:cs="Times New Roman"/>
              </w:rPr>
            </w:pPr>
            <w:r w:rsidRPr="008A10EE">
              <w:rPr>
                <w:rFonts w:cs="Times New Roman"/>
              </w:rPr>
              <w:t>Resource?</w:t>
            </w:r>
          </w:p>
        </w:tc>
        <w:tc>
          <w:tcPr>
            <w:tcW w:w="2788" w:type="dxa"/>
          </w:tcPr>
          <w:p w14:paraId="3AB87529" w14:textId="66EF4CCC" w:rsidR="00A32211" w:rsidRPr="008A10EE" w:rsidRDefault="00A32211" w:rsidP="00F310CD">
            <w:pPr>
              <w:jc w:val="both"/>
              <w:rPr>
                <w:rFonts w:cs="Times New Roman"/>
              </w:rPr>
            </w:pPr>
            <w:r w:rsidRPr="008A10EE">
              <w:rPr>
                <w:rFonts w:cs="Times New Roman"/>
              </w:rPr>
              <w:t>Jumlah programmer yang ada pada UKWMS sejumlah 4 orang. Status programmer yaitu sebagai karyawan tetap. Sedangkan jumlah analyst pada UKWMS hanya 1 orang sekaligus merangkap menjadi Ketua PDI dimana statusnya juga menjadi karyawan tetap</w:t>
            </w:r>
          </w:p>
        </w:tc>
      </w:tr>
      <w:tr w:rsidR="00A32211" w:rsidRPr="008A10EE" w14:paraId="1674F7F5" w14:textId="77777777" w:rsidTr="004F36FD">
        <w:tc>
          <w:tcPr>
            <w:tcW w:w="2787" w:type="dxa"/>
          </w:tcPr>
          <w:p w14:paraId="1564E4D9" w14:textId="01D8CA28" w:rsidR="00A32211" w:rsidRPr="008A10EE" w:rsidRDefault="00A32211" w:rsidP="00F310CD">
            <w:pPr>
              <w:jc w:val="both"/>
              <w:rPr>
                <w:rFonts w:cs="Times New Roman"/>
              </w:rPr>
            </w:pPr>
            <w:r w:rsidRPr="008A10EE">
              <w:rPr>
                <w:rFonts w:cs="Times New Roman"/>
              </w:rPr>
              <w:lastRenderedPageBreak/>
              <w:t>Support?</w:t>
            </w:r>
          </w:p>
        </w:tc>
        <w:tc>
          <w:tcPr>
            <w:tcW w:w="2788" w:type="dxa"/>
          </w:tcPr>
          <w:p w14:paraId="5AAC1380" w14:textId="702961E5" w:rsidR="00A32211" w:rsidRPr="008A10EE" w:rsidRDefault="00A32211" w:rsidP="00F310CD">
            <w:pPr>
              <w:jc w:val="both"/>
              <w:rPr>
                <w:rFonts w:cs="Times New Roman"/>
              </w:rPr>
            </w:pPr>
            <w:r w:rsidRPr="008A10EE">
              <w:rPr>
                <w:rFonts w:cs="Times New Roman"/>
              </w:rPr>
              <w:t>Untuk proses pelatihan, PDI tidak pernah mengadakan pelatihan terkait penggunaan aplikasi kepada user secara resmi. Salah satu proses yang mungkin dapat dikategorikan sebagai proses pelatihan adalah ketika melakukan user testing terhadap aplikasi sebelum aplikasi tersebut diluncurkan.</w:t>
            </w:r>
          </w:p>
        </w:tc>
      </w:tr>
      <w:tr w:rsidR="00A32211" w:rsidRPr="008A10EE" w14:paraId="4E149084" w14:textId="77777777" w:rsidTr="004F36FD">
        <w:tc>
          <w:tcPr>
            <w:tcW w:w="2787" w:type="dxa"/>
          </w:tcPr>
          <w:p w14:paraId="2598E320" w14:textId="77777777" w:rsidR="00A32211" w:rsidRPr="008A10EE" w:rsidRDefault="00A32211" w:rsidP="00F310CD">
            <w:pPr>
              <w:jc w:val="both"/>
              <w:rPr>
                <w:rFonts w:cs="Times New Roman"/>
              </w:rPr>
            </w:pPr>
          </w:p>
        </w:tc>
        <w:tc>
          <w:tcPr>
            <w:tcW w:w="2788" w:type="dxa"/>
          </w:tcPr>
          <w:p w14:paraId="754E0B4D" w14:textId="7D7A4951" w:rsidR="00A32211" w:rsidRPr="008A10EE" w:rsidRDefault="00A32211" w:rsidP="00F310CD">
            <w:pPr>
              <w:jc w:val="both"/>
              <w:rPr>
                <w:rFonts w:cs="Times New Roman"/>
              </w:rPr>
            </w:pPr>
            <w:r w:rsidRPr="008A10EE">
              <w:rPr>
                <w:rFonts w:cs="Times New Roman"/>
              </w:rPr>
              <w:t>Untuk proses troubleshooting, PDI selalu melakukan troubleshooting untuk masalah-masalah yang terjadi pada aplikasi yang berjalan di Unika WM. Masalah-masalah yang dilaporkan oleh user melalui call center akan diselesaikan oleh PDI</w:t>
            </w:r>
          </w:p>
        </w:tc>
      </w:tr>
      <w:tr w:rsidR="00A32211" w:rsidRPr="008A10EE" w14:paraId="227873DE" w14:textId="77777777" w:rsidTr="004F36FD">
        <w:tc>
          <w:tcPr>
            <w:tcW w:w="2787" w:type="dxa"/>
          </w:tcPr>
          <w:p w14:paraId="45532F3E" w14:textId="77777777" w:rsidR="00A32211" w:rsidRPr="008A10EE" w:rsidRDefault="00A32211" w:rsidP="00F310CD">
            <w:pPr>
              <w:jc w:val="both"/>
              <w:rPr>
                <w:rFonts w:cs="Times New Roman"/>
              </w:rPr>
            </w:pPr>
          </w:p>
        </w:tc>
        <w:tc>
          <w:tcPr>
            <w:tcW w:w="2788" w:type="dxa"/>
          </w:tcPr>
          <w:p w14:paraId="234829CD" w14:textId="717378FA" w:rsidR="00A32211" w:rsidRPr="008A10EE" w:rsidRDefault="00A32211" w:rsidP="00F310CD">
            <w:pPr>
              <w:jc w:val="both"/>
              <w:rPr>
                <w:rFonts w:cs="Times New Roman"/>
              </w:rPr>
            </w:pPr>
            <w:r w:rsidRPr="008A10EE">
              <w:rPr>
                <w:rFonts w:cs="Times New Roman"/>
              </w:rPr>
              <w:t xml:space="preserve">aplikasi yang berjalan di Unika WM selalu memiliki user manual dan dokumentasi. User manual dan dokumentasi dibuat sendiri oleh para programmer. Namun menurut Narasumber, user manual dan dokumentasi yang ada masih tergolong kurang karena User Manual dan Dokumentasi yang dibuat belum terstandard, sehingga bentuknya masih </w:t>
            </w:r>
            <w:r w:rsidRPr="008A10EE">
              <w:rPr>
                <w:rFonts w:cs="Times New Roman"/>
              </w:rPr>
              <w:lastRenderedPageBreak/>
              <w:t>menyesuaikan tiap-tiap programmer.</w:t>
            </w:r>
          </w:p>
        </w:tc>
      </w:tr>
      <w:tr w:rsidR="00A32211" w:rsidRPr="008A10EE" w14:paraId="0B5A7A0C" w14:textId="77777777" w:rsidTr="004F36FD">
        <w:tc>
          <w:tcPr>
            <w:tcW w:w="2787" w:type="dxa"/>
          </w:tcPr>
          <w:p w14:paraId="247861AB" w14:textId="6191BB9E" w:rsidR="00A32211" w:rsidRPr="008A10EE" w:rsidRDefault="00A32211" w:rsidP="00F310CD">
            <w:pPr>
              <w:jc w:val="both"/>
              <w:rPr>
                <w:rFonts w:cs="Times New Roman"/>
              </w:rPr>
            </w:pPr>
            <w:r w:rsidRPr="008A10EE">
              <w:rPr>
                <w:rFonts w:cs="Times New Roman"/>
              </w:rPr>
              <w:lastRenderedPageBreak/>
              <w:t>Quality assurance?</w:t>
            </w:r>
          </w:p>
        </w:tc>
        <w:tc>
          <w:tcPr>
            <w:tcW w:w="2788" w:type="dxa"/>
          </w:tcPr>
          <w:p w14:paraId="39479CE3" w14:textId="366DE23C" w:rsidR="00A32211" w:rsidRPr="008A10EE" w:rsidRDefault="00A32211" w:rsidP="00F310CD">
            <w:pPr>
              <w:jc w:val="both"/>
              <w:rPr>
                <w:rFonts w:cs="Times New Roman"/>
              </w:rPr>
            </w:pPr>
            <w:r w:rsidRPr="008A10EE">
              <w:rPr>
                <w:rFonts w:cs="Times New Roman"/>
              </w:rPr>
              <w:t>PDI selalu melakukan testing untuk memastikan bahwa aplikasi yang akan diimplementasi berjalan dengan baik. Testing ini terbagi menjadi 2 tahap, yaitu testing yang dilakukan oleh PDI, dan testing yang dilakukan oleh end-user</w:t>
            </w:r>
          </w:p>
        </w:tc>
      </w:tr>
      <w:tr w:rsidR="00A32211" w:rsidRPr="008A10EE" w14:paraId="39FFB877" w14:textId="77777777" w:rsidTr="004F36FD">
        <w:tc>
          <w:tcPr>
            <w:tcW w:w="2787" w:type="dxa"/>
          </w:tcPr>
          <w:p w14:paraId="7318A962" w14:textId="0CA9DC99" w:rsidR="00A32211" w:rsidRPr="008A10EE" w:rsidRDefault="00A32211" w:rsidP="00F310CD">
            <w:pPr>
              <w:jc w:val="both"/>
              <w:rPr>
                <w:rFonts w:cs="Times New Roman"/>
              </w:rPr>
            </w:pPr>
            <w:r w:rsidRPr="008A10EE">
              <w:rPr>
                <w:rFonts w:cs="Times New Roman"/>
              </w:rPr>
              <w:t>Evaluasi?</w:t>
            </w:r>
          </w:p>
        </w:tc>
        <w:tc>
          <w:tcPr>
            <w:tcW w:w="2788" w:type="dxa"/>
          </w:tcPr>
          <w:p w14:paraId="1427128F" w14:textId="2D3C99ED" w:rsidR="00A32211" w:rsidRPr="008A10EE" w:rsidRDefault="00A32211" w:rsidP="00F310CD">
            <w:pPr>
              <w:jc w:val="both"/>
              <w:rPr>
                <w:rFonts w:cs="Times New Roman"/>
              </w:rPr>
            </w:pPr>
            <w:r w:rsidRPr="008A10EE">
              <w:rPr>
                <w:rFonts w:cs="Times New Roman"/>
              </w:rPr>
              <w:t>Bentuk evaluasi di PDI dilakukan pada saat pengerjaan dan implementasi aplikasi. Evaluasi ini digunakan untuk memastikan bahwa aplikasi yang akan berjalan nantinya telah sesuai dengan kebutuhan user. Selain itu, PDI juga menyediakan layanan untuk menambah atau mengganti fitur-fitur yang ada pada aplikasi jika ada unit/departemen yang mengajukan.</w:t>
            </w:r>
          </w:p>
        </w:tc>
      </w:tr>
      <w:tr w:rsidR="00A32211" w:rsidRPr="008A10EE" w14:paraId="774237D1" w14:textId="77777777" w:rsidTr="004F36FD">
        <w:tc>
          <w:tcPr>
            <w:tcW w:w="2787" w:type="dxa"/>
          </w:tcPr>
          <w:p w14:paraId="1F8E83AE" w14:textId="77777777" w:rsidR="00A32211" w:rsidRPr="008A10EE" w:rsidRDefault="00A32211" w:rsidP="00F310CD">
            <w:pPr>
              <w:jc w:val="both"/>
              <w:rPr>
                <w:rFonts w:cs="Times New Roman"/>
              </w:rPr>
            </w:pPr>
          </w:p>
        </w:tc>
        <w:tc>
          <w:tcPr>
            <w:tcW w:w="2788" w:type="dxa"/>
          </w:tcPr>
          <w:p w14:paraId="4482AB28" w14:textId="77777777" w:rsidR="00A32211" w:rsidRPr="008A10EE" w:rsidRDefault="00A32211" w:rsidP="00F310CD">
            <w:pPr>
              <w:jc w:val="both"/>
              <w:rPr>
                <w:rFonts w:cs="Times New Roman"/>
              </w:rPr>
            </w:pPr>
            <w:r w:rsidRPr="008A10EE">
              <w:rPr>
                <w:rFonts w:cs="Times New Roman"/>
              </w:rPr>
              <w:t>Untuk resiko implementasi, resiko utama yang biasa dihadapi pada saat fase implementasi adalah tidak adanya user yang menggunakan aplikasi atau aplikasi tidak digunakan oleh user.</w:t>
            </w:r>
          </w:p>
          <w:p w14:paraId="395E71D8" w14:textId="298CB9FF" w:rsidR="00A32211" w:rsidRPr="008A10EE" w:rsidRDefault="00A32211" w:rsidP="00F310CD">
            <w:pPr>
              <w:jc w:val="both"/>
              <w:rPr>
                <w:rFonts w:cs="Times New Roman"/>
              </w:rPr>
            </w:pPr>
            <w:r w:rsidRPr="008A10EE">
              <w:rPr>
                <w:rFonts w:cs="Times New Roman"/>
              </w:rPr>
              <w:t xml:space="preserve">Resiko ini sudah atasi dengan adanya prosedur Pengajuan </w:t>
            </w:r>
            <w:r w:rsidRPr="008A10EE">
              <w:rPr>
                <w:rFonts w:cs="Times New Roman"/>
              </w:rPr>
              <w:lastRenderedPageBreak/>
              <w:t>Pembuatan aplikasi. Biro/unit yang membutuhkan aplikasi harus mengajukan permohonan Pembuatan aplikasi melalui rektorat terlebih dahulu. Alur ini dilakukan untuk memastikan bahwa biro/unit benar-benar membutuhkan aplikasi dan berkomitmen untuk mengoperasikan aplikasi.</w:t>
            </w:r>
          </w:p>
        </w:tc>
      </w:tr>
      <w:tr w:rsidR="00A32211" w:rsidRPr="008A10EE" w14:paraId="22DB5251" w14:textId="77777777" w:rsidTr="004F36FD">
        <w:tc>
          <w:tcPr>
            <w:tcW w:w="2787" w:type="dxa"/>
          </w:tcPr>
          <w:p w14:paraId="3FDCCB09" w14:textId="15E6EE3C" w:rsidR="00A32211" w:rsidRPr="008A10EE" w:rsidRDefault="00A32211" w:rsidP="00F310CD">
            <w:pPr>
              <w:jc w:val="both"/>
              <w:rPr>
                <w:rFonts w:cs="Times New Roman"/>
              </w:rPr>
            </w:pPr>
            <w:r w:rsidRPr="008A10EE">
              <w:rPr>
                <w:rFonts w:cs="Times New Roman"/>
              </w:rPr>
              <w:lastRenderedPageBreak/>
              <w:t>System yang tidak digunakan?</w:t>
            </w:r>
          </w:p>
        </w:tc>
        <w:tc>
          <w:tcPr>
            <w:tcW w:w="2788" w:type="dxa"/>
          </w:tcPr>
          <w:p w14:paraId="702C7A47" w14:textId="77777777" w:rsidR="00A32211" w:rsidRPr="008A10EE" w:rsidRDefault="00A32211" w:rsidP="00F310CD">
            <w:pPr>
              <w:jc w:val="both"/>
              <w:rPr>
                <w:rFonts w:cs="Times New Roman"/>
              </w:rPr>
            </w:pPr>
            <w:r w:rsidRPr="008A10EE">
              <w:rPr>
                <w:rFonts w:cs="Times New Roman"/>
              </w:rPr>
              <w:t>System yang tidak digunakan</w:t>
            </w:r>
          </w:p>
          <w:p w14:paraId="1465DCFB" w14:textId="755BF1CC" w:rsidR="00A32211" w:rsidRPr="008A10EE" w:rsidRDefault="00A32211" w:rsidP="00F310CD">
            <w:pPr>
              <w:jc w:val="both"/>
              <w:rPr>
                <w:rFonts w:cs="Times New Roman"/>
              </w:rPr>
            </w:pPr>
            <w:r w:rsidRPr="008A10EE">
              <w:rPr>
                <w:rFonts w:cs="Times New Roman"/>
              </w:rPr>
              <w:t>Terdapat system yang sudah tidak digunakan oleh UKWMS yaitu bernama E-procurement, karena sudah tidak sesuai dengan kebutuhan organisasi yang ada pada UKWMS.</w:t>
            </w:r>
          </w:p>
        </w:tc>
      </w:tr>
    </w:tbl>
    <w:p w14:paraId="72FD680E" w14:textId="77777777" w:rsidR="00E04F41" w:rsidRPr="008A10EE" w:rsidRDefault="00E04F41" w:rsidP="001B0998">
      <w:pPr>
        <w:rPr>
          <w:rFonts w:cs="Times New Roman"/>
          <w:lang w:val="en-US"/>
        </w:rPr>
      </w:pPr>
    </w:p>
    <w:p w14:paraId="322DC991" w14:textId="1AB4EEC7" w:rsidR="00C8119B" w:rsidRPr="008A10EE" w:rsidRDefault="00C8119B" w:rsidP="001B0998">
      <w:pPr>
        <w:contextualSpacing/>
        <w:rPr>
          <w:rFonts w:cs="Times New Roman"/>
          <w:b/>
          <w:bCs/>
          <w:lang w:val="en-US"/>
        </w:rPr>
      </w:pPr>
      <w:r w:rsidRPr="008A10EE">
        <w:rPr>
          <w:rFonts w:cs="Times New Roman"/>
          <w:b/>
          <w:bCs/>
          <w:lang w:val="en-US"/>
        </w:rPr>
        <w:t>Transkrip Wawancara Responden 21</w:t>
      </w:r>
    </w:p>
    <w:p w14:paraId="197547E7" w14:textId="0C3F8366" w:rsidR="00F310CD"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17 Agustus 1945 Surabaya.</w:t>
      </w:r>
    </w:p>
    <w:p w14:paraId="7BA0A6DC" w14:textId="77777777" w:rsidR="00F310CD" w:rsidRPr="008A10EE" w:rsidRDefault="00F310CD" w:rsidP="001B0998">
      <w:pPr>
        <w:rPr>
          <w:rFonts w:cs="Times New Roman"/>
        </w:rPr>
      </w:pPr>
    </w:p>
    <w:p w14:paraId="0D858F8B" w14:textId="186DF9A6" w:rsidR="00F310CD" w:rsidRPr="008A10EE" w:rsidRDefault="00F310CD" w:rsidP="00F310CD">
      <w:pPr>
        <w:pStyle w:val="Caption"/>
        <w:keepNext/>
        <w:rPr>
          <w:rFonts w:cs="Times New Roman"/>
        </w:rPr>
      </w:pPr>
      <w:bookmarkStart w:id="1252" w:name="_Toc4847168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1</w:t>
      </w:r>
      <w:r w:rsidR="00182426">
        <w:rPr>
          <w:rFonts w:cs="Times New Roman"/>
        </w:rPr>
        <w:fldChar w:fldCharType="end"/>
      </w:r>
      <w:r w:rsidRPr="008A10EE">
        <w:rPr>
          <w:rFonts w:cs="Times New Roman"/>
        </w:rPr>
        <w:t xml:space="preserve"> Transkrip Wawancara Responden 21</w:t>
      </w:r>
      <w:bookmarkEnd w:id="1252"/>
    </w:p>
    <w:tbl>
      <w:tblPr>
        <w:tblStyle w:val="TableGrid"/>
        <w:tblW w:w="0" w:type="auto"/>
        <w:tblLook w:val="04A0" w:firstRow="1" w:lastRow="0" w:firstColumn="1" w:lastColumn="0" w:noHBand="0" w:noVBand="1"/>
      </w:tblPr>
      <w:tblGrid>
        <w:gridCol w:w="2547"/>
        <w:gridCol w:w="1559"/>
        <w:gridCol w:w="1469"/>
      </w:tblGrid>
      <w:tr w:rsidR="00C8119B" w:rsidRPr="008A10EE" w14:paraId="2BD08DA5" w14:textId="77777777" w:rsidTr="00981897">
        <w:trPr>
          <w:tblHeader/>
        </w:trPr>
        <w:tc>
          <w:tcPr>
            <w:tcW w:w="2547" w:type="dxa"/>
          </w:tcPr>
          <w:p w14:paraId="3EA6C2D5" w14:textId="77777777" w:rsidR="00C8119B" w:rsidRPr="00981897" w:rsidRDefault="00C8119B" w:rsidP="001B0998">
            <w:pPr>
              <w:jc w:val="center"/>
              <w:rPr>
                <w:rFonts w:cs="Times New Roman"/>
                <w:b/>
                <w:bCs/>
              </w:rPr>
            </w:pPr>
            <w:r w:rsidRPr="00981897">
              <w:rPr>
                <w:rFonts w:cs="Times New Roman"/>
                <w:b/>
                <w:bCs/>
              </w:rPr>
              <w:t>Profil PT</w:t>
            </w:r>
          </w:p>
        </w:tc>
        <w:tc>
          <w:tcPr>
            <w:tcW w:w="1559" w:type="dxa"/>
          </w:tcPr>
          <w:p w14:paraId="1E8D44D7" w14:textId="77777777" w:rsidR="00C8119B" w:rsidRPr="00981897" w:rsidRDefault="00C8119B" w:rsidP="001B0998">
            <w:pPr>
              <w:jc w:val="center"/>
              <w:rPr>
                <w:rFonts w:cs="Times New Roman"/>
                <w:b/>
                <w:bCs/>
              </w:rPr>
            </w:pPr>
            <w:r w:rsidRPr="00981897">
              <w:rPr>
                <w:rFonts w:cs="Times New Roman"/>
                <w:b/>
                <w:bCs/>
              </w:rPr>
              <w:t>Profil Narasumber</w:t>
            </w:r>
          </w:p>
        </w:tc>
        <w:tc>
          <w:tcPr>
            <w:tcW w:w="1469" w:type="dxa"/>
          </w:tcPr>
          <w:p w14:paraId="2C96AF51"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722DC00A" w14:textId="77777777" w:rsidTr="00C8119B">
        <w:tc>
          <w:tcPr>
            <w:tcW w:w="2547" w:type="dxa"/>
          </w:tcPr>
          <w:p w14:paraId="7AD6B6E6" w14:textId="68A49EB2" w:rsidR="001752F2" w:rsidRPr="008A10EE" w:rsidRDefault="001752F2" w:rsidP="001B0998">
            <w:pPr>
              <w:rPr>
                <w:rFonts w:cs="Times New Roman"/>
              </w:rPr>
            </w:pPr>
            <w:r w:rsidRPr="008A10EE">
              <w:rPr>
                <w:rFonts w:cs="Times New Roman"/>
              </w:rPr>
              <w:t xml:space="preserve">Universitas 17 Agustus 1945 Surabaya merupakan sebuah perguruan tinggi swasta yang didirikan di Surabaya pada 17 Agustus 1958. Berlokasi di Jl. Semolowaru 45 </w:t>
            </w:r>
            <w:r w:rsidRPr="008A10EE">
              <w:rPr>
                <w:rFonts w:cs="Times New Roman"/>
              </w:rPr>
              <w:lastRenderedPageBreak/>
              <w:t>Surabaya. Sistem yang diimplementasikan pada perguruan tinggi ini yaitu SIAKAD (Absen, jurnal, KRS, Materi, Pembelajaran), E-Learning (2016), Sistem pendukung SIAKAD seperti sistem mengenai kerja praktek</w:t>
            </w:r>
          </w:p>
        </w:tc>
        <w:tc>
          <w:tcPr>
            <w:tcW w:w="1559" w:type="dxa"/>
          </w:tcPr>
          <w:p w14:paraId="1A338C18" w14:textId="0D109F3F" w:rsidR="001752F2" w:rsidRPr="008A10EE" w:rsidRDefault="001752F2" w:rsidP="001B0998">
            <w:pPr>
              <w:rPr>
                <w:rFonts w:cs="Times New Roman"/>
              </w:rPr>
            </w:pPr>
            <w:r w:rsidRPr="008A10EE">
              <w:rPr>
                <w:rFonts w:cs="Times New Roman"/>
              </w:rPr>
              <w:lastRenderedPageBreak/>
              <w:t xml:space="preserve">Bapak Marindo merupakan pegawai pada Universitas 17 Agustus 1945 Surabaya yang menjabat </w:t>
            </w:r>
            <w:r w:rsidRPr="008A10EE">
              <w:rPr>
                <w:rFonts w:cs="Times New Roman"/>
              </w:rPr>
              <w:lastRenderedPageBreak/>
              <w:t>sebagai Kepala Sub Bagian IT Administrasi Universitas 17 Agustus 1945 Surabaya</w:t>
            </w:r>
          </w:p>
        </w:tc>
        <w:tc>
          <w:tcPr>
            <w:tcW w:w="1469" w:type="dxa"/>
          </w:tcPr>
          <w:p w14:paraId="2E72C33F" w14:textId="77777777" w:rsidR="009346A5" w:rsidRPr="008A10EE" w:rsidRDefault="009346A5" w:rsidP="000A7FCF">
            <w:pPr>
              <w:pStyle w:val="ListParagraph"/>
              <w:numPr>
                <w:ilvl w:val="0"/>
                <w:numId w:val="45"/>
              </w:numPr>
              <w:ind w:left="307"/>
              <w:rPr>
                <w:rFonts w:cs="Times New Roman"/>
              </w:rPr>
            </w:pPr>
            <w:r w:rsidRPr="008A10EE">
              <w:rPr>
                <w:rFonts w:cs="Times New Roman"/>
              </w:rPr>
              <w:lastRenderedPageBreak/>
              <w:t>Hari, Tanggal :</w:t>
            </w:r>
          </w:p>
          <w:p w14:paraId="03B917EA" w14:textId="77777777" w:rsidR="009346A5" w:rsidRPr="008A10EE" w:rsidRDefault="009346A5" w:rsidP="001B0998">
            <w:pPr>
              <w:pStyle w:val="ListParagraph"/>
              <w:ind w:left="307"/>
              <w:rPr>
                <w:rFonts w:cs="Times New Roman"/>
              </w:rPr>
            </w:pPr>
            <w:r w:rsidRPr="008A10EE">
              <w:rPr>
                <w:rFonts w:cs="Times New Roman"/>
              </w:rPr>
              <w:t>Senin, 22 Oktober 2018</w:t>
            </w:r>
          </w:p>
          <w:p w14:paraId="6ED71F2E"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4DD42A3C" w14:textId="77777777" w:rsidR="009346A5" w:rsidRPr="008A10EE" w:rsidRDefault="009346A5" w:rsidP="001B0998">
            <w:pPr>
              <w:ind w:left="307"/>
              <w:rPr>
                <w:rFonts w:cs="Times New Roman"/>
              </w:rPr>
            </w:pPr>
            <w:r w:rsidRPr="008A10EE">
              <w:rPr>
                <w:rFonts w:cs="Times New Roman"/>
              </w:rPr>
              <w:lastRenderedPageBreak/>
              <w:t>11:00 – 12:00 WIB</w:t>
            </w:r>
          </w:p>
          <w:p w14:paraId="5F6529D2"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469235FB" w14:textId="470237F4" w:rsidR="001752F2" w:rsidRPr="008A10EE" w:rsidRDefault="009346A5" w:rsidP="001B0998">
            <w:pPr>
              <w:rPr>
                <w:rFonts w:cs="Times New Roman"/>
              </w:rPr>
            </w:pPr>
            <w:r w:rsidRPr="008A10EE">
              <w:rPr>
                <w:rFonts w:cs="Times New Roman"/>
              </w:rPr>
              <w:t>Kantor Badan Sistem Informasi Universitas 17 Agustus 1945 Surabaya</w:t>
            </w:r>
          </w:p>
        </w:tc>
      </w:tr>
    </w:tbl>
    <w:p w14:paraId="2E0F5CB9" w14:textId="479681A8" w:rsidR="00C8119B" w:rsidRPr="008A10EE" w:rsidRDefault="00C8119B" w:rsidP="001B0998">
      <w:pPr>
        <w:rPr>
          <w:rFonts w:cs="Times New Roman"/>
          <w:lang w:val="en-US"/>
        </w:rPr>
      </w:pPr>
    </w:p>
    <w:p w14:paraId="5E9DEB51" w14:textId="77777777" w:rsidR="00F310CD" w:rsidRPr="008A10EE" w:rsidRDefault="00F310CD" w:rsidP="001B0998">
      <w:pPr>
        <w:contextualSpacing/>
        <w:rPr>
          <w:rFonts w:cs="Times New Roman"/>
        </w:rPr>
      </w:pPr>
    </w:p>
    <w:p w14:paraId="2C7628C4" w14:textId="4B718F94"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17 Agustus 1945 Surabaya.</w:t>
      </w:r>
    </w:p>
    <w:p w14:paraId="707ECC53" w14:textId="77777777" w:rsidR="00F310CD" w:rsidRPr="008A10EE" w:rsidRDefault="00F310CD" w:rsidP="001B0998">
      <w:pPr>
        <w:contextualSpacing/>
        <w:rPr>
          <w:rFonts w:cs="Times New Roman"/>
        </w:rPr>
      </w:pPr>
    </w:p>
    <w:p w14:paraId="388D9E5E" w14:textId="77777777" w:rsidR="003B0923" w:rsidRPr="008A10EE" w:rsidRDefault="003B0923" w:rsidP="001B0998">
      <w:pPr>
        <w:contextualSpacing/>
        <w:rPr>
          <w:rFonts w:cs="Times New Roman"/>
        </w:rPr>
      </w:pPr>
    </w:p>
    <w:p w14:paraId="7F933191" w14:textId="154F2B37" w:rsidR="00F310CD" w:rsidRPr="008A10EE" w:rsidRDefault="00F310CD" w:rsidP="00F310CD">
      <w:pPr>
        <w:pStyle w:val="Caption"/>
        <w:keepNext/>
        <w:rPr>
          <w:rFonts w:cs="Times New Roman"/>
        </w:rPr>
      </w:pPr>
      <w:bookmarkStart w:id="1253" w:name="_Toc4847168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2</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21</w:t>
      </w:r>
      <w:bookmarkEnd w:id="1253"/>
    </w:p>
    <w:tbl>
      <w:tblPr>
        <w:tblStyle w:val="TableGrid"/>
        <w:tblW w:w="0" w:type="auto"/>
        <w:tblLook w:val="04A0" w:firstRow="1" w:lastRow="0" w:firstColumn="1" w:lastColumn="0" w:noHBand="0" w:noVBand="1"/>
      </w:tblPr>
      <w:tblGrid>
        <w:gridCol w:w="2787"/>
        <w:gridCol w:w="2788"/>
      </w:tblGrid>
      <w:tr w:rsidR="00E04F41" w:rsidRPr="008A10EE" w14:paraId="7B72597F" w14:textId="77777777" w:rsidTr="00981897">
        <w:trPr>
          <w:tblHeader/>
        </w:trPr>
        <w:tc>
          <w:tcPr>
            <w:tcW w:w="2787" w:type="dxa"/>
          </w:tcPr>
          <w:p w14:paraId="4C06ADDC"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3748B5C7"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4F97D837" w14:textId="77777777" w:rsidTr="004F36FD">
        <w:tc>
          <w:tcPr>
            <w:tcW w:w="2787" w:type="dxa"/>
          </w:tcPr>
          <w:p w14:paraId="6CE064E8" w14:textId="1D93CAAB" w:rsidR="00E04F41" w:rsidRPr="008A10EE" w:rsidRDefault="00325C22" w:rsidP="00F310CD">
            <w:pPr>
              <w:jc w:val="both"/>
              <w:rPr>
                <w:rFonts w:cs="Times New Roman"/>
              </w:rPr>
            </w:pPr>
            <w:r w:rsidRPr="008A10EE">
              <w:rPr>
                <w:rFonts w:cs="Times New Roman"/>
              </w:rPr>
              <w:t>Apa saja software yang telah diimplementasikan di universitas ini?</w:t>
            </w:r>
          </w:p>
        </w:tc>
        <w:tc>
          <w:tcPr>
            <w:tcW w:w="2788" w:type="dxa"/>
          </w:tcPr>
          <w:p w14:paraId="778BF736" w14:textId="40385177" w:rsidR="00E04F41" w:rsidRPr="008A10EE" w:rsidRDefault="00325C22" w:rsidP="00F310CD">
            <w:pPr>
              <w:jc w:val="both"/>
              <w:rPr>
                <w:rFonts w:cs="Times New Roman"/>
              </w:rPr>
            </w:pPr>
            <w:r w:rsidRPr="008A10EE">
              <w:rPr>
                <w:rFonts w:cs="Times New Roman"/>
              </w:rPr>
              <w:t>Sistem yang diimplementasikan: SIAKAD (Absen, jurnal, KRS, Materi, Pembelajaran), E-Learning (2016), Sistem pendukung SIAKAD seperti sistem mengenai kerja praktek karena KP di masing-masing jurusan ada yang beda sehingga dibuatkan sistem lagi namun tetap inputnya di SIAKAD.</w:t>
            </w:r>
          </w:p>
        </w:tc>
      </w:tr>
      <w:tr w:rsidR="00325C22" w:rsidRPr="008A10EE" w14:paraId="54CAF89A" w14:textId="77777777" w:rsidTr="004F36FD">
        <w:tc>
          <w:tcPr>
            <w:tcW w:w="2787" w:type="dxa"/>
          </w:tcPr>
          <w:p w14:paraId="18E443F3" w14:textId="4AFDA4AB" w:rsidR="00325C22" w:rsidRPr="008A10EE" w:rsidRDefault="00325C22" w:rsidP="00F310CD">
            <w:pPr>
              <w:jc w:val="both"/>
              <w:rPr>
                <w:rFonts w:cs="Times New Roman"/>
              </w:rPr>
            </w:pPr>
            <w:r w:rsidRPr="008A10EE">
              <w:rPr>
                <w:rFonts w:cs="Times New Roman"/>
              </w:rPr>
              <w:t>Kapan software tersebut mulai dikembangkan dan di-release?</w:t>
            </w:r>
          </w:p>
        </w:tc>
        <w:tc>
          <w:tcPr>
            <w:tcW w:w="2788" w:type="dxa"/>
          </w:tcPr>
          <w:p w14:paraId="080F7A14" w14:textId="7A0AE0F4" w:rsidR="00325C22" w:rsidRPr="008A10EE" w:rsidRDefault="00325C22" w:rsidP="00F310CD">
            <w:pPr>
              <w:jc w:val="both"/>
              <w:rPr>
                <w:rFonts w:cs="Times New Roman"/>
              </w:rPr>
            </w:pPr>
            <w:r w:rsidRPr="008A10EE">
              <w:rPr>
                <w:rFonts w:cs="Times New Roman"/>
              </w:rPr>
              <w:t xml:space="preserve">SIAKAD mulai di-release 2014-2015 dan terus </w:t>
            </w:r>
            <w:r w:rsidRPr="008A10EE">
              <w:rPr>
                <w:rFonts w:cs="Times New Roman"/>
              </w:rPr>
              <w:lastRenderedPageBreak/>
              <w:t>dilakukan pengembangan sampai saat ini.</w:t>
            </w:r>
          </w:p>
        </w:tc>
      </w:tr>
      <w:tr w:rsidR="00325C22" w:rsidRPr="008A10EE" w14:paraId="35385386" w14:textId="77777777" w:rsidTr="004F36FD">
        <w:tc>
          <w:tcPr>
            <w:tcW w:w="2787" w:type="dxa"/>
          </w:tcPr>
          <w:p w14:paraId="1689CC0B" w14:textId="380D491F" w:rsidR="00325C22" w:rsidRPr="008A10EE" w:rsidRDefault="00325C22" w:rsidP="00F310CD">
            <w:pPr>
              <w:jc w:val="both"/>
              <w:rPr>
                <w:rFonts w:cs="Times New Roman"/>
              </w:rPr>
            </w:pPr>
            <w:r w:rsidRPr="008A10EE">
              <w:rPr>
                <w:rFonts w:cs="Times New Roman"/>
              </w:rPr>
              <w:lastRenderedPageBreak/>
              <w:t>Apa yang menginisiasi implementasi software tersebut?</w:t>
            </w:r>
          </w:p>
        </w:tc>
        <w:tc>
          <w:tcPr>
            <w:tcW w:w="2788" w:type="dxa"/>
          </w:tcPr>
          <w:p w14:paraId="3F6588A7" w14:textId="1AF159F4" w:rsidR="00325C22" w:rsidRPr="008A10EE" w:rsidRDefault="00325C22" w:rsidP="00F310CD">
            <w:pPr>
              <w:jc w:val="both"/>
              <w:rPr>
                <w:rFonts w:cs="Times New Roman"/>
              </w:rPr>
            </w:pPr>
            <w:r w:rsidRPr="008A10EE">
              <w:rPr>
                <w:rFonts w:cs="Times New Roman"/>
              </w:rPr>
              <w:t>Berawal dari Akademik, sistem merupakan permintaan dari pimpinan sini karena dulu KRS dilakukan secara offline dan hal ini kurang efisien.</w:t>
            </w:r>
          </w:p>
        </w:tc>
      </w:tr>
      <w:tr w:rsidR="00E04F41" w:rsidRPr="008A10EE" w14:paraId="77AB6230" w14:textId="77777777" w:rsidTr="004F36FD">
        <w:tc>
          <w:tcPr>
            <w:tcW w:w="2787" w:type="dxa"/>
          </w:tcPr>
          <w:p w14:paraId="0F4E8ABA" w14:textId="4206CFAE" w:rsidR="00E04F41" w:rsidRPr="008A10EE" w:rsidRDefault="00325C22" w:rsidP="00F310CD">
            <w:pPr>
              <w:jc w:val="both"/>
              <w:rPr>
                <w:rFonts w:cs="Times New Roman"/>
              </w:rPr>
            </w:pPr>
            <w:r w:rsidRPr="008A10EE">
              <w:rPr>
                <w:rFonts w:cs="Times New Roman"/>
              </w:rPr>
              <w:t>Dari software yang telah diimplementasi apakah sudah sesuai dan membantu proses bisnis?</w:t>
            </w:r>
          </w:p>
        </w:tc>
        <w:tc>
          <w:tcPr>
            <w:tcW w:w="2788" w:type="dxa"/>
          </w:tcPr>
          <w:p w14:paraId="532CC5C1" w14:textId="376027A1" w:rsidR="00E04F41" w:rsidRPr="008A10EE" w:rsidRDefault="00325C22" w:rsidP="00F310CD">
            <w:pPr>
              <w:jc w:val="both"/>
              <w:rPr>
                <w:rFonts w:cs="Times New Roman"/>
              </w:rPr>
            </w:pPr>
            <w:r w:rsidRPr="008A10EE">
              <w:rPr>
                <w:rFonts w:cs="Times New Roman"/>
              </w:rPr>
              <w:t>Dengan diimplementasikannya sistem ini proses bisnis menjadi sangat terbantu seperti mahasiswa yang tidak perlu melakukan KRS secara offline lagi.</w:t>
            </w:r>
          </w:p>
        </w:tc>
      </w:tr>
      <w:tr w:rsidR="00325C22" w:rsidRPr="008A10EE" w14:paraId="319DB7B2" w14:textId="77777777" w:rsidTr="004F36FD">
        <w:tc>
          <w:tcPr>
            <w:tcW w:w="2787" w:type="dxa"/>
          </w:tcPr>
          <w:p w14:paraId="0CAAD3DA" w14:textId="04C8BB6B" w:rsidR="00325C22" w:rsidRPr="008A10EE" w:rsidRDefault="00325C22" w:rsidP="00F310CD">
            <w:pPr>
              <w:jc w:val="both"/>
              <w:rPr>
                <w:rFonts w:cs="Times New Roman"/>
              </w:rPr>
            </w:pPr>
            <w:r w:rsidRPr="008A10EE">
              <w:rPr>
                <w:rFonts w:cs="Times New Roman"/>
              </w:rPr>
              <w:t>Apakah implementasi software tersebut mendapatkan dukungan penuh dari pihak atasan? Jika iya, dalam bentuk apa saja?</w:t>
            </w:r>
          </w:p>
        </w:tc>
        <w:tc>
          <w:tcPr>
            <w:tcW w:w="2788" w:type="dxa"/>
          </w:tcPr>
          <w:p w14:paraId="108DF932" w14:textId="4B129185" w:rsidR="00325C22" w:rsidRPr="008A10EE" w:rsidRDefault="00325C22" w:rsidP="00F310CD">
            <w:pPr>
              <w:jc w:val="both"/>
              <w:rPr>
                <w:rFonts w:cs="Times New Roman"/>
              </w:rPr>
            </w:pPr>
            <w:r w:rsidRPr="008A10EE">
              <w:rPr>
                <w:rFonts w:cs="Times New Roman"/>
              </w:rPr>
              <w:t>Mendapat dukungan penuh dari pimpinan seperti biaya dan sebagainya, karena SIAKAD merupakan permintaan dari pimpinan sendiri.</w:t>
            </w:r>
          </w:p>
        </w:tc>
      </w:tr>
      <w:tr w:rsidR="00325C22" w:rsidRPr="008A10EE" w14:paraId="285931B6" w14:textId="77777777" w:rsidTr="004F36FD">
        <w:tc>
          <w:tcPr>
            <w:tcW w:w="2787" w:type="dxa"/>
          </w:tcPr>
          <w:p w14:paraId="7FD49B7E" w14:textId="7D59D279" w:rsidR="00325C22" w:rsidRPr="008A10EE" w:rsidRDefault="00325C22" w:rsidP="00F310CD">
            <w:pPr>
              <w:jc w:val="both"/>
              <w:rPr>
                <w:rFonts w:cs="Times New Roman"/>
              </w:rPr>
            </w:pPr>
            <w:r w:rsidRPr="008A10EE">
              <w:rPr>
                <w:rFonts w:cs="Times New Roman"/>
              </w:rPr>
              <w:t>Apakah terdapat pemetaan kebutuhan pengguna?</w:t>
            </w:r>
          </w:p>
        </w:tc>
        <w:tc>
          <w:tcPr>
            <w:tcW w:w="2788" w:type="dxa"/>
          </w:tcPr>
          <w:p w14:paraId="1A5E225E" w14:textId="40F62E11" w:rsidR="00325C22" w:rsidRPr="008A10EE" w:rsidRDefault="00325C22" w:rsidP="00F310CD">
            <w:pPr>
              <w:jc w:val="both"/>
              <w:rPr>
                <w:rFonts w:cs="Times New Roman"/>
              </w:rPr>
            </w:pPr>
            <w:r w:rsidRPr="008A10EE">
              <w:rPr>
                <w:rFonts w:cs="Times New Roman"/>
              </w:rPr>
              <w:t>Jika ada requirement yang diperlukan pengguna, buat request, dilakukan pertimbangan, jika oke programmer bikin. Pertimbangannya seperti: regulasi, keselarasan dengan sistem yang sudah ada, dan pertimbangan lainnya.</w:t>
            </w:r>
          </w:p>
        </w:tc>
      </w:tr>
      <w:tr w:rsidR="00325C22" w:rsidRPr="008A10EE" w14:paraId="34153830" w14:textId="77777777" w:rsidTr="004F36FD">
        <w:tc>
          <w:tcPr>
            <w:tcW w:w="2787" w:type="dxa"/>
          </w:tcPr>
          <w:p w14:paraId="02664EEB" w14:textId="787BB001" w:rsidR="00325C22" w:rsidRPr="008A10EE" w:rsidRDefault="00325C22" w:rsidP="00F310CD">
            <w:pPr>
              <w:jc w:val="both"/>
              <w:rPr>
                <w:rFonts w:cs="Times New Roman"/>
              </w:rPr>
            </w:pPr>
            <w:r w:rsidRPr="008A10EE">
              <w:rPr>
                <w:rFonts w:cs="Times New Roman"/>
              </w:rPr>
              <w:t xml:space="preserve">Dari software yang telah dimplementasi, Bagaimana metode development yang digunakan? apakah in-house, outsourcing atau membeli </w:t>
            </w:r>
            <w:r w:rsidRPr="008A10EE">
              <w:rPr>
                <w:rFonts w:cs="Times New Roman"/>
              </w:rPr>
              <w:lastRenderedPageBreak/>
              <w:t>paket software dipasaran? Bagaimana pertimbanganya?</w:t>
            </w:r>
          </w:p>
        </w:tc>
        <w:tc>
          <w:tcPr>
            <w:tcW w:w="2788" w:type="dxa"/>
          </w:tcPr>
          <w:p w14:paraId="29EE3FE0" w14:textId="1DE418DE" w:rsidR="00325C22" w:rsidRPr="008A10EE" w:rsidRDefault="00325C22" w:rsidP="00F310CD">
            <w:pPr>
              <w:jc w:val="both"/>
              <w:rPr>
                <w:rFonts w:cs="Times New Roman"/>
              </w:rPr>
            </w:pPr>
            <w:r w:rsidRPr="008A10EE">
              <w:rPr>
                <w:rFonts w:cs="Times New Roman"/>
              </w:rPr>
              <w:lastRenderedPageBreak/>
              <w:t>Sistem dibuat in-house, dikembangkan sendiri agar mudah di maintenance dan tidak ribet jika ingin menambah fitur lagi.</w:t>
            </w:r>
          </w:p>
        </w:tc>
      </w:tr>
      <w:tr w:rsidR="00325C22" w:rsidRPr="008A10EE" w14:paraId="599631D4" w14:textId="77777777" w:rsidTr="004F36FD">
        <w:tc>
          <w:tcPr>
            <w:tcW w:w="2787" w:type="dxa"/>
          </w:tcPr>
          <w:p w14:paraId="567C1C46" w14:textId="55174B8A" w:rsidR="00325C22" w:rsidRPr="008A10EE" w:rsidRDefault="00325C22" w:rsidP="00F310CD">
            <w:pPr>
              <w:jc w:val="both"/>
              <w:rPr>
                <w:rFonts w:cs="Times New Roman"/>
              </w:rPr>
            </w:pPr>
            <w:r w:rsidRPr="008A10EE">
              <w:rPr>
                <w:rFonts w:cs="Times New Roman"/>
              </w:rPr>
              <w:t>Bagaimana kinerja pengembang dalam implementasi software tersebut? Apakah developer yang terlibat sudah cukup?</w:t>
            </w:r>
          </w:p>
        </w:tc>
        <w:tc>
          <w:tcPr>
            <w:tcW w:w="2788" w:type="dxa"/>
          </w:tcPr>
          <w:p w14:paraId="72559DDE" w14:textId="6B555D07" w:rsidR="00325C22" w:rsidRPr="008A10EE" w:rsidRDefault="00325C22" w:rsidP="00F310CD">
            <w:pPr>
              <w:jc w:val="both"/>
              <w:rPr>
                <w:rFonts w:cs="Times New Roman"/>
              </w:rPr>
            </w:pPr>
            <w:r w:rsidRPr="008A10EE">
              <w:rPr>
                <w:rFonts w:cs="Times New Roman"/>
              </w:rPr>
              <w:t>Programmer cukup, berjumlah 5 orang, semua dari UNTAG Surabaya sendiri.</w:t>
            </w:r>
          </w:p>
        </w:tc>
      </w:tr>
      <w:tr w:rsidR="00325C22" w:rsidRPr="008A10EE" w14:paraId="5F8B019E" w14:textId="77777777" w:rsidTr="004F36FD">
        <w:tc>
          <w:tcPr>
            <w:tcW w:w="2787" w:type="dxa"/>
          </w:tcPr>
          <w:p w14:paraId="62A0362D" w14:textId="4FACE34F" w:rsidR="00325C22" w:rsidRPr="008A10EE" w:rsidRDefault="00325C22" w:rsidP="00F310CD">
            <w:pPr>
              <w:jc w:val="both"/>
              <w:rPr>
                <w:rFonts w:cs="Times New Roman"/>
              </w:rPr>
            </w:pPr>
            <w:r w:rsidRPr="008A10EE">
              <w:rPr>
                <w:rFonts w:cs="Times New Roman"/>
              </w:rPr>
              <w:t>Apakah terdapat target waktu dalam implementasi software tersebut? Apakah target waktu tersebut rasional?</w:t>
            </w:r>
          </w:p>
        </w:tc>
        <w:tc>
          <w:tcPr>
            <w:tcW w:w="2788" w:type="dxa"/>
          </w:tcPr>
          <w:p w14:paraId="374B51B9" w14:textId="059A5746" w:rsidR="00325C22" w:rsidRPr="008A10EE" w:rsidRDefault="00325C22" w:rsidP="00F310CD">
            <w:pPr>
              <w:jc w:val="both"/>
              <w:rPr>
                <w:rFonts w:cs="Times New Roman"/>
              </w:rPr>
            </w:pPr>
            <w:r w:rsidRPr="008A10EE">
              <w:rPr>
                <w:rFonts w:cs="Times New Roman"/>
              </w:rPr>
              <w:t>Target rilis ada dan rasional. Target awal siakad rilis, kemudian penambahan fitur setelah rilis.</w:t>
            </w:r>
          </w:p>
        </w:tc>
      </w:tr>
      <w:tr w:rsidR="00325C22" w:rsidRPr="008A10EE" w14:paraId="6CD9F55D" w14:textId="77777777" w:rsidTr="004F36FD">
        <w:tc>
          <w:tcPr>
            <w:tcW w:w="2787" w:type="dxa"/>
          </w:tcPr>
          <w:p w14:paraId="4E91F6CD" w14:textId="18A39FE6" w:rsidR="00325C22" w:rsidRPr="008A10EE" w:rsidRDefault="00325C22" w:rsidP="00F310CD">
            <w:pPr>
              <w:jc w:val="both"/>
              <w:rPr>
                <w:rFonts w:cs="Times New Roman"/>
              </w:rPr>
            </w:pPr>
            <w:r w:rsidRPr="008A10EE">
              <w:rPr>
                <w:rFonts w:cs="Times New Roman"/>
              </w:rPr>
              <w:t>Berapa lama waktu yang diperlukan untuk pengembangan software tersebut?</w:t>
            </w:r>
          </w:p>
        </w:tc>
        <w:tc>
          <w:tcPr>
            <w:tcW w:w="2788" w:type="dxa"/>
          </w:tcPr>
          <w:p w14:paraId="50B5E333" w14:textId="0C9BE946" w:rsidR="00325C22" w:rsidRPr="008A10EE" w:rsidRDefault="00325C22" w:rsidP="00F310CD">
            <w:pPr>
              <w:jc w:val="both"/>
              <w:rPr>
                <w:rFonts w:cs="Times New Roman"/>
              </w:rPr>
            </w:pPr>
            <w:r w:rsidRPr="008A10EE">
              <w:rPr>
                <w:rFonts w:cs="Times New Roman"/>
              </w:rPr>
              <w:t>Pengembangan kira-kira 1-2 tahun.</w:t>
            </w:r>
          </w:p>
        </w:tc>
      </w:tr>
      <w:tr w:rsidR="00325C22" w:rsidRPr="008A10EE" w14:paraId="49079F56" w14:textId="77777777" w:rsidTr="004F36FD">
        <w:tc>
          <w:tcPr>
            <w:tcW w:w="2787" w:type="dxa"/>
          </w:tcPr>
          <w:p w14:paraId="04DCF284" w14:textId="795B54F4" w:rsidR="00325C22" w:rsidRPr="008A10EE" w:rsidRDefault="00325C22" w:rsidP="00F310CD">
            <w:pPr>
              <w:jc w:val="both"/>
              <w:rPr>
                <w:rFonts w:cs="Times New Roman"/>
              </w:rPr>
            </w:pPr>
            <w:r w:rsidRPr="008A10EE">
              <w:rPr>
                <w:rFonts w:cs="Times New Roman"/>
              </w:rPr>
              <w:t>Apakah terdapat kendala dalam hal biaya saat pembuatan software dan implementasinya seperti anggaran yang ditetapkan tidak mencukupi?</w:t>
            </w:r>
          </w:p>
        </w:tc>
        <w:tc>
          <w:tcPr>
            <w:tcW w:w="2788" w:type="dxa"/>
          </w:tcPr>
          <w:p w14:paraId="2B507790" w14:textId="0B37A521" w:rsidR="00325C22" w:rsidRPr="008A10EE" w:rsidRDefault="00325C22" w:rsidP="00F310CD">
            <w:pPr>
              <w:jc w:val="both"/>
              <w:rPr>
                <w:rFonts w:cs="Times New Roman"/>
              </w:rPr>
            </w:pPr>
            <w:r w:rsidRPr="008A10EE">
              <w:rPr>
                <w:rFonts w:cs="Times New Roman"/>
              </w:rPr>
              <w:t>Tidak ada, biaya cukup.</w:t>
            </w:r>
          </w:p>
        </w:tc>
      </w:tr>
      <w:tr w:rsidR="00325C22" w:rsidRPr="008A10EE" w14:paraId="7479777D" w14:textId="77777777" w:rsidTr="004F36FD">
        <w:tc>
          <w:tcPr>
            <w:tcW w:w="2787" w:type="dxa"/>
          </w:tcPr>
          <w:p w14:paraId="552C059C" w14:textId="0C7571B2" w:rsidR="00325C22" w:rsidRPr="008A10EE" w:rsidRDefault="00325C22" w:rsidP="00F310CD">
            <w:pPr>
              <w:jc w:val="both"/>
              <w:rPr>
                <w:rFonts w:cs="Times New Roman"/>
              </w:rPr>
            </w:pPr>
            <w:r w:rsidRPr="008A10EE">
              <w:rPr>
                <w:rFonts w:cs="Times New Roman"/>
              </w:rPr>
              <w:t>Apakah dari segi SDM dilakukan outsourcing dalam implementasi software tersebut?</w:t>
            </w:r>
          </w:p>
        </w:tc>
        <w:tc>
          <w:tcPr>
            <w:tcW w:w="2788" w:type="dxa"/>
          </w:tcPr>
          <w:p w14:paraId="14E01B06" w14:textId="5D3E29AA" w:rsidR="00325C22" w:rsidRPr="008A10EE" w:rsidRDefault="00325C22" w:rsidP="00F310CD">
            <w:pPr>
              <w:jc w:val="both"/>
              <w:rPr>
                <w:rFonts w:cs="Times New Roman"/>
              </w:rPr>
            </w:pPr>
            <w:r w:rsidRPr="008A10EE">
              <w:rPr>
                <w:rFonts w:cs="Times New Roman"/>
              </w:rPr>
              <w:t>Tidak ada outsource, seluruh proses dilakukan oleh internal sendiri</w:t>
            </w:r>
          </w:p>
        </w:tc>
      </w:tr>
      <w:tr w:rsidR="00325C22" w:rsidRPr="008A10EE" w14:paraId="15A008EF" w14:textId="77777777" w:rsidTr="004F36FD">
        <w:tc>
          <w:tcPr>
            <w:tcW w:w="2787" w:type="dxa"/>
          </w:tcPr>
          <w:p w14:paraId="21929D5A" w14:textId="0398D2E2" w:rsidR="00325C22" w:rsidRPr="008A10EE" w:rsidRDefault="00325C22" w:rsidP="00F310CD">
            <w:pPr>
              <w:jc w:val="both"/>
              <w:rPr>
                <w:rFonts w:cs="Times New Roman"/>
              </w:rPr>
            </w:pPr>
            <w:r w:rsidRPr="008A10EE">
              <w:rPr>
                <w:rFonts w:cs="Times New Roman"/>
              </w:rPr>
              <w:t>Bagaimana server dari software tersebut?</w:t>
            </w:r>
          </w:p>
        </w:tc>
        <w:tc>
          <w:tcPr>
            <w:tcW w:w="2788" w:type="dxa"/>
          </w:tcPr>
          <w:p w14:paraId="10AB45C3" w14:textId="6B66086F" w:rsidR="00325C22" w:rsidRPr="008A10EE" w:rsidRDefault="00325C22" w:rsidP="00F310CD">
            <w:pPr>
              <w:jc w:val="both"/>
              <w:rPr>
                <w:rFonts w:cs="Times New Roman"/>
              </w:rPr>
            </w:pPr>
            <w:r w:rsidRPr="008A10EE">
              <w:rPr>
                <w:rFonts w:cs="Times New Roman"/>
              </w:rPr>
              <w:t>Server punya sendiri agar mudah maintenance dan perawatannya</w:t>
            </w:r>
          </w:p>
        </w:tc>
      </w:tr>
      <w:tr w:rsidR="00325C22" w:rsidRPr="008A10EE" w14:paraId="17CDFB05" w14:textId="77777777" w:rsidTr="004F36FD">
        <w:tc>
          <w:tcPr>
            <w:tcW w:w="2787" w:type="dxa"/>
          </w:tcPr>
          <w:p w14:paraId="30F88AD8" w14:textId="4B58AD90" w:rsidR="00325C22" w:rsidRPr="008A10EE" w:rsidRDefault="00325C22" w:rsidP="00F310CD">
            <w:pPr>
              <w:jc w:val="both"/>
              <w:rPr>
                <w:rFonts w:cs="Times New Roman"/>
              </w:rPr>
            </w:pPr>
            <w:r w:rsidRPr="008A10EE">
              <w:rPr>
                <w:rFonts w:cs="Times New Roman"/>
              </w:rPr>
              <w:t>Bahasa apa yang digunakan dalam pengembangan software tersebut? Apakah ada versi mobile dari software tersebut?</w:t>
            </w:r>
          </w:p>
        </w:tc>
        <w:tc>
          <w:tcPr>
            <w:tcW w:w="2788" w:type="dxa"/>
          </w:tcPr>
          <w:p w14:paraId="49F359EF" w14:textId="45FDC0E9" w:rsidR="00325C22" w:rsidRPr="008A10EE" w:rsidRDefault="00325C22" w:rsidP="00F310CD">
            <w:pPr>
              <w:jc w:val="both"/>
              <w:rPr>
                <w:rFonts w:cs="Times New Roman"/>
              </w:rPr>
            </w:pPr>
            <w:r w:rsidRPr="008A10EE">
              <w:rPr>
                <w:rFonts w:cs="Times New Roman"/>
              </w:rPr>
              <w:t>Bahasa yang digunakan php, belum ada aplikasi mobile, baru direncanakan.</w:t>
            </w:r>
          </w:p>
        </w:tc>
      </w:tr>
      <w:tr w:rsidR="00325C22" w:rsidRPr="008A10EE" w14:paraId="49716E7D" w14:textId="77777777" w:rsidTr="004F36FD">
        <w:tc>
          <w:tcPr>
            <w:tcW w:w="2787" w:type="dxa"/>
          </w:tcPr>
          <w:p w14:paraId="02406767" w14:textId="20EE1C89" w:rsidR="00325C22" w:rsidRPr="008A10EE" w:rsidRDefault="00325C22" w:rsidP="00F310CD">
            <w:pPr>
              <w:jc w:val="both"/>
              <w:rPr>
                <w:rFonts w:cs="Times New Roman"/>
              </w:rPr>
            </w:pPr>
            <w:r w:rsidRPr="008A10EE">
              <w:rPr>
                <w:rFonts w:cs="Times New Roman"/>
              </w:rPr>
              <w:lastRenderedPageBreak/>
              <w:t>Apakah terdapat dokumentasi terhadap software tersebut?</w:t>
            </w:r>
          </w:p>
        </w:tc>
        <w:tc>
          <w:tcPr>
            <w:tcW w:w="2788" w:type="dxa"/>
          </w:tcPr>
          <w:p w14:paraId="7BCB831A" w14:textId="4A250B7D" w:rsidR="00325C22" w:rsidRPr="008A10EE" w:rsidRDefault="00325C22" w:rsidP="00F310CD">
            <w:pPr>
              <w:jc w:val="both"/>
              <w:rPr>
                <w:rFonts w:cs="Times New Roman"/>
              </w:rPr>
            </w:pPr>
            <w:r w:rsidRPr="008A10EE">
              <w:rPr>
                <w:rFonts w:cs="Times New Roman"/>
              </w:rPr>
              <w:t>Terdapat dokumentasi software</w:t>
            </w:r>
          </w:p>
        </w:tc>
      </w:tr>
      <w:tr w:rsidR="00325C22" w:rsidRPr="008A10EE" w14:paraId="7CBC2083" w14:textId="77777777" w:rsidTr="004F36FD">
        <w:tc>
          <w:tcPr>
            <w:tcW w:w="2787" w:type="dxa"/>
          </w:tcPr>
          <w:p w14:paraId="171B8CD3" w14:textId="39979EA7" w:rsidR="00325C22" w:rsidRPr="008A10EE" w:rsidRDefault="00325C22" w:rsidP="00F310CD">
            <w:pPr>
              <w:jc w:val="both"/>
              <w:rPr>
                <w:rFonts w:cs="Times New Roman"/>
              </w:rPr>
            </w:pPr>
            <w:r w:rsidRPr="008A10EE">
              <w:rPr>
                <w:rFonts w:cs="Times New Roman"/>
              </w:rPr>
              <w:t>Bagaimana pelaksanaan tahapan testing software tersebut?</w:t>
            </w:r>
          </w:p>
        </w:tc>
        <w:tc>
          <w:tcPr>
            <w:tcW w:w="2788" w:type="dxa"/>
          </w:tcPr>
          <w:p w14:paraId="16F62A29" w14:textId="42A0523A" w:rsidR="00325C22" w:rsidRPr="008A10EE" w:rsidRDefault="00325C22" w:rsidP="00F310CD">
            <w:pPr>
              <w:jc w:val="both"/>
              <w:rPr>
                <w:rFonts w:cs="Times New Roman"/>
              </w:rPr>
            </w:pPr>
            <w:r w:rsidRPr="008A10EE">
              <w:rPr>
                <w:rFonts w:cs="Times New Roman"/>
              </w:rPr>
              <w:t>Testing dilakukan sebelum release, dilakukan UAT/User Acceptance Test yang dibuat sendiri secara manual.</w:t>
            </w:r>
          </w:p>
        </w:tc>
      </w:tr>
      <w:tr w:rsidR="00325C22" w:rsidRPr="008A10EE" w14:paraId="046DB3C7" w14:textId="77777777" w:rsidTr="004F36FD">
        <w:tc>
          <w:tcPr>
            <w:tcW w:w="2787" w:type="dxa"/>
          </w:tcPr>
          <w:p w14:paraId="60F0E48A" w14:textId="737C3A73" w:rsidR="00325C22" w:rsidRPr="008A10EE" w:rsidRDefault="00325C22" w:rsidP="00F310CD">
            <w:pPr>
              <w:jc w:val="both"/>
              <w:rPr>
                <w:rFonts w:cs="Times New Roman"/>
              </w:rPr>
            </w:pPr>
            <w:r w:rsidRPr="008A10EE">
              <w:rPr>
                <w:rFonts w:cs="Times New Roman"/>
              </w:rPr>
              <w:t>Dalam implementasi tersebut apakah ada pelatihan untuk pengguna?</w:t>
            </w:r>
          </w:p>
        </w:tc>
        <w:tc>
          <w:tcPr>
            <w:tcW w:w="2788" w:type="dxa"/>
          </w:tcPr>
          <w:p w14:paraId="147C6CFC" w14:textId="7DAAE1AB" w:rsidR="00325C22" w:rsidRPr="008A10EE" w:rsidRDefault="00325C22" w:rsidP="00F310CD">
            <w:pPr>
              <w:jc w:val="both"/>
              <w:rPr>
                <w:rFonts w:cs="Times New Roman"/>
              </w:rPr>
            </w:pPr>
            <w:r w:rsidRPr="008A10EE">
              <w:rPr>
                <w:rFonts w:cs="Times New Roman"/>
              </w:rPr>
              <w:t>Sosialisasi dulu, kemudian pelatihan secara langsung dengan terjun ke lapangan, tiap2 pihak akademik dengan prodi dikumpulkan, dikasih pengarahan, ditunjukkan caranya. Kemudian sosialisasi kepada mahasiswa.</w:t>
            </w:r>
          </w:p>
        </w:tc>
      </w:tr>
      <w:tr w:rsidR="00325C22" w:rsidRPr="008A10EE" w14:paraId="35FD5734" w14:textId="77777777" w:rsidTr="004F36FD">
        <w:tc>
          <w:tcPr>
            <w:tcW w:w="2787" w:type="dxa"/>
          </w:tcPr>
          <w:p w14:paraId="181BCCD3" w14:textId="22EA9319" w:rsidR="00325C22" w:rsidRPr="008A10EE" w:rsidRDefault="00325C22" w:rsidP="00F310CD">
            <w:pPr>
              <w:jc w:val="both"/>
              <w:rPr>
                <w:rFonts w:cs="Times New Roman"/>
              </w:rPr>
            </w:pPr>
            <w:r w:rsidRPr="008A10EE">
              <w:rPr>
                <w:rFonts w:cs="Times New Roman"/>
              </w:rPr>
              <w:t>Apakah pernah ada masalah yang muncul dalam proses implementasi software tersebut?</w:t>
            </w:r>
          </w:p>
        </w:tc>
        <w:tc>
          <w:tcPr>
            <w:tcW w:w="2788" w:type="dxa"/>
          </w:tcPr>
          <w:p w14:paraId="7D8D6F8C" w14:textId="38C7E861" w:rsidR="00325C22" w:rsidRPr="008A10EE" w:rsidRDefault="00325C22" w:rsidP="00F310CD">
            <w:pPr>
              <w:jc w:val="both"/>
              <w:rPr>
                <w:rFonts w:cs="Times New Roman"/>
              </w:rPr>
            </w:pPr>
            <w:r w:rsidRPr="008A10EE">
              <w:rPr>
                <w:rFonts w:cs="Times New Roman"/>
              </w:rPr>
              <w:t>Masalah pernah muncul seperti server down saat KRS namun terus dilakukan evaluasi dan perbaikan, saat ini sudah stabil meskipun pengguna sampai 1000-2000 disaat yang bersamaan.</w:t>
            </w:r>
          </w:p>
        </w:tc>
      </w:tr>
      <w:tr w:rsidR="00325C22" w:rsidRPr="008A10EE" w14:paraId="2B2792A4" w14:textId="77777777" w:rsidTr="004F36FD">
        <w:tc>
          <w:tcPr>
            <w:tcW w:w="2787" w:type="dxa"/>
          </w:tcPr>
          <w:p w14:paraId="3BA1A894" w14:textId="6F74B21E" w:rsidR="00325C22" w:rsidRPr="008A10EE" w:rsidRDefault="00325C22" w:rsidP="00F310CD">
            <w:pPr>
              <w:jc w:val="both"/>
              <w:rPr>
                <w:rFonts w:cs="Times New Roman"/>
              </w:rPr>
            </w:pPr>
            <w:r w:rsidRPr="008A10EE">
              <w:rPr>
                <w:rFonts w:cs="Times New Roman"/>
              </w:rPr>
              <w:t>Apakah terdapat fitur yang dirasa kurang efektif dari software yang diimplementasi tersebut?</w:t>
            </w:r>
          </w:p>
        </w:tc>
        <w:tc>
          <w:tcPr>
            <w:tcW w:w="2788" w:type="dxa"/>
          </w:tcPr>
          <w:p w14:paraId="43CD0437" w14:textId="141BA9EA" w:rsidR="00325C22" w:rsidRPr="008A10EE" w:rsidRDefault="00325C22" w:rsidP="00F310CD">
            <w:pPr>
              <w:jc w:val="both"/>
              <w:rPr>
                <w:rFonts w:cs="Times New Roman"/>
              </w:rPr>
            </w:pPr>
            <w:r w:rsidRPr="008A10EE">
              <w:rPr>
                <w:rFonts w:cs="Times New Roman"/>
              </w:rPr>
              <w:t>Fitur yang kurang efektif tidak ada, sebaliknya justru terus ada penambahan fitur.</w:t>
            </w:r>
          </w:p>
        </w:tc>
      </w:tr>
      <w:tr w:rsidR="00325C22" w:rsidRPr="008A10EE" w14:paraId="1EC50A44" w14:textId="77777777" w:rsidTr="004F36FD">
        <w:tc>
          <w:tcPr>
            <w:tcW w:w="2787" w:type="dxa"/>
          </w:tcPr>
          <w:p w14:paraId="2A4F7610" w14:textId="14E8AC46" w:rsidR="00325C22" w:rsidRPr="008A10EE" w:rsidRDefault="00325C22" w:rsidP="00F310CD">
            <w:pPr>
              <w:jc w:val="both"/>
              <w:rPr>
                <w:rFonts w:cs="Times New Roman"/>
              </w:rPr>
            </w:pPr>
            <w:r w:rsidRPr="008A10EE">
              <w:rPr>
                <w:rFonts w:cs="Times New Roman"/>
              </w:rPr>
              <w:t>Setelah dilakukan implementasi software, apakah end-user mau menggunakannya?</w:t>
            </w:r>
          </w:p>
        </w:tc>
        <w:tc>
          <w:tcPr>
            <w:tcW w:w="2788" w:type="dxa"/>
          </w:tcPr>
          <w:p w14:paraId="4571187B" w14:textId="33FD0853" w:rsidR="00325C22" w:rsidRPr="008A10EE" w:rsidRDefault="00325C22" w:rsidP="00F310CD">
            <w:pPr>
              <w:jc w:val="both"/>
              <w:rPr>
                <w:rFonts w:cs="Times New Roman"/>
              </w:rPr>
            </w:pPr>
            <w:r w:rsidRPr="008A10EE">
              <w:rPr>
                <w:rFonts w:cs="Times New Roman"/>
              </w:rPr>
              <w:t>Saat ini 80% menggunakan SIAKAD</w:t>
            </w:r>
          </w:p>
        </w:tc>
      </w:tr>
      <w:tr w:rsidR="00325C22" w:rsidRPr="008A10EE" w14:paraId="5DD271BB" w14:textId="77777777" w:rsidTr="004F36FD">
        <w:tc>
          <w:tcPr>
            <w:tcW w:w="2787" w:type="dxa"/>
          </w:tcPr>
          <w:p w14:paraId="3BD462A2" w14:textId="4A7716D7" w:rsidR="00325C22" w:rsidRPr="008A10EE" w:rsidRDefault="00325C22" w:rsidP="00F310CD">
            <w:pPr>
              <w:jc w:val="both"/>
              <w:rPr>
                <w:rFonts w:cs="Times New Roman"/>
              </w:rPr>
            </w:pPr>
            <w:r w:rsidRPr="008A10EE">
              <w:rPr>
                <w:rFonts w:cs="Times New Roman"/>
              </w:rPr>
              <w:t>Apakah terdapat helpdesk yang dapat dihubungi jika terjadi suatu permasalahan dalam pengoperasian software tersebut?</w:t>
            </w:r>
          </w:p>
        </w:tc>
        <w:tc>
          <w:tcPr>
            <w:tcW w:w="2788" w:type="dxa"/>
          </w:tcPr>
          <w:p w14:paraId="5DD8B632" w14:textId="73B052C1" w:rsidR="00325C22" w:rsidRPr="008A10EE" w:rsidRDefault="00325C22" w:rsidP="00F310CD">
            <w:pPr>
              <w:jc w:val="both"/>
              <w:rPr>
                <w:rFonts w:cs="Times New Roman"/>
              </w:rPr>
            </w:pPr>
            <w:r w:rsidRPr="008A10EE">
              <w:rPr>
                <w:rFonts w:cs="Times New Roman"/>
              </w:rPr>
              <w:t>Helpdesk melalui e-mail agar mudah record-nya.</w:t>
            </w:r>
          </w:p>
        </w:tc>
      </w:tr>
      <w:tr w:rsidR="00325C22" w:rsidRPr="008A10EE" w14:paraId="433A5CC9" w14:textId="77777777" w:rsidTr="004F36FD">
        <w:tc>
          <w:tcPr>
            <w:tcW w:w="2787" w:type="dxa"/>
          </w:tcPr>
          <w:p w14:paraId="0C01B06D" w14:textId="2A19039D" w:rsidR="00325C22" w:rsidRPr="008A10EE" w:rsidRDefault="00325C22" w:rsidP="00F310CD">
            <w:pPr>
              <w:jc w:val="both"/>
              <w:rPr>
                <w:rFonts w:cs="Times New Roman"/>
              </w:rPr>
            </w:pPr>
            <w:r w:rsidRPr="008A10EE">
              <w:rPr>
                <w:rFonts w:cs="Times New Roman"/>
              </w:rPr>
              <w:lastRenderedPageBreak/>
              <w:t>Apakah terdapat software yang sudah diimplementasi namun tidak digunakan? Jika ada, apa penyebabnya? Langkah apa yang diambil selanjutnya?</w:t>
            </w:r>
          </w:p>
        </w:tc>
        <w:tc>
          <w:tcPr>
            <w:tcW w:w="2788" w:type="dxa"/>
          </w:tcPr>
          <w:p w14:paraId="37DA0D3B" w14:textId="59994622" w:rsidR="00325C22" w:rsidRPr="008A10EE" w:rsidRDefault="00325C22" w:rsidP="00F310CD">
            <w:pPr>
              <w:jc w:val="both"/>
              <w:rPr>
                <w:rFonts w:cs="Times New Roman"/>
              </w:rPr>
            </w:pPr>
            <w:r w:rsidRPr="008A10EE">
              <w:rPr>
                <w:rFonts w:cs="Times New Roman"/>
              </w:rPr>
              <w:t>Pernah ada SIMTAG 2010 (sebelum SIAKAD) namun gagal ditengah jalan karena tidak user friendly, kurangnya sosialisasi dengan user sehingga user enggan menggunakannya, kemudian diganti semua 4 programmer, 2013 kemudian dibentuk tim baru untuk mengembangkan SIAKAD.</w:t>
            </w:r>
          </w:p>
        </w:tc>
      </w:tr>
    </w:tbl>
    <w:p w14:paraId="73F8D7A7" w14:textId="77777777" w:rsidR="00E04F41" w:rsidRPr="008A10EE" w:rsidRDefault="00E04F41" w:rsidP="001B0998">
      <w:pPr>
        <w:rPr>
          <w:rFonts w:cs="Times New Roman"/>
          <w:lang w:val="en-US"/>
        </w:rPr>
      </w:pPr>
    </w:p>
    <w:p w14:paraId="1E64E37A" w14:textId="5E984C37" w:rsidR="00C8119B" w:rsidRPr="008A10EE" w:rsidRDefault="00C8119B" w:rsidP="001B0998">
      <w:pPr>
        <w:contextualSpacing/>
        <w:rPr>
          <w:rFonts w:cs="Times New Roman"/>
          <w:b/>
          <w:bCs/>
          <w:lang w:val="en-US"/>
        </w:rPr>
      </w:pPr>
      <w:r w:rsidRPr="008A10EE">
        <w:rPr>
          <w:rFonts w:cs="Times New Roman"/>
          <w:b/>
          <w:bCs/>
          <w:lang w:val="en-US"/>
        </w:rPr>
        <w:t>Transkrip Wawancara Responden 22</w:t>
      </w:r>
    </w:p>
    <w:p w14:paraId="078A4952" w14:textId="6B59785C"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Surabaya (UBAYA)</w:t>
      </w:r>
    </w:p>
    <w:p w14:paraId="626B5DE0" w14:textId="77777777" w:rsidR="00F310CD" w:rsidRPr="008A10EE" w:rsidRDefault="00F310CD" w:rsidP="001B0998">
      <w:pPr>
        <w:rPr>
          <w:rFonts w:cs="Times New Roman"/>
          <w:lang w:val="en-US"/>
        </w:rPr>
      </w:pPr>
    </w:p>
    <w:p w14:paraId="66C9E37A" w14:textId="212BEA3F" w:rsidR="00F310CD" w:rsidRPr="008A10EE" w:rsidRDefault="00F310CD" w:rsidP="00F310CD">
      <w:pPr>
        <w:pStyle w:val="Caption"/>
        <w:keepNext/>
        <w:rPr>
          <w:rFonts w:cs="Times New Roman"/>
        </w:rPr>
      </w:pPr>
      <w:bookmarkStart w:id="1254" w:name="_Toc48471683"/>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3</w:t>
      </w:r>
      <w:r w:rsidR="00182426">
        <w:rPr>
          <w:rFonts w:cs="Times New Roman"/>
        </w:rPr>
        <w:fldChar w:fldCharType="end"/>
      </w:r>
      <w:r w:rsidRPr="008A10EE">
        <w:rPr>
          <w:rFonts w:cs="Times New Roman"/>
        </w:rPr>
        <w:t xml:space="preserve"> Transkrip Wawancara Responden 22</w:t>
      </w:r>
      <w:bookmarkEnd w:id="1254"/>
    </w:p>
    <w:tbl>
      <w:tblPr>
        <w:tblStyle w:val="TableGrid"/>
        <w:tblW w:w="0" w:type="auto"/>
        <w:tblLook w:val="04A0" w:firstRow="1" w:lastRow="0" w:firstColumn="1" w:lastColumn="0" w:noHBand="0" w:noVBand="1"/>
      </w:tblPr>
      <w:tblGrid>
        <w:gridCol w:w="2503"/>
        <w:gridCol w:w="1546"/>
        <w:gridCol w:w="1526"/>
      </w:tblGrid>
      <w:tr w:rsidR="00C8119B" w:rsidRPr="008A10EE" w14:paraId="76B4AAF2" w14:textId="77777777" w:rsidTr="00981897">
        <w:trPr>
          <w:tblHeader/>
        </w:trPr>
        <w:tc>
          <w:tcPr>
            <w:tcW w:w="2503" w:type="dxa"/>
          </w:tcPr>
          <w:p w14:paraId="5F2B77EC" w14:textId="77777777" w:rsidR="00C8119B" w:rsidRPr="00981897" w:rsidRDefault="00C8119B" w:rsidP="001B0998">
            <w:pPr>
              <w:jc w:val="center"/>
              <w:rPr>
                <w:rFonts w:cs="Times New Roman"/>
                <w:b/>
                <w:bCs/>
              </w:rPr>
            </w:pPr>
            <w:r w:rsidRPr="00981897">
              <w:rPr>
                <w:rFonts w:cs="Times New Roman"/>
                <w:b/>
                <w:bCs/>
              </w:rPr>
              <w:t>Profil PT</w:t>
            </w:r>
          </w:p>
        </w:tc>
        <w:tc>
          <w:tcPr>
            <w:tcW w:w="1546" w:type="dxa"/>
          </w:tcPr>
          <w:p w14:paraId="21A48E39" w14:textId="77777777" w:rsidR="00C8119B" w:rsidRPr="00981897" w:rsidRDefault="00C8119B" w:rsidP="001B0998">
            <w:pPr>
              <w:jc w:val="center"/>
              <w:rPr>
                <w:rFonts w:cs="Times New Roman"/>
                <w:b/>
                <w:bCs/>
              </w:rPr>
            </w:pPr>
            <w:r w:rsidRPr="00981897">
              <w:rPr>
                <w:rFonts w:cs="Times New Roman"/>
                <w:b/>
                <w:bCs/>
              </w:rPr>
              <w:t>Profil Narasumber</w:t>
            </w:r>
          </w:p>
        </w:tc>
        <w:tc>
          <w:tcPr>
            <w:tcW w:w="1526" w:type="dxa"/>
          </w:tcPr>
          <w:p w14:paraId="40F0F35A"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13880B7D" w14:textId="77777777" w:rsidTr="00F310CD">
        <w:tc>
          <w:tcPr>
            <w:tcW w:w="2503" w:type="dxa"/>
          </w:tcPr>
          <w:p w14:paraId="0C0EEB4C" w14:textId="57BF3013" w:rsidR="001752F2" w:rsidRPr="008A10EE" w:rsidRDefault="001752F2" w:rsidP="001B0998">
            <w:pPr>
              <w:rPr>
                <w:rFonts w:cs="Times New Roman"/>
              </w:rPr>
            </w:pPr>
            <w:r w:rsidRPr="008A10EE">
              <w:rPr>
                <w:rFonts w:cs="Times New Roman"/>
              </w:rPr>
              <w:t xml:space="preserve">Universitas Surabaya adalah sebuah universitas di Surabaya, Jawa Timur. UBAYA merupakan penerus Universitas Trisakti Surabaya yang didirikan pada tahun 1966. Namanya diganti menjadi Universitas Surabaya pada 1968. Berlokasi di Jl. Tenggilis Mejoyo No.56, Kali Rungkut, Kec. Rungkut, Kota Surabaya. Implementasi sistem informasi pada perguruan tinggi ini dibagi menjadi </w:t>
            </w:r>
            <w:r w:rsidRPr="008A10EE">
              <w:rPr>
                <w:rFonts w:cs="Times New Roman"/>
              </w:rPr>
              <w:lastRenderedPageBreak/>
              <w:t>dua kategori yaitu, Sistem Informasi Akademik (Siska) dan Sistem Informasi Non-Akademik (Sinta). Siska meliputi penelitian dan pengabdian, carrier center, perpustakaan, kegiatan kemahasiswaan sedangkan Sinta meliputi Sistem Informasi Keuangan, Sistem Informasi Asset, Sistem Informasi Pengadaan Purchasing, Sistem Informasi Layanan Administrasi Umum (pelayanan perbaikan, persediaan Gudang, surat menyurat).</w:t>
            </w:r>
          </w:p>
        </w:tc>
        <w:tc>
          <w:tcPr>
            <w:tcW w:w="1546" w:type="dxa"/>
          </w:tcPr>
          <w:p w14:paraId="33656CF2" w14:textId="28D7BD0E" w:rsidR="001752F2" w:rsidRPr="008A10EE" w:rsidRDefault="001752F2" w:rsidP="001B0998">
            <w:pPr>
              <w:rPr>
                <w:rFonts w:cs="Times New Roman"/>
              </w:rPr>
            </w:pPr>
            <w:r w:rsidRPr="008A10EE">
              <w:rPr>
                <w:rFonts w:cs="Times New Roman"/>
              </w:rPr>
              <w:lastRenderedPageBreak/>
              <w:t xml:space="preserve">Bapak Kristoforus Hidayat Abadi, S.Kom merupakan pegawai Universitas Surabaya (UBAYA) yang menjabat sebagai manager pada Direktorat Sistem Informasi Manajemen dengan </w:t>
            </w:r>
            <w:r w:rsidRPr="008A10EE">
              <w:rPr>
                <w:rFonts w:cs="Times New Roman"/>
              </w:rPr>
              <w:lastRenderedPageBreak/>
              <w:t>keahlian khusus dalam perangkat lunak dan database. Pak Kris bertugas untuk melakukan kontrol dan melaporkan hasil controlling kepada pimpinan pusat.</w:t>
            </w:r>
          </w:p>
        </w:tc>
        <w:tc>
          <w:tcPr>
            <w:tcW w:w="1526" w:type="dxa"/>
          </w:tcPr>
          <w:p w14:paraId="39911EA2" w14:textId="77777777" w:rsidR="009346A5" w:rsidRPr="008A10EE" w:rsidRDefault="009346A5" w:rsidP="000A7FCF">
            <w:pPr>
              <w:pStyle w:val="ListParagraph"/>
              <w:numPr>
                <w:ilvl w:val="0"/>
                <w:numId w:val="45"/>
              </w:numPr>
              <w:ind w:left="307"/>
              <w:rPr>
                <w:rFonts w:cs="Times New Roman"/>
              </w:rPr>
            </w:pPr>
            <w:r w:rsidRPr="008A10EE">
              <w:rPr>
                <w:rFonts w:cs="Times New Roman"/>
              </w:rPr>
              <w:lastRenderedPageBreak/>
              <w:t>Hari, Tanggal :</w:t>
            </w:r>
          </w:p>
          <w:p w14:paraId="0F5112AF" w14:textId="77777777" w:rsidR="009346A5" w:rsidRPr="008A10EE" w:rsidRDefault="009346A5" w:rsidP="001B0998">
            <w:pPr>
              <w:pStyle w:val="ListParagraph"/>
              <w:ind w:left="307"/>
              <w:rPr>
                <w:rFonts w:cs="Times New Roman"/>
              </w:rPr>
            </w:pPr>
            <w:r w:rsidRPr="008A10EE">
              <w:rPr>
                <w:rFonts w:cs="Times New Roman"/>
              </w:rPr>
              <w:t>Senin, 22 Oktober 2018</w:t>
            </w:r>
          </w:p>
          <w:p w14:paraId="34467148" w14:textId="77777777" w:rsidR="009346A5" w:rsidRPr="008A10EE" w:rsidRDefault="009346A5" w:rsidP="000A7FCF">
            <w:pPr>
              <w:pStyle w:val="ListParagraph"/>
              <w:numPr>
                <w:ilvl w:val="0"/>
                <w:numId w:val="45"/>
              </w:numPr>
              <w:ind w:left="307"/>
              <w:rPr>
                <w:rFonts w:cs="Times New Roman"/>
              </w:rPr>
            </w:pPr>
            <w:r w:rsidRPr="008A10EE">
              <w:rPr>
                <w:rFonts w:cs="Times New Roman"/>
              </w:rPr>
              <w:t>Waktu :</w:t>
            </w:r>
          </w:p>
          <w:p w14:paraId="0D74A95B" w14:textId="77777777" w:rsidR="009346A5" w:rsidRPr="008A10EE" w:rsidRDefault="009346A5" w:rsidP="001B0998">
            <w:pPr>
              <w:ind w:left="307"/>
              <w:rPr>
                <w:rFonts w:cs="Times New Roman"/>
              </w:rPr>
            </w:pPr>
            <w:r w:rsidRPr="008A10EE">
              <w:rPr>
                <w:rFonts w:cs="Times New Roman"/>
              </w:rPr>
              <w:t>16:35 – 17:40 WIB</w:t>
            </w:r>
          </w:p>
          <w:p w14:paraId="3E5ED932" w14:textId="77777777" w:rsidR="009346A5" w:rsidRPr="008A10EE" w:rsidRDefault="009346A5" w:rsidP="000A7FCF">
            <w:pPr>
              <w:pStyle w:val="ListParagraph"/>
              <w:numPr>
                <w:ilvl w:val="0"/>
                <w:numId w:val="45"/>
              </w:numPr>
              <w:ind w:left="307"/>
              <w:rPr>
                <w:rFonts w:cs="Times New Roman"/>
              </w:rPr>
            </w:pPr>
            <w:r w:rsidRPr="008A10EE">
              <w:rPr>
                <w:rFonts w:cs="Times New Roman"/>
              </w:rPr>
              <w:t>Tempat :</w:t>
            </w:r>
          </w:p>
          <w:p w14:paraId="55114B71" w14:textId="21791D1E" w:rsidR="001752F2" w:rsidRPr="008A10EE" w:rsidRDefault="009346A5" w:rsidP="001B0998">
            <w:pPr>
              <w:pStyle w:val="ListParagraph"/>
              <w:ind w:left="307"/>
              <w:rPr>
                <w:rFonts w:cs="Times New Roman"/>
              </w:rPr>
            </w:pPr>
            <w:r w:rsidRPr="008A10EE">
              <w:rPr>
                <w:rFonts w:cs="Times New Roman"/>
              </w:rPr>
              <w:t>Universitas Surabaya</w:t>
            </w:r>
          </w:p>
        </w:tc>
      </w:tr>
    </w:tbl>
    <w:p w14:paraId="68EF311C" w14:textId="04E2CCEB" w:rsidR="00C8119B" w:rsidRPr="008A10EE" w:rsidRDefault="00C8119B" w:rsidP="001B0998">
      <w:pPr>
        <w:rPr>
          <w:rFonts w:cs="Times New Roman"/>
          <w:lang w:val="en-US"/>
        </w:rPr>
      </w:pPr>
    </w:p>
    <w:p w14:paraId="12478CC9" w14:textId="77E33BAF"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Surabaya (UBAYA).</w:t>
      </w:r>
    </w:p>
    <w:p w14:paraId="6375AA33" w14:textId="77777777" w:rsidR="003B0923" w:rsidRPr="008A10EE" w:rsidRDefault="003B0923" w:rsidP="001B0998">
      <w:pPr>
        <w:contextualSpacing/>
        <w:rPr>
          <w:rFonts w:cs="Times New Roman"/>
        </w:rPr>
      </w:pPr>
    </w:p>
    <w:p w14:paraId="1FD5D162" w14:textId="05D87F11" w:rsidR="00F310CD" w:rsidRPr="008A10EE" w:rsidRDefault="00F310CD" w:rsidP="00F310CD">
      <w:pPr>
        <w:pStyle w:val="Caption"/>
        <w:keepNext/>
        <w:rPr>
          <w:rFonts w:cs="Times New Roman"/>
        </w:rPr>
      </w:pPr>
      <w:bookmarkStart w:id="1255" w:name="_Toc4847168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4</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22</w:t>
      </w:r>
      <w:bookmarkEnd w:id="1255"/>
    </w:p>
    <w:tbl>
      <w:tblPr>
        <w:tblStyle w:val="TableGrid"/>
        <w:tblW w:w="0" w:type="auto"/>
        <w:tblLook w:val="04A0" w:firstRow="1" w:lastRow="0" w:firstColumn="1" w:lastColumn="0" w:noHBand="0" w:noVBand="1"/>
      </w:tblPr>
      <w:tblGrid>
        <w:gridCol w:w="2787"/>
        <w:gridCol w:w="2788"/>
      </w:tblGrid>
      <w:tr w:rsidR="00E04F41" w:rsidRPr="008A10EE" w14:paraId="4D215D3E" w14:textId="77777777" w:rsidTr="00981897">
        <w:trPr>
          <w:tblHeader/>
        </w:trPr>
        <w:tc>
          <w:tcPr>
            <w:tcW w:w="2787" w:type="dxa"/>
          </w:tcPr>
          <w:p w14:paraId="5DF0A940"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7499D8DC"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10F4E306" w14:textId="77777777" w:rsidTr="004F36FD">
        <w:tc>
          <w:tcPr>
            <w:tcW w:w="2787" w:type="dxa"/>
          </w:tcPr>
          <w:p w14:paraId="1402EDF7" w14:textId="67019FEE" w:rsidR="00E04F41" w:rsidRPr="008A10EE" w:rsidRDefault="00CC6DA6" w:rsidP="00F310CD">
            <w:pPr>
              <w:jc w:val="both"/>
              <w:rPr>
                <w:rFonts w:cs="Times New Roman"/>
              </w:rPr>
            </w:pPr>
            <w:r w:rsidRPr="008A10EE">
              <w:rPr>
                <w:rFonts w:cs="Times New Roman"/>
              </w:rPr>
              <w:t>Apa sistem informasi yang digunakan ada Universitas Surabaya (UBAYA)?</w:t>
            </w:r>
          </w:p>
        </w:tc>
        <w:tc>
          <w:tcPr>
            <w:tcW w:w="2788" w:type="dxa"/>
          </w:tcPr>
          <w:p w14:paraId="4F6FD96C" w14:textId="48282AE0" w:rsidR="00E04F41" w:rsidRPr="008A10EE" w:rsidRDefault="00CC6DA6" w:rsidP="00F310CD">
            <w:pPr>
              <w:jc w:val="both"/>
              <w:rPr>
                <w:rFonts w:cs="Times New Roman"/>
              </w:rPr>
            </w:pPr>
            <w:r w:rsidRPr="008A10EE">
              <w:rPr>
                <w:rFonts w:cs="Times New Roman"/>
              </w:rPr>
              <w:t xml:space="preserve">Sistem Informasi UBAYA dibagi menjadi dua kategori yaitu, Sistem Informasi Akademik (Siska) dan Sistem Informasi Non-Akademik (Sinta). Siska meliputi penelitian dan pengabdian, carrier center, </w:t>
            </w:r>
            <w:r w:rsidRPr="008A10EE">
              <w:rPr>
                <w:rFonts w:cs="Times New Roman"/>
              </w:rPr>
              <w:lastRenderedPageBreak/>
              <w:t>perpustakaan, kegiatan kemahasiswaan sedangkan Sinta meliputi Sistem Informasi Keuangan, Sistem Informasi Asset, Sistem Informasi Pengadaan Purchasing, Sistem Informasi Layanan Administrasi Umum (pelayanan perbaikan, persediaan Gudang, surat menyurat).</w:t>
            </w:r>
          </w:p>
        </w:tc>
      </w:tr>
      <w:tr w:rsidR="00E04F41" w:rsidRPr="008A10EE" w14:paraId="3FCA175B" w14:textId="77777777" w:rsidTr="004F36FD">
        <w:tc>
          <w:tcPr>
            <w:tcW w:w="2787" w:type="dxa"/>
          </w:tcPr>
          <w:p w14:paraId="1DB6080B" w14:textId="2451E604" w:rsidR="00E04F41" w:rsidRPr="008A10EE" w:rsidRDefault="00CC6DA6" w:rsidP="00F310CD">
            <w:pPr>
              <w:jc w:val="both"/>
              <w:rPr>
                <w:rFonts w:cs="Times New Roman"/>
              </w:rPr>
            </w:pPr>
            <w:r w:rsidRPr="008A10EE">
              <w:rPr>
                <w:rFonts w:cs="Times New Roman"/>
              </w:rPr>
              <w:lastRenderedPageBreak/>
              <w:t>Bagaimana gambaran dari sistem informasi yang digunakan UBAYA?</w:t>
            </w:r>
          </w:p>
        </w:tc>
        <w:tc>
          <w:tcPr>
            <w:tcW w:w="2788" w:type="dxa"/>
          </w:tcPr>
          <w:p w14:paraId="6B5F3D93" w14:textId="1D1A1827" w:rsidR="00E04F41" w:rsidRPr="008A10EE" w:rsidRDefault="00CC6DA6" w:rsidP="00F310CD">
            <w:pPr>
              <w:jc w:val="both"/>
              <w:rPr>
                <w:rFonts w:cs="Times New Roman"/>
              </w:rPr>
            </w:pPr>
            <w:r w:rsidRPr="008A10EE">
              <w:rPr>
                <w:rFonts w:cs="Times New Roman"/>
              </w:rPr>
              <w:t>Terdapat dua bagian yaitu back-end dan front-end. Back-end hanya diperuntukkan oleh programmer sedangkan front-end dapat diakses oleh civitas akademik dari UBAYA melalui situs My Ubaya. Pada back-end UBAYA hanya bisa diakses didalam kampus, serta tidak menggunakan wifi umum untuk mengakses, melainkan menggunakan LAN. Hal ini bertujuan untuk menjaga keamanan dari pengakses illegal.</w:t>
            </w:r>
          </w:p>
        </w:tc>
      </w:tr>
      <w:tr w:rsidR="00CC6DA6" w:rsidRPr="008A10EE" w14:paraId="520A5332" w14:textId="77777777" w:rsidTr="004F36FD">
        <w:tc>
          <w:tcPr>
            <w:tcW w:w="2787" w:type="dxa"/>
          </w:tcPr>
          <w:p w14:paraId="61E77C78" w14:textId="645F0B81" w:rsidR="00CC6DA6" w:rsidRPr="008A10EE" w:rsidRDefault="00CC6DA6" w:rsidP="00F310CD">
            <w:pPr>
              <w:jc w:val="both"/>
              <w:rPr>
                <w:rFonts w:cs="Times New Roman"/>
              </w:rPr>
            </w:pPr>
            <w:r w:rsidRPr="008A10EE">
              <w:rPr>
                <w:rFonts w:cs="Times New Roman"/>
              </w:rPr>
              <w:t>Bagaimana dukungan dari Top/Middles level Managemnet</w:t>
            </w:r>
          </w:p>
        </w:tc>
        <w:tc>
          <w:tcPr>
            <w:tcW w:w="2788" w:type="dxa"/>
          </w:tcPr>
          <w:p w14:paraId="089EE02A" w14:textId="3D42EB39" w:rsidR="00CC6DA6" w:rsidRPr="008A10EE" w:rsidRDefault="00CC6DA6" w:rsidP="00F310CD">
            <w:pPr>
              <w:jc w:val="both"/>
              <w:rPr>
                <w:rFonts w:cs="Times New Roman"/>
              </w:rPr>
            </w:pPr>
            <w:r w:rsidRPr="008A10EE">
              <w:rPr>
                <w:rFonts w:cs="Times New Roman"/>
              </w:rPr>
              <w:t xml:space="preserve">Top Level Management sebenarnya mendukung dalam pengembangan perangkat lunak, tetapi masih butuh waktu dalam meyakinkan untuk mengintegrasikan keseluruhan system. </w:t>
            </w:r>
            <w:r w:rsidRPr="008A10EE">
              <w:rPr>
                <w:rFonts w:cs="Times New Roman"/>
              </w:rPr>
              <w:lastRenderedPageBreak/>
              <w:t>Pengembangannya juga berasal dari dana hibah</w:t>
            </w:r>
          </w:p>
        </w:tc>
      </w:tr>
      <w:tr w:rsidR="00CC6DA6" w:rsidRPr="008A10EE" w14:paraId="5C3DE100" w14:textId="77777777" w:rsidTr="004F36FD">
        <w:tc>
          <w:tcPr>
            <w:tcW w:w="2787" w:type="dxa"/>
          </w:tcPr>
          <w:p w14:paraId="77DD415B" w14:textId="3657DD32" w:rsidR="00CC6DA6" w:rsidRPr="008A10EE" w:rsidRDefault="00CC6DA6" w:rsidP="00F310CD">
            <w:pPr>
              <w:jc w:val="both"/>
              <w:rPr>
                <w:rFonts w:cs="Times New Roman"/>
              </w:rPr>
            </w:pPr>
            <w:r w:rsidRPr="008A10EE">
              <w:rPr>
                <w:rFonts w:cs="Times New Roman"/>
              </w:rPr>
              <w:lastRenderedPageBreak/>
              <w:t>Bagaimana bentuk komitmen Top/Middle Management dalam implementasi software?</w:t>
            </w:r>
          </w:p>
        </w:tc>
        <w:tc>
          <w:tcPr>
            <w:tcW w:w="2788" w:type="dxa"/>
          </w:tcPr>
          <w:p w14:paraId="7E213D69" w14:textId="35F03DFD" w:rsidR="00CC6DA6" w:rsidRPr="008A10EE" w:rsidRDefault="00CC6DA6" w:rsidP="00F310CD">
            <w:pPr>
              <w:jc w:val="both"/>
              <w:rPr>
                <w:rFonts w:cs="Times New Roman"/>
              </w:rPr>
            </w:pPr>
            <w:r w:rsidRPr="008A10EE">
              <w:rPr>
                <w:rFonts w:cs="Times New Roman"/>
              </w:rPr>
              <w:t>Menggunakan sistem yang dibuat, walaupun di awal tidak menyukai adanya sistem tersebut karena harus beradaptasi dengan sistem baru.</w:t>
            </w:r>
          </w:p>
        </w:tc>
      </w:tr>
      <w:tr w:rsidR="00CC6DA6" w:rsidRPr="008A10EE" w14:paraId="38384820" w14:textId="77777777" w:rsidTr="004F36FD">
        <w:tc>
          <w:tcPr>
            <w:tcW w:w="2787" w:type="dxa"/>
          </w:tcPr>
          <w:p w14:paraId="680739D7" w14:textId="59543FEB" w:rsidR="00CC6DA6" w:rsidRPr="008A10EE" w:rsidRDefault="00CC6DA6" w:rsidP="00F310CD">
            <w:pPr>
              <w:jc w:val="both"/>
              <w:rPr>
                <w:rFonts w:cs="Times New Roman"/>
              </w:rPr>
            </w:pPr>
            <w:r w:rsidRPr="008A10EE">
              <w:rPr>
                <w:rFonts w:cs="Times New Roman"/>
              </w:rPr>
              <w:t>Apa pertimbangan dari Top/Middle level Management pada saat akan pengadaan perangkat lunak di UBAYA?</w:t>
            </w:r>
          </w:p>
        </w:tc>
        <w:tc>
          <w:tcPr>
            <w:tcW w:w="2788" w:type="dxa"/>
          </w:tcPr>
          <w:p w14:paraId="7842DD7F" w14:textId="44B837D6" w:rsidR="00CC6DA6" w:rsidRPr="008A10EE" w:rsidRDefault="00CC6DA6" w:rsidP="00F310CD">
            <w:pPr>
              <w:jc w:val="both"/>
              <w:rPr>
                <w:rFonts w:cs="Times New Roman"/>
              </w:rPr>
            </w:pPr>
            <w:r w:rsidRPr="008A10EE">
              <w:rPr>
                <w:rFonts w:cs="Times New Roman"/>
              </w:rPr>
              <w:t>Karena adanya kebutuhan</w:t>
            </w:r>
          </w:p>
        </w:tc>
      </w:tr>
      <w:tr w:rsidR="00CC6DA6" w:rsidRPr="008A10EE" w14:paraId="37911B4F" w14:textId="77777777" w:rsidTr="004F36FD">
        <w:tc>
          <w:tcPr>
            <w:tcW w:w="2787" w:type="dxa"/>
          </w:tcPr>
          <w:p w14:paraId="4533D65E" w14:textId="5300DC38" w:rsidR="00CC6DA6" w:rsidRPr="008A10EE" w:rsidRDefault="00CC6DA6" w:rsidP="00F310CD">
            <w:pPr>
              <w:jc w:val="both"/>
              <w:rPr>
                <w:rFonts w:cs="Times New Roman"/>
              </w:rPr>
            </w:pPr>
            <w:r w:rsidRPr="008A10EE">
              <w:rPr>
                <w:rFonts w:cs="Times New Roman"/>
              </w:rPr>
              <w:t>Apa visi misi UBAYA?</w:t>
            </w:r>
          </w:p>
        </w:tc>
        <w:tc>
          <w:tcPr>
            <w:tcW w:w="2788" w:type="dxa"/>
          </w:tcPr>
          <w:p w14:paraId="3E22917E" w14:textId="77777777" w:rsidR="00CC6DA6" w:rsidRPr="008A10EE" w:rsidRDefault="00CC6DA6" w:rsidP="00F310CD">
            <w:pPr>
              <w:jc w:val="both"/>
              <w:rPr>
                <w:rFonts w:cs="Times New Roman"/>
              </w:rPr>
            </w:pPr>
            <w:r w:rsidRPr="008A10EE">
              <w:rPr>
                <w:rFonts w:cs="Times New Roman"/>
              </w:rPr>
              <w:t>Visi</w:t>
            </w:r>
          </w:p>
          <w:p w14:paraId="4F346803" w14:textId="77777777" w:rsidR="00CC6DA6" w:rsidRPr="008A10EE" w:rsidRDefault="00CC6DA6" w:rsidP="00F310CD">
            <w:pPr>
              <w:jc w:val="both"/>
              <w:rPr>
                <w:rFonts w:cs="Times New Roman"/>
              </w:rPr>
            </w:pPr>
            <w:r w:rsidRPr="008A10EE">
              <w:rPr>
                <w:rFonts w:cs="Times New Roman"/>
              </w:rPr>
              <w:t>Menjadikan Universitas Surabaya Sebagai The First University in Heart and Mind.</w:t>
            </w:r>
          </w:p>
          <w:p w14:paraId="288721BE" w14:textId="77777777" w:rsidR="00CC6DA6" w:rsidRPr="008A10EE" w:rsidRDefault="00CC6DA6" w:rsidP="00F310CD">
            <w:pPr>
              <w:jc w:val="both"/>
              <w:rPr>
                <w:rFonts w:cs="Times New Roman"/>
              </w:rPr>
            </w:pPr>
            <w:r w:rsidRPr="008A10EE">
              <w:rPr>
                <w:rFonts w:cs="Times New Roman"/>
              </w:rPr>
              <w:t>Misi</w:t>
            </w:r>
          </w:p>
          <w:p w14:paraId="70B3AA17" w14:textId="63264A04" w:rsidR="00CC6DA6" w:rsidRPr="008A10EE" w:rsidRDefault="00CC6DA6" w:rsidP="00F310CD">
            <w:pPr>
              <w:jc w:val="both"/>
              <w:rPr>
                <w:rFonts w:cs="Times New Roman"/>
              </w:rPr>
            </w:pPr>
            <w:r w:rsidRPr="008A10EE">
              <w:rPr>
                <w:rFonts w:cs="Times New Roman"/>
              </w:rPr>
              <w:t>Memajukan Masyarakat Bisnis Dan Industri Melalui Pengembangan Tridarma Perguruan Tinggi Secara Berkesinambungan Demi Kesejahteraan Umat Manusia</w:t>
            </w:r>
          </w:p>
        </w:tc>
      </w:tr>
      <w:tr w:rsidR="00CC6DA6" w:rsidRPr="008A10EE" w14:paraId="190D773B" w14:textId="77777777" w:rsidTr="004F36FD">
        <w:tc>
          <w:tcPr>
            <w:tcW w:w="2787" w:type="dxa"/>
          </w:tcPr>
          <w:p w14:paraId="7D315AEF" w14:textId="370C722F" w:rsidR="00CC6DA6" w:rsidRPr="008A10EE" w:rsidRDefault="00CC6DA6" w:rsidP="00F310CD">
            <w:pPr>
              <w:jc w:val="both"/>
              <w:rPr>
                <w:rFonts w:cs="Times New Roman"/>
              </w:rPr>
            </w:pPr>
            <w:r w:rsidRPr="008A10EE">
              <w:rPr>
                <w:rFonts w:cs="Times New Roman"/>
              </w:rPr>
              <w:t>Apa rencana strategis dari organisasi?</w:t>
            </w:r>
          </w:p>
        </w:tc>
        <w:tc>
          <w:tcPr>
            <w:tcW w:w="2788" w:type="dxa"/>
          </w:tcPr>
          <w:p w14:paraId="697A6F51" w14:textId="667D9B3D" w:rsidR="00CC6DA6" w:rsidRPr="008A10EE" w:rsidRDefault="00CC6DA6" w:rsidP="00F310CD">
            <w:pPr>
              <w:jc w:val="both"/>
              <w:rPr>
                <w:rFonts w:cs="Times New Roman"/>
              </w:rPr>
            </w:pPr>
            <w:r w:rsidRPr="008A10EE">
              <w:rPr>
                <w:rFonts w:cs="Times New Roman"/>
              </w:rPr>
              <w:t>Adanya Proposal strategis SI/TI yang didalamnya meliputi perencanaan dan kegiatan selama 4 tahun.</w:t>
            </w:r>
          </w:p>
        </w:tc>
      </w:tr>
      <w:tr w:rsidR="00CC6DA6" w:rsidRPr="008A10EE" w14:paraId="5E5D4D89" w14:textId="77777777" w:rsidTr="004F36FD">
        <w:tc>
          <w:tcPr>
            <w:tcW w:w="2787" w:type="dxa"/>
          </w:tcPr>
          <w:p w14:paraId="4591E9AB" w14:textId="2664BCD6" w:rsidR="00CC6DA6" w:rsidRPr="008A10EE" w:rsidRDefault="00CC6DA6" w:rsidP="00F310CD">
            <w:pPr>
              <w:jc w:val="both"/>
              <w:rPr>
                <w:rFonts w:cs="Times New Roman"/>
              </w:rPr>
            </w:pPr>
            <w:r w:rsidRPr="008A10EE">
              <w:rPr>
                <w:rFonts w:cs="Times New Roman"/>
              </w:rPr>
              <w:t>Bagaimana ketersesuaian antara implementasi perangkat lunak dan rencana strategis UBAYA?</w:t>
            </w:r>
          </w:p>
        </w:tc>
        <w:tc>
          <w:tcPr>
            <w:tcW w:w="2788" w:type="dxa"/>
          </w:tcPr>
          <w:p w14:paraId="09BE234F" w14:textId="42A6E39B" w:rsidR="00CC6DA6" w:rsidRPr="008A10EE" w:rsidRDefault="00CC6DA6" w:rsidP="00F310CD">
            <w:pPr>
              <w:jc w:val="both"/>
              <w:rPr>
                <w:rFonts w:cs="Times New Roman"/>
              </w:rPr>
            </w:pPr>
            <w:r w:rsidRPr="008A10EE">
              <w:rPr>
                <w:rFonts w:cs="Times New Roman"/>
              </w:rPr>
              <w:t xml:space="preserve">Tergentung definisi dari ketersesuaian. Bagi team IT sudah sesuai dengan planning, tetapi menurut team akutansi tidak sesuai. Contohnya jika dana yang </w:t>
            </w:r>
            <w:r w:rsidRPr="008A10EE">
              <w:rPr>
                <w:rFonts w:cs="Times New Roman"/>
              </w:rPr>
              <w:lastRenderedPageBreak/>
              <w:t>tercantumkan pada perencanaan 1.5 Miliar Rupiah dan digunakan hanya 1.48 Miliar Rupiah, maka menurut team IT telah sesuai dengan perencanaan, tetapi menurut team akutansi ini tidak sesuai dengan anggaran yang tertulis, karena dananya masih ada yang tersisa. Menurutnya lebih baik dana yang tersedia kurang dari pada masih berisisa.</w:t>
            </w:r>
          </w:p>
        </w:tc>
      </w:tr>
      <w:tr w:rsidR="00CC6DA6" w:rsidRPr="008A10EE" w14:paraId="76DF103C" w14:textId="77777777" w:rsidTr="004F36FD">
        <w:tc>
          <w:tcPr>
            <w:tcW w:w="2787" w:type="dxa"/>
          </w:tcPr>
          <w:p w14:paraId="200DD289" w14:textId="535DBDDF" w:rsidR="00CC6DA6" w:rsidRPr="008A10EE" w:rsidRDefault="00CC6DA6" w:rsidP="00F310CD">
            <w:pPr>
              <w:jc w:val="both"/>
              <w:rPr>
                <w:rFonts w:cs="Times New Roman"/>
              </w:rPr>
            </w:pPr>
            <w:r w:rsidRPr="008A10EE">
              <w:rPr>
                <w:rFonts w:cs="Times New Roman"/>
              </w:rPr>
              <w:lastRenderedPageBreak/>
              <w:t>Apa tolok ukur dan acuan dari perangkat lunak yang digunakan agar sesuai dengan strategi UBAYA?</w:t>
            </w:r>
          </w:p>
        </w:tc>
        <w:tc>
          <w:tcPr>
            <w:tcW w:w="2788" w:type="dxa"/>
          </w:tcPr>
          <w:p w14:paraId="4D52A70A" w14:textId="1AF112A4" w:rsidR="00CC6DA6" w:rsidRPr="008A10EE" w:rsidRDefault="00CC6DA6" w:rsidP="00F310CD">
            <w:pPr>
              <w:jc w:val="both"/>
              <w:rPr>
                <w:rFonts w:cs="Times New Roman"/>
              </w:rPr>
            </w:pPr>
            <w:r w:rsidRPr="008A10EE">
              <w:rPr>
                <w:rFonts w:cs="Times New Roman"/>
              </w:rPr>
              <w:t>Dilihat dari kesesuaian hasil akhir dengan requirement diawal</w:t>
            </w:r>
          </w:p>
        </w:tc>
      </w:tr>
      <w:tr w:rsidR="00CC6DA6" w:rsidRPr="008A10EE" w14:paraId="566560CC" w14:textId="77777777" w:rsidTr="004F36FD">
        <w:tc>
          <w:tcPr>
            <w:tcW w:w="2787" w:type="dxa"/>
          </w:tcPr>
          <w:p w14:paraId="2581CB7C" w14:textId="097608CE" w:rsidR="00CC6DA6" w:rsidRPr="008A10EE" w:rsidRDefault="00CC6DA6" w:rsidP="00F310CD">
            <w:pPr>
              <w:jc w:val="both"/>
              <w:rPr>
                <w:rFonts w:cs="Times New Roman"/>
              </w:rPr>
            </w:pPr>
            <w:r w:rsidRPr="008A10EE">
              <w:rPr>
                <w:rFonts w:cs="Times New Roman"/>
              </w:rPr>
              <w:t>Bagaimana kebijakan atau prosedur dari implementasi perangkat lunak</w:t>
            </w:r>
          </w:p>
        </w:tc>
        <w:tc>
          <w:tcPr>
            <w:tcW w:w="2788" w:type="dxa"/>
          </w:tcPr>
          <w:p w14:paraId="67DEC9C9" w14:textId="77777777" w:rsidR="00CC6DA6" w:rsidRPr="008A10EE" w:rsidRDefault="00CC6DA6" w:rsidP="00F310CD">
            <w:pPr>
              <w:jc w:val="both"/>
              <w:rPr>
                <w:rFonts w:cs="Times New Roman"/>
              </w:rPr>
            </w:pPr>
            <w:r w:rsidRPr="008A10EE">
              <w:rPr>
                <w:rFonts w:cs="Times New Roman"/>
              </w:rPr>
              <w:t>Ada prosedurnya (SOP). Terdapat perencanaan yang cukup lama. Pada tahun 2002 UBAYA mulai serius untuk pembuatan Sistem Informasi dan untuk mengintegrasikannya. Tahun 2003 UBAYA mulai membuat team untuk pemetaan proses bisnis, analisis, pengembengan (program), testing, implementasi.</w:t>
            </w:r>
          </w:p>
          <w:p w14:paraId="7F68111C" w14:textId="194FD503" w:rsidR="00CC6DA6" w:rsidRPr="008A10EE" w:rsidRDefault="00CC6DA6" w:rsidP="00F310CD">
            <w:pPr>
              <w:jc w:val="both"/>
              <w:rPr>
                <w:rFonts w:cs="Times New Roman"/>
              </w:rPr>
            </w:pPr>
            <w:r w:rsidRPr="008A10EE">
              <w:rPr>
                <w:rFonts w:cs="Times New Roman"/>
              </w:rPr>
              <w:t xml:space="preserve">Setelah Sistem Informasi jadi, terdapat SOP yang didalamnya mengatur untuk tidak membolehkan membuka dari luar UBAYA, tidak boleh dari wifi, </w:t>
            </w:r>
            <w:r w:rsidRPr="008A10EE">
              <w:rPr>
                <w:rFonts w:cs="Times New Roman"/>
              </w:rPr>
              <w:lastRenderedPageBreak/>
              <w:t>pergantian unit harus lapor, operator ada surat pernyataan membocorkan data. Sop berlaku untuk semua.</w:t>
            </w:r>
          </w:p>
        </w:tc>
      </w:tr>
      <w:tr w:rsidR="00CC6DA6" w:rsidRPr="008A10EE" w14:paraId="60D52737" w14:textId="77777777" w:rsidTr="004F36FD">
        <w:tc>
          <w:tcPr>
            <w:tcW w:w="2787" w:type="dxa"/>
          </w:tcPr>
          <w:p w14:paraId="2FAD96F7" w14:textId="74A1B8D8" w:rsidR="00CC6DA6" w:rsidRPr="008A10EE" w:rsidRDefault="00CC6DA6" w:rsidP="00F310CD">
            <w:pPr>
              <w:jc w:val="both"/>
              <w:rPr>
                <w:rFonts w:cs="Times New Roman"/>
              </w:rPr>
            </w:pPr>
            <w:r w:rsidRPr="008A10EE">
              <w:rPr>
                <w:rFonts w:cs="Times New Roman"/>
              </w:rPr>
              <w:lastRenderedPageBreak/>
              <w:t>Apakah UBAYA memiliki tim yang dibentuk secara khusus untuk membantu peralihan atau perubahan dan branding perangkat lunak?</w:t>
            </w:r>
          </w:p>
        </w:tc>
        <w:tc>
          <w:tcPr>
            <w:tcW w:w="2788" w:type="dxa"/>
          </w:tcPr>
          <w:p w14:paraId="5A452A11" w14:textId="77777777" w:rsidR="00CC6DA6" w:rsidRPr="008A10EE" w:rsidRDefault="00CC6DA6" w:rsidP="00F310CD">
            <w:pPr>
              <w:jc w:val="both"/>
              <w:rPr>
                <w:rFonts w:cs="Times New Roman"/>
              </w:rPr>
            </w:pPr>
            <w:r w:rsidRPr="008A10EE">
              <w:rPr>
                <w:rFonts w:cs="Times New Roman"/>
              </w:rPr>
              <w:t>ADKAR (Awareness, Desire, Knowledge, Ability, Reiforcement)</w:t>
            </w:r>
          </w:p>
          <w:p w14:paraId="318545D7" w14:textId="2A6BA34C" w:rsidR="00CC6DA6" w:rsidRPr="008A10EE" w:rsidRDefault="00CC6DA6" w:rsidP="00F310CD">
            <w:pPr>
              <w:jc w:val="both"/>
              <w:rPr>
                <w:rFonts w:cs="Times New Roman"/>
              </w:rPr>
            </w:pPr>
            <w:r w:rsidRPr="008A10EE">
              <w:rPr>
                <w:rFonts w:cs="Times New Roman"/>
              </w:rPr>
              <w:t>Tidak ada tim khusus, karena keterbatasan orang. Tetapi itu adalah ide yang bagus untuk UBAYA, semoga kedepannya UBAYA memiliki team champions</w:t>
            </w:r>
          </w:p>
        </w:tc>
      </w:tr>
      <w:tr w:rsidR="00CC6DA6" w:rsidRPr="008A10EE" w14:paraId="63784343" w14:textId="77777777" w:rsidTr="004F36FD">
        <w:tc>
          <w:tcPr>
            <w:tcW w:w="2787" w:type="dxa"/>
          </w:tcPr>
          <w:p w14:paraId="52742062" w14:textId="6F7A7ECD" w:rsidR="00CC6DA6" w:rsidRPr="008A10EE" w:rsidRDefault="00CC6DA6" w:rsidP="00F310CD">
            <w:pPr>
              <w:jc w:val="both"/>
              <w:rPr>
                <w:rFonts w:cs="Times New Roman"/>
              </w:rPr>
            </w:pPr>
            <w:r w:rsidRPr="008A10EE">
              <w:rPr>
                <w:rFonts w:cs="Times New Roman"/>
              </w:rPr>
              <w:t>Bagaimana kesesuaian dari sistem yang diimplementasikan dengan proses bisnis yang ada di organisasi?</w:t>
            </w:r>
          </w:p>
        </w:tc>
        <w:tc>
          <w:tcPr>
            <w:tcW w:w="2788" w:type="dxa"/>
          </w:tcPr>
          <w:p w14:paraId="6ECAED2F" w14:textId="77777777" w:rsidR="00CC6DA6" w:rsidRPr="008A10EE" w:rsidRDefault="00CC6DA6" w:rsidP="00F310CD">
            <w:pPr>
              <w:jc w:val="both"/>
              <w:rPr>
                <w:rFonts w:cs="Times New Roman"/>
              </w:rPr>
            </w:pPr>
          </w:p>
          <w:p w14:paraId="4C0B2ADD" w14:textId="68DA999D" w:rsidR="00CC6DA6" w:rsidRPr="008A10EE" w:rsidRDefault="00CC6DA6" w:rsidP="00F310CD">
            <w:pPr>
              <w:jc w:val="both"/>
              <w:rPr>
                <w:rFonts w:cs="Times New Roman"/>
              </w:rPr>
            </w:pPr>
            <w:r w:rsidRPr="008A10EE">
              <w:rPr>
                <w:rFonts w:cs="Times New Roman"/>
              </w:rPr>
              <w:t>Proses bisnis itu dinamis, jadi perlu beradaptasi, jika tidak sesuai dengan proses bisnis maka diganti.</w:t>
            </w:r>
          </w:p>
        </w:tc>
      </w:tr>
      <w:tr w:rsidR="00CC6DA6" w:rsidRPr="008A10EE" w14:paraId="7DDF5DC2" w14:textId="77777777" w:rsidTr="004F36FD">
        <w:tc>
          <w:tcPr>
            <w:tcW w:w="2787" w:type="dxa"/>
          </w:tcPr>
          <w:p w14:paraId="79AEE78B" w14:textId="26205DB7" w:rsidR="00CC6DA6" w:rsidRPr="008A10EE" w:rsidRDefault="00CC6DA6" w:rsidP="00F310CD">
            <w:pPr>
              <w:jc w:val="both"/>
              <w:rPr>
                <w:rFonts w:cs="Times New Roman"/>
              </w:rPr>
            </w:pPr>
            <w:r w:rsidRPr="008A10EE">
              <w:rPr>
                <w:rFonts w:cs="Times New Roman"/>
              </w:rPr>
              <w:t>Bagaimana overview dari proyek tersebut?</w:t>
            </w:r>
          </w:p>
        </w:tc>
        <w:tc>
          <w:tcPr>
            <w:tcW w:w="2788" w:type="dxa"/>
          </w:tcPr>
          <w:p w14:paraId="45F5B2F6" w14:textId="05506208" w:rsidR="00CC6DA6" w:rsidRPr="008A10EE" w:rsidRDefault="00CC6DA6" w:rsidP="00F310CD">
            <w:pPr>
              <w:jc w:val="both"/>
              <w:rPr>
                <w:rFonts w:cs="Times New Roman"/>
              </w:rPr>
            </w:pPr>
            <w:r w:rsidRPr="008A10EE">
              <w:rPr>
                <w:rFonts w:cs="Times New Roman"/>
              </w:rPr>
              <w:t>Membutuhkan waktu yang lama, tetapi berjalan lancer karena perencanaan strategis dan dukungan vendor yang mantap (sesuai kriteria)</w:t>
            </w:r>
          </w:p>
        </w:tc>
      </w:tr>
      <w:tr w:rsidR="00CC6DA6" w:rsidRPr="008A10EE" w14:paraId="6B5866D6" w14:textId="77777777" w:rsidTr="004F36FD">
        <w:tc>
          <w:tcPr>
            <w:tcW w:w="2787" w:type="dxa"/>
          </w:tcPr>
          <w:p w14:paraId="7001E01B" w14:textId="33B911E0" w:rsidR="00CC6DA6" w:rsidRPr="008A10EE" w:rsidRDefault="00CC6DA6" w:rsidP="00F310CD">
            <w:pPr>
              <w:jc w:val="both"/>
              <w:rPr>
                <w:rFonts w:cs="Times New Roman"/>
              </w:rPr>
            </w:pPr>
            <w:r w:rsidRPr="008A10EE">
              <w:rPr>
                <w:rFonts w:cs="Times New Roman"/>
              </w:rPr>
              <w:t>Bentuk proyek ini dikembangkan? Apakah in-house/outsource/free software?</w:t>
            </w:r>
          </w:p>
        </w:tc>
        <w:tc>
          <w:tcPr>
            <w:tcW w:w="2788" w:type="dxa"/>
          </w:tcPr>
          <w:p w14:paraId="12FF687E" w14:textId="3E8841AE" w:rsidR="00CC6DA6" w:rsidRPr="008A10EE" w:rsidRDefault="00CC6DA6" w:rsidP="00F310CD">
            <w:pPr>
              <w:jc w:val="both"/>
              <w:rPr>
                <w:rFonts w:cs="Times New Roman"/>
              </w:rPr>
            </w:pPr>
            <w:r w:rsidRPr="008A10EE">
              <w:rPr>
                <w:rFonts w:cs="Times New Roman"/>
              </w:rPr>
              <w:t>In house untuk pengembangan Siska (akademik) dan outsources oleh SEVIMA untuk Sinta (non akademik)</w:t>
            </w:r>
          </w:p>
        </w:tc>
      </w:tr>
      <w:tr w:rsidR="00CC6DA6" w:rsidRPr="008A10EE" w14:paraId="22B26A54" w14:textId="77777777" w:rsidTr="004F36FD">
        <w:tc>
          <w:tcPr>
            <w:tcW w:w="2787" w:type="dxa"/>
          </w:tcPr>
          <w:p w14:paraId="5A944D4D" w14:textId="398DF8C8" w:rsidR="00CC6DA6" w:rsidRPr="008A10EE" w:rsidRDefault="00CC6DA6" w:rsidP="00F310CD">
            <w:pPr>
              <w:jc w:val="both"/>
              <w:rPr>
                <w:rFonts w:cs="Times New Roman"/>
              </w:rPr>
            </w:pPr>
            <w:r w:rsidRPr="008A10EE">
              <w:rPr>
                <w:rFonts w:cs="Times New Roman"/>
              </w:rPr>
              <w:t>Apa pertimbangannya memilih cara pengembangan software tersebut?</w:t>
            </w:r>
          </w:p>
        </w:tc>
        <w:tc>
          <w:tcPr>
            <w:tcW w:w="2788" w:type="dxa"/>
          </w:tcPr>
          <w:p w14:paraId="4F6EB8CF" w14:textId="77777777" w:rsidR="00CC6DA6" w:rsidRPr="008A10EE" w:rsidRDefault="00CC6DA6" w:rsidP="00F310CD">
            <w:pPr>
              <w:jc w:val="both"/>
              <w:rPr>
                <w:rFonts w:cs="Times New Roman"/>
              </w:rPr>
            </w:pPr>
            <w:r w:rsidRPr="008A10EE">
              <w:rPr>
                <w:rFonts w:cs="Times New Roman"/>
              </w:rPr>
              <w:t xml:space="preserve">Outsource – karena adanya aturan dari pemerintah. Sinta mendapat dana tahun 2008 dari pemerintah dan tidak boleh mengembangkan Sistem Informasi sendiri. trus kendala waktu buat pembuatannya, trus dikti </w:t>
            </w:r>
            <w:r w:rsidRPr="008A10EE">
              <w:rPr>
                <w:rFonts w:cs="Times New Roman"/>
              </w:rPr>
              <w:lastRenderedPageBreak/>
              <w:t>ngasih waktu lagi, gpp buka tender sebelum ada dana.</w:t>
            </w:r>
          </w:p>
          <w:p w14:paraId="06666EB9" w14:textId="65B4B3F7" w:rsidR="00CC6DA6" w:rsidRPr="008A10EE" w:rsidRDefault="00CC6DA6" w:rsidP="00F310CD">
            <w:pPr>
              <w:jc w:val="both"/>
              <w:rPr>
                <w:rFonts w:cs="Times New Roman"/>
              </w:rPr>
            </w:pPr>
            <w:r w:rsidRPr="008A10EE">
              <w:rPr>
                <w:rFonts w:cs="Times New Roman"/>
              </w:rPr>
              <w:t>-In house – karena UBAYA mampu untuk mengembangkan Sistem Informasi sendiri.</w:t>
            </w:r>
          </w:p>
        </w:tc>
      </w:tr>
      <w:tr w:rsidR="00CC6DA6" w:rsidRPr="008A10EE" w14:paraId="3AD7583E" w14:textId="77777777" w:rsidTr="004F36FD">
        <w:tc>
          <w:tcPr>
            <w:tcW w:w="2787" w:type="dxa"/>
          </w:tcPr>
          <w:p w14:paraId="78590BDC" w14:textId="50BB8400" w:rsidR="00CC6DA6" w:rsidRPr="008A10EE" w:rsidRDefault="00CC6DA6" w:rsidP="00F310CD">
            <w:pPr>
              <w:jc w:val="both"/>
              <w:rPr>
                <w:rFonts w:cs="Times New Roman"/>
              </w:rPr>
            </w:pPr>
            <w:r w:rsidRPr="008A10EE">
              <w:rPr>
                <w:rFonts w:cs="Times New Roman"/>
              </w:rPr>
              <w:lastRenderedPageBreak/>
              <w:t>Bagaimana kriteria memilih vendor yang sesuai dengan implementasi ?</w:t>
            </w:r>
          </w:p>
        </w:tc>
        <w:tc>
          <w:tcPr>
            <w:tcW w:w="2788" w:type="dxa"/>
          </w:tcPr>
          <w:p w14:paraId="0B28E49F" w14:textId="7C1CC5D5" w:rsidR="00CC6DA6" w:rsidRPr="008A10EE" w:rsidRDefault="00CC6DA6" w:rsidP="00F310CD">
            <w:pPr>
              <w:jc w:val="both"/>
              <w:rPr>
                <w:rFonts w:cs="Times New Roman"/>
              </w:rPr>
            </w:pPr>
            <w:r w:rsidRPr="008A10EE">
              <w:rPr>
                <w:rFonts w:cs="Times New Roman"/>
              </w:rPr>
              <w:t>Pihak outsource yang dipilih yaitu SEVIMA, karena kriteria SEVIMA sesuai dengan perhitungan (sesuai aturan pemerintah), terstruktur tiap tahun, informasi tenaga ahli yang disediakan, telah ada detail mengenai perhitungan biaya tetap perbulan yang mana nantinya akan dikalikan 12, lalu ada biaya operational cost.</w:t>
            </w:r>
          </w:p>
        </w:tc>
      </w:tr>
      <w:tr w:rsidR="00CC6DA6" w:rsidRPr="008A10EE" w14:paraId="4EBA11F8" w14:textId="77777777" w:rsidTr="004F36FD">
        <w:tc>
          <w:tcPr>
            <w:tcW w:w="2787" w:type="dxa"/>
          </w:tcPr>
          <w:p w14:paraId="2AE50EBD" w14:textId="699DA485" w:rsidR="00CC6DA6" w:rsidRPr="008A10EE" w:rsidRDefault="00CC6DA6" w:rsidP="00F310CD">
            <w:pPr>
              <w:jc w:val="both"/>
              <w:rPr>
                <w:rFonts w:cs="Times New Roman"/>
              </w:rPr>
            </w:pPr>
            <w:r w:rsidRPr="008A10EE">
              <w:rPr>
                <w:rFonts w:cs="Times New Roman"/>
              </w:rPr>
              <w:t>Bagaimana bentuk keterlibatan pihak lain tersebut?</w:t>
            </w:r>
          </w:p>
        </w:tc>
        <w:tc>
          <w:tcPr>
            <w:tcW w:w="2788" w:type="dxa"/>
          </w:tcPr>
          <w:p w14:paraId="307334B7" w14:textId="56F2E293" w:rsidR="00CC6DA6" w:rsidRPr="008A10EE" w:rsidRDefault="00CC6DA6" w:rsidP="00F310CD">
            <w:pPr>
              <w:jc w:val="both"/>
              <w:rPr>
                <w:rFonts w:cs="Times New Roman"/>
              </w:rPr>
            </w:pPr>
            <w:r w:rsidRPr="008A10EE">
              <w:rPr>
                <w:rFonts w:cs="Times New Roman"/>
              </w:rPr>
              <w:t>SEVIMA bertanggungjawab pada pembuatan software, training pegawai, serta terdapat training jaringan dari outsource yang lain.</w:t>
            </w:r>
          </w:p>
        </w:tc>
      </w:tr>
      <w:tr w:rsidR="00CC6DA6" w:rsidRPr="008A10EE" w14:paraId="57AA7D79" w14:textId="77777777" w:rsidTr="004F36FD">
        <w:tc>
          <w:tcPr>
            <w:tcW w:w="2787" w:type="dxa"/>
          </w:tcPr>
          <w:p w14:paraId="3B66D5B3" w14:textId="6EA4A9A4" w:rsidR="00CC6DA6" w:rsidRPr="008A10EE" w:rsidRDefault="00CC6DA6" w:rsidP="00F310CD">
            <w:pPr>
              <w:jc w:val="both"/>
              <w:rPr>
                <w:rFonts w:cs="Times New Roman"/>
              </w:rPr>
            </w:pPr>
            <w:r w:rsidRPr="008A10EE">
              <w:rPr>
                <w:rFonts w:cs="Times New Roman"/>
              </w:rPr>
              <w:t>Apa peran stakeholder pada pengembangan sistem atau software tersebut?</w:t>
            </w:r>
          </w:p>
        </w:tc>
        <w:tc>
          <w:tcPr>
            <w:tcW w:w="2788" w:type="dxa"/>
          </w:tcPr>
          <w:p w14:paraId="73211834" w14:textId="755B22C1" w:rsidR="00CC6DA6" w:rsidRPr="008A10EE" w:rsidRDefault="00CC6DA6" w:rsidP="00F310CD">
            <w:pPr>
              <w:jc w:val="both"/>
              <w:rPr>
                <w:rFonts w:cs="Times New Roman"/>
              </w:rPr>
            </w:pPr>
            <w:r w:rsidRPr="008A10EE">
              <w:rPr>
                <w:rFonts w:cs="Times New Roman"/>
              </w:rPr>
              <w:t>Pemerintah berperan dalam pemberi dana hibah serta. Team akutansi sebagai controlling dana yang terpakai, Top level management berperan dalam memberikan persetujuan pengembangan software.</w:t>
            </w:r>
          </w:p>
        </w:tc>
      </w:tr>
      <w:tr w:rsidR="00CC6DA6" w:rsidRPr="008A10EE" w14:paraId="350491F5" w14:textId="77777777" w:rsidTr="004F36FD">
        <w:tc>
          <w:tcPr>
            <w:tcW w:w="2787" w:type="dxa"/>
          </w:tcPr>
          <w:p w14:paraId="1FBC9A51" w14:textId="3E6AE3AF" w:rsidR="00CC6DA6" w:rsidRPr="008A10EE" w:rsidRDefault="00CC6DA6" w:rsidP="00F310CD">
            <w:pPr>
              <w:jc w:val="both"/>
              <w:rPr>
                <w:rFonts w:cs="Times New Roman"/>
              </w:rPr>
            </w:pPr>
            <w:r w:rsidRPr="008A10EE">
              <w:rPr>
                <w:rFonts w:cs="Times New Roman"/>
              </w:rPr>
              <w:t xml:space="preserve">Bagaimana bentuk keterlibatan stakeholder (actor) dalam </w:t>
            </w:r>
            <w:r w:rsidRPr="008A10EE">
              <w:rPr>
                <w:rFonts w:cs="Times New Roman"/>
              </w:rPr>
              <w:lastRenderedPageBreak/>
              <w:t>pengimplemetasian software tersebut?</w:t>
            </w:r>
          </w:p>
        </w:tc>
        <w:tc>
          <w:tcPr>
            <w:tcW w:w="2788" w:type="dxa"/>
          </w:tcPr>
          <w:p w14:paraId="2178DEB5" w14:textId="5236E941" w:rsidR="00CC6DA6" w:rsidRPr="008A10EE" w:rsidRDefault="00CC6DA6" w:rsidP="00F310CD">
            <w:pPr>
              <w:jc w:val="both"/>
              <w:rPr>
                <w:rFonts w:cs="Times New Roman"/>
              </w:rPr>
            </w:pPr>
            <w:r w:rsidRPr="008A10EE">
              <w:rPr>
                <w:rFonts w:cs="Times New Roman"/>
              </w:rPr>
              <w:lastRenderedPageBreak/>
              <w:t xml:space="preserve">Mahasiswa serta orang tua UBAYA dapat mengakses My Ubaya, dengan orang tua </w:t>
            </w:r>
            <w:r w:rsidRPr="008A10EE">
              <w:rPr>
                <w:rFonts w:cs="Times New Roman"/>
              </w:rPr>
              <w:lastRenderedPageBreak/>
              <w:t>dapat melihat presentasi kehadiran mahasiswa.</w:t>
            </w:r>
          </w:p>
        </w:tc>
      </w:tr>
      <w:tr w:rsidR="00CC6DA6" w:rsidRPr="008A10EE" w14:paraId="4117B75C" w14:textId="77777777" w:rsidTr="004F36FD">
        <w:tc>
          <w:tcPr>
            <w:tcW w:w="2787" w:type="dxa"/>
          </w:tcPr>
          <w:p w14:paraId="399E070D" w14:textId="4F6BDAAB" w:rsidR="00CC6DA6" w:rsidRPr="008A10EE" w:rsidRDefault="00CC6DA6" w:rsidP="00F310CD">
            <w:pPr>
              <w:jc w:val="both"/>
              <w:rPr>
                <w:rFonts w:cs="Times New Roman"/>
              </w:rPr>
            </w:pPr>
            <w:r w:rsidRPr="008A10EE">
              <w:rPr>
                <w:rFonts w:cs="Times New Roman"/>
              </w:rPr>
              <w:lastRenderedPageBreak/>
              <w:t>Bagaimana ekspektasi user pada perangkat lunak UBAYA?</w:t>
            </w:r>
          </w:p>
        </w:tc>
        <w:tc>
          <w:tcPr>
            <w:tcW w:w="2788" w:type="dxa"/>
          </w:tcPr>
          <w:p w14:paraId="7E814A98" w14:textId="250569ED" w:rsidR="00CC6DA6" w:rsidRPr="008A10EE" w:rsidRDefault="00CC6DA6" w:rsidP="00F310CD">
            <w:pPr>
              <w:jc w:val="both"/>
              <w:rPr>
                <w:rFonts w:cs="Times New Roman"/>
              </w:rPr>
            </w:pPr>
            <w:r w:rsidRPr="008A10EE">
              <w:rPr>
                <w:rFonts w:cs="Times New Roman"/>
              </w:rPr>
              <w:t>Sejauh ini sesuai. Karena jika dana yang dipakai adalah dari pemerintah, maka harus menggunakan vendor luar untuk pengembangan software, maka vendor akan bertanggungjawab untuk menyelesaikan software agar sesuai kebutuhan, jika ternyata tidak sesuai, maka vendor tersebut akan di black list.</w:t>
            </w:r>
          </w:p>
        </w:tc>
      </w:tr>
      <w:tr w:rsidR="00CC6DA6" w:rsidRPr="008A10EE" w14:paraId="77757632" w14:textId="77777777" w:rsidTr="004F36FD">
        <w:tc>
          <w:tcPr>
            <w:tcW w:w="2787" w:type="dxa"/>
          </w:tcPr>
          <w:p w14:paraId="314D6608" w14:textId="549C1EAF" w:rsidR="00CC6DA6" w:rsidRPr="008A10EE" w:rsidRDefault="00863499" w:rsidP="00F310CD">
            <w:pPr>
              <w:jc w:val="both"/>
              <w:rPr>
                <w:rFonts w:cs="Times New Roman"/>
              </w:rPr>
            </w:pPr>
            <w:r w:rsidRPr="008A10EE">
              <w:rPr>
                <w:rFonts w:cs="Times New Roman"/>
              </w:rPr>
              <w:t>Apa saja hardware yang ada dan tidak ada sebelum implementasi?</w:t>
            </w:r>
          </w:p>
        </w:tc>
        <w:tc>
          <w:tcPr>
            <w:tcW w:w="2788" w:type="dxa"/>
          </w:tcPr>
          <w:p w14:paraId="01500FA9" w14:textId="6691F917" w:rsidR="00CC6DA6" w:rsidRPr="008A10EE" w:rsidRDefault="00863499" w:rsidP="00F310CD">
            <w:pPr>
              <w:jc w:val="both"/>
              <w:rPr>
                <w:rFonts w:cs="Times New Roman"/>
              </w:rPr>
            </w:pPr>
            <w:r w:rsidRPr="008A10EE">
              <w:rPr>
                <w:rFonts w:cs="Times New Roman"/>
              </w:rPr>
              <w:t>Di UBAYA pembangunannya partial. Dulu server yang dimiliki adalah server rakitan, setelah beberapa tahun memakai server rakitan, akhirnya membeli server asli, untuk pengadaan computer, team IT hanya memberika spesifikasi komputer yang akan digunakan.</w:t>
            </w:r>
          </w:p>
        </w:tc>
      </w:tr>
      <w:tr w:rsidR="00863499" w:rsidRPr="008A10EE" w14:paraId="037BB214" w14:textId="77777777" w:rsidTr="004F36FD">
        <w:tc>
          <w:tcPr>
            <w:tcW w:w="2787" w:type="dxa"/>
          </w:tcPr>
          <w:p w14:paraId="3C4E758B" w14:textId="020E6524" w:rsidR="00863499" w:rsidRPr="008A10EE" w:rsidRDefault="00863499" w:rsidP="00F310CD">
            <w:pPr>
              <w:jc w:val="both"/>
              <w:rPr>
                <w:rFonts w:cs="Times New Roman"/>
              </w:rPr>
            </w:pPr>
            <w:r w:rsidRPr="008A10EE">
              <w:rPr>
                <w:rFonts w:cs="Times New Roman"/>
              </w:rPr>
              <w:t>Bagaimana menurut Anda hardware yang ada pada UBAYA?</w:t>
            </w:r>
          </w:p>
        </w:tc>
        <w:tc>
          <w:tcPr>
            <w:tcW w:w="2788" w:type="dxa"/>
          </w:tcPr>
          <w:p w14:paraId="290016E9" w14:textId="5C71FCD0" w:rsidR="00863499" w:rsidRPr="008A10EE" w:rsidRDefault="00863499" w:rsidP="00F310CD">
            <w:pPr>
              <w:jc w:val="both"/>
              <w:rPr>
                <w:rFonts w:cs="Times New Roman"/>
              </w:rPr>
            </w:pPr>
            <w:r w:rsidRPr="008A10EE">
              <w:rPr>
                <w:rFonts w:cs="Times New Roman"/>
              </w:rPr>
              <w:t>Jumlah hardware yang dimiliki masih kurang, UBAYA ingin membuat data center.</w:t>
            </w:r>
          </w:p>
        </w:tc>
      </w:tr>
      <w:tr w:rsidR="00863499" w:rsidRPr="008A10EE" w14:paraId="28CB2FF2" w14:textId="77777777" w:rsidTr="004F36FD">
        <w:tc>
          <w:tcPr>
            <w:tcW w:w="2787" w:type="dxa"/>
          </w:tcPr>
          <w:p w14:paraId="7EE74FC6" w14:textId="7202178D" w:rsidR="00863499" w:rsidRPr="008A10EE" w:rsidRDefault="00863499" w:rsidP="00F310CD">
            <w:pPr>
              <w:jc w:val="both"/>
              <w:rPr>
                <w:rFonts w:cs="Times New Roman"/>
              </w:rPr>
            </w:pPr>
            <w:r w:rsidRPr="008A10EE">
              <w:rPr>
                <w:rFonts w:cs="Times New Roman"/>
              </w:rPr>
              <w:t>Apa saja yang dipertimbangkan sebelum memilih software tersebut?</w:t>
            </w:r>
          </w:p>
        </w:tc>
        <w:tc>
          <w:tcPr>
            <w:tcW w:w="2788" w:type="dxa"/>
          </w:tcPr>
          <w:p w14:paraId="0AEC5D7D" w14:textId="40B1E87C" w:rsidR="00863499" w:rsidRPr="008A10EE" w:rsidRDefault="00863499" w:rsidP="00F310CD">
            <w:pPr>
              <w:jc w:val="both"/>
              <w:rPr>
                <w:rFonts w:cs="Times New Roman"/>
              </w:rPr>
            </w:pPr>
            <w:r w:rsidRPr="008A10EE">
              <w:rPr>
                <w:rFonts w:cs="Times New Roman"/>
              </w:rPr>
              <w:t xml:space="preserve">Biasanya akan membahas Bersama pimpinan-pimpinan di UBAYA untuk menentapkan kebutuhan apa yang bisa dibantu dengan software A, B, atau C. masalah biaya juga kita </w:t>
            </w:r>
            <w:r w:rsidRPr="008A10EE">
              <w:rPr>
                <w:rFonts w:cs="Times New Roman"/>
              </w:rPr>
              <w:lastRenderedPageBreak/>
              <w:t>pikirkan karena tidak ingin over budget dan tidak mau terlalu murah juga. Diambil yang sekiranya pas dengan pengeluaran.</w:t>
            </w:r>
          </w:p>
        </w:tc>
      </w:tr>
      <w:tr w:rsidR="00863499" w:rsidRPr="008A10EE" w14:paraId="10218279" w14:textId="77777777" w:rsidTr="004F36FD">
        <w:tc>
          <w:tcPr>
            <w:tcW w:w="2787" w:type="dxa"/>
          </w:tcPr>
          <w:p w14:paraId="7AE36A4D" w14:textId="5B528BA5" w:rsidR="00863499" w:rsidRPr="008A10EE" w:rsidRDefault="00863499" w:rsidP="00F310CD">
            <w:pPr>
              <w:jc w:val="both"/>
              <w:rPr>
                <w:rFonts w:cs="Times New Roman"/>
              </w:rPr>
            </w:pPr>
            <w:r w:rsidRPr="008A10EE">
              <w:rPr>
                <w:rFonts w:cs="Times New Roman"/>
              </w:rPr>
              <w:lastRenderedPageBreak/>
              <w:t>Bagaimana cara menerapkan database-nya? Apakah ada SOP yang berlaku? (Contoh ITS mematok min. database menggunakan PHP v5)</w:t>
            </w:r>
          </w:p>
        </w:tc>
        <w:tc>
          <w:tcPr>
            <w:tcW w:w="2788" w:type="dxa"/>
          </w:tcPr>
          <w:p w14:paraId="017211CC" w14:textId="619DE86F" w:rsidR="00863499" w:rsidRPr="008A10EE" w:rsidRDefault="00863499" w:rsidP="00F310CD">
            <w:pPr>
              <w:jc w:val="both"/>
              <w:rPr>
                <w:rFonts w:cs="Times New Roman"/>
              </w:rPr>
            </w:pPr>
            <w:r w:rsidRPr="008A10EE">
              <w:rPr>
                <w:rFonts w:cs="Times New Roman"/>
              </w:rPr>
              <w:t>Database yang digunakan di UBAYA adalah open source.</w:t>
            </w:r>
          </w:p>
        </w:tc>
      </w:tr>
      <w:tr w:rsidR="00863499" w:rsidRPr="008A10EE" w14:paraId="32361E0C" w14:textId="77777777" w:rsidTr="004F36FD">
        <w:tc>
          <w:tcPr>
            <w:tcW w:w="2787" w:type="dxa"/>
          </w:tcPr>
          <w:p w14:paraId="7B964D3E" w14:textId="0C953219" w:rsidR="00863499" w:rsidRPr="008A10EE" w:rsidRDefault="00863499" w:rsidP="00F310CD">
            <w:pPr>
              <w:jc w:val="both"/>
              <w:rPr>
                <w:rFonts w:cs="Times New Roman"/>
              </w:rPr>
            </w:pPr>
            <w:r w:rsidRPr="008A10EE">
              <w:rPr>
                <w:rFonts w:cs="Times New Roman"/>
              </w:rPr>
              <w:t>Bagaimana insfrastruktur yang ada pada UBAYA?</w:t>
            </w:r>
          </w:p>
        </w:tc>
        <w:tc>
          <w:tcPr>
            <w:tcW w:w="2788" w:type="dxa"/>
          </w:tcPr>
          <w:p w14:paraId="501E3723" w14:textId="73041938" w:rsidR="00863499" w:rsidRPr="008A10EE" w:rsidRDefault="00863499" w:rsidP="00F310CD">
            <w:pPr>
              <w:jc w:val="both"/>
              <w:rPr>
                <w:rFonts w:cs="Times New Roman"/>
              </w:rPr>
            </w:pPr>
            <w:r w:rsidRPr="008A10EE">
              <w:rPr>
                <w:rFonts w:cs="Times New Roman"/>
              </w:rPr>
              <w:t>Jika sekarang sudah mumpuni, mungkin UBAYA dalam beberapa tahun kedepan ingin berganti ke cloud, lalu UBAYA ingin kampus yang ada di Ngangel menggunakan fiber optic.</w:t>
            </w:r>
          </w:p>
        </w:tc>
      </w:tr>
      <w:tr w:rsidR="00863499" w:rsidRPr="008A10EE" w14:paraId="042506D2" w14:textId="77777777" w:rsidTr="004F36FD">
        <w:tc>
          <w:tcPr>
            <w:tcW w:w="2787" w:type="dxa"/>
          </w:tcPr>
          <w:p w14:paraId="115F7001" w14:textId="22DE954F" w:rsidR="00863499" w:rsidRPr="008A10EE" w:rsidRDefault="00863499" w:rsidP="00F310CD">
            <w:pPr>
              <w:jc w:val="both"/>
              <w:rPr>
                <w:rFonts w:cs="Times New Roman"/>
              </w:rPr>
            </w:pPr>
            <w:r w:rsidRPr="008A10EE">
              <w:rPr>
                <w:rFonts w:cs="Times New Roman"/>
              </w:rPr>
              <w:t>Bagaimana ketersediaan server dan ruangan yang digunakan?</w:t>
            </w:r>
          </w:p>
        </w:tc>
        <w:tc>
          <w:tcPr>
            <w:tcW w:w="2788" w:type="dxa"/>
          </w:tcPr>
          <w:p w14:paraId="1558A0FF" w14:textId="4D633B8D" w:rsidR="00863499" w:rsidRPr="008A10EE" w:rsidRDefault="00863499" w:rsidP="00F310CD">
            <w:pPr>
              <w:jc w:val="both"/>
              <w:rPr>
                <w:rFonts w:cs="Times New Roman"/>
              </w:rPr>
            </w:pPr>
            <w:r w:rsidRPr="008A10EE">
              <w:rPr>
                <w:rFonts w:cs="Times New Roman"/>
              </w:rPr>
              <w:t>Ukuran ruang server tidak begitu luas, yang ingin dilakukan UBAYA adalah membuat data center.</w:t>
            </w:r>
          </w:p>
        </w:tc>
      </w:tr>
      <w:tr w:rsidR="00863499" w:rsidRPr="008A10EE" w14:paraId="4885E537" w14:textId="77777777" w:rsidTr="004F36FD">
        <w:tc>
          <w:tcPr>
            <w:tcW w:w="2787" w:type="dxa"/>
          </w:tcPr>
          <w:p w14:paraId="350A9D0F" w14:textId="2906CCB1" w:rsidR="00863499" w:rsidRPr="008A10EE" w:rsidRDefault="00863499" w:rsidP="00F310CD">
            <w:pPr>
              <w:jc w:val="both"/>
              <w:rPr>
                <w:rFonts w:cs="Times New Roman"/>
              </w:rPr>
            </w:pPr>
            <w:r w:rsidRPr="008A10EE">
              <w:rPr>
                <w:rFonts w:cs="Times New Roman"/>
              </w:rPr>
              <w:t>Apakah pernah ruang server tanpa sengaja terkunci dan tidak bisa diakses? Jika iya, bagaimana solusinya?</w:t>
            </w:r>
          </w:p>
        </w:tc>
        <w:tc>
          <w:tcPr>
            <w:tcW w:w="2788" w:type="dxa"/>
          </w:tcPr>
          <w:p w14:paraId="73380E34" w14:textId="2C5B085A" w:rsidR="00863499" w:rsidRPr="008A10EE" w:rsidRDefault="00863499" w:rsidP="00F310CD">
            <w:pPr>
              <w:jc w:val="both"/>
              <w:rPr>
                <w:rFonts w:cs="Times New Roman"/>
              </w:rPr>
            </w:pPr>
            <w:r w:rsidRPr="008A10EE">
              <w:rPr>
                <w:rFonts w:cs="Times New Roman"/>
              </w:rPr>
              <w:t>Sejauh ini belum pernah terjadi hal seperti itu.</w:t>
            </w:r>
          </w:p>
        </w:tc>
      </w:tr>
      <w:tr w:rsidR="00863499" w:rsidRPr="008A10EE" w14:paraId="699B3C32" w14:textId="77777777" w:rsidTr="004F36FD">
        <w:tc>
          <w:tcPr>
            <w:tcW w:w="2787" w:type="dxa"/>
          </w:tcPr>
          <w:p w14:paraId="4985B373" w14:textId="0F6DD872" w:rsidR="00863499" w:rsidRPr="008A10EE" w:rsidRDefault="00863499" w:rsidP="00F310CD">
            <w:pPr>
              <w:jc w:val="both"/>
              <w:rPr>
                <w:rFonts w:cs="Times New Roman"/>
              </w:rPr>
            </w:pPr>
            <w:r w:rsidRPr="008A10EE">
              <w:rPr>
                <w:rFonts w:cs="Times New Roman"/>
              </w:rPr>
              <w:t>Apakah pernah mengalami server down? Jika iya, bagaimana solusinya?</w:t>
            </w:r>
          </w:p>
        </w:tc>
        <w:tc>
          <w:tcPr>
            <w:tcW w:w="2788" w:type="dxa"/>
          </w:tcPr>
          <w:p w14:paraId="2942253C" w14:textId="0AC9ECBB" w:rsidR="00863499" w:rsidRPr="008A10EE" w:rsidRDefault="00863499" w:rsidP="00F310CD">
            <w:pPr>
              <w:jc w:val="both"/>
              <w:rPr>
                <w:rFonts w:cs="Times New Roman"/>
              </w:rPr>
            </w:pPr>
            <w:r w:rsidRPr="008A10EE">
              <w:rPr>
                <w:rFonts w:cs="Times New Roman"/>
              </w:rPr>
              <w:t>Tidak pernah down</w:t>
            </w:r>
          </w:p>
        </w:tc>
      </w:tr>
      <w:tr w:rsidR="00863499" w:rsidRPr="008A10EE" w14:paraId="108C08BD" w14:textId="77777777" w:rsidTr="004F36FD">
        <w:tc>
          <w:tcPr>
            <w:tcW w:w="2787" w:type="dxa"/>
          </w:tcPr>
          <w:p w14:paraId="50234B0D" w14:textId="443B1962" w:rsidR="00863499" w:rsidRPr="008A10EE" w:rsidRDefault="00863499" w:rsidP="00F310CD">
            <w:pPr>
              <w:jc w:val="both"/>
              <w:rPr>
                <w:rFonts w:cs="Times New Roman"/>
              </w:rPr>
            </w:pPr>
            <w:r w:rsidRPr="008A10EE">
              <w:rPr>
                <w:rFonts w:cs="Times New Roman"/>
              </w:rPr>
              <w:t>Bagaimana ketersediaan peralatan jaringan khusus, seperti firewall jaringan?</w:t>
            </w:r>
          </w:p>
        </w:tc>
        <w:tc>
          <w:tcPr>
            <w:tcW w:w="2788" w:type="dxa"/>
          </w:tcPr>
          <w:p w14:paraId="75030963" w14:textId="3109FDB5" w:rsidR="00863499" w:rsidRPr="008A10EE" w:rsidRDefault="00863499" w:rsidP="00F310CD">
            <w:pPr>
              <w:jc w:val="both"/>
              <w:rPr>
                <w:rFonts w:cs="Times New Roman"/>
              </w:rPr>
            </w:pPr>
            <w:r w:rsidRPr="008A10EE">
              <w:rPr>
                <w:rFonts w:cs="Times New Roman"/>
              </w:rPr>
              <w:t>Sudah lengkap didalam server</w:t>
            </w:r>
          </w:p>
        </w:tc>
      </w:tr>
      <w:tr w:rsidR="00863499" w:rsidRPr="008A10EE" w14:paraId="04F7D7B5" w14:textId="77777777" w:rsidTr="004F36FD">
        <w:tc>
          <w:tcPr>
            <w:tcW w:w="2787" w:type="dxa"/>
          </w:tcPr>
          <w:p w14:paraId="63E98D04" w14:textId="48123E55" w:rsidR="00863499" w:rsidRPr="008A10EE" w:rsidRDefault="00863499" w:rsidP="00F310CD">
            <w:pPr>
              <w:jc w:val="both"/>
              <w:rPr>
                <w:rFonts w:cs="Times New Roman"/>
              </w:rPr>
            </w:pPr>
            <w:r w:rsidRPr="008A10EE">
              <w:rPr>
                <w:rFonts w:cs="Times New Roman"/>
              </w:rPr>
              <w:t>Bagaimana teknik melakukan migrasi data lama ke sistem baru?</w:t>
            </w:r>
          </w:p>
        </w:tc>
        <w:tc>
          <w:tcPr>
            <w:tcW w:w="2788" w:type="dxa"/>
          </w:tcPr>
          <w:p w14:paraId="11D3C9F8" w14:textId="72BDC07F" w:rsidR="00863499" w:rsidRPr="008A10EE" w:rsidRDefault="00863499" w:rsidP="00F310CD">
            <w:pPr>
              <w:jc w:val="both"/>
              <w:rPr>
                <w:rFonts w:cs="Times New Roman"/>
              </w:rPr>
            </w:pPr>
            <w:r w:rsidRPr="008A10EE">
              <w:rPr>
                <w:rFonts w:cs="Times New Roman"/>
              </w:rPr>
              <w:t xml:space="preserve">Sistem lama tetap jalan, migrasi dilakukan pada malam hari diatas jam 7 malam. Team IT juga </w:t>
            </w:r>
            <w:r w:rsidRPr="008A10EE">
              <w:rPr>
                <w:rFonts w:cs="Times New Roman"/>
              </w:rPr>
              <w:lastRenderedPageBreak/>
              <w:t>membuat “mirror” yang nantinya mengarahkan aksesnya waktu di maintenance. Alamat domain diganti ke IP yang baru (ada peralihan).</w:t>
            </w:r>
          </w:p>
        </w:tc>
      </w:tr>
      <w:tr w:rsidR="00863499" w:rsidRPr="008A10EE" w14:paraId="3D6B1C97" w14:textId="77777777" w:rsidTr="004F36FD">
        <w:tc>
          <w:tcPr>
            <w:tcW w:w="2787" w:type="dxa"/>
          </w:tcPr>
          <w:p w14:paraId="5391C935" w14:textId="0AD8C479" w:rsidR="00863499" w:rsidRPr="008A10EE" w:rsidRDefault="00863499" w:rsidP="00F310CD">
            <w:pPr>
              <w:jc w:val="both"/>
              <w:rPr>
                <w:rFonts w:cs="Times New Roman"/>
              </w:rPr>
            </w:pPr>
            <w:r w:rsidRPr="008A10EE">
              <w:rPr>
                <w:rFonts w:cs="Times New Roman"/>
              </w:rPr>
              <w:lastRenderedPageBreak/>
              <w:t>Siapa saja yang melakukan migrasi data?</w:t>
            </w:r>
          </w:p>
        </w:tc>
        <w:tc>
          <w:tcPr>
            <w:tcW w:w="2788" w:type="dxa"/>
          </w:tcPr>
          <w:p w14:paraId="1AE0CED2" w14:textId="0FA7296F" w:rsidR="00863499" w:rsidRPr="008A10EE" w:rsidRDefault="00863499" w:rsidP="00F310CD">
            <w:pPr>
              <w:jc w:val="both"/>
              <w:rPr>
                <w:rFonts w:cs="Times New Roman"/>
              </w:rPr>
            </w:pPr>
            <w:r w:rsidRPr="008A10EE">
              <w:rPr>
                <w:rFonts w:cs="Times New Roman"/>
              </w:rPr>
              <w:t>Team IT di Direktorat Sistem Informasi Manajemen.</w:t>
            </w:r>
          </w:p>
        </w:tc>
      </w:tr>
      <w:tr w:rsidR="00863499" w:rsidRPr="008A10EE" w14:paraId="46C95F3F" w14:textId="77777777" w:rsidTr="004F36FD">
        <w:tc>
          <w:tcPr>
            <w:tcW w:w="2787" w:type="dxa"/>
          </w:tcPr>
          <w:p w14:paraId="024D5506" w14:textId="7557EC05" w:rsidR="00863499" w:rsidRPr="008A10EE" w:rsidRDefault="00863499" w:rsidP="00F310CD">
            <w:pPr>
              <w:jc w:val="both"/>
              <w:rPr>
                <w:rFonts w:cs="Times New Roman"/>
              </w:rPr>
            </w:pPr>
            <w:r w:rsidRPr="008A10EE">
              <w:rPr>
                <w:rFonts w:cs="Times New Roman"/>
              </w:rPr>
              <w:t>Bagimana mengenai pengangaran perangkat lunak di UBAYA? Apakah sesuai? Jika tidak bagaimana cara mengatasinya?</w:t>
            </w:r>
          </w:p>
        </w:tc>
        <w:tc>
          <w:tcPr>
            <w:tcW w:w="2788" w:type="dxa"/>
          </w:tcPr>
          <w:p w14:paraId="6BC384C5" w14:textId="136FDF71" w:rsidR="00863499" w:rsidRPr="008A10EE" w:rsidRDefault="00863499" w:rsidP="00F310CD">
            <w:pPr>
              <w:jc w:val="both"/>
              <w:rPr>
                <w:rFonts w:cs="Times New Roman"/>
              </w:rPr>
            </w:pPr>
            <w:r w:rsidRPr="008A10EE">
              <w:rPr>
                <w:rFonts w:cs="Times New Roman"/>
              </w:rPr>
              <w:t>Dana bisa berasal dari dana hibah, terkadang ada tidak sesuai. Contoh team IT ingin membeli laptop dengan spesifikasi X tetapi produk tersebut sudah tidak diproduksi, maka dari itu biayanya pasti ada yang berubah. Pandangan dana yang ada di team IT dan pihak akutansi berbeda, disitu melakukan meeting untuk membahas ketidaksesuaian sudut pandang kedua team.</w:t>
            </w:r>
          </w:p>
        </w:tc>
      </w:tr>
      <w:tr w:rsidR="00863499" w:rsidRPr="008A10EE" w14:paraId="05DA67BB" w14:textId="77777777" w:rsidTr="004F36FD">
        <w:tc>
          <w:tcPr>
            <w:tcW w:w="2787" w:type="dxa"/>
          </w:tcPr>
          <w:p w14:paraId="06B7383E" w14:textId="3E46C240" w:rsidR="00863499" w:rsidRPr="008A10EE" w:rsidRDefault="00863499" w:rsidP="00F310CD">
            <w:pPr>
              <w:jc w:val="both"/>
              <w:rPr>
                <w:rFonts w:cs="Times New Roman"/>
              </w:rPr>
            </w:pPr>
            <w:r w:rsidRPr="008A10EE">
              <w:rPr>
                <w:rFonts w:cs="Times New Roman"/>
              </w:rPr>
              <w:t>Bagiamana kesulitasn dalam pengajuan dana untuk pengadaan perangkat lunak?</w:t>
            </w:r>
          </w:p>
        </w:tc>
        <w:tc>
          <w:tcPr>
            <w:tcW w:w="2788" w:type="dxa"/>
          </w:tcPr>
          <w:p w14:paraId="3DF54810" w14:textId="56D044C0" w:rsidR="00863499" w:rsidRPr="008A10EE" w:rsidRDefault="00863499" w:rsidP="00F310CD">
            <w:pPr>
              <w:jc w:val="both"/>
              <w:rPr>
                <w:rFonts w:cs="Times New Roman"/>
              </w:rPr>
            </w:pPr>
            <w:r w:rsidRPr="008A10EE">
              <w:rPr>
                <w:rFonts w:cs="Times New Roman"/>
              </w:rPr>
              <w:t>Jika pengajuan dana, biasanya dari Pemerintah. Karena UBAYA ini adalah kampus swasta maka, bisa menerima dana pada tahun kedua, tahun pertama biasanya untuk kampus negeri seperti ITS dan UNAIR, jadi kami harus menunggu.</w:t>
            </w:r>
          </w:p>
        </w:tc>
      </w:tr>
      <w:tr w:rsidR="00863499" w:rsidRPr="008A10EE" w14:paraId="3B3D3B69" w14:textId="77777777" w:rsidTr="004F36FD">
        <w:tc>
          <w:tcPr>
            <w:tcW w:w="2787" w:type="dxa"/>
          </w:tcPr>
          <w:p w14:paraId="2D813F91" w14:textId="5931965A" w:rsidR="00863499" w:rsidRPr="008A10EE" w:rsidRDefault="00863499" w:rsidP="00F310CD">
            <w:pPr>
              <w:jc w:val="both"/>
              <w:rPr>
                <w:rFonts w:cs="Times New Roman"/>
              </w:rPr>
            </w:pPr>
            <w:r w:rsidRPr="008A10EE">
              <w:rPr>
                <w:rFonts w:cs="Times New Roman"/>
              </w:rPr>
              <w:t xml:space="preserve">Apakah implementasi software sesuai time schedule? Jika tidak </w:t>
            </w:r>
            <w:r w:rsidRPr="008A10EE">
              <w:rPr>
                <w:rFonts w:cs="Times New Roman"/>
              </w:rPr>
              <w:lastRenderedPageBreak/>
              <w:t>bagaimana cara mengatasinya?</w:t>
            </w:r>
          </w:p>
        </w:tc>
        <w:tc>
          <w:tcPr>
            <w:tcW w:w="2788" w:type="dxa"/>
          </w:tcPr>
          <w:p w14:paraId="52705A18" w14:textId="5B171066" w:rsidR="00863499" w:rsidRPr="008A10EE" w:rsidRDefault="00863499" w:rsidP="00F310CD">
            <w:pPr>
              <w:jc w:val="both"/>
              <w:rPr>
                <w:rFonts w:cs="Times New Roman"/>
              </w:rPr>
            </w:pPr>
            <w:r w:rsidRPr="008A10EE">
              <w:rPr>
                <w:rFonts w:cs="Times New Roman"/>
              </w:rPr>
              <w:lastRenderedPageBreak/>
              <w:t xml:space="preserve">Pasti ada yang tidak sesuai dengan schedule. Biasanya ada controlling karena harus </w:t>
            </w:r>
            <w:r w:rsidRPr="008A10EE">
              <w:rPr>
                <w:rFonts w:cs="Times New Roman"/>
              </w:rPr>
              <w:lastRenderedPageBreak/>
              <w:t>menyesuaikan proses bisnis yang dinamis. Jika tidak sesuai maka harus diganti, bukan dari awal melainkan dilihat dulu mulai dari mana yang tidak sesuai. (bukan berarti dimulai dari 0). Terdapat pula pengecekan yang memakan waktu 1 atau 2 bulan.</w:t>
            </w:r>
          </w:p>
        </w:tc>
      </w:tr>
      <w:tr w:rsidR="00863499" w:rsidRPr="008A10EE" w14:paraId="793B45F0" w14:textId="77777777" w:rsidTr="004F36FD">
        <w:tc>
          <w:tcPr>
            <w:tcW w:w="2787" w:type="dxa"/>
          </w:tcPr>
          <w:p w14:paraId="40F10F9B" w14:textId="26E36A20" w:rsidR="00863499" w:rsidRPr="008A10EE" w:rsidRDefault="00863499" w:rsidP="00F310CD">
            <w:pPr>
              <w:jc w:val="both"/>
              <w:rPr>
                <w:rFonts w:cs="Times New Roman"/>
              </w:rPr>
            </w:pPr>
            <w:r w:rsidRPr="008A10EE">
              <w:rPr>
                <w:rFonts w:cs="Times New Roman"/>
              </w:rPr>
              <w:lastRenderedPageBreak/>
              <w:t>Apa saja pertimbangan dalam membuat time schedule implementasi software?</w:t>
            </w:r>
          </w:p>
        </w:tc>
        <w:tc>
          <w:tcPr>
            <w:tcW w:w="2788" w:type="dxa"/>
          </w:tcPr>
          <w:p w14:paraId="7AF08C17" w14:textId="3EC9F4EF" w:rsidR="00863499" w:rsidRPr="008A10EE" w:rsidRDefault="00863499" w:rsidP="00F310CD">
            <w:pPr>
              <w:jc w:val="both"/>
              <w:rPr>
                <w:rFonts w:cs="Times New Roman"/>
              </w:rPr>
            </w:pPr>
            <w:r w:rsidRPr="008A10EE">
              <w:rPr>
                <w:rFonts w:cs="Times New Roman"/>
              </w:rPr>
              <w:t>Pertimbangan utama dalam membuat time schedule implementasi software di UBAYA adalah dari keinginan pihak manajemen kampus. Jika software diminta agar bisa diimplementasikan pada waktu tertentu, maka kita jadikan pedoman untuk membuat time schedule agar keseluruhan implementasi bisa dilaksanakan sesuai keinginna pihak manajemen.</w:t>
            </w:r>
          </w:p>
        </w:tc>
      </w:tr>
      <w:tr w:rsidR="00863499" w:rsidRPr="008A10EE" w14:paraId="023A0CB9" w14:textId="77777777" w:rsidTr="004F36FD">
        <w:tc>
          <w:tcPr>
            <w:tcW w:w="2787" w:type="dxa"/>
          </w:tcPr>
          <w:p w14:paraId="79D34A7D" w14:textId="21C49282" w:rsidR="00863499" w:rsidRPr="008A10EE" w:rsidRDefault="00863499" w:rsidP="00F310CD">
            <w:pPr>
              <w:jc w:val="both"/>
              <w:rPr>
                <w:rFonts w:cs="Times New Roman"/>
              </w:rPr>
            </w:pPr>
            <w:r w:rsidRPr="008A10EE">
              <w:rPr>
                <w:rFonts w:cs="Times New Roman"/>
              </w:rPr>
              <w:t>Berapa jumlah programmer yang ada?</w:t>
            </w:r>
          </w:p>
        </w:tc>
        <w:tc>
          <w:tcPr>
            <w:tcW w:w="2788" w:type="dxa"/>
          </w:tcPr>
          <w:p w14:paraId="39DD84BD" w14:textId="3507C5B9" w:rsidR="00863499" w:rsidRPr="008A10EE" w:rsidRDefault="00863499" w:rsidP="00F310CD">
            <w:pPr>
              <w:jc w:val="both"/>
              <w:rPr>
                <w:rFonts w:cs="Times New Roman"/>
              </w:rPr>
            </w:pPr>
            <w:r w:rsidRPr="008A10EE">
              <w:rPr>
                <w:rFonts w:cs="Times New Roman"/>
              </w:rPr>
              <w:t>Terdapat enam orang termasuk Pak Kris.</w:t>
            </w:r>
          </w:p>
        </w:tc>
      </w:tr>
      <w:tr w:rsidR="00863499" w:rsidRPr="008A10EE" w14:paraId="1151FD3B" w14:textId="77777777" w:rsidTr="004F36FD">
        <w:tc>
          <w:tcPr>
            <w:tcW w:w="2787" w:type="dxa"/>
          </w:tcPr>
          <w:p w14:paraId="4755BF12" w14:textId="73282D4E" w:rsidR="00863499" w:rsidRPr="008A10EE" w:rsidRDefault="00863499" w:rsidP="00F310CD">
            <w:pPr>
              <w:jc w:val="both"/>
              <w:rPr>
                <w:rFonts w:cs="Times New Roman"/>
              </w:rPr>
            </w:pPr>
            <w:r w:rsidRPr="008A10EE">
              <w:rPr>
                <w:rFonts w:cs="Times New Roman"/>
              </w:rPr>
              <w:t>Bagaimana status programmernya?</w:t>
            </w:r>
          </w:p>
        </w:tc>
        <w:tc>
          <w:tcPr>
            <w:tcW w:w="2788" w:type="dxa"/>
          </w:tcPr>
          <w:p w14:paraId="3F8FF90B" w14:textId="4078D0CD" w:rsidR="00863499" w:rsidRPr="008A10EE" w:rsidRDefault="00863499" w:rsidP="00F310CD">
            <w:pPr>
              <w:jc w:val="both"/>
              <w:rPr>
                <w:rFonts w:cs="Times New Roman"/>
              </w:rPr>
            </w:pPr>
            <w:r w:rsidRPr="008A10EE">
              <w:rPr>
                <w:rFonts w:cs="Times New Roman"/>
              </w:rPr>
              <w:t>Pegawai swasta</w:t>
            </w:r>
          </w:p>
        </w:tc>
      </w:tr>
      <w:tr w:rsidR="00863499" w:rsidRPr="008A10EE" w14:paraId="7559DDBA" w14:textId="77777777" w:rsidTr="004F36FD">
        <w:tc>
          <w:tcPr>
            <w:tcW w:w="2787" w:type="dxa"/>
          </w:tcPr>
          <w:p w14:paraId="166712E0" w14:textId="7CC76D56" w:rsidR="00863499" w:rsidRPr="008A10EE" w:rsidRDefault="00863499" w:rsidP="00F310CD">
            <w:pPr>
              <w:jc w:val="both"/>
              <w:rPr>
                <w:rFonts w:cs="Times New Roman"/>
              </w:rPr>
            </w:pPr>
            <w:r w:rsidRPr="008A10EE">
              <w:rPr>
                <w:rFonts w:cs="Times New Roman"/>
              </w:rPr>
              <w:t>Berapa jumlah system analysis yang ada?</w:t>
            </w:r>
          </w:p>
        </w:tc>
        <w:tc>
          <w:tcPr>
            <w:tcW w:w="2788" w:type="dxa"/>
          </w:tcPr>
          <w:p w14:paraId="0B4BC88F" w14:textId="72147BBC" w:rsidR="00863499" w:rsidRPr="008A10EE" w:rsidRDefault="00863499" w:rsidP="00F310CD">
            <w:pPr>
              <w:jc w:val="both"/>
              <w:rPr>
                <w:rFonts w:cs="Times New Roman"/>
              </w:rPr>
            </w:pPr>
            <w:r w:rsidRPr="008A10EE">
              <w:rPr>
                <w:rFonts w:cs="Times New Roman"/>
              </w:rPr>
              <w:t>System Analyst dilakukan Pak Kris selaku manager.</w:t>
            </w:r>
          </w:p>
        </w:tc>
      </w:tr>
      <w:tr w:rsidR="00863499" w:rsidRPr="008A10EE" w14:paraId="56767158" w14:textId="77777777" w:rsidTr="004F36FD">
        <w:tc>
          <w:tcPr>
            <w:tcW w:w="2787" w:type="dxa"/>
          </w:tcPr>
          <w:p w14:paraId="210BFFC6" w14:textId="6FA88B8F" w:rsidR="00863499" w:rsidRPr="008A10EE" w:rsidRDefault="00863499" w:rsidP="00F310CD">
            <w:pPr>
              <w:jc w:val="both"/>
              <w:rPr>
                <w:rFonts w:cs="Times New Roman"/>
              </w:rPr>
            </w:pPr>
            <w:r w:rsidRPr="008A10EE">
              <w:rPr>
                <w:rFonts w:cs="Times New Roman"/>
              </w:rPr>
              <w:t>Bagaimana status system analysis ?</w:t>
            </w:r>
          </w:p>
        </w:tc>
        <w:tc>
          <w:tcPr>
            <w:tcW w:w="2788" w:type="dxa"/>
          </w:tcPr>
          <w:p w14:paraId="64601E47" w14:textId="49A74A4B" w:rsidR="00863499" w:rsidRPr="008A10EE" w:rsidRDefault="00863499" w:rsidP="00F310CD">
            <w:pPr>
              <w:jc w:val="both"/>
              <w:rPr>
                <w:rFonts w:cs="Times New Roman"/>
              </w:rPr>
            </w:pPr>
            <w:r w:rsidRPr="008A10EE">
              <w:rPr>
                <w:rFonts w:cs="Times New Roman"/>
              </w:rPr>
              <w:t>Pegawai swasta</w:t>
            </w:r>
          </w:p>
        </w:tc>
      </w:tr>
      <w:tr w:rsidR="00863499" w:rsidRPr="008A10EE" w14:paraId="05988593" w14:textId="77777777" w:rsidTr="004F36FD">
        <w:tc>
          <w:tcPr>
            <w:tcW w:w="2787" w:type="dxa"/>
          </w:tcPr>
          <w:p w14:paraId="58E9A7D4" w14:textId="14368652" w:rsidR="00863499" w:rsidRPr="008A10EE" w:rsidRDefault="00863499" w:rsidP="00F310CD">
            <w:pPr>
              <w:jc w:val="both"/>
              <w:rPr>
                <w:rFonts w:cs="Times New Roman"/>
              </w:rPr>
            </w:pPr>
            <w:r w:rsidRPr="008A10EE">
              <w:rPr>
                <w:rFonts w:cs="Times New Roman"/>
              </w:rPr>
              <w:t>Berapa jumlah staff infrastruktur jaringan?</w:t>
            </w:r>
          </w:p>
        </w:tc>
        <w:tc>
          <w:tcPr>
            <w:tcW w:w="2788" w:type="dxa"/>
          </w:tcPr>
          <w:p w14:paraId="16D85DF0" w14:textId="36A5B324" w:rsidR="00863499" w:rsidRPr="008A10EE" w:rsidRDefault="00863499" w:rsidP="00F310CD">
            <w:pPr>
              <w:jc w:val="both"/>
              <w:rPr>
                <w:rFonts w:cs="Times New Roman"/>
              </w:rPr>
            </w:pPr>
            <w:r w:rsidRPr="008A10EE">
              <w:rPr>
                <w:rFonts w:cs="Times New Roman"/>
              </w:rPr>
              <w:t>Team IT semua 6 orang.</w:t>
            </w:r>
          </w:p>
        </w:tc>
      </w:tr>
      <w:tr w:rsidR="00863499" w:rsidRPr="008A10EE" w14:paraId="7379B4C9" w14:textId="77777777" w:rsidTr="004F36FD">
        <w:tc>
          <w:tcPr>
            <w:tcW w:w="2787" w:type="dxa"/>
          </w:tcPr>
          <w:p w14:paraId="11CAB92B" w14:textId="0D5AB250" w:rsidR="00863499" w:rsidRPr="008A10EE" w:rsidRDefault="00863499" w:rsidP="00F310CD">
            <w:pPr>
              <w:jc w:val="both"/>
              <w:rPr>
                <w:rFonts w:cs="Times New Roman"/>
              </w:rPr>
            </w:pPr>
            <w:r w:rsidRPr="008A10EE">
              <w:rPr>
                <w:rFonts w:cs="Times New Roman"/>
              </w:rPr>
              <w:t>Berapa total staff TI?</w:t>
            </w:r>
          </w:p>
        </w:tc>
        <w:tc>
          <w:tcPr>
            <w:tcW w:w="2788" w:type="dxa"/>
          </w:tcPr>
          <w:p w14:paraId="292E6231" w14:textId="065CF586" w:rsidR="00863499" w:rsidRPr="008A10EE" w:rsidRDefault="00863499" w:rsidP="00F310CD">
            <w:pPr>
              <w:jc w:val="both"/>
              <w:rPr>
                <w:rFonts w:cs="Times New Roman"/>
              </w:rPr>
            </w:pPr>
            <w:r w:rsidRPr="008A10EE">
              <w:rPr>
                <w:rFonts w:cs="Times New Roman"/>
              </w:rPr>
              <w:t>6 orang</w:t>
            </w:r>
          </w:p>
        </w:tc>
      </w:tr>
      <w:tr w:rsidR="00863499" w:rsidRPr="008A10EE" w14:paraId="0E25D217" w14:textId="77777777" w:rsidTr="004F36FD">
        <w:tc>
          <w:tcPr>
            <w:tcW w:w="2787" w:type="dxa"/>
          </w:tcPr>
          <w:p w14:paraId="7116DAC3" w14:textId="107D09D7" w:rsidR="00863499" w:rsidRPr="008A10EE" w:rsidRDefault="00863499" w:rsidP="00F310CD">
            <w:pPr>
              <w:jc w:val="both"/>
              <w:rPr>
                <w:rFonts w:cs="Times New Roman"/>
              </w:rPr>
            </w:pPr>
            <w:r w:rsidRPr="008A10EE">
              <w:rPr>
                <w:rFonts w:cs="Times New Roman"/>
              </w:rPr>
              <w:lastRenderedPageBreak/>
              <w:t>Bagaimana kapasitas pegawai untuk melakukan implementasi peragkat lunak?</w:t>
            </w:r>
          </w:p>
        </w:tc>
        <w:tc>
          <w:tcPr>
            <w:tcW w:w="2788" w:type="dxa"/>
          </w:tcPr>
          <w:p w14:paraId="14D36DBE" w14:textId="224BF18E" w:rsidR="00863499" w:rsidRPr="008A10EE" w:rsidRDefault="00863499" w:rsidP="00F310CD">
            <w:pPr>
              <w:jc w:val="both"/>
              <w:rPr>
                <w:rFonts w:cs="Times New Roman"/>
              </w:rPr>
            </w:pPr>
            <w:r w:rsidRPr="008A10EE">
              <w:rPr>
                <w:rFonts w:cs="Times New Roman"/>
              </w:rPr>
              <w:t>Cukup</w:t>
            </w:r>
          </w:p>
        </w:tc>
      </w:tr>
      <w:tr w:rsidR="00863499" w:rsidRPr="008A10EE" w14:paraId="6CCAB431" w14:textId="77777777" w:rsidTr="004F36FD">
        <w:tc>
          <w:tcPr>
            <w:tcW w:w="2787" w:type="dxa"/>
          </w:tcPr>
          <w:p w14:paraId="26C1C9CE" w14:textId="4E8423B6" w:rsidR="00863499" w:rsidRPr="008A10EE" w:rsidRDefault="00863499" w:rsidP="00F310CD">
            <w:pPr>
              <w:jc w:val="both"/>
              <w:rPr>
                <w:rFonts w:cs="Times New Roman"/>
              </w:rPr>
            </w:pPr>
            <w:r w:rsidRPr="008A10EE">
              <w:rPr>
                <w:rFonts w:cs="Times New Roman"/>
              </w:rPr>
              <w:t>Apakah pengetahuan dan skill yang dimiliki UBAYA telah mumpuni?</w:t>
            </w:r>
          </w:p>
        </w:tc>
        <w:tc>
          <w:tcPr>
            <w:tcW w:w="2788" w:type="dxa"/>
          </w:tcPr>
          <w:p w14:paraId="7367B654" w14:textId="5C3F19E5" w:rsidR="00863499" w:rsidRPr="008A10EE" w:rsidRDefault="00863499" w:rsidP="00F310CD">
            <w:pPr>
              <w:jc w:val="both"/>
              <w:rPr>
                <w:rFonts w:cs="Times New Roman"/>
              </w:rPr>
            </w:pPr>
            <w:r w:rsidRPr="008A10EE">
              <w:rPr>
                <w:rFonts w:cs="Times New Roman"/>
              </w:rPr>
              <w:t>Mumpuni, karena enam orang itu akan dimaksimalkan pengetahuannya dan kinerjanya.</w:t>
            </w:r>
          </w:p>
        </w:tc>
      </w:tr>
      <w:tr w:rsidR="00863499" w:rsidRPr="008A10EE" w14:paraId="116F97ED" w14:textId="77777777" w:rsidTr="004F36FD">
        <w:tc>
          <w:tcPr>
            <w:tcW w:w="2787" w:type="dxa"/>
          </w:tcPr>
          <w:p w14:paraId="41F51447" w14:textId="3BBC564C" w:rsidR="00863499" w:rsidRPr="008A10EE" w:rsidRDefault="00863499" w:rsidP="00F310CD">
            <w:pPr>
              <w:jc w:val="both"/>
              <w:rPr>
                <w:rFonts w:cs="Times New Roman"/>
              </w:rPr>
            </w:pPr>
            <w:r w:rsidRPr="008A10EE">
              <w:rPr>
                <w:rFonts w:cs="Times New Roman"/>
              </w:rPr>
              <w:t>Pernahkah UBAYA melakukan training untuk staff yang akan mengimplementasi software?</w:t>
            </w:r>
          </w:p>
        </w:tc>
        <w:tc>
          <w:tcPr>
            <w:tcW w:w="2788" w:type="dxa"/>
          </w:tcPr>
          <w:p w14:paraId="7217ADB3" w14:textId="599485E9" w:rsidR="00863499" w:rsidRPr="008A10EE" w:rsidRDefault="00863499" w:rsidP="00F310CD">
            <w:pPr>
              <w:jc w:val="both"/>
              <w:rPr>
                <w:rFonts w:cs="Times New Roman"/>
              </w:rPr>
            </w:pPr>
            <w:r w:rsidRPr="008A10EE">
              <w:rPr>
                <w:rFonts w:cs="Times New Roman"/>
              </w:rPr>
              <w:t>Jika outsource, maka yang melakukan training adalah vendor, jika pembuatan software sendiri team IT yang melakukan.</w:t>
            </w:r>
          </w:p>
        </w:tc>
      </w:tr>
      <w:tr w:rsidR="00863499" w:rsidRPr="008A10EE" w14:paraId="3F100AD2" w14:textId="77777777" w:rsidTr="004F36FD">
        <w:tc>
          <w:tcPr>
            <w:tcW w:w="2787" w:type="dxa"/>
          </w:tcPr>
          <w:p w14:paraId="045BAC2D" w14:textId="5600DD92" w:rsidR="00863499" w:rsidRPr="008A10EE" w:rsidRDefault="00863499" w:rsidP="00F310CD">
            <w:pPr>
              <w:jc w:val="both"/>
              <w:rPr>
                <w:rFonts w:cs="Times New Roman"/>
              </w:rPr>
            </w:pPr>
            <w:r w:rsidRPr="008A10EE">
              <w:rPr>
                <w:rFonts w:cs="Times New Roman"/>
              </w:rPr>
              <w:t>Bagaimana training yang dilakukan UBAYA? Apakah sudah tepat?</w:t>
            </w:r>
          </w:p>
        </w:tc>
        <w:tc>
          <w:tcPr>
            <w:tcW w:w="2788" w:type="dxa"/>
          </w:tcPr>
          <w:p w14:paraId="4BE8DA6B" w14:textId="0C8D9C78" w:rsidR="00863499" w:rsidRPr="008A10EE" w:rsidRDefault="00863499" w:rsidP="00F310CD">
            <w:pPr>
              <w:jc w:val="both"/>
              <w:rPr>
                <w:rFonts w:cs="Times New Roman"/>
              </w:rPr>
            </w:pPr>
            <w:r w:rsidRPr="008A10EE">
              <w:rPr>
                <w:rFonts w:cs="Times New Roman"/>
              </w:rPr>
              <w:t>Ya karena menggunakan vendor SEVIMA maka terkontrol</w:t>
            </w:r>
          </w:p>
        </w:tc>
      </w:tr>
      <w:tr w:rsidR="00863499" w:rsidRPr="008A10EE" w14:paraId="2966CE20" w14:textId="77777777" w:rsidTr="004F36FD">
        <w:tc>
          <w:tcPr>
            <w:tcW w:w="2787" w:type="dxa"/>
          </w:tcPr>
          <w:p w14:paraId="39813E59" w14:textId="7B548794" w:rsidR="00863499" w:rsidRPr="008A10EE" w:rsidRDefault="00863499" w:rsidP="00F310CD">
            <w:pPr>
              <w:jc w:val="both"/>
              <w:rPr>
                <w:rFonts w:cs="Times New Roman"/>
              </w:rPr>
            </w:pPr>
            <w:r w:rsidRPr="008A10EE">
              <w:rPr>
                <w:rFonts w:cs="Times New Roman"/>
              </w:rPr>
              <w:t>Bagaimana readiness pengguna terhadap sistem?</w:t>
            </w:r>
          </w:p>
        </w:tc>
        <w:tc>
          <w:tcPr>
            <w:tcW w:w="2788" w:type="dxa"/>
          </w:tcPr>
          <w:p w14:paraId="2E41B26D" w14:textId="2145A1AC" w:rsidR="00863499" w:rsidRPr="008A10EE" w:rsidRDefault="00863499" w:rsidP="00F310CD">
            <w:pPr>
              <w:jc w:val="both"/>
              <w:rPr>
                <w:rFonts w:cs="Times New Roman"/>
              </w:rPr>
            </w:pPr>
            <w:r w:rsidRPr="008A10EE">
              <w:rPr>
                <w:rFonts w:cs="Times New Roman"/>
              </w:rPr>
              <w:t>Sekarang jauh lebih siap daripada sebelumnya, yang ada penolakan.</w:t>
            </w:r>
          </w:p>
        </w:tc>
      </w:tr>
      <w:tr w:rsidR="00863499" w:rsidRPr="008A10EE" w14:paraId="7213380E" w14:textId="77777777" w:rsidTr="004F36FD">
        <w:tc>
          <w:tcPr>
            <w:tcW w:w="2787" w:type="dxa"/>
          </w:tcPr>
          <w:p w14:paraId="4389051F" w14:textId="6131FDA4" w:rsidR="00863499" w:rsidRPr="008A10EE" w:rsidRDefault="00863499" w:rsidP="00F310CD">
            <w:pPr>
              <w:jc w:val="both"/>
              <w:rPr>
                <w:rFonts w:cs="Times New Roman"/>
              </w:rPr>
            </w:pPr>
            <w:r w:rsidRPr="008A10EE">
              <w:rPr>
                <w:rFonts w:cs="Times New Roman"/>
              </w:rPr>
              <w:t>Bagaimana dokumentasi training perangkat lunak UBAYA?</w:t>
            </w:r>
          </w:p>
        </w:tc>
        <w:tc>
          <w:tcPr>
            <w:tcW w:w="2788" w:type="dxa"/>
          </w:tcPr>
          <w:p w14:paraId="7A964648" w14:textId="23FB2179" w:rsidR="00863499" w:rsidRPr="008A10EE" w:rsidRDefault="00863499" w:rsidP="00F310CD">
            <w:pPr>
              <w:jc w:val="both"/>
              <w:rPr>
                <w:rFonts w:cs="Times New Roman"/>
              </w:rPr>
            </w:pPr>
            <w:r w:rsidRPr="008A10EE">
              <w:rPr>
                <w:rFonts w:cs="Times New Roman"/>
              </w:rPr>
              <w:t>Ada dokumentasinya tetapi tidak boleh dishare, atau diperlihatkan.</w:t>
            </w:r>
          </w:p>
        </w:tc>
      </w:tr>
      <w:tr w:rsidR="00863499" w:rsidRPr="008A10EE" w14:paraId="68F0B67E" w14:textId="77777777" w:rsidTr="004F36FD">
        <w:tc>
          <w:tcPr>
            <w:tcW w:w="2787" w:type="dxa"/>
          </w:tcPr>
          <w:p w14:paraId="1FB84FA3" w14:textId="09500B08" w:rsidR="00863499" w:rsidRPr="008A10EE" w:rsidRDefault="00863499" w:rsidP="00F310CD">
            <w:pPr>
              <w:jc w:val="both"/>
              <w:rPr>
                <w:rFonts w:cs="Times New Roman"/>
              </w:rPr>
            </w:pPr>
            <w:r w:rsidRPr="008A10EE">
              <w:rPr>
                <w:rFonts w:cs="Times New Roman"/>
              </w:rPr>
              <w:t>Apakah UBAYA menyediakan call center atau media lain untuk membantu user perangkat lunak?</w:t>
            </w:r>
          </w:p>
        </w:tc>
        <w:tc>
          <w:tcPr>
            <w:tcW w:w="2788" w:type="dxa"/>
          </w:tcPr>
          <w:p w14:paraId="7CD3EB24" w14:textId="09A7164D" w:rsidR="00863499" w:rsidRPr="008A10EE" w:rsidRDefault="00863499" w:rsidP="00F310CD">
            <w:pPr>
              <w:jc w:val="both"/>
              <w:rPr>
                <w:rFonts w:cs="Times New Roman"/>
              </w:rPr>
            </w:pPr>
            <w:r w:rsidRPr="008A10EE">
              <w:rPr>
                <w:rFonts w:cs="Times New Roman"/>
              </w:rPr>
              <w:t>Terdapat help desk pada Gedung perpustakaan lantai satu dan call center bidang IT di perpustakaan lantai 6.</w:t>
            </w:r>
          </w:p>
        </w:tc>
      </w:tr>
      <w:tr w:rsidR="00863499" w:rsidRPr="008A10EE" w14:paraId="305FF804" w14:textId="77777777" w:rsidTr="004F36FD">
        <w:tc>
          <w:tcPr>
            <w:tcW w:w="2787" w:type="dxa"/>
          </w:tcPr>
          <w:p w14:paraId="19C3EC3F" w14:textId="40B4DFC3" w:rsidR="00863499" w:rsidRPr="008A10EE" w:rsidRDefault="00863499" w:rsidP="00F310CD">
            <w:pPr>
              <w:jc w:val="both"/>
              <w:rPr>
                <w:rFonts w:cs="Times New Roman"/>
              </w:rPr>
            </w:pPr>
            <w:r w:rsidRPr="008A10EE">
              <w:rPr>
                <w:rFonts w:cs="Times New Roman"/>
              </w:rPr>
              <w:t>Bagaimana respon dari help desk yang ada? (Kecepatan menjawab, keakuratan jawaban)</w:t>
            </w:r>
          </w:p>
        </w:tc>
        <w:tc>
          <w:tcPr>
            <w:tcW w:w="2788" w:type="dxa"/>
          </w:tcPr>
          <w:p w14:paraId="0C4AE5D6" w14:textId="134B36CB" w:rsidR="00863499" w:rsidRPr="008A10EE" w:rsidRDefault="00863499" w:rsidP="00F310CD">
            <w:pPr>
              <w:jc w:val="both"/>
              <w:rPr>
                <w:rFonts w:cs="Times New Roman"/>
              </w:rPr>
            </w:pPr>
            <w:r w:rsidRPr="008A10EE">
              <w:rPr>
                <w:rFonts w:cs="Times New Roman"/>
              </w:rPr>
              <w:t xml:space="preserve">Pertanyaan ditampung, karena terkadang team ada yang tidak mengerti teknis, sekarang di UBAYA ada pelaporan online, nanti user meng-inputkan masalahnya, penanganan biasanya dilakukan 5 hari, jika </w:t>
            </w:r>
            <w:r w:rsidRPr="008A10EE">
              <w:rPr>
                <w:rFonts w:cs="Times New Roman"/>
              </w:rPr>
              <w:lastRenderedPageBreak/>
              <w:t>masalah software, tergantung keluasan softwarenya.</w:t>
            </w:r>
          </w:p>
        </w:tc>
      </w:tr>
      <w:tr w:rsidR="00863499" w:rsidRPr="008A10EE" w14:paraId="2C548A27" w14:textId="77777777" w:rsidTr="004F36FD">
        <w:tc>
          <w:tcPr>
            <w:tcW w:w="2787" w:type="dxa"/>
          </w:tcPr>
          <w:p w14:paraId="60EBAD07" w14:textId="347F8BB8" w:rsidR="00863499" w:rsidRPr="008A10EE" w:rsidRDefault="00863499" w:rsidP="00F310CD">
            <w:pPr>
              <w:jc w:val="both"/>
              <w:rPr>
                <w:rFonts w:cs="Times New Roman"/>
              </w:rPr>
            </w:pPr>
            <w:r w:rsidRPr="008A10EE">
              <w:rPr>
                <w:rFonts w:cs="Times New Roman"/>
              </w:rPr>
              <w:lastRenderedPageBreak/>
              <w:t>Adakah dokumentasi untuk membantu implementasi software?</w:t>
            </w:r>
          </w:p>
        </w:tc>
        <w:tc>
          <w:tcPr>
            <w:tcW w:w="2788" w:type="dxa"/>
          </w:tcPr>
          <w:p w14:paraId="4C59CE84" w14:textId="3F631857" w:rsidR="00863499" w:rsidRPr="008A10EE" w:rsidRDefault="00863499" w:rsidP="00F310CD">
            <w:pPr>
              <w:jc w:val="both"/>
              <w:rPr>
                <w:rFonts w:cs="Times New Roman"/>
              </w:rPr>
            </w:pPr>
            <w:r w:rsidRPr="008A10EE">
              <w:rPr>
                <w:rFonts w:cs="Times New Roman"/>
              </w:rPr>
              <w:t>Untuk software tidak ada, guide book hanya untuk hardware.</w:t>
            </w:r>
          </w:p>
        </w:tc>
      </w:tr>
      <w:tr w:rsidR="00863499" w:rsidRPr="008A10EE" w14:paraId="74777F52" w14:textId="77777777" w:rsidTr="004F36FD">
        <w:tc>
          <w:tcPr>
            <w:tcW w:w="2787" w:type="dxa"/>
          </w:tcPr>
          <w:p w14:paraId="1FFB49CA" w14:textId="7DFC991C" w:rsidR="00863499" w:rsidRPr="008A10EE" w:rsidRDefault="00863499" w:rsidP="00F310CD">
            <w:pPr>
              <w:jc w:val="both"/>
              <w:rPr>
                <w:rFonts w:cs="Times New Roman"/>
              </w:rPr>
            </w:pPr>
            <w:r w:rsidRPr="008A10EE">
              <w:rPr>
                <w:rFonts w:cs="Times New Roman"/>
              </w:rPr>
              <w:t>Bagaimana mitigasi troubleshooting?</w:t>
            </w:r>
          </w:p>
        </w:tc>
        <w:tc>
          <w:tcPr>
            <w:tcW w:w="2788" w:type="dxa"/>
          </w:tcPr>
          <w:p w14:paraId="064A8907" w14:textId="36858CE7" w:rsidR="00863499" w:rsidRPr="008A10EE" w:rsidRDefault="00863499" w:rsidP="00F310CD">
            <w:pPr>
              <w:jc w:val="both"/>
              <w:rPr>
                <w:rFonts w:cs="Times New Roman"/>
              </w:rPr>
            </w:pPr>
            <w:r w:rsidRPr="008A10EE">
              <w:rPr>
                <w:rFonts w:cs="Times New Roman"/>
              </w:rPr>
              <w:t>Yang pernah terjadi hanya gangguan hardware</w:t>
            </w:r>
          </w:p>
        </w:tc>
      </w:tr>
      <w:tr w:rsidR="00863499" w:rsidRPr="008A10EE" w14:paraId="74FCA69B" w14:textId="77777777" w:rsidTr="004F36FD">
        <w:tc>
          <w:tcPr>
            <w:tcW w:w="2787" w:type="dxa"/>
          </w:tcPr>
          <w:p w14:paraId="74C73AE1" w14:textId="0ED8B460" w:rsidR="00863499" w:rsidRPr="008A10EE" w:rsidRDefault="00863499" w:rsidP="00F310CD">
            <w:pPr>
              <w:jc w:val="both"/>
              <w:rPr>
                <w:rFonts w:cs="Times New Roman"/>
              </w:rPr>
            </w:pPr>
            <w:r w:rsidRPr="008A10EE">
              <w:rPr>
                <w:rFonts w:cs="Times New Roman"/>
              </w:rPr>
              <w:t>Bagaimana mengatasi troubleshooting tersebut?</w:t>
            </w:r>
          </w:p>
        </w:tc>
        <w:tc>
          <w:tcPr>
            <w:tcW w:w="2788" w:type="dxa"/>
          </w:tcPr>
          <w:p w14:paraId="1A2ABF61" w14:textId="3E48BD95" w:rsidR="00863499" w:rsidRPr="008A10EE" w:rsidRDefault="00863499" w:rsidP="00F310CD">
            <w:pPr>
              <w:jc w:val="both"/>
              <w:rPr>
                <w:rFonts w:cs="Times New Roman"/>
              </w:rPr>
            </w:pPr>
            <w:r w:rsidRPr="008A10EE">
              <w:rPr>
                <w:rFonts w:cs="Times New Roman"/>
              </w:rPr>
              <w:t>Dilakukan dengan arahan manager IT</w:t>
            </w:r>
          </w:p>
        </w:tc>
      </w:tr>
      <w:tr w:rsidR="00863499" w:rsidRPr="008A10EE" w14:paraId="00603B90" w14:textId="77777777" w:rsidTr="004F36FD">
        <w:tc>
          <w:tcPr>
            <w:tcW w:w="2787" w:type="dxa"/>
          </w:tcPr>
          <w:p w14:paraId="0A38200F" w14:textId="7BC1085C" w:rsidR="00863499" w:rsidRPr="008A10EE" w:rsidRDefault="00863499" w:rsidP="00F310CD">
            <w:pPr>
              <w:jc w:val="both"/>
              <w:rPr>
                <w:rFonts w:cs="Times New Roman"/>
              </w:rPr>
            </w:pPr>
            <w:r w:rsidRPr="008A10EE">
              <w:rPr>
                <w:rFonts w:cs="Times New Roman"/>
              </w:rPr>
              <w:t>Apakah dalam mengatasi troubleshooting memerlukan keterlibatan vendor?</w:t>
            </w:r>
          </w:p>
        </w:tc>
        <w:tc>
          <w:tcPr>
            <w:tcW w:w="2788" w:type="dxa"/>
          </w:tcPr>
          <w:p w14:paraId="2632A7E8" w14:textId="0BA83540" w:rsidR="00863499" w:rsidRPr="008A10EE" w:rsidRDefault="00863499" w:rsidP="00F310CD">
            <w:pPr>
              <w:jc w:val="both"/>
              <w:rPr>
                <w:rFonts w:cs="Times New Roman"/>
              </w:rPr>
            </w:pPr>
            <w:r w:rsidRPr="008A10EE">
              <w:rPr>
                <w:rFonts w:cs="Times New Roman"/>
              </w:rPr>
              <w:t>Dilakukan sendiri oleh team IT</w:t>
            </w:r>
          </w:p>
        </w:tc>
      </w:tr>
      <w:tr w:rsidR="00863499" w:rsidRPr="008A10EE" w14:paraId="708D9D02" w14:textId="77777777" w:rsidTr="004F36FD">
        <w:tc>
          <w:tcPr>
            <w:tcW w:w="2787" w:type="dxa"/>
          </w:tcPr>
          <w:p w14:paraId="70681E03" w14:textId="1D3C88D9" w:rsidR="00863499" w:rsidRPr="008A10EE" w:rsidRDefault="00863499" w:rsidP="00F310CD">
            <w:pPr>
              <w:jc w:val="both"/>
              <w:rPr>
                <w:rFonts w:cs="Times New Roman"/>
              </w:rPr>
            </w:pPr>
            <w:r w:rsidRPr="008A10EE">
              <w:rPr>
                <w:rFonts w:cs="Times New Roman"/>
              </w:rPr>
              <w:t>Apakah hasil testing telah memeunhi kebutuhan bisnis?</w:t>
            </w:r>
          </w:p>
        </w:tc>
        <w:tc>
          <w:tcPr>
            <w:tcW w:w="2788" w:type="dxa"/>
          </w:tcPr>
          <w:p w14:paraId="65545D56" w14:textId="2B627C47" w:rsidR="00863499" w:rsidRPr="008A10EE" w:rsidRDefault="00863499" w:rsidP="00F310CD">
            <w:pPr>
              <w:jc w:val="both"/>
              <w:rPr>
                <w:rFonts w:cs="Times New Roman"/>
              </w:rPr>
            </w:pPr>
            <w:r w:rsidRPr="008A10EE">
              <w:rPr>
                <w:rFonts w:cs="Times New Roman"/>
              </w:rPr>
              <w:t>Iya, jika tidak maka akan dikembangkan lagi dan tidak akan digunakan sekarang</w:t>
            </w:r>
          </w:p>
        </w:tc>
      </w:tr>
      <w:tr w:rsidR="00863499" w:rsidRPr="008A10EE" w14:paraId="71B12538" w14:textId="77777777" w:rsidTr="004F36FD">
        <w:tc>
          <w:tcPr>
            <w:tcW w:w="2787" w:type="dxa"/>
          </w:tcPr>
          <w:p w14:paraId="3DB12D23" w14:textId="0BEA5755" w:rsidR="00863499" w:rsidRPr="008A10EE" w:rsidRDefault="00863499" w:rsidP="00F310CD">
            <w:pPr>
              <w:jc w:val="both"/>
              <w:rPr>
                <w:rFonts w:cs="Times New Roman"/>
              </w:rPr>
            </w:pPr>
            <w:r w:rsidRPr="008A10EE">
              <w:rPr>
                <w:rFonts w:cs="Times New Roman"/>
              </w:rPr>
              <w:t>Berapa kali dalam setahun melakukan maintenance?</w:t>
            </w:r>
          </w:p>
        </w:tc>
        <w:tc>
          <w:tcPr>
            <w:tcW w:w="2788" w:type="dxa"/>
          </w:tcPr>
          <w:p w14:paraId="511D7227" w14:textId="2D1C3A36" w:rsidR="00863499" w:rsidRPr="008A10EE" w:rsidRDefault="00863499" w:rsidP="00F310CD">
            <w:pPr>
              <w:jc w:val="both"/>
              <w:rPr>
                <w:rFonts w:cs="Times New Roman"/>
              </w:rPr>
            </w:pPr>
            <w:r w:rsidRPr="008A10EE">
              <w:rPr>
                <w:rFonts w:cs="Times New Roman"/>
              </w:rPr>
              <w:t>Tergantug, misal server untuk OS menunggu dari providernya</w:t>
            </w:r>
          </w:p>
        </w:tc>
      </w:tr>
      <w:tr w:rsidR="00863499" w:rsidRPr="008A10EE" w14:paraId="63AF7C0B" w14:textId="77777777" w:rsidTr="004F36FD">
        <w:tc>
          <w:tcPr>
            <w:tcW w:w="2787" w:type="dxa"/>
          </w:tcPr>
          <w:p w14:paraId="72C70D65" w14:textId="22976A81" w:rsidR="00863499" w:rsidRPr="008A10EE" w:rsidRDefault="00863499" w:rsidP="00F310CD">
            <w:pPr>
              <w:jc w:val="both"/>
              <w:rPr>
                <w:rFonts w:cs="Times New Roman"/>
              </w:rPr>
            </w:pPr>
            <w:r w:rsidRPr="008A10EE">
              <w:rPr>
                <w:rFonts w:cs="Times New Roman"/>
              </w:rPr>
              <w:t>Apa saja bentuk maintenance perangkat lunak UBAYA?</w:t>
            </w:r>
          </w:p>
        </w:tc>
        <w:tc>
          <w:tcPr>
            <w:tcW w:w="2788" w:type="dxa"/>
          </w:tcPr>
          <w:p w14:paraId="5959C38A" w14:textId="08DAD8C8" w:rsidR="00863499" w:rsidRPr="008A10EE" w:rsidRDefault="00863499" w:rsidP="00F310CD">
            <w:pPr>
              <w:jc w:val="both"/>
              <w:rPr>
                <w:rFonts w:cs="Times New Roman"/>
              </w:rPr>
            </w:pPr>
            <w:r w:rsidRPr="008A10EE">
              <w:rPr>
                <w:rFonts w:cs="Times New Roman"/>
              </w:rPr>
              <w:t>LTS (long term service)</w:t>
            </w:r>
          </w:p>
        </w:tc>
      </w:tr>
      <w:tr w:rsidR="00863499" w:rsidRPr="008A10EE" w14:paraId="35B78969" w14:textId="77777777" w:rsidTr="004F36FD">
        <w:tc>
          <w:tcPr>
            <w:tcW w:w="2787" w:type="dxa"/>
          </w:tcPr>
          <w:p w14:paraId="68F35E60" w14:textId="50813E3A" w:rsidR="00863499" w:rsidRPr="008A10EE" w:rsidRDefault="00863499" w:rsidP="00F310CD">
            <w:pPr>
              <w:jc w:val="both"/>
              <w:rPr>
                <w:rFonts w:cs="Times New Roman"/>
              </w:rPr>
            </w:pPr>
            <w:r w:rsidRPr="008A10EE">
              <w:rPr>
                <w:rFonts w:cs="Times New Roman"/>
              </w:rPr>
              <w:t>Bagaimana melakukan control preangkat lunak?</w:t>
            </w:r>
          </w:p>
        </w:tc>
        <w:tc>
          <w:tcPr>
            <w:tcW w:w="2788" w:type="dxa"/>
          </w:tcPr>
          <w:p w14:paraId="5B786B41" w14:textId="31AADC73" w:rsidR="00863499" w:rsidRPr="008A10EE" w:rsidRDefault="00863499" w:rsidP="00F310CD">
            <w:pPr>
              <w:jc w:val="both"/>
              <w:rPr>
                <w:rFonts w:cs="Times New Roman"/>
              </w:rPr>
            </w:pPr>
            <w:r w:rsidRPr="008A10EE">
              <w:rPr>
                <w:rFonts w:cs="Times New Roman"/>
              </w:rPr>
              <w:t>Ada control yang dilakukan</w:t>
            </w:r>
          </w:p>
        </w:tc>
      </w:tr>
      <w:tr w:rsidR="00863499" w:rsidRPr="008A10EE" w14:paraId="467A3BA3" w14:textId="77777777" w:rsidTr="004F36FD">
        <w:tc>
          <w:tcPr>
            <w:tcW w:w="2787" w:type="dxa"/>
          </w:tcPr>
          <w:p w14:paraId="31C79404" w14:textId="43198669" w:rsidR="00863499" w:rsidRPr="008A10EE" w:rsidRDefault="00863499" w:rsidP="00F310CD">
            <w:pPr>
              <w:jc w:val="both"/>
              <w:rPr>
                <w:rFonts w:cs="Times New Roman"/>
              </w:rPr>
            </w:pPr>
            <w:r w:rsidRPr="008A10EE">
              <w:rPr>
                <w:rFonts w:cs="Times New Roman"/>
              </w:rPr>
              <w:t>Bagaimana kapasitas dari pengguna dari waktu ke waktu?</w:t>
            </w:r>
          </w:p>
        </w:tc>
        <w:tc>
          <w:tcPr>
            <w:tcW w:w="2788" w:type="dxa"/>
          </w:tcPr>
          <w:p w14:paraId="50862D07" w14:textId="53316963" w:rsidR="00863499" w:rsidRPr="008A10EE" w:rsidRDefault="00863499" w:rsidP="00F310CD">
            <w:pPr>
              <w:jc w:val="both"/>
              <w:rPr>
                <w:rFonts w:cs="Times New Roman"/>
              </w:rPr>
            </w:pPr>
            <w:r w:rsidRPr="008A10EE">
              <w:rPr>
                <w:rFonts w:cs="Times New Roman"/>
              </w:rPr>
              <w:t>Terpenuhi</w:t>
            </w:r>
          </w:p>
        </w:tc>
      </w:tr>
      <w:tr w:rsidR="00863499" w:rsidRPr="008A10EE" w14:paraId="27A481FD" w14:textId="77777777" w:rsidTr="004F36FD">
        <w:tc>
          <w:tcPr>
            <w:tcW w:w="2787" w:type="dxa"/>
          </w:tcPr>
          <w:p w14:paraId="6797E3C7" w14:textId="4443AA83" w:rsidR="00863499" w:rsidRPr="008A10EE" w:rsidRDefault="00863499" w:rsidP="00F310CD">
            <w:pPr>
              <w:jc w:val="both"/>
              <w:rPr>
                <w:rFonts w:cs="Times New Roman"/>
              </w:rPr>
            </w:pPr>
            <w:r w:rsidRPr="008A10EE">
              <w:rPr>
                <w:rFonts w:cs="Times New Roman"/>
              </w:rPr>
              <w:t>Bagaimana bentuk evaluasi perangkat lunak?</w:t>
            </w:r>
          </w:p>
        </w:tc>
        <w:tc>
          <w:tcPr>
            <w:tcW w:w="2788" w:type="dxa"/>
          </w:tcPr>
          <w:p w14:paraId="490A351D" w14:textId="1CF80D32" w:rsidR="00863499" w:rsidRPr="008A10EE" w:rsidRDefault="00863499" w:rsidP="00F310CD">
            <w:pPr>
              <w:jc w:val="both"/>
              <w:rPr>
                <w:rFonts w:cs="Times New Roman"/>
              </w:rPr>
            </w:pPr>
            <w:r w:rsidRPr="008A10EE">
              <w:rPr>
                <w:rFonts w:cs="Times New Roman"/>
              </w:rPr>
              <w:t>Ada evaluasi, biasanya dilakukan bersama pimpinan-pimpinan yang ada di UBAYA mengenai apa masalah selama menggunakan preangkat lunak tersebut, nantinya adakah perubahan atau tetap seperti itu.</w:t>
            </w:r>
          </w:p>
        </w:tc>
      </w:tr>
      <w:tr w:rsidR="00863499" w:rsidRPr="008A10EE" w14:paraId="009215FB" w14:textId="77777777" w:rsidTr="004F36FD">
        <w:tc>
          <w:tcPr>
            <w:tcW w:w="2787" w:type="dxa"/>
          </w:tcPr>
          <w:p w14:paraId="6F7314BE" w14:textId="398806AE" w:rsidR="00863499" w:rsidRPr="008A10EE" w:rsidRDefault="00863499" w:rsidP="00F310CD">
            <w:pPr>
              <w:jc w:val="both"/>
              <w:rPr>
                <w:rFonts w:cs="Times New Roman"/>
              </w:rPr>
            </w:pPr>
            <w:r w:rsidRPr="008A10EE">
              <w:rPr>
                <w:rFonts w:cs="Times New Roman"/>
              </w:rPr>
              <w:lastRenderedPageBreak/>
              <w:t>Apa saja resiko yang timbul setelah implementasi perangkat lunak?</w:t>
            </w:r>
          </w:p>
        </w:tc>
        <w:tc>
          <w:tcPr>
            <w:tcW w:w="2788" w:type="dxa"/>
          </w:tcPr>
          <w:p w14:paraId="62AEF1FA" w14:textId="77777777" w:rsidR="00863499" w:rsidRPr="008A10EE" w:rsidRDefault="00863499" w:rsidP="00F310CD">
            <w:pPr>
              <w:jc w:val="both"/>
              <w:rPr>
                <w:rFonts w:cs="Times New Roman"/>
              </w:rPr>
            </w:pPr>
            <w:r w:rsidRPr="008A10EE">
              <w:rPr>
                <w:rFonts w:cs="Times New Roman"/>
              </w:rPr>
              <w:t>Beratnya ada upgrading</w:t>
            </w:r>
          </w:p>
          <w:p w14:paraId="6C8600B9" w14:textId="77777777" w:rsidR="00863499" w:rsidRPr="008A10EE" w:rsidRDefault="00863499" w:rsidP="00F310CD">
            <w:pPr>
              <w:jc w:val="both"/>
              <w:rPr>
                <w:rFonts w:cs="Times New Roman"/>
              </w:rPr>
            </w:pPr>
            <w:r w:rsidRPr="008A10EE">
              <w:rPr>
                <w:rFonts w:cs="Times New Roman"/>
              </w:rPr>
              <w:t>1. OS</w:t>
            </w:r>
          </w:p>
          <w:p w14:paraId="2CEFA4CD" w14:textId="6BD6B18A" w:rsidR="00863499" w:rsidRPr="008A10EE" w:rsidRDefault="00863499" w:rsidP="00F310CD">
            <w:pPr>
              <w:jc w:val="both"/>
              <w:rPr>
                <w:rFonts w:cs="Times New Roman"/>
              </w:rPr>
            </w:pPr>
            <w:r w:rsidRPr="008A10EE">
              <w:rPr>
                <w:rFonts w:cs="Times New Roman"/>
              </w:rPr>
              <w:t>2. PHP karena UBAYA masih menggunakan versi 5</w:t>
            </w:r>
          </w:p>
        </w:tc>
      </w:tr>
      <w:tr w:rsidR="00863499" w:rsidRPr="008A10EE" w14:paraId="7CE29AB7" w14:textId="77777777" w:rsidTr="004F36FD">
        <w:tc>
          <w:tcPr>
            <w:tcW w:w="2787" w:type="dxa"/>
          </w:tcPr>
          <w:p w14:paraId="523B6875" w14:textId="2F6D20E4" w:rsidR="00863499" w:rsidRPr="008A10EE" w:rsidRDefault="00863499" w:rsidP="00F310CD">
            <w:pPr>
              <w:jc w:val="both"/>
              <w:rPr>
                <w:rFonts w:cs="Times New Roman"/>
              </w:rPr>
            </w:pPr>
            <w:r w:rsidRPr="008A10EE">
              <w:rPr>
                <w:rFonts w:cs="Times New Roman"/>
              </w:rPr>
              <w:t>Adakah dokumentasi evaluasi perangkat lunak?</w:t>
            </w:r>
          </w:p>
        </w:tc>
        <w:tc>
          <w:tcPr>
            <w:tcW w:w="2788" w:type="dxa"/>
          </w:tcPr>
          <w:p w14:paraId="4C232F83" w14:textId="107A2205" w:rsidR="00863499" w:rsidRPr="008A10EE" w:rsidRDefault="00863499" w:rsidP="00F310CD">
            <w:pPr>
              <w:jc w:val="both"/>
              <w:rPr>
                <w:rFonts w:cs="Times New Roman"/>
              </w:rPr>
            </w:pPr>
            <w:r w:rsidRPr="008A10EE">
              <w:rPr>
                <w:rFonts w:cs="Times New Roman"/>
              </w:rPr>
              <w:t>Ada dokumentasinya lengkap setiap setelah impelemntasi software baru.</w:t>
            </w:r>
          </w:p>
        </w:tc>
      </w:tr>
      <w:tr w:rsidR="00863499" w:rsidRPr="008A10EE" w14:paraId="10FF9CFB" w14:textId="77777777" w:rsidTr="004F36FD">
        <w:tc>
          <w:tcPr>
            <w:tcW w:w="2787" w:type="dxa"/>
          </w:tcPr>
          <w:p w14:paraId="70814384" w14:textId="64FA4DA6" w:rsidR="00863499" w:rsidRPr="008A10EE" w:rsidRDefault="00863499" w:rsidP="00F310CD">
            <w:pPr>
              <w:jc w:val="both"/>
              <w:rPr>
                <w:rFonts w:cs="Times New Roman"/>
              </w:rPr>
            </w:pPr>
            <w:r w:rsidRPr="008A10EE">
              <w:rPr>
                <w:rFonts w:cs="Times New Roman"/>
              </w:rPr>
              <w:t>Kegagalan implementasi perangkat lunak apa yang paling merugikan?</w:t>
            </w:r>
          </w:p>
        </w:tc>
        <w:tc>
          <w:tcPr>
            <w:tcW w:w="2788" w:type="dxa"/>
          </w:tcPr>
          <w:p w14:paraId="2A0806F5" w14:textId="10793644" w:rsidR="00863499" w:rsidRPr="008A10EE" w:rsidRDefault="00863499" w:rsidP="00F310CD">
            <w:pPr>
              <w:jc w:val="both"/>
              <w:rPr>
                <w:rFonts w:cs="Times New Roman"/>
              </w:rPr>
            </w:pPr>
            <w:r w:rsidRPr="008A10EE">
              <w:rPr>
                <w:rFonts w:cs="Times New Roman"/>
              </w:rPr>
              <w:t>Belum pernah terjadi, karena UBAYA selalu menyesuaikan dengan proses bisnis.</w:t>
            </w:r>
          </w:p>
        </w:tc>
      </w:tr>
      <w:tr w:rsidR="00863499" w:rsidRPr="008A10EE" w14:paraId="610E5E54" w14:textId="77777777" w:rsidTr="004F36FD">
        <w:tc>
          <w:tcPr>
            <w:tcW w:w="2787" w:type="dxa"/>
          </w:tcPr>
          <w:p w14:paraId="1CA37F31" w14:textId="5DF193F4" w:rsidR="00863499" w:rsidRPr="008A10EE" w:rsidRDefault="00863499" w:rsidP="00F310CD">
            <w:pPr>
              <w:jc w:val="both"/>
              <w:rPr>
                <w:rFonts w:cs="Times New Roman"/>
              </w:rPr>
            </w:pPr>
            <w:r w:rsidRPr="008A10EE">
              <w:rPr>
                <w:rFonts w:cs="Times New Roman"/>
              </w:rPr>
              <w:t>Mengapa implementasi itu bisa gagal?</w:t>
            </w:r>
          </w:p>
        </w:tc>
        <w:tc>
          <w:tcPr>
            <w:tcW w:w="2788" w:type="dxa"/>
          </w:tcPr>
          <w:p w14:paraId="4753486D" w14:textId="59D76709" w:rsidR="00863499" w:rsidRPr="008A10EE" w:rsidRDefault="00863499" w:rsidP="00F310CD">
            <w:pPr>
              <w:jc w:val="both"/>
              <w:rPr>
                <w:rFonts w:cs="Times New Roman"/>
              </w:rPr>
            </w:pPr>
            <w:r w:rsidRPr="008A10EE">
              <w:rPr>
                <w:rFonts w:cs="Times New Roman"/>
              </w:rPr>
              <w:t>Perencanaan yang buruk dan ketidak pahaman dengan proses bisnis.</w:t>
            </w:r>
          </w:p>
        </w:tc>
      </w:tr>
      <w:tr w:rsidR="00863499" w:rsidRPr="008A10EE" w14:paraId="320BF207" w14:textId="77777777" w:rsidTr="004F36FD">
        <w:tc>
          <w:tcPr>
            <w:tcW w:w="2787" w:type="dxa"/>
          </w:tcPr>
          <w:p w14:paraId="6972D710" w14:textId="7D0480EC" w:rsidR="00863499" w:rsidRPr="008A10EE" w:rsidRDefault="00510881" w:rsidP="00F310CD">
            <w:pPr>
              <w:jc w:val="both"/>
              <w:rPr>
                <w:rFonts w:cs="Times New Roman"/>
              </w:rPr>
            </w:pPr>
            <w:r w:rsidRPr="008A10EE">
              <w:rPr>
                <w:rFonts w:cs="Times New Roman"/>
              </w:rPr>
              <w:t>Apakah ada sistem dan hardware yang sudah tidak digunakan?</w:t>
            </w:r>
          </w:p>
        </w:tc>
        <w:tc>
          <w:tcPr>
            <w:tcW w:w="2788" w:type="dxa"/>
          </w:tcPr>
          <w:p w14:paraId="75B168BC" w14:textId="721E036D" w:rsidR="00863499" w:rsidRPr="008A10EE" w:rsidRDefault="00510881" w:rsidP="00F310CD">
            <w:pPr>
              <w:jc w:val="both"/>
              <w:rPr>
                <w:rFonts w:cs="Times New Roman"/>
              </w:rPr>
            </w:pPr>
            <w:r w:rsidRPr="008A10EE">
              <w:rPr>
                <w:rFonts w:cs="Times New Roman"/>
              </w:rPr>
              <w:t>Ada</w:t>
            </w:r>
          </w:p>
        </w:tc>
      </w:tr>
      <w:tr w:rsidR="00510881" w:rsidRPr="008A10EE" w14:paraId="6CF446C8" w14:textId="77777777" w:rsidTr="004F36FD">
        <w:tc>
          <w:tcPr>
            <w:tcW w:w="2787" w:type="dxa"/>
          </w:tcPr>
          <w:p w14:paraId="0427D265" w14:textId="783855A9" w:rsidR="00510881" w:rsidRPr="008A10EE" w:rsidRDefault="00510881" w:rsidP="00F310CD">
            <w:pPr>
              <w:jc w:val="both"/>
              <w:rPr>
                <w:rFonts w:cs="Times New Roman"/>
              </w:rPr>
            </w:pPr>
            <w:r w:rsidRPr="008A10EE">
              <w:rPr>
                <w:rFonts w:cs="Times New Roman"/>
              </w:rPr>
              <w:t>Apa sajakah sistem dan hardware yang sudah tidak digunakan tersebut?</w:t>
            </w:r>
          </w:p>
        </w:tc>
        <w:tc>
          <w:tcPr>
            <w:tcW w:w="2788" w:type="dxa"/>
          </w:tcPr>
          <w:p w14:paraId="06BF1E26" w14:textId="1BBA7E7F" w:rsidR="00510881" w:rsidRPr="008A10EE" w:rsidRDefault="00510881" w:rsidP="00F310CD">
            <w:pPr>
              <w:jc w:val="both"/>
              <w:rPr>
                <w:rFonts w:cs="Times New Roman"/>
              </w:rPr>
            </w:pPr>
            <w:r w:rsidRPr="008A10EE">
              <w:rPr>
                <w:rFonts w:cs="Times New Roman"/>
              </w:rPr>
              <w:t>Terdapat layanan yang tidak dipakai, OS lama, perangkat IT yang sudah lama seperti server dan mesin ketik</w:t>
            </w:r>
          </w:p>
        </w:tc>
      </w:tr>
      <w:tr w:rsidR="00510881" w:rsidRPr="008A10EE" w14:paraId="412A1624" w14:textId="77777777" w:rsidTr="004F36FD">
        <w:tc>
          <w:tcPr>
            <w:tcW w:w="2787" w:type="dxa"/>
          </w:tcPr>
          <w:p w14:paraId="2826D7ED" w14:textId="4548BB65" w:rsidR="00510881" w:rsidRPr="008A10EE" w:rsidRDefault="00510881" w:rsidP="00F310CD">
            <w:pPr>
              <w:jc w:val="both"/>
              <w:rPr>
                <w:rFonts w:cs="Times New Roman"/>
              </w:rPr>
            </w:pPr>
            <w:r w:rsidRPr="008A10EE">
              <w:rPr>
                <w:rFonts w:cs="Times New Roman"/>
              </w:rPr>
              <w:t>Apakahh sistem dan hardware yang tidak digunakan tetap disimpan?</w:t>
            </w:r>
          </w:p>
        </w:tc>
        <w:tc>
          <w:tcPr>
            <w:tcW w:w="2788" w:type="dxa"/>
          </w:tcPr>
          <w:p w14:paraId="75365A10" w14:textId="4F12517A" w:rsidR="00510881" w:rsidRPr="008A10EE" w:rsidRDefault="00510881" w:rsidP="00F310CD">
            <w:pPr>
              <w:jc w:val="both"/>
              <w:rPr>
                <w:rFonts w:cs="Times New Roman"/>
              </w:rPr>
            </w:pPr>
            <w:r w:rsidRPr="008A10EE">
              <w:rPr>
                <w:rFonts w:cs="Times New Roman"/>
              </w:rPr>
              <w:t>Ya, jika hardware bisa dilihat di Perpustakaan lantai 1.</w:t>
            </w:r>
          </w:p>
        </w:tc>
      </w:tr>
    </w:tbl>
    <w:p w14:paraId="0BDC020E" w14:textId="77777777" w:rsidR="00E04F41" w:rsidRPr="008A10EE" w:rsidRDefault="00E04F41" w:rsidP="001B0998">
      <w:pPr>
        <w:rPr>
          <w:rFonts w:cs="Times New Roman"/>
          <w:lang w:val="en-US"/>
        </w:rPr>
      </w:pPr>
    </w:p>
    <w:p w14:paraId="3B3BE5E6" w14:textId="78A1B388" w:rsidR="00C8119B" w:rsidRPr="008A10EE" w:rsidRDefault="00C8119B" w:rsidP="001B0998">
      <w:pPr>
        <w:contextualSpacing/>
        <w:rPr>
          <w:rFonts w:cs="Times New Roman"/>
          <w:b/>
          <w:bCs/>
          <w:lang w:val="en-US"/>
        </w:rPr>
      </w:pPr>
      <w:r w:rsidRPr="008A10EE">
        <w:rPr>
          <w:rFonts w:cs="Times New Roman"/>
          <w:b/>
          <w:bCs/>
          <w:lang w:val="en-US"/>
        </w:rPr>
        <w:t>Transkrip Wawancara Responden 23</w:t>
      </w:r>
    </w:p>
    <w:p w14:paraId="1F251046" w14:textId="628FCD27"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Airlangga Surabaya</w:t>
      </w:r>
    </w:p>
    <w:p w14:paraId="41BE4C5A" w14:textId="77777777" w:rsidR="00F310CD" w:rsidRPr="008A10EE" w:rsidRDefault="00F310CD" w:rsidP="001B0998">
      <w:pPr>
        <w:rPr>
          <w:rFonts w:cs="Times New Roman"/>
          <w:lang w:val="en-US"/>
        </w:rPr>
      </w:pPr>
    </w:p>
    <w:p w14:paraId="76CB0CDE" w14:textId="786E5693" w:rsidR="00F310CD" w:rsidRPr="008A10EE" w:rsidRDefault="00F310CD" w:rsidP="00F310CD">
      <w:pPr>
        <w:pStyle w:val="Caption"/>
        <w:keepNext/>
        <w:rPr>
          <w:rFonts w:cs="Times New Roman"/>
        </w:rPr>
      </w:pPr>
      <w:bookmarkStart w:id="1256" w:name="_Toc4847168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5</w:t>
      </w:r>
      <w:r w:rsidR="00182426">
        <w:rPr>
          <w:rFonts w:cs="Times New Roman"/>
        </w:rPr>
        <w:fldChar w:fldCharType="end"/>
      </w:r>
      <w:r w:rsidRPr="008A10EE">
        <w:rPr>
          <w:rFonts w:cs="Times New Roman"/>
        </w:rPr>
        <w:t xml:space="preserve"> Transkrip Wawancara Responden 23</w:t>
      </w:r>
      <w:bookmarkEnd w:id="1256"/>
    </w:p>
    <w:tbl>
      <w:tblPr>
        <w:tblStyle w:val="TableGrid"/>
        <w:tblW w:w="0" w:type="auto"/>
        <w:tblLook w:val="04A0" w:firstRow="1" w:lastRow="0" w:firstColumn="1" w:lastColumn="0" w:noHBand="0" w:noVBand="1"/>
      </w:tblPr>
      <w:tblGrid>
        <w:gridCol w:w="2519"/>
        <w:gridCol w:w="1555"/>
        <w:gridCol w:w="1501"/>
      </w:tblGrid>
      <w:tr w:rsidR="00C8119B" w:rsidRPr="008A10EE" w14:paraId="19207822" w14:textId="77777777" w:rsidTr="00981897">
        <w:trPr>
          <w:tblHeader/>
        </w:trPr>
        <w:tc>
          <w:tcPr>
            <w:tcW w:w="2519" w:type="dxa"/>
          </w:tcPr>
          <w:p w14:paraId="6BEE216C" w14:textId="77777777" w:rsidR="00C8119B" w:rsidRPr="00981897" w:rsidRDefault="00C8119B" w:rsidP="001B0998">
            <w:pPr>
              <w:jc w:val="center"/>
              <w:rPr>
                <w:rFonts w:cs="Times New Roman"/>
                <w:b/>
                <w:bCs/>
              </w:rPr>
            </w:pPr>
            <w:r w:rsidRPr="00981897">
              <w:rPr>
                <w:rFonts w:cs="Times New Roman"/>
                <w:b/>
                <w:bCs/>
              </w:rPr>
              <w:t>Profil PT</w:t>
            </w:r>
          </w:p>
        </w:tc>
        <w:tc>
          <w:tcPr>
            <w:tcW w:w="1555" w:type="dxa"/>
          </w:tcPr>
          <w:p w14:paraId="29851DD4" w14:textId="77777777" w:rsidR="00C8119B" w:rsidRPr="00981897" w:rsidRDefault="00C8119B" w:rsidP="001B0998">
            <w:pPr>
              <w:jc w:val="center"/>
              <w:rPr>
                <w:rFonts w:cs="Times New Roman"/>
                <w:b/>
                <w:bCs/>
              </w:rPr>
            </w:pPr>
            <w:r w:rsidRPr="00981897">
              <w:rPr>
                <w:rFonts w:cs="Times New Roman"/>
                <w:b/>
                <w:bCs/>
              </w:rPr>
              <w:t>Profil Narasumber</w:t>
            </w:r>
          </w:p>
        </w:tc>
        <w:tc>
          <w:tcPr>
            <w:tcW w:w="1501" w:type="dxa"/>
          </w:tcPr>
          <w:p w14:paraId="72D60F93"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09E9A179" w14:textId="77777777" w:rsidTr="00F310CD">
        <w:tc>
          <w:tcPr>
            <w:tcW w:w="2519" w:type="dxa"/>
          </w:tcPr>
          <w:p w14:paraId="0DAD8267" w14:textId="4BC02CB1" w:rsidR="001752F2" w:rsidRPr="008A10EE" w:rsidRDefault="001752F2" w:rsidP="001B0998">
            <w:pPr>
              <w:rPr>
                <w:rFonts w:cs="Times New Roman"/>
              </w:rPr>
            </w:pPr>
            <w:r w:rsidRPr="008A10EE">
              <w:rPr>
                <w:rFonts w:cs="Times New Roman"/>
              </w:rPr>
              <w:t xml:space="preserve">Universitas Airlangga adalah sebuah perguruan tinggi negeri yang terletak di Surabaya, </w:t>
            </w:r>
            <w:r w:rsidRPr="008A10EE">
              <w:rPr>
                <w:rFonts w:cs="Times New Roman"/>
              </w:rPr>
              <w:lastRenderedPageBreak/>
              <w:t>Jawa Timur. Universitas ini didirikan tanggal 10 November 1954 bertepatan dengan hari pahlawan yang ke-9. Berdasarkan data 30 September 2015, terdapat 38.047 mahasiswa yang terdaftar di UNAIR. Kampus UNAIR ini berlokasi di 3 tempat Campus A di Jl. Mayjen. Prof. Dr. Moestopo 47, Campus B di Jl. Airlangga 4-6, Campus C di Jl. Mulyorejo, Surabaya. di antara banyak perangkat lunak yang diimplementasikan, yang paling sering dibahas oleh narasumber adalah cybercampus (perangkat lunak yang mendukung proses bisnis akademik) dan perangkat lunak yang mendukung rumah sakit UNAIR.</w:t>
            </w:r>
          </w:p>
        </w:tc>
        <w:tc>
          <w:tcPr>
            <w:tcW w:w="1555" w:type="dxa"/>
          </w:tcPr>
          <w:p w14:paraId="547058EC" w14:textId="5D1BCBE1" w:rsidR="001752F2" w:rsidRPr="008A10EE" w:rsidRDefault="001752F2" w:rsidP="001B0998">
            <w:pPr>
              <w:rPr>
                <w:rFonts w:cs="Times New Roman"/>
              </w:rPr>
            </w:pPr>
            <w:r w:rsidRPr="008A10EE">
              <w:rPr>
                <w:rFonts w:cs="Times New Roman"/>
              </w:rPr>
              <w:lastRenderedPageBreak/>
              <w:t xml:space="preserve">Badrus Zaman, S.Kom.,M.Cs. merupakan </w:t>
            </w:r>
            <w:r w:rsidRPr="008A10EE">
              <w:rPr>
                <w:rFonts w:cs="Times New Roman"/>
              </w:rPr>
              <w:lastRenderedPageBreak/>
              <w:t>pegawai Universitas Airlangga Surabaya yang menjabat sebagai Direktur DSI UNAIR.</w:t>
            </w:r>
          </w:p>
        </w:tc>
        <w:tc>
          <w:tcPr>
            <w:tcW w:w="1501" w:type="dxa"/>
          </w:tcPr>
          <w:p w14:paraId="42315859"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7A17319C" w14:textId="77777777" w:rsidR="009C71BA" w:rsidRPr="008A10EE" w:rsidRDefault="009C71BA" w:rsidP="001B0998">
            <w:pPr>
              <w:pStyle w:val="ListParagraph"/>
              <w:ind w:left="307"/>
              <w:rPr>
                <w:rFonts w:cs="Times New Roman"/>
              </w:rPr>
            </w:pPr>
            <w:r w:rsidRPr="008A10EE">
              <w:rPr>
                <w:rFonts w:cs="Times New Roman"/>
              </w:rPr>
              <w:lastRenderedPageBreak/>
              <w:t>Jumat, 12 Oktober 2018</w:t>
            </w:r>
          </w:p>
          <w:p w14:paraId="66D7215C"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6627B1A4" w14:textId="77777777" w:rsidR="009C71BA" w:rsidRPr="008A10EE" w:rsidRDefault="009C71BA" w:rsidP="001B0998">
            <w:pPr>
              <w:ind w:left="307"/>
              <w:rPr>
                <w:rFonts w:cs="Times New Roman"/>
              </w:rPr>
            </w:pPr>
            <w:r w:rsidRPr="008A10EE">
              <w:rPr>
                <w:rFonts w:cs="Times New Roman"/>
              </w:rPr>
              <w:t>16:15 – 17:10 WIB</w:t>
            </w:r>
          </w:p>
          <w:p w14:paraId="21994AEE"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751035B7" w14:textId="0944706A" w:rsidR="001752F2" w:rsidRPr="008A10EE" w:rsidRDefault="009C71BA" w:rsidP="001B0998">
            <w:pPr>
              <w:pStyle w:val="ListParagraph"/>
              <w:ind w:left="307"/>
              <w:rPr>
                <w:rFonts w:cs="Times New Roman"/>
              </w:rPr>
            </w:pPr>
            <w:r w:rsidRPr="008A10EE">
              <w:rPr>
                <w:rFonts w:cs="Times New Roman"/>
              </w:rPr>
              <w:t>Kantor DSI (Direktorat Sistem Informasi) Rektorat lt. 2 UNAIR</w:t>
            </w:r>
          </w:p>
        </w:tc>
      </w:tr>
    </w:tbl>
    <w:p w14:paraId="40BE3F0D" w14:textId="46EEC7B7" w:rsidR="00C8119B" w:rsidRPr="008A10EE" w:rsidRDefault="00C8119B" w:rsidP="001B0998">
      <w:pPr>
        <w:rPr>
          <w:rFonts w:cs="Times New Roman"/>
          <w:lang w:val="en-US"/>
        </w:rPr>
      </w:pPr>
    </w:p>
    <w:p w14:paraId="63F18613" w14:textId="7E73D959"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Airlangga Surabaya.</w:t>
      </w:r>
    </w:p>
    <w:p w14:paraId="3D661EA6" w14:textId="77777777" w:rsidR="003B0923" w:rsidRPr="008A10EE" w:rsidRDefault="003B0923" w:rsidP="001B0998">
      <w:pPr>
        <w:contextualSpacing/>
        <w:rPr>
          <w:rFonts w:cs="Times New Roman"/>
        </w:rPr>
      </w:pPr>
    </w:p>
    <w:p w14:paraId="4F944D2A" w14:textId="0E152248" w:rsidR="00F310CD" w:rsidRPr="008A10EE" w:rsidRDefault="00F310CD" w:rsidP="00F310CD">
      <w:pPr>
        <w:pStyle w:val="Caption"/>
        <w:keepNext/>
        <w:rPr>
          <w:rFonts w:cs="Times New Roman"/>
        </w:rPr>
      </w:pPr>
      <w:bookmarkStart w:id="1257" w:name="_Toc48471686"/>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6</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23</w:t>
      </w:r>
      <w:bookmarkEnd w:id="1257"/>
    </w:p>
    <w:tbl>
      <w:tblPr>
        <w:tblStyle w:val="TableGrid"/>
        <w:tblW w:w="0" w:type="auto"/>
        <w:tblLook w:val="04A0" w:firstRow="1" w:lastRow="0" w:firstColumn="1" w:lastColumn="0" w:noHBand="0" w:noVBand="1"/>
      </w:tblPr>
      <w:tblGrid>
        <w:gridCol w:w="2787"/>
        <w:gridCol w:w="2788"/>
      </w:tblGrid>
      <w:tr w:rsidR="00E04F41" w:rsidRPr="008A10EE" w14:paraId="7D124924" w14:textId="77777777" w:rsidTr="00981897">
        <w:trPr>
          <w:tblHeader/>
        </w:trPr>
        <w:tc>
          <w:tcPr>
            <w:tcW w:w="2787" w:type="dxa"/>
          </w:tcPr>
          <w:p w14:paraId="43B1774B"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0A3A63C6"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6B01979C" w14:textId="77777777" w:rsidTr="004F36FD">
        <w:tc>
          <w:tcPr>
            <w:tcW w:w="2787" w:type="dxa"/>
          </w:tcPr>
          <w:p w14:paraId="418CDC58" w14:textId="706C264A" w:rsidR="00E04F41" w:rsidRPr="008A10EE" w:rsidRDefault="00BF1B7A" w:rsidP="00F310CD">
            <w:pPr>
              <w:jc w:val="both"/>
              <w:rPr>
                <w:rFonts w:cs="Times New Roman"/>
              </w:rPr>
            </w:pPr>
            <w:r w:rsidRPr="008A10EE">
              <w:rPr>
                <w:rFonts w:cs="Times New Roman"/>
              </w:rPr>
              <w:t>Apakah ada penggalian ekspektasi user dan client oleh pihak yang mengimplementasikan perangkat lunak ?</w:t>
            </w:r>
          </w:p>
        </w:tc>
        <w:tc>
          <w:tcPr>
            <w:tcW w:w="2788" w:type="dxa"/>
          </w:tcPr>
          <w:p w14:paraId="53EDF5F5" w14:textId="6914018E" w:rsidR="00E04F41" w:rsidRPr="008A10EE" w:rsidRDefault="00BF1B7A" w:rsidP="00F310CD">
            <w:pPr>
              <w:jc w:val="both"/>
              <w:rPr>
                <w:rFonts w:cs="Times New Roman"/>
              </w:rPr>
            </w:pPr>
            <w:r w:rsidRPr="008A10EE">
              <w:rPr>
                <w:rFonts w:cs="Times New Roman"/>
              </w:rPr>
              <w:t>Ada. Sebelum dilakukan implementasi perangkat lunak, departemen dan/organisasi yang membutuhkan penerapan perangkat lunak menyampaikan terlebih dahulu kebutuhan proses bisnis yang diinginkan untuk diimplementasikan perangkat lunak.</w:t>
            </w:r>
          </w:p>
        </w:tc>
      </w:tr>
      <w:tr w:rsidR="00E04F41" w:rsidRPr="008A10EE" w14:paraId="7A24D44D" w14:textId="77777777" w:rsidTr="004F36FD">
        <w:tc>
          <w:tcPr>
            <w:tcW w:w="2787" w:type="dxa"/>
          </w:tcPr>
          <w:p w14:paraId="3722332F" w14:textId="7D975581" w:rsidR="00E04F41" w:rsidRPr="008A10EE" w:rsidRDefault="00BF1B7A" w:rsidP="00F310CD">
            <w:pPr>
              <w:jc w:val="both"/>
              <w:rPr>
                <w:rFonts w:cs="Times New Roman"/>
              </w:rPr>
            </w:pPr>
            <w:r w:rsidRPr="008A10EE">
              <w:rPr>
                <w:rFonts w:cs="Times New Roman"/>
              </w:rPr>
              <w:t>Siapa subjek dari penggalian ekspektasi yang telah dilakukan ?</w:t>
            </w:r>
          </w:p>
        </w:tc>
        <w:tc>
          <w:tcPr>
            <w:tcW w:w="2788" w:type="dxa"/>
          </w:tcPr>
          <w:p w14:paraId="36126120" w14:textId="2383B60D" w:rsidR="00E04F41" w:rsidRPr="008A10EE" w:rsidRDefault="00BF1B7A" w:rsidP="00F310CD">
            <w:pPr>
              <w:jc w:val="both"/>
              <w:rPr>
                <w:rFonts w:cs="Times New Roman"/>
              </w:rPr>
            </w:pPr>
            <w:r w:rsidRPr="008A10EE">
              <w:rPr>
                <w:rFonts w:cs="Times New Roman"/>
              </w:rPr>
              <w:t>Ada dari end user, stake holder, dan top management.</w:t>
            </w:r>
          </w:p>
        </w:tc>
      </w:tr>
      <w:tr w:rsidR="00BF1B7A" w:rsidRPr="008A10EE" w14:paraId="0B46F88A" w14:textId="77777777" w:rsidTr="004F36FD">
        <w:tc>
          <w:tcPr>
            <w:tcW w:w="2787" w:type="dxa"/>
          </w:tcPr>
          <w:p w14:paraId="621B060B" w14:textId="1A9BA653" w:rsidR="00BF1B7A" w:rsidRPr="008A10EE" w:rsidRDefault="00BF1B7A" w:rsidP="00F310CD">
            <w:pPr>
              <w:jc w:val="both"/>
              <w:rPr>
                <w:rFonts w:cs="Times New Roman"/>
              </w:rPr>
            </w:pPr>
            <w:r w:rsidRPr="008A10EE">
              <w:rPr>
                <w:rFonts w:cs="Times New Roman"/>
              </w:rPr>
              <w:t>Bagaimana penggalian ekspektasi terhadap implementasi dilakukan oleh pihak yang mengimplementasikan perangkat lunak ?</w:t>
            </w:r>
          </w:p>
        </w:tc>
        <w:tc>
          <w:tcPr>
            <w:tcW w:w="2788" w:type="dxa"/>
          </w:tcPr>
          <w:p w14:paraId="41C3B015" w14:textId="23F2E948" w:rsidR="00BF1B7A" w:rsidRPr="008A10EE" w:rsidRDefault="00BF1B7A" w:rsidP="00F310CD">
            <w:pPr>
              <w:jc w:val="both"/>
              <w:rPr>
                <w:rFonts w:cs="Times New Roman"/>
              </w:rPr>
            </w:pPr>
            <w:r w:rsidRPr="008A10EE">
              <w:rPr>
                <w:rFonts w:cs="Times New Roman"/>
              </w:rPr>
              <w:t>Berupa dokumen kebutuhan dan hasil pertemuan (meeting).</w:t>
            </w:r>
          </w:p>
        </w:tc>
      </w:tr>
      <w:tr w:rsidR="00BF1B7A" w:rsidRPr="008A10EE" w14:paraId="57D1A274" w14:textId="77777777" w:rsidTr="004F36FD">
        <w:tc>
          <w:tcPr>
            <w:tcW w:w="2787" w:type="dxa"/>
          </w:tcPr>
          <w:p w14:paraId="495FF686" w14:textId="0C3F3DA8" w:rsidR="00BF1B7A" w:rsidRPr="008A10EE" w:rsidRDefault="00BF1B7A" w:rsidP="00F310CD">
            <w:pPr>
              <w:jc w:val="both"/>
              <w:rPr>
                <w:rFonts w:cs="Times New Roman"/>
              </w:rPr>
            </w:pPr>
            <w:r w:rsidRPr="008A10EE">
              <w:rPr>
                <w:rFonts w:cs="Times New Roman"/>
              </w:rPr>
              <w:t>Kebutuhan seperti apa saja yang teridentifikasi ?</w:t>
            </w:r>
          </w:p>
        </w:tc>
        <w:tc>
          <w:tcPr>
            <w:tcW w:w="2788" w:type="dxa"/>
          </w:tcPr>
          <w:p w14:paraId="3D440948" w14:textId="77777777" w:rsidR="00BF1B7A" w:rsidRPr="008A10EE" w:rsidRDefault="00BF1B7A" w:rsidP="00F310CD">
            <w:pPr>
              <w:jc w:val="both"/>
              <w:rPr>
                <w:rFonts w:cs="Times New Roman"/>
              </w:rPr>
            </w:pPr>
            <w:r w:rsidRPr="008A10EE">
              <w:rPr>
                <w:rFonts w:cs="Times New Roman"/>
              </w:rPr>
              <w:t>Kebutuhan proses bisnis yang sistemnya ingin di otomasi. Misal untuk Cyber Campus,</w:t>
            </w:r>
          </w:p>
          <w:p w14:paraId="7624EDB6" w14:textId="77777777" w:rsidR="00BF1B7A" w:rsidRPr="008A10EE" w:rsidRDefault="00BF1B7A" w:rsidP="00F310CD">
            <w:pPr>
              <w:jc w:val="both"/>
              <w:rPr>
                <w:rFonts w:cs="Times New Roman"/>
              </w:rPr>
            </w:pPr>
            <w:r w:rsidRPr="008A10EE">
              <w:rPr>
                <w:rFonts w:cs="Times New Roman"/>
              </w:rPr>
              <w:t>dibutuhkan sistem yang dapat</w:t>
            </w:r>
          </w:p>
          <w:p w14:paraId="01C0682A" w14:textId="77777777" w:rsidR="00BF1B7A" w:rsidRPr="008A10EE" w:rsidRDefault="00BF1B7A" w:rsidP="00F310CD">
            <w:pPr>
              <w:jc w:val="both"/>
              <w:rPr>
                <w:rFonts w:cs="Times New Roman"/>
              </w:rPr>
            </w:pPr>
            <w:r w:rsidRPr="008A10EE">
              <w:rPr>
                <w:rFonts w:cs="Times New Roman"/>
              </w:rPr>
              <w:t>memfasilitasi kebutuhan</w:t>
            </w:r>
          </w:p>
          <w:p w14:paraId="018148C7" w14:textId="4D68CF46" w:rsidR="00BF1B7A" w:rsidRPr="008A10EE" w:rsidRDefault="00BF1B7A" w:rsidP="00F310CD">
            <w:pPr>
              <w:jc w:val="both"/>
              <w:rPr>
                <w:rFonts w:cs="Times New Roman"/>
              </w:rPr>
            </w:pPr>
            <w:r w:rsidRPr="008A10EE">
              <w:rPr>
                <w:rFonts w:cs="Times New Roman"/>
              </w:rPr>
              <w:t>mahasiswa baru.</w:t>
            </w:r>
          </w:p>
        </w:tc>
      </w:tr>
      <w:tr w:rsidR="00BF1B7A" w:rsidRPr="008A10EE" w14:paraId="4117F825" w14:textId="77777777" w:rsidTr="004F36FD">
        <w:tc>
          <w:tcPr>
            <w:tcW w:w="2787" w:type="dxa"/>
          </w:tcPr>
          <w:p w14:paraId="556FCA4B" w14:textId="77777777" w:rsidR="00BF1B7A" w:rsidRPr="008A10EE" w:rsidRDefault="00BF1B7A" w:rsidP="00F310CD">
            <w:pPr>
              <w:jc w:val="both"/>
              <w:rPr>
                <w:rFonts w:cs="Times New Roman"/>
              </w:rPr>
            </w:pPr>
            <w:r w:rsidRPr="008A10EE">
              <w:rPr>
                <w:rFonts w:cs="Times New Roman"/>
              </w:rPr>
              <w:t>Siapa saja stakeholder yang</w:t>
            </w:r>
          </w:p>
          <w:p w14:paraId="3CB077A9" w14:textId="77777777" w:rsidR="00BF1B7A" w:rsidRPr="008A10EE" w:rsidRDefault="00BF1B7A" w:rsidP="00F310CD">
            <w:pPr>
              <w:jc w:val="both"/>
              <w:rPr>
                <w:rFonts w:cs="Times New Roman"/>
              </w:rPr>
            </w:pPr>
            <w:r w:rsidRPr="008A10EE">
              <w:rPr>
                <w:rFonts w:cs="Times New Roman"/>
              </w:rPr>
              <w:t>terlibat dalam</w:t>
            </w:r>
          </w:p>
          <w:p w14:paraId="58EB751F" w14:textId="77777777" w:rsidR="00BF1B7A" w:rsidRPr="008A10EE" w:rsidRDefault="00BF1B7A" w:rsidP="00F310CD">
            <w:pPr>
              <w:jc w:val="both"/>
              <w:rPr>
                <w:rFonts w:cs="Times New Roman"/>
              </w:rPr>
            </w:pPr>
            <w:r w:rsidRPr="008A10EE">
              <w:rPr>
                <w:rFonts w:cs="Times New Roman"/>
              </w:rPr>
              <w:t>implementasi perangkat</w:t>
            </w:r>
          </w:p>
          <w:p w14:paraId="0618BBC3" w14:textId="5BF90139" w:rsidR="00BF1B7A" w:rsidRPr="008A10EE" w:rsidRDefault="00BF1B7A" w:rsidP="00F310CD">
            <w:pPr>
              <w:jc w:val="both"/>
              <w:rPr>
                <w:rFonts w:cs="Times New Roman"/>
              </w:rPr>
            </w:pPr>
            <w:r w:rsidRPr="008A10EE">
              <w:rPr>
                <w:rFonts w:cs="Times New Roman"/>
              </w:rPr>
              <w:t>lunak ?</w:t>
            </w:r>
          </w:p>
        </w:tc>
        <w:tc>
          <w:tcPr>
            <w:tcW w:w="2788" w:type="dxa"/>
          </w:tcPr>
          <w:p w14:paraId="4D7C4B9E" w14:textId="77777777" w:rsidR="00BF1B7A" w:rsidRPr="008A10EE" w:rsidRDefault="00BF1B7A" w:rsidP="00F310CD">
            <w:pPr>
              <w:jc w:val="both"/>
              <w:rPr>
                <w:rFonts w:cs="Times New Roman"/>
              </w:rPr>
            </w:pPr>
            <w:r w:rsidRPr="008A10EE">
              <w:rPr>
                <w:rFonts w:cs="Times New Roman"/>
              </w:rPr>
              <w:t>End user, penyedia</w:t>
            </w:r>
          </w:p>
          <w:p w14:paraId="346DD047" w14:textId="77777777" w:rsidR="00BF1B7A" w:rsidRPr="008A10EE" w:rsidRDefault="00BF1B7A" w:rsidP="00F310CD">
            <w:pPr>
              <w:jc w:val="both"/>
              <w:rPr>
                <w:rFonts w:cs="Times New Roman"/>
              </w:rPr>
            </w:pPr>
            <w:r w:rsidRPr="008A10EE">
              <w:rPr>
                <w:rFonts w:cs="Times New Roman"/>
              </w:rPr>
              <w:t>infrastruktur layanan IT,</w:t>
            </w:r>
          </w:p>
          <w:p w14:paraId="73DC1280" w14:textId="77777777" w:rsidR="00BF1B7A" w:rsidRPr="008A10EE" w:rsidRDefault="00BF1B7A" w:rsidP="00F310CD">
            <w:pPr>
              <w:jc w:val="both"/>
              <w:rPr>
                <w:rFonts w:cs="Times New Roman"/>
              </w:rPr>
            </w:pPr>
            <w:r w:rsidRPr="008A10EE">
              <w:rPr>
                <w:rFonts w:cs="Times New Roman"/>
              </w:rPr>
              <w:t>penyedia layanan IT (project</w:t>
            </w:r>
          </w:p>
          <w:p w14:paraId="5CBEA91E" w14:textId="77777777" w:rsidR="00BF1B7A" w:rsidRPr="008A10EE" w:rsidRDefault="00BF1B7A" w:rsidP="00F310CD">
            <w:pPr>
              <w:jc w:val="both"/>
              <w:rPr>
                <w:rFonts w:cs="Times New Roman"/>
              </w:rPr>
            </w:pPr>
            <w:r w:rsidRPr="008A10EE">
              <w:rPr>
                <w:rFonts w:cs="Times New Roman"/>
              </w:rPr>
              <w:t>manager dan developer), dan</w:t>
            </w:r>
          </w:p>
          <w:p w14:paraId="7DE7CFB3" w14:textId="196ABE0A" w:rsidR="00BF1B7A" w:rsidRPr="008A10EE" w:rsidRDefault="00BF1B7A" w:rsidP="00F310CD">
            <w:pPr>
              <w:jc w:val="both"/>
              <w:rPr>
                <w:rFonts w:cs="Times New Roman"/>
              </w:rPr>
            </w:pPr>
            <w:r w:rsidRPr="008A10EE">
              <w:rPr>
                <w:rFonts w:cs="Times New Roman"/>
              </w:rPr>
              <w:t>top management</w:t>
            </w:r>
          </w:p>
        </w:tc>
      </w:tr>
      <w:tr w:rsidR="00BF1B7A" w:rsidRPr="008A10EE" w14:paraId="3B2AEFC1" w14:textId="77777777" w:rsidTr="004F36FD">
        <w:tc>
          <w:tcPr>
            <w:tcW w:w="2787" w:type="dxa"/>
          </w:tcPr>
          <w:p w14:paraId="113363DE" w14:textId="77777777" w:rsidR="00BF1B7A" w:rsidRPr="008A10EE" w:rsidRDefault="00BF1B7A" w:rsidP="00F310CD">
            <w:pPr>
              <w:jc w:val="both"/>
              <w:rPr>
                <w:rFonts w:cs="Times New Roman"/>
              </w:rPr>
            </w:pPr>
            <w:r w:rsidRPr="008A10EE">
              <w:rPr>
                <w:rFonts w:cs="Times New Roman"/>
              </w:rPr>
              <w:t>Sejauh apa stakeholder</w:t>
            </w:r>
          </w:p>
          <w:p w14:paraId="380EF20D" w14:textId="7B8AE861" w:rsidR="00BF1B7A" w:rsidRPr="008A10EE" w:rsidRDefault="00BF1B7A" w:rsidP="00F310CD">
            <w:pPr>
              <w:jc w:val="both"/>
              <w:rPr>
                <w:rFonts w:cs="Times New Roman"/>
              </w:rPr>
            </w:pPr>
            <w:r w:rsidRPr="008A10EE">
              <w:rPr>
                <w:rFonts w:cs="Times New Roman"/>
              </w:rPr>
              <w:lastRenderedPageBreak/>
              <w:t>tersebut terlibat ?</w:t>
            </w:r>
          </w:p>
        </w:tc>
        <w:tc>
          <w:tcPr>
            <w:tcW w:w="2788" w:type="dxa"/>
          </w:tcPr>
          <w:p w14:paraId="4C99F2B4" w14:textId="77777777" w:rsidR="00BF1B7A" w:rsidRPr="008A10EE" w:rsidRDefault="00BF1B7A" w:rsidP="00F310CD">
            <w:pPr>
              <w:jc w:val="both"/>
              <w:rPr>
                <w:rFonts w:cs="Times New Roman"/>
              </w:rPr>
            </w:pPr>
            <w:r w:rsidRPr="008A10EE">
              <w:rPr>
                <w:rFonts w:cs="Times New Roman"/>
              </w:rPr>
              <w:lastRenderedPageBreak/>
              <w:t>Sangat terlibat. Mulai dari</w:t>
            </w:r>
          </w:p>
          <w:p w14:paraId="4900BDFB" w14:textId="77777777" w:rsidR="00BF1B7A" w:rsidRPr="008A10EE" w:rsidRDefault="00BF1B7A" w:rsidP="00F310CD">
            <w:pPr>
              <w:jc w:val="both"/>
              <w:rPr>
                <w:rFonts w:cs="Times New Roman"/>
              </w:rPr>
            </w:pPr>
            <w:r w:rsidRPr="008A10EE">
              <w:rPr>
                <w:rFonts w:cs="Times New Roman"/>
              </w:rPr>
              <w:lastRenderedPageBreak/>
              <w:t>penggalian kebutuhan,</w:t>
            </w:r>
          </w:p>
          <w:p w14:paraId="3C8510D0" w14:textId="77777777" w:rsidR="00BF1B7A" w:rsidRPr="008A10EE" w:rsidRDefault="00BF1B7A" w:rsidP="00F310CD">
            <w:pPr>
              <w:jc w:val="both"/>
              <w:rPr>
                <w:rFonts w:cs="Times New Roman"/>
              </w:rPr>
            </w:pPr>
            <w:r w:rsidRPr="008A10EE">
              <w:rPr>
                <w:rFonts w:cs="Times New Roman"/>
              </w:rPr>
              <w:t>pengadaan, pengujian sistem,</w:t>
            </w:r>
          </w:p>
          <w:p w14:paraId="3068AFBF" w14:textId="57E2D21B" w:rsidR="00BF1B7A" w:rsidRPr="008A10EE" w:rsidRDefault="00BF1B7A" w:rsidP="00F310CD">
            <w:pPr>
              <w:jc w:val="both"/>
              <w:rPr>
                <w:rFonts w:cs="Times New Roman"/>
              </w:rPr>
            </w:pPr>
            <w:r w:rsidRPr="008A10EE">
              <w:rPr>
                <w:rFonts w:cs="Times New Roman"/>
              </w:rPr>
              <w:t>dan pemberian feedback</w:t>
            </w:r>
          </w:p>
        </w:tc>
      </w:tr>
      <w:tr w:rsidR="00BF1B7A" w:rsidRPr="008A10EE" w14:paraId="0FDC9BE0" w14:textId="77777777" w:rsidTr="004F36FD">
        <w:tc>
          <w:tcPr>
            <w:tcW w:w="2787" w:type="dxa"/>
          </w:tcPr>
          <w:p w14:paraId="4B1C626B" w14:textId="77777777" w:rsidR="00BF1B7A" w:rsidRPr="008A10EE" w:rsidRDefault="00BF1B7A" w:rsidP="00F310CD">
            <w:pPr>
              <w:jc w:val="both"/>
              <w:rPr>
                <w:rFonts w:cs="Times New Roman"/>
              </w:rPr>
            </w:pPr>
            <w:r w:rsidRPr="008A10EE">
              <w:rPr>
                <w:rFonts w:cs="Times New Roman"/>
              </w:rPr>
              <w:lastRenderedPageBreak/>
              <w:t>Apa peran dari para</w:t>
            </w:r>
          </w:p>
          <w:p w14:paraId="2A7889FD" w14:textId="1AF88DB9" w:rsidR="00BF1B7A" w:rsidRPr="008A10EE" w:rsidRDefault="00BF1B7A" w:rsidP="00F310CD">
            <w:pPr>
              <w:jc w:val="both"/>
              <w:rPr>
                <w:rFonts w:cs="Times New Roman"/>
              </w:rPr>
            </w:pPr>
            <w:r w:rsidRPr="008A10EE">
              <w:rPr>
                <w:rFonts w:cs="Times New Roman"/>
              </w:rPr>
              <w:t>stakeholder ?</w:t>
            </w:r>
          </w:p>
        </w:tc>
        <w:tc>
          <w:tcPr>
            <w:tcW w:w="2788" w:type="dxa"/>
          </w:tcPr>
          <w:p w14:paraId="5B61F453" w14:textId="77777777" w:rsidR="00BF1B7A" w:rsidRPr="008A10EE" w:rsidRDefault="00BF1B7A" w:rsidP="00F310CD">
            <w:pPr>
              <w:jc w:val="both"/>
              <w:rPr>
                <w:rFonts w:cs="Times New Roman"/>
              </w:rPr>
            </w:pPr>
            <w:r w:rsidRPr="008A10EE">
              <w:rPr>
                <w:rFonts w:cs="Times New Roman"/>
              </w:rPr>
              <w:t>Penggalian kebutuhan,</w:t>
            </w:r>
          </w:p>
          <w:p w14:paraId="57E6FF00" w14:textId="77777777" w:rsidR="00BF1B7A" w:rsidRPr="008A10EE" w:rsidRDefault="00BF1B7A" w:rsidP="00F310CD">
            <w:pPr>
              <w:jc w:val="both"/>
              <w:rPr>
                <w:rFonts w:cs="Times New Roman"/>
              </w:rPr>
            </w:pPr>
            <w:r w:rsidRPr="008A10EE">
              <w:rPr>
                <w:rFonts w:cs="Times New Roman"/>
              </w:rPr>
              <w:t>pengadaan, pengujian sistem,</w:t>
            </w:r>
          </w:p>
          <w:p w14:paraId="53D17D96" w14:textId="77777777" w:rsidR="00BF1B7A" w:rsidRPr="008A10EE" w:rsidRDefault="00BF1B7A" w:rsidP="00F310CD">
            <w:pPr>
              <w:jc w:val="both"/>
              <w:rPr>
                <w:rFonts w:cs="Times New Roman"/>
              </w:rPr>
            </w:pPr>
            <w:r w:rsidRPr="008A10EE">
              <w:rPr>
                <w:rFonts w:cs="Times New Roman"/>
              </w:rPr>
              <w:t>pemeliharaan sistem, dan</w:t>
            </w:r>
          </w:p>
          <w:p w14:paraId="6D527843" w14:textId="26CBD47C" w:rsidR="00BF1B7A" w:rsidRPr="008A10EE" w:rsidRDefault="00BF1B7A" w:rsidP="00F310CD">
            <w:pPr>
              <w:jc w:val="both"/>
              <w:rPr>
                <w:rFonts w:cs="Times New Roman"/>
              </w:rPr>
            </w:pPr>
            <w:r w:rsidRPr="008A10EE">
              <w:rPr>
                <w:rFonts w:cs="Times New Roman"/>
              </w:rPr>
              <w:t>pemberian umpan balik.</w:t>
            </w:r>
          </w:p>
        </w:tc>
      </w:tr>
      <w:tr w:rsidR="003D1320" w:rsidRPr="008A10EE" w14:paraId="7402F429" w14:textId="77777777" w:rsidTr="004F36FD">
        <w:tc>
          <w:tcPr>
            <w:tcW w:w="2787" w:type="dxa"/>
          </w:tcPr>
          <w:p w14:paraId="75519FC7" w14:textId="77777777" w:rsidR="003D1320" w:rsidRPr="008A10EE" w:rsidRDefault="003D1320" w:rsidP="00F310CD">
            <w:pPr>
              <w:jc w:val="both"/>
              <w:rPr>
                <w:rFonts w:cs="Times New Roman"/>
              </w:rPr>
            </w:pPr>
            <w:r w:rsidRPr="008A10EE">
              <w:rPr>
                <w:rFonts w:cs="Times New Roman"/>
              </w:rPr>
              <w:t>Perangkat lunak</w:t>
            </w:r>
          </w:p>
          <w:p w14:paraId="576B7ECA" w14:textId="77777777" w:rsidR="003D1320" w:rsidRPr="008A10EE" w:rsidRDefault="003D1320" w:rsidP="00F310CD">
            <w:pPr>
              <w:jc w:val="both"/>
              <w:rPr>
                <w:rFonts w:cs="Times New Roman"/>
              </w:rPr>
            </w:pPr>
            <w:r w:rsidRPr="008A10EE">
              <w:rPr>
                <w:rFonts w:cs="Times New Roman"/>
              </w:rPr>
              <w:t>dikembangkan secara</w:t>
            </w:r>
          </w:p>
          <w:p w14:paraId="51F2105E" w14:textId="51EC01FE" w:rsidR="003D1320" w:rsidRPr="008A10EE" w:rsidRDefault="003D1320" w:rsidP="00F310CD">
            <w:pPr>
              <w:jc w:val="both"/>
              <w:rPr>
                <w:rFonts w:cs="Times New Roman"/>
              </w:rPr>
            </w:pPr>
            <w:r w:rsidRPr="008A10EE">
              <w:rPr>
                <w:rFonts w:cs="Times New Roman"/>
              </w:rPr>
              <w:t>Inhouse/outsource ?</w:t>
            </w:r>
          </w:p>
        </w:tc>
        <w:tc>
          <w:tcPr>
            <w:tcW w:w="2788" w:type="dxa"/>
          </w:tcPr>
          <w:p w14:paraId="4E6AD890" w14:textId="7C848B91" w:rsidR="003D1320" w:rsidRPr="008A10EE" w:rsidRDefault="003D1320" w:rsidP="00F310CD">
            <w:pPr>
              <w:jc w:val="both"/>
              <w:rPr>
                <w:rFonts w:cs="Times New Roman"/>
              </w:rPr>
            </w:pPr>
            <w:r w:rsidRPr="008A10EE">
              <w:rPr>
                <w:rFonts w:cs="Times New Roman"/>
              </w:rPr>
              <w:t>Inhouse</w:t>
            </w:r>
          </w:p>
        </w:tc>
      </w:tr>
      <w:tr w:rsidR="003D1320" w:rsidRPr="008A10EE" w14:paraId="1942B94B" w14:textId="77777777" w:rsidTr="004F36FD">
        <w:tc>
          <w:tcPr>
            <w:tcW w:w="2787" w:type="dxa"/>
          </w:tcPr>
          <w:p w14:paraId="1ABC1E0C" w14:textId="77777777" w:rsidR="003D1320" w:rsidRPr="008A10EE" w:rsidRDefault="003D1320" w:rsidP="00F310CD">
            <w:pPr>
              <w:jc w:val="both"/>
              <w:rPr>
                <w:rFonts w:cs="Times New Roman"/>
              </w:rPr>
            </w:pPr>
            <w:r w:rsidRPr="008A10EE">
              <w:rPr>
                <w:rFonts w:cs="Times New Roman"/>
              </w:rPr>
              <w:t>Apakah ada pihak lain yang</w:t>
            </w:r>
          </w:p>
          <w:p w14:paraId="3DD971C0" w14:textId="77777777" w:rsidR="003D1320" w:rsidRPr="008A10EE" w:rsidRDefault="003D1320" w:rsidP="00F310CD">
            <w:pPr>
              <w:jc w:val="both"/>
              <w:rPr>
                <w:rFonts w:cs="Times New Roman"/>
              </w:rPr>
            </w:pPr>
            <w:r w:rsidRPr="008A10EE">
              <w:rPr>
                <w:rFonts w:cs="Times New Roman"/>
              </w:rPr>
              <w:t>terlibat dalam</w:t>
            </w:r>
          </w:p>
          <w:p w14:paraId="59ED9FDA" w14:textId="77777777" w:rsidR="003D1320" w:rsidRPr="008A10EE" w:rsidRDefault="003D1320" w:rsidP="00F310CD">
            <w:pPr>
              <w:jc w:val="both"/>
              <w:rPr>
                <w:rFonts w:cs="Times New Roman"/>
              </w:rPr>
            </w:pPr>
            <w:r w:rsidRPr="008A10EE">
              <w:rPr>
                <w:rFonts w:cs="Times New Roman"/>
              </w:rPr>
              <w:t>pengembangan sistem</w:t>
            </w:r>
          </w:p>
          <w:p w14:paraId="0C1A4484" w14:textId="77777777" w:rsidR="003D1320" w:rsidRPr="008A10EE" w:rsidRDefault="003D1320" w:rsidP="00F310CD">
            <w:pPr>
              <w:jc w:val="both"/>
              <w:rPr>
                <w:rFonts w:cs="Times New Roman"/>
              </w:rPr>
            </w:pPr>
            <w:r w:rsidRPr="008A10EE">
              <w:rPr>
                <w:rFonts w:cs="Times New Roman"/>
              </w:rPr>
              <w:t>perangkat lunak (misal : ada</w:t>
            </w:r>
          </w:p>
          <w:p w14:paraId="66C33905" w14:textId="77777777" w:rsidR="003D1320" w:rsidRPr="008A10EE" w:rsidRDefault="003D1320" w:rsidP="00F310CD">
            <w:pPr>
              <w:jc w:val="both"/>
              <w:rPr>
                <w:rFonts w:cs="Times New Roman"/>
              </w:rPr>
            </w:pPr>
            <w:r w:rsidRPr="008A10EE">
              <w:rPr>
                <w:rFonts w:cs="Times New Roman"/>
              </w:rPr>
              <w:t>perangkat lunak dari DIKTI</w:t>
            </w:r>
          </w:p>
          <w:p w14:paraId="6A6F5014" w14:textId="77777777" w:rsidR="003D1320" w:rsidRPr="008A10EE" w:rsidRDefault="003D1320" w:rsidP="00F310CD">
            <w:pPr>
              <w:jc w:val="both"/>
              <w:rPr>
                <w:rFonts w:cs="Times New Roman"/>
              </w:rPr>
            </w:pPr>
            <w:r w:rsidRPr="008A10EE">
              <w:rPr>
                <w:rFonts w:cs="Times New Roman"/>
              </w:rPr>
              <w:t>yang wajib</w:t>
            </w:r>
          </w:p>
          <w:p w14:paraId="6F4862AA" w14:textId="4B5FF23F" w:rsidR="003D1320" w:rsidRPr="008A10EE" w:rsidRDefault="003D1320" w:rsidP="00F310CD">
            <w:pPr>
              <w:jc w:val="both"/>
              <w:rPr>
                <w:rFonts w:cs="Times New Roman"/>
              </w:rPr>
            </w:pPr>
            <w:r w:rsidRPr="008A10EE">
              <w:rPr>
                <w:rFonts w:cs="Times New Roman"/>
              </w:rPr>
              <w:t>diimplementasikan) ?</w:t>
            </w:r>
          </w:p>
        </w:tc>
        <w:tc>
          <w:tcPr>
            <w:tcW w:w="2788" w:type="dxa"/>
          </w:tcPr>
          <w:p w14:paraId="26021D69" w14:textId="77777777" w:rsidR="003D1320" w:rsidRPr="008A10EE" w:rsidRDefault="003D1320" w:rsidP="00F310CD">
            <w:pPr>
              <w:jc w:val="both"/>
              <w:rPr>
                <w:rFonts w:cs="Times New Roman"/>
              </w:rPr>
            </w:pPr>
            <w:r w:rsidRPr="008A10EE">
              <w:rPr>
                <w:rFonts w:cs="Times New Roman"/>
              </w:rPr>
              <w:t>Untuk beberapa perangkat</w:t>
            </w:r>
          </w:p>
          <w:p w14:paraId="3A2F1625" w14:textId="77777777" w:rsidR="003D1320" w:rsidRPr="008A10EE" w:rsidRDefault="003D1320" w:rsidP="00F310CD">
            <w:pPr>
              <w:jc w:val="both"/>
              <w:rPr>
                <w:rFonts w:cs="Times New Roman"/>
              </w:rPr>
            </w:pPr>
            <w:r w:rsidRPr="008A10EE">
              <w:rPr>
                <w:rFonts w:cs="Times New Roman"/>
              </w:rPr>
              <w:t>lunak umumnya hanya internal</w:t>
            </w:r>
          </w:p>
          <w:p w14:paraId="3B714A7B" w14:textId="77777777" w:rsidR="003D1320" w:rsidRPr="008A10EE" w:rsidRDefault="003D1320" w:rsidP="00F310CD">
            <w:pPr>
              <w:jc w:val="both"/>
              <w:rPr>
                <w:rFonts w:cs="Times New Roman"/>
              </w:rPr>
            </w:pPr>
            <w:r w:rsidRPr="008A10EE">
              <w:rPr>
                <w:rFonts w:cs="Times New Roman"/>
              </w:rPr>
              <w:t>UNAIR yang terlibat. Namun,</w:t>
            </w:r>
          </w:p>
          <w:p w14:paraId="04431DA4" w14:textId="77777777" w:rsidR="003D1320" w:rsidRPr="008A10EE" w:rsidRDefault="003D1320" w:rsidP="00F310CD">
            <w:pPr>
              <w:jc w:val="both"/>
              <w:rPr>
                <w:rFonts w:cs="Times New Roman"/>
              </w:rPr>
            </w:pPr>
            <w:r w:rsidRPr="008A10EE">
              <w:rPr>
                <w:rFonts w:cs="Times New Roman"/>
              </w:rPr>
              <w:t>untuk perangkat lunak bersifat</w:t>
            </w:r>
          </w:p>
          <w:p w14:paraId="1DD4BE99" w14:textId="77777777" w:rsidR="003D1320" w:rsidRPr="008A10EE" w:rsidRDefault="003D1320" w:rsidP="00F310CD">
            <w:pPr>
              <w:jc w:val="both"/>
              <w:rPr>
                <w:rFonts w:cs="Times New Roman"/>
              </w:rPr>
            </w:pPr>
            <w:r w:rsidRPr="008A10EE">
              <w:rPr>
                <w:rFonts w:cs="Times New Roman"/>
              </w:rPr>
              <w:t>akademis wajib melibatkan</w:t>
            </w:r>
          </w:p>
          <w:p w14:paraId="05A0B8E5" w14:textId="77777777" w:rsidR="003D1320" w:rsidRPr="008A10EE" w:rsidRDefault="003D1320" w:rsidP="00F310CD">
            <w:pPr>
              <w:jc w:val="both"/>
              <w:rPr>
                <w:rFonts w:cs="Times New Roman"/>
              </w:rPr>
            </w:pPr>
            <w:r w:rsidRPr="008A10EE">
              <w:rPr>
                <w:rFonts w:cs="Times New Roman"/>
              </w:rPr>
              <w:t>proses bisnis yang seharusnya</w:t>
            </w:r>
          </w:p>
          <w:p w14:paraId="01E1DD58" w14:textId="77777777" w:rsidR="003D1320" w:rsidRPr="008A10EE" w:rsidRDefault="003D1320" w:rsidP="00F310CD">
            <w:pPr>
              <w:jc w:val="both"/>
              <w:rPr>
                <w:rFonts w:cs="Times New Roman"/>
              </w:rPr>
            </w:pPr>
            <w:r w:rsidRPr="008A10EE">
              <w:rPr>
                <w:rFonts w:cs="Times New Roman"/>
              </w:rPr>
              <w:t>dimiliki oleh semua</w:t>
            </w:r>
          </w:p>
          <w:p w14:paraId="46FDFF94" w14:textId="50F53CA1" w:rsidR="003D1320" w:rsidRPr="008A10EE" w:rsidRDefault="003D1320" w:rsidP="00F310CD">
            <w:pPr>
              <w:jc w:val="both"/>
              <w:rPr>
                <w:rFonts w:cs="Times New Roman"/>
              </w:rPr>
            </w:pPr>
            <w:r w:rsidRPr="008A10EE">
              <w:rPr>
                <w:rFonts w:cs="Times New Roman"/>
              </w:rPr>
              <w:t>universitas.</w:t>
            </w:r>
          </w:p>
        </w:tc>
      </w:tr>
      <w:tr w:rsidR="003D1320" w:rsidRPr="008A10EE" w14:paraId="76AB9163" w14:textId="77777777" w:rsidTr="004F36FD">
        <w:tc>
          <w:tcPr>
            <w:tcW w:w="2787" w:type="dxa"/>
          </w:tcPr>
          <w:p w14:paraId="413C684F" w14:textId="77777777" w:rsidR="003D1320" w:rsidRPr="008A10EE" w:rsidRDefault="003D1320" w:rsidP="00F310CD">
            <w:pPr>
              <w:jc w:val="both"/>
              <w:rPr>
                <w:rFonts w:cs="Times New Roman"/>
              </w:rPr>
            </w:pPr>
            <w:r w:rsidRPr="008A10EE">
              <w:rPr>
                <w:rFonts w:cs="Times New Roman"/>
              </w:rPr>
              <w:t>Apakah perangkat lunak</w:t>
            </w:r>
          </w:p>
          <w:p w14:paraId="457A74F1" w14:textId="77777777" w:rsidR="003D1320" w:rsidRPr="008A10EE" w:rsidRDefault="003D1320" w:rsidP="00F310CD">
            <w:pPr>
              <w:jc w:val="both"/>
              <w:rPr>
                <w:rFonts w:cs="Times New Roman"/>
              </w:rPr>
            </w:pPr>
            <w:r w:rsidRPr="008A10EE">
              <w:rPr>
                <w:rFonts w:cs="Times New Roman"/>
              </w:rPr>
              <w:t>yang diterapkan sejalan</w:t>
            </w:r>
          </w:p>
          <w:p w14:paraId="05E51E04" w14:textId="77777777" w:rsidR="003D1320" w:rsidRPr="008A10EE" w:rsidRDefault="003D1320" w:rsidP="00F310CD">
            <w:pPr>
              <w:jc w:val="both"/>
              <w:rPr>
                <w:rFonts w:cs="Times New Roman"/>
              </w:rPr>
            </w:pPr>
            <w:r w:rsidRPr="008A10EE">
              <w:rPr>
                <w:rFonts w:cs="Times New Roman"/>
              </w:rPr>
              <w:t>dengan visi, misi, dan</w:t>
            </w:r>
          </w:p>
          <w:p w14:paraId="6AEBB626" w14:textId="41BD3879" w:rsidR="003D1320" w:rsidRPr="008A10EE" w:rsidRDefault="003D1320" w:rsidP="00F310CD">
            <w:pPr>
              <w:jc w:val="both"/>
              <w:rPr>
                <w:rFonts w:cs="Times New Roman"/>
              </w:rPr>
            </w:pPr>
            <w:r w:rsidRPr="008A10EE">
              <w:rPr>
                <w:rFonts w:cs="Times New Roman"/>
              </w:rPr>
              <w:t>tujuan instansi ?</w:t>
            </w:r>
          </w:p>
        </w:tc>
        <w:tc>
          <w:tcPr>
            <w:tcW w:w="2788" w:type="dxa"/>
          </w:tcPr>
          <w:p w14:paraId="0B67D789" w14:textId="77777777" w:rsidR="003D1320" w:rsidRPr="008A10EE" w:rsidRDefault="003D1320" w:rsidP="00F310CD">
            <w:pPr>
              <w:jc w:val="both"/>
              <w:rPr>
                <w:rFonts w:cs="Times New Roman"/>
              </w:rPr>
            </w:pPr>
            <w:r w:rsidRPr="008A10EE">
              <w:rPr>
                <w:rFonts w:cs="Times New Roman"/>
              </w:rPr>
              <w:t>Mendukung, kebutuhan</w:t>
            </w:r>
          </w:p>
          <w:p w14:paraId="29C45619" w14:textId="77777777" w:rsidR="003D1320" w:rsidRPr="008A10EE" w:rsidRDefault="003D1320" w:rsidP="00F310CD">
            <w:pPr>
              <w:jc w:val="both"/>
              <w:rPr>
                <w:rFonts w:cs="Times New Roman"/>
              </w:rPr>
            </w:pPr>
            <w:r w:rsidRPr="008A10EE">
              <w:rPr>
                <w:rFonts w:cs="Times New Roman"/>
              </w:rPr>
              <w:t>perangkat lunak masih</w:t>
            </w:r>
          </w:p>
          <w:p w14:paraId="6C27C0D1" w14:textId="77777777" w:rsidR="003D1320" w:rsidRPr="008A10EE" w:rsidRDefault="003D1320" w:rsidP="00F310CD">
            <w:pPr>
              <w:jc w:val="both"/>
              <w:rPr>
                <w:rFonts w:cs="Times New Roman"/>
              </w:rPr>
            </w:pPr>
            <w:r w:rsidRPr="008A10EE">
              <w:rPr>
                <w:rFonts w:cs="Times New Roman"/>
              </w:rPr>
              <w:t>berkembang. Ada 2 data</w:t>
            </w:r>
          </w:p>
          <w:p w14:paraId="6FB7BBC6" w14:textId="4C1CF38F" w:rsidR="003D1320" w:rsidRPr="008A10EE" w:rsidRDefault="003D1320" w:rsidP="00F310CD">
            <w:pPr>
              <w:jc w:val="both"/>
              <w:rPr>
                <w:rFonts w:cs="Times New Roman"/>
              </w:rPr>
            </w:pPr>
            <w:r w:rsidRPr="008A10EE">
              <w:rPr>
                <w:rFonts w:cs="Times New Roman"/>
              </w:rPr>
              <w:t>center</w:t>
            </w:r>
          </w:p>
        </w:tc>
      </w:tr>
      <w:tr w:rsidR="003D1320" w:rsidRPr="008A10EE" w14:paraId="65E28E63" w14:textId="77777777" w:rsidTr="004F36FD">
        <w:tc>
          <w:tcPr>
            <w:tcW w:w="2787" w:type="dxa"/>
          </w:tcPr>
          <w:p w14:paraId="09049348" w14:textId="77777777" w:rsidR="003D1320" w:rsidRPr="008A10EE" w:rsidRDefault="003D1320" w:rsidP="00F310CD">
            <w:pPr>
              <w:jc w:val="both"/>
              <w:rPr>
                <w:rFonts w:cs="Times New Roman"/>
              </w:rPr>
            </w:pPr>
            <w:r w:rsidRPr="008A10EE">
              <w:rPr>
                <w:rFonts w:cs="Times New Roman"/>
              </w:rPr>
              <w:t>Apakah perangkat lunak</w:t>
            </w:r>
          </w:p>
          <w:p w14:paraId="0F92E203" w14:textId="77777777" w:rsidR="003D1320" w:rsidRPr="008A10EE" w:rsidRDefault="003D1320" w:rsidP="00F310CD">
            <w:pPr>
              <w:jc w:val="both"/>
              <w:rPr>
                <w:rFonts w:cs="Times New Roman"/>
              </w:rPr>
            </w:pPr>
            <w:r w:rsidRPr="008A10EE">
              <w:rPr>
                <w:rFonts w:cs="Times New Roman"/>
              </w:rPr>
              <w:t>memenuhi kebutuhan</w:t>
            </w:r>
          </w:p>
          <w:p w14:paraId="56C1585B" w14:textId="10F5510E" w:rsidR="003D1320" w:rsidRPr="008A10EE" w:rsidRDefault="003D1320" w:rsidP="00F310CD">
            <w:pPr>
              <w:jc w:val="both"/>
              <w:rPr>
                <w:rFonts w:cs="Times New Roman"/>
              </w:rPr>
            </w:pPr>
            <w:r w:rsidRPr="008A10EE">
              <w:rPr>
                <w:rFonts w:cs="Times New Roman"/>
              </w:rPr>
              <w:t>bisnis ?</w:t>
            </w:r>
          </w:p>
        </w:tc>
        <w:tc>
          <w:tcPr>
            <w:tcW w:w="2788" w:type="dxa"/>
          </w:tcPr>
          <w:p w14:paraId="52677439" w14:textId="78013323" w:rsidR="003D1320" w:rsidRPr="008A10EE" w:rsidRDefault="003D1320" w:rsidP="00F310CD">
            <w:pPr>
              <w:jc w:val="both"/>
              <w:rPr>
                <w:rFonts w:cs="Times New Roman"/>
              </w:rPr>
            </w:pPr>
            <w:r w:rsidRPr="008A10EE">
              <w:rPr>
                <w:rFonts w:cs="Times New Roman"/>
              </w:rPr>
              <w:t>Memenuhi kebutuhan bisnis</w:t>
            </w:r>
          </w:p>
        </w:tc>
      </w:tr>
      <w:tr w:rsidR="00BF1B7A" w:rsidRPr="008A10EE" w14:paraId="65B074F9" w14:textId="77777777" w:rsidTr="004F36FD">
        <w:tc>
          <w:tcPr>
            <w:tcW w:w="2787" w:type="dxa"/>
          </w:tcPr>
          <w:p w14:paraId="7FA4A2AD" w14:textId="77777777" w:rsidR="003D1320" w:rsidRPr="008A10EE" w:rsidRDefault="003D1320" w:rsidP="00F310CD">
            <w:pPr>
              <w:jc w:val="both"/>
              <w:rPr>
                <w:rFonts w:cs="Times New Roman"/>
              </w:rPr>
            </w:pPr>
            <w:r w:rsidRPr="008A10EE">
              <w:rPr>
                <w:rFonts w:cs="Times New Roman"/>
              </w:rPr>
              <w:t>Proses bisnis apa yang</w:t>
            </w:r>
          </w:p>
          <w:p w14:paraId="6A01BBA9" w14:textId="77777777" w:rsidR="003D1320" w:rsidRPr="008A10EE" w:rsidRDefault="003D1320" w:rsidP="00F310CD">
            <w:pPr>
              <w:jc w:val="both"/>
              <w:rPr>
                <w:rFonts w:cs="Times New Roman"/>
              </w:rPr>
            </w:pPr>
            <w:r w:rsidRPr="008A10EE">
              <w:rPr>
                <w:rFonts w:cs="Times New Roman"/>
              </w:rPr>
              <w:t>didukung oleh Perangkat</w:t>
            </w:r>
          </w:p>
          <w:p w14:paraId="08C523E0" w14:textId="5F892320" w:rsidR="00BF1B7A" w:rsidRPr="008A10EE" w:rsidRDefault="003D1320" w:rsidP="00F310CD">
            <w:pPr>
              <w:jc w:val="both"/>
              <w:rPr>
                <w:rFonts w:cs="Times New Roman"/>
              </w:rPr>
            </w:pPr>
            <w:r w:rsidRPr="008A10EE">
              <w:rPr>
                <w:rFonts w:cs="Times New Roman"/>
              </w:rPr>
              <w:t>Lunak ?</w:t>
            </w:r>
          </w:p>
        </w:tc>
        <w:tc>
          <w:tcPr>
            <w:tcW w:w="2788" w:type="dxa"/>
          </w:tcPr>
          <w:p w14:paraId="64C74763" w14:textId="77777777" w:rsidR="003D1320" w:rsidRPr="008A10EE" w:rsidRDefault="003D1320" w:rsidP="00F310CD">
            <w:pPr>
              <w:jc w:val="both"/>
              <w:rPr>
                <w:rFonts w:cs="Times New Roman"/>
              </w:rPr>
            </w:pPr>
            <w:r w:rsidRPr="008A10EE">
              <w:rPr>
                <w:rFonts w:cs="Times New Roman"/>
              </w:rPr>
              <w:t>Hampir semua, DSI akan</w:t>
            </w:r>
          </w:p>
          <w:p w14:paraId="4C0A9720" w14:textId="77777777" w:rsidR="003D1320" w:rsidRPr="008A10EE" w:rsidRDefault="003D1320" w:rsidP="00F310CD">
            <w:pPr>
              <w:jc w:val="both"/>
              <w:rPr>
                <w:rFonts w:cs="Times New Roman"/>
              </w:rPr>
            </w:pPr>
            <w:r w:rsidRPr="008A10EE">
              <w:rPr>
                <w:rFonts w:cs="Times New Roman"/>
              </w:rPr>
              <w:t>membuatkan perangkat lunak</w:t>
            </w:r>
          </w:p>
          <w:p w14:paraId="4D54919F" w14:textId="77777777" w:rsidR="003D1320" w:rsidRPr="008A10EE" w:rsidRDefault="003D1320" w:rsidP="00F310CD">
            <w:pPr>
              <w:jc w:val="both"/>
              <w:rPr>
                <w:rFonts w:cs="Times New Roman"/>
              </w:rPr>
            </w:pPr>
            <w:r w:rsidRPr="008A10EE">
              <w:rPr>
                <w:rFonts w:cs="Times New Roman"/>
              </w:rPr>
              <w:t>yang dibutuhkan oleh</w:t>
            </w:r>
          </w:p>
          <w:p w14:paraId="0DFE091E" w14:textId="15A06E2C" w:rsidR="00BF1B7A" w:rsidRPr="008A10EE" w:rsidRDefault="003D1320" w:rsidP="00F310CD">
            <w:pPr>
              <w:jc w:val="both"/>
              <w:rPr>
                <w:rFonts w:cs="Times New Roman"/>
              </w:rPr>
            </w:pPr>
            <w:r w:rsidRPr="008A10EE">
              <w:rPr>
                <w:rFonts w:cs="Times New Roman"/>
              </w:rPr>
              <w:t>departemen/bidang-bidang lain di Universitas Airlangga</w:t>
            </w:r>
          </w:p>
        </w:tc>
      </w:tr>
      <w:tr w:rsidR="003D1320" w:rsidRPr="008A10EE" w14:paraId="344F509F" w14:textId="77777777" w:rsidTr="004F36FD">
        <w:tc>
          <w:tcPr>
            <w:tcW w:w="2787" w:type="dxa"/>
          </w:tcPr>
          <w:p w14:paraId="28D54C47" w14:textId="77777777" w:rsidR="003D1320" w:rsidRPr="008A10EE" w:rsidRDefault="003D1320" w:rsidP="00F310CD">
            <w:pPr>
              <w:jc w:val="both"/>
              <w:rPr>
                <w:rFonts w:cs="Times New Roman"/>
              </w:rPr>
            </w:pPr>
            <w:r w:rsidRPr="008A10EE">
              <w:rPr>
                <w:rFonts w:cs="Times New Roman"/>
              </w:rPr>
              <w:lastRenderedPageBreak/>
              <w:t>Jenis perangkat lunak apa</w:t>
            </w:r>
          </w:p>
          <w:p w14:paraId="6C453DFE" w14:textId="19DC192F" w:rsidR="003D1320" w:rsidRPr="008A10EE" w:rsidRDefault="003D1320" w:rsidP="00F310CD">
            <w:pPr>
              <w:jc w:val="both"/>
              <w:rPr>
                <w:rFonts w:cs="Times New Roman"/>
              </w:rPr>
            </w:pPr>
            <w:r w:rsidRPr="008A10EE">
              <w:rPr>
                <w:rFonts w:cs="Times New Roman"/>
              </w:rPr>
              <w:t>saja yang diterapkan ?</w:t>
            </w:r>
          </w:p>
        </w:tc>
        <w:tc>
          <w:tcPr>
            <w:tcW w:w="2788" w:type="dxa"/>
          </w:tcPr>
          <w:p w14:paraId="47A0C127" w14:textId="77777777" w:rsidR="003D1320" w:rsidRPr="008A10EE" w:rsidRDefault="003D1320" w:rsidP="00F310CD">
            <w:pPr>
              <w:jc w:val="both"/>
              <w:rPr>
                <w:rFonts w:cs="Times New Roman"/>
              </w:rPr>
            </w:pPr>
            <w:r w:rsidRPr="008A10EE">
              <w:rPr>
                <w:rFonts w:cs="Times New Roman"/>
              </w:rPr>
              <w:t>Jenis website dan android,</w:t>
            </w:r>
          </w:p>
          <w:p w14:paraId="7D1EC603" w14:textId="77777777" w:rsidR="003D1320" w:rsidRPr="008A10EE" w:rsidRDefault="003D1320" w:rsidP="00F310CD">
            <w:pPr>
              <w:jc w:val="both"/>
              <w:rPr>
                <w:rFonts w:cs="Times New Roman"/>
              </w:rPr>
            </w:pPr>
            <w:r w:rsidRPr="008A10EE">
              <w:rPr>
                <w:rFonts w:cs="Times New Roman"/>
              </w:rPr>
              <w:t>tetapi paling banyak</w:t>
            </w:r>
          </w:p>
          <w:p w14:paraId="37683894" w14:textId="209F60EB" w:rsidR="003D1320" w:rsidRPr="008A10EE" w:rsidRDefault="003D1320" w:rsidP="00F310CD">
            <w:pPr>
              <w:jc w:val="both"/>
              <w:rPr>
                <w:rFonts w:cs="Times New Roman"/>
              </w:rPr>
            </w:pPr>
            <w:r w:rsidRPr="008A10EE">
              <w:rPr>
                <w:rFonts w:cs="Times New Roman"/>
              </w:rPr>
              <w:t>menggunakan website</w:t>
            </w:r>
          </w:p>
        </w:tc>
      </w:tr>
      <w:tr w:rsidR="003D1320" w:rsidRPr="008A10EE" w14:paraId="6F64A7D3" w14:textId="77777777" w:rsidTr="004F36FD">
        <w:tc>
          <w:tcPr>
            <w:tcW w:w="2787" w:type="dxa"/>
          </w:tcPr>
          <w:p w14:paraId="28252E4D" w14:textId="77777777" w:rsidR="003D1320" w:rsidRPr="008A10EE" w:rsidRDefault="003D1320" w:rsidP="00F310CD">
            <w:pPr>
              <w:jc w:val="both"/>
              <w:rPr>
                <w:rFonts w:cs="Times New Roman"/>
              </w:rPr>
            </w:pPr>
            <w:r w:rsidRPr="008A10EE">
              <w:rPr>
                <w:rFonts w:cs="Times New Roman"/>
              </w:rPr>
              <w:t>Sejauh apa prioritas Top</w:t>
            </w:r>
          </w:p>
          <w:p w14:paraId="356E12C5" w14:textId="77777777" w:rsidR="003D1320" w:rsidRPr="008A10EE" w:rsidRDefault="003D1320" w:rsidP="00F310CD">
            <w:pPr>
              <w:jc w:val="both"/>
              <w:rPr>
                <w:rFonts w:cs="Times New Roman"/>
              </w:rPr>
            </w:pPr>
            <w:r w:rsidRPr="008A10EE">
              <w:rPr>
                <w:rFonts w:cs="Times New Roman"/>
              </w:rPr>
              <w:t>Management terhadap</w:t>
            </w:r>
          </w:p>
          <w:p w14:paraId="5AD2DE64" w14:textId="77777777" w:rsidR="003D1320" w:rsidRPr="008A10EE" w:rsidRDefault="003D1320" w:rsidP="00F310CD">
            <w:pPr>
              <w:jc w:val="both"/>
              <w:rPr>
                <w:rFonts w:cs="Times New Roman"/>
              </w:rPr>
            </w:pPr>
            <w:r w:rsidRPr="008A10EE">
              <w:rPr>
                <w:rFonts w:cs="Times New Roman"/>
              </w:rPr>
              <w:t>proyek penerapan</w:t>
            </w:r>
          </w:p>
          <w:p w14:paraId="12CC3C24" w14:textId="66AA7F76" w:rsidR="003D1320" w:rsidRPr="008A10EE" w:rsidRDefault="003D1320" w:rsidP="00F310CD">
            <w:pPr>
              <w:jc w:val="both"/>
              <w:rPr>
                <w:rFonts w:cs="Times New Roman"/>
              </w:rPr>
            </w:pPr>
            <w:r w:rsidRPr="008A10EE">
              <w:rPr>
                <w:rFonts w:cs="Times New Roman"/>
              </w:rPr>
              <w:t>perangkat lunak ?</w:t>
            </w:r>
          </w:p>
        </w:tc>
        <w:tc>
          <w:tcPr>
            <w:tcW w:w="2788" w:type="dxa"/>
          </w:tcPr>
          <w:p w14:paraId="482E98BA" w14:textId="77777777" w:rsidR="003D1320" w:rsidRPr="008A10EE" w:rsidRDefault="003D1320" w:rsidP="00F310CD">
            <w:pPr>
              <w:jc w:val="both"/>
              <w:rPr>
                <w:rFonts w:cs="Times New Roman"/>
              </w:rPr>
            </w:pPr>
            <w:r w:rsidRPr="008A10EE">
              <w:rPr>
                <w:rFonts w:cs="Times New Roman"/>
              </w:rPr>
              <w:t>Top Management memastikan</w:t>
            </w:r>
          </w:p>
          <w:p w14:paraId="3EA5E08D" w14:textId="77777777" w:rsidR="003D1320" w:rsidRPr="008A10EE" w:rsidRDefault="003D1320" w:rsidP="00F310CD">
            <w:pPr>
              <w:jc w:val="both"/>
              <w:rPr>
                <w:rFonts w:cs="Times New Roman"/>
              </w:rPr>
            </w:pPr>
            <w:r w:rsidRPr="008A10EE">
              <w:rPr>
                <w:rFonts w:cs="Times New Roman"/>
              </w:rPr>
              <w:t>semua hal telah berjalan</w:t>
            </w:r>
          </w:p>
          <w:p w14:paraId="402BE7B3" w14:textId="7CA457E9" w:rsidR="003D1320" w:rsidRPr="008A10EE" w:rsidRDefault="003D1320" w:rsidP="00F310CD">
            <w:pPr>
              <w:jc w:val="both"/>
              <w:rPr>
                <w:rFonts w:cs="Times New Roman"/>
              </w:rPr>
            </w:pPr>
            <w:r w:rsidRPr="008A10EE">
              <w:rPr>
                <w:rFonts w:cs="Times New Roman"/>
              </w:rPr>
              <w:t>dengan lancar</w:t>
            </w:r>
          </w:p>
        </w:tc>
      </w:tr>
      <w:tr w:rsidR="003D1320" w:rsidRPr="008A10EE" w14:paraId="4A76DD1D" w14:textId="77777777" w:rsidTr="004F36FD">
        <w:tc>
          <w:tcPr>
            <w:tcW w:w="2787" w:type="dxa"/>
          </w:tcPr>
          <w:p w14:paraId="27EC68CB" w14:textId="77777777" w:rsidR="003D1320" w:rsidRPr="008A10EE" w:rsidRDefault="003D1320" w:rsidP="00F310CD">
            <w:pPr>
              <w:jc w:val="both"/>
              <w:rPr>
                <w:rFonts w:cs="Times New Roman"/>
              </w:rPr>
            </w:pPr>
            <w:r w:rsidRPr="008A10EE">
              <w:rPr>
                <w:rFonts w:cs="Times New Roman"/>
              </w:rPr>
              <w:t>Bentuk</w:t>
            </w:r>
          </w:p>
          <w:p w14:paraId="337D08B7" w14:textId="77777777" w:rsidR="003D1320" w:rsidRPr="008A10EE" w:rsidRDefault="003D1320" w:rsidP="00F310CD">
            <w:pPr>
              <w:jc w:val="both"/>
              <w:rPr>
                <w:rFonts w:cs="Times New Roman"/>
              </w:rPr>
            </w:pPr>
            <w:r w:rsidRPr="008A10EE">
              <w:rPr>
                <w:rFonts w:cs="Times New Roman"/>
              </w:rPr>
              <w:t>komitmen/dukungan apa</w:t>
            </w:r>
          </w:p>
          <w:p w14:paraId="5EC42D92" w14:textId="77777777" w:rsidR="003D1320" w:rsidRPr="008A10EE" w:rsidRDefault="003D1320" w:rsidP="00F310CD">
            <w:pPr>
              <w:jc w:val="both"/>
              <w:rPr>
                <w:rFonts w:cs="Times New Roman"/>
              </w:rPr>
            </w:pPr>
            <w:r w:rsidRPr="008A10EE">
              <w:rPr>
                <w:rFonts w:cs="Times New Roman"/>
              </w:rPr>
              <w:t>yang diberikan Top</w:t>
            </w:r>
          </w:p>
          <w:p w14:paraId="271512C2" w14:textId="77777777" w:rsidR="003D1320" w:rsidRPr="008A10EE" w:rsidRDefault="003D1320" w:rsidP="00F310CD">
            <w:pPr>
              <w:jc w:val="both"/>
              <w:rPr>
                <w:rFonts w:cs="Times New Roman"/>
              </w:rPr>
            </w:pPr>
            <w:r w:rsidRPr="008A10EE">
              <w:rPr>
                <w:rFonts w:cs="Times New Roman"/>
              </w:rPr>
              <w:t>Management terhadap</w:t>
            </w:r>
          </w:p>
          <w:p w14:paraId="6E7D5259" w14:textId="77777777" w:rsidR="003D1320" w:rsidRPr="008A10EE" w:rsidRDefault="003D1320" w:rsidP="00F310CD">
            <w:pPr>
              <w:jc w:val="both"/>
              <w:rPr>
                <w:rFonts w:cs="Times New Roman"/>
              </w:rPr>
            </w:pPr>
            <w:r w:rsidRPr="008A10EE">
              <w:rPr>
                <w:rFonts w:cs="Times New Roman"/>
              </w:rPr>
              <w:t>proyek penerapan</w:t>
            </w:r>
          </w:p>
          <w:p w14:paraId="17A8FF53" w14:textId="58CD112C" w:rsidR="003D1320" w:rsidRPr="008A10EE" w:rsidRDefault="003D1320" w:rsidP="00F310CD">
            <w:pPr>
              <w:jc w:val="both"/>
              <w:rPr>
                <w:rFonts w:cs="Times New Roman"/>
              </w:rPr>
            </w:pPr>
            <w:r w:rsidRPr="008A10EE">
              <w:rPr>
                <w:rFonts w:cs="Times New Roman"/>
              </w:rPr>
              <w:t>perangkat lunak</w:t>
            </w:r>
          </w:p>
        </w:tc>
        <w:tc>
          <w:tcPr>
            <w:tcW w:w="2788" w:type="dxa"/>
          </w:tcPr>
          <w:p w14:paraId="229900B9" w14:textId="77777777" w:rsidR="003D1320" w:rsidRPr="008A10EE" w:rsidRDefault="003D1320" w:rsidP="00F310CD">
            <w:pPr>
              <w:jc w:val="both"/>
              <w:rPr>
                <w:rFonts w:cs="Times New Roman"/>
              </w:rPr>
            </w:pPr>
            <w:r w:rsidRPr="008A10EE">
              <w:rPr>
                <w:rFonts w:cs="Times New Roman"/>
              </w:rPr>
              <w:t>Top management hanya</w:t>
            </w:r>
          </w:p>
          <w:p w14:paraId="62BD761F" w14:textId="77777777" w:rsidR="003D1320" w:rsidRPr="008A10EE" w:rsidRDefault="003D1320" w:rsidP="00F310CD">
            <w:pPr>
              <w:jc w:val="both"/>
              <w:rPr>
                <w:rFonts w:cs="Times New Roman"/>
              </w:rPr>
            </w:pPr>
            <w:r w:rsidRPr="008A10EE">
              <w:rPr>
                <w:rFonts w:cs="Times New Roman"/>
              </w:rPr>
              <w:t>bersifat monitoring dan</w:t>
            </w:r>
          </w:p>
          <w:p w14:paraId="4957DAEF" w14:textId="196976F4" w:rsidR="003D1320" w:rsidRPr="008A10EE" w:rsidRDefault="003D1320" w:rsidP="00F310CD">
            <w:pPr>
              <w:jc w:val="both"/>
              <w:rPr>
                <w:rFonts w:cs="Times New Roman"/>
              </w:rPr>
            </w:pPr>
            <w:r w:rsidRPr="008A10EE">
              <w:rPr>
                <w:rFonts w:cs="Times New Roman"/>
              </w:rPr>
              <w:t>controlling.</w:t>
            </w:r>
          </w:p>
        </w:tc>
      </w:tr>
      <w:tr w:rsidR="003D1320" w:rsidRPr="008A10EE" w14:paraId="4DA19045" w14:textId="77777777" w:rsidTr="004F36FD">
        <w:tc>
          <w:tcPr>
            <w:tcW w:w="2787" w:type="dxa"/>
          </w:tcPr>
          <w:p w14:paraId="54A54133" w14:textId="77777777" w:rsidR="003D1320" w:rsidRPr="008A10EE" w:rsidRDefault="003D1320" w:rsidP="00F310CD">
            <w:pPr>
              <w:jc w:val="both"/>
              <w:rPr>
                <w:rFonts w:cs="Times New Roman"/>
              </w:rPr>
            </w:pPr>
            <w:r w:rsidRPr="008A10EE">
              <w:rPr>
                <w:rFonts w:cs="Times New Roman"/>
              </w:rPr>
              <w:t>Apakah pengguna</w:t>
            </w:r>
          </w:p>
          <w:p w14:paraId="62C311D9" w14:textId="77777777" w:rsidR="003D1320" w:rsidRPr="008A10EE" w:rsidRDefault="003D1320" w:rsidP="00F310CD">
            <w:pPr>
              <w:jc w:val="both"/>
              <w:rPr>
                <w:rFonts w:cs="Times New Roman"/>
              </w:rPr>
            </w:pPr>
            <w:r w:rsidRPr="008A10EE">
              <w:rPr>
                <w:rFonts w:cs="Times New Roman"/>
              </w:rPr>
              <w:t>perangkat lunak (misal :</w:t>
            </w:r>
          </w:p>
          <w:p w14:paraId="7090A73E" w14:textId="77777777" w:rsidR="003D1320" w:rsidRPr="008A10EE" w:rsidRDefault="003D1320" w:rsidP="00F310CD">
            <w:pPr>
              <w:jc w:val="both"/>
              <w:rPr>
                <w:rFonts w:cs="Times New Roman"/>
              </w:rPr>
            </w:pPr>
            <w:r w:rsidRPr="008A10EE">
              <w:rPr>
                <w:rFonts w:cs="Times New Roman"/>
              </w:rPr>
              <w:t>cyber campus) kerap</w:t>
            </w:r>
          </w:p>
          <w:p w14:paraId="786CE790" w14:textId="77777777" w:rsidR="003D1320" w:rsidRPr="008A10EE" w:rsidRDefault="003D1320" w:rsidP="00F310CD">
            <w:pPr>
              <w:jc w:val="both"/>
              <w:rPr>
                <w:rFonts w:cs="Times New Roman"/>
              </w:rPr>
            </w:pPr>
            <w:r w:rsidRPr="008A10EE">
              <w:rPr>
                <w:rFonts w:cs="Times New Roman"/>
              </w:rPr>
              <w:t>mengalami kesusahan</w:t>
            </w:r>
          </w:p>
          <w:p w14:paraId="04FC6AD7" w14:textId="77777777" w:rsidR="003D1320" w:rsidRPr="008A10EE" w:rsidRDefault="003D1320" w:rsidP="00F310CD">
            <w:pPr>
              <w:jc w:val="both"/>
              <w:rPr>
                <w:rFonts w:cs="Times New Roman"/>
              </w:rPr>
            </w:pPr>
            <w:r w:rsidRPr="008A10EE">
              <w:rPr>
                <w:rFonts w:cs="Times New Roman"/>
              </w:rPr>
              <w:t>dalam menggunakan sistem</w:t>
            </w:r>
          </w:p>
          <w:p w14:paraId="5F569D44" w14:textId="629B6064" w:rsidR="003D1320" w:rsidRPr="008A10EE" w:rsidRDefault="003D1320" w:rsidP="00F310CD">
            <w:pPr>
              <w:jc w:val="both"/>
              <w:rPr>
                <w:rFonts w:cs="Times New Roman"/>
              </w:rPr>
            </w:pPr>
            <w:r w:rsidRPr="008A10EE">
              <w:rPr>
                <w:rFonts w:cs="Times New Roman"/>
              </w:rPr>
              <w:t>tersebut ?</w:t>
            </w:r>
          </w:p>
        </w:tc>
        <w:tc>
          <w:tcPr>
            <w:tcW w:w="2788" w:type="dxa"/>
          </w:tcPr>
          <w:p w14:paraId="24C7E09B" w14:textId="77777777" w:rsidR="003D1320" w:rsidRPr="008A10EE" w:rsidRDefault="003D1320" w:rsidP="00F310CD">
            <w:pPr>
              <w:jc w:val="both"/>
              <w:rPr>
                <w:rFonts w:cs="Times New Roman"/>
              </w:rPr>
            </w:pPr>
            <w:r w:rsidRPr="008A10EE">
              <w:rPr>
                <w:rFonts w:cs="Times New Roman"/>
              </w:rPr>
              <w:t>Pengguna perangkat lunak</w:t>
            </w:r>
          </w:p>
          <w:p w14:paraId="23006371" w14:textId="77777777" w:rsidR="003D1320" w:rsidRPr="008A10EE" w:rsidRDefault="003D1320" w:rsidP="00F310CD">
            <w:pPr>
              <w:jc w:val="both"/>
              <w:rPr>
                <w:rFonts w:cs="Times New Roman"/>
              </w:rPr>
            </w:pPr>
            <w:r w:rsidRPr="008A10EE">
              <w:rPr>
                <w:rFonts w:cs="Times New Roman"/>
              </w:rPr>
              <w:t>tidak mengalami kesusahan.</w:t>
            </w:r>
          </w:p>
          <w:p w14:paraId="60F3A451" w14:textId="77777777" w:rsidR="003D1320" w:rsidRPr="008A10EE" w:rsidRDefault="003D1320" w:rsidP="00F310CD">
            <w:pPr>
              <w:jc w:val="both"/>
              <w:rPr>
                <w:rFonts w:cs="Times New Roman"/>
              </w:rPr>
            </w:pPr>
            <w:r w:rsidRPr="008A10EE">
              <w:rPr>
                <w:rFonts w:cs="Times New Roman"/>
              </w:rPr>
              <w:t>Kami telah membuatkan</w:t>
            </w:r>
          </w:p>
          <w:p w14:paraId="7DF38F17" w14:textId="77777777" w:rsidR="003D1320" w:rsidRPr="008A10EE" w:rsidRDefault="003D1320" w:rsidP="00F310CD">
            <w:pPr>
              <w:jc w:val="both"/>
              <w:rPr>
                <w:rFonts w:cs="Times New Roman"/>
              </w:rPr>
            </w:pPr>
            <w:r w:rsidRPr="008A10EE">
              <w:rPr>
                <w:rFonts w:cs="Times New Roman"/>
              </w:rPr>
              <w:t>manual kepada calon</w:t>
            </w:r>
          </w:p>
          <w:p w14:paraId="03C55321" w14:textId="77777777" w:rsidR="003D1320" w:rsidRPr="008A10EE" w:rsidRDefault="003D1320" w:rsidP="00F310CD">
            <w:pPr>
              <w:jc w:val="both"/>
              <w:rPr>
                <w:rFonts w:cs="Times New Roman"/>
              </w:rPr>
            </w:pPr>
            <w:r w:rsidRPr="008A10EE">
              <w:rPr>
                <w:rFonts w:cs="Times New Roman"/>
              </w:rPr>
              <w:t>pengguna. Bila ada perubahan</w:t>
            </w:r>
          </w:p>
          <w:p w14:paraId="4412D083" w14:textId="77777777" w:rsidR="003D1320" w:rsidRPr="008A10EE" w:rsidRDefault="003D1320" w:rsidP="00F310CD">
            <w:pPr>
              <w:jc w:val="both"/>
              <w:rPr>
                <w:rFonts w:cs="Times New Roman"/>
              </w:rPr>
            </w:pPr>
            <w:r w:rsidRPr="008A10EE">
              <w:rPr>
                <w:rFonts w:cs="Times New Roman"/>
              </w:rPr>
              <w:t>lebih lanjut akan diberitahukan</w:t>
            </w:r>
          </w:p>
          <w:p w14:paraId="18DC11BF" w14:textId="20D5FBEC" w:rsidR="003D1320" w:rsidRPr="008A10EE" w:rsidRDefault="003D1320" w:rsidP="00F310CD">
            <w:pPr>
              <w:jc w:val="both"/>
              <w:rPr>
                <w:rFonts w:cs="Times New Roman"/>
              </w:rPr>
            </w:pPr>
            <w:r w:rsidRPr="008A10EE">
              <w:rPr>
                <w:rFonts w:cs="Times New Roman"/>
              </w:rPr>
              <w:t>terlebih</w:t>
            </w:r>
          </w:p>
        </w:tc>
      </w:tr>
      <w:tr w:rsidR="003D1320" w:rsidRPr="008A10EE" w14:paraId="3A126CAF" w14:textId="77777777" w:rsidTr="004F36FD">
        <w:tc>
          <w:tcPr>
            <w:tcW w:w="2787" w:type="dxa"/>
          </w:tcPr>
          <w:p w14:paraId="47489F4B" w14:textId="77777777" w:rsidR="003D1320" w:rsidRPr="008A10EE" w:rsidRDefault="003D1320" w:rsidP="00F310CD">
            <w:pPr>
              <w:jc w:val="both"/>
              <w:rPr>
                <w:rFonts w:cs="Times New Roman"/>
              </w:rPr>
            </w:pPr>
            <w:r w:rsidRPr="008A10EE">
              <w:rPr>
                <w:rFonts w:cs="Times New Roman"/>
              </w:rPr>
              <w:t>Setinggi apa level</w:t>
            </w:r>
          </w:p>
          <w:p w14:paraId="4813CEC5" w14:textId="77777777" w:rsidR="003D1320" w:rsidRPr="008A10EE" w:rsidRDefault="003D1320" w:rsidP="00F310CD">
            <w:pPr>
              <w:jc w:val="both"/>
              <w:rPr>
                <w:rFonts w:cs="Times New Roman"/>
              </w:rPr>
            </w:pPr>
            <w:r w:rsidRPr="008A10EE">
              <w:rPr>
                <w:rFonts w:cs="Times New Roman"/>
              </w:rPr>
              <w:t>keakraban fungsi-fungsi di</w:t>
            </w:r>
          </w:p>
          <w:p w14:paraId="3AF04331" w14:textId="77777777" w:rsidR="003D1320" w:rsidRPr="008A10EE" w:rsidRDefault="003D1320" w:rsidP="00F310CD">
            <w:pPr>
              <w:jc w:val="both"/>
              <w:rPr>
                <w:rFonts w:cs="Times New Roman"/>
              </w:rPr>
            </w:pPr>
            <w:r w:rsidRPr="008A10EE">
              <w:rPr>
                <w:rFonts w:cs="Times New Roman"/>
              </w:rPr>
              <w:t>instansi ini (user) dengan</w:t>
            </w:r>
          </w:p>
          <w:p w14:paraId="466CF474" w14:textId="2E4E90A9" w:rsidR="003D1320" w:rsidRPr="008A10EE" w:rsidRDefault="003D1320" w:rsidP="00F310CD">
            <w:pPr>
              <w:jc w:val="both"/>
              <w:rPr>
                <w:rFonts w:cs="Times New Roman"/>
              </w:rPr>
            </w:pPr>
            <w:r w:rsidRPr="008A10EE">
              <w:rPr>
                <w:rFonts w:cs="Times New Roman"/>
              </w:rPr>
              <w:t>perangkat lunak ?</w:t>
            </w:r>
          </w:p>
        </w:tc>
        <w:tc>
          <w:tcPr>
            <w:tcW w:w="2788" w:type="dxa"/>
          </w:tcPr>
          <w:p w14:paraId="23C59801" w14:textId="77777777" w:rsidR="003D1320" w:rsidRPr="008A10EE" w:rsidRDefault="003D1320" w:rsidP="00F310CD">
            <w:pPr>
              <w:jc w:val="both"/>
              <w:rPr>
                <w:rFonts w:cs="Times New Roman"/>
              </w:rPr>
            </w:pPr>
            <w:r w:rsidRPr="008A10EE">
              <w:rPr>
                <w:rFonts w:cs="Times New Roman"/>
              </w:rPr>
              <w:t>semua yang telah</w:t>
            </w:r>
          </w:p>
          <w:p w14:paraId="6E651B0D" w14:textId="77777777" w:rsidR="003D1320" w:rsidRPr="008A10EE" w:rsidRDefault="003D1320" w:rsidP="00F310CD">
            <w:pPr>
              <w:jc w:val="both"/>
              <w:rPr>
                <w:rFonts w:cs="Times New Roman"/>
              </w:rPr>
            </w:pPr>
            <w:r w:rsidRPr="008A10EE">
              <w:rPr>
                <w:rFonts w:cs="Times New Roman"/>
              </w:rPr>
              <w:t>diimplementasikan di sini,</w:t>
            </w:r>
          </w:p>
          <w:p w14:paraId="37CBC6DF" w14:textId="77777777" w:rsidR="003D1320" w:rsidRPr="008A10EE" w:rsidRDefault="003D1320" w:rsidP="00F310CD">
            <w:pPr>
              <w:jc w:val="both"/>
              <w:rPr>
                <w:rFonts w:cs="Times New Roman"/>
              </w:rPr>
            </w:pPr>
            <w:r w:rsidRPr="008A10EE">
              <w:rPr>
                <w:rFonts w:cs="Times New Roman"/>
              </w:rPr>
              <w:t>pengerjaannya berdasarkan</w:t>
            </w:r>
          </w:p>
          <w:p w14:paraId="1F992A50" w14:textId="77777777" w:rsidR="003D1320" w:rsidRPr="008A10EE" w:rsidRDefault="003D1320" w:rsidP="00F310CD">
            <w:pPr>
              <w:jc w:val="both"/>
              <w:rPr>
                <w:rFonts w:cs="Times New Roman"/>
              </w:rPr>
            </w:pPr>
            <w:r w:rsidRPr="008A10EE">
              <w:rPr>
                <w:rFonts w:cs="Times New Roman"/>
              </w:rPr>
              <w:t>requirement analysis yang ada</w:t>
            </w:r>
          </w:p>
          <w:p w14:paraId="51F8F59C" w14:textId="77777777" w:rsidR="003D1320" w:rsidRPr="008A10EE" w:rsidRDefault="003D1320" w:rsidP="00F310CD">
            <w:pPr>
              <w:jc w:val="both"/>
              <w:rPr>
                <w:rFonts w:cs="Times New Roman"/>
              </w:rPr>
            </w:pPr>
            <w:r w:rsidRPr="008A10EE">
              <w:rPr>
                <w:rFonts w:cs="Times New Roman"/>
              </w:rPr>
              <w:t>di awal sehingga pada saat</w:t>
            </w:r>
          </w:p>
          <w:p w14:paraId="56F34480" w14:textId="77777777" w:rsidR="003D1320" w:rsidRPr="008A10EE" w:rsidRDefault="003D1320" w:rsidP="00F310CD">
            <w:pPr>
              <w:jc w:val="both"/>
              <w:rPr>
                <w:rFonts w:cs="Times New Roman"/>
              </w:rPr>
            </w:pPr>
            <w:r w:rsidRPr="008A10EE">
              <w:rPr>
                <w:rFonts w:cs="Times New Roman"/>
              </w:rPr>
              <w:t>digunakan tidak menyusahkan</w:t>
            </w:r>
          </w:p>
          <w:p w14:paraId="4D97D2BE" w14:textId="77777777" w:rsidR="003D1320" w:rsidRPr="008A10EE" w:rsidRDefault="003D1320" w:rsidP="00F310CD">
            <w:pPr>
              <w:jc w:val="both"/>
              <w:rPr>
                <w:rFonts w:cs="Times New Roman"/>
              </w:rPr>
            </w:pPr>
            <w:r w:rsidRPr="008A10EE">
              <w:rPr>
                <w:rFonts w:cs="Times New Roman"/>
              </w:rPr>
              <w:t>para penggunanya. pada saat</w:t>
            </w:r>
          </w:p>
          <w:p w14:paraId="547CA09C" w14:textId="77777777" w:rsidR="003D1320" w:rsidRPr="008A10EE" w:rsidRDefault="003D1320" w:rsidP="00F310CD">
            <w:pPr>
              <w:jc w:val="both"/>
              <w:rPr>
                <w:rFonts w:cs="Times New Roman"/>
              </w:rPr>
            </w:pPr>
            <w:r w:rsidRPr="008A10EE">
              <w:rPr>
                <w:rFonts w:cs="Times New Roman"/>
              </w:rPr>
              <w:t>masuk, mahasiswa di sini</w:t>
            </w:r>
          </w:p>
          <w:p w14:paraId="4C2A557E" w14:textId="77777777" w:rsidR="003D1320" w:rsidRPr="008A10EE" w:rsidRDefault="003D1320" w:rsidP="00F310CD">
            <w:pPr>
              <w:jc w:val="both"/>
              <w:rPr>
                <w:rFonts w:cs="Times New Roman"/>
              </w:rPr>
            </w:pPr>
            <w:r w:rsidRPr="008A10EE">
              <w:rPr>
                <w:rFonts w:cs="Times New Roman"/>
              </w:rPr>
              <w:t>diberi buku saku mengenai</w:t>
            </w:r>
          </w:p>
          <w:p w14:paraId="0F1E8DEE" w14:textId="77777777" w:rsidR="003D1320" w:rsidRPr="008A10EE" w:rsidRDefault="003D1320" w:rsidP="00F310CD">
            <w:pPr>
              <w:jc w:val="both"/>
              <w:rPr>
                <w:rFonts w:cs="Times New Roman"/>
              </w:rPr>
            </w:pPr>
            <w:r w:rsidRPr="008A10EE">
              <w:rPr>
                <w:rFonts w:cs="Times New Roman"/>
              </w:rPr>
              <w:t>cyber-kampus dan juga tata</w:t>
            </w:r>
          </w:p>
          <w:p w14:paraId="22379E0F" w14:textId="77777777" w:rsidR="003D1320" w:rsidRPr="008A10EE" w:rsidRDefault="003D1320" w:rsidP="00F310CD">
            <w:pPr>
              <w:jc w:val="both"/>
              <w:rPr>
                <w:rFonts w:cs="Times New Roman"/>
              </w:rPr>
            </w:pPr>
            <w:r w:rsidRPr="008A10EE">
              <w:rPr>
                <w:rFonts w:cs="Times New Roman"/>
              </w:rPr>
              <w:t>cara menggunakan hampir</w:t>
            </w:r>
          </w:p>
          <w:p w14:paraId="4AB75A93" w14:textId="77777777" w:rsidR="003D1320" w:rsidRPr="008A10EE" w:rsidRDefault="003D1320" w:rsidP="00F310CD">
            <w:pPr>
              <w:jc w:val="both"/>
              <w:rPr>
                <w:rFonts w:cs="Times New Roman"/>
              </w:rPr>
            </w:pPr>
            <w:r w:rsidRPr="008A10EE">
              <w:rPr>
                <w:rFonts w:cs="Times New Roman"/>
              </w:rPr>
              <w:t>seluruh perangkat yang</w:t>
            </w:r>
          </w:p>
          <w:p w14:paraId="771A8AEC" w14:textId="77777777" w:rsidR="003D1320" w:rsidRPr="008A10EE" w:rsidRDefault="003D1320" w:rsidP="00F310CD">
            <w:pPr>
              <w:jc w:val="both"/>
              <w:rPr>
                <w:rFonts w:cs="Times New Roman"/>
              </w:rPr>
            </w:pPr>
            <w:r w:rsidRPr="008A10EE">
              <w:rPr>
                <w:rFonts w:cs="Times New Roman"/>
              </w:rPr>
              <w:lastRenderedPageBreak/>
              <w:t>membantu kegiatan dalam</w:t>
            </w:r>
          </w:p>
          <w:p w14:paraId="5CEAE2FA" w14:textId="5050718D" w:rsidR="003D1320" w:rsidRPr="008A10EE" w:rsidRDefault="003D1320" w:rsidP="00F310CD">
            <w:pPr>
              <w:jc w:val="both"/>
              <w:rPr>
                <w:rFonts w:cs="Times New Roman"/>
              </w:rPr>
            </w:pPr>
            <w:r w:rsidRPr="008A10EE">
              <w:rPr>
                <w:rFonts w:cs="Times New Roman"/>
              </w:rPr>
              <w:t>proses belajar</w:t>
            </w:r>
          </w:p>
        </w:tc>
      </w:tr>
      <w:tr w:rsidR="003D1320" w:rsidRPr="008A10EE" w14:paraId="3163DDF0" w14:textId="77777777" w:rsidTr="004F36FD">
        <w:tc>
          <w:tcPr>
            <w:tcW w:w="2787" w:type="dxa"/>
          </w:tcPr>
          <w:p w14:paraId="2FC80BBD" w14:textId="77777777" w:rsidR="003D1320" w:rsidRPr="008A10EE" w:rsidRDefault="003D1320" w:rsidP="00F310CD">
            <w:pPr>
              <w:jc w:val="both"/>
              <w:rPr>
                <w:rFonts w:cs="Times New Roman"/>
              </w:rPr>
            </w:pPr>
            <w:r w:rsidRPr="008A10EE">
              <w:rPr>
                <w:rFonts w:cs="Times New Roman"/>
              </w:rPr>
              <w:lastRenderedPageBreak/>
              <w:t>Setinggi apa level kesiapan</w:t>
            </w:r>
          </w:p>
          <w:p w14:paraId="28772369" w14:textId="77777777" w:rsidR="003D1320" w:rsidRPr="008A10EE" w:rsidRDefault="003D1320" w:rsidP="00F310CD">
            <w:pPr>
              <w:jc w:val="both"/>
              <w:rPr>
                <w:rFonts w:cs="Times New Roman"/>
              </w:rPr>
            </w:pPr>
            <w:r w:rsidRPr="008A10EE">
              <w:rPr>
                <w:rFonts w:cs="Times New Roman"/>
              </w:rPr>
              <w:t>pengguna untuk</w:t>
            </w:r>
          </w:p>
          <w:p w14:paraId="7D9638A3" w14:textId="77777777" w:rsidR="003D1320" w:rsidRPr="008A10EE" w:rsidRDefault="003D1320" w:rsidP="00F310CD">
            <w:pPr>
              <w:jc w:val="both"/>
              <w:rPr>
                <w:rFonts w:cs="Times New Roman"/>
              </w:rPr>
            </w:pPr>
            <w:r w:rsidRPr="008A10EE">
              <w:rPr>
                <w:rFonts w:cs="Times New Roman"/>
              </w:rPr>
              <w:t>menggunakan perangkat</w:t>
            </w:r>
          </w:p>
          <w:p w14:paraId="0A34CE61" w14:textId="0707C456" w:rsidR="003D1320" w:rsidRPr="008A10EE" w:rsidRDefault="003D1320" w:rsidP="00F310CD">
            <w:pPr>
              <w:jc w:val="both"/>
              <w:rPr>
                <w:rFonts w:cs="Times New Roman"/>
              </w:rPr>
            </w:pPr>
            <w:r w:rsidRPr="008A10EE">
              <w:rPr>
                <w:rFonts w:cs="Times New Roman"/>
              </w:rPr>
              <w:t>lunak ?</w:t>
            </w:r>
          </w:p>
        </w:tc>
        <w:tc>
          <w:tcPr>
            <w:tcW w:w="2788" w:type="dxa"/>
          </w:tcPr>
          <w:p w14:paraId="7E0D41E0" w14:textId="77777777" w:rsidR="003D1320" w:rsidRPr="008A10EE" w:rsidRDefault="003D1320" w:rsidP="00F310CD">
            <w:pPr>
              <w:jc w:val="both"/>
              <w:rPr>
                <w:rFonts w:cs="Times New Roman"/>
              </w:rPr>
            </w:pPr>
            <w:r w:rsidRPr="008A10EE">
              <w:rPr>
                <w:rFonts w:cs="Times New Roman"/>
              </w:rPr>
              <w:t>Pengguna mahasiswa sangat</w:t>
            </w:r>
          </w:p>
          <w:p w14:paraId="5DA53AA4" w14:textId="77777777" w:rsidR="003D1320" w:rsidRPr="008A10EE" w:rsidRDefault="003D1320" w:rsidP="00F310CD">
            <w:pPr>
              <w:jc w:val="both"/>
              <w:rPr>
                <w:rFonts w:cs="Times New Roman"/>
              </w:rPr>
            </w:pPr>
            <w:r w:rsidRPr="008A10EE">
              <w:rPr>
                <w:rFonts w:cs="Times New Roman"/>
              </w:rPr>
              <w:t>siap dengan perangkat lunak</w:t>
            </w:r>
          </w:p>
          <w:p w14:paraId="26C7809E" w14:textId="77777777" w:rsidR="003D1320" w:rsidRPr="008A10EE" w:rsidRDefault="003D1320" w:rsidP="00F310CD">
            <w:pPr>
              <w:jc w:val="both"/>
              <w:rPr>
                <w:rFonts w:cs="Times New Roman"/>
              </w:rPr>
            </w:pPr>
            <w:r w:rsidRPr="008A10EE">
              <w:rPr>
                <w:rFonts w:cs="Times New Roman"/>
              </w:rPr>
              <w:t>dikarenakan mahasiswa</w:t>
            </w:r>
          </w:p>
          <w:p w14:paraId="4E9DFB79" w14:textId="77777777" w:rsidR="003D1320" w:rsidRPr="008A10EE" w:rsidRDefault="003D1320" w:rsidP="00F310CD">
            <w:pPr>
              <w:jc w:val="both"/>
              <w:rPr>
                <w:rFonts w:cs="Times New Roman"/>
              </w:rPr>
            </w:pPr>
            <w:r w:rsidRPr="008A10EE">
              <w:rPr>
                <w:rFonts w:cs="Times New Roman"/>
              </w:rPr>
              <w:t>terbiasa menggunakan</w:t>
            </w:r>
          </w:p>
          <w:p w14:paraId="1DC53523" w14:textId="77777777" w:rsidR="003D1320" w:rsidRPr="008A10EE" w:rsidRDefault="003D1320" w:rsidP="00F310CD">
            <w:pPr>
              <w:jc w:val="both"/>
              <w:rPr>
                <w:rFonts w:cs="Times New Roman"/>
              </w:rPr>
            </w:pPr>
            <w:r w:rsidRPr="008A10EE">
              <w:rPr>
                <w:rFonts w:cs="Times New Roman"/>
              </w:rPr>
              <w:t>perangkat lunak yang sejenis.</w:t>
            </w:r>
          </w:p>
          <w:p w14:paraId="319453EF" w14:textId="77777777" w:rsidR="003D1320" w:rsidRPr="008A10EE" w:rsidRDefault="003D1320" w:rsidP="00F310CD">
            <w:pPr>
              <w:jc w:val="both"/>
              <w:rPr>
                <w:rFonts w:cs="Times New Roman"/>
              </w:rPr>
            </w:pPr>
            <w:r w:rsidRPr="008A10EE">
              <w:rPr>
                <w:rFonts w:cs="Times New Roman"/>
              </w:rPr>
              <w:t>Pengguna staff internal</w:t>
            </w:r>
          </w:p>
          <w:p w14:paraId="26DE18A3" w14:textId="2264D7F6" w:rsidR="003D1320" w:rsidRPr="008A10EE" w:rsidRDefault="003D1320" w:rsidP="00F310CD">
            <w:pPr>
              <w:jc w:val="both"/>
              <w:rPr>
                <w:rFonts w:cs="Times New Roman"/>
              </w:rPr>
            </w:pPr>
            <w:r w:rsidRPr="008A10EE">
              <w:rPr>
                <w:rFonts w:cs="Times New Roman"/>
              </w:rPr>
              <w:t>dibutuhkan</w:t>
            </w:r>
          </w:p>
        </w:tc>
      </w:tr>
      <w:tr w:rsidR="003D1320" w:rsidRPr="008A10EE" w14:paraId="1BFD3836" w14:textId="77777777" w:rsidTr="004F36FD">
        <w:tc>
          <w:tcPr>
            <w:tcW w:w="2787" w:type="dxa"/>
          </w:tcPr>
          <w:p w14:paraId="180F6AC4" w14:textId="77777777" w:rsidR="003D1320" w:rsidRPr="008A10EE" w:rsidRDefault="003D1320" w:rsidP="00F310CD">
            <w:pPr>
              <w:jc w:val="both"/>
              <w:rPr>
                <w:rFonts w:cs="Times New Roman"/>
              </w:rPr>
            </w:pPr>
            <w:r w:rsidRPr="008A10EE">
              <w:rPr>
                <w:rFonts w:cs="Times New Roman"/>
              </w:rPr>
              <w:t>Siapa saja sasaran pelatihan</w:t>
            </w:r>
          </w:p>
          <w:p w14:paraId="227F9D26" w14:textId="77777777" w:rsidR="003D1320" w:rsidRPr="008A10EE" w:rsidRDefault="003D1320" w:rsidP="00F310CD">
            <w:pPr>
              <w:jc w:val="both"/>
              <w:rPr>
                <w:rFonts w:cs="Times New Roman"/>
              </w:rPr>
            </w:pPr>
            <w:r w:rsidRPr="008A10EE">
              <w:rPr>
                <w:rFonts w:cs="Times New Roman"/>
              </w:rPr>
              <w:t>penggunaan perangkat</w:t>
            </w:r>
          </w:p>
          <w:p w14:paraId="1C3E8AC7" w14:textId="14BC7A46" w:rsidR="003D1320" w:rsidRPr="008A10EE" w:rsidRDefault="003D1320" w:rsidP="00F310CD">
            <w:pPr>
              <w:jc w:val="both"/>
              <w:rPr>
                <w:rFonts w:cs="Times New Roman"/>
              </w:rPr>
            </w:pPr>
            <w:r w:rsidRPr="008A10EE">
              <w:rPr>
                <w:rFonts w:cs="Times New Roman"/>
              </w:rPr>
              <w:t>lunak ?</w:t>
            </w:r>
          </w:p>
        </w:tc>
        <w:tc>
          <w:tcPr>
            <w:tcW w:w="2788" w:type="dxa"/>
          </w:tcPr>
          <w:p w14:paraId="232D45E5" w14:textId="77777777" w:rsidR="003D1320" w:rsidRPr="008A10EE" w:rsidRDefault="003D1320" w:rsidP="00F310CD">
            <w:pPr>
              <w:jc w:val="both"/>
              <w:rPr>
                <w:rFonts w:cs="Times New Roman"/>
              </w:rPr>
            </w:pPr>
            <w:r w:rsidRPr="008A10EE">
              <w:rPr>
                <w:rFonts w:cs="Times New Roman"/>
              </w:rPr>
              <w:t>Sasaran pelatihan yaitu semua</w:t>
            </w:r>
          </w:p>
          <w:p w14:paraId="1ADF1B5D" w14:textId="77777777" w:rsidR="003D1320" w:rsidRPr="008A10EE" w:rsidRDefault="003D1320" w:rsidP="00F310CD">
            <w:pPr>
              <w:jc w:val="both"/>
              <w:rPr>
                <w:rFonts w:cs="Times New Roman"/>
              </w:rPr>
            </w:pPr>
            <w:r w:rsidRPr="008A10EE">
              <w:rPr>
                <w:rFonts w:cs="Times New Roman"/>
              </w:rPr>
              <w:t>pengguna yang berhubungan</w:t>
            </w:r>
          </w:p>
          <w:p w14:paraId="7C2988F6" w14:textId="77777777" w:rsidR="003D1320" w:rsidRPr="008A10EE" w:rsidRDefault="003D1320" w:rsidP="00F310CD">
            <w:pPr>
              <w:jc w:val="both"/>
              <w:rPr>
                <w:rFonts w:cs="Times New Roman"/>
              </w:rPr>
            </w:pPr>
            <w:r w:rsidRPr="008A10EE">
              <w:rPr>
                <w:rFonts w:cs="Times New Roman"/>
              </w:rPr>
              <w:t>dengan sistem perangkat lunak</w:t>
            </w:r>
          </w:p>
          <w:p w14:paraId="265EC01F" w14:textId="60783ED3" w:rsidR="003D1320" w:rsidRPr="008A10EE" w:rsidRDefault="003D1320" w:rsidP="00F310CD">
            <w:pPr>
              <w:jc w:val="both"/>
              <w:rPr>
                <w:rFonts w:cs="Times New Roman"/>
              </w:rPr>
            </w:pPr>
            <w:r w:rsidRPr="008A10EE">
              <w:rPr>
                <w:rFonts w:cs="Times New Roman"/>
              </w:rPr>
              <w:t>tersebut</w:t>
            </w:r>
          </w:p>
        </w:tc>
      </w:tr>
      <w:tr w:rsidR="003D1320" w:rsidRPr="008A10EE" w14:paraId="5A49491E" w14:textId="77777777" w:rsidTr="004F36FD">
        <w:tc>
          <w:tcPr>
            <w:tcW w:w="2787" w:type="dxa"/>
          </w:tcPr>
          <w:p w14:paraId="5A01ABED" w14:textId="77777777" w:rsidR="003D1320" w:rsidRPr="008A10EE" w:rsidRDefault="003D1320" w:rsidP="00F310CD">
            <w:pPr>
              <w:jc w:val="both"/>
              <w:rPr>
                <w:rFonts w:cs="Times New Roman"/>
              </w:rPr>
            </w:pPr>
            <w:r w:rsidRPr="008A10EE">
              <w:rPr>
                <w:rFonts w:cs="Times New Roman"/>
              </w:rPr>
              <w:t>Bagaimana pelatihan untuk</w:t>
            </w:r>
          </w:p>
          <w:p w14:paraId="501D0DC7" w14:textId="0D2D77FF" w:rsidR="003D1320" w:rsidRPr="008A10EE" w:rsidRDefault="003D1320" w:rsidP="00F310CD">
            <w:pPr>
              <w:jc w:val="both"/>
              <w:rPr>
                <w:rFonts w:cs="Times New Roman"/>
              </w:rPr>
            </w:pPr>
            <w:r w:rsidRPr="008A10EE">
              <w:rPr>
                <w:rFonts w:cs="Times New Roman"/>
              </w:rPr>
              <w:t>pengguna dilaksanakan ?</w:t>
            </w:r>
          </w:p>
        </w:tc>
        <w:tc>
          <w:tcPr>
            <w:tcW w:w="2788" w:type="dxa"/>
          </w:tcPr>
          <w:p w14:paraId="0808AD27" w14:textId="77777777" w:rsidR="003D1320" w:rsidRPr="008A10EE" w:rsidRDefault="003D1320" w:rsidP="00F310CD">
            <w:pPr>
              <w:jc w:val="both"/>
              <w:rPr>
                <w:rFonts w:cs="Times New Roman"/>
              </w:rPr>
            </w:pPr>
            <w:r w:rsidRPr="008A10EE">
              <w:rPr>
                <w:rFonts w:cs="Times New Roman"/>
              </w:rPr>
              <w:t>Pelatihan dilaksanakan dengan</w:t>
            </w:r>
          </w:p>
          <w:p w14:paraId="4FE77760" w14:textId="77777777" w:rsidR="003D1320" w:rsidRPr="008A10EE" w:rsidRDefault="003D1320" w:rsidP="00F310CD">
            <w:pPr>
              <w:jc w:val="both"/>
              <w:rPr>
                <w:rFonts w:cs="Times New Roman"/>
              </w:rPr>
            </w:pPr>
            <w:r w:rsidRPr="008A10EE">
              <w:rPr>
                <w:rFonts w:cs="Times New Roman"/>
              </w:rPr>
              <w:t>jadwal tertentu dan</w:t>
            </w:r>
          </w:p>
          <w:p w14:paraId="05A65CF8" w14:textId="7DDB7F47" w:rsidR="003D1320" w:rsidRPr="008A10EE" w:rsidRDefault="003D1320" w:rsidP="00F310CD">
            <w:pPr>
              <w:jc w:val="both"/>
              <w:rPr>
                <w:rFonts w:cs="Times New Roman"/>
              </w:rPr>
            </w:pPr>
            <w:r w:rsidRPr="008A10EE">
              <w:rPr>
                <w:rFonts w:cs="Times New Roman"/>
              </w:rPr>
              <w:t>dilaksanakan oleh DSI</w:t>
            </w:r>
          </w:p>
        </w:tc>
      </w:tr>
      <w:tr w:rsidR="003D1320" w:rsidRPr="008A10EE" w14:paraId="27DEE7E7" w14:textId="77777777" w:rsidTr="004F36FD">
        <w:tc>
          <w:tcPr>
            <w:tcW w:w="2787" w:type="dxa"/>
          </w:tcPr>
          <w:p w14:paraId="144C129F" w14:textId="77777777" w:rsidR="003D1320" w:rsidRPr="008A10EE" w:rsidRDefault="003D1320" w:rsidP="00F310CD">
            <w:pPr>
              <w:jc w:val="both"/>
              <w:rPr>
                <w:rFonts w:cs="Times New Roman"/>
              </w:rPr>
            </w:pPr>
            <w:r w:rsidRPr="008A10EE">
              <w:rPr>
                <w:rFonts w:cs="Times New Roman"/>
              </w:rPr>
              <w:t>Apakah tim yang</w:t>
            </w:r>
          </w:p>
          <w:p w14:paraId="457328D7" w14:textId="77777777" w:rsidR="003D1320" w:rsidRPr="008A10EE" w:rsidRDefault="003D1320" w:rsidP="00F310CD">
            <w:pPr>
              <w:jc w:val="both"/>
              <w:rPr>
                <w:rFonts w:cs="Times New Roman"/>
              </w:rPr>
            </w:pPr>
            <w:r w:rsidRPr="008A10EE">
              <w:rPr>
                <w:rFonts w:cs="Times New Roman"/>
              </w:rPr>
              <w:t>menerapkan perangkat</w:t>
            </w:r>
          </w:p>
          <w:p w14:paraId="6DF29A18" w14:textId="77777777" w:rsidR="003D1320" w:rsidRPr="008A10EE" w:rsidRDefault="003D1320" w:rsidP="00F310CD">
            <w:pPr>
              <w:jc w:val="both"/>
              <w:rPr>
                <w:rFonts w:cs="Times New Roman"/>
              </w:rPr>
            </w:pPr>
            <w:r w:rsidRPr="008A10EE">
              <w:rPr>
                <w:rFonts w:cs="Times New Roman"/>
              </w:rPr>
              <w:t>lunak menyediakan user</w:t>
            </w:r>
          </w:p>
          <w:p w14:paraId="62E97543" w14:textId="0F0E6A55" w:rsidR="003D1320" w:rsidRPr="008A10EE" w:rsidRDefault="003D1320" w:rsidP="00F310CD">
            <w:pPr>
              <w:jc w:val="both"/>
              <w:rPr>
                <w:rFonts w:cs="Times New Roman"/>
              </w:rPr>
            </w:pPr>
            <w:r w:rsidRPr="008A10EE">
              <w:rPr>
                <w:rFonts w:cs="Times New Roman"/>
              </w:rPr>
              <w:t>manual untuk pengguna ?</w:t>
            </w:r>
          </w:p>
        </w:tc>
        <w:tc>
          <w:tcPr>
            <w:tcW w:w="2788" w:type="dxa"/>
          </w:tcPr>
          <w:p w14:paraId="5AEF6AFC" w14:textId="77777777" w:rsidR="003D1320" w:rsidRPr="008A10EE" w:rsidRDefault="003D1320" w:rsidP="00F310CD">
            <w:pPr>
              <w:jc w:val="both"/>
              <w:rPr>
                <w:rFonts w:cs="Times New Roman"/>
              </w:rPr>
            </w:pPr>
            <w:r w:rsidRPr="008A10EE">
              <w:rPr>
                <w:rFonts w:cs="Times New Roman"/>
              </w:rPr>
              <w:t>Tim pengembang/DSI telah</w:t>
            </w:r>
          </w:p>
          <w:p w14:paraId="2DE82CA6" w14:textId="77777777" w:rsidR="003D1320" w:rsidRPr="008A10EE" w:rsidRDefault="003D1320" w:rsidP="00F310CD">
            <w:pPr>
              <w:jc w:val="both"/>
              <w:rPr>
                <w:rFonts w:cs="Times New Roman"/>
              </w:rPr>
            </w:pPr>
            <w:r w:rsidRPr="008A10EE">
              <w:rPr>
                <w:rFonts w:cs="Times New Roman"/>
              </w:rPr>
              <w:t>menyiapkan user manual</w:t>
            </w:r>
          </w:p>
          <w:p w14:paraId="3F05B3BF" w14:textId="77777777" w:rsidR="003D1320" w:rsidRPr="008A10EE" w:rsidRDefault="003D1320" w:rsidP="00F310CD">
            <w:pPr>
              <w:jc w:val="both"/>
              <w:rPr>
                <w:rFonts w:cs="Times New Roman"/>
              </w:rPr>
            </w:pPr>
            <w:r w:rsidRPr="008A10EE">
              <w:rPr>
                <w:rFonts w:cs="Times New Roman"/>
              </w:rPr>
              <w:t>untuk menggunakan perangkat</w:t>
            </w:r>
          </w:p>
          <w:p w14:paraId="314464E1" w14:textId="58CD7F40" w:rsidR="003D1320" w:rsidRPr="008A10EE" w:rsidRDefault="003D1320" w:rsidP="00F310CD">
            <w:pPr>
              <w:jc w:val="both"/>
              <w:rPr>
                <w:rFonts w:cs="Times New Roman"/>
              </w:rPr>
            </w:pPr>
            <w:r w:rsidRPr="008A10EE">
              <w:rPr>
                <w:rFonts w:cs="Times New Roman"/>
              </w:rPr>
              <w:t>lunak yang terkait</w:t>
            </w:r>
          </w:p>
        </w:tc>
      </w:tr>
      <w:tr w:rsidR="003D1320" w:rsidRPr="008A10EE" w14:paraId="6FC00F6B" w14:textId="77777777" w:rsidTr="004F36FD">
        <w:tc>
          <w:tcPr>
            <w:tcW w:w="2787" w:type="dxa"/>
          </w:tcPr>
          <w:p w14:paraId="15D25589" w14:textId="77777777" w:rsidR="003D1320" w:rsidRPr="008A10EE" w:rsidRDefault="003D1320" w:rsidP="00F310CD">
            <w:pPr>
              <w:jc w:val="both"/>
              <w:rPr>
                <w:rFonts w:cs="Times New Roman"/>
              </w:rPr>
            </w:pPr>
            <w:r w:rsidRPr="008A10EE">
              <w:rPr>
                <w:rFonts w:cs="Times New Roman"/>
              </w:rPr>
              <w:t>Apakah user manual yang</w:t>
            </w:r>
          </w:p>
          <w:p w14:paraId="412824A3" w14:textId="77777777" w:rsidR="003D1320" w:rsidRPr="008A10EE" w:rsidRDefault="003D1320" w:rsidP="00F310CD">
            <w:pPr>
              <w:jc w:val="both"/>
              <w:rPr>
                <w:rFonts w:cs="Times New Roman"/>
              </w:rPr>
            </w:pPr>
            <w:r w:rsidRPr="008A10EE">
              <w:rPr>
                <w:rFonts w:cs="Times New Roman"/>
              </w:rPr>
              <w:t>ada membantu pengguna</w:t>
            </w:r>
          </w:p>
          <w:p w14:paraId="3C126013" w14:textId="77777777" w:rsidR="003D1320" w:rsidRPr="008A10EE" w:rsidRDefault="003D1320" w:rsidP="00F310CD">
            <w:pPr>
              <w:jc w:val="both"/>
              <w:rPr>
                <w:rFonts w:cs="Times New Roman"/>
              </w:rPr>
            </w:pPr>
            <w:r w:rsidRPr="008A10EE">
              <w:rPr>
                <w:rFonts w:cs="Times New Roman"/>
              </w:rPr>
              <w:t>dalam menggunakan</w:t>
            </w:r>
          </w:p>
          <w:p w14:paraId="23A8DF19" w14:textId="27FC9118" w:rsidR="003D1320" w:rsidRPr="008A10EE" w:rsidRDefault="003D1320" w:rsidP="00F310CD">
            <w:pPr>
              <w:jc w:val="both"/>
              <w:rPr>
                <w:rFonts w:cs="Times New Roman"/>
              </w:rPr>
            </w:pPr>
            <w:r w:rsidRPr="008A10EE">
              <w:rPr>
                <w:rFonts w:cs="Times New Roman"/>
              </w:rPr>
              <w:t>perangkat lunak ?</w:t>
            </w:r>
          </w:p>
        </w:tc>
        <w:tc>
          <w:tcPr>
            <w:tcW w:w="2788" w:type="dxa"/>
          </w:tcPr>
          <w:p w14:paraId="43142FBD" w14:textId="77777777" w:rsidR="003D1320" w:rsidRPr="008A10EE" w:rsidRDefault="003D1320" w:rsidP="00F310CD">
            <w:pPr>
              <w:jc w:val="both"/>
              <w:rPr>
                <w:rFonts w:cs="Times New Roman"/>
              </w:rPr>
            </w:pPr>
            <w:r w:rsidRPr="008A10EE">
              <w:rPr>
                <w:rFonts w:cs="Times New Roman"/>
              </w:rPr>
              <w:t>Sangat membantu dikarenakan</w:t>
            </w:r>
          </w:p>
          <w:p w14:paraId="78782E90" w14:textId="77777777" w:rsidR="003D1320" w:rsidRPr="008A10EE" w:rsidRDefault="003D1320" w:rsidP="00F310CD">
            <w:pPr>
              <w:jc w:val="both"/>
              <w:rPr>
                <w:rFonts w:cs="Times New Roman"/>
              </w:rPr>
            </w:pPr>
            <w:r w:rsidRPr="008A10EE">
              <w:rPr>
                <w:rFonts w:cs="Times New Roman"/>
              </w:rPr>
              <w:t>pengguna, terutama</w:t>
            </w:r>
          </w:p>
          <w:p w14:paraId="359F4067" w14:textId="77777777" w:rsidR="003D1320" w:rsidRPr="008A10EE" w:rsidRDefault="003D1320" w:rsidP="00F310CD">
            <w:pPr>
              <w:jc w:val="both"/>
              <w:rPr>
                <w:rFonts w:cs="Times New Roman"/>
              </w:rPr>
            </w:pPr>
            <w:r w:rsidRPr="008A10EE">
              <w:rPr>
                <w:rFonts w:cs="Times New Roman"/>
              </w:rPr>
              <w:t>mahasiswa telah terbiasa</w:t>
            </w:r>
          </w:p>
          <w:p w14:paraId="20837F87" w14:textId="39766D16" w:rsidR="003D1320" w:rsidRPr="008A10EE" w:rsidRDefault="003D1320" w:rsidP="00F310CD">
            <w:pPr>
              <w:jc w:val="both"/>
              <w:rPr>
                <w:rFonts w:cs="Times New Roman"/>
              </w:rPr>
            </w:pPr>
            <w:r w:rsidRPr="008A10EE">
              <w:rPr>
                <w:rFonts w:cs="Times New Roman"/>
              </w:rPr>
              <w:t>dengan sistem pendaftaran.</w:t>
            </w:r>
          </w:p>
        </w:tc>
      </w:tr>
      <w:tr w:rsidR="003D1320" w:rsidRPr="008A10EE" w14:paraId="538F3A5C" w14:textId="77777777" w:rsidTr="004F36FD">
        <w:tc>
          <w:tcPr>
            <w:tcW w:w="2787" w:type="dxa"/>
          </w:tcPr>
          <w:p w14:paraId="01EAEDB3" w14:textId="77777777" w:rsidR="003D1320" w:rsidRPr="008A10EE" w:rsidRDefault="003D1320" w:rsidP="00F310CD">
            <w:pPr>
              <w:jc w:val="both"/>
              <w:rPr>
                <w:rFonts w:cs="Times New Roman"/>
              </w:rPr>
            </w:pPr>
            <w:r w:rsidRPr="008A10EE">
              <w:rPr>
                <w:rFonts w:cs="Times New Roman"/>
              </w:rPr>
              <w:t>Sejauh apa dukungan yang</w:t>
            </w:r>
          </w:p>
          <w:p w14:paraId="2CADB037" w14:textId="77777777" w:rsidR="003D1320" w:rsidRPr="008A10EE" w:rsidRDefault="003D1320" w:rsidP="00F310CD">
            <w:pPr>
              <w:jc w:val="both"/>
              <w:rPr>
                <w:rFonts w:cs="Times New Roman"/>
              </w:rPr>
            </w:pPr>
            <w:r w:rsidRPr="008A10EE">
              <w:rPr>
                <w:rFonts w:cs="Times New Roman"/>
              </w:rPr>
              <w:t>diberikan tim penerap</w:t>
            </w:r>
          </w:p>
          <w:p w14:paraId="7209ADA5" w14:textId="1E4DECB3" w:rsidR="003D1320" w:rsidRPr="008A10EE" w:rsidRDefault="003D1320" w:rsidP="00F310CD">
            <w:pPr>
              <w:jc w:val="both"/>
              <w:rPr>
                <w:rFonts w:cs="Times New Roman"/>
              </w:rPr>
            </w:pPr>
            <w:r w:rsidRPr="008A10EE">
              <w:rPr>
                <w:rFonts w:cs="Times New Roman"/>
              </w:rPr>
              <w:t>perangkat lunak ?</w:t>
            </w:r>
          </w:p>
        </w:tc>
        <w:tc>
          <w:tcPr>
            <w:tcW w:w="2788" w:type="dxa"/>
          </w:tcPr>
          <w:p w14:paraId="0CBEDF09" w14:textId="77777777" w:rsidR="003D1320" w:rsidRPr="008A10EE" w:rsidRDefault="003D1320" w:rsidP="00F310CD">
            <w:pPr>
              <w:jc w:val="both"/>
              <w:rPr>
                <w:rFonts w:cs="Times New Roman"/>
              </w:rPr>
            </w:pPr>
            <w:r w:rsidRPr="008A10EE">
              <w:rPr>
                <w:rFonts w:cs="Times New Roman"/>
              </w:rPr>
              <w:t>jika ada keluhan mengenai apa</w:t>
            </w:r>
          </w:p>
          <w:p w14:paraId="117F01A9" w14:textId="77777777" w:rsidR="003D1320" w:rsidRPr="008A10EE" w:rsidRDefault="003D1320" w:rsidP="00F310CD">
            <w:pPr>
              <w:jc w:val="both"/>
              <w:rPr>
                <w:rFonts w:cs="Times New Roman"/>
              </w:rPr>
            </w:pPr>
            <w:r w:rsidRPr="008A10EE">
              <w:rPr>
                <w:rFonts w:cs="Times New Roman"/>
              </w:rPr>
              <w:t>saja (perangkat dan jaringan)</w:t>
            </w:r>
          </w:p>
          <w:p w14:paraId="506F7C5F" w14:textId="77777777" w:rsidR="003D1320" w:rsidRPr="008A10EE" w:rsidRDefault="003D1320" w:rsidP="00F310CD">
            <w:pPr>
              <w:jc w:val="both"/>
              <w:rPr>
                <w:rFonts w:cs="Times New Roman"/>
              </w:rPr>
            </w:pPr>
            <w:r w:rsidRPr="008A10EE">
              <w:rPr>
                <w:rFonts w:cs="Times New Roman"/>
              </w:rPr>
              <w:t>pihak dsi akan terjun langsung</w:t>
            </w:r>
          </w:p>
          <w:p w14:paraId="60032964" w14:textId="77777777" w:rsidR="003D1320" w:rsidRPr="008A10EE" w:rsidRDefault="003D1320" w:rsidP="00F310CD">
            <w:pPr>
              <w:jc w:val="both"/>
              <w:rPr>
                <w:rFonts w:cs="Times New Roman"/>
              </w:rPr>
            </w:pPr>
            <w:r w:rsidRPr="008A10EE">
              <w:rPr>
                <w:rFonts w:cs="Times New Roman"/>
              </w:rPr>
              <w:t>membantu kawan pada</w:t>
            </w:r>
          </w:p>
          <w:p w14:paraId="7457DC35" w14:textId="77777777" w:rsidR="003D1320" w:rsidRPr="008A10EE" w:rsidRDefault="003D1320" w:rsidP="00F310CD">
            <w:pPr>
              <w:jc w:val="both"/>
              <w:rPr>
                <w:rFonts w:cs="Times New Roman"/>
              </w:rPr>
            </w:pPr>
            <w:r w:rsidRPr="008A10EE">
              <w:rPr>
                <w:rFonts w:cs="Times New Roman"/>
              </w:rPr>
              <w:t>departemen yang</w:t>
            </w:r>
          </w:p>
          <w:p w14:paraId="785798D6" w14:textId="69A7D942" w:rsidR="003D1320" w:rsidRPr="008A10EE" w:rsidRDefault="003D1320" w:rsidP="00F310CD">
            <w:pPr>
              <w:jc w:val="both"/>
              <w:rPr>
                <w:rFonts w:cs="Times New Roman"/>
              </w:rPr>
            </w:pPr>
            <w:r w:rsidRPr="008A10EE">
              <w:rPr>
                <w:rFonts w:cs="Times New Roman"/>
              </w:rPr>
              <w:lastRenderedPageBreak/>
              <w:t>bersangkutan</w:t>
            </w:r>
          </w:p>
        </w:tc>
      </w:tr>
      <w:tr w:rsidR="003D1320" w:rsidRPr="008A10EE" w14:paraId="22D417A2" w14:textId="77777777" w:rsidTr="004F36FD">
        <w:tc>
          <w:tcPr>
            <w:tcW w:w="2787" w:type="dxa"/>
          </w:tcPr>
          <w:p w14:paraId="2C6BC380" w14:textId="77777777" w:rsidR="003D1320" w:rsidRPr="008A10EE" w:rsidRDefault="003D1320" w:rsidP="00F310CD">
            <w:pPr>
              <w:jc w:val="both"/>
              <w:rPr>
                <w:rFonts w:cs="Times New Roman"/>
              </w:rPr>
            </w:pPr>
            <w:r w:rsidRPr="008A10EE">
              <w:rPr>
                <w:rFonts w:cs="Times New Roman"/>
              </w:rPr>
              <w:lastRenderedPageBreak/>
              <w:t>Apakah tim yang</w:t>
            </w:r>
          </w:p>
          <w:p w14:paraId="3D37DED1" w14:textId="77777777" w:rsidR="003D1320" w:rsidRPr="008A10EE" w:rsidRDefault="003D1320" w:rsidP="00F310CD">
            <w:pPr>
              <w:jc w:val="both"/>
              <w:rPr>
                <w:rFonts w:cs="Times New Roman"/>
              </w:rPr>
            </w:pPr>
            <w:r w:rsidRPr="008A10EE">
              <w:rPr>
                <w:rFonts w:cs="Times New Roman"/>
              </w:rPr>
              <w:t>menerapkan perangkat</w:t>
            </w:r>
          </w:p>
          <w:p w14:paraId="236BBF2F" w14:textId="77777777" w:rsidR="003D1320" w:rsidRPr="008A10EE" w:rsidRDefault="003D1320" w:rsidP="00F310CD">
            <w:pPr>
              <w:jc w:val="both"/>
              <w:rPr>
                <w:rFonts w:cs="Times New Roman"/>
              </w:rPr>
            </w:pPr>
            <w:r w:rsidRPr="008A10EE">
              <w:rPr>
                <w:rFonts w:cs="Times New Roman"/>
              </w:rPr>
              <w:t>lunak melayani</w:t>
            </w:r>
          </w:p>
          <w:p w14:paraId="0875E123" w14:textId="77923DF2" w:rsidR="003D1320" w:rsidRPr="008A10EE" w:rsidRDefault="003D1320" w:rsidP="00F310CD">
            <w:pPr>
              <w:jc w:val="both"/>
              <w:rPr>
                <w:rFonts w:cs="Times New Roman"/>
              </w:rPr>
            </w:pPr>
            <w:r w:rsidRPr="008A10EE">
              <w:rPr>
                <w:rFonts w:cs="Times New Roman"/>
              </w:rPr>
              <w:t>troubleshooting ?</w:t>
            </w:r>
          </w:p>
        </w:tc>
        <w:tc>
          <w:tcPr>
            <w:tcW w:w="2788" w:type="dxa"/>
          </w:tcPr>
          <w:p w14:paraId="448F89F1" w14:textId="77777777" w:rsidR="003D1320" w:rsidRPr="008A10EE" w:rsidRDefault="003D1320" w:rsidP="00F310CD">
            <w:pPr>
              <w:jc w:val="both"/>
              <w:rPr>
                <w:rFonts w:cs="Times New Roman"/>
              </w:rPr>
            </w:pPr>
            <w:r w:rsidRPr="008A10EE">
              <w:rPr>
                <w:rFonts w:cs="Times New Roman"/>
              </w:rPr>
              <w:t>Tim akan melayani</w:t>
            </w:r>
          </w:p>
          <w:p w14:paraId="51ABB067" w14:textId="77777777" w:rsidR="003D1320" w:rsidRPr="008A10EE" w:rsidRDefault="003D1320" w:rsidP="00F310CD">
            <w:pPr>
              <w:jc w:val="both"/>
              <w:rPr>
                <w:rFonts w:cs="Times New Roman"/>
              </w:rPr>
            </w:pPr>
            <w:r w:rsidRPr="008A10EE">
              <w:rPr>
                <w:rFonts w:cs="Times New Roman"/>
              </w:rPr>
              <w:t>troubleshooting jika tiba-tiba</w:t>
            </w:r>
          </w:p>
          <w:p w14:paraId="2D4A9F75" w14:textId="429B2EB1" w:rsidR="003D1320" w:rsidRPr="008A10EE" w:rsidRDefault="003D1320" w:rsidP="00F310CD">
            <w:pPr>
              <w:jc w:val="both"/>
              <w:rPr>
                <w:rFonts w:cs="Times New Roman"/>
              </w:rPr>
            </w:pPr>
            <w:r w:rsidRPr="008A10EE">
              <w:rPr>
                <w:rFonts w:cs="Times New Roman"/>
              </w:rPr>
              <w:t>terdapat suatu masalah</w:t>
            </w:r>
          </w:p>
        </w:tc>
      </w:tr>
      <w:tr w:rsidR="003D1320" w:rsidRPr="008A10EE" w14:paraId="77F9DA72" w14:textId="77777777" w:rsidTr="004F36FD">
        <w:tc>
          <w:tcPr>
            <w:tcW w:w="2787" w:type="dxa"/>
          </w:tcPr>
          <w:p w14:paraId="651E17AD" w14:textId="77777777" w:rsidR="003D1320" w:rsidRPr="008A10EE" w:rsidRDefault="003D1320" w:rsidP="00F310CD">
            <w:pPr>
              <w:jc w:val="both"/>
              <w:rPr>
                <w:rFonts w:cs="Times New Roman"/>
              </w:rPr>
            </w:pPr>
            <w:r w:rsidRPr="008A10EE">
              <w:rPr>
                <w:rFonts w:cs="Times New Roman"/>
              </w:rPr>
              <w:t>Apakah infrastruktur yang</w:t>
            </w:r>
          </w:p>
          <w:p w14:paraId="4E7F328C" w14:textId="77777777" w:rsidR="003D1320" w:rsidRPr="008A10EE" w:rsidRDefault="003D1320" w:rsidP="00F310CD">
            <w:pPr>
              <w:jc w:val="both"/>
              <w:rPr>
                <w:rFonts w:cs="Times New Roman"/>
              </w:rPr>
            </w:pPr>
            <w:r w:rsidRPr="008A10EE">
              <w:rPr>
                <w:rFonts w:cs="Times New Roman"/>
              </w:rPr>
              <w:t>tersedia sudah mendukung</w:t>
            </w:r>
          </w:p>
          <w:p w14:paraId="6512C0FC" w14:textId="15AF3E27" w:rsidR="003D1320" w:rsidRPr="008A10EE" w:rsidRDefault="003D1320" w:rsidP="00F310CD">
            <w:pPr>
              <w:jc w:val="both"/>
              <w:rPr>
                <w:rFonts w:cs="Times New Roman"/>
              </w:rPr>
            </w:pPr>
            <w:r w:rsidRPr="008A10EE">
              <w:rPr>
                <w:rFonts w:cs="Times New Roman"/>
              </w:rPr>
              <w:t>penerapan perangkat lunak?</w:t>
            </w:r>
          </w:p>
        </w:tc>
        <w:tc>
          <w:tcPr>
            <w:tcW w:w="2788" w:type="dxa"/>
          </w:tcPr>
          <w:p w14:paraId="74482C9B" w14:textId="77777777" w:rsidR="003D1320" w:rsidRPr="008A10EE" w:rsidRDefault="003D1320" w:rsidP="00F310CD">
            <w:pPr>
              <w:jc w:val="both"/>
              <w:rPr>
                <w:rFonts w:cs="Times New Roman"/>
              </w:rPr>
            </w:pPr>
            <w:r w:rsidRPr="008A10EE">
              <w:rPr>
                <w:rFonts w:cs="Times New Roman"/>
              </w:rPr>
              <w:t>sudah, kami di sini</w:t>
            </w:r>
          </w:p>
          <w:p w14:paraId="0FE41EB0" w14:textId="77777777" w:rsidR="003D1320" w:rsidRPr="008A10EE" w:rsidRDefault="003D1320" w:rsidP="00F310CD">
            <w:pPr>
              <w:jc w:val="both"/>
              <w:rPr>
                <w:rFonts w:cs="Times New Roman"/>
              </w:rPr>
            </w:pPr>
            <w:r w:rsidRPr="008A10EE">
              <w:rPr>
                <w:rFonts w:cs="Times New Roman"/>
              </w:rPr>
              <w:t>menyediakan infrastruktur</w:t>
            </w:r>
          </w:p>
          <w:p w14:paraId="3D79FA76" w14:textId="77777777" w:rsidR="003D1320" w:rsidRPr="008A10EE" w:rsidRDefault="003D1320" w:rsidP="00F310CD">
            <w:pPr>
              <w:jc w:val="both"/>
              <w:rPr>
                <w:rFonts w:cs="Times New Roman"/>
              </w:rPr>
            </w:pPr>
            <w:r w:rsidRPr="008A10EE">
              <w:rPr>
                <w:rFonts w:cs="Times New Roman"/>
              </w:rPr>
              <w:t>yang ada sesuai dengan</w:t>
            </w:r>
          </w:p>
          <w:p w14:paraId="1B827CC9" w14:textId="0B8A675F" w:rsidR="003D1320" w:rsidRPr="008A10EE" w:rsidRDefault="003D1320" w:rsidP="00F310CD">
            <w:pPr>
              <w:jc w:val="both"/>
              <w:rPr>
                <w:rFonts w:cs="Times New Roman"/>
              </w:rPr>
            </w:pPr>
            <w:r w:rsidRPr="008A10EE">
              <w:rPr>
                <w:rFonts w:cs="Times New Roman"/>
              </w:rPr>
              <w:t>requirement analysis yang ada</w:t>
            </w:r>
          </w:p>
        </w:tc>
      </w:tr>
      <w:tr w:rsidR="003D1320" w:rsidRPr="008A10EE" w14:paraId="556CD04B" w14:textId="77777777" w:rsidTr="004F36FD">
        <w:tc>
          <w:tcPr>
            <w:tcW w:w="2787" w:type="dxa"/>
          </w:tcPr>
          <w:p w14:paraId="47ABDD00" w14:textId="77777777" w:rsidR="003D1320" w:rsidRPr="008A10EE" w:rsidRDefault="003D1320" w:rsidP="00F310CD">
            <w:pPr>
              <w:jc w:val="both"/>
              <w:rPr>
                <w:rFonts w:cs="Times New Roman"/>
              </w:rPr>
            </w:pPr>
            <w:r w:rsidRPr="008A10EE">
              <w:rPr>
                <w:rFonts w:cs="Times New Roman"/>
              </w:rPr>
              <w:t>Bagaimana kualitas dari</w:t>
            </w:r>
          </w:p>
          <w:p w14:paraId="274A217E" w14:textId="77777777" w:rsidR="003D1320" w:rsidRPr="008A10EE" w:rsidRDefault="003D1320" w:rsidP="00F310CD">
            <w:pPr>
              <w:jc w:val="both"/>
              <w:rPr>
                <w:rFonts w:cs="Times New Roman"/>
              </w:rPr>
            </w:pPr>
            <w:r w:rsidRPr="008A10EE">
              <w:rPr>
                <w:rFonts w:cs="Times New Roman"/>
              </w:rPr>
              <w:t>infrastruktur yang</w:t>
            </w:r>
          </w:p>
          <w:p w14:paraId="61F3A61A" w14:textId="77777777" w:rsidR="003D1320" w:rsidRPr="008A10EE" w:rsidRDefault="003D1320" w:rsidP="00F310CD">
            <w:pPr>
              <w:jc w:val="both"/>
              <w:rPr>
                <w:rFonts w:cs="Times New Roman"/>
              </w:rPr>
            </w:pPr>
            <w:r w:rsidRPr="008A10EE">
              <w:rPr>
                <w:rFonts w:cs="Times New Roman"/>
              </w:rPr>
              <w:t>mendukung penerapan</w:t>
            </w:r>
          </w:p>
          <w:p w14:paraId="64436C98" w14:textId="5B3830A6" w:rsidR="003D1320" w:rsidRPr="008A10EE" w:rsidRDefault="003D1320" w:rsidP="00F310CD">
            <w:pPr>
              <w:jc w:val="both"/>
              <w:rPr>
                <w:rFonts w:cs="Times New Roman"/>
              </w:rPr>
            </w:pPr>
            <w:r w:rsidRPr="008A10EE">
              <w:rPr>
                <w:rFonts w:cs="Times New Roman"/>
              </w:rPr>
              <w:t>perangkat lunak ?</w:t>
            </w:r>
          </w:p>
        </w:tc>
        <w:tc>
          <w:tcPr>
            <w:tcW w:w="2788" w:type="dxa"/>
          </w:tcPr>
          <w:p w14:paraId="72A7BD30" w14:textId="77777777" w:rsidR="003D1320" w:rsidRPr="008A10EE" w:rsidRDefault="003D1320" w:rsidP="00F310CD">
            <w:pPr>
              <w:jc w:val="both"/>
              <w:rPr>
                <w:rFonts w:cs="Times New Roman"/>
              </w:rPr>
            </w:pPr>
            <w:r w:rsidRPr="008A10EE">
              <w:rPr>
                <w:rFonts w:cs="Times New Roman"/>
              </w:rPr>
              <w:t>Tergolong baik, karena</w:t>
            </w:r>
          </w:p>
          <w:p w14:paraId="2811CFED" w14:textId="77777777" w:rsidR="003D1320" w:rsidRPr="008A10EE" w:rsidRDefault="003D1320" w:rsidP="00F310CD">
            <w:pPr>
              <w:jc w:val="both"/>
              <w:rPr>
                <w:rFonts w:cs="Times New Roman"/>
              </w:rPr>
            </w:pPr>
            <w:r w:rsidRPr="008A10EE">
              <w:rPr>
                <w:rFonts w:cs="Times New Roman"/>
              </w:rPr>
              <w:t>perangkat keras kami telah</w:t>
            </w:r>
          </w:p>
          <w:p w14:paraId="4E6289BE" w14:textId="77777777" w:rsidR="003D1320" w:rsidRPr="008A10EE" w:rsidRDefault="003D1320" w:rsidP="00F310CD">
            <w:pPr>
              <w:jc w:val="both"/>
              <w:rPr>
                <w:rFonts w:cs="Times New Roman"/>
              </w:rPr>
            </w:pPr>
            <w:r w:rsidRPr="008A10EE">
              <w:rPr>
                <w:rFonts w:cs="Times New Roman"/>
              </w:rPr>
              <w:t>sesuai dengan standar yang</w:t>
            </w:r>
          </w:p>
          <w:p w14:paraId="09A9E2C2" w14:textId="354B2547" w:rsidR="003D1320" w:rsidRPr="008A10EE" w:rsidRDefault="003D1320" w:rsidP="00F310CD">
            <w:pPr>
              <w:jc w:val="both"/>
              <w:rPr>
                <w:rFonts w:cs="Times New Roman"/>
              </w:rPr>
            </w:pPr>
            <w:r w:rsidRPr="008A10EE">
              <w:rPr>
                <w:rFonts w:cs="Times New Roman"/>
              </w:rPr>
              <w:t>ada</w:t>
            </w:r>
          </w:p>
        </w:tc>
      </w:tr>
      <w:tr w:rsidR="003D1320" w:rsidRPr="008A10EE" w14:paraId="5B579CDF" w14:textId="77777777" w:rsidTr="004F36FD">
        <w:tc>
          <w:tcPr>
            <w:tcW w:w="2787" w:type="dxa"/>
          </w:tcPr>
          <w:p w14:paraId="2C7FC95D" w14:textId="77777777" w:rsidR="003D1320" w:rsidRPr="008A10EE" w:rsidRDefault="003D1320" w:rsidP="00F310CD">
            <w:pPr>
              <w:jc w:val="both"/>
              <w:rPr>
                <w:rFonts w:cs="Times New Roman"/>
              </w:rPr>
            </w:pPr>
            <w:r w:rsidRPr="008A10EE">
              <w:rPr>
                <w:rFonts w:cs="Times New Roman"/>
              </w:rPr>
              <w:t>Apakah kebutuhan</w:t>
            </w:r>
          </w:p>
          <w:p w14:paraId="3D5CB67F" w14:textId="77777777" w:rsidR="003D1320" w:rsidRPr="008A10EE" w:rsidRDefault="003D1320" w:rsidP="00F310CD">
            <w:pPr>
              <w:jc w:val="both"/>
              <w:rPr>
                <w:rFonts w:cs="Times New Roman"/>
              </w:rPr>
            </w:pPr>
            <w:r w:rsidRPr="008A10EE">
              <w:rPr>
                <w:rFonts w:cs="Times New Roman"/>
              </w:rPr>
              <w:t>pertumbuhan perangkat</w:t>
            </w:r>
          </w:p>
          <w:p w14:paraId="28D20B71" w14:textId="77777777" w:rsidR="003D1320" w:rsidRPr="008A10EE" w:rsidRDefault="003D1320" w:rsidP="00F310CD">
            <w:pPr>
              <w:jc w:val="both"/>
              <w:rPr>
                <w:rFonts w:cs="Times New Roman"/>
              </w:rPr>
            </w:pPr>
            <w:r w:rsidRPr="008A10EE">
              <w:rPr>
                <w:rFonts w:cs="Times New Roman"/>
              </w:rPr>
              <w:t>lunak terdukung oleh</w:t>
            </w:r>
          </w:p>
          <w:p w14:paraId="7479FD0A" w14:textId="1D0DB7B5" w:rsidR="003D1320" w:rsidRPr="008A10EE" w:rsidRDefault="003D1320" w:rsidP="00F310CD">
            <w:pPr>
              <w:jc w:val="both"/>
              <w:rPr>
                <w:rFonts w:cs="Times New Roman"/>
              </w:rPr>
            </w:pPr>
            <w:r w:rsidRPr="008A10EE">
              <w:rPr>
                <w:rFonts w:cs="Times New Roman"/>
              </w:rPr>
              <w:t>infrastruktur yang ada ?</w:t>
            </w:r>
          </w:p>
        </w:tc>
        <w:tc>
          <w:tcPr>
            <w:tcW w:w="2788" w:type="dxa"/>
          </w:tcPr>
          <w:p w14:paraId="7BEF65DC" w14:textId="77777777" w:rsidR="003D1320" w:rsidRPr="008A10EE" w:rsidRDefault="003D1320" w:rsidP="00F310CD">
            <w:pPr>
              <w:jc w:val="both"/>
              <w:rPr>
                <w:rFonts w:cs="Times New Roman"/>
              </w:rPr>
            </w:pPr>
            <w:r w:rsidRPr="008A10EE">
              <w:rPr>
                <w:rFonts w:cs="Times New Roman"/>
              </w:rPr>
              <w:t>Semua yang berkaitan dengan</w:t>
            </w:r>
          </w:p>
          <w:p w14:paraId="2A23B0FE" w14:textId="77777777" w:rsidR="003D1320" w:rsidRPr="008A10EE" w:rsidRDefault="003D1320" w:rsidP="00F310CD">
            <w:pPr>
              <w:jc w:val="both"/>
              <w:rPr>
                <w:rFonts w:cs="Times New Roman"/>
              </w:rPr>
            </w:pPr>
            <w:r w:rsidRPr="008A10EE">
              <w:rPr>
                <w:rFonts w:cs="Times New Roman"/>
              </w:rPr>
              <w:t>hal teknis terfasilitasi. tetapi</w:t>
            </w:r>
          </w:p>
          <w:p w14:paraId="3649D4B8" w14:textId="77777777" w:rsidR="003D1320" w:rsidRPr="008A10EE" w:rsidRDefault="003D1320" w:rsidP="00F310CD">
            <w:pPr>
              <w:jc w:val="both"/>
              <w:rPr>
                <w:rFonts w:cs="Times New Roman"/>
              </w:rPr>
            </w:pPr>
            <w:r w:rsidRPr="008A10EE">
              <w:rPr>
                <w:rFonts w:cs="Times New Roman"/>
              </w:rPr>
              <w:t>selama ada perubahan alur, itu</w:t>
            </w:r>
          </w:p>
          <w:p w14:paraId="49726585" w14:textId="77777777" w:rsidR="003D1320" w:rsidRPr="008A10EE" w:rsidRDefault="003D1320" w:rsidP="00F310CD">
            <w:pPr>
              <w:jc w:val="both"/>
              <w:rPr>
                <w:rFonts w:cs="Times New Roman"/>
              </w:rPr>
            </w:pPr>
            <w:r w:rsidRPr="008A10EE">
              <w:rPr>
                <w:rFonts w:cs="Times New Roman"/>
              </w:rPr>
              <w:t>sudah tanggung jawab dari</w:t>
            </w:r>
          </w:p>
          <w:p w14:paraId="44AD6E84" w14:textId="77777777" w:rsidR="003D1320" w:rsidRPr="008A10EE" w:rsidRDefault="003D1320" w:rsidP="00F310CD">
            <w:pPr>
              <w:jc w:val="both"/>
              <w:rPr>
                <w:rFonts w:cs="Times New Roman"/>
              </w:rPr>
            </w:pPr>
            <w:r w:rsidRPr="008A10EE">
              <w:rPr>
                <w:rFonts w:cs="Times New Roman"/>
              </w:rPr>
              <w:t>owner. Kalau ada</w:t>
            </w:r>
          </w:p>
          <w:p w14:paraId="4C759791" w14:textId="77777777" w:rsidR="003D1320" w:rsidRPr="008A10EE" w:rsidRDefault="003D1320" w:rsidP="00F310CD">
            <w:pPr>
              <w:jc w:val="both"/>
              <w:rPr>
                <w:rFonts w:cs="Times New Roman"/>
              </w:rPr>
            </w:pPr>
            <w:r w:rsidRPr="008A10EE">
              <w:rPr>
                <w:rFonts w:cs="Times New Roman"/>
              </w:rPr>
              <w:t>pengembangan kita taruh di</w:t>
            </w:r>
          </w:p>
          <w:p w14:paraId="06ED5EB9" w14:textId="1FE23315" w:rsidR="003D1320" w:rsidRPr="008A10EE" w:rsidRDefault="003D1320" w:rsidP="00F310CD">
            <w:pPr>
              <w:jc w:val="both"/>
              <w:rPr>
                <w:rFonts w:cs="Times New Roman"/>
              </w:rPr>
            </w:pPr>
            <w:r w:rsidRPr="008A10EE">
              <w:rPr>
                <w:rFonts w:cs="Times New Roman"/>
              </w:rPr>
              <w:t>bagian development sampai nanti di-launching.</w:t>
            </w:r>
          </w:p>
        </w:tc>
      </w:tr>
      <w:tr w:rsidR="003D1320" w:rsidRPr="008A10EE" w14:paraId="6A181465" w14:textId="77777777" w:rsidTr="004F36FD">
        <w:tc>
          <w:tcPr>
            <w:tcW w:w="2787" w:type="dxa"/>
          </w:tcPr>
          <w:p w14:paraId="1866EEF9" w14:textId="77777777" w:rsidR="003D1320" w:rsidRPr="008A10EE" w:rsidRDefault="003D1320" w:rsidP="00F310CD">
            <w:pPr>
              <w:jc w:val="both"/>
              <w:rPr>
                <w:rFonts w:cs="Times New Roman"/>
              </w:rPr>
            </w:pPr>
            <w:r w:rsidRPr="008A10EE">
              <w:rPr>
                <w:rFonts w:cs="Times New Roman"/>
              </w:rPr>
              <w:t>Apakah perangkat keras</w:t>
            </w:r>
          </w:p>
          <w:p w14:paraId="3FEA8BEA" w14:textId="77777777" w:rsidR="003D1320" w:rsidRPr="008A10EE" w:rsidRDefault="003D1320" w:rsidP="00F310CD">
            <w:pPr>
              <w:jc w:val="both"/>
              <w:rPr>
                <w:rFonts w:cs="Times New Roman"/>
              </w:rPr>
            </w:pPr>
            <w:r w:rsidRPr="008A10EE">
              <w:rPr>
                <w:rFonts w:cs="Times New Roman"/>
              </w:rPr>
              <w:t>yang tersedia sudah</w:t>
            </w:r>
          </w:p>
          <w:p w14:paraId="24067876" w14:textId="77777777" w:rsidR="003D1320" w:rsidRPr="008A10EE" w:rsidRDefault="003D1320" w:rsidP="00F310CD">
            <w:pPr>
              <w:jc w:val="both"/>
              <w:rPr>
                <w:rFonts w:cs="Times New Roman"/>
              </w:rPr>
            </w:pPr>
            <w:r w:rsidRPr="008A10EE">
              <w:rPr>
                <w:rFonts w:cs="Times New Roman"/>
              </w:rPr>
              <w:t>mendukung penerapan</w:t>
            </w:r>
          </w:p>
          <w:p w14:paraId="28939895" w14:textId="2748024A" w:rsidR="003D1320" w:rsidRPr="008A10EE" w:rsidRDefault="003D1320" w:rsidP="00F310CD">
            <w:pPr>
              <w:jc w:val="both"/>
              <w:rPr>
                <w:rFonts w:cs="Times New Roman"/>
              </w:rPr>
            </w:pPr>
            <w:r w:rsidRPr="008A10EE">
              <w:rPr>
                <w:rFonts w:cs="Times New Roman"/>
              </w:rPr>
              <w:t>perangkat lunak ?</w:t>
            </w:r>
          </w:p>
        </w:tc>
        <w:tc>
          <w:tcPr>
            <w:tcW w:w="2788" w:type="dxa"/>
          </w:tcPr>
          <w:p w14:paraId="64ADFA8D" w14:textId="77777777" w:rsidR="003D1320" w:rsidRPr="008A10EE" w:rsidRDefault="003D1320" w:rsidP="00F310CD">
            <w:pPr>
              <w:jc w:val="both"/>
              <w:rPr>
                <w:rFonts w:cs="Times New Roman"/>
              </w:rPr>
            </w:pPr>
            <w:r w:rsidRPr="008A10EE">
              <w:rPr>
                <w:rFonts w:cs="Times New Roman"/>
              </w:rPr>
              <w:t>Sudah, karena tim kami telah</w:t>
            </w:r>
          </w:p>
          <w:p w14:paraId="0171E6D7" w14:textId="77777777" w:rsidR="003D1320" w:rsidRPr="008A10EE" w:rsidRDefault="003D1320" w:rsidP="00F310CD">
            <w:pPr>
              <w:jc w:val="both"/>
              <w:rPr>
                <w:rFonts w:cs="Times New Roman"/>
              </w:rPr>
            </w:pPr>
            <w:r w:rsidRPr="008A10EE">
              <w:rPr>
                <w:rFonts w:cs="Times New Roman"/>
              </w:rPr>
              <w:t>merancang sedemikian rupa</w:t>
            </w:r>
          </w:p>
          <w:p w14:paraId="09B18400" w14:textId="77777777" w:rsidR="003D1320" w:rsidRPr="008A10EE" w:rsidRDefault="003D1320" w:rsidP="00F310CD">
            <w:pPr>
              <w:jc w:val="both"/>
              <w:rPr>
                <w:rFonts w:cs="Times New Roman"/>
              </w:rPr>
            </w:pPr>
            <w:r w:rsidRPr="008A10EE">
              <w:rPr>
                <w:rFonts w:cs="Times New Roman"/>
              </w:rPr>
              <w:t>agar perangkat keras</w:t>
            </w:r>
          </w:p>
          <w:p w14:paraId="4151618C" w14:textId="7A21A8D3" w:rsidR="003D1320" w:rsidRPr="008A10EE" w:rsidRDefault="003D1320" w:rsidP="00F310CD">
            <w:pPr>
              <w:jc w:val="both"/>
              <w:rPr>
                <w:rFonts w:cs="Times New Roman"/>
              </w:rPr>
            </w:pPr>
            <w:r w:rsidRPr="008A10EE">
              <w:rPr>
                <w:rFonts w:cs="Times New Roman"/>
              </w:rPr>
              <w:t>mendukung perangkat lunak</w:t>
            </w:r>
          </w:p>
        </w:tc>
      </w:tr>
      <w:tr w:rsidR="003D1320" w:rsidRPr="008A10EE" w14:paraId="371C4AAE" w14:textId="77777777" w:rsidTr="004F36FD">
        <w:tc>
          <w:tcPr>
            <w:tcW w:w="2787" w:type="dxa"/>
          </w:tcPr>
          <w:p w14:paraId="0D4B582D" w14:textId="77777777" w:rsidR="003D1320" w:rsidRPr="008A10EE" w:rsidRDefault="003D1320" w:rsidP="00F310CD">
            <w:pPr>
              <w:jc w:val="both"/>
              <w:rPr>
                <w:rFonts w:cs="Times New Roman"/>
              </w:rPr>
            </w:pPr>
            <w:r w:rsidRPr="008A10EE">
              <w:rPr>
                <w:rFonts w:cs="Times New Roman"/>
              </w:rPr>
              <w:t>Bagaimana kualitas</w:t>
            </w:r>
          </w:p>
          <w:p w14:paraId="1E8270F2" w14:textId="77777777" w:rsidR="003D1320" w:rsidRPr="008A10EE" w:rsidRDefault="003D1320" w:rsidP="00F310CD">
            <w:pPr>
              <w:jc w:val="both"/>
              <w:rPr>
                <w:rFonts w:cs="Times New Roman"/>
              </w:rPr>
            </w:pPr>
            <w:r w:rsidRPr="008A10EE">
              <w:rPr>
                <w:rFonts w:cs="Times New Roman"/>
              </w:rPr>
              <w:t>perangkat keras yang</w:t>
            </w:r>
          </w:p>
          <w:p w14:paraId="0D33A90B" w14:textId="77777777" w:rsidR="003D1320" w:rsidRPr="008A10EE" w:rsidRDefault="003D1320" w:rsidP="00F310CD">
            <w:pPr>
              <w:jc w:val="both"/>
              <w:rPr>
                <w:rFonts w:cs="Times New Roman"/>
              </w:rPr>
            </w:pPr>
            <w:r w:rsidRPr="008A10EE">
              <w:rPr>
                <w:rFonts w:cs="Times New Roman"/>
              </w:rPr>
              <w:t>mendukung penerapan</w:t>
            </w:r>
          </w:p>
          <w:p w14:paraId="376B1E98" w14:textId="11E8B628" w:rsidR="003D1320" w:rsidRPr="008A10EE" w:rsidRDefault="003D1320" w:rsidP="00F310CD">
            <w:pPr>
              <w:jc w:val="both"/>
              <w:rPr>
                <w:rFonts w:cs="Times New Roman"/>
              </w:rPr>
            </w:pPr>
            <w:r w:rsidRPr="008A10EE">
              <w:rPr>
                <w:rFonts w:cs="Times New Roman"/>
              </w:rPr>
              <w:t>perangkat lunak ?</w:t>
            </w:r>
          </w:p>
        </w:tc>
        <w:tc>
          <w:tcPr>
            <w:tcW w:w="2788" w:type="dxa"/>
          </w:tcPr>
          <w:p w14:paraId="11BB2763" w14:textId="77777777" w:rsidR="003D1320" w:rsidRPr="008A10EE" w:rsidRDefault="003D1320" w:rsidP="00F310CD">
            <w:pPr>
              <w:jc w:val="both"/>
              <w:rPr>
                <w:rFonts w:cs="Times New Roman"/>
              </w:rPr>
            </w:pPr>
            <w:r w:rsidRPr="008A10EE">
              <w:rPr>
                <w:rFonts w:cs="Times New Roman"/>
              </w:rPr>
              <w:t>kita memiliki standardisasi</w:t>
            </w:r>
          </w:p>
          <w:p w14:paraId="53E2AE5F" w14:textId="77777777" w:rsidR="003D1320" w:rsidRPr="008A10EE" w:rsidRDefault="003D1320" w:rsidP="00F310CD">
            <w:pPr>
              <w:jc w:val="both"/>
              <w:rPr>
                <w:rFonts w:cs="Times New Roman"/>
              </w:rPr>
            </w:pPr>
            <w:r w:rsidRPr="008A10EE">
              <w:rPr>
                <w:rFonts w:cs="Times New Roman"/>
              </w:rPr>
              <w:t>tertentu. terutama server.</w:t>
            </w:r>
          </w:p>
          <w:p w14:paraId="3A484F33" w14:textId="77777777" w:rsidR="003D1320" w:rsidRPr="008A10EE" w:rsidRDefault="003D1320" w:rsidP="00F310CD">
            <w:pPr>
              <w:jc w:val="both"/>
              <w:rPr>
                <w:rFonts w:cs="Times New Roman"/>
              </w:rPr>
            </w:pPr>
            <w:r w:rsidRPr="008A10EE">
              <w:rPr>
                <w:rFonts w:cs="Times New Roman"/>
              </w:rPr>
              <w:t>Karena di sini menerapkan</w:t>
            </w:r>
          </w:p>
          <w:p w14:paraId="03132575" w14:textId="77777777" w:rsidR="003D1320" w:rsidRPr="008A10EE" w:rsidRDefault="003D1320" w:rsidP="00F310CD">
            <w:pPr>
              <w:jc w:val="both"/>
              <w:rPr>
                <w:rFonts w:cs="Times New Roman"/>
              </w:rPr>
            </w:pPr>
            <w:r w:rsidRPr="008A10EE">
              <w:rPr>
                <w:rFonts w:cs="Times New Roman"/>
              </w:rPr>
              <w:t>server-shared-hosting yang</w:t>
            </w:r>
          </w:p>
          <w:p w14:paraId="1090A963" w14:textId="77777777" w:rsidR="003D1320" w:rsidRPr="008A10EE" w:rsidRDefault="003D1320" w:rsidP="00F310CD">
            <w:pPr>
              <w:jc w:val="both"/>
              <w:rPr>
                <w:rFonts w:cs="Times New Roman"/>
              </w:rPr>
            </w:pPr>
            <w:r w:rsidRPr="008A10EE">
              <w:rPr>
                <w:rFonts w:cs="Times New Roman"/>
              </w:rPr>
              <w:t>mana membutuhkan perhatian</w:t>
            </w:r>
          </w:p>
          <w:p w14:paraId="23816C16" w14:textId="18BEF111" w:rsidR="003D1320" w:rsidRPr="008A10EE" w:rsidRDefault="003D1320" w:rsidP="00F310CD">
            <w:pPr>
              <w:jc w:val="both"/>
              <w:rPr>
                <w:rFonts w:cs="Times New Roman"/>
              </w:rPr>
            </w:pPr>
            <w:r w:rsidRPr="008A10EE">
              <w:rPr>
                <w:rFonts w:cs="Times New Roman"/>
              </w:rPr>
              <w:t>lebih (khusus)</w:t>
            </w:r>
          </w:p>
        </w:tc>
      </w:tr>
      <w:tr w:rsidR="003D1320" w:rsidRPr="008A10EE" w14:paraId="6BAF3459" w14:textId="77777777" w:rsidTr="004F36FD">
        <w:tc>
          <w:tcPr>
            <w:tcW w:w="2787" w:type="dxa"/>
          </w:tcPr>
          <w:p w14:paraId="6069A060" w14:textId="77777777" w:rsidR="003D1320" w:rsidRPr="008A10EE" w:rsidRDefault="003D1320" w:rsidP="00F310CD">
            <w:pPr>
              <w:jc w:val="both"/>
              <w:rPr>
                <w:rFonts w:cs="Times New Roman"/>
              </w:rPr>
            </w:pPr>
            <w:r w:rsidRPr="008A10EE">
              <w:rPr>
                <w:rFonts w:cs="Times New Roman"/>
              </w:rPr>
              <w:lastRenderedPageBreak/>
              <w:t>Apakah segala kebutuhan</w:t>
            </w:r>
          </w:p>
          <w:p w14:paraId="4F3A6A80" w14:textId="77777777" w:rsidR="003D1320" w:rsidRPr="008A10EE" w:rsidRDefault="003D1320" w:rsidP="00F310CD">
            <w:pPr>
              <w:jc w:val="both"/>
              <w:rPr>
                <w:rFonts w:cs="Times New Roman"/>
              </w:rPr>
            </w:pPr>
            <w:r w:rsidRPr="008A10EE">
              <w:rPr>
                <w:rFonts w:cs="Times New Roman"/>
              </w:rPr>
              <w:t>pertumbuhan perangkat</w:t>
            </w:r>
          </w:p>
          <w:p w14:paraId="0F14925C" w14:textId="77777777" w:rsidR="003D1320" w:rsidRPr="008A10EE" w:rsidRDefault="003D1320" w:rsidP="00F310CD">
            <w:pPr>
              <w:jc w:val="both"/>
              <w:rPr>
                <w:rFonts w:cs="Times New Roman"/>
              </w:rPr>
            </w:pPr>
            <w:r w:rsidRPr="008A10EE">
              <w:rPr>
                <w:rFonts w:cs="Times New Roman"/>
              </w:rPr>
              <w:t>lunak terdukung oleh</w:t>
            </w:r>
          </w:p>
          <w:p w14:paraId="27BDB366" w14:textId="233F8F71" w:rsidR="003D1320" w:rsidRPr="008A10EE" w:rsidRDefault="003D1320" w:rsidP="00F310CD">
            <w:pPr>
              <w:jc w:val="both"/>
              <w:rPr>
                <w:rFonts w:cs="Times New Roman"/>
              </w:rPr>
            </w:pPr>
            <w:r w:rsidRPr="008A10EE">
              <w:rPr>
                <w:rFonts w:cs="Times New Roman"/>
              </w:rPr>
              <w:t>perangkat keras yang ada ?</w:t>
            </w:r>
          </w:p>
        </w:tc>
        <w:tc>
          <w:tcPr>
            <w:tcW w:w="2788" w:type="dxa"/>
          </w:tcPr>
          <w:p w14:paraId="4D267D6F" w14:textId="77777777" w:rsidR="003D1320" w:rsidRPr="008A10EE" w:rsidRDefault="003D1320" w:rsidP="00F310CD">
            <w:pPr>
              <w:jc w:val="both"/>
              <w:rPr>
                <w:rFonts w:cs="Times New Roman"/>
              </w:rPr>
            </w:pPr>
            <w:r w:rsidRPr="008A10EE">
              <w:rPr>
                <w:rFonts w:cs="Times New Roman"/>
              </w:rPr>
              <w:t>Iya, karena penggunaan</w:t>
            </w:r>
          </w:p>
          <w:p w14:paraId="58A6EC21" w14:textId="77777777" w:rsidR="003D1320" w:rsidRPr="008A10EE" w:rsidRDefault="003D1320" w:rsidP="00F310CD">
            <w:pPr>
              <w:jc w:val="both"/>
              <w:rPr>
                <w:rFonts w:cs="Times New Roman"/>
              </w:rPr>
            </w:pPr>
            <w:r w:rsidRPr="008A10EE">
              <w:rPr>
                <w:rFonts w:cs="Times New Roman"/>
              </w:rPr>
              <w:t>perangkat lunak dan perangkat</w:t>
            </w:r>
          </w:p>
          <w:p w14:paraId="16BDA1E8" w14:textId="77777777" w:rsidR="003D1320" w:rsidRPr="008A10EE" w:rsidRDefault="003D1320" w:rsidP="00F310CD">
            <w:pPr>
              <w:jc w:val="both"/>
              <w:rPr>
                <w:rFonts w:cs="Times New Roman"/>
              </w:rPr>
            </w:pPr>
            <w:r w:rsidRPr="008A10EE">
              <w:rPr>
                <w:rFonts w:cs="Times New Roman"/>
              </w:rPr>
              <w:t>keras berdasarkan standarstandar</w:t>
            </w:r>
          </w:p>
          <w:p w14:paraId="3398101F" w14:textId="03F8F4B0" w:rsidR="003D1320" w:rsidRPr="008A10EE" w:rsidRDefault="003D1320" w:rsidP="00F310CD">
            <w:pPr>
              <w:jc w:val="both"/>
              <w:rPr>
                <w:rFonts w:cs="Times New Roman"/>
              </w:rPr>
            </w:pPr>
            <w:r w:rsidRPr="008A10EE">
              <w:rPr>
                <w:rFonts w:cs="Times New Roman"/>
              </w:rPr>
              <w:t>yang telah ada</w:t>
            </w:r>
          </w:p>
        </w:tc>
      </w:tr>
      <w:tr w:rsidR="003D1320" w:rsidRPr="008A10EE" w14:paraId="3777532F" w14:textId="77777777" w:rsidTr="004F36FD">
        <w:tc>
          <w:tcPr>
            <w:tcW w:w="2787" w:type="dxa"/>
          </w:tcPr>
          <w:p w14:paraId="194C92AC" w14:textId="77777777" w:rsidR="003D1320" w:rsidRPr="008A10EE" w:rsidRDefault="003D1320" w:rsidP="00F310CD">
            <w:pPr>
              <w:jc w:val="both"/>
              <w:rPr>
                <w:rFonts w:cs="Times New Roman"/>
              </w:rPr>
            </w:pPr>
            <w:r w:rsidRPr="008A10EE">
              <w:rPr>
                <w:rFonts w:cs="Times New Roman"/>
              </w:rPr>
              <w:t>Apakah ada standarisasi</w:t>
            </w:r>
          </w:p>
          <w:p w14:paraId="6F563417" w14:textId="29A39BDD" w:rsidR="003D1320" w:rsidRPr="008A10EE" w:rsidRDefault="003D1320" w:rsidP="00F310CD">
            <w:pPr>
              <w:jc w:val="both"/>
              <w:rPr>
                <w:rFonts w:cs="Times New Roman"/>
              </w:rPr>
            </w:pPr>
            <w:r w:rsidRPr="008A10EE">
              <w:rPr>
                <w:rFonts w:cs="Times New Roman"/>
              </w:rPr>
              <w:t>perangkat keras ?</w:t>
            </w:r>
          </w:p>
        </w:tc>
        <w:tc>
          <w:tcPr>
            <w:tcW w:w="2788" w:type="dxa"/>
          </w:tcPr>
          <w:p w14:paraId="5060BE9D" w14:textId="77777777" w:rsidR="003D1320" w:rsidRPr="008A10EE" w:rsidRDefault="003D1320" w:rsidP="00F310CD">
            <w:pPr>
              <w:jc w:val="both"/>
              <w:rPr>
                <w:rFonts w:cs="Times New Roman"/>
              </w:rPr>
            </w:pPr>
            <w:r w:rsidRPr="008A10EE">
              <w:rPr>
                <w:rFonts w:cs="Times New Roman"/>
              </w:rPr>
              <w:t>ada, pasti ada standardisasi</w:t>
            </w:r>
          </w:p>
          <w:p w14:paraId="2A7D6574" w14:textId="77777777" w:rsidR="003D1320" w:rsidRPr="008A10EE" w:rsidRDefault="003D1320" w:rsidP="00F310CD">
            <w:pPr>
              <w:jc w:val="both"/>
              <w:rPr>
                <w:rFonts w:cs="Times New Roman"/>
              </w:rPr>
            </w:pPr>
            <w:r w:rsidRPr="008A10EE">
              <w:rPr>
                <w:rFonts w:cs="Times New Roman"/>
              </w:rPr>
              <w:t>tertentu. Dan hal itu didapat</w:t>
            </w:r>
          </w:p>
          <w:p w14:paraId="27A9D381" w14:textId="77777777" w:rsidR="003D1320" w:rsidRPr="008A10EE" w:rsidRDefault="003D1320" w:rsidP="00F310CD">
            <w:pPr>
              <w:jc w:val="both"/>
              <w:rPr>
                <w:rFonts w:cs="Times New Roman"/>
              </w:rPr>
            </w:pPr>
            <w:r w:rsidRPr="008A10EE">
              <w:rPr>
                <w:rFonts w:cs="Times New Roman"/>
              </w:rPr>
              <w:t>saat proses requirement</w:t>
            </w:r>
          </w:p>
          <w:p w14:paraId="5919379C" w14:textId="3923D6D4" w:rsidR="003D1320" w:rsidRPr="008A10EE" w:rsidRDefault="003D1320" w:rsidP="00F310CD">
            <w:pPr>
              <w:jc w:val="both"/>
              <w:rPr>
                <w:rFonts w:cs="Times New Roman"/>
              </w:rPr>
            </w:pPr>
            <w:r w:rsidRPr="008A10EE">
              <w:rPr>
                <w:rFonts w:cs="Times New Roman"/>
              </w:rPr>
              <w:t>analysis</w:t>
            </w:r>
          </w:p>
        </w:tc>
      </w:tr>
      <w:tr w:rsidR="003D1320" w:rsidRPr="008A10EE" w14:paraId="753A85DB" w14:textId="77777777" w:rsidTr="004F36FD">
        <w:tc>
          <w:tcPr>
            <w:tcW w:w="2787" w:type="dxa"/>
          </w:tcPr>
          <w:p w14:paraId="6D4D561F" w14:textId="77777777" w:rsidR="003D1320" w:rsidRPr="008A10EE" w:rsidRDefault="003D1320" w:rsidP="00F310CD">
            <w:pPr>
              <w:jc w:val="both"/>
              <w:rPr>
                <w:rFonts w:cs="Times New Roman"/>
              </w:rPr>
            </w:pPr>
            <w:r w:rsidRPr="008A10EE">
              <w:rPr>
                <w:rFonts w:cs="Times New Roman"/>
              </w:rPr>
              <w:t>Apakah perangkat keras</w:t>
            </w:r>
          </w:p>
          <w:p w14:paraId="4AEDE6B0" w14:textId="77777777" w:rsidR="003D1320" w:rsidRPr="008A10EE" w:rsidRDefault="003D1320" w:rsidP="00F310CD">
            <w:pPr>
              <w:jc w:val="both"/>
              <w:rPr>
                <w:rFonts w:cs="Times New Roman"/>
              </w:rPr>
            </w:pPr>
            <w:r w:rsidRPr="008A10EE">
              <w:rPr>
                <w:rFonts w:cs="Times New Roman"/>
              </w:rPr>
              <w:t>yang tersedia sudah</w:t>
            </w:r>
          </w:p>
          <w:p w14:paraId="23B7B87E" w14:textId="77777777" w:rsidR="003D1320" w:rsidRPr="008A10EE" w:rsidRDefault="003D1320" w:rsidP="00F310CD">
            <w:pPr>
              <w:jc w:val="both"/>
              <w:rPr>
                <w:rFonts w:cs="Times New Roman"/>
              </w:rPr>
            </w:pPr>
            <w:r w:rsidRPr="008A10EE">
              <w:rPr>
                <w:rFonts w:cs="Times New Roman"/>
              </w:rPr>
              <w:t>mendukung penerapan</w:t>
            </w:r>
          </w:p>
          <w:p w14:paraId="5B6F862D" w14:textId="5A2D8959" w:rsidR="003D1320" w:rsidRPr="008A10EE" w:rsidRDefault="003D1320" w:rsidP="00F310CD">
            <w:pPr>
              <w:jc w:val="both"/>
              <w:rPr>
                <w:rFonts w:cs="Times New Roman"/>
              </w:rPr>
            </w:pPr>
            <w:r w:rsidRPr="008A10EE">
              <w:rPr>
                <w:rFonts w:cs="Times New Roman"/>
              </w:rPr>
              <w:t>perangkat lunak ?</w:t>
            </w:r>
          </w:p>
        </w:tc>
        <w:tc>
          <w:tcPr>
            <w:tcW w:w="2788" w:type="dxa"/>
          </w:tcPr>
          <w:p w14:paraId="66EA4D7A" w14:textId="77777777" w:rsidR="003D1320" w:rsidRPr="008A10EE" w:rsidRDefault="003D1320" w:rsidP="00F310CD">
            <w:pPr>
              <w:jc w:val="both"/>
              <w:rPr>
                <w:rFonts w:cs="Times New Roman"/>
              </w:rPr>
            </w:pPr>
            <w:r w:rsidRPr="008A10EE">
              <w:rPr>
                <w:rFonts w:cs="Times New Roman"/>
              </w:rPr>
              <w:t>ada standardisasi platform dan</w:t>
            </w:r>
          </w:p>
          <w:p w14:paraId="607B4CB4" w14:textId="45AB3E87" w:rsidR="003D1320" w:rsidRPr="008A10EE" w:rsidRDefault="003D1320" w:rsidP="00F310CD">
            <w:pPr>
              <w:jc w:val="both"/>
              <w:rPr>
                <w:rFonts w:cs="Times New Roman"/>
              </w:rPr>
            </w:pPr>
            <w:r w:rsidRPr="008A10EE">
              <w:rPr>
                <w:rFonts w:cs="Times New Roman"/>
              </w:rPr>
              <w:t>juga prosedur</w:t>
            </w:r>
          </w:p>
        </w:tc>
      </w:tr>
      <w:tr w:rsidR="003D1320" w:rsidRPr="008A10EE" w14:paraId="50877BFE" w14:textId="77777777" w:rsidTr="004F36FD">
        <w:tc>
          <w:tcPr>
            <w:tcW w:w="2787" w:type="dxa"/>
          </w:tcPr>
          <w:p w14:paraId="0392E8C6" w14:textId="77777777" w:rsidR="003D1320" w:rsidRPr="008A10EE" w:rsidRDefault="003D1320" w:rsidP="00F310CD">
            <w:pPr>
              <w:jc w:val="both"/>
              <w:rPr>
                <w:rFonts w:cs="Times New Roman"/>
              </w:rPr>
            </w:pPr>
            <w:r w:rsidRPr="008A10EE">
              <w:rPr>
                <w:rFonts w:cs="Times New Roman"/>
              </w:rPr>
              <w:t>Bagaimana kualitas</w:t>
            </w:r>
          </w:p>
          <w:p w14:paraId="35F89D11" w14:textId="77777777" w:rsidR="003D1320" w:rsidRPr="008A10EE" w:rsidRDefault="003D1320" w:rsidP="00F310CD">
            <w:pPr>
              <w:jc w:val="both"/>
              <w:rPr>
                <w:rFonts w:cs="Times New Roman"/>
              </w:rPr>
            </w:pPr>
            <w:r w:rsidRPr="008A10EE">
              <w:rPr>
                <w:rFonts w:cs="Times New Roman"/>
              </w:rPr>
              <w:t>perangkat keras yang</w:t>
            </w:r>
          </w:p>
          <w:p w14:paraId="1DAE644D" w14:textId="77777777" w:rsidR="003D1320" w:rsidRPr="008A10EE" w:rsidRDefault="003D1320" w:rsidP="00F310CD">
            <w:pPr>
              <w:jc w:val="both"/>
              <w:rPr>
                <w:rFonts w:cs="Times New Roman"/>
              </w:rPr>
            </w:pPr>
            <w:r w:rsidRPr="008A10EE">
              <w:rPr>
                <w:rFonts w:cs="Times New Roman"/>
              </w:rPr>
              <w:t>mendukung penerapan</w:t>
            </w:r>
          </w:p>
          <w:p w14:paraId="6654AF87" w14:textId="464AB09E" w:rsidR="003D1320" w:rsidRPr="008A10EE" w:rsidRDefault="003D1320" w:rsidP="00F310CD">
            <w:pPr>
              <w:jc w:val="both"/>
              <w:rPr>
                <w:rFonts w:cs="Times New Roman"/>
              </w:rPr>
            </w:pPr>
            <w:r w:rsidRPr="008A10EE">
              <w:rPr>
                <w:rFonts w:cs="Times New Roman"/>
              </w:rPr>
              <w:t>perangkat lunak ?</w:t>
            </w:r>
          </w:p>
        </w:tc>
        <w:tc>
          <w:tcPr>
            <w:tcW w:w="2788" w:type="dxa"/>
          </w:tcPr>
          <w:p w14:paraId="7485621C" w14:textId="77777777" w:rsidR="003D1320" w:rsidRPr="008A10EE" w:rsidRDefault="003D1320" w:rsidP="00F310CD">
            <w:pPr>
              <w:jc w:val="both"/>
              <w:rPr>
                <w:rFonts w:cs="Times New Roman"/>
              </w:rPr>
            </w:pPr>
            <w:r w:rsidRPr="008A10EE">
              <w:rPr>
                <w:rFonts w:cs="Times New Roman"/>
              </w:rPr>
              <w:t>kita ada standard terhadap itu.</w:t>
            </w:r>
          </w:p>
          <w:p w14:paraId="3C11CCAD" w14:textId="77777777" w:rsidR="003D1320" w:rsidRPr="008A10EE" w:rsidRDefault="003D1320" w:rsidP="00F310CD">
            <w:pPr>
              <w:jc w:val="both"/>
              <w:rPr>
                <w:rFonts w:cs="Times New Roman"/>
              </w:rPr>
            </w:pPr>
            <w:r w:rsidRPr="008A10EE">
              <w:rPr>
                <w:rFonts w:cs="Times New Roman"/>
              </w:rPr>
              <w:t>fungsinya agar anggaran dana</w:t>
            </w:r>
          </w:p>
          <w:p w14:paraId="11E5D01C" w14:textId="77777777" w:rsidR="003D1320" w:rsidRPr="008A10EE" w:rsidRDefault="003D1320" w:rsidP="00F310CD">
            <w:pPr>
              <w:jc w:val="both"/>
              <w:rPr>
                <w:rFonts w:cs="Times New Roman"/>
              </w:rPr>
            </w:pPr>
            <w:r w:rsidRPr="008A10EE">
              <w:rPr>
                <w:rFonts w:cs="Times New Roman"/>
              </w:rPr>
              <w:t>tidak melebihi jauh dari apa</w:t>
            </w:r>
          </w:p>
          <w:p w14:paraId="386D6BAF" w14:textId="77777777" w:rsidR="003D1320" w:rsidRPr="008A10EE" w:rsidRDefault="003D1320" w:rsidP="00F310CD">
            <w:pPr>
              <w:jc w:val="both"/>
              <w:rPr>
                <w:rFonts w:cs="Times New Roman"/>
              </w:rPr>
            </w:pPr>
            <w:r w:rsidRPr="008A10EE">
              <w:rPr>
                <w:rFonts w:cs="Times New Roman"/>
              </w:rPr>
              <w:t>yang direncanakan di awal.</w:t>
            </w:r>
          </w:p>
          <w:p w14:paraId="58C8E42D" w14:textId="77777777" w:rsidR="003D1320" w:rsidRPr="008A10EE" w:rsidRDefault="003D1320" w:rsidP="00F310CD">
            <w:pPr>
              <w:jc w:val="both"/>
              <w:rPr>
                <w:rFonts w:cs="Times New Roman"/>
              </w:rPr>
            </w:pPr>
            <w:r w:rsidRPr="008A10EE">
              <w:rPr>
                <w:rFonts w:cs="Times New Roman"/>
              </w:rPr>
              <w:t>kemudian agar dapat sesuai</w:t>
            </w:r>
          </w:p>
          <w:p w14:paraId="2DE676C1" w14:textId="77777777" w:rsidR="003D1320" w:rsidRPr="008A10EE" w:rsidRDefault="003D1320" w:rsidP="00F310CD">
            <w:pPr>
              <w:jc w:val="both"/>
              <w:rPr>
                <w:rFonts w:cs="Times New Roman"/>
              </w:rPr>
            </w:pPr>
            <w:r w:rsidRPr="008A10EE">
              <w:rPr>
                <w:rFonts w:cs="Times New Roman"/>
              </w:rPr>
              <w:t>dengan perangkat</w:t>
            </w:r>
          </w:p>
          <w:p w14:paraId="59DEB9B7" w14:textId="7D668CDF" w:rsidR="003D1320" w:rsidRPr="008A10EE" w:rsidRDefault="003D1320" w:rsidP="00F310CD">
            <w:pPr>
              <w:jc w:val="both"/>
              <w:rPr>
                <w:rFonts w:cs="Times New Roman"/>
              </w:rPr>
            </w:pPr>
            <w:r w:rsidRPr="008A10EE">
              <w:rPr>
                <w:rFonts w:cs="Times New Roman"/>
              </w:rPr>
              <w:t>pendukungnya. agar efektif</w:t>
            </w:r>
          </w:p>
        </w:tc>
      </w:tr>
      <w:tr w:rsidR="003D1320" w:rsidRPr="008A10EE" w14:paraId="35C28DEA" w14:textId="77777777" w:rsidTr="004F36FD">
        <w:tc>
          <w:tcPr>
            <w:tcW w:w="2787" w:type="dxa"/>
          </w:tcPr>
          <w:p w14:paraId="2E287EB2" w14:textId="77777777" w:rsidR="003D1320" w:rsidRPr="008A10EE" w:rsidRDefault="003D1320" w:rsidP="00F310CD">
            <w:pPr>
              <w:jc w:val="both"/>
              <w:rPr>
                <w:rFonts w:cs="Times New Roman"/>
              </w:rPr>
            </w:pPr>
            <w:r w:rsidRPr="008A10EE">
              <w:rPr>
                <w:rFonts w:cs="Times New Roman"/>
              </w:rPr>
              <w:t>Apakah segala kebutuhan</w:t>
            </w:r>
          </w:p>
          <w:p w14:paraId="62914635" w14:textId="77777777" w:rsidR="003D1320" w:rsidRPr="008A10EE" w:rsidRDefault="003D1320" w:rsidP="00F310CD">
            <w:pPr>
              <w:jc w:val="both"/>
              <w:rPr>
                <w:rFonts w:cs="Times New Roman"/>
              </w:rPr>
            </w:pPr>
            <w:r w:rsidRPr="008A10EE">
              <w:rPr>
                <w:rFonts w:cs="Times New Roman"/>
              </w:rPr>
              <w:t>pertumbuhan perangkat</w:t>
            </w:r>
          </w:p>
          <w:p w14:paraId="7A3F4D65" w14:textId="77777777" w:rsidR="003D1320" w:rsidRPr="008A10EE" w:rsidRDefault="003D1320" w:rsidP="00F310CD">
            <w:pPr>
              <w:jc w:val="both"/>
              <w:rPr>
                <w:rFonts w:cs="Times New Roman"/>
              </w:rPr>
            </w:pPr>
            <w:r w:rsidRPr="008A10EE">
              <w:rPr>
                <w:rFonts w:cs="Times New Roman"/>
              </w:rPr>
              <w:t>lunak terdukung oleh</w:t>
            </w:r>
          </w:p>
          <w:p w14:paraId="39DB4330" w14:textId="69891C57" w:rsidR="003D1320" w:rsidRPr="008A10EE" w:rsidRDefault="003D1320" w:rsidP="00F310CD">
            <w:pPr>
              <w:jc w:val="both"/>
              <w:rPr>
                <w:rFonts w:cs="Times New Roman"/>
              </w:rPr>
            </w:pPr>
            <w:r w:rsidRPr="008A10EE">
              <w:rPr>
                <w:rFonts w:cs="Times New Roman"/>
              </w:rPr>
              <w:t>perangkat keras yang ada ?</w:t>
            </w:r>
          </w:p>
        </w:tc>
        <w:tc>
          <w:tcPr>
            <w:tcW w:w="2788" w:type="dxa"/>
          </w:tcPr>
          <w:p w14:paraId="2BAD632D" w14:textId="29BB9C25" w:rsidR="003D1320" w:rsidRPr="008A10EE" w:rsidRDefault="003D1320" w:rsidP="00F310CD">
            <w:pPr>
              <w:jc w:val="both"/>
              <w:rPr>
                <w:rFonts w:cs="Times New Roman"/>
              </w:rPr>
            </w:pPr>
            <w:r w:rsidRPr="008A10EE">
              <w:rPr>
                <w:rFonts w:cs="Times New Roman"/>
              </w:rPr>
              <w:t>Iya sudah</w:t>
            </w:r>
          </w:p>
        </w:tc>
      </w:tr>
      <w:tr w:rsidR="003D1320" w:rsidRPr="008A10EE" w14:paraId="171D41E6" w14:textId="77777777" w:rsidTr="004F36FD">
        <w:tc>
          <w:tcPr>
            <w:tcW w:w="2787" w:type="dxa"/>
          </w:tcPr>
          <w:p w14:paraId="1FAD027E" w14:textId="77777777" w:rsidR="003D1320" w:rsidRPr="008A10EE" w:rsidRDefault="003D1320" w:rsidP="00F310CD">
            <w:pPr>
              <w:jc w:val="both"/>
              <w:rPr>
                <w:rFonts w:cs="Times New Roman"/>
              </w:rPr>
            </w:pPr>
            <w:r w:rsidRPr="008A10EE">
              <w:rPr>
                <w:rFonts w:cs="Times New Roman"/>
              </w:rPr>
              <w:t>Bagaimana pengaturan hak</w:t>
            </w:r>
          </w:p>
          <w:p w14:paraId="4B45511F" w14:textId="77777777" w:rsidR="003D1320" w:rsidRPr="008A10EE" w:rsidRDefault="003D1320" w:rsidP="00F310CD">
            <w:pPr>
              <w:jc w:val="both"/>
              <w:rPr>
                <w:rFonts w:cs="Times New Roman"/>
              </w:rPr>
            </w:pPr>
            <w:r w:rsidRPr="008A10EE">
              <w:rPr>
                <w:rFonts w:cs="Times New Roman"/>
              </w:rPr>
              <w:t>akses konfigurasi perangkat</w:t>
            </w:r>
          </w:p>
          <w:p w14:paraId="68F775D7" w14:textId="3D45F8B0" w:rsidR="003D1320" w:rsidRPr="008A10EE" w:rsidRDefault="003D1320" w:rsidP="00F310CD">
            <w:pPr>
              <w:jc w:val="both"/>
              <w:rPr>
                <w:rFonts w:cs="Times New Roman"/>
              </w:rPr>
            </w:pPr>
            <w:r w:rsidRPr="008A10EE">
              <w:rPr>
                <w:rFonts w:cs="Times New Roman"/>
              </w:rPr>
              <w:t>lunak diatur ?</w:t>
            </w:r>
          </w:p>
        </w:tc>
        <w:tc>
          <w:tcPr>
            <w:tcW w:w="2788" w:type="dxa"/>
          </w:tcPr>
          <w:p w14:paraId="72D8256A" w14:textId="77777777" w:rsidR="003D1320" w:rsidRPr="008A10EE" w:rsidRDefault="003D1320" w:rsidP="00F310CD">
            <w:pPr>
              <w:jc w:val="both"/>
              <w:rPr>
                <w:rFonts w:cs="Times New Roman"/>
              </w:rPr>
            </w:pPr>
            <w:r w:rsidRPr="008A10EE">
              <w:rPr>
                <w:rFonts w:cs="Times New Roman"/>
              </w:rPr>
              <w:t>secara umum kita di sini ada</w:t>
            </w:r>
          </w:p>
          <w:p w14:paraId="692044F2" w14:textId="77777777" w:rsidR="003D1320" w:rsidRPr="008A10EE" w:rsidRDefault="003D1320" w:rsidP="00F310CD">
            <w:pPr>
              <w:jc w:val="both"/>
              <w:rPr>
                <w:rFonts w:cs="Times New Roman"/>
              </w:rPr>
            </w:pPr>
            <w:r w:rsidRPr="008A10EE">
              <w:rPr>
                <w:rFonts w:cs="Times New Roman"/>
              </w:rPr>
              <w:t>dua cara. Ada yang dikelola</w:t>
            </w:r>
          </w:p>
          <w:p w14:paraId="1601F86B" w14:textId="77777777" w:rsidR="003D1320" w:rsidRPr="008A10EE" w:rsidRDefault="003D1320" w:rsidP="00F310CD">
            <w:pPr>
              <w:jc w:val="both"/>
              <w:rPr>
                <w:rFonts w:cs="Times New Roman"/>
              </w:rPr>
            </w:pPr>
            <w:r w:rsidRPr="008A10EE">
              <w:rPr>
                <w:rFonts w:cs="Times New Roman"/>
              </w:rPr>
              <w:t>oleh DSIada yang dikelola oleh</w:t>
            </w:r>
          </w:p>
          <w:p w14:paraId="64A3E80D" w14:textId="77777777" w:rsidR="003D1320" w:rsidRPr="008A10EE" w:rsidRDefault="003D1320" w:rsidP="00F310CD">
            <w:pPr>
              <w:jc w:val="both"/>
              <w:rPr>
                <w:rFonts w:cs="Times New Roman"/>
              </w:rPr>
            </w:pPr>
            <w:r w:rsidRPr="008A10EE">
              <w:rPr>
                <w:rFonts w:cs="Times New Roman"/>
              </w:rPr>
              <w:t>unit bersangkutan (pihak</w:t>
            </w:r>
          </w:p>
          <w:p w14:paraId="7F0A29FD" w14:textId="77777777" w:rsidR="003D1320" w:rsidRPr="008A10EE" w:rsidRDefault="003D1320" w:rsidP="00F310CD">
            <w:pPr>
              <w:jc w:val="both"/>
              <w:rPr>
                <w:rFonts w:cs="Times New Roman"/>
              </w:rPr>
            </w:pPr>
            <w:r w:rsidRPr="008A10EE">
              <w:rPr>
                <w:rFonts w:cs="Times New Roman"/>
              </w:rPr>
              <w:t>unair). kalo DSI pengaturan</w:t>
            </w:r>
          </w:p>
          <w:p w14:paraId="40EDEBD8" w14:textId="77777777" w:rsidR="003D1320" w:rsidRPr="008A10EE" w:rsidRDefault="003D1320" w:rsidP="00F310CD">
            <w:pPr>
              <w:jc w:val="both"/>
              <w:rPr>
                <w:rFonts w:cs="Times New Roman"/>
              </w:rPr>
            </w:pPr>
            <w:r w:rsidRPr="008A10EE">
              <w:rPr>
                <w:rFonts w:cs="Times New Roman"/>
              </w:rPr>
              <w:t>sepenuhnya ada di DSI contohnya cyber kampus.</w:t>
            </w:r>
          </w:p>
          <w:p w14:paraId="027DA6E6" w14:textId="77777777" w:rsidR="003D1320" w:rsidRPr="008A10EE" w:rsidRDefault="003D1320" w:rsidP="00F310CD">
            <w:pPr>
              <w:jc w:val="both"/>
              <w:rPr>
                <w:rFonts w:cs="Times New Roman"/>
              </w:rPr>
            </w:pPr>
            <w:r w:rsidRPr="008A10EE">
              <w:rPr>
                <w:rFonts w:cs="Times New Roman"/>
              </w:rPr>
              <w:t>Kalau pihak luar yang</w:t>
            </w:r>
          </w:p>
          <w:p w14:paraId="29786879" w14:textId="77777777" w:rsidR="003D1320" w:rsidRPr="008A10EE" w:rsidRDefault="003D1320" w:rsidP="00F310CD">
            <w:pPr>
              <w:jc w:val="both"/>
              <w:rPr>
                <w:rFonts w:cs="Times New Roman"/>
              </w:rPr>
            </w:pPr>
            <w:r w:rsidRPr="008A10EE">
              <w:rPr>
                <w:rFonts w:cs="Times New Roman"/>
              </w:rPr>
              <w:lastRenderedPageBreak/>
              <w:t>menitipkan server di sini, pihak</w:t>
            </w:r>
          </w:p>
          <w:p w14:paraId="0B4CB62A" w14:textId="77777777" w:rsidR="003D1320" w:rsidRPr="008A10EE" w:rsidRDefault="003D1320" w:rsidP="00F310CD">
            <w:pPr>
              <w:jc w:val="both"/>
              <w:rPr>
                <w:rFonts w:cs="Times New Roman"/>
              </w:rPr>
            </w:pPr>
            <w:r w:rsidRPr="008A10EE">
              <w:rPr>
                <w:rFonts w:cs="Times New Roman"/>
              </w:rPr>
              <w:t>DSI hanya mengelola secara</w:t>
            </w:r>
          </w:p>
          <w:p w14:paraId="18F52953" w14:textId="77777777" w:rsidR="003D1320" w:rsidRPr="008A10EE" w:rsidRDefault="003D1320" w:rsidP="00F310CD">
            <w:pPr>
              <w:jc w:val="both"/>
              <w:rPr>
                <w:rFonts w:cs="Times New Roman"/>
              </w:rPr>
            </w:pPr>
            <w:r w:rsidRPr="008A10EE">
              <w:rPr>
                <w:rFonts w:cs="Times New Roman"/>
              </w:rPr>
              <w:t>fisik. di luar itu sudah bukan</w:t>
            </w:r>
          </w:p>
          <w:p w14:paraId="7870B6AF" w14:textId="103F143F" w:rsidR="003D1320" w:rsidRPr="008A10EE" w:rsidRDefault="003D1320" w:rsidP="00F310CD">
            <w:pPr>
              <w:jc w:val="both"/>
              <w:rPr>
                <w:rFonts w:cs="Times New Roman"/>
              </w:rPr>
            </w:pPr>
            <w:r w:rsidRPr="008A10EE">
              <w:rPr>
                <w:rFonts w:cs="Times New Roman"/>
              </w:rPr>
              <w:t>tanggung jawab kami</w:t>
            </w:r>
          </w:p>
        </w:tc>
      </w:tr>
      <w:tr w:rsidR="003D1320" w:rsidRPr="008A10EE" w14:paraId="723AE2EC" w14:textId="77777777" w:rsidTr="004F36FD">
        <w:tc>
          <w:tcPr>
            <w:tcW w:w="2787" w:type="dxa"/>
          </w:tcPr>
          <w:p w14:paraId="40D99EB8" w14:textId="77777777" w:rsidR="003D1320" w:rsidRPr="008A10EE" w:rsidRDefault="003D1320" w:rsidP="00F310CD">
            <w:pPr>
              <w:jc w:val="both"/>
              <w:rPr>
                <w:rFonts w:cs="Times New Roman"/>
              </w:rPr>
            </w:pPr>
            <w:r w:rsidRPr="008A10EE">
              <w:rPr>
                <w:rFonts w:cs="Times New Roman"/>
              </w:rPr>
              <w:lastRenderedPageBreak/>
              <w:t>Apakah sebelum software</w:t>
            </w:r>
          </w:p>
          <w:p w14:paraId="77AADE12" w14:textId="77777777" w:rsidR="003D1320" w:rsidRPr="008A10EE" w:rsidRDefault="003D1320" w:rsidP="00F310CD">
            <w:pPr>
              <w:jc w:val="both"/>
              <w:rPr>
                <w:rFonts w:cs="Times New Roman"/>
              </w:rPr>
            </w:pPr>
            <w:r w:rsidRPr="008A10EE">
              <w:rPr>
                <w:rFonts w:cs="Times New Roman"/>
              </w:rPr>
              <w:t>diimplementasikan anda</w:t>
            </w:r>
          </w:p>
          <w:p w14:paraId="71164196" w14:textId="77777777" w:rsidR="003D1320" w:rsidRPr="008A10EE" w:rsidRDefault="003D1320" w:rsidP="00F310CD">
            <w:pPr>
              <w:jc w:val="both"/>
              <w:rPr>
                <w:rFonts w:cs="Times New Roman"/>
              </w:rPr>
            </w:pPr>
            <w:r w:rsidRPr="008A10EE">
              <w:rPr>
                <w:rFonts w:cs="Times New Roman"/>
              </w:rPr>
              <w:t>melakukan testing terlebih</w:t>
            </w:r>
          </w:p>
          <w:p w14:paraId="0E93592C" w14:textId="7DDF0ACE" w:rsidR="003D1320" w:rsidRPr="008A10EE" w:rsidRDefault="003D1320" w:rsidP="00F310CD">
            <w:pPr>
              <w:jc w:val="both"/>
              <w:rPr>
                <w:rFonts w:cs="Times New Roman"/>
              </w:rPr>
            </w:pPr>
            <w:r w:rsidRPr="008A10EE">
              <w:rPr>
                <w:rFonts w:cs="Times New Roman"/>
              </w:rPr>
              <w:t>dahulu?</w:t>
            </w:r>
          </w:p>
        </w:tc>
        <w:tc>
          <w:tcPr>
            <w:tcW w:w="2788" w:type="dxa"/>
          </w:tcPr>
          <w:p w14:paraId="45D0B19E" w14:textId="3EC3C7F1" w:rsidR="003D1320" w:rsidRPr="008A10EE" w:rsidRDefault="003D1320" w:rsidP="00F310CD">
            <w:pPr>
              <w:jc w:val="both"/>
              <w:rPr>
                <w:rFonts w:cs="Times New Roman"/>
              </w:rPr>
            </w:pPr>
            <w:r w:rsidRPr="008A10EE">
              <w:rPr>
                <w:rFonts w:cs="Times New Roman"/>
              </w:rPr>
              <w:t>Iya, dilakukan testing dulu</w:t>
            </w:r>
          </w:p>
        </w:tc>
      </w:tr>
      <w:tr w:rsidR="003D1320" w:rsidRPr="008A10EE" w14:paraId="3597C2F5" w14:textId="77777777" w:rsidTr="004F36FD">
        <w:tc>
          <w:tcPr>
            <w:tcW w:w="2787" w:type="dxa"/>
          </w:tcPr>
          <w:p w14:paraId="55703A77" w14:textId="77777777" w:rsidR="003D1320" w:rsidRPr="008A10EE" w:rsidRDefault="003D1320" w:rsidP="00F310CD">
            <w:pPr>
              <w:jc w:val="both"/>
              <w:rPr>
                <w:rFonts w:cs="Times New Roman"/>
              </w:rPr>
            </w:pPr>
            <w:r w:rsidRPr="008A10EE">
              <w:rPr>
                <w:rFonts w:cs="Times New Roman"/>
              </w:rPr>
              <w:t>Jika ya, teknik testing</w:t>
            </w:r>
          </w:p>
          <w:p w14:paraId="4D7FC1AB" w14:textId="77777777" w:rsidR="003D1320" w:rsidRPr="008A10EE" w:rsidRDefault="003D1320" w:rsidP="00F310CD">
            <w:pPr>
              <w:jc w:val="both"/>
              <w:rPr>
                <w:rFonts w:cs="Times New Roman"/>
              </w:rPr>
            </w:pPr>
            <w:r w:rsidRPr="008A10EE">
              <w:rPr>
                <w:rFonts w:cs="Times New Roman"/>
              </w:rPr>
              <w:t>seperti apa yang anda</w:t>
            </w:r>
          </w:p>
          <w:p w14:paraId="17DDD59A" w14:textId="3935A02D" w:rsidR="003D1320" w:rsidRPr="008A10EE" w:rsidRDefault="003D1320" w:rsidP="00F310CD">
            <w:pPr>
              <w:jc w:val="both"/>
              <w:rPr>
                <w:rFonts w:cs="Times New Roman"/>
              </w:rPr>
            </w:pPr>
            <w:r w:rsidRPr="008A10EE">
              <w:rPr>
                <w:rFonts w:cs="Times New Roman"/>
              </w:rPr>
              <w:t>gunakan?</w:t>
            </w:r>
          </w:p>
        </w:tc>
        <w:tc>
          <w:tcPr>
            <w:tcW w:w="2788" w:type="dxa"/>
          </w:tcPr>
          <w:p w14:paraId="235EEEC3" w14:textId="77777777" w:rsidR="003D1320" w:rsidRPr="008A10EE" w:rsidRDefault="003D1320" w:rsidP="00F310CD">
            <w:pPr>
              <w:jc w:val="both"/>
              <w:rPr>
                <w:rFonts w:cs="Times New Roman"/>
              </w:rPr>
            </w:pPr>
            <w:r w:rsidRPr="008A10EE">
              <w:rPr>
                <w:rFonts w:cs="Times New Roman"/>
              </w:rPr>
              <w:t>Bagian development memang</w:t>
            </w:r>
          </w:p>
          <w:p w14:paraId="0BFA8516" w14:textId="77777777" w:rsidR="003D1320" w:rsidRPr="008A10EE" w:rsidRDefault="003D1320" w:rsidP="00F310CD">
            <w:pPr>
              <w:jc w:val="both"/>
              <w:rPr>
                <w:rFonts w:cs="Times New Roman"/>
              </w:rPr>
            </w:pPr>
            <w:r w:rsidRPr="008A10EE">
              <w:rPr>
                <w:rFonts w:cs="Times New Roman"/>
              </w:rPr>
              <w:t>sengaja ada untuk melakukan</w:t>
            </w:r>
          </w:p>
          <w:p w14:paraId="24D05318" w14:textId="77777777" w:rsidR="003D1320" w:rsidRPr="008A10EE" w:rsidRDefault="003D1320" w:rsidP="00F310CD">
            <w:pPr>
              <w:jc w:val="both"/>
              <w:rPr>
                <w:rFonts w:cs="Times New Roman"/>
              </w:rPr>
            </w:pPr>
            <w:r w:rsidRPr="008A10EE">
              <w:rPr>
                <w:rFonts w:cs="Times New Roman"/>
              </w:rPr>
              <w:t>unit testing sampai dirasa</w:t>
            </w:r>
          </w:p>
          <w:p w14:paraId="671078BD" w14:textId="77777777" w:rsidR="003D1320" w:rsidRPr="008A10EE" w:rsidRDefault="003D1320" w:rsidP="00F310CD">
            <w:pPr>
              <w:jc w:val="both"/>
              <w:rPr>
                <w:rFonts w:cs="Times New Roman"/>
              </w:rPr>
            </w:pPr>
            <w:r w:rsidRPr="008A10EE">
              <w:rPr>
                <w:rFonts w:cs="Times New Roman"/>
              </w:rPr>
              <w:t>sudah cukup dan di-launch. hal</w:t>
            </w:r>
          </w:p>
          <w:p w14:paraId="7DF4CD43" w14:textId="77777777" w:rsidR="003D1320" w:rsidRPr="008A10EE" w:rsidRDefault="003D1320" w:rsidP="00F310CD">
            <w:pPr>
              <w:jc w:val="both"/>
              <w:rPr>
                <w:rFonts w:cs="Times New Roman"/>
              </w:rPr>
            </w:pPr>
            <w:r w:rsidRPr="008A10EE">
              <w:rPr>
                <w:rFonts w:cs="Times New Roman"/>
              </w:rPr>
              <w:t>ini membutuhkan perhatian</w:t>
            </w:r>
          </w:p>
          <w:p w14:paraId="3373850B" w14:textId="77777777" w:rsidR="003D1320" w:rsidRPr="008A10EE" w:rsidRDefault="003D1320" w:rsidP="00F310CD">
            <w:pPr>
              <w:jc w:val="both"/>
              <w:rPr>
                <w:rFonts w:cs="Times New Roman"/>
              </w:rPr>
            </w:pPr>
            <w:r w:rsidRPr="008A10EE">
              <w:rPr>
                <w:rFonts w:cs="Times New Roman"/>
              </w:rPr>
              <w:t>khusus guna tidak terjadi error</w:t>
            </w:r>
          </w:p>
          <w:p w14:paraId="34582BDE" w14:textId="71C3BAA7" w:rsidR="003D1320" w:rsidRPr="008A10EE" w:rsidRDefault="003D1320" w:rsidP="00F310CD">
            <w:pPr>
              <w:jc w:val="both"/>
              <w:rPr>
                <w:rFonts w:cs="Times New Roman"/>
              </w:rPr>
            </w:pPr>
            <w:r w:rsidRPr="008A10EE">
              <w:rPr>
                <w:rFonts w:cs="Times New Roman"/>
              </w:rPr>
              <w:t>di kemudian hari</w:t>
            </w:r>
          </w:p>
        </w:tc>
      </w:tr>
      <w:tr w:rsidR="003D1320" w:rsidRPr="008A10EE" w14:paraId="0317211E" w14:textId="77777777" w:rsidTr="004F36FD">
        <w:tc>
          <w:tcPr>
            <w:tcW w:w="2787" w:type="dxa"/>
          </w:tcPr>
          <w:p w14:paraId="5133CE58" w14:textId="77777777" w:rsidR="003D1320" w:rsidRPr="008A10EE" w:rsidRDefault="003D1320" w:rsidP="00F310CD">
            <w:pPr>
              <w:jc w:val="both"/>
              <w:rPr>
                <w:rFonts w:cs="Times New Roman"/>
              </w:rPr>
            </w:pPr>
            <w:r w:rsidRPr="008A10EE">
              <w:rPr>
                <w:rFonts w:cs="Times New Roman"/>
              </w:rPr>
              <w:t>Apa ada indikator / standar</w:t>
            </w:r>
          </w:p>
          <w:p w14:paraId="4B7FF875" w14:textId="77777777" w:rsidR="003D1320" w:rsidRPr="008A10EE" w:rsidRDefault="003D1320" w:rsidP="00F310CD">
            <w:pPr>
              <w:jc w:val="both"/>
              <w:rPr>
                <w:rFonts w:cs="Times New Roman"/>
              </w:rPr>
            </w:pPr>
            <w:r w:rsidRPr="008A10EE">
              <w:rPr>
                <w:rFonts w:cs="Times New Roman"/>
              </w:rPr>
              <w:t>yang menunjukkan</w:t>
            </w:r>
          </w:p>
          <w:p w14:paraId="076B8F54" w14:textId="77777777" w:rsidR="003D1320" w:rsidRPr="008A10EE" w:rsidRDefault="003D1320" w:rsidP="00F310CD">
            <w:pPr>
              <w:jc w:val="both"/>
              <w:rPr>
                <w:rFonts w:cs="Times New Roman"/>
              </w:rPr>
            </w:pPr>
            <w:r w:rsidRPr="008A10EE">
              <w:rPr>
                <w:rFonts w:cs="Times New Roman"/>
              </w:rPr>
              <w:t>software sudah siap</w:t>
            </w:r>
          </w:p>
          <w:p w14:paraId="44662F6E" w14:textId="77777777" w:rsidR="003D1320" w:rsidRPr="008A10EE" w:rsidRDefault="003D1320" w:rsidP="00F310CD">
            <w:pPr>
              <w:jc w:val="both"/>
              <w:rPr>
                <w:rFonts w:cs="Times New Roman"/>
              </w:rPr>
            </w:pPr>
            <w:r w:rsidRPr="008A10EE">
              <w:rPr>
                <w:rFonts w:cs="Times New Roman"/>
              </w:rPr>
              <w:t>digunakan saat melakukan</w:t>
            </w:r>
          </w:p>
          <w:p w14:paraId="62528393" w14:textId="1F36655B" w:rsidR="003D1320" w:rsidRPr="008A10EE" w:rsidRDefault="003D1320" w:rsidP="00F310CD">
            <w:pPr>
              <w:jc w:val="both"/>
              <w:rPr>
                <w:rFonts w:cs="Times New Roman"/>
              </w:rPr>
            </w:pPr>
            <w:r w:rsidRPr="008A10EE">
              <w:rPr>
                <w:rFonts w:cs="Times New Roman"/>
              </w:rPr>
              <w:t>testing?</w:t>
            </w:r>
          </w:p>
        </w:tc>
        <w:tc>
          <w:tcPr>
            <w:tcW w:w="2788" w:type="dxa"/>
          </w:tcPr>
          <w:p w14:paraId="6579EEAF" w14:textId="77777777" w:rsidR="003D1320" w:rsidRPr="008A10EE" w:rsidRDefault="003D1320" w:rsidP="00F310CD">
            <w:pPr>
              <w:jc w:val="both"/>
              <w:rPr>
                <w:rFonts w:cs="Times New Roman"/>
              </w:rPr>
            </w:pPr>
            <w:r w:rsidRPr="008A10EE">
              <w:rPr>
                <w:rFonts w:cs="Times New Roman"/>
              </w:rPr>
              <w:t>tidak terdapat bug dan error.</w:t>
            </w:r>
          </w:p>
          <w:p w14:paraId="11C69B53" w14:textId="77777777" w:rsidR="003D1320" w:rsidRPr="008A10EE" w:rsidRDefault="003D1320" w:rsidP="00F310CD">
            <w:pPr>
              <w:jc w:val="both"/>
              <w:rPr>
                <w:rFonts w:cs="Times New Roman"/>
              </w:rPr>
            </w:pPr>
            <w:r w:rsidRPr="008A10EE">
              <w:rPr>
                <w:rFonts w:cs="Times New Roman"/>
              </w:rPr>
              <w:t>semua kemungkinan input</w:t>
            </w:r>
          </w:p>
          <w:p w14:paraId="0B417A46" w14:textId="77777777" w:rsidR="003D1320" w:rsidRPr="008A10EE" w:rsidRDefault="003D1320" w:rsidP="00F310CD">
            <w:pPr>
              <w:jc w:val="both"/>
              <w:rPr>
                <w:rFonts w:cs="Times New Roman"/>
              </w:rPr>
            </w:pPr>
            <w:r w:rsidRPr="008A10EE">
              <w:rPr>
                <w:rFonts w:cs="Times New Roman"/>
              </w:rPr>
              <w:t>sudah sesuai dengan</w:t>
            </w:r>
          </w:p>
          <w:p w14:paraId="128E95D7" w14:textId="69FC8EF7" w:rsidR="003D1320" w:rsidRPr="008A10EE" w:rsidRDefault="003D1320" w:rsidP="00F310CD">
            <w:pPr>
              <w:jc w:val="both"/>
              <w:rPr>
                <w:rFonts w:cs="Times New Roman"/>
              </w:rPr>
            </w:pPr>
            <w:r w:rsidRPr="008A10EE">
              <w:rPr>
                <w:rFonts w:cs="Times New Roman"/>
              </w:rPr>
              <w:t>requirement</w:t>
            </w:r>
          </w:p>
        </w:tc>
      </w:tr>
      <w:tr w:rsidR="003D1320" w:rsidRPr="008A10EE" w14:paraId="76428606" w14:textId="77777777" w:rsidTr="004F36FD">
        <w:tc>
          <w:tcPr>
            <w:tcW w:w="2787" w:type="dxa"/>
          </w:tcPr>
          <w:p w14:paraId="3417971C" w14:textId="77777777" w:rsidR="00B726C3" w:rsidRPr="008A10EE" w:rsidRDefault="00B726C3" w:rsidP="00F310CD">
            <w:pPr>
              <w:jc w:val="both"/>
              <w:rPr>
                <w:rFonts w:cs="Times New Roman"/>
              </w:rPr>
            </w:pPr>
            <w:r w:rsidRPr="008A10EE">
              <w:rPr>
                <w:rFonts w:cs="Times New Roman"/>
              </w:rPr>
              <w:t>Apakah ada pemantauan</w:t>
            </w:r>
          </w:p>
          <w:p w14:paraId="23049704" w14:textId="080CCE97" w:rsidR="003D1320" w:rsidRPr="008A10EE" w:rsidRDefault="00B726C3" w:rsidP="00F310CD">
            <w:pPr>
              <w:jc w:val="both"/>
              <w:rPr>
                <w:rFonts w:cs="Times New Roman"/>
              </w:rPr>
            </w:pPr>
            <w:r w:rsidRPr="008A10EE">
              <w:rPr>
                <w:rFonts w:cs="Times New Roman"/>
              </w:rPr>
              <w:t>standardisasi infrastruktur ?</w:t>
            </w:r>
          </w:p>
        </w:tc>
        <w:tc>
          <w:tcPr>
            <w:tcW w:w="2788" w:type="dxa"/>
          </w:tcPr>
          <w:p w14:paraId="02223B1D" w14:textId="56CFD688" w:rsidR="003D1320" w:rsidRPr="008A10EE" w:rsidRDefault="00B726C3" w:rsidP="00F310CD">
            <w:pPr>
              <w:jc w:val="both"/>
              <w:rPr>
                <w:rFonts w:cs="Times New Roman"/>
              </w:rPr>
            </w:pPr>
            <w:r w:rsidRPr="008A10EE">
              <w:rPr>
                <w:rFonts w:cs="Times New Roman"/>
              </w:rPr>
              <w:t>ya, ada</w:t>
            </w:r>
          </w:p>
        </w:tc>
      </w:tr>
      <w:tr w:rsidR="003D1320" w:rsidRPr="008A10EE" w14:paraId="451A9FBF" w14:textId="77777777" w:rsidTr="004F36FD">
        <w:tc>
          <w:tcPr>
            <w:tcW w:w="2787" w:type="dxa"/>
          </w:tcPr>
          <w:p w14:paraId="734B35E0" w14:textId="77777777" w:rsidR="00B726C3" w:rsidRPr="008A10EE" w:rsidRDefault="00B726C3" w:rsidP="00F310CD">
            <w:pPr>
              <w:jc w:val="both"/>
              <w:rPr>
                <w:rFonts w:cs="Times New Roman"/>
              </w:rPr>
            </w:pPr>
            <w:r w:rsidRPr="008A10EE">
              <w:rPr>
                <w:rFonts w:cs="Times New Roman"/>
              </w:rPr>
              <w:t>Apakah ada pemantauan</w:t>
            </w:r>
          </w:p>
          <w:p w14:paraId="275ED4FA" w14:textId="77777777" w:rsidR="00B726C3" w:rsidRPr="008A10EE" w:rsidRDefault="00B726C3" w:rsidP="00F310CD">
            <w:pPr>
              <w:jc w:val="both"/>
              <w:rPr>
                <w:rFonts w:cs="Times New Roman"/>
              </w:rPr>
            </w:pPr>
            <w:r w:rsidRPr="008A10EE">
              <w:rPr>
                <w:rFonts w:cs="Times New Roman"/>
              </w:rPr>
              <w:t>standardisasi perangkat</w:t>
            </w:r>
          </w:p>
          <w:p w14:paraId="49F1D112" w14:textId="7C1D455F" w:rsidR="003D1320" w:rsidRPr="008A10EE" w:rsidRDefault="00B726C3" w:rsidP="00F310CD">
            <w:pPr>
              <w:jc w:val="both"/>
              <w:rPr>
                <w:rFonts w:cs="Times New Roman"/>
              </w:rPr>
            </w:pPr>
            <w:r w:rsidRPr="008A10EE">
              <w:rPr>
                <w:rFonts w:cs="Times New Roman"/>
              </w:rPr>
              <w:t>keras ?</w:t>
            </w:r>
          </w:p>
        </w:tc>
        <w:tc>
          <w:tcPr>
            <w:tcW w:w="2788" w:type="dxa"/>
          </w:tcPr>
          <w:p w14:paraId="5CEE82BE" w14:textId="2DCEFC43" w:rsidR="003D1320" w:rsidRPr="008A10EE" w:rsidRDefault="00B726C3" w:rsidP="00F310CD">
            <w:pPr>
              <w:jc w:val="both"/>
              <w:rPr>
                <w:rFonts w:cs="Times New Roman"/>
              </w:rPr>
            </w:pPr>
            <w:r w:rsidRPr="008A10EE">
              <w:rPr>
                <w:rFonts w:cs="Times New Roman"/>
              </w:rPr>
              <w:t>ada</w:t>
            </w:r>
          </w:p>
        </w:tc>
      </w:tr>
      <w:tr w:rsidR="00B726C3" w:rsidRPr="008A10EE" w14:paraId="2ED20148" w14:textId="77777777" w:rsidTr="004F36FD">
        <w:tc>
          <w:tcPr>
            <w:tcW w:w="2787" w:type="dxa"/>
          </w:tcPr>
          <w:p w14:paraId="62F36B55" w14:textId="77777777" w:rsidR="00B726C3" w:rsidRPr="008A10EE" w:rsidRDefault="00B726C3" w:rsidP="00F310CD">
            <w:pPr>
              <w:jc w:val="both"/>
              <w:rPr>
                <w:rFonts w:cs="Times New Roman"/>
              </w:rPr>
            </w:pPr>
            <w:r w:rsidRPr="008A10EE">
              <w:rPr>
                <w:rFonts w:cs="Times New Roman"/>
              </w:rPr>
              <w:t>Bagaimana pemantauan</w:t>
            </w:r>
          </w:p>
          <w:p w14:paraId="2F699065" w14:textId="77777777" w:rsidR="00B726C3" w:rsidRPr="008A10EE" w:rsidRDefault="00B726C3" w:rsidP="00F310CD">
            <w:pPr>
              <w:jc w:val="both"/>
              <w:rPr>
                <w:rFonts w:cs="Times New Roman"/>
              </w:rPr>
            </w:pPr>
            <w:r w:rsidRPr="008A10EE">
              <w:rPr>
                <w:rFonts w:cs="Times New Roman"/>
              </w:rPr>
              <w:t>standarisasi infrastruktur</w:t>
            </w:r>
          </w:p>
          <w:p w14:paraId="3E561935" w14:textId="7FD53779" w:rsidR="00B726C3" w:rsidRPr="008A10EE" w:rsidRDefault="00B726C3" w:rsidP="00F310CD">
            <w:pPr>
              <w:jc w:val="both"/>
              <w:rPr>
                <w:rFonts w:cs="Times New Roman"/>
              </w:rPr>
            </w:pPr>
            <w:r w:rsidRPr="008A10EE">
              <w:rPr>
                <w:rFonts w:cs="Times New Roman"/>
              </w:rPr>
              <w:t>dilakukan ?</w:t>
            </w:r>
          </w:p>
        </w:tc>
        <w:tc>
          <w:tcPr>
            <w:tcW w:w="2788" w:type="dxa"/>
          </w:tcPr>
          <w:p w14:paraId="1B0C9CB4" w14:textId="77777777" w:rsidR="00B726C3" w:rsidRPr="008A10EE" w:rsidRDefault="00B726C3" w:rsidP="00F310CD">
            <w:pPr>
              <w:jc w:val="both"/>
              <w:rPr>
                <w:rFonts w:cs="Times New Roman"/>
              </w:rPr>
            </w:pPr>
            <w:r w:rsidRPr="008A10EE">
              <w:rPr>
                <w:rFonts w:cs="Times New Roman"/>
              </w:rPr>
              <w:t>pemantauan dilakukan secara</w:t>
            </w:r>
          </w:p>
          <w:p w14:paraId="4DE45605" w14:textId="77777777" w:rsidR="00B726C3" w:rsidRPr="008A10EE" w:rsidRDefault="00B726C3" w:rsidP="00F310CD">
            <w:pPr>
              <w:jc w:val="both"/>
              <w:rPr>
                <w:rFonts w:cs="Times New Roman"/>
              </w:rPr>
            </w:pPr>
            <w:r w:rsidRPr="008A10EE">
              <w:rPr>
                <w:rFonts w:cs="Times New Roman"/>
              </w:rPr>
              <w:t>berkala. jika ada kendala, pihak</w:t>
            </w:r>
          </w:p>
          <w:p w14:paraId="4BC4D33C" w14:textId="77777777" w:rsidR="00B726C3" w:rsidRPr="008A10EE" w:rsidRDefault="00B726C3" w:rsidP="00F310CD">
            <w:pPr>
              <w:jc w:val="both"/>
              <w:rPr>
                <w:rFonts w:cs="Times New Roman"/>
              </w:rPr>
            </w:pPr>
            <w:r w:rsidRPr="008A10EE">
              <w:rPr>
                <w:rFonts w:cs="Times New Roman"/>
              </w:rPr>
              <w:t>dsi yang langsung turun</w:t>
            </w:r>
          </w:p>
          <w:p w14:paraId="0811D2D6" w14:textId="58E88155" w:rsidR="00B726C3" w:rsidRPr="008A10EE" w:rsidRDefault="00B726C3" w:rsidP="00F310CD">
            <w:pPr>
              <w:jc w:val="both"/>
              <w:rPr>
                <w:rFonts w:cs="Times New Roman"/>
              </w:rPr>
            </w:pPr>
            <w:r w:rsidRPr="008A10EE">
              <w:rPr>
                <w:rFonts w:cs="Times New Roman"/>
              </w:rPr>
              <w:t>menangani</w:t>
            </w:r>
          </w:p>
        </w:tc>
      </w:tr>
      <w:tr w:rsidR="00B726C3" w:rsidRPr="008A10EE" w14:paraId="6EC49AC0" w14:textId="77777777" w:rsidTr="004F36FD">
        <w:tc>
          <w:tcPr>
            <w:tcW w:w="2787" w:type="dxa"/>
          </w:tcPr>
          <w:p w14:paraId="3D3478EA" w14:textId="77777777" w:rsidR="00B726C3" w:rsidRPr="008A10EE" w:rsidRDefault="00B726C3" w:rsidP="00F310CD">
            <w:pPr>
              <w:jc w:val="both"/>
              <w:rPr>
                <w:rFonts w:cs="Times New Roman"/>
              </w:rPr>
            </w:pPr>
            <w:r w:rsidRPr="008A10EE">
              <w:rPr>
                <w:rFonts w:cs="Times New Roman"/>
              </w:rPr>
              <w:lastRenderedPageBreak/>
              <w:t>Bagaimana pemantauan</w:t>
            </w:r>
          </w:p>
          <w:p w14:paraId="210F7955" w14:textId="77777777" w:rsidR="00B726C3" w:rsidRPr="008A10EE" w:rsidRDefault="00B726C3" w:rsidP="00F310CD">
            <w:pPr>
              <w:jc w:val="both"/>
              <w:rPr>
                <w:rFonts w:cs="Times New Roman"/>
              </w:rPr>
            </w:pPr>
            <w:r w:rsidRPr="008A10EE">
              <w:rPr>
                <w:rFonts w:cs="Times New Roman"/>
              </w:rPr>
              <w:t>standardisasi perangkat</w:t>
            </w:r>
          </w:p>
          <w:p w14:paraId="21E101FB" w14:textId="69AE80ED" w:rsidR="00B726C3" w:rsidRPr="008A10EE" w:rsidRDefault="00B726C3" w:rsidP="00F310CD">
            <w:pPr>
              <w:jc w:val="both"/>
              <w:rPr>
                <w:rFonts w:cs="Times New Roman"/>
              </w:rPr>
            </w:pPr>
            <w:r w:rsidRPr="008A10EE">
              <w:rPr>
                <w:rFonts w:cs="Times New Roman"/>
              </w:rPr>
              <w:t>keras dilakukan ?</w:t>
            </w:r>
          </w:p>
        </w:tc>
        <w:tc>
          <w:tcPr>
            <w:tcW w:w="2788" w:type="dxa"/>
          </w:tcPr>
          <w:p w14:paraId="277CE108" w14:textId="77777777" w:rsidR="00B726C3" w:rsidRPr="008A10EE" w:rsidRDefault="00B726C3" w:rsidP="00F310CD">
            <w:pPr>
              <w:jc w:val="both"/>
              <w:rPr>
                <w:rFonts w:cs="Times New Roman"/>
              </w:rPr>
            </w:pPr>
            <w:r w:rsidRPr="008A10EE">
              <w:rPr>
                <w:rFonts w:cs="Times New Roman"/>
              </w:rPr>
              <w:t>Pemantauan dilakukan secara</w:t>
            </w:r>
          </w:p>
          <w:p w14:paraId="7CD1A554" w14:textId="77777777" w:rsidR="00B726C3" w:rsidRPr="008A10EE" w:rsidRDefault="00B726C3" w:rsidP="00F310CD">
            <w:pPr>
              <w:jc w:val="both"/>
              <w:rPr>
                <w:rFonts w:cs="Times New Roman"/>
              </w:rPr>
            </w:pPr>
            <w:r w:rsidRPr="008A10EE">
              <w:rPr>
                <w:rFonts w:cs="Times New Roman"/>
              </w:rPr>
              <w:t>berkala. Ada perkiraan masa</w:t>
            </w:r>
          </w:p>
          <w:p w14:paraId="11C074EA" w14:textId="77777777" w:rsidR="00B726C3" w:rsidRPr="008A10EE" w:rsidRDefault="00B726C3" w:rsidP="00F310CD">
            <w:pPr>
              <w:jc w:val="both"/>
              <w:rPr>
                <w:rFonts w:cs="Times New Roman"/>
              </w:rPr>
            </w:pPr>
            <w:r w:rsidRPr="008A10EE">
              <w:rPr>
                <w:rFonts w:cs="Times New Roman"/>
              </w:rPr>
              <w:t>penggantian perangkat selama</w:t>
            </w:r>
          </w:p>
          <w:p w14:paraId="1F51EFFB" w14:textId="77777777" w:rsidR="00B726C3" w:rsidRPr="008A10EE" w:rsidRDefault="00B726C3" w:rsidP="00F310CD">
            <w:pPr>
              <w:jc w:val="both"/>
              <w:rPr>
                <w:rFonts w:cs="Times New Roman"/>
              </w:rPr>
            </w:pPr>
            <w:r w:rsidRPr="008A10EE">
              <w:rPr>
                <w:rFonts w:cs="Times New Roman"/>
              </w:rPr>
              <w:t>kurang lebih lima tahun. Tetapi</w:t>
            </w:r>
          </w:p>
          <w:p w14:paraId="5015C8C9" w14:textId="257021CA" w:rsidR="00B726C3" w:rsidRPr="008A10EE" w:rsidRDefault="00B726C3" w:rsidP="00F310CD">
            <w:pPr>
              <w:jc w:val="both"/>
              <w:rPr>
                <w:rFonts w:cs="Times New Roman"/>
              </w:rPr>
            </w:pPr>
            <w:r w:rsidRPr="008A10EE">
              <w:rPr>
                <w:rFonts w:cs="Times New Roman"/>
              </w:rPr>
              <w:t>terkadang juga melebihi itu.</w:t>
            </w:r>
          </w:p>
        </w:tc>
      </w:tr>
      <w:tr w:rsidR="00B726C3" w:rsidRPr="008A10EE" w14:paraId="13FA8ADA" w14:textId="77777777" w:rsidTr="004F36FD">
        <w:tc>
          <w:tcPr>
            <w:tcW w:w="2787" w:type="dxa"/>
          </w:tcPr>
          <w:p w14:paraId="31017620" w14:textId="77777777" w:rsidR="00B726C3" w:rsidRPr="008A10EE" w:rsidRDefault="00B726C3" w:rsidP="00F310CD">
            <w:pPr>
              <w:jc w:val="both"/>
              <w:rPr>
                <w:rFonts w:cs="Times New Roman"/>
              </w:rPr>
            </w:pPr>
            <w:r w:rsidRPr="008A10EE">
              <w:rPr>
                <w:rFonts w:cs="Times New Roman"/>
              </w:rPr>
              <w:t>Bagaimana kualitas para</w:t>
            </w:r>
          </w:p>
          <w:p w14:paraId="201D736F" w14:textId="77777777" w:rsidR="00B726C3" w:rsidRPr="008A10EE" w:rsidRDefault="00B726C3" w:rsidP="00F310CD">
            <w:pPr>
              <w:jc w:val="both"/>
              <w:rPr>
                <w:rFonts w:cs="Times New Roman"/>
              </w:rPr>
            </w:pPr>
            <w:r w:rsidRPr="008A10EE">
              <w:rPr>
                <w:rFonts w:cs="Times New Roman"/>
              </w:rPr>
              <w:t>SDM yang mendukung</w:t>
            </w:r>
          </w:p>
          <w:p w14:paraId="24E21994" w14:textId="77777777" w:rsidR="00B726C3" w:rsidRPr="008A10EE" w:rsidRDefault="00B726C3" w:rsidP="00F310CD">
            <w:pPr>
              <w:jc w:val="both"/>
              <w:rPr>
                <w:rFonts w:cs="Times New Roman"/>
              </w:rPr>
            </w:pPr>
            <w:r w:rsidRPr="008A10EE">
              <w:rPr>
                <w:rFonts w:cs="Times New Roman"/>
              </w:rPr>
              <w:t>penerapan perangkat lunak</w:t>
            </w:r>
          </w:p>
          <w:p w14:paraId="10FC1BB5" w14:textId="77777777" w:rsidR="00B726C3" w:rsidRPr="008A10EE" w:rsidRDefault="00B726C3" w:rsidP="00F310CD">
            <w:pPr>
              <w:jc w:val="both"/>
              <w:rPr>
                <w:rFonts w:cs="Times New Roman"/>
              </w:rPr>
            </w:pPr>
            <w:r w:rsidRPr="008A10EE">
              <w:rPr>
                <w:rFonts w:cs="Times New Roman"/>
              </w:rPr>
              <w:t>(user, developer/konsultan,</w:t>
            </w:r>
          </w:p>
          <w:p w14:paraId="425FD714" w14:textId="32BFB989" w:rsidR="00B726C3" w:rsidRPr="008A10EE" w:rsidRDefault="00B726C3" w:rsidP="00F310CD">
            <w:pPr>
              <w:jc w:val="both"/>
              <w:rPr>
                <w:rFonts w:cs="Times New Roman"/>
              </w:rPr>
            </w:pPr>
            <w:r w:rsidRPr="008A10EE">
              <w:rPr>
                <w:rFonts w:cs="Times New Roman"/>
              </w:rPr>
              <w:t>dan/ programmer) ?</w:t>
            </w:r>
          </w:p>
        </w:tc>
        <w:tc>
          <w:tcPr>
            <w:tcW w:w="2788" w:type="dxa"/>
          </w:tcPr>
          <w:p w14:paraId="71CB0137" w14:textId="2B9CA862" w:rsidR="00B726C3" w:rsidRPr="008A10EE" w:rsidRDefault="00B726C3" w:rsidP="00F310CD">
            <w:pPr>
              <w:jc w:val="both"/>
              <w:rPr>
                <w:rFonts w:cs="Times New Roman"/>
              </w:rPr>
            </w:pPr>
            <w:r w:rsidRPr="008A10EE">
              <w:rPr>
                <w:rFonts w:cs="Times New Roman"/>
              </w:rPr>
              <w:t>Untungnya kualitas SDM kami sudah memenuhi kriteria, karena memang semua SDM yang kami gunakan adalah yang sudah berpengalaman dalam bidang ini.</w:t>
            </w:r>
          </w:p>
        </w:tc>
      </w:tr>
      <w:tr w:rsidR="00B726C3" w:rsidRPr="008A10EE" w14:paraId="11EEDE92" w14:textId="77777777" w:rsidTr="004F36FD">
        <w:tc>
          <w:tcPr>
            <w:tcW w:w="2787" w:type="dxa"/>
          </w:tcPr>
          <w:p w14:paraId="51F26CED" w14:textId="77777777" w:rsidR="00B726C3" w:rsidRPr="008A10EE" w:rsidRDefault="00B726C3" w:rsidP="00F310CD">
            <w:pPr>
              <w:jc w:val="both"/>
              <w:rPr>
                <w:rFonts w:cs="Times New Roman"/>
              </w:rPr>
            </w:pPr>
            <w:r w:rsidRPr="008A10EE">
              <w:rPr>
                <w:rFonts w:cs="Times New Roman"/>
              </w:rPr>
              <w:t>Sejauh apa pengalaman</w:t>
            </w:r>
          </w:p>
          <w:p w14:paraId="5C49A420" w14:textId="77777777" w:rsidR="00B726C3" w:rsidRPr="008A10EE" w:rsidRDefault="00B726C3" w:rsidP="00F310CD">
            <w:pPr>
              <w:jc w:val="both"/>
              <w:rPr>
                <w:rFonts w:cs="Times New Roman"/>
              </w:rPr>
            </w:pPr>
            <w:r w:rsidRPr="008A10EE">
              <w:rPr>
                <w:rFonts w:cs="Times New Roman"/>
              </w:rPr>
              <w:t>SDM terhadap</w:t>
            </w:r>
          </w:p>
          <w:p w14:paraId="102A4C46" w14:textId="77777777" w:rsidR="00B726C3" w:rsidRPr="008A10EE" w:rsidRDefault="00B726C3" w:rsidP="00F310CD">
            <w:pPr>
              <w:jc w:val="both"/>
              <w:rPr>
                <w:rFonts w:cs="Times New Roman"/>
              </w:rPr>
            </w:pPr>
            <w:r w:rsidRPr="008A10EE">
              <w:rPr>
                <w:rFonts w:cs="Times New Roman"/>
              </w:rPr>
              <w:t>implementasi perangkat</w:t>
            </w:r>
          </w:p>
          <w:p w14:paraId="1D7FED3A" w14:textId="41BCDB71" w:rsidR="00B726C3" w:rsidRPr="008A10EE" w:rsidRDefault="00B726C3" w:rsidP="00F310CD">
            <w:pPr>
              <w:jc w:val="both"/>
              <w:rPr>
                <w:rFonts w:cs="Times New Roman"/>
              </w:rPr>
            </w:pPr>
            <w:r w:rsidRPr="008A10EE">
              <w:rPr>
                <w:rFonts w:cs="Times New Roman"/>
              </w:rPr>
              <w:t>lunak ?</w:t>
            </w:r>
          </w:p>
        </w:tc>
        <w:tc>
          <w:tcPr>
            <w:tcW w:w="2788" w:type="dxa"/>
          </w:tcPr>
          <w:p w14:paraId="6DDD77BD" w14:textId="77777777" w:rsidR="00B726C3" w:rsidRPr="008A10EE" w:rsidRDefault="00B726C3" w:rsidP="00F310CD">
            <w:pPr>
              <w:jc w:val="both"/>
              <w:rPr>
                <w:rFonts w:cs="Times New Roman"/>
              </w:rPr>
            </w:pPr>
            <w:r w:rsidRPr="008A10EE">
              <w:rPr>
                <w:rFonts w:cs="Times New Roman"/>
              </w:rPr>
              <w:t>Sudah sangat jauh, karena</w:t>
            </w:r>
          </w:p>
          <w:p w14:paraId="64477AFB" w14:textId="77777777" w:rsidR="00B726C3" w:rsidRPr="008A10EE" w:rsidRDefault="00B726C3" w:rsidP="00F310CD">
            <w:pPr>
              <w:jc w:val="both"/>
              <w:rPr>
                <w:rFonts w:cs="Times New Roman"/>
              </w:rPr>
            </w:pPr>
            <w:r w:rsidRPr="008A10EE">
              <w:rPr>
                <w:rFonts w:cs="Times New Roman"/>
              </w:rPr>
              <w:t>SDM kami memang sudah</w:t>
            </w:r>
          </w:p>
          <w:p w14:paraId="2545C9A0" w14:textId="77777777" w:rsidR="00B726C3" w:rsidRPr="008A10EE" w:rsidRDefault="00B726C3" w:rsidP="00F310CD">
            <w:pPr>
              <w:jc w:val="both"/>
              <w:rPr>
                <w:rFonts w:cs="Times New Roman"/>
              </w:rPr>
            </w:pPr>
            <w:r w:rsidRPr="008A10EE">
              <w:rPr>
                <w:rFonts w:cs="Times New Roman"/>
              </w:rPr>
              <w:t>terlatih dan memiliki</w:t>
            </w:r>
          </w:p>
          <w:p w14:paraId="0154BBD2" w14:textId="77777777" w:rsidR="00B726C3" w:rsidRPr="008A10EE" w:rsidRDefault="00B726C3" w:rsidP="00F310CD">
            <w:pPr>
              <w:jc w:val="both"/>
              <w:rPr>
                <w:rFonts w:cs="Times New Roman"/>
              </w:rPr>
            </w:pPr>
            <w:r w:rsidRPr="008A10EE">
              <w:rPr>
                <w:rFonts w:cs="Times New Roman"/>
              </w:rPr>
              <w:t>pengalaman di bidang</w:t>
            </w:r>
          </w:p>
          <w:p w14:paraId="4FBC9D64" w14:textId="2AB61FB6" w:rsidR="00B726C3" w:rsidRPr="008A10EE" w:rsidRDefault="00B726C3" w:rsidP="00F310CD">
            <w:pPr>
              <w:jc w:val="both"/>
              <w:rPr>
                <w:rFonts w:cs="Times New Roman"/>
              </w:rPr>
            </w:pPr>
            <w:r w:rsidRPr="008A10EE">
              <w:rPr>
                <w:rFonts w:cs="Times New Roman"/>
              </w:rPr>
              <w:t>pengembangan software.</w:t>
            </w:r>
          </w:p>
        </w:tc>
      </w:tr>
      <w:tr w:rsidR="00B726C3" w:rsidRPr="008A10EE" w14:paraId="2FAD4FCA" w14:textId="77777777" w:rsidTr="004F36FD">
        <w:tc>
          <w:tcPr>
            <w:tcW w:w="2787" w:type="dxa"/>
          </w:tcPr>
          <w:p w14:paraId="5C4DBA8E" w14:textId="77777777" w:rsidR="00B726C3" w:rsidRPr="008A10EE" w:rsidRDefault="00B726C3" w:rsidP="00F310CD">
            <w:pPr>
              <w:jc w:val="both"/>
              <w:rPr>
                <w:rFonts w:cs="Times New Roman"/>
              </w:rPr>
            </w:pPr>
            <w:r w:rsidRPr="008A10EE">
              <w:rPr>
                <w:rFonts w:cs="Times New Roman"/>
              </w:rPr>
              <w:t>Apakah dana yang</w:t>
            </w:r>
          </w:p>
          <w:p w14:paraId="2CFAB287" w14:textId="77777777" w:rsidR="00B726C3" w:rsidRPr="008A10EE" w:rsidRDefault="00B726C3" w:rsidP="00F310CD">
            <w:pPr>
              <w:jc w:val="both"/>
              <w:rPr>
                <w:rFonts w:cs="Times New Roman"/>
              </w:rPr>
            </w:pPr>
            <w:r w:rsidRPr="008A10EE">
              <w:rPr>
                <w:rFonts w:cs="Times New Roman"/>
              </w:rPr>
              <w:t>dianggarkan cukup untuk</w:t>
            </w:r>
          </w:p>
          <w:p w14:paraId="289FAFD3" w14:textId="77777777" w:rsidR="00B726C3" w:rsidRPr="008A10EE" w:rsidRDefault="00B726C3" w:rsidP="00F310CD">
            <w:pPr>
              <w:jc w:val="both"/>
              <w:rPr>
                <w:rFonts w:cs="Times New Roman"/>
              </w:rPr>
            </w:pPr>
            <w:r w:rsidRPr="008A10EE">
              <w:rPr>
                <w:rFonts w:cs="Times New Roman"/>
              </w:rPr>
              <w:t>implementasi perangkat</w:t>
            </w:r>
          </w:p>
          <w:p w14:paraId="157600C4" w14:textId="1128EFC5" w:rsidR="00B726C3" w:rsidRPr="008A10EE" w:rsidRDefault="00B726C3" w:rsidP="00F310CD">
            <w:pPr>
              <w:jc w:val="both"/>
              <w:rPr>
                <w:rFonts w:cs="Times New Roman"/>
              </w:rPr>
            </w:pPr>
            <w:r w:rsidRPr="008A10EE">
              <w:rPr>
                <w:rFonts w:cs="Times New Roman"/>
              </w:rPr>
              <w:t>lunak ?</w:t>
            </w:r>
          </w:p>
        </w:tc>
        <w:tc>
          <w:tcPr>
            <w:tcW w:w="2788" w:type="dxa"/>
          </w:tcPr>
          <w:p w14:paraId="6EEBEF2B" w14:textId="77777777" w:rsidR="00B726C3" w:rsidRPr="008A10EE" w:rsidRDefault="00B726C3" w:rsidP="00F310CD">
            <w:pPr>
              <w:jc w:val="both"/>
              <w:rPr>
                <w:rFonts w:cs="Times New Roman"/>
              </w:rPr>
            </w:pPr>
            <w:r w:rsidRPr="008A10EE">
              <w:rPr>
                <w:rFonts w:cs="Times New Roman"/>
              </w:rPr>
              <w:t>Cukup, karena kami selalu</w:t>
            </w:r>
          </w:p>
          <w:p w14:paraId="6C43492B" w14:textId="77777777" w:rsidR="00B726C3" w:rsidRPr="008A10EE" w:rsidRDefault="00B726C3" w:rsidP="00F310CD">
            <w:pPr>
              <w:jc w:val="both"/>
              <w:rPr>
                <w:rFonts w:cs="Times New Roman"/>
              </w:rPr>
            </w:pPr>
            <w:r w:rsidRPr="008A10EE">
              <w:rPr>
                <w:rFonts w:cs="Times New Roman"/>
              </w:rPr>
              <w:t>memiliki standar biaya dalam</w:t>
            </w:r>
          </w:p>
          <w:p w14:paraId="6C5ADCE5" w14:textId="77777777" w:rsidR="00B726C3" w:rsidRPr="008A10EE" w:rsidRDefault="00B726C3" w:rsidP="00F310CD">
            <w:pPr>
              <w:jc w:val="both"/>
              <w:rPr>
                <w:rFonts w:cs="Times New Roman"/>
              </w:rPr>
            </w:pPr>
            <w:r w:rsidRPr="008A10EE">
              <w:rPr>
                <w:rFonts w:cs="Times New Roman"/>
              </w:rPr>
              <w:t>pengembangan perangkat</w:t>
            </w:r>
          </w:p>
          <w:p w14:paraId="6B081227" w14:textId="74D93B25" w:rsidR="00B726C3" w:rsidRPr="008A10EE" w:rsidRDefault="00B726C3" w:rsidP="00F310CD">
            <w:pPr>
              <w:jc w:val="both"/>
              <w:rPr>
                <w:rFonts w:cs="Times New Roman"/>
              </w:rPr>
            </w:pPr>
            <w:r w:rsidRPr="008A10EE">
              <w:rPr>
                <w:rFonts w:cs="Times New Roman"/>
              </w:rPr>
              <w:t>lunak.</w:t>
            </w:r>
          </w:p>
        </w:tc>
      </w:tr>
      <w:tr w:rsidR="00B726C3" w:rsidRPr="008A10EE" w14:paraId="38FF85E7" w14:textId="77777777" w:rsidTr="004F36FD">
        <w:tc>
          <w:tcPr>
            <w:tcW w:w="2787" w:type="dxa"/>
          </w:tcPr>
          <w:p w14:paraId="1D5BFC69" w14:textId="77777777" w:rsidR="00B726C3" w:rsidRPr="008A10EE" w:rsidRDefault="00B726C3" w:rsidP="00F310CD">
            <w:pPr>
              <w:jc w:val="both"/>
              <w:rPr>
                <w:rFonts w:cs="Times New Roman"/>
              </w:rPr>
            </w:pPr>
            <w:r w:rsidRPr="008A10EE">
              <w:rPr>
                <w:rFonts w:cs="Times New Roman"/>
              </w:rPr>
              <w:t>Bagaimana cara</w:t>
            </w:r>
          </w:p>
          <w:p w14:paraId="6CEEFFD0" w14:textId="77777777" w:rsidR="00B726C3" w:rsidRPr="008A10EE" w:rsidRDefault="00B726C3" w:rsidP="00F310CD">
            <w:pPr>
              <w:jc w:val="both"/>
              <w:rPr>
                <w:rFonts w:cs="Times New Roman"/>
              </w:rPr>
            </w:pPr>
            <w:r w:rsidRPr="008A10EE">
              <w:rPr>
                <w:rFonts w:cs="Times New Roman"/>
              </w:rPr>
              <w:t>menentukan anggaran</w:t>
            </w:r>
          </w:p>
          <w:p w14:paraId="27D8CD31" w14:textId="77777777" w:rsidR="00B726C3" w:rsidRPr="008A10EE" w:rsidRDefault="00B726C3" w:rsidP="00F310CD">
            <w:pPr>
              <w:jc w:val="both"/>
              <w:rPr>
                <w:rFonts w:cs="Times New Roman"/>
              </w:rPr>
            </w:pPr>
            <w:r w:rsidRPr="008A10EE">
              <w:rPr>
                <w:rFonts w:cs="Times New Roman"/>
              </w:rPr>
              <w:t>biaya untuk proyek</w:t>
            </w:r>
          </w:p>
          <w:p w14:paraId="4344A9BE" w14:textId="77777777" w:rsidR="00B726C3" w:rsidRPr="008A10EE" w:rsidRDefault="00B726C3" w:rsidP="00F310CD">
            <w:pPr>
              <w:jc w:val="both"/>
              <w:rPr>
                <w:rFonts w:cs="Times New Roman"/>
              </w:rPr>
            </w:pPr>
            <w:r w:rsidRPr="008A10EE">
              <w:rPr>
                <w:rFonts w:cs="Times New Roman"/>
              </w:rPr>
              <w:t>implementasi perangkat</w:t>
            </w:r>
          </w:p>
          <w:p w14:paraId="1033BFDD" w14:textId="3C30A8CD" w:rsidR="00B726C3" w:rsidRPr="008A10EE" w:rsidRDefault="00B726C3" w:rsidP="00F310CD">
            <w:pPr>
              <w:jc w:val="both"/>
              <w:rPr>
                <w:rFonts w:cs="Times New Roman"/>
              </w:rPr>
            </w:pPr>
            <w:r w:rsidRPr="008A10EE">
              <w:rPr>
                <w:rFonts w:cs="Times New Roman"/>
              </w:rPr>
              <w:t>lunak ?</w:t>
            </w:r>
          </w:p>
        </w:tc>
        <w:tc>
          <w:tcPr>
            <w:tcW w:w="2788" w:type="dxa"/>
          </w:tcPr>
          <w:p w14:paraId="2EB8658C" w14:textId="77777777" w:rsidR="00B726C3" w:rsidRPr="008A10EE" w:rsidRDefault="00B726C3" w:rsidP="00F310CD">
            <w:pPr>
              <w:jc w:val="both"/>
              <w:rPr>
                <w:rFonts w:cs="Times New Roman"/>
              </w:rPr>
            </w:pPr>
            <w:r w:rsidRPr="008A10EE">
              <w:rPr>
                <w:rFonts w:cs="Times New Roman"/>
              </w:rPr>
              <w:t>Tergantung fiturnya, per fitur</w:t>
            </w:r>
          </w:p>
          <w:p w14:paraId="731C6DCB" w14:textId="77777777" w:rsidR="00B726C3" w:rsidRPr="008A10EE" w:rsidRDefault="00B726C3" w:rsidP="00F310CD">
            <w:pPr>
              <w:jc w:val="both"/>
              <w:rPr>
                <w:rFonts w:cs="Times New Roman"/>
              </w:rPr>
            </w:pPr>
            <w:r w:rsidRPr="008A10EE">
              <w:rPr>
                <w:rFonts w:cs="Times New Roman"/>
              </w:rPr>
              <w:t>yang diinginkan ada harga</w:t>
            </w:r>
          </w:p>
          <w:p w14:paraId="24ACFEF5" w14:textId="77777777" w:rsidR="00B726C3" w:rsidRPr="008A10EE" w:rsidRDefault="00B726C3" w:rsidP="00F310CD">
            <w:pPr>
              <w:jc w:val="both"/>
              <w:rPr>
                <w:rFonts w:cs="Times New Roman"/>
              </w:rPr>
            </w:pPr>
            <w:r w:rsidRPr="008A10EE">
              <w:rPr>
                <w:rFonts w:cs="Times New Roman"/>
              </w:rPr>
              <w:t>sendiri jadi, semakin banyak</w:t>
            </w:r>
          </w:p>
          <w:p w14:paraId="1BBDBA5F" w14:textId="77777777" w:rsidR="00B726C3" w:rsidRPr="008A10EE" w:rsidRDefault="00B726C3" w:rsidP="00F310CD">
            <w:pPr>
              <w:jc w:val="both"/>
              <w:rPr>
                <w:rFonts w:cs="Times New Roman"/>
              </w:rPr>
            </w:pPr>
            <w:r w:rsidRPr="008A10EE">
              <w:rPr>
                <w:rFonts w:cs="Times New Roman"/>
              </w:rPr>
              <w:t>fitur semakin tinggi pula</w:t>
            </w:r>
          </w:p>
          <w:p w14:paraId="2C544C4A" w14:textId="58A39F49" w:rsidR="00B726C3" w:rsidRPr="008A10EE" w:rsidRDefault="00B726C3" w:rsidP="00F310CD">
            <w:pPr>
              <w:jc w:val="both"/>
              <w:rPr>
                <w:rFonts w:cs="Times New Roman"/>
              </w:rPr>
            </w:pPr>
            <w:r w:rsidRPr="008A10EE">
              <w:rPr>
                <w:rFonts w:cs="Times New Roman"/>
              </w:rPr>
              <w:t>anggarannya.</w:t>
            </w:r>
          </w:p>
        </w:tc>
      </w:tr>
      <w:tr w:rsidR="00B726C3" w:rsidRPr="008A10EE" w14:paraId="7D720367" w14:textId="77777777" w:rsidTr="004F36FD">
        <w:tc>
          <w:tcPr>
            <w:tcW w:w="2787" w:type="dxa"/>
          </w:tcPr>
          <w:p w14:paraId="0B0533E6" w14:textId="77777777" w:rsidR="00B726C3" w:rsidRPr="008A10EE" w:rsidRDefault="00B726C3" w:rsidP="00F310CD">
            <w:pPr>
              <w:jc w:val="both"/>
              <w:rPr>
                <w:rFonts w:cs="Times New Roman"/>
              </w:rPr>
            </w:pPr>
            <w:r w:rsidRPr="008A10EE">
              <w:rPr>
                <w:rFonts w:cs="Times New Roman"/>
              </w:rPr>
              <w:t>Apakah waktu yang sudah</w:t>
            </w:r>
          </w:p>
          <w:p w14:paraId="61A4A5D1" w14:textId="77777777" w:rsidR="00B726C3" w:rsidRPr="008A10EE" w:rsidRDefault="00B726C3" w:rsidP="00F310CD">
            <w:pPr>
              <w:jc w:val="both"/>
              <w:rPr>
                <w:rFonts w:cs="Times New Roman"/>
              </w:rPr>
            </w:pPr>
            <w:r w:rsidRPr="008A10EE">
              <w:rPr>
                <w:rFonts w:cs="Times New Roman"/>
              </w:rPr>
              <w:t>disiapkan cukup untuk</w:t>
            </w:r>
          </w:p>
          <w:p w14:paraId="047A23AA" w14:textId="77777777" w:rsidR="00B726C3" w:rsidRPr="008A10EE" w:rsidRDefault="00B726C3" w:rsidP="00F310CD">
            <w:pPr>
              <w:jc w:val="both"/>
              <w:rPr>
                <w:rFonts w:cs="Times New Roman"/>
              </w:rPr>
            </w:pPr>
            <w:r w:rsidRPr="008A10EE">
              <w:rPr>
                <w:rFonts w:cs="Times New Roman"/>
              </w:rPr>
              <w:t>implementasi perangkat</w:t>
            </w:r>
          </w:p>
          <w:p w14:paraId="0B96CAF6" w14:textId="5CB6D0FA" w:rsidR="00B726C3" w:rsidRPr="008A10EE" w:rsidRDefault="00B726C3" w:rsidP="00F310CD">
            <w:pPr>
              <w:jc w:val="both"/>
              <w:rPr>
                <w:rFonts w:cs="Times New Roman"/>
              </w:rPr>
            </w:pPr>
            <w:r w:rsidRPr="008A10EE">
              <w:rPr>
                <w:rFonts w:cs="Times New Roman"/>
              </w:rPr>
              <w:t>lunak ?</w:t>
            </w:r>
          </w:p>
        </w:tc>
        <w:tc>
          <w:tcPr>
            <w:tcW w:w="2788" w:type="dxa"/>
          </w:tcPr>
          <w:p w14:paraId="57EAA482" w14:textId="77777777" w:rsidR="00B726C3" w:rsidRPr="008A10EE" w:rsidRDefault="00B726C3" w:rsidP="00F310CD">
            <w:pPr>
              <w:jc w:val="both"/>
              <w:rPr>
                <w:rFonts w:cs="Times New Roman"/>
              </w:rPr>
            </w:pPr>
            <w:r w:rsidRPr="008A10EE">
              <w:rPr>
                <w:rFonts w:cs="Times New Roman"/>
              </w:rPr>
              <w:t>Cukup, tergantung kesulitan</w:t>
            </w:r>
          </w:p>
          <w:p w14:paraId="5FB5EEFC" w14:textId="77777777" w:rsidR="00B726C3" w:rsidRPr="008A10EE" w:rsidRDefault="00B726C3" w:rsidP="00F310CD">
            <w:pPr>
              <w:jc w:val="both"/>
              <w:rPr>
                <w:rFonts w:cs="Times New Roman"/>
              </w:rPr>
            </w:pPr>
            <w:r w:rsidRPr="008A10EE">
              <w:rPr>
                <w:rFonts w:cs="Times New Roman"/>
              </w:rPr>
              <w:t>dan banyaknya fitur yang</w:t>
            </w:r>
          </w:p>
          <w:p w14:paraId="619E18A1" w14:textId="77777777" w:rsidR="00B726C3" w:rsidRPr="008A10EE" w:rsidRDefault="00B726C3" w:rsidP="00F310CD">
            <w:pPr>
              <w:jc w:val="both"/>
              <w:rPr>
                <w:rFonts w:cs="Times New Roman"/>
              </w:rPr>
            </w:pPr>
            <w:r w:rsidRPr="008A10EE">
              <w:rPr>
                <w:rFonts w:cs="Times New Roman"/>
              </w:rPr>
              <w:t>diperlukan juga, jadi jika</w:t>
            </w:r>
          </w:p>
          <w:p w14:paraId="0923C596" w14:textId="77777777" w:rsidR="00B726C3" w:rsidRPr="008A10EE" w:rsidRDefault="00B726C3" w:rsidP="00F310CD">
            <w:pPr>
              <w:jc w:val="both"/>
              <w:rPr>
                <w:rFonts w:cs="Times New Roman"/>
              </w:rPr>
            </w:pPr>
            <w:r w:rsidRPr="008A10EE">
              <w:rPr>
                <w:rFonts w:cs="Times New Roman"/>
              </w:rPr>
              <w:t>semakin sulit &amp; banyak fitur</w:t>
            </w:r>
          </w:p>
          <w:p w14:paraId="3C5FD0F4" w14:textId="77777777" w:rsidR="00B726C3" w:rsidRPr="008A10EE" w:rsidRDefault="00B726C3" w:rsidP="00F310CD">
            <w:pPr>
              <w:jc w:val="both"/>
              <w:rPr>
                <w:rFonts w:cs="Times New Roman"/>
              </w:rPr>
            </w:pPr>
            <w:r w:rsidRPr="008A10EE">
              <w:rPr>
                <w:rFonts w:cs="Times New Roman"/>
              </w:rPr>
              <w:t>maka makin lama waktu</w:t>
            </w:r>
          </w:p>
          <w:p w14:paraId="32F50949" w14:textId="42DFE2BA" w:rsidR="00B726C3" w:rsidRPr="008A10EE" w:rsidRDefault="00B726C3" w:rsidP="00F310CD">
            <w:pPr>
              <w:jc w:val="both"/>
              <w:rPr>
                <w:rFonts w:cs="Times New Roman"/>
              </w:rPr>
            </w:pPr>
            <w:r w:rsidRPr="008A10EE">
              <w:rPr>
                <w:rFonts w:cs="Times New Roman"/>
              </w:rPr>
              <w:t>pengerjaan.</w:t>
            </w:r>
          </w:p>
        </w:tc>
      </w:tr>
      <w:tr w:rsidR="00B726C3" w:rsidRPr="008A10EE" w14:paraId="3C09AEBC" w14:textId="77777777" w:rsidTr="004F36FD">
        <w:tc>
          <w:tcPr>
            <w:tcW w:w="2787" w:type="dxa"/>
          </w:tcPr>
          <w:p w14:paraId="588A8865" w14:textId="77777777" w:rsidR="00B726C3" w:rsidRPr="008A10EE" w:rsidRDefault="00B726C3" w:rsidP="00F310CD">
            <w:pPr>
              <w:jc w:val="both"/>
              <w:rPr>
                <w:rFonts w:cs="Times New Roman"/>
              </w:rPr>
            </w:pPr>
            <w:r w:rsidRPr="008A10EE">
              <w:rPr>
                <w:rFonts w:cs="Times New Roman"/>
              </w:rPr>
              <w:lastRenderedPageBreak/>
              <w:t>Bagaimana cara</w:t>
            </w:r>
          </w:p>
          <w:p w14:paraId="559F81AD" w14:textId="77777777" w:rsidR="00B726C3" w:rsidRPr="008A10EE" w:rsidRDefault="00B726C3" w:rsidP="00F310CD">
            <w:pPr>
              <w:jc w:val="both"/>
              <w:rPr>
                <w:rFonts w:cs="Times New Roman"/>
              </w:rPr>
            </w:pPr>
            <w:r w:rsidRPr="008A10EE">
              <w:rPr>
                <w:rFonts w:cs="Times New Roman"/>
              </w:rPr>
              <w:t>menentukan waktu yang</w:t>
            </w:r>
          </w:p>
          <w:p w14:paraId="633EB4C5" w14:textId="77777777" w:rsidR="00B726C3" w:rsidRPr="008A10EE" w:rsidRDefault="00B726C3" w:rsidP="00F310CD">
            <w:pPr>
              <w:jc w:val="both"/>
              <w:rPr>
                <w:rFonts w:cs="Times New Roman"/>
              </w:rPr>
            </w:pPr>
            <w:r w:rsidRPr="008A10EE">
              <w:rPr>
                <w:rFonts w:cs="Times New Roman"/>
              </w:rPr>
              <w:t>disiapkan untuk masa</w:t>
            </w:r>
          </w:p>
          <w:p w14:paraId="77A9CB1F" w14:textId="77777777" w:rsidR="00B726C3" w:rsidRPr="008A10EE" w:rsidRDefault="00B726C3" w:rsidP="00F310CD">
            <w:pPr>
              <w:jc w:val="both"/>
              <w:rPr>
                <w:rFonts w:cs="Times New Roman"/>
              </w:rPr>
            </w:pPr>
            <w:r w:rsidRPr="008A10EE">
              <w:rPr>
                <w:rFonts w:cs="Times New Roman"/>
              </w:rPr>
              <w:t>proses implementasi</w:t>
            </w:r>
          </w:p>
          <w:p w14:paraId="1C2B0A88" w14:textId="47E25122" w:rsidR="00B726C3" w:rsidRPr="008A10EE" w:rsidRDefault="00B726C3" w:rsidP="00F310CD">
            <w:pPr>
              <w:jc w:val="both"/>
              <w:rPr>
                <w:rFonts w:cs="Times New Roman"/>
              </w:rPr>
            </w:pPr>
            <w:r w:rsidRPr="008A10EE">
              <w:rPr>
                <w:rFonts w:cs="Times New Roman"/>
              </w:rPr>
              <w:t>perangkat lunak ?</w:t>
            </w:r>
          </w:p>
        </w:tc>
        <w:tc>
          <w:tcPr>
            <w:tcW w:w="2788" w:type="dxa"/>
          </w:tcPr>
          <w:p w14:paraId="5C8C6507" w14:textId="77777777" w:rsidR="00B726C3" w:rsidRPr="008A10EE" w:rsidRDefault="00B726C3" w:rsidP="00F310CD">
            <w:pPr>
              <w:jc w:val="both"/>
              <w:rPr>
                <w:rFonts w:cs="Times New Roman"/>
              </w:rPr>
            </w:pPr>
            <w:r w:rsidRPr="008A10EE">
              <w:rPr>
                <w:rFonts w:cs="Times New Roman"/>
              </w:rPr>
              <w:t>Tergantung kompleksitas dan</w:t>
            </w:r>
          </w:p>
          <w:p w14:paraId="3A3FC8DE" w14:textId="110C9609" w:rsidR="00B726C3" w:rsidRPr="008A10EE" w:rsidRDefault="00B726C3" w:rsidP="00F310CD">
            <w:pPr>
              <w:jc w:val="both"/>
              <w:rPr>
                <w:rFonts w:cs="Times New Roman"/>
              </w:rPr>
            </w:pPr>
            <w:r w:rsidRPr="008A10EE">
              <w:rPr>
                <w:rFonts w:cs="Times New Roman"/>
              </w:rPr>
              <w:t>kebutuhan stakeholder.</w:t>
            </w:r>
          </w:p>
        </w:tc>
      </w:tr>
      <w:tr w:rsidR="00B726C3" w:rsidRPr="008A10EE" w14:paraId="7BCE315C" w14:textId="77777777" w:rsidTr="004F36FD">
        <w:tc>
          <w:tcPr>
            <w:tcW w:w="2787" w:type="dxa"/>
          </w:tcPr>
          <w:p w14:paraId="62A2A2CD" w14:textId="77777777" w:rsidR="00B726C3" w:rsidRPr="008A10EE" w:rsidRDefault="00B726C3" w:rsidP="00F310CD">
            <w:pPr>
              <w:jc w:val="both"/>
              <w:rPr>
                <w:rFonts w:cs="Times New Roman"/>
              </w:rPr>
            </w:pPr>
            <w:r w:rsidRPr="008A10EE">
              <w:rPr>
                <w:rFonts w:cs="Times New Roman"/>
              </w:rPr>
              <w:t>Apakah ada penjadwalan</w:t>
            </w:r>
          </w:p>
          <w:p w14:paraId="144C8B2F" w14:textId="77777777" w:rsidR="00B726C3" w:rsidRPr="008A10EE" w:rsidRDefault="00B726C3" w:rsidP="00F310CD">
            <w:pPr>
              <w:jc w:val="both"/>
              <w:rPr>
                <w:rFonts w:cs="Times New Roman"/>
              </w:rPr>
            </w:pPr>
            <w:r w:rsidRPr="008A10EE">
              <w:rPr>
                <w:rFonts w:cs="Times New Roman"/>
              </w:rPr>
              <w:t>terkait pemeliharaan dan</w:t>
            </w:r>
          </w:p>
          <w:p w14:paraId="57845573" w14:textId="77777777" w:rsidR="00B726C3" w:rsidRPr="008A10EE" w:rsidRDefault="00B726C3" w:rsidP="00F310CD">
            <w:pPr>
              <w:jc w:val="both"/>
              <w:rPr>
                <w:rFonts w:cs="Times New Roman"/>
              </w:rPr>
            </w:pPr>
            <w:r w:rsidRPr="008A10EE">
              <w:rPr>
                <w:rFonts w:cs="Times New Roman"/>
              </w:rPr>
              <w:t>pemantauan perangkat</w:t>
            </w:r>
          </w:p>
          <w:p w14:paraId="4D9A5D3D" w14:textId="0ACF12A5" w:rsidR="00B726C3" w:rsidRPr="008A10EE" w:rsidRDefault="00B726C3" w:rsidP="00F310CD">
            <w:pPr>
              <w:jc w:val="both"/>
              <w:rPr>
                <w:rFonts w:cs="Times New Roman"/>
              </w:rPr>
            </w:pPr>
            <w:r w:rsidRPr="008A10EE">
              <w:rPr>
                <w:rFonts w:cs="Times New Roman"/>
              </w:rPr>
              <w:t>lunak?</w:t>
            </w:r>
          </w:p>
        </w:tc>
        <w:tc>
          <w:tcPr>
            <w:tcW w:w="2788" w:type="dxa"/>
          </w:tcPr>
          <w:p w14:paraId="4D2DE2E1" w14:textId="77777777" w:rsidR="00B726C3" w:rsidRPr="008A10EE" w:rsidRDefault="00B726C3" w:rsidP="00F310CD">
            <w:pPr>
              <w:jc w:val="both"/>
              <w:rPr>
                <w:rFonts w:cs="Times New Roman"/>
              </w:rPr>
            </w:pPr>
            <w:r w:rsidRPr="008A10EE">
              <w:rPr>
                <w:rFonts w:cs="Times New Roman"/>
              </w:rPr>
              <w:t>Tidak ada, namun kami ada PIC</w:t>
            </w:r>
          </w:p>
          <w:p w14:paraId="74659F23" w14:textId="77777777" w:rsidR="00B726C3" w:rsidRPr="008A10EE" w:rsidRDefault="00B726C3" w:rsidP="00F310CD">
            <w:pPr>
              <w:jc w:val="both"/>
              <w:rPr>
                <w:rFonts w:cs="Times New Roman"/>
              </w:rPr>
            </w:pPr>
            <w:r w:rsidRPr="008A10EE">
              <w:rPr>
                <w:rFonts w:cs="Times New Roman"/>
              </w:rPr>
              <w:t>(person in charge) jika sistem</w:t>
            </w:r>
          </w:p>
          <w:p w14:paraId="7996F3E7" w14:textId="77777777" w:rsidR="00B726C3" w:rsidRPr="008A10EE" w:rsidRDefault="00B726C3" w:rsidP="00F310CD">
            <w:pPr>
              <w:jc w:val="both"/>
              <w:rPr>
                <w:rFonts w:cs="Times New Roman"/>
              </w:rPr>
            </w:pPr>
            <w:r w:rsidRPr="008A10EE">
              <w:rPr>
                <w:rFonts w:cs="Times New Roman"/>
              </w:rPr>
              <w:t>mengalami trouble. Dan kami</w:t>
            </w:r>
          </w:p>
          <w:p w14:paraId="2F17DE3A" w14:textId="77777777" w:rsidR="00B726C3" w:rsidRPr="008A10EE" w:rsidRDefault="00B726C3" w:rsidP="00F310CD">
            <w:pPr>
              <w:jc w:val="both"/>
              <w:rPr>
                <w:rFonts w:cs="Times New Roman"/>
              </w:rPr>
            </w:pPr>
            <w:r w:rsidRPr="008A10EE">
              <w:rPr>
                <w:rFonts w:cs="Times New Roman"/>
              </w:rPr>
              <w:t>menyediakan helpdesk untuk</w:t>
            </w:r>
          </w:p>
          <w:p w14:paraId="41B533E8" w14:textId="77777777" w:rsidR="00B726C3" w:rsidRPr="008A10EE" w:rsidRDefault="00B726C3" w:rsidP="00F310CD">
            <w:pPr>
              <w:jc w:val="both"/>
              <w:rPr>
                <w:rFonts w:cs="Times New Roman"/>
              </w:rPr>
            </w:pPr>
            <w:r w:rsidRPr="008A10EE">
              <w:rPr>
                <w:rFonts w:cs="Times New Roman"/>
              </w:rPr>
              <w:t>membantu user jika tidak</w:t>
            </w:r>
          </w:p>
          <w:p w14:paraId="5F952724" w14:textId="77777777" w:rsidR="00B726C3" w:rsidRPr="008A10EE" w:rsidRDefault="00B726C3" w:rsidP="00F310CD">
            <w:pPr>
              <w:jc w:val="both"/>
              <w:rPr>
                <w:rFonts w:cs="Times New Roman"/>
              </w:rPr>
            </w:pPr>
            <w:r w:rsidRPr="008A10EE">
              <w:rPr>
                <w:rFonts w:cs="Times New Roman"/>
              </w:rPr>
              <w:t>mengerti akan penggunaan</w:t>
            </w:r>
          </w:p>
          <w:p w14:paraId="35F7BB03" w14:textId="780B8470" w:rsidR="00B726C3" w:rsidRPr="008A10EE" w:rsidRDefault="00B726C3" w:rsidP="00F310CD">
            <w:pPr>
              <w:jc w:val="both"/>
              <w:rPr>
                <w:rFonts w:cs="Times New Roman"/>
              </w:rPr>
            </w:pPr>
            <w:r w:rsidRPr="008A10EE">
              <w:rPr>
                <w:rFonts w:cs="Times New Roman"/>
              </w:rPr>
              <w:t>perangkat lunak.</w:t>
            </w:r>
          </w:p>
        </w:tc>
      </w:tr>
      <w:tr w:rsidR="00B726C3" w:rsidRPr="008A10EE" w14:paraId="16A53368" w14:textId="77777777" w:rsidTr="004F36FD">
        <w:tc>
          <w:tcPr>
            <w:tcW w:w="2787" w:type="dxa"/>
          </w:tcPr>
          <w:p w14:paraId="3BAE3BBD" w14:textId="77777777" w:rsidR="00B726C3" w:rsidRPr="008A10EE" w:rsidRDefault="00B726C3" w:rsidP="00F310CD">
            <w:pPr>
              <w:jc w:val="both"/>
              <w:rPr>
                <w:rFonts w:cs="Times New Roman"/>
              </w:rPr>
            </w:pPr>
            <w:r w:rsidRPr="008A10EE">
              <w:rPr>
                <w:rFonts w:cs="Times New Roman"/>
              </w:rPr>
              <w:t>Setelah perangkat lunak</w:t>
            </w:r>
          </w:p>
          <w:p w14:paraId="2636895E" w14:textId="77777777" w:rsidR="00B726C3" w:rsidRPr="008A10EE" w:rsidRDefault="00B726C3" w:rsidP="00F310CD">
            <w:pPr>
              <w:jc w:val="both"/>
              <w:rPr>
                <w:rFonts w:cs="Times New Roman"/>
              </w:rPr>
            </w:pPr>
            <w:r w:rsidRPr="008A10EE">
              <w:rPr>
                <w:rFonts w:cs="Times New Roman"/>
              </w:rPr>
              <w:t>diimplementasikan, apakah</w:t>
            </w:r>
          </w:p>
          <w:p w14:paraId="1540AE79" w14:textId="77777777" w:rsidR="00B726C3" w:rsidRPr="008A10EE" w:rsidRDefault="00B726C3" w:rsidP="00F310CD">
            <w:pPr>
              <w:jc w:val="both"/>
              <w:rPr>
                <w:rFonts w:cs="Times New Roman"/>
              </w:rPr>
            </w:pPr>
            <w:r w:rsidRPr="008A10EE">
              <w:rPr>
                <w:rFonts w:cs="Times New Roman"/>
              </w:rPr>
              <w:t>tingkat penggunaannya</w:t>
            </w:r>
          </w:p>
          <w:p w14:paraId="421EE7BA" w14:textId="6D720AD5" w:rsidR="00B726C3" w:rsidRPr="008A10EE" w:rsidRDefault="00B726C3" w:rsidP="00F310CD">
            <w:pPr>
              <w:jc w:val="both"/>
              <w:rPr>
                <w:rFonts w:cs="Times New Roman"/>
              </w:rPr>
            </w:pPr>
            <w:r w:rsidRPr="008A10EE">
              <w:rPr>
                <w:rFonts w:cs="Times New Roman"/>
              </w:rPr>
              <w:t>sudah sesuai target?</w:t>
            </w:r>
          </w:p>
        </w:tc>
        <w:tc>
          <w:tcPr>
            <w:tcW w:w="2788" w:type="dxa"/>
          </w:tcPr>
          <w:p w14:paraId="3A00F7D8" w14:textId="77777777" w:rsidR="00B726C3" w:rsidRPr="008A10EE" w:rsidRDefault="00B726C3" w:rsidP="00F310CD">
            <w:pPr>
              <w:jc w:val="both"/>
              <w:rPr>
                <w:rFonts w:cs="Times New Roman"/>
              </w:rPr>
            </w:pPr>
            <w:r w:rsidRPr="008A10EE">
              <w:rPr>
                <w:rFonts w:cs="Times New Roman"/>
              </w:rPr>
              <w:t>Sudah, karena perangkat lunak</w:t>
            </w:r>
          </w:p>
          <w:p w14:paraId="5230F34F" w14:textId="77777777" w:rsidR="00B726C3" w:rsidRPr="008A10EE" w:rsidRDefault="00B726C3" w:rsidP="00F310CD">
            <w:pPr>
              <w:jc w:val="both"/>
              <w:rPr>
                <w:rFonts w:cs="Times New Roman"/>
              </w:rPr>
            </w:pPr>
            <w:r w:rsidRPr="008A10EE">
              <w:rPr>
                <w:rFonts w:cs="Times New Roman"/>
              </w:rPr>
              <w:t>dibuat untuk memenuhi</w:t>
            </w:r>
          </w:p>
          <w:p w14:paraId="3AF2EF5F" w14:textId="77777777" w:rsidR="00B726C3" w:rsidRPr="008A10EE" w:rsidRDefault="00B726C3" w:rsidP="00F310CD">
            <w:pPr>
              <w:jc w:val="both"/>
              <w:rPr>
                <w:rFonts w:cs="Times New Roman"/>
              </w:rPr>
            </w:pPr>
            <w:r w:rsidRPr="008A10EE">
              <w:rPr>
                <w:rFonts w:cs="Times New Roman"/>
              </w:rPr>
              <w:t>kebutuhan, otomatis</w:t>
            </w:r>
          </w:p>
          <w:p w14:paraId="14D5E8E7" w14:textId="77777777" w:rsidR="00B726C3" w:rsidRPr="008A10EE" w:rsidRDefault="00B726C3" w:rsidP="00F310CD">
            <w:pPr>
              <w:jc w:val="both"/>
              <w:rPr>
                <w:rFonts w:cs="Times New Roman"/>
              </w:rPr>
            </w:pPr>
            <w:r w:rsidRPr="008A10EE">
              <w:rPr>
                <w:rFonts w:cs="Times New Roman"/>
              </w:rPr>
              <w:t>penggunaannya selalu sesuai</w:t>
            </w:r>
          </w:p>
          <w:p w14:paraId="6D54B424" w14:textId="77777777" w:rsidR="00B726C3" w:rsidRPr="008A10EE" w:rsidRDefault="00B726C3" w:rsidP="00F310CD">
            <w:pPr>
              <w:jc w:val="both"/>
              <w:rPr>
                <w:rFonts w:cs="Times New Roman"/>
              </w:rPr>
            </w:pPr>
            <w:r w:rsidRPr="008A10EE">
              <w:rPr>
                <w:rFonts w:cs="Times New Roman"/>
              </w:rPr>
              <w:t>target karena user memang</w:t>
            </w:r>
          </w:p>
          <w:p w14:paraId="36AC9A38" w14:textId="658FBB31" w:rsidR="00B726C3" w:rsidRPr="008A10EE" w:rsidRDefault="00B726C3" w:rsidP="00F310CD">
            <w:pPr>
              <w:jc w:val="both"/>
              <w:rPr>
                <w:rFonts w:cs="Times New Roman"/>
              </w:rPr>
            </w:pPr>
            <w:r w:rsidRPr="008A10EE">
              <w:rPr>
                <w:rFonts w:cs="Times New Roman"/>
              </w:rPr>
              <w:t>membutuhkan perangkat ini.</w:t>
            </w:r>
          </w:p>
        </w:tc>
      </w:tr>
      <w:tr w:rsidR="00B726C3" w:rsidRPr="008A10EE" w14:paraId="451807FA" w14:textId="77777777" w:rsidTr="004F36FD">
        <w:tc>
          <w:tcPr>
            <w:tcW w:w="2787" w:type="dxa"/>
          </w:tcPr>
          <w:p w14:paraId="102C4007" w14:textId="77777777" w:rsidR="00B726C3" w:rsidRPr="008A10EE" w:rsidRDefault="00B726C3" w:rsidP="00F310CD">
            <w:pPr>
              <w:jc w:val="both"/>
              <w:rPr>
                <w:rFonts w:cs="Times New Roman"/>
              </w:rPr>
            </w:pPr>
            <w:r w:rsidRPr="008A10EE">
              <w:rPr>
                <w:rFonts w:cs="Times New Roman"/>
              </w:rPr>
              <w:t>Adakah permasalahan yang timbul setelah perangkat</w:t>
            </w:r>
          </w:p>
          <w:p w14:paraId="0CA0FFA6" w14:textId="77777777" w:rsidR="00B726C3" w:rsidRPr="008A10EE" w:rsidRDefault="00B726C3" w:rsidP="00F310CD">
            <w:pPr>
              <w:jc w:val="both"/>
              <w:rPr>
                <w:rFonts w:cs="Times New Roman"/>
              </w:rPr>
            </w:pPr>
            <w:r w:rsidRPr="008A10EE">
              <w:rPr>
                <w:rFonts w:cs="Times New Roman"/>
              </w:rPr>
              <w:t>lunak berhasil</w:t>
            </w:r>
          </w:p>
          <w:p w14:paraId="1CBD8A58" w14:textId="177C3223" w:rsidR="00B726C3" w:rsidRPr="008A10EE" w:rsidRDefault="00B726C3" w:rsidP="00F310CD">
            <w:pPr>
              <w:jc w:val="both"/>
              <w:rPr>
                <w:rFonts w:cs="Times New Roman"/>
              </w:rPr>
            </w:pPr>
            <w:r w:rsidRPr="008A10EE">
              <w:rPr>
                <w:rFonts w:cs="Times New Roman"/>
              </w:rPr>
              <w:t>diimplementasikan?</w:t>
            </w:r>
          </w:p>
        </w:tc>
        <w:tc>
          <w:tcPr>
            <w:tcW w:w="2788" w:type="dxa"/>
          </w:tcPr>
          <w:p w14:paraId="4F53034A" w14:textId="61C7C57C" w:rsidR="00B726C3" w:rsidRPr="008A10EE" w:rsidRDefault="00B726C3" w:rsidP="00F310CD">
            <w:pPr>
              <w:jc w:val="both"/>
              <w:rPr>
                <w:rFonts w:cs="Times New Roman"/>
              </w:rPr>
            </w:pPr>
            <w:r w:rsidRPr="008A10EE">
              <w:rPr>
                <w:rFonts w:cs="Times New Roman"/>
              </w:rPr>
              <w:t>Ada, umumnya seperti end-user yang tidak cocok</w:t>
            </w:r>
          </w:p>
          <w:p w14:paraId="3EB21D27" w14:textId="77777777" w:rsidR="00B726C3" w:rsidRPr="008A10EE" w:rsidRDefault="00B726C3" w:rsidP="00F310CD">
            <w:pPr>
              <w:jc w:val="both"/>
              <w:rPr>
                <w:rFonts w:cs="Times New Roman"/>
              </w:rPr>
            </w:pPr>
            <w:r w:rsidRPr="008A10EE">
              <w:rPr>
                <w:rFonts w:cs="Times New Roman"/>
              </w:rPr>
              <w:t>menggunakan perangkat lunak</w:t>
            </w:r>
          </w:p>
          <w:p w14:paraId="521530E4" w14:textId="77777777" w:rsidR="00B726C3" w:rsidRPr="008A10EE" w:rsidRDefault="00B726C3" w:rsidP="00F310CD">
            <w:pPr>
              <w:jc w:val="both"/>
              <w:rPr>
                <w:rFonts w:cs="Times New Roman"/>
              </w:rPr>
            </w:pPr>
            <w:r w:rsidRPr="008A10EE">
              <w:rPr>
                <w:rFonts w:cs="Times New Roman"/>
              </w:rPr>
              <w:t>dan juga kebutuhan yang</w:t>
            </w:r>
          </w:p>
          <w:p w14:paraId="12017EDC" w14:textId="77777777" w:rsidR="00B726C3" w:rsidRPr="008A10EE" w:rsidRDefault="00B726C3" w:rsidP="00F310CD">
            <w:pPr>
              <w:jc w:val="both"/>
              <w:rPr>
                <w:rFonts w:cs="Times New Roman"/>
              </w:rPr>
            </w:pPr>
            <w:r w:rsidRPr="008A10EE">
              <w:rPr>
                <w:rFonts w:cs="Times New Roman"/>
              </w:rPr>
              <w:t>semakin berkembang jadi</w:t>
            </w:r>
          </w:p>
          <w:p w14:paraId="5E6C8434" w14:textId="77777777" w:rsidR="00B726C3" w:rsidRPr="008A10EE" w:rsidRDefault="00B726C3" w:rsidP="00F310CD">
            <w:pPr>
              <w:jc w:val="both"/>
              <w:rPr>
                <w:rFonts w:cs="Times New Roman"/>
              </w:rPr>
            </w:pPr>
            <w:r w:rsidRPr="008A10EE">
              <w:rPr>
                <w:rFonts w:cs="Times New Roman"/>
              </w:rPr>
              <w:t>perangkat lunak harus diupgrade</w:t>
            </w:r>
          </w:p>
          <w:p w14:paraId="2E712152" w14:textId="0418A745" w:rsidR="00B726C3" w:rsidRPr="008A10EE" w:rsidRDefault="00B726C3" w:rsidP="00F310CD">
            <w:pPr>
              <w:jc w:val="both"/>
              <w:rPr>
                <w:rFonts w:cs="Times New Roman"/>
              </w:rPr>
            </w:pPr>
            <w:r w:rsidRPr="008A10EE">
              <w:rPr>
                <w:rFonts w:cs="Times New Roman"/>
              </w:rPr>
              <w:t>lagi.</w:t>
            </w:r>
          </w:p>
        </w:tc>
      </w:tr>
      <w:tr w:rsidR="00B726C3" w:rsidRPr="008A10EE" w14:paraId="5C2B4118" w14:textId="77777777" w:rsidTr="004F36FD">
        <w:tc>
          <w:tcPr>
            <w:tcW w:w="2787" w:type="dxa"/>
          </w:tcPr>
          <w:p w14:paraId="24F7CCA9" w14:textId="77777777" w:rsidR="00B726C3" w:rsidRPr="008A10EE" w:rsidRDefault="00B726C3" w:rsidP="00F310CD">
            <w:pPr>
              <w:jc w:val="both"/>
              <w:rPr>
                <w:rFonts w:cs="Times New Roman"/>
              </w:rPr>
            </w:pPr>
            <w:r w:rsidRPr="008A10EE">
              <w:rPr>
                <w:rFonts w:cs="Times New Roman"/>
              </w:rPr>
              <w:t>Jika ya, bagaimana cara</w:t>
            </w:r>
          </w:p>
          <w:p w14:paraId="51733860" w14:textId="77777777" w:rsidR="00B726C3" w:rsidRPr="008A10EE" w:rsidRDefault="00B726C3" w:rsidP="00F310CD">
            <w:pPr>
              <w:jc w:val="both"/>
              <w:rPr>
                <w:rFonts w:cs="Times New Roman"/>
              </w:rPr>
            </w:pPr>
            <w:r w:rsidRPr="008A10EE">
              <w:rPr>
                <w:rFonts w:cs="Times New Roman"/>
              </w:rPr>
              <w:t>anda mengatasi</w:t>
            </w:r>
          </w:p>
          <w:p w14:paraId="3831C561" w14:textId="4C469191" w:rsidR="00B726C3" w:rsidRPr="008A10EE" w:rsidRDefault="00B726C3" w:rsidP="00F310CD">
            <w:pPr>
              <w:jc w:val="both"/>
              <w:rPr>
                <w:rFonts w:cs="Times New Roman"/>
              </w:rPr>
            </w:pPr>
            <w:r w:rsidRPr="008A10EE">
              <w:rPr>
                <w:rFonts w:cs="Times New Roman"/>
              </w:rPr>
              <w:t>permasalahan tersebut?</w:t>
            </w:r>
          </w:p>
        </w:tc>
        <w:tc>
          <w:tcPr>
            <w:tcW w:w="2788" w:type="dxa"/>
          </w:tcPr>
          <w:p w14:paraId="5058C8B8" w14:textId="77777777" w:rsidR="00B726C3" w:rsidRPr="008A10EE" w:rsidRDefault="00B726C3" w:rsidP="00F310CD">
            <w:pPr>
              <w:jc w:val="both"/>
              <w:rPr>
                <w:rFonts w:cs="Times New Roman"/>
              </w:rPr>
            </w:pPr>
            <w:r w:rsidRPr="008A10EE">
              <w:rPr>
                <w:rFonts w:cs="Times New Roman"/>
              </w:rPr>
              <w:t>Cara mengatasinya, dengan</w:t>
            </w:r>
          </w:p>
          <w:p w14:paraId="79191B93" w14:textId="77777777" w:rsidR="00B726C3" w:rsidRPr="008A10EE" w:rsidRDefault="00B726C3" w:rsidP="00F310CD">
            <w:pPr>
              <w:jc w:val="both"/>
              <w:rPr>
                <w:rFonts w:cs="Times New Roman"/>
              </w:rPr>
            </w:pPr>
            <w:r w:rsidRPr="008A10EE">
              <w:rPr>
                <w:rFonts w:cs="Times New Roman"/>
              </w:rPr>
              <w:t>meng-upgrade lagi fitur - fitur</w:t>
            </w:r>
          </w:p>
          <w:p w14:paraId="5343C359" w14:textId="77777777" w:rsidR="00B726C3" w:rsidRPr="008A10EE" w:rsidRDefault="00B726C3" w:rsidP="00F310CD">
            <w:pPr>
              <w:jc w:val="both"/>
              <w:rPr>
                <w:rFonts w:cs="Times New Roman"/>
              </w:rPr>
            </w:pPr>
            <w:r w:rsidRPr="008A10EE">
              <w:rPr>
                <w:rFonts w:cs="Times New Roman"/>
              </w:rPr>
              <w:t>perangkat lunak serta melatih</w:t>
            </w:r>
          </w:p>
          <w:p w14:paraId="69AA0B5D" w14:textId="77777777" w:rsidR="00B726C3" w:rsidRPr="008A10EE" w:rsidRDefault="00B726C3" w:rsidP="00F310CD">
            <w:pPr>
              <w:jc w:val="both"/>
              <w:rPr>
                <w:rFonts w:cs="Times New Roman"/>
              </w:rPr>
            </w:pPr>
            <w:r w:rsidRPr="008A10EE">
              <w:rPr>
                <w:rFonts w:cs="Times New Roman"/>
              </w:rPr>
              <w:t>lagi end-user agar dapat</w:t>
            </w:r>
          </w:p>
          <w:p w14:paraId="3B82ED6A" w14:textId="77777777" w:rsidR="00B726C3" w:rsidRPr="008A10EE" w:rsidRDefault="00B726C3" w:rsidP="00F310CD">
            <w:pPr>
              <w:jc w:val="both"/>
              <w:rPr>
                <w:rFonts w:cs="Times New Roman"/>
              </w:rPr>
            </w:pPr>
            <w:r w:rsidRPr="008A10EE">
              <w:rPr>
                <w:rFonts w:cs="Times New Roman"/>
              </w:rPr>
              <w:lastRenderedPageBreak/>
              <w:t>menggunakan perangkat lunak</w:t>
            </w:r>
          </w:p>
          <w:p w14:paraId="686DED08" w14:textId="28DAD44D" w:rsidR="00B726C3" w:rsidRPr="008A10EE" w:rsidRDefault="00B726C3" w:rsidP="00F310CD">
            <w:pPr>
              <w:jc w:val="both"/>
              <w:rPr>
                <w:rFonts w:cs="Times New Roman"/>
              </w:rPr>
            </w:pPr>
            <w:r w:rsidRPr="008A10EE">
              <w:rPr>
                <w:rFonts w:cs="Times New Roman"/>
              </w:rPr>
              <w:t>dengan baik.</w:t>
            </w:r>
          </w:p>
        </w:tc>
      </w:tr>
      <w:tr w:rsidR="00B726C3" w:rsidRPr="008A10EE" w14:paraId="6DC1E19E" w14:textId="77777777" w:rsidTr="004F36FD">
        <w:tc>
          <w:tcPr>
            <w:tcW w:w="2787" w:type="dxa"/>
          </w:tcPr>
          <w:p w14:paraId="79DF3CF0" w14:textId="77777777" w:rsidR="00B726C3" w:rsidRPr="008A10EE" w:rsidRDefault="00B726C3" w:rsidP="00F310CD">
            <w:pPr>
              <w:jc w:val="both"/>
              <w:rPr>
                <w:rFonts w:cs="Times New Roman"/>
              </w:rPr>
            </w:pPr>
            <w:r w:rsidRPr="008A10EE">
              <w:rPr>
                <w:rFonts w:cs="Times New Roman"/>
              </w:rPr>
              <w:lastRenderedPageBreak/>
              <w:t>Apakah perangkat lunak</w:t>
            </w:r>
          </w:p>
          <w:p w14:paraId="0431C139" w14:textId="77777777" w:rsidR="00B726C3" w:rsidRPr="008A10EE" w:rsidRDefault="00B726C3" w:rsidP="00F310CD">
            <w:pPr>
              <w:jc w:val="both"/>
              <w:rPr>
                <w:rFonts w:cs="Times New Roman"/>
              </w:rPr>
            </w:pPr>
            <w:r w:rsidRPr="008A10EE">
              <w:rPr>
                <w:rFonts w:cs="Times New Roman"/>
              </w:rPr>
              <w:t>yang anda implementasikan</w:t>
            </w:r>
          </w:p>
          <w:p w14:paraId="03CE48E7" w14:textId="77777777" w:rsidR="00B726C3" w:rsidRPr="008A10EE" w:rsidRDefault="00B726C3" w:rsidP="00F310CD">
            <w:pPr>
              <w:jc w:val="both"/>
              <w:rPr>
                <w:rFonts w:cs="Times New Roman"/>
              </w:rPr>
            </w:pPr>
            <w:r w:rsidRPr="008A10EE">
              <w:rPr>
                <w:rFonts w:cs="Times New Roman"/>
              </w:rPr>
              <w:t>sudah memenuhi tujuan</w:t>
            </w:r>
          </w:p>
          <w:p w14:paraId="6FCFEDC6" w14:textId="1BCF8B4E" w:rsidR="00B726C3" w:rsidRPr="008A10EE" w:rsidRDefault="00B726C3" w:rsidP="00F310CD">
            <w:pPr>
              <w:jc w:val="both"/>
              <w:rPr>
                <w:rFonts w:cs="Times New Roman"/>
              </w:rPr>
            </w:pPr>
            <w:r w:rsidRPr="008A10EE">
              <w:rPr>
                <w:rFonts w:cs="Times New Roman"/>
              </w:rPr>
              <w:t>organisasi?</w:t>
            </w:r>
          </w:p>
        </w:tc>
        <w:tc>
          <w:tcPr>
            <w:tcW w:w="2788" w:type="dxa"/>
          </w:tcPr>
          <w:p w14:paraId="4785C6CF" w14:textId="77777777" w:rsidR="00B726C3" w:rsidRPr="008A10EE" w:rsidRDefault="00B726C3" w:rsidP="00F310CD">
            <w:pPr>
              <w:jc w:val="both"/>
              <w:rPr>
                <w:rFonts w:cs="Times New Roman"/>
              </w:rPr>
            </w:pPr>
            <w:r w:rsidRPr="008A10EE">
              <w:rPr>
                <w:rFonts w:cs="Times New Roman"/>
              </w:rPr>
              <w:t>Ya, karena setiap perangkat</w:t>
            </w:r>
          </w:p>
          <w:p w14:paraId="7228C7F1" w14:textId="77777777" w:rsidR="00B726C3" w:rsidRPr="008A10EE" w:rsidRDefault="00B726C3" w:rsidP="00F310CD">
            <w:pPr>
              <w:jc w:val="both"/>
              <w:rPr>
                <w:rFonts w:cs="Times New Roman"/>
              </w:rPr>
            </w:pPr>
            <w:r w:rsidRPr="008A10EE">
              <w:rPr>
                <w:rFonts w:cs="Times New Roman"/>
              </w:rPr>
              <w:t>lunak yang dibuat bertujuan</w:t>
            </w:r>
          </w:p>
          <w:p w14:paraId="218B531A" w14:textId="77777777" w:rsidR="00B726C3" w:rsidRPr="008A10EE" w:rsidRDefault="00B726C3" w:rsidP="00F310CD">
            <w:pPr>
              <w:jc w:val="both"/>
              <w:rPr>
                <w:rFonts w:cs="Times New Roman"/>
              </w:rPr>
            </w:pPr>
            <w:r w:rsidRPr="008A10EE">
              <w:rPr>
                <w:rFonts w:cs="Times New Roman"/>
              </w:rPr>
              <w:t>untuk memenuhi tujuan</w:t>
            </w:r>
          </w:p>
          <w:p w14:paraId="78FFCB4F" w14:textId="77777777" w:rsidR="00B726C3" w:rsidRPr="008A10EE" w:rsidRDefault="00B726C3" w:rsidP="00F310CD">
            <w:pPr>
              <w:jc w:val="both"/>
              <w:rPr>
                <w:rFonts w:cs="Times New Roman"/>
              </w:rPr>
            </w:pPr>
            <w:r w:rsidRPr="008A10EE">
              <w:rPr>
                <w:rFonts w:cs="Times New Roman"/>
              </w:rPr>
              <w:t>organisasi sehingga perangkat</w:t>
            </w:r>
          </w:p>
          <w:p w14:paraId="08277EC1" w14:textId="77777777" w:rsidR="00B726C3" w:rsidRPr="008A10EE" w:rsidRDefault="00B726C3" w:rsidP="00F310CD">
            <w:pPr>
              <w:jc w:val="both"/>
              <w:rPr>
                <w:rFonts w:cs="Times New Roman"/>
              </w:rPr>
            </w:pPr>
            <w:r w:rsidRPr="008A10EE">
              <w:rPr>
                <w:rFonts w:cs="Times New Roman"/>
              </w:rPr>
              <w:t>lunak yang dibuat selalu</w:t>
            </w:r>
          </w:p>
          <w:p w14:paraId="6E3658B3" w14:textId="77777777" w:rsidR="00B726C3" w:rsidRPr="008A10EE" w:rsidRDefault="00B726C3" w:rsidP="00F310CD">
            <w:pPr>
              <w:jc w:val="both"/>
              <w:rPr>
                <w:rFonts w:cs="Times New Roman"/>
              </w:rPr>
            </w:pPr>
            <w:r w:rsidRPr="008A10EE">
              <w:rPr>
                <w:rFonts w:cs="Times New Roman"/>
              </w:rPr>
              <w:t>menunjang kebutuhan / tujuan</w:t>
            </w:r>
          </w:p>
          <w:p w14:paraId="16E1C150" w14:textId="35F5B9C6" w:rsidR="00B726C3" w:rsidRPr="008A10EE" w:rsidRDefault="00B726C3" w:rsidP="00F310CD">
            <w:pPr>
              <w:jc w:val="both"/>
              <w:rPr>
                <w:rFonts w:cs="Times New Roman"/>
              </w:rPr>
            </w:pPr>
            <w:r w:rsidRPr="008A10EE">
              <w:rPr>
                <w:rFonts w:cs="Times New Roman"/>
              </w:rPr>
              <w:t>organisasi.</w:t>
            </w:r>
          </w:p>
        </w:tc>
      </w:tr>
    </w:tbl>
    <w:p w14:paraId="51708029" w14:textId="77777777" w:rsidR="00E04F41" w:rsidRPr="008A10EE" w:rsidRDefault="00E04F41" w:rsidP="001B0998">
      <w:pPr>
        <w:rPr>
          <w:rFonts w:cs="Times New Roman"/>
          <w:lang w:val="en-US"/>
        </w:rPr>
      </w:pPr>
    </w:p>
    <w:p w14:paraId="68901C8A" w14:textId="7A9D2987" w:rsidR="00C8119B" w:rsidRPr="008A10EE" w:rsidRDefault="00C8119B" w:rsidP="001B0998">
      <w:pPr>
        <w:contextualSpacing/>
        <w:rPr>
          <w:rFonts w:cs="Times New Roman"/>
          <w:b/>
          <w:bCs/>
          <w:lang w:val="en-US"/>
        </w:rPr>
      </w:pPr>
      <w:r w:rsidRPr="008A10EE">
        <w:rPr>
          <w:rFonts w:cs="Times New Roman"/>
          <w:b/>
          <w:bCs/>
          <w:lang w:val="en-US"/>
        </w:rPr>
        <w:t>Transkrip Wawancara Responden 24</w:t>
      </w:r>
    </w:p>
    <w:p w14:paraId="7BA3B8C4" w14:textId="7E6089DC" w:rsidR="00C8119B" w:rsidRPr="008A10EE" w:rsidRDefault="00C8119B" w:rsidP="001B0998">
      <w:pPr>
        <w:rPr>
          <w:rFonts w:cs="Times New Roman"/>
          <w:lang w:val="en-US"/>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45 Surabaya</w:t>
      </w:r>
    </w:p>
    <w:p w14:paraId="3B093E98" w14:textId="77777777" w:rsidR="00981897" w:rsidRDefault="00981897" w:rsidP="00F310CD">
      <w:pPr>
        <w:pStyle w:val="Caption"/>
        <w:keepNext/>
        <w:rPr>
          <w:rFonts w:cs="Times New Roman"/>
        </w:rPr>
      </w:pPr>
    </w:p>
    <w:p w14:paraId="35AF758C" w14:textId="7EB5F865" w:rsidR="00F310CD" w:rsidRPr="008A10EE" w:rsidRDefault="00F310CD" w:rsidP="00F310CD">
      <w:pPr>
        <w:pStyle w:val="Caption"/>
        <w:keepNext/>
        <w:rPr>
          <w:rFonts w:cs="Times New Roman"/>
        </w:rPr>
      </w:pPr>
      <w:bookmarkStart w:id="1258" w:name="_Toc4847168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7</w:t>
      </w:r>
      <w:r w:rsidR="00182426">
        <w:rPr>
          <w:rFonts w:cs="Times New Roman"/>
        </w:rPr>
        <w:fldChar w:fldCharType="end"/>
      </w:r>
      <w:r w:rsidRPr="008A10EE">
        <w:rPr>
          <w:rFonts w:cs="Times New Roman"/>
        </w:rPr>
        <w:t xml:space="preserve"> Transkrip Wawancara Responden 24</w:t>
      </w:r>
      <w:bookmarkEnd w:id="1258"/>
    </w:p>
    <w:tbl>
      <w:tblPr>
        <w:tblStyle w:val="TableGrid"/>
        <w:tblW w:w="0" w:type="auto"/>
        <w:tblLook w:val="04A0" w:firstRow="1" w:lastRow="0" w:firstColumn="1" w:lastColumn="0" w:noHBand="0" w:noVBand="1"/>
      </w:tblPr>
      <w:tblGrid>
        <w:gridCol w:w="2208"/>
        <w:gridCol w:w="1841"/>
        <w:gridCol w:w="1526"/>
      </w:tblGrid>
      <w:tr w:rsidR="00C8119B" w:rsidRPr="008A10EE" w14:paraId="361E40A1" w14:textId="77777777" w:rsidTr="00981897">
        <w:trPr>
          <w:tblHeader/>
        </w:trPr>
        <w:tc>
          <w:tcPr>
            <w:tcW w:w="2208" w:type="dxa"/>
          </w:tcPr>
          <w:p w14:paraId="39B52292" w14:textId="77777777" w:rsidR="00C8119B" w:rsidRPr="00981897" w:rsidRDefault="00C8119B" w:rsidP="001B0998">
            <w:pPr>
              <w:jc w:val="center"/>
              <w:rPr>
                <w:rFonts w:cs="Times New Roman"/>
                <w:b/>
                <w:bCs/>
              </w:rPr>
            </w:pPr>
            <w:r w:rsidRPr="00981897">
              <w:rPr>
                <w:rFonts w:cs="Times New Roman"/>
                <w:b/>
                <w:bCs/>
              </w:rPr>
              <w:t>Profil PT</w:t>
            </w:r>
          </w:p>
        </w:tc>
        <w:tc>
          <w:tcPr>
            <w:tcW w:w="1841" w:type="dxa"/>
          </w:tcPr>
          <w:p w14:paraId="74FC1A58" w14:textId="77777777" w:rsidR="00C8119B" w:rsidRPr="00981897" w:rsidRDefault="00C8119B" w:rsidP="001B0998">
            <w:pPr>
              <w:jc w:val="center"/>
              <w:rPr>
                <w:rFonts w:cs="Times New Roman"/>
                <w:b/>
                <w:bCs/>
              </w:rPr>
            </w:pPr>
            <w:r w:rsidRPr="00981897">
              <w:rPr>
                <w:rFonts w:cs="Times New Roman"/>
                <w:b/>
                <w:bCs/>
              </w:rPr>
              <w:t>Profil Narasumber</w:t>
            </w:r>
          </w:p>
        </w:tc>
        <w:tc>
          <w:tcPr>
            <w:tcW w:w="1526" w:type="dxa"/>
          </w:tcPr>
          <w:p w14:paraId="068BA3F9"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2DD884DD" w14:textId="77777777" w:rsidTr="00F310CD">
        <w:tc>
          <w:tcPr>
            <w:tcW w:w="2208" w:type="dxa"/>
          </w:tcPr>
          <w:p w14:paraId="41A22AAB" w14:textId="71C6DECE" w:rsidR="001752F2" w:rsidRPr="008A10EE" w:rsidRDefault="001752F2" w:rsidP="001B0998">
            <w:pPr>
              <w:rPr>
                <w:rFonts w:cs="Times New Roman"/>
              </w:rPr>
            </w:pPr>
            <w:r w:rsidRPr="008A10EE">
              <w:rPr>
                <w:rFonts w:cs="Times New Roman"/>
              </w:rPr>
              <w:t xml:space="preserve">Universitas 45 Surabaya adalah sebuah perguruan tinggi di Surabaya, Jawa Timur. Universitas 45 Surabaya berlokasi di Jl. Mayjend Sungkono 106, Kompleks Gedung Juang 45, Jl. Mayjen Sungkono, Pakis, Kec. Sawahan, Kota SBY, Jawa Timur 60256. Perangkat lunak yang </w:t>
            </w:r>
            <w:r w:rsidRPr="008A10EE">
              <w:rPr>
                <w:rFonts w:cs="Times New Roman"/>
              </w:rPr>
              <w:lastRenderedPageBreak/>
              <w:t>telah berjalan pada perguruan tinggi ini yaitu website pelaporan kegiatan akademik ke portal pelaporan Ristek Dikti. Untuk proyek yang sedang berjalan yaitu SIAKAD yang saat ini sedang digarap oleh pihak vendor dan perguruan tinggi sebagai pengawas dalam pengembangannya.</w:t>
            </w:r>
          </w:p>
        </w:tc>
        <w:tc>
          <w:tcPr>
            <w:tcW w:w="1841" w:type="dxa"/>
          </w:tcPr>
          <w:p w14:paraId="054BB538" w14:textId="475F0CCC" w:rsidR="001752F2" w:rsidRPr="008A10EE" w:rsidRDefault="001752F2" w:rsidP="001B0998">
            <w:pPr>
              <w:rPr>
                <w:rFonts w:cs="Times New Roman"/>
              </w:rPr>
            </w:pPr>
            <w:r w:rsidRPr="008A10EE">
              <w:rPr>
                <w:rFonts w:cs="Times New Roman"/>
              </w:rPr>
              <w:lastRenderedPageBreak/>
              <w:t xml:space="preserve">Pak Febri merupakan pegawai Universitas 45 Surabaya yang menjabat sebagai satu-satunya Staff IT yang ada pada perguruan tinggi ini dikarenakan kampus ini belum memiliki departemen khusus yang menangani soal </w:t>
            </w:r>
            <w:r w:rsidRPr="008A10EE">
              <w:rPr>
                <w:rFonts w:cs="Times New Roman"/>
              </w:rPr>
              <w:lastRenderedPageBreak/>
              <w:t>IT dan pak Febri masih menjadi satu-satunya SDM yang bertanggungjawab terhadap implementasi IT pada Universitas 45 Surabaya ini.</w:t>
            </w:r>
          </w:p>
        </w:tc>
        <w:tc>
          <w:tcPr>
            <w:tcW w:w="1526" w:type="dxa"/>
          </w:tcPr>
          <w:p w14:paraId="104D554E"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01CE5DEB" w14:textId="77777777" w:rsidR="009C71BA" w:rsidRPr="008A10EE" w:rsidRDefault="009C71BA" w:rsidP="001B0998">
            <w:pPr>
              <w:pStyle w:val="ListParagraph"/>
              <w:ind w:left="307"/>
              <w:rPr>
                <w:rFonts w:cs="Times New Roman"/>
              </w:rPr>
            </w:pPr>
            <w:r w:rsidRPr="008A10EE">
              <w:rPr>
                <w:rFonts w:cs="Times New Roman"/>
              </w:rPr>
              <w:t>Senin, 15 Oktober 2018</w:t>
            </w:r>
          </w:p>
          <w:p w14:paraId="64F5A5E9"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3EEAB590" w14:textId="77777777" w:rsidR="009C71BA" w:rsidRPr="008A10EE" w:rsidRDefault="009C71BA" w:rsidP="001B0998">
            <w:pPr>
              <w:ind w:left="307"/>
              <w:rPr>
                <w:rFonts w:cs="Times New Roman"/>
              </w:rPr>
            </w:pPr>
            <w:r w:rsidRPr="008A10EE">
              <w:rPr>
                <w:rFonts w:cs="Times New Roman"/>
              </w:rPr>
              <w:t>11:15 – 12:45 WIB</w:t>
            </w:r>
          </w:p>
          <w:p w14:paraId="3DFDD6B3"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4473E9AE" w14:textId="2709CCAD" w:rsidR="001752F2" w:rsidRPr="008A10EE" w:rsidRDefault="009C71BA" w:rsidP="001B0998">
            <w:pPr>
              <w:pStyle w:val="ListParagraph"/>
              <w:ind w:left="307"/>
              <w:rPr>
                <w:rFonts w:cs="Times New Roman"/>
              </w:rPr>
            </w:pPr>
            <w:r w:rsidRPr="008A10EE">
              <w:rPr>
                <w:rFonts w:cs="Times New Roman"/>
              </w:rPr>
              <w:t>Ruang IT Universitas 45 Surabaya</w:t>
            </w:r>
          </w:p>
        </w:tc>
      </w:tr>
    </w:tbl>
    <w:p w14:paraId="18209A2F" w14:textId="71F17958" w:rsidR="00C8119B" w:rsidRPr="008A10EE" w:rsidRDefault="00C8119B" w:rsidP="001B0998">
      <w:pPr>
        <w:rPr>
          <w:rFonts w:cs="Times New Roman"/>
          <w:lang w:val="en-US"/>
        </w:rPr>
      </w:pPr>
    </w:p>
    <w:p w14:paraId="5693498C" w14:textId="640472AA"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45 Surabaya.</w:t>
      </w:r>
    </w:p>
    <w:p w14:paraId="19AFC265" w14:textId="77777777" w:rsidR="003B0923" w:rsidRPr="008A10EE" w:rsidRDefault="003B0923" w:rsidP="001B0998">
      <w:pPr>
        <w:contextualSpacing/>
        <w:rPr>
          <w:rFonts w:cs="Times New Roman"/>
        </w:rPr>
      </w:pPr>
    </w:p>
    <w:p w14:paraId="376F5089" w14:textId="1F696D59" w:rsidR="00F310CD" w:rsidRPr="008A10EE" w:rsidRDefault="00F310CD" w:rsidP="00F310CD">
      <w:pPr>
        <w:pStyle w:val="Caption"/>
        <w:keepNext/>
        <w:rPr>
          <w:rFonts w:cs="Times New Roman"/>
        </w:rPr>
      </w:pPr>
      <w:bookmarkStart w:id="1259" w:name="_Toc4847168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8</w:t>
      </w:r>
      <w:r w:rsidR="00182426">
        <w:rPr>
          <w:rFonts w:cs="Times New Roman"/>
        </w:rPr>
        <w:fldChar w:fldCharType="end"/>
      </w:r>
      <w:r w:rsidRPr="008A10EE">
        <w:rPr>
          <w:rFonts w:cs="Times New Roman"/>
        </w:rPr>
        <w:t xml:space="preserve"> Daftar </w:t>
      </w:r>
      <w:r w:rsidR="00981897">
        <w:rPr>
          <w:rFonts w:cs="Times New Roman"/>
        </w:rPr>
        <w:t>P</w:t>
      </w:r>
      <w:r w:rsidRPr="008A10EE">
        <w:rPr>
          <w:rFonts w:cs="Times New Roman"/>
        </w:rPr>
        <w:t xml:space="preserve">ertanyaan dan </w:t>
      </w:r>
      <w:r w:rsidR="00981897">
        <w:rPr>
          <w:rFonts w:cs="Times New Roman"/>
        </w:rPr>
        <w:t>J</w:t>
      </w:r>
      <w:r w:rsidRPr="008A10EE">
        <w:rPr>
          <w:rFonts w:cs="Times New Roman"/>
        </w:rPr>
        <w:t xml:space="preserve">awaban </w:t>
      </w:r>
      <w:r w:rsidR="00981897">
        <w:rPr>
          <w:rFonts w:cs="Times New Roman"/>
        </w:rPr>
        <w:t>N</w:t>
      </w:r>
      <w:r w:rsidRPr="008A10EE">
        <w:rPr>
          <w:rFonts w:cs="Times New Roman"/>
        </w:rPr>
        <w:t>arasumber  24</w:t>
      </w:r>
      <w:bookmarkEnd w:id="1259"/>
    </w:p>
    <w:tbl>
      <w:tblPr>
        <w:tblStyle w:val="TableGrid"/>
        <w:tblW w:w="0" w:type="auto"/>
        <w:tblLook w:val="04A0" w:firstRow="1" w:lastRow="0" w:firstColumn="1" w:lastColumn="0" w:noHBand="0" w:noVBand="1"/>
      </w:tblPr>
      <w:tblGrid>
        <w:gridCol w:w="2787"/>
        <w:gridCol w:w="2788"/>
      </w:tblGrid>
      <w:tr w:rsidR="00E04F41" w:rsidRPr="008A10EE" w14:paraId="38DC2052" w14:textId="77777777" w:rsidTr="00981897">
        <w:trPr>
          <w:tblHeader/>
        </w:trPr>
        <w:tc>
          <w:tcPr>
            <w:tcW w:w="2787" w:type="dxa"/>
          </w:tcPr>
          <w:p w14:paraId="6B795BDE" w14:textId="77777777" w:rsidR="00E04F41" w:rsidRPr="00981897" w:rsidRDefault="00E04F41" w:rsidP="00981897">
            <w:pPr>
              <w:jc w:val="center"/>
              <w:rPr>
                <w:rFonts w:cs="Times New Roman"/>
                <w:b/>
                <w:bCs/>
              </w:rPr>
            </w:pPr>
            <w:r w:rsidRPr="00981897">
              <w:rPr>
                <w:rFonts w:cs="Times New Roman"/>
                <w:b/>
                <w:bCs/>
              </w:rPr>
              <w:t>Pertanyaan</w:t>
            </w:r>
          </w:p>
        </w:tc>
        <w:tc>
          <w:tcPr>
            <w:tcW w:w="2788" w:type="dxa"/>
          </w:tcPr>
          <w:p w14:paraId="29C655F3" w14:textId="77777777" w:rsidR="00E04F41" w:rsidRPr="00981897" w:rsidRDefault="00E04F41" w:rsidP="00981897">
            <w:pPr>
              <w:jc w:val="center"/>
              <w:rPr>
                <w:rFonts w:cs="Times New Roman"/>
                <w:b/>
                <w:bCs/>
              </w:rPr>
            </w:pPr>
            <w:r w:rsidRPr="00981897">
              <w:rPr>
                <w:rFonts w:cs="Times New Roman"/>
                <w:b/>
                <w:bCs/>
              </w:rPr>
              <w:t>Jawaban</w:t>
            </w:r>
          </w:p>
        </w:tc>
      </w:tr>
      <w:tr w:rsidR="00E04F41" w:rsidRPr="008A10EE" w14:paraId="1C1F5849" w14:textId="77777777" w:rsidTr="004F36FD">
        <w:tc>
          <w:tcPr>
            <w:tcW w:w="2787" w:type="dxa"/>
          </w:tcPr>
          <w:p w14:paraId="6FD0C9D8" w14:textId="563A8729" w:rsidR="00E04F41" w:rsidRPr="008A10EE" w:rsidRDefault="00B726C3" w:rsidP="00F310CD">
            <w:pPr>
              <w:jc w:val="both"/>
              <w:rPr>
                <w:rFonts w:cs="Times New Roman"/>
              </w:rPr>
            </w:pPr>
            <w:r w:rsidRPr="008A10EE">
              <w:rPr>
                <w:rFonts w:cs="Times New Roman"/>
              </w:rPr>
              <w:t>Apakah project ini sesuai dengan visi organisasi (rencana strategis organisasi) atau tidak ?</w:t>
            </w:r>
          </w:p>
        </w:tc>
        <w:tc>
          <w:tcPr>
            <w:tcW w:w="2788" w:type="dxa"/>
          </w:tcPr>
          <w:p w14:paraId="37DC5E6D" w14:textId="481DBF62" w:rsidR="00E04F41" w:rsidRPr="008A10EE" w:rsidRDefault="00B726C3" w:rsidP="00F310CD">
            <w:pPr>
              <w:jc w:val="both"/>
              <w:rPr>
                <w:rFonts w:cs="Times New Roman"/>
              </w:rPr>
            </w:pPr>
            <w:r w:rsidRPr="008A10EE">
              <w:rPr>
                <w:rFonts w:cs="Times New Roman"/>
              </w:rPr>
              <w:t>Iya, sudah.</w:t>
            </w:r>
          </w:p>
        </w:tc>
      </w:tr>
      <w:tr w:rsidR="00B726C3" w:rsidRPr="008A10EE" w14:paraId="1084CB1B" w14:textId="77777777" w:rsidTr="004F36FD">
        <w:tc>
          <w:tcPr>
            <w:tcW w:w="2787" w:type="dxa"/>
          </w:tcPr>
          <w:p w14:paraId="31E3D261" w14:textId="529EC22B" w:rsidR="00B726C3" w:rsidRPr="008A10EE" w:rsidRDefault="00B726C3" w:rsidP="00F310CD">
            <w:pPr>
              <w:jc w:val="both"/>
              <w:rPr>
                <w:rFonts w:cs="Times New Roman"/>
              </w:rPr>
            </w:pPr>
            <w:r w:rsidRPr="008A10EE">
              <w:rPr>
                <w:rFonts w:cs="Times New Roman"/>
              </w:rPr>
              <w:t>Apakah dari pihak universitasnya sendiri selama ini telah mendukung penggunaan IT, atau misalnya masih mengabaikan IT dan masih senang yang konfensional?</w:t>
            </w:r>
          </w:p>
        </w:tc>
        <w:tc>
          <w:tcPr>
            <w:tcW w:w="2788" w:type="dxa"/>
          </w:tcPr>
          <w:p w14:paraId="0C0AAC68" w14:textId="21612C8C" w:rsidR="00B726C3" w:rsidRPr="008A10EE" w:rsidRDefault="00B726C3" w:rsidP="00F310CD">
            <w:pPr>
              <w:jc w:val="both"/>
              <w:rPr>
                <w:rFonts w:cs="Times New Roman"/>
              </w:rPr>
            </w:pPr>
            <w:r w:rsidRPr="008A10EE">
              <w:rPr>
                <w:rFonts w:cs="Times New Roman"/>
              </w:rPr>
              <w:t xml:space="preserve">Mendukung, Untuk manual atau konfensional itu kita sudah mulai beralih ya, beralih ke IT nya itu, terus kalau disini masih kendalanya ya itu pendanaan, yang pasti memang sudah ada perencanaan- perencanaan cuma tinggal </w:t>
            </w:r>
            <w:r w:rsidRPr="008A10EE">
              <w:rPr>
                <w:rFonts w:cs="Times New Roman"/>
              </w:rPr>
              <w:lastRenderedPageBreak/>
              <w:t>pendanaannya kita masih kurang.</w:t>
            </w:r>
          </w:p>
        </w:tc>
      </w:tr>
      <w:tr w:rsidR="00B726C3" w:rsidRPr="008A10EE" w14:paraId="16AF17A9" w14:textId="77777777" w:rsidTr="004F36FD">
        <w:tc>
          <w:tcPr>
            <w:tcW w:w="2787" w:type="dxa"/>
          </w:tcPr>
          <w:p w14:paraId="3ED1ED32" w14:textId="02B8D79A" w:rsidR="00B726C3" w:rsidRPr="008A10EE" w:rsidRDefault="00B726C3" w:rsidP="00F310CD">
            <w:pPr>
              <w:jc w:val="both"/>
              <w:rPr>
                <w:rFonts w:cs="Times New Roman"/>
              </w:rPr>
            </w:pPr>
            <w:r w:rsidRPr="008A10EE">
              <w:rPr>
                <w:rFonts w:cs="Times New Roman"/>
              </w:rPr>
              <w:lastRenderedPageBreak/>
              <w:t>Apakah dalam project ini terdapat tim champion nya ? (tim untuk brainwash agar pengguna mau menggunakan sistem ini)</w:t>
            </w:r>
          </w:p>
        </w:tc>
        <w:tc>
          <w:tcPr>
            <w:tcW w:w="2788" w:type="dxa"/>
          </w:tcPr>
          <w:p w14:paraId="16856637" w14:textId="2B95E18B" w:rsidR="00B726C3" w:rsidRPr="008A10EE" w:rsidRDefault="00B726C3" w:rsidP="00F310CD">
            <w:pPr>
              <w:jc w:val="both"/>
              <w:rPr>
                <w:rFonts w:cs="Times New Roman"/>
              </w:rPr>
            </w:pPr>
            <w:r w:rsidRPr="008A10EE">
              <w:rPr>
                <w:rFonts w:cs="Times New Roman"/>
              </w:rPr>
              <w:t>Sementara ini belum ada</w:t>
            </w:r>
          </w:p>
        </w:tc>
      </w:tr>
      <w:tr w:rsidR="00B726C3" w:rsidRPr="008A10EE" w14:paraId="40603DA1" w14:textId="77777777" w:rsidTr="004F36FD">
        <w:tc>
          <w:tcPr>
            <w:tcW w:w="2787" w:type="dxa"/>
          </w:tcPr>
          <w:p w14:paraId="772E8F7B" w14:textId="412144EC" w:rsidR="00B726C3" w:rsidRPr="008A10EE" w:rsidRDefault="00B726C3" w:rsidP="00F310CD">
            <w:pPr>
              <w:jc w:val="both"/>
              <w:rPr>
                <w:rFonts w:cs="Times New Roman"/>
              </w:rPr>
            </w:pPr>
            <w:r w:rsidRPr="008A10EE">
              <w:rPr>
                <w:rFonts w:cs="Times New Roman"/>
              </w:rPr>
              <w:t>Apakah project ini sudah ada SOP nya saat implementasi</w:t>
            </w:r>
          </w:p>
        </w:tc>
        <w:tc>
          <w:tcPr>
            <w:tcW w:w="2788" w:type="dxa"/>
          </w:tcPr>
          <w:p w14:paraId="5043494F" w14:textId="2486B823" w:rsidR="00B726C3" w:rsidRPr="008A10EE" w:rsidRDefault="00B726C3" w:rsidP="00F310CD">
            <w:pPr>
              <w:jc w:val="both"/>
              <w:rPr>
                <w:rFonts w:cs="Times New Roman"/>
              </w:rPr>
            </w:pPr>
            <w:r w:rsidRPr="008A10EE">
              <w:rPr>
                <w:rFonts w:cs="Times New Roman"/>
              </w:rPr>
              <w:t>Ada, SOP untuk ya pemilihan KRS SOP nya kayak apa. Itu ada di penjaminan mutu.</w:t>
            </w:r>
          </w:p>
        </w:tc>
      </w:tr>
      <w:tr w:rsidR="00B726C3" w:rsidRPr="008A10EE" w14:paraId="1871382A" w14:textId="77777777" w:rsidTr="004F36FD">
        <w:tc>
          <w:tcPr>
            <w:tcW w:w="2787" w:type="dxa"/>
          </w:tcPr>
          <w:p w14:paraId="0C79204B" w14:textId="26B47FA6" w:rsidR="00B726C3" w:rsidRPr="008A10EE" w:rsidRDefault="00B726C3" w:rsidP="00F310CD">
            <w:pPr>
              <w:jc w:val="both"/>
              <w:rPr>
                <w:rFonts w:cs="Times New Roman"/>
              </w:rPr>
            </w:pPr>
            <w:r w:rsidRPr="008A10EE">
              <w:rPr>
                <w:rFonts w:cs="Times New Roman"/>
              </w:rPr>
              <w:t>Siapa stakeholder dalam project di tempat ini ?</w:t>
            </w:r>
          </w:p>
        </w:tc>
        <w:tc>
          <w:tcPr>
            <w:tcW w:w="2788" w:type="dxa"/>
          </w:tcPr>
          <w:p w14:paraId="1DD8924C" w14:textId="10B71FF3" w:rsidR="00B726C3" w:rsidRPr="008A10EE" w:rsidRDefault="00B726C3" w:rsidP="00F310CD">
            <w:pPr>
              <w:jc w:val="both"/>
              <w:rPr>
                <w:rFonts w:cs="Times New Roman"/>
              </w:rPr>
            </w:pPr>
            <w:r w:rsidRPr="008A10EE">
              <w:rPr>
                <w:rFonts w:cs="Times New Roman"/>
              </w:rPr>
              <w:t>Vendor</w:t>
            </w:r>
          </w:p>
        </w:tc>
      </w:tr>
      <w:tr w:rsidR="00E04F41" w:rsidRPr="008A10EE" w14:paraId="062D4E92" w14:textId="77777777" w:rsidTr="004F36FD">
        <w:tc>
          <w:tcPr>
            <w:tcW w:w="2787" w:type="dxa"/>
          </w:tcPr>
          <w:p w14:paraId="798AB671" w14:textId="0FD40815" w:rsidR="00E04F41" w:rsidRPr="008A10EE" w:rsidRDefault="00B726C3" w:rsidP="00F310CD">
            <w:pPr>
              <w:jc w:val="both"/>
              <w:rPr>
                <w:rFonts w:cs="Times New Roman"/>
              </w:rPr>
            </w:pPr>
            <w:r w:rsidRPr="008A10EE">
              <w:rPr>
                <w:rFonts w:cs="Times New Roman"/>
              </w:rPr>
              <w:t>Bagaimana cara berkomunikasi dengan pihak stakeholder ?</w:t>
            </w:r>
          </w:p>
        </w:tc>
        <w:tc>
          <w:tcPr>
            <w:tcW w:w="2788" w:type="dxa"/>
          </w:tcPr>
          <w:p w14:paraId="598609A8" w14:textId="61992CEF" w:rsidR="00E04F41" w:rsidRPr="008A10EE" w:rsidRDefault="00B726C3" w:rsidP="00F310CD">
            <w:pPr>
              <w:jc w:val="both"/>
              <w:rPr>
                <w:rFonts w:cs="Times New Roman"/>
              </w:rPr>
            </w:pPr>
            <w:r w:rsidRPr="008A10EE">
              <w:rPr>
                <w:rFonts w:cs="Times New Roman"/>
              </w:rPr>
              <w:t>Caranya dengan telpon. Jika ada kebutuhan khusus kita minta, jadwalnya kita kasihkan, kita runningnya sekian, tanggal sekian.</w:t>
            </w:r>
          </w:p>
        </w:tc>
      </w:tr>
      <w:tr w:rsidR="00B726C3" w:rsidRPr="008A10EE" w14:paraId="284B9EC9" w14:textId="77777777" w:rsidTr="004F36FD">
        <w:tc>
          <w:tcPr>
            <w:tcW w:w="2787" w:type="dxa"/>
          </w:tcPr>
          <w:p w14:paraId="0F033897" w14:textId="59D2B066" w:rsidR="00B726C3" w:rsidRPr="008A10EE" w:rsidRDefault="00B726C3" w:rsidP="00F310CD">
            <w:pPr>
              <w:jc w:val="both"/>
              <w:rPr>
                <w:rFonts w:cs="Times New Roman"/>
              </w:rPr>
            </w:pPr>
            <w:r w:rsidRPr="008A10EE">
              <w:rPr>
                <w:rFonts w:cs="Times New Roman"/>
              </w:rPr>
              <w:t>Apakah ada semacam MOU atau sebagainya atau semacam kontrak terhadap vendor?</w:t>
            </w:r>
          </w:p>
        </w:tc>
        <w:tc>
          <w:tcPr>
            <w:tcW w:w="2788" w:type="dxa"/>
          </w:tcPr>
          <w:p w14:paraId="099EB327" w14:textId="287FAEC9" w:rsidR="00B726C3" w:rsidRPr="008A10EE" w:rsidRDefault="00B726C3" w:rsidP="00F310CD">
            <w:pPr>
              <w:jc w:val="both"/>
              <w:rPr>
                <w:rFonts w:cs="Times New Roman"/>
              </w:rPr>
            </w:pPr>
            <w:r w:rsidRPr="008A10EE">
              <w:rPr>
                <w:rFonts w:cs="Times New Roman"/>
              </w:rPr>
              <w:t>Kita langsung per-term. Jadi misal proyek ini berapa kita MOU, terus kita pembayarannya pun per-term.</w:t>
            </w:r>
          </w:p>
        </w:tc>
      </w:tr>
      <w:tr w:rsidR="00B726C3" w:rsidRPr="008A10EE" w14:paraId="7B87C188" w14:textId="77777777" w:rsidTr="004F36FD">
        <w:tc>
          <w:tcPr>
            <w:tcW w:w="2787" w:type="dxa"/>
          </w:tcPr>
          <w:p w14:paraId="6DDBF535" w14:textId="5A098099" w:rsidR="00B726C3" w:rsidRPr="008A10EE" w:rsidRDefault="00B726C3" w:rsidP="00F310CD">
            <w:pPr>
              <w:jc w:val="both"/>
              <w:rPr>
                <w:rFonts w:cs="Times New Roman"/>
              </w:rPr>
            </w:pPr>
            <w:r w:rsidRPr="008A10EE">
              <w:rPr>
                <w:rFonts w:cs="Times New Roman"/>
              </w:rPr>
              <w:t>Bagaimana project ini dikerjakan (apakah inhouse atau outsource ?) dan pertimbangannya</w:t>
            </w:r>
          </w:p>
        </w:tc>
        <w:tc>
          <w:tcPr>
            <w:tcW w:w="2788" w:type="dxa"/>
          </w:tcPr>
          <w:p w14:paraId="2A5AE173" w14:textId="776AAA44" w:rsidR="00B726C3" w:rsidRPr="008A10EE" w:rsidRDefault="00B726C3" w:rsidP="00F310CD">
            <w:pPr>
              <w:jc w:val="both"/>
              <w:rPr>
                <w:rFonts w:cs="Times New Roman"/>
              </w:rPr>
            </w:pPr>
            <w:r w:rsidRPr="008A10EE">
              <w:rPr>
                <w:rFonts w:cs="Times New Roman"/>
              </w:rPr>
              <w:t>Outsource, yang bikin vendor</w:t>
            </w:r>
          </w:p>
        </w:tc>
      </w:tr>
      <w:tr w:rsidR="00B726C3" w:rsidRPr="008A10EE" w14:paraId="3E5B0F6E" w14:textId="77777777" w:rsidTr="004F36FD">
        <w:tc>
          <w:tcPr>
            <w:tcW w:w="2787" w:type="dxa"/>
          </w:tcPr>
          <w:p w14:paraId="32D9E45A" w14:textId="672A312E" w:rsidR="00B726C3" w:rsidRPr="008A10EE" w:rsidRDefault="00B726C3" w:rsidP="00F310CD">
            <w:pPr>
              <w:jc w:val="both"/>
              <w:rPr>
                <w:rFonts w:cs="Times New Roman"/>
              </w:rPr>
            </w:pPr>
            <w:r w:rsidRPr="008A10EE">
              <w:rPr>
                <w:rFonts w:cs="Times New Roman"/>
              </w:rPr>
              <w:t>Apakah COTS/tidak dan pertimbangannya</w:t>
            </w:r>
          </w:p>
        </w:tc>
        <w:tc>
          <w:tcPr>
            <w:tcW w:w="2788" w:type="dxa"/>
          </w:tcPr>
          <w:p w14:paraId="6C1A0C69" w14:textId="71E776AB" w:rsidR="00B726C3" w:rsidRPr="008A10EE" w:rsidRDefault="00B726C3" w:rsidP="00F310CD">
            <w:pPr>
              <w:jc w:val="both"/>
              <w:rPr>
                <w:rFonts w:cs="Times New Roman"/>
              </w:rPr>
            </w:pPr>
            <w:r w:rsidRPr="008A10EE">
              <w:rPr>
                <w:rFonts w:cs="Times New Roman"/>
              </w:rPr>
              <w:t>Tidak</w:t>
            </w:r>
          </w:p>
        </w:tc>
      </w:tr>
      <w:tr w:rsidR="00B726C3" w:rsidRPr="008A10EE" w14:paraId="638E5C89" w14:textId="77777777" w:rsidTr="004F36FD">
        <w:tc>
          <w:tcPr>
            <w:tcW w:w="2787" w:type="dxa"/>
          </w:tcPr>
          <w:p w14:paraId="3579F4C8" w14:textId="505A7B0F" w:rsidR="00B726C3" w:rsidRPr="008A10EE" w:rsidRDefault="00B726C3" w:rsidP="00F310CD">
            <w:pPr>
              <w:jc w:val="both"/>
              <w:rPr>
                <w:rFonts w:cs="Times New Roman"/>
              </w:rPr>
            </w:pPr>
            <w:r w:rsidRPr="008A10EE">
              <w:rPr>
                <w:rFonts w:cs="Times New Roman"/>
              </w:rPr>
              <w:t>Siapa yang mengerjakan project ini ?</w:t>
            </w:r>
          </w:p>
        </w:tc>
        <w:tc>
          <w:tcPr>
            <w:tcW w:w="2788" w:type="dxa"/>
          </w:tcPr>
          <w:p w14:paraId="22B06138" w14:textId="17452D0C" w:rsidR="00B726C3" w:rsidRPr="008A10EE" w:rsidRDefault="00B726C3" w:rsidP="00F310CD">
            <w:pPr>
              <w:jc w:val="both"/>
              <w:rPr>
                <w:rFonts w:cs="Times New Roman"/>
              </w:rPr>
            </w:pPr>
            <w:r w:rsidRPr="008A10EE">
              <w:rPr>
                <w:rFonts w:cs="Times New Roman"/>
              </w:rPr>
              <w:t>Vendor</w:t>
            </w:r>
          </w:p>
        </w:tc>
      </w:tr>
      <w:tr w:rsidR="00B726C3" w:rsidRPr="008A10EE" w14:paraId="7B26A47D" w14:textId="77777777" w:rsidTr="004F36FD">
        <w:tc>
          <w:tcPr>
            <w:tcW w:w="2787" w:type="dxa"/>
          </w:tcPr>
          <w:p w14:paraId="5A81C1BF" w14:textId="699EFE2F" w:rsidR="00B726C3" w:rsidRPr="008A10EE" w:rsidRDefault="00B726C3" w:rsidP="00F310CD">
            <w:pPr>
              <w:jc w:val="both"/>
              <w:rPr>
                <w:rFonts w:cs="Times New Roman"/>
              </w:rPr>
            </w:pPr>
            <w:r w:rsidRPr="008A10EE">
              <w:rPr>
                <w:rFonts w:cs="Times New Roman"/>
              </w:rPr>
              <w:t>Apakah ada training kepada pengguna setelah project ini di implementasikan ?</w:t>
            </w:r>
          </w:p>
        </w:tc>
        <w:tc>
          <w:tcPr>
            <w:tcW w:w="2788" w:type="dxa"/>
          </w:tcPr>
          <w:p w14:paraId="3EF2940E" w14:textId="6A06B3C1" w:rsidR="00B726C3" w:rsidRPr="008A10EE" w:rsidRDefault="00B726C3" w:rsidP="00F310CD">
            <w:pPr>
              <w:jc w:val="both"/>
              <w:rPr>
                <w:rFonts w:cs="Times New Roman"/>
              </w:rPr>
            </w:pPr>
            <w:r w:rsidRPr="008A10EE">
              <w:rPr>
                <w:rFonts w:cs="Times New Roman"/>
              </w:rPr>
              <w:t>Ada, kalau gak ada pasti amburadul</w:t>
            </w:r>
          </w:p>
        </w:tc>
      </w:tr>
      <w:tr w:rsidR="00B726C3" w:rsidRPr="008A10EE" w14:paraId="643C7D61" w14:textId="77777777" w:rsidTr="004F36FD">
        <w:tc>
          <w:tcPr>
            <w:tcW w:w="2787" w:type="dxa"/>
          </w:tcPr>
          <w:p w14:paraId="13549D92" w14:textId="362A5BCD" w:rsidR="00B726C3" w:rsidRPr="008A10EE" w:rsidRDefault="00B726C3" w:rsidP="00F310CD">
            <w:pPr>
              <w:jc w:val="both"/>
              <w:rPr>
                <w:rFonts w:cs="Times New Roman"/>
              </w:rPr>
            </w:pPr>
            <w:r w:rsidRPr="008A10EE">
              <w:rPr>
                <w:rFonts w:cs="Times New Roman"/>
              </w:rPr>
              <w:lastRenderedPageBreak/>
              <w:t>Bagaimana bentuk trainingnya?</w:t>
            </w:r>
          </w:p>
        </w:tc>
        <w:tc>
          <w:tcPr>
            <w:tcW w:w="2788" w:type="dxa"/>
          </w:tcPr>
          <w:p w14:paraId="302DB318" w14:textId="0F10934B" w:rsidR="00B726C3" w:rsidRPr="008A10EE" w:rsidRDefault="00B726C3" w:rsidP="00F310CD">
            <w:pPr>
              <w:jc w:val="both"/>
              <w:rPr>
                <w:rFonts w:cs="Times New Roman"/>
              </w:rPr>
            </w:pPr>
            <w:r w:rsidRPr="008A10EE">
              <w:rPr>
                <w:rFonts w:cs="Times New Roman"/>
              </w:rPr>
              <w:t>Dalam bentuk talkshow untuk yang teknik. TU, dan operatonya itu kita ada perencanaan dalam bentuk workshop, tapi untuk mahasiswa sih kita pake brosur/modul</w:t>
            </w:r>
          </w:p>
        </w:tc>
      </w:tr>
      <w:tr w:rsidR="00B726C3" w:rsidRPr="008A10EE" w14:paraId="1FE3C660" w14:textId="77777777" w:rsidTr="004F36FD">
        <w:tc>
          <w:tcPr>
            <w:tcW w:w="2787" w:type="dxa"/>
          </w:tcPr>
          <w:p w14:paraId="5B25F0CF" w14:textId="6805C0A3" w:rsidR="00B726C3" w:rsidRPr="008A10EE" w:rsidRDefault="00B726C3" w:rsidP="00F310CD">
            <w:pPr>
              <w:jc w:val="both"/>
              <w:rPr>
                <w:rFonts w:cs="Times New Roman"/>
              </w:rPr>
            </w:pPr>
            <w:r w:rsidRPr="008A10EE">
              <w:rPr>
                <w:rFonts w:cs="Times New Roman"/>
              </w:rPr>
              <w:t>Apakah diberikan dokumentasi (user guide) terhadap penggunaan sistem ?</w:t>
            </w:r>
          </w:p>
        </w:tc>
        <w:tc>
          <w:tcPr>
            <w:tcW w:w="2788" w:type="dxa"/>
          </w:tcPr>
          <w:p w14:paraId="59940DD7" w14:textId="63AF3487" w:rsidR="00B726C3" w:rsidRPr="008A10EE" w:rsidRDefault="00B726C3" w:rsidP="00F310CD">
            <w:pPr>
              <w:jc w:val="both"/>
              <w:rPr>
                <w:rFonts w:cs="Times New Roman"/>
              </w:rPr>
            </w:pPr>
            <w:r w:rsidRPr="008A10EE">
              <w:rPr>
                <w:rFonts w:cs="Times New Roman"/>
              </w:rPr>
              <w:t>User guidenya belum ada. Ya jadi gini, memang kendalanya di ekonomi itu ga ada IT nya. IT nya langsung kepusat, ya kayak ini nantinya akan langsung dilimpahkan ke pusat.</w:t>
            </w:r>
          </w:p>
        </w:tc>
      </w:tr>
      <w:tr w:rsidR="00B726C3" w:rsidRPr="008A10EE" w14:paraId="6D2ED69E" w14:textId="77777777" w:rsidTr="004F36FD">
        <w:tc>
          <w:tcPr>
            <w:tcW w:w="2787" w:type="dxa"/>
          </w:tcPr>
          <w:p w14:paraId="17644DBD" w14:textId="7F9111A3" w:rsidR="00B726C3" w:rsidRPr="008A10EE" w:rsidRDefault="00B726C3" w:rsidP="00F310CD">
            <w:pPr>
              <w:jc w:val="both"/>
              <w:rPr>
                <w:rFonts w:cs="Times New Roman"/>
              </w:rPr>
            </w:pPr>
            <w:r w:rsidRPr="008A10EE">
              <w:rPr>
                <w:rFonts w:cs="Times New Roman"/>
              </w:rPr>
              <w:t>Apakah ada Support system dari vendor</w:t>
            </w:r>
          </w:p>
        </w:tc>
        <w:tc>
          <w:tcPr>
            <w:tcW w:w="2788" w:type="dxa"/>
          </w:tcPr>
          <w:p w14:paraId="7E06FD42" w14:textId="3E47570C" w:rsidR="00B726C3" w:rsidRPr="008A10EE" w:rsidRDefault="00B726C3" w:rsidP="00F310CD">
            <w:pPr>
              <w:jc w:val="both"/>
              <w:rPr>
                <w:rFonts w:cs="Times New Roman"/>
              </w:rPr>
            </w:pPr>
            <w:r w:rsidRPr="008A10EE">
              <w:rPr>
                <w:rFonts w:cs="Times New Roman"/>
              </w:rPr>
              <w:t>Iya kita usahakan seperti itu. Tapi nanti kalau kita sudah bisa mandiri ya lebih baik.</w:t>
            </w:r>
          </w:p>
        </w:tc>
      </w:tr>
      <w:tr w:rsidR="00B726C3" w:rsidRPr="008A10EE" w14:paraId="175B1410" w14:textId="77777777" w:rsidTr="004F36FD">
        <w:tc>
          <w:tcPr>
            <w:tcW w:w="2787" w:type="dxa"/>
          </w:tcPr>
          <w:p w14:paraId="3EEB7D4D" w14:textId="18EF231B" w:rsidR="00B726C3" w:rsidRPr="008A10EE" w:rsidRDefault="00B726C3" w:rsidP="00F310CD">
            <w:pPr>
              <w:jc w:val="both"/>
              <w:rPr>
                <w:rFonts w:cs="Times New Roman"/>
              </w:rPr>
            </w:pPr>
            <w:r w:rsidRPr="008A10EE">
              <w:rPr>
                <w:rFonts w:cs="Times New Roman"/>
              </w:rPr>
              <w:t>Apakah ada helpdesk untuk menampung keluhan ?</w:t>
            </w:r>
          </w:p>
        </w:tc>
        <w:tc>
          <w:tcPr>
            <w:tcW w:w="2788" w:type="dxa"/>
          </w:tcPr>
          <w:p w14:paraId="6B32CFCE" w14:textId="109FAAEE" w:rsidR="00B726C3" w:rsidRPr="008A10EE" w:rsidRDefault="00B726C3" w:rsidP="00F310CD">
            <w:pPr>
              <w:jc w:val="both"/>
              <w:rPr>
                <w:rFonts w:cs="Times New Roman"/>
              </w:rPr>
            </w:pPr>
            <w:r w:rsidRPr="008A10EE">
              <w:rPr>
                <w:rFonts w:cs="Times New Roman"/>
              </w:rPr>
              <w:t>Ada</w:t>
            </w:r>
          </w:p>
        </w:tc>
      </w:tr>
      <w:tr w:rsidR="00B726C3" w:rsidRPr="008A10EE" w14:paraId="352FF1FA" w14:textId="77777777" w:rsidTr="004F36FD">
        <w:tc>
          <w:tcPr>
            <w:tcW w:w="2787" w:type="dxa"/>
          </w:tcPr>
          <w:p w14:paraId="497BF4E4" w14:textId="5464136A" w:rsidR="00B726C3" w:rsidRPr="008A10EE" w:rsidRDefault="00B726C3" w:rsidP="00F310CD">
            <w:pPr>
              <w:jc w:val="both"/>
              <w:rPr>
                <w:rFonts w:cs="Times New Roman"/>
              </w:rPr>
            </w:pPr>
            <w:r w:rsidRPr="008A10EE">
              <w:rPr>
                <w:rFonts w:cs="Times New Roman"/>
              </w:rPr>
              <w:t>Apakah infrastruktur ditempat ini sudah siap jika diterapkan sistem ini ?</w:t>
            </w:r>
          </w:p>
        </w:tc>
        <w:tc>
          <w:tcPr>
            <w:tcW w:w="2788" w:type="dxa"/>
          </w:tcPr>
          <w:p w14:paraId="336E9AA8" w14:textId="43924986" w:rsidR="00B726C3" w:rsidRPr="008A10EE" w:rsidRDefault="00B726C3" w:rsidP="00F310CD">
            <w:pPr>
              <w:jc w:val="both"/>
              <w:rPr>
                <w:rFonts w:cs="Times New Roman"/>
              </w:rPr>
            </w:pPr>
            <w:r w:rsidRPr="008A10EE">
              <w:rPr>
                <w:rFonts w:cs="Times New Roman"/>
              </w:rPr>
              <w:t>Belum</w:t>
            </w:r>
          </w:p>
        </w:tc>
      </w:tr>
      <w:tr w:rsidR="00B726C3" w:rsidRPr="008A10EE" w14:paraId="253B9BAE" w14:textId="77777777" w:rsidTr="004F36FD">
        <w:tc>
          <w:tcPr>
            <w:tcW w:w="2787" w:type="dxa"/>
          </w:tcPr>
          <w:p w14:paraId="0ED5BD69" w14:textId="7BE44600" w:rsidR="00B726C3" w:rsidRPr="008A10EE" w:rsidRDefault="00B726C3" w:rsidP="00F310CD">
            <w:pPr>
              <w:jc w:val="both"/>
              <w:rPr>
                <w:rFonts w:cs="Times New Roman"/>
              </w:rPr>
            </w:pPr>
            <w:r w:rsidRPr="008A10EE">
              <w:rPr>
                <w:rFonts w:cs="Times New Roman"/>
              </w:rPr>
              <w:t>Apakah ada penambahan infrastruktur baru dalam implementasi sistem ini ? Jika ada apa ? Dan apa pertimbangannya ?</w:t>
            </w:r>
          </w:p>
        </w:tc>
        <w:tc>
          <w:tcPr>
            <w:tcW w:w="2788" w:type="dxa"/>
          </w:tcPr>
          <w:p w14:paraId="38D02C2D" w14:textId="310C9C6D" w:rsidR="00B726C3" w:rsidRPr="008A10EE" w:rsidRDefault="00B726C3" w:rsidP="00F310CD">
            <w:pPr>
              <w:jc w:val="both"/>
              <w:rPr>
                <w:rFonts w:cs="Times New Roman"/>
              </w:rPr>
            </w:pPr>
            <w:r w:rsidRPr="008A10EE">
              <w:rPr>
                <w:rFonts w:cs="Times New Roman"/>
              </w:rPr>
              <w:t>Kalau penambahan sih memang ada cuman kita masih ya masih menggunakan yang lama.</w:t>
            </w:r>
          </w:p>
        </w:tc>
      </w:tr>
      <w:tr w:rsidR="00B726C3" w:rsidRPr="008A10EE" w14:paraId="7B0CD96D" w14:textId="77777777" w:rsidTr="004F36FD">
        <w:tc>
          <w:tcPr>
            <w:tcW w:w="2787" w:type="dxa"/>
          </w:tcPr>
          <w:p w14:paraId="33E1CB64" w14:textId="0F95EC4D" w:rsidR="00B726C3" w:rsidRPr="008A10EE" w:rsidRDefault="00B726C3" w:rsidP="00F310CD">
            <w:pPr>
              <w:jc w:val="both"/>
              <w:rPr>
                <w:rFonts w:cs="Times New Roman"/>
              </w:rPr>
            </w:pPr>
            <w:r w:rsidRPr="008A10EE">
              <w:rPr>
                <w:rFonts w:cs="Times New Roman"/>
              </w:rPr>
              <w:t>Apakah terdapat kesulitan untuk migrasi dari manual ke IT?</w:t>
            </w:r>
          </w:p>
        </w:tc>
        <w:tc>
          <w:tcPr>
            <w:tcW w:w="2788" w:type="dxa"/>
          </w:tcPr>
          <w:p w14:paraId="78449B75" w14:textId="2E214079" w:rsidR="00B726C3" w:rsidRPr="008A10EE" w:rsidRDefault="00B726C3" w:rsidP="00F310CD">
            <w:pPr>
              <w:jc w:val="both"/>
              <w:rPr>
                <w:rFonts w:cs="Times New Roman"/>
              </w:rPr>
            </w:pPr>
            <w:r w:rsidRPr="008A10EE">
              <w:rPr>
                <w:rFonts w:cs="Times New Roman"/>
              </w:rPr>
              <w:t>Kita kan sekarang masih dalam taraf migrasi. Jadi memang database nya beda ini harus kita sinkronkan dulu.</w:t>
            </w:r>
          </w:p>
        </w:tc>
      </w:tr>
      <w:tr w:rsidR="00B726C3" w:rsidRPr="008A10EE" w14:paraId="589B4AFD" w14:textId="77777777" w:rsidTr="004F36FD">
        <w:tc>
          <w:tcPr>
            <w:tcW w:w="2787" w:type="dxa"/>
          </w:tcPr>
          <w:p w14:paraId="7BB20041" w14:textId="4F6193FF" w:rsidR="00B726C3" w:rsidRPr="008A10EE" w:rsidRDefault="00B726C3" w:rsidP="00F310CD">
            <w:pPr>
              <w:jc w:val="both"/>
              <w:rPr>
                <w:rFonts w:cs="Times New Roman"/>
              </w:rPr>
            </w:pPr>
            <w:r w:rsidRPr="008A10EE">
              <w:rPr>
                <w:rFonts w:cs="Times New Roman"/>
              </w:rPr>
              <w:t xml:space="preserve">Siapa tim pengembangnya ? Berapa jumlahnya ? Apakah jumlah tim tersebut sudah </w:t>
            </w:r>
            <w:r w:rsidRPr="008A10EE">
              <w:rPr>
                <w:rFonts w:cs="Times New Roman"/>
              </w:rPr>
              <w:lastRenderedPageBreak/>
              <w:t>mencukupi untuk menyelesaikan project ini ?</w:t>
            </w:r>
          </w:p>
        </w:tc>
        <w:tc>
          <w:tcPr>
            <w:tcW w:w="2788" w:type="dxa"/>
          </w:tcPr>
          <w:p w14:paraId="76C0AC34" w14:textId="14D37405" w:rsidR="00B726C3" w:rsidRPr="008A10EE" w:rsidRDefault="00B726C3" w:rsidP="00F310CD">
            <w:pPr>
              <w:jc w:val="both"/>
              <w:rPr>
                <w:rFonts w:cs="Times New Roman"/>
              </w:rPr>
            </w:pPr>
            <w:r w:rsidRPr="008A10EE">
              <w:rPr>
                <w:rFonts w:cs="Times New Roman"/>
              </w:rPr>
              <w:lastRenderedPageBreak/>
              <w:t>Tim pengembang dari Vendor</w:t>
            </w:r>
          </w:p>
        </w:tc>
      </w:tr>
      <w:tr w:rsidR="00B726C3" w:rsidRPr="008A10EE" w14:paraId="61D210F7" w14:textId="77777777" w:rsidTr="004F36FD">
        <w:tc>
          <w:tcPr>
            <w:tcW w:w="2787" w:type="dxa"/>
          </w:tcPr>
          <w:p w14:paraId="5198E49B" w14:textId="67364EA1" w:rsidR="00B726C3" w:rsidRPr="008A10EE" w:rsidRDefault="00B726C3" w:rsidP="00F310CD">
            <w:pPr>
              <w:jc w:val="both"/>
              <w:rPr>
                <w:rFonts w:cs="Times New Roman"/>
              </w:rPr>
            </w:pPr>
            <w:r w:rsidRPr="008A10EE">
              <w:rPr>
                <w:rFonts w:cs="Times New Roman"/>
              </w:rPr>
              <w:t>Apakah terdapat masalah dalam biaya? Dan bagaimana mensiasatinya?</w:t>
            </w:r>
          </w:p>
        </w:tc>
        <w:tc>
          <w:tcPr>
            <w:tcW w:w="2788" w:type="dxa"/>
          </w:tcPr>
          <w:p w14:paraId="21C119F4" w14:textId="77777777" w:rsidR="00B726C3" w:rsidRPr="008A10EE" w:rsidRDefault="00B726C3" w:rsidP="00F310CD">
            <w:pPr>
              <w:jc w:val="both"/>
              <w:rPr>
                <w:rFonts w:cs="Times New Roman"/>
              </w:rPr>
            </w:pPr>
            <w:r w:rsidRPr="008A10EE">
              <w:rPr>
                <w:rFonts w:cs="Times New Roman"/>
              </w:rPr>
              <w:t>Kalau masalah biaya juga ada, masih kendala juga tapi ya kita nanti misa menyiasati sih, pokoknya kita bikin versi, jadi ini masih versi satu nanti kita kembangkan lagi versi 2.</w:t>
            </w:r>
          </w:p>
          <w:p w14:paraId="7186F781" w14:textId="080D6B41" w:rsidR="00B726C3" w:rsidRPr="008A10EE" w:rsidRDefault="00B726C3" w:rsidP="00F310CD">
            <w:pPr>
              <w:jc w:val="both"/>
              <w:rPr>
                <w:rFonts w:cs="Times New Roman"/>
              </w:rPr>
            </w:pPr>
            <w:r w:rsidRPr="008A10EE">
              <w:rPr>
                <w:rFonts w:cs="Times New Roman"/>
              </w:rPr>
              <w:t>jadi ya katakanlah seperti kita beli sepeda motor, kendaraan ya kita nyicil ya</w:t>
            </w:r>
          </w:p>
        </w:tc>
      </w:tr>
      <w:tr w:rsidR="00B726C3" w:rsidRPr="008A10EE" w14:paraId="5A6C955C" w14:textId="77777777" w:rsidTr="004F36FD">
        <w:tc>
          <w:tcPr>
            <w:tcW w:w="2787" w:type="dxa"/>
          </w:tcPr>
          <w:p w14:paraId="348CC274" w14:textId="4EA70378" w:rsidR="00B726C3" w:rsidRPr="008A10EE" w:rsidRDefault="00B726C3" w:rsidP="00F310CD">
            <w:pPr>
              <w:jc w:val="both"/>
              <w:rPr>
                <w:rFonts w:cs="Times New Roman"/>
              </w:rPr>
            </w:pPr>
            <w:r w:rsidRPr="008A10EE">
              <w:rPr>
                <w:rFonts w:cs="Times New Roman"/>
              </w:rPr>
              <w:t>Apakah waktu yang dilaksanakan untuk menyelesaikan project ini sesuai?</w:t>
            </w:r>
          </w:p>
        </w:tc>
        <w:tc>
          <w:tcPr>
            <w:tcW w:w="2788" w:type="dxa"/>
          </w:tcPr>
          <w:p w14:paraId="170CA041" w14:textId="0BC634CF" w:rsidR="00B726C3" w:rsidRPr="008A10EE" w:rsidRDefault="00B726C3" w:rsidP="00F310CD">
            <w:pPr>
              <w:jc w:val="both"/>
              <w:rPr>
                <w:rFonts w:cs="Times New Roman"/>
              </w:rPr>
            </w:pPr>
            <w:r w:rsidRPr="008A10EE">
              <w:rPr>
                <w:rFonts w:cs="Times New Roman"/>
              </w:rPr>
              <w:t>Kalau untuk waktu memang kita molor</w:t>
            </w:r>
          </w:p>
        </w:tc>
      </w:tr>
      <w:tr w:rsidR="00B726C3" w:rsidRPr="008A10EE" w14:paraId="2BFA6088" w14:textId="77777777" w:rsidTr="004F36FD">
        <w:tc>
          <w:tcPr>
            <w:tcW w:w="2787" w:type="dxa"/>
          </w:tcPr>
          <w:p w14:paraId="31C9B14F" w14:textId="689C1D11" w:rsidR="00B726C3" w:rsidRPr="008A10EE" w:rsidRDefault="00B726C3" w:rsidP="00F310CD">
            <w:pPr>
              <w:jc w:val="both"/>
              <w:rPr>
                <w:rFonts w:cs="Times New Roman"/>
              </w:rPr>
            </w:pPr>
            <w:r w:rsidRPr="008A10EE">
              <w:rPr>
                <w:rFonts w:cs="Times New Roman"/>
              </w:rPr>
              <w:t>Kapan seharusnya proyek selesai dan mengapa terdapat masalah waktu?</w:t>
            </w:r>
          </w:p>
        </w:tc>
        <w:tc>
          <w:tcPr>
            <w:tcW w:w="2788" w:type="dxa"/>
          </w:tcPr>
          <w:p w14:paraId="21A40256" w14:textId="4CBA3459" w:rsidR="00B726C3" w:rsidRPr="008A10EE" w:rsidRDefault="00B726C3" w:rsidP="00F310CD">
            <w:pPr>
              <w:jc w:val="both"/>
              <w:rPr>
                <w:rFonts w:cs="Times New Roman"/>
              </w:rPr>
            </w:pPr>
            <w:r w:rsidRPr="008A10EE">
              <w:rPr>
                <w:rFonts w:cs="Times New Roman"/>
              </w:rPr>
              <w:t>Harusnya bulan Juli kemaren. Cuma ini molor sampai sekarang masih belum soalnya kan, untuk pengumpulan datanya itu yang kita masih kendala. Soalnya kan ya itu, dari programnya masing- masing kan kita jadikan satu, ya kalau databasenya sama sih enak, nah ini databasenya beda- beda.</w:t>
            </w:r>
          </w:p>
        </w:tc>
      </w:tr>
      <w:tr w:rsidR="00B726C3" w:rsidRPr="008A10EE" w14:paraId="4F16B19B" w14:textId="77777777" w:rsidTr="004F36FD">
        <w:tc>
          <w:tcPr>
            <w:tcW w:w="2787" w:type="dxa"/>
          </w:tcPr>
          <w:p w14:paraId="5F8E3460" w14:textId="2A5A913A" w:rsidR="00B726C3" w:rsidRPr="008A10EE" w:rsidRDefault="00B726C3" w:rsidP="00F310CD">
            <w:pPr>
              <w:jc w:val="both"/>
              <w:rPr>
                <w:rFonts w:cs="Times New Roman"/>
              </w:rPr>
            </w:pPr>
            <w:r w:rsidRPr="008A10EE">
              <w:rPr>
                <w:rFonts w:cs="Times New Roman"/>
              </w:rPr>
              <w:t>Siapakah yang bertanggung jawab akan kualitas project ini ?</w:t>
            </w:r>
          </w:p>
        </w:tc>
        <w:tc>
          <w:tcPr>
            <w:tcW w:w="2788" w:type="dxa"/>
          </w:tcPr>
          <w:p w14:paraId="6D7C27FB" w14:textId="4B254C9E" w:rsidR="00B726C3" w:rsidRPr="008A10EE" w:rsidRDefault="00B726C3" w:rsidP="00F310CD">
            <w:pPr>
              <w:jc w:val="both"/>
              <w:rPr>
                <w:rFonts w:cs="Times New Roman"/>
              </w:rPr>
            </w:pPr>
            <w:r w:rsidRPr="008A10EE">
              <w:rPr>
                <w:rFonts w:cs="Times New Roman"/>
              </w:rPr>
              <w:t>Bu Ida dari Quality Assurance</w:t>
            </w:r>
          </w:p>
        </w:tc>
      </w:tr>
      <w:tr w:rsidR="00B726C3" w:rsidRPr="008A10EE" w14:paraId="457F6A9A" w14:textId="77777777" w:rsidTr="004F36FD">
        <w:tc>
          <w:tcPr>
            <w:tcW w:w="2787" w:type="dxa"/>
          </w:tcPr>
          <w:p w14:paraId="371C2F7C" w14:textId="26A37579" w:rsidR="00B726C3" w:rsidRPr="008A10EE" w:rsidRDefault="00B726C3" w:rsidP="00F310CD">
            <w:pPr>
              <w:jc w:val="both"/>
              <w:rPr>
                <w:rFonts w:cs="Times New Roman"/>
              </w:rPr>
            </w:pPr>
            <w:r w:rsidRPr="008A10EE">
              <w:rPr>
                <w:rFonts w:cs="Times New Roman"/>
              </w:rPr>
              <w:t>Apakah terdapat Quality Control secara berkala?</w:t>
            </w:r>
          </w:p>
        </w:tc>
        <w:tc>
          <w:tcPr>
            <w:tcW w:w="2788" w:type="dxa"/>
          </w:tcPr>
          <w:p w14:paraId="4F5686D5" w14:textId="03D77B69" w:rsidR="00B726C3" w:rsidRPr="008A10EE" w:rsidRDefault="00B726C3" w:rsidP="00F310CD">
            <w:pPr>
              <w:jc w:val="both"/>
              <w:rPr>
                <w:rFonts w:cs="Times New Roman"/>
              </w:rPr>
            </w:pPr>
            <w:r w:rsidRPr="008A10EE">
              <w:rPr>
                <w:rFonts w:cs="Times New Roman"/>
              </w:rPr>
              <w:t>tidak ada secara berkala. Hanya sudah mencakai target sudah itu saja.</w:t>
            </w:r>
          </w:p>
        </w:tc>
      </w:tr>
      <w:tr w:rsidR="00B726C3" w:rsidRPr="008A10EE" w14:paraId="28B8F49C" w14:textId="77777777" w:rsidTr="004F36FD">
        <w:tc>
          <w:tcPr>
            <w:tcW w:w="2787" w:type="dxa"/>
          </w:tcPr>
          <w:p w14:paraId="20AEA9FB" w14:textId="0A7EC2B0" w:rsidR="00B726C3" w:rsidRPr="008A10EE" w:rsidRDefault="00B726C3" w:rsidP="00F310CD">
            <w:pPr>
              <w:jc w:val="both"/>
              <w:rPr>
                <w:rFonts w:cs="Times New Roman"/>
              </w:rPr>
            </w:pPr>
            <w:r w:rsidRPr="008A10EE">
              <w:rPr>
                <w:rFonts w:cs="Times New Roman"/>
              </w:rPr>
              <w:lastRenderedPageBreak/>
              <w:t>Apakah ada ukuran keberhasilannya implementasi seperti KPI?</w:t>
            </w:r>
          </w:p>
        </w:tc>
        <w:tc>
          <w:tcPr>
            <w:tcW w:w="2788" w:type="dxa"/>
          </w:tcPr>
          <w:p w14:paraId="67BBBFC6" w14:textId="18DBDA1F" w:rsidR="00B726C3" w:rsidRPr="008A10EE" w:rsidRDefault="00B726C3" w:rsidP="00F310CD">
            <w:pPr>
              <w:jc w:val="both"/>
              <w:rPr>
                <w:rFonts w:cs="Times New Roman"/>
              </w:rPr>
            </w:pPr>
            <w:r w:rsidRPr="008A10EE">
              <w:rPr>
                <w:rFonts w:cs="Times New Roman"/>
              </w:rPr>
              <w:t>Ya ada. Target nya kita ya targetnya untuk membantu saya pelaporan, intinya untuk suport pelaporan ke DIKTI. Jadi apa yang kita butuhkan untuk pelaporan jadi tergetnya itu, jadi kalau udah masuk apa yang kita targetkan disitu kita tanda tangan, jadi indikatornya seperti itu.</w:t>
            </w:r>
          </w:p>
        </w:tc>
      </w:tr>
      <w:tr w:rsidR="00087E75" w:rsidRPr="008A10EE" w14:paraId="40C81684" w14:textId="77777777" w:rsidTr="004F36FD">
        <w:tc>
          <w:tcPr>
            <w:tcW w:w="2787" w:type="dxa"/>
          </w:tcPr>
          <w:p w14:paraId="507C51B2" w14:textId="6C1403AB" w:rsidR="00087E75" w:rsidRPr="008A10EE" w:rsidRDefault="00087E75" w:rsidP="00F310CD">
            <w:pPr>
              <w:jc w:val="both"/>
              <w:rPr>
                <w:rFonts w:cs="Times New Roman"/>
              </w:rPr>
            </w:pPr>
            <w:r w:rsidRPr="008A10EE">
              <w:rPr>
                <w:rFonts w:cs="Times New Roman"/>
              </w:rPr>
              <w:t>Siapa yang melakukan testing apakah vendor atau orang dalam project ini sendiri ?</w:t>
            </w:r>
          </w:p>
        </w:tc>
        <w:tc>
          <w:tcPr>
            <w:tcW w:w="2788" w:type="dxa"/>
          </w:tcPr>
          <w:p w14:paraId="4C5700D7" w14:textId="51BFACC1" w:rsidR="00087E75" w:rsidRPr="008A10EE" w:rsidRDefault="00087E75" w:rsidP="00F310CD">
            <w:pPr>
              <w:jc w:val="both"/>
              <w:rPr>
                <w:rFonts w:cs="Times New Roman"/>
              </w:rPr>
            </w:pPr>
            <w:r w:rsidRPr="008A10EE">
              <w:rPr>
                <w:rFonts w:cs="Times New Roman"/>
              </w:rPr>
              <w:t>Yang ngetest kita</w:t>
            </w:r>
          </w:p>
        </w:tc>
      </w:tr>
      <w:tr w:rsidR="00087E75" w:rsidRPr="008A10EE" w14:paraId="289C3B57" w14:textId="77777777" w:rsidTr="004F36FD">
        <w:tc>
          <w:tcPr>
            <w:tcW w:w="2787" w:type="dxa"/>
          </w:tcPr>
          <w:p w14:paraId="53BFC1B2" w14:textId="05A6F7F8" w:rsidR="00087E75" w:rsidRPr="008A10EE" w:rsidRDefault="00087E75" w:rsidP="00F310CD">
            <w:pPr>
              <w:jc w:val="both"/>
              <w:rPr>
                <w:rFonts w:cs="Times New Roman"/>
              </w:rPr>
            </w:pPr>
            <w:r w:rsidRPr="008A10EE">
              <w:rPr>
                <w:rFonts w:cs="Times New Roman"/>
              </w:rPr>
              <w:t>Selama testing yang sudah pernah dilakukan, apakah ada keadaan testing yang sangat tidak sesuai ekspektasi?</w:t>
            </w:r>
          </w:p>
        </w:tc>
        <w:tc>
          <w:tcPr>
            <w:tcW w:w="2788" w:type="dxa"/>
          </w:tcPr>
          <w:p w14:paraId="7E76A4C6" w14:textId="18A54C4E" w:rsidR="00087E75" w:rsidRPr="008A10EE" w:rsidRDefault="00087E75" w:rsidP="00F310CD">
            <w:pPr>
              <w:jc w:val="both"/>
              <w:rPr>
                <w:rFonts w:cs="Times New Roman"/>
              </w:rPr>
            </w:pPr>
            <w:r w:rsidRPr="008A10EE">
              <w:rPr>
                <w:rFonts w:cs="Times New Roman"/>
              </w:rPr>
              <w:t>Ada. Tetapi jarang- jarang.</w:t>
            </w:r>
          </w:p>
        </w:tc>
      </w:tr>
    </w:tbl>
    <w:p w14:paraId="57C90A0C" w14:textId="77777777" w:rsidR="00E04F41" w:rsidRPr="008A10EE" w:rsidRDefault="00E04F41" w:rsidP="001B0998">
      <w:pPr>
        <w:rPr>
          <w:rFonts w:cs="Times New Roman"/>
          <w:lang w:val="en-US"/>
        </w:rPr>
      </w:pPr>
    </w:p>
    <w:p w14:paraId="35C7C96D" w14:textId="4C30D9AC" w:rsidR="00C8119B" w:rsidRPr="008A10EE" w:rsidRDefault="00C8119B" w:rsidP="001B0998">
      <w:pPr>
        <w:contextualSpacing/>
        <w:rPr>
          <w:rFonts w:cs="Times New Roman"/>
          <w:b/>
          <w:bCs/>
          <w:lang w:val="en-US"/>
        </w:rPr>
      </w:pPr>
      <w:r w:rsidRPr="008A10EE">
        <w:rPr>
          <w:rFonts w:cs="Times New Roman"/>
          <w:b/>
          <w:bCs/>
          <w:lang w:val="en-US"/>
        </w:rPr>
        <w:t>Transkrip Wawancara Responden 25</w:t>
      </w:r>
    </w:p>
    <w:p w14:paraId="4C8737F5" w14:textId="2C7D11E6"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Hang Tuah Surabaya.</w:t>
      </w:r>
    </w:p>
    <w:p w14:paraId="552461D8" w14:textId="77777777" w:rsidR="00F310CD" w:rsidRPr="008A10EE" w:rsidRDefault="00F310CD" w:rsidP="001B0998">
      <w:pPr>
        <w:rPr>
          <w:rFonts w:cs="Times New Roman"/>
          <w:lang w:val="en-US"/>
        </w:rPr>
      </w:pPr>
    </w:p>
    <w:p w14:paraId="458DD349" w14:textId="73DA3B46" w:rsidR="004E6BB8" w:rsidRPr="008A10EE" w:rsidRDefault="004E6BB8" w:rsidP="004E6BB8">
      <w:pPr>
        <w:pStyle w:val="Caption"/>
        <w:keepNext/>
        <w:rPr>
          <w:rFonts w:cs="Times New Roman"/>
        </w:rPr>
      </w:pPr>
      <w:bookmarkStart w:id="1260" w:name="_Toc4847168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49</w:t>
      </w:r>
      <w:r w:rsidR="00182426">
        <w:rPr>
          <w:rFonts w:cs="Times New Roman"/>
        </w:rPr>
        <w:fldChar w:fldCharType="end"/>
      </w:r>
      <w:r w:rsidRPr="008A10EE">
        <w:rPr>
          <w:rFonts w:cs="Times New Roman"/>
        </w:rPr>
        <w:t xml:space="preserve"> Transkrip Wawancara Responden 25</w:t>
      </w:r>
      <w:bookmarkEnd w:id="1260"/>
    </w:p>
    <w:tbl>
      <w:tblPr>
        <w:tblStyle w:val="TableGrid"/>
        <w:tblW w:w="0" w:type="auto"/>
        <w:tblLook w:val="04A0" w:firstRow="1" w:lastRow="0" w:firstColumn="1" w:lastColumn="0" w:noHBand="0" w:noVBand="1"/>
      </w:tblPr>
      <w:tblGrid>
        <w:gridCol w:w="2491"/>
        <w:gridCol w:w="1558"/>
        <w:gridCol w:w="1526"/>
      </w:tblGrid>
      <w:tr w:rsidR="00C8119B" w:rsidRPr="008A10EE" w14:paraId="7962DB59" w14:textId="77777777" w:rsidTr="00981897">
        <w:trPr>
          <w:tblHeader/>
        </w:trPr>
        <w:tc>
          <w:tcPr>
            <w:tcW w:w="2491" w:type="dxa"/>
          </w:tcPr>
          <w:p w14:paraId="2F4FAC2C" w14:textId="77777777" w:rsidR="00C8119B" w:rsidRPr="00981897" w:rsidRDefault="00C8119B" w:rsidP="001B0998">
            <w:pPr>
              <w:jc w:val="center"/>
              <w:rPr>
                <w:rFonts w:cs="Times New Roman"/>
                <w:b/>
                <w:bCs/>
              </w:rPr>
            </w:pPr>
            <w:r w:rsidRPr="00981897">
              <w:rPr>
                <w:rFonts w:cs="Times New Roman"/>
                <w:b/>
                <w:bCs/>
              </w:rPr>
              <w:t>Profil PT</w:t>
            </w:r>
          </w:p>
        </w:tc>
        <w:tc>
          <w:tcPr>
            <w:tcW w:w="1558" w:type="dxa"/>
          </w:tcPr>
          <w:p w14:paraId="1E8CEA87" w14:textId="77777777" w:rsidR="00C8119B" w:rsidRPr="00981897" w:rsidRDefault="00C8119B" w:rsidP="001B0998">
            <w:pPr>
              <w:jc w:val="center"/>
              <w:rPr>
                <w:rFonts w:cs="Times New Roman"/>
                <w:b/>
                <w:bCs/>
              </w:rPr>
            </w:pPr>
            <w:r w:rsidRPr="00981897">
              <w:rPr>
                <w:rFonts w:cs="Times New Roman"/>
                <w:b/>
                <w:bCs/>
              </w:rPr>
              <w:t>Profil Narasumber</w:t>
            </w:r>
          </w:p>
        </w:tc>
        <w:tc>
          <w:tcPr>
            <w:tcW w:w="1526" w:type="dxa"/>
          </w:tcPr>
          <w:p w14:paraId="1F0E0F04" w14:textId="77777777" w:rsidR="00C8119B" w:rsidRPr="00981897" w:rsidRDefault="00C8119B" w:rsidP="001B0998">
            <w:pPr>
              <w:jc w:val="center"/>
              <w:rPr>
                <w:rFonts w:cs="Times New Roman"/>
                <w:b/>
                <w:bCs/>
              </w:rPr>
            </w:pPr>
            <w:r w:rsidRPr="00981897">
              <w:rPr>
                <w:rFonts w:cs="Times New Roman"/>
                <w:b/>
                <w:bCs/>
              </w:rPr>
              <w:t>Waktu dan Lokasi</w:t>
            </w:r>
          </w:p>
        </w:tc>
      </w:tr>
      <w:tr w:rsidR="001752F2" w:rsidRPr="008A10EE" w14:paraId="33DFAB0E" w14:textId="77777777" w:rsidTr="004E6BB8">
        <w:tc>
          <w:tcPr>
            <w:tcW w:w="2491" w:type="dxa"/>
          </w:tcPr>
          <w:p w14:paraId="6085EFCC" w14:textId="26BB9D22" w:rsidR="001752F2" w:rsidRPr="008A10EE" w:rsidRDefault="001752F2" w:rsidP="001B0998">
            <w:pPr>
              <w:rPr>
                <w:rFonts w:cs="Times New Roman"/>
              </w:rPr>
            </w:pPr>
            <w:r w:rsidRPr="008A10EE">
              <w:rPr>
                <w:rFonts w:cs="Times New Roman"/>
              </w:rPr>
              <w:t xml:space="preserve">Perguruan tinggi ini didirikan sebagai wujud partisipasi TNI Angkatan Laut dalam pembangunan pendidikan nasional. Universitas Hang Tuah diselenggarakan oleh </w:t>
            </w:r>
            <w:r w:rsidRPr="008A10EE">
              <w:rPr>
                <w:rFonts w:cs="Times New Roman"/>
              </w:rPr>
              <w:lastRenderedPageBreak/>
              <w:t>Yayasan Nala, suatu badan hukum yang didirikan berdasarkan Akta Notaris R. Soedjono No. 5 tanggal 4 Maret 1987 di Surabaya dan dibina oleh TNI Angkatan Laut. Peresmian berdirinya berdasarkan Surat Keputusan Kasal No. Skep/1482/1987 tanggal 11 Mei 1987. Upacara peresmiannya oleh Kasal Laksamana Rudolph Kasenda di Jalan Teluk Bayur No. 6 Surabaya pada tanggal 12 Mei 1987. Berlokasi di alan Arief Rachman Hakim No.150, Keputih, Sukolilo, Keputih, Kec. Sukolilo, Surabaya. Sistem informasi yang telah terimplementasi pada perguruan tinggi ini yaitu Sistem keuangan, sistem informasi akademik, sistem inventori, sistem kepegawaian, dll.</w:t>
            </w:r>
          </w:p>
        </w:tc>
        <w:tc>
          <w:tcPr>
            <w:tcW w:w="1558" w:type="dxa"/>
          </w:tcPr>
          <w:p w14:paraId="0D4D58BA" w14:textId="25CBB25A" w:rsidR="001752F2" w:rsidRPr="008A10EE" w:rsidRDefault="001752F2" w:rsidP="001B0998">
            <w:pPr>
              <w:rPr>
                <w:rFonts w:cs="Times New Roman"/>
              </w:rPr>
            </w:pPr>
            <w:r w:rsidRPr="008A10EE">
              <w:rPr>
                <w:rFonts w:cs="Times New Roman"/>
              </w:rPr>
              <w:lastRenderedPageBreak/>
              <w:t xml:space="preserve">Bapak Suryadi, ST.,MT. merupakan pegawai Universitas Hang Tuah Surabaya yang </w:t>
            </w:r>
            <w:r w:rsidRPr="008A10EE">
              <w:rPr>
                <w:rFonts w:cs="Times New Roman"/>
              </w:rPr>
              <w:lastRenderedPageBreak/>
              <w:t>menjabat sebagai Kepala Pusat Teknologi Informasi Universitas Hang Tuah dimana Pusat Teknologi Informasi memiliki tugas sebagai departemen pengembangan teknologi informasi, pelaksanaan yang terkait dengan implementasi. Membawahi lab CBT (Computer Based Test)</w:t>
            </w:r>
          </w:p>
        </w:tc>
        <w:tc>
          <w:tcPr>
            <w:tcW w:w="1526" w:type="dxa"/>
          </w:tcPr>
          <w:p w14:paraId="78ADEF8D"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43CBE01F" w14:textId="77777777" w:rsidR="009C71BA" w:rsidRPr="008A10EE" w:rsidRDefault="009C71BA" w:rsidP="001B0998">
            <w:pPr>
              <w:pStyle w:val="ListParagraph"/>
              <w:ind w:left="307"/>
              <w:rPr>
                <w:rFonts w:cs="Times New Roman"/>
              </w:rPr>
            </w:pPr>
            <w:r w:rsidRPr="008A10EE">
              <w:rPr>
                <w:rFonts w:cs="Times New Roman"/>
              </w:rPr>
              <w:t>Jumat, 13 Oktober 2018</w:t>
            </w:r>
          </w:p>
          <w:p w14:paraId="7F61CE50"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6634D716" w14:textId="77777777" w:rsidR="009C71BA" w:rsidRPr="008A10EE" w:rsidRDefault="009C71BA" w:rsidP="001B0998">
            <w:pPr>
              <w:ind w:left="307"/>
              <w:rPr>
                <w:rFonts w:cs="Times New Roman"/>
              </w:rPr>
            </w:pPr>
            <w:r w:rsidRPr="008A10EE">
              <w:rPr>
                <w:rFonts w:cs="Times New Roman"/>
              </w:rPr>
              <w:t>13:30 – 14:30 WIB</w:t>
            </w:r>
          </w:p>
          <w:p w14:paraId="01AC5E06"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Tempat :</w:t>
            </w:r>
          </w:p>
          <w:p w14:paraId="6B519575" w14:textId="6B8252B8" w:rsidR="001752F2" w:rsidRPr="008A10EE" w:rsidRDefault="009C71BA" w:rsidP="001B0998">
            <w:pPr>
              <w:pStyle w:val="ListParagraph"/>
              <w:ind w:left="307"/>
              <w:rPr>
                <w:rFonts w:cs="Times New Roman"/>
              </w:rPr>
            </w:pPr>
            <w:r w:rsidRPr="008A10EE">
              <w:rPr>
                <w:rFonts w:cs="Times New Roman"/>
              </w:rPr>
              <w:t>Pusat Teknologi Informasi Universitas Hang Tuah (Rektorat)</w:t>
            </w:r>
          </w:p>
        </w:tc>
      </w:tr>
    </w:tbl>
    <w:p w14:paraId="4CC86B2E" w14:textId="77777777" w:rsidR="00800B62" w:rsidRDefault="00800B62" w:rsidP="001B0998">
      <w:pPr>
        <w:contextualSpacing/>
        <w:rPr>
          <w:rFonts w:cs="Times New Roman"/>
        </w:rPr>
      </w:pPr>
    </w:p>
    <w:p w14:paraId="7666CA2D" w14:textId="77777777" w:rsidR="00800B62" w:rsidRDefault="00800B62" w:rsidP="001B0998">
      <w:pPr>
        <w:contextualSpacing/>
        <w:rPr>
          <w:rFonts w:cs="Times New Roman"/>
        </w:rPr>
      </w:pPr>
    </w:p>
    <w:p w14:paraId="6B286348" w14:textId="77777777" w:rsidR="00800B62" w:rsidRDefault="00800B62" w:rsidP="001B0998">
      <w:pPr>
        <w:contextualSpacing/>
        <w:rPr>
          <w:rFonts w:cs="Times New Roman"/>
        </w:rPr>
      </w:pPr>
    </w:p>
    <w:p w14:paraId="4BDE3641" w14:textId="6067049A" w:rsidR="00E04F41" w:rsidRPr="008A10EE" w:rsidRDefault="00E04F41" w:rsidP="001B0998">
      <w:pPr>
        <w:contextualSpacing/>
        <w:rPr>
          <w:rFonts w:cs="Times New Roman"/>
        </w:rPr>
      </w:pPr>
      <w:r w:rsidRPr="008A10EE">
        <w:rPr>
          <w:rFonts w:cs="Times New Roman"/>
        </w:rPr>
        <w:lastRenderedPageBreak/>
        <w:t>Daftar pertanyaan dan jawaban narasumber</w:t>
      </w:r>
      <w:r w:rsidR="003B0923" w:rsidRPr="008A10EE">
        <w:rPr>
          <w:rFonts w:cs="Times New Roman"/>
        </w:rPr>
        <w:t xml:space="preserve"> Universitas Hang Tuah Surabaya.</w:t>
      </w:r>
    </w:p>
    <w:p w14:paraId="4AD5DF38" w14:textId="77777777" w:rsidR="003B0923" w:rsidRPr="008A10EE" w:rsidRDefault="003B0923" w:rsidP="001B0998">
      <w:pPr>
        <w:contextualSpacing/>
        <w:rPr>
          <w:rFonts w:cs="Times New Roman"/>
        </w:rPr>
      </w:pPr>
    </w:p>
    <w:p w14:paraId="45AD2E8B" w14:textId="390B3F1B" w:rsidR="004E6BB8" w:rsidRPr="008A10EE" w:rsidRDefault="004E6BB8" w:rsidP="004E6BB8">
      <w:pPr>
        <w:pStyle w:val="Caption"/>
        <w:keepNext/>
        <w:rPr>
          <w:rFonts w:cs="Times New Roman"/>
        </w:rPr>
      </w:pPr>
      <w:bookmarkStart w:id="1261" w:name="_Toc4847169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0</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25</w:t>
      </w:r>
      <w:bookmarkEnd w:id="1261"/>
    </w:p>
    <w:tbl>
      <w:tblPr>
        <w:tblStyle w:val="TableGrid"/>
        <w:tblW w:w="0" w:type="auto"/>
        <w:tblLook w:val="04A0" w:firstRow="1" w:lastRow="0" w:firstColumn="1" w:lastColumn="0" w:noHBand="0" w:noVBand="1"/>
      </w:tblPr>
      <w:tblGrid>
        <w:gridCol w:w="2787"/>
        <w:gridCol w:w="2788"/>
      </w:tblGrid>
      <w:tr w:rsidR="00E04F41" w:rsidRPr="008A10EE" w14:paraId="01AAA696" w14:textId="77777777" w:rsidTr="00800B62">
        <w:trPr>
          <w:tblHeader/>
        </w:trPr>
        <w:tc>
          <w:tcPr>
            <w:tcW w:w="2787" w:type="dxa"/>
          </w:tcPr>
          <w:p w14:paraId="26D4420B"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37F65F16"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7306A0AB" w14:textId="77777777" w:rsidTr="004F36FD">
        <w:tc>
          <w:tcPr>
            <w:tcW w:w="2787" w:type="dxa"/>
          </w:tcPr>
          <w:p w14:paraId="0AC588EF" w14:textId="7B915C18" w:rsidR="00E04F41" w:rsidRPr="008A10EE" w:rsidRDefault="00087E75" w:rsidP="004E6BB8">
            <w:pPr>
              <w:jc w:val="both"/>
              <w:rPr>
                <w:rFonts w:cs="Times New Roman"/>
              </w:rPr>
            </w:pPr>
            <w:r w:rsidRPr="008A10EE">
              <w:rPr>
                <w:rFonts w:cs="Times New Roman"/>
              </w:rPr>
              <w:t>Apa peran jabatan bapak di proyek IT di Universitas Hang Tuah?</w:t>
            </w:r>
          </w:p>
        </w:tc>
        <w:tc>
          <w:tcPr>
            <w:tcW w:w="2788" w:type="dxa"/>
          </w:tcPr>
          <w:p w14:paraId="5722F465" w14:textId="4AAD3F8A" w:rsidR="00E04F41" w:rsidRPr="008A10EE" w:rsidRDefault="00087E75" w:rsidP="004E6BB8">
            <w:pPr>
              <w:jc w:val="both"/>
              <w:rPr>
                <w:rFonts w:cs="Times New Roman"/>
              </w:rPr>
            </w:pPr>
            <w:r w:rsidRPr="008A10EE">
              <w:rPr>
                <w:rFonts w:cs="Times New Roman"/>
              </w:rPr>
              <w:t>Kepala Pusat Teknologi Informasi Universitas Hang Tuah</w:t>
            </w:r>
          </w:p>
        </w:tc>
      </w:tr>
      <w:tr w:rsidR="00087E75" w:rsidRPr="008A10EE" w14:paraId="5FCA2181" w14:textId="77777777" w:rsidTr="004F36FD">
        <w:tc>
          <w:tcPr>
            <w:tcW w:w="2787" w:type="dxa"/>
          </w:tcPr>
          <w:p w14:paraId="6F9C2343" w14:textId="66D66D31" w:rsidR="00087E75" w:rsidRPr="008A10EE" w:rsidRDefault="00087E75" w:rsidP="004E6BB8">
            <w:pPr>
              <w:jc w:val="both"/>
              <w:rPr>
                <w:rFonts w:cs="Times New Roman"/>
              </w:rPr>
            </w:pPr>
            <w:r w:rsidRPr="008A10EE">
              <w:rPr>
                <w:rFonts w:cs="Times New Roman"/>
              </w:rPr>
              <w:t>Apakah ada departemen bagian IT di Universitas Hang Tuah?</w:t>
            </w:r>
          </w:p>
        </w:tc>
        <w:tc>
          <w:tcPr>
            <w:tcW w:w="2788" w:type="dxa"/>
          </w:tcPr>
          <w:p w14:paraId="5401B002" w14:textId="7EEBA217" w:rsidR="00087E75" w:rsidRPr="008A10EE" w:rsidRDefault="00087E75" w:rsidP="004E6BB8">
            <w:pPr>
              <w:jc w:val="both"/>
              <w:rPr>
                <w:rFonts w:cs="Times New Roman"/>
              </w:rPr>
            </w:pPr>
            <w:r w:rsidRPr="008A10EE">
              <w:rPr>
                <w:rFonts w:cs="Times New Roman"/>
              </w:rPr>
              <w:t>Ada. Dalam PTI terbagi lagi menjadi sembilan divisi.</w:t>
            </w:r>
          </w:p>
        </w:tc>
      </w:tr>
      <w:tr w:rsidR="00087E75" w:rsidRPr="008A10EE" w14:paraId="6D63D184" w14:textId="77777777" w:rsidTr="004F36FD">
        <w:tc>
          <w:tcPr>
            <w:tcW w:w="2787" w:type="dxa"/>
          </w:tcPr>
          <w:p w14:paraId="64503F03" w14:textId="505AFD1A" w:rsidR="00087E75" w:rsidRPr="008A10EE" w:rsidRDefault="00087E75" w:rsidP="004E6BB8">
            <w:pPr>
              <w:jc w:val="both"/>
              <w:rPr>
                <w:rFonts w:cs="Times New Roman"/>
              </w:rPr>
            </w:pPr>
            <w:r w:rsidRPr="008A10EE">
              <w:rPr>
                <w:rFonts w:cs="Times New Roman"/>
              </w:rPr>
              <w:t>Bila ada, apa sajakah tanggung jawab dari departemen IT dan bila tidak ada, siapa yang bertanggung jawab atas masalah IT di kampus Hang Tuah?</w:t>
            </w:r>
          </w:p>
        </w:tc>
        <w:tc>
          <w:tcPr>
            <w:tcW w:w="2788" w:type="dxa"/>
          </w:tcPr>
          <w:p w14:paraId="758E4116" w14:textId="0578A447" w:rsidR="00087E75" w:rsidRPr="008A10EE" w:rsidRDefault="00087E75" w:rsidP="004E6BB8">
            <w:pPr>
              <w:jc w:val="both"/>
              <w:rPr>
                <w:rFonts w:cs="Times New Roman"/>
              </w:rPr>
            </w:pPr>
            <w:r w:rsidRPr="008A10EE">
              <w:rPr>
                <w:rFonts w:cs="Times New Roman"/>
              </w:rPr>
              <w:t>Pengembangan teknologi informasi, pelaksanaan yang terkait dengan implementasi. Detailnya; jaringan internet dan infrastruktur, kapasitas bandwith, menyediakan software atau aplikasi yang dibutuhkan baik rektorat maupun fakultas, membawahi lab CBT (Computer Based Test)</w:t>
            </w:r>
          </w:p>
        </w:tc>
      </w:tr>
      <w:tr w:rsidR="00087E75" w:rsidRPr="008A10EE" w14:paraId="5B32AFDD" w14:textId="77777777" w:rsidTr="004F36FD">
        <w:tc>
          <w:tcPr>
            <w:tcW w:w="2787" w:type="dxa"/>
          </w:tcPr>
          <w:p w14:paraId="640C9D86" w14:textId="7F1F94ED" w:rsidR="00087E75" w:rsidRPr="008A10EE" w:rsidRDefault="00087E75" w:rsidP="004E6BB8">
            <w:pPr>
              <w:jc w:val="both"/>
              <w:rPr>
                <w:rFonts w:cs="Times New Roman"/>
              </w:rPr>
            </w:pPr>
            <w:r w:rsidRPr="008A10EE">
              <w:rPr>
                <w:rFonts w:cs="Times New Roman"/>
              </w:rPr>
              <w:t>Apa saja perangkat lunak yang Universitas Hang Tuah gunakan?</w:t>
            </w:r>
          </w:p>
        </w:tc>
        <w:tc>
          <w:tcPr>
            <w:tcW w:w="2788" w:type="dxa"/>
          </w:tcPr>
          <w:p w14:paraId="5303FDF6" w14:textId="3751243E" w:rsidR="00087E75" w:rsidRPr="008A10EE" w:rsidRDefault="00087E75" w:rsidP="004E6BB8">
            <w:pPr>
              <w:jc w:val="both"/>
              <w:rPr>
                <w:rFonts w:cs="Times New Roman"/>
              </w:rPr>
            </w:pPr>
            <w:r w:rsidRPr="008A10EE">
              <w:rPr>
                <w:rFonts w:cs="Times New Roman"/>
              </w:rPr>
              <w:t>Sistem keuangan, sistem informasi akademik, sistem inventori, sistem kepegawaian, dll. Hampir semua yang dibutuhkan di perguruan tinggi sudah dikembangkan semua.</w:t>
            </w:r>
          </w:p>
        </w:tc>
      </w:tr>
      <w:tr w:rsidR="00E04F41" w:rsidRPr="008A10EE" w14:paraId="7FA54CED" w14:textId="77777777" w:rsidTr="004F36FD">
        <w:tc>
          <w:tcPr>
            <w:tcW w:w="2787" w:type="dxa"/>
          </w:tcPr>
          <w:p w14:paraId="604EB6CE" w14:textId="7343E21B" w:rsidR="00E04F41" w:rsidRPr="008A10EE" w:rsidRDefault="00087E75" w:rsidP="004E6BB8">
            <w:pPr>
              <w:jc w:val="both"/>
              <w:rPr>
                <w:rFonts w:cs="Times New Roman"/>
              </w:rPr>
            </w:pPr>
            <w:r w:rsidRPr="008A10EE">
              <w:rPr>
                <w:rFonts w:cs="Times New Roman"/>
              </w:rPr>
              <w:t>Apa saja layanan yang sudah diberikan?</w:t>
            </w:r>
          </w:p>
        </w:tc>
        <w:tc>
          <w:tcPr>
            <w:tcW w:w="2788" w:type="dxa"/>
          </w:tcPr>
          <w:p w14:paraId="46C7F240" w14:textId="53F84B5E" w:rsidR="00E04F41" w:rsidRPr="008A10EE" w:rsidRDefault="00087E75" w:rsidP="004E6BB8">
            <w:pPr>
              <w:jc w:val="both"/>
              <w:rPr>
                <w:rFonts w:cs="Times New Roman"/>
              </w:rPr>
            </w:pPr>
            <w:r w:rsidRPr="008A10EE">
              <w:rPr>
                <w:rFonts w:cs="Times New Roman"/>
              </w:rPr>
              <w:t xml:space="preserve">Layanan akses internet untuk mahasiswa, karyawan, dan tenaga pengajar. Menyediakan kapasitas bandwith yang dipakai oleh user menjadikan mereka tidak terkendala untuk </w:t>
            </w:r>
            <w:r w:rsidRPr="008A10EE">
              <w:rPr>
                <w:rFonts w:cs="Times New Roman"/>
              </w:rPr>
              <w:lastRenderedPageBreak/>
              <w:t>browsing menggunakan jaringan UHT.</w:t>
            </w:r>
          </w:p>
        </w:tc>
      </w:tr>
      <w:tr w:rsidR="00087E75" w:rsidRPr="008A10EE" w14:paraId="14E1F5E4" w14:textId="77777777" w:rsidTr="004F36FD">
        <w:tc>
          <w:tcPr>
            <w:tcW w:w="2787" w:type="dxa"/>
          </w:tcPr>
          <w:p w14:paraId="3CF2F215" w14:textId="7AAC178B" w:rsidR="00087E75" w:rsidRPr="008A10EE" w:rsidRDefault="00087E75" w:rsidP="004E6BB8">
            <w:pPr>
              <w:jc w:val="both"/>
              <w:rPr>
                <w:rFonts w:cs="Times New Roman"/>
              </w:rPr>
            </w:pPr>
            <w:r w:rsidRPr="008A10EE">
              <w:rPr>
                <w:rFonts w:cs="Times New Roman"/>
              </w:rPr>
              <w:lastRenderedPageBreak/>
              <w:t>Dalam pelaksanaan proyek ini, siapa saja orang yang terlibat?</w:t>
            </w:r>
          </w:p>
        </w:tc>
        <w:tc>
          <w:tcPr>
            <w:tcW w:w="2788" w:type="dxa"/>
          </w:tcPr>
          <w:p w14:paraId="4F3DE75F" w14:textId="1896EFFF" w:rsidR="00087E75" w:rsidRPr="008A10EE" w:rsidRDefault="00087E75" w:rsidP="004E6BB8">
            <w:pPr>
              <w:jc w:val="both"/>
              <w:rPr>
                <w:rFonts w:cs="Times New Roman"/>
              </w:rPr>
            </w:pPr>
            <w:r w:rsidRPr="008A10EE">
              <w:rPr>
                <w:rFonts w:cs="Times New Roman"/>
              </w:rPr>
              <w:t>Ada 9 bagian yang terlibat dalam pengembangan sistem informasi di Universitas Hang Tuah</w:t>
            </w:r>
          </w:p>
        </w:tc>
      </w:tr>
      <w:tr w:rsidR="00087E75" w:rsidRPr="008A10EE" w14:paraId="3B639E30" w14:textId="77777777" w:rsidTr="004F36FD">
        <w:tc>
          <w:tcPr>
            <w:tcW w:w="2787" w:type="dxa"/>
          </w:tcPr>
          <w:p w14:paraId="5DED6665" w14:textId="23E97155" w:rsidR="00087E75" w:rsidRPr="008A10EE" w:rsidRDefault="00087E75" w:rsidP="004E6BB8">
            <w:pPr>
              <w:jc w:val="both"/>
              <w:rPr>
                <w:rFonts w:cs="Times New Roman"/>
              </w:rPr>
            </w:pPr>
            <w:r w:rsidRPr="008A10EE">
              <w:rPr>
                <w:rFonts w:cs="Times New Roman"/>
              </w:rPr>
              <w:t>Apa peran dari masing-masing orang yang terlibat tersebut?</w:t>
            </w:r>
          </w:p>
        </w:tc>
        <w:tc>
          <w:tcPr>
            <w:tcW w:w="2788" w:type="dxa"/>
          </w:tcPr>
          <w:p w14:paraId="777E17CA" w14:textId="37468FE2" w:rsidR="00087E75" w:rsidRPr="008A10EE" w:rsidRDefault="00087E75" w:rsidP="004E6BB8">
            <w:pPr>
              <w:jc w:val="both"/>
              <w:rPr>
                <w:rFonts w:cs="Times New Roman"/>
              </w:rPr>
            </w:pPr>
            <w:r w:rsidRPr="008A10EE">
              <w:rPr>
                <w:rFonts w:cs="Times New Roman"/>
              </w:rPr>
              <w:t>System analyst, programmer, dan tester</w:t>
            </w:r>
          </w:p>
        </w:tc>
      </w:tr>
      <w:tr w:rsidR="00087E75" w:rsidRPr="008A10EE" w14:paraId="33B5935B" w14:textId="77777777" w:rsidTr="004F36FD">
        <w:tc>
          <w:tcPr>
            <w:tcW w:w="2787" w:type="dxa"/>
          </w:tcPr>
          <w:p w14:paraId="54B6A8A2" w14:textId="7239D052" w:rsidR="00087E75" w:rsidRPr="008A10EE" w:rsidRDefault="00087E75" w:rsidP="004E6BB8">
            <w:pPr>
              <w:jc w:val="both"/>
              <w:rPr>
                <w:rFonts w:cs="Times New Roman"/>
              </w:rPr>
            </w:pPr>
            <w:r w:rsidRPr="008A10EE">
              <w:rPr>
                <w:rFonts w:cs="Times New Roman"/>
              </w:rPr>
              <w:t>Bagaimana proses yang dilakukan untuk mengidentifikasi kebutuhan proyek IT selama ini?</w:t>
            </w:r>
          </w:p>
        </w:tc>
        <w:tc>
          <w:tcPr>
            <w:tcW w:w="2788" w:type="dxa"/>
          </w:tcPr>
          <w:p w14:paraId="7E70428A" w14:textId="3C7A55B2" w:rsidR="00087E75" w:rsidRPr="008A10EE" w:rsidRDefault="00087E75" w:rsidP="004E6BB8">
            <w:pPr>
              <w:jc w:val="both"/>
              <w:rPr>
                <w:rFonts w:cs="Times New Roman"/>
              </w:rPr>
            </w:pPr>
            <w:r w:rsidRPr="008A10EE">
              <w:rPr>
                <w:rFonts w:cs="Times New Roman"/>
              </w:rPr>
              <w:t>Menggali kebutuhan pengguna, membuat model (prototyping), komunikasi kembali ke user (apakah begini yang dimaksud?), penambahan beberapa koreksi dari user. Dalam pengembangannya, dilakukan beberapa komunikasi dengan user agar aplikasi yang jadi nanti sudah sesuai dengan kebutuhan user. Hingga ada istilah nya di UHT yaitu “life-time warranty” karena apapun kebutuhan user yang akan dibutuhkan ke depannya kapan pun akan di develop kembali oleh pihak PTI. Finishing aplikasi oleh pihak PTI sampai tahap migrasi data dan training user.</w:t>
            </w:r>
          </w:p>
        </w:tc>
      </w:tr>
      <w:tr w:rsidR="00087E75" w:rsidRPr="008A10EE" w14:paraId="4B58E6C7" w14:textId="77777777" w:rsidTr="004F36FD">
        <w:tc>
          <w:tcPr>
            <w:tcW w:w="2787" w:type="dxa"/>
          </w:tcPr>
          <w:p w14:paraId="0C0F5AF6" w14:textId="2473A552" w:rsidR="00087E75" w:rsidRPr="008A10EE" w:rsidRDefault="00087E75" w:rsidP="004E6BB8">
            <w:pPr>
              <w:jc w:val="both"/>
              <w:rPr>
                <w:rFonts w:cs="Times New Roman"/>
              </w:rPr>
            </w:pPr>
            <w:r w:rsidRPr="008A10EE">
              <w:rPr>
                <w:rFonts w:cs="Times New Roman"/>
              </w:rPr>
              <w:t>Mana dari metode tersebut yang lebih cocok dalam penerapannya di sini? (Misal ada 2 metode)</w:t>
            </w:r>
          </w:p>
        </w:tc>
        <w:tc>
          <w:tcPr>
            <w:tcW w:w="2788" w:type="dxa"/>
          </w:tcPr>
          <w:p w14:paraId="442144CB" w14:textId="0AF8CAD6" w:rsidR="00087E75" w:rsidRPr="008A10EE" w:rsidRDefault="00087E75" w:rsidP="004E6BB8">
            <w:pPr>
              <w:jc w:val="both"/>
              <w:rPr>
                <w:rFonts w:cs="Times New Roman"/>
              </w:rPr>
            </w:pPr>
            <w:r w:rsidRPr="008A10EE">
              <w:rPr>
                <w:rFonts w:cs="Times New Roman"/>
              </w:rPr>
              <w:t xml:space="preserve">Prototype. Karena itu yang berhasil dipakai selama ini. Karena kalau bikin sendiri sesuai kemauan programmer, aplikasi tidak akan jalan dan </w:t>
            </w:r>
            <w:r w:rsidRPr="008A10EE">
              <w:rPr>
                <w:rFonts w:cs="Times New Roman"/>
              </w:rPr>
              <w:lastRenderedPageBreak/>
              <w:t>pihak prodi atau fakultas akan protes tentang aplikasi nya yang tidak sesuai dengan yang mereka inginkan</w:t>
            </w:r>
          </w:p>
        </w:tc>
      </w:tr>
      <w:tr w:rsidR="00087E75" w:rsidRPr="008A10EE" w14:paraId="330AFF92" w14:textId="77777777" w:rsidTr="004F36FD">
        <w:tc>
          <w:tcPr>
            <w:tcW w:w="2787" w:type="dxa"/>
          </w:tcPr>
          <w:p w14:paraId="035503A8" w14:textId="01D90707" w:rsidR="00087E75" w:rsidRPr="008A10EE" w:rsidRDefault="00087E75" w:rsidP="004E6BB8">
            <w:pPr>
              <w:jc w:val="both"/>
              <w:rPr>
                <w:rFonts w:cs="Times New Roman"/>
              </w:rPr>
            </w:pPr>
            <w:r w:rsidRPr="008A10EE">
              <w:rPr>
                <w:rFonts w:cs="Times New Roman"/>
              </w:rPr>
              <w:lastRenderedPageBreak/>
              <w:t>Proyek pengembangan IT di Universitas Hang Tuah ini dilakukan secara in-house atau outsorce ?</w:t>
            </w:r>
          </w:p>
        </w:tc>
        <w:tc>
          <w:tcPr>
            <w:tcW w:w="2788" w:type="dxa"/>
          </w:tcPr>
          <w:p w14:paraId="6F79E9CB" w14:textId="6E2603EB" w:rsidR="00087E75" w:rsidRPr="008A10EE" w:rsidRDefault="00087E75" w:rsidP="004E6BB8">
            <w:pPr>
              <w:jc w:val="both"/>
              <w:rPr>
                <w:rFonts w:cs="Times New Roman"/>
              </w:rPr>
            </w:pPr>
            <w:r w:rsidRPr="008A10EE">
              <w:rPr>
                <w:rFonts w:cs="Times New Roman"/>
              </w:rPr>
              <w:t>Inhouse</w:t>
            </w:r>
          </w:p>
        </w:tc>
      </w:tr>
      <w:tr w:rsidR="00087E75" w:rsidRPr="008A10EE" w14:paraId="0C9F33C7" w14:textId="77777777" w:rsidTr="004F36FD">
        <w:tc>
          <w:tcPr>
            <w:tcW w:w="2787" w:type="dxa"/>
          </w:tcPr>
          <w:p w14:paraId="1F64938C" w14:textId="0FED7A06" w:rsidR="00087E75" w:rsidRPr="008A10EE" w:rsidRDefault="00087E75" w:rsidP="004E6BB8">
            <w:pPr>
              <w:jc w:val="both"/>
              <w:rPr>
                <w:rFonts w:cs="Times New Roman"/>
              </w:rPr>
            </w:pPr>
            <w:r w:rsidRPr="008A10EE">
              <w:rPr>
                <w:rFonts w:cs="Times New Roman"/>
              </w:rPr>
              <w:t>Mengapa memilih untuk outsource/ in-house?</w:t>
            </w:r>
          </w:p>
        </w:tc>
        <w:tc>
          <w:tcPr>
            <w:tcW w:w="2788" w:type="dxa"/>
          </w:tcPr>
          <w:p w14:paraId="707D291D" w14:textId="73352A15" w:rsidR="00087E75" w:rsidRPr="008A10EE" w:rsidRDefault="00087E75" w:rsidP="004E6BB8">
            <w:pPr>
              <w:jc w:val="both"/>
              <w:rPr>
                <w:rFonts w:cs="Times New Roman"/>
              </w:rPr>
            </w:pPr>
            <w:r w:rsidRPr="008A10EE">
              <w:rPr>
                <w:rFonts w:cs="Times New Roman"/>
              </w:rPr>
              <w:t>Karena permintaan dari setiap fakultas dan prodi untuk software-software yang mereka butuhkan berbeda-beda, unik dan sangat kompleks sehingga ketika beberapa kali meminta untuk pengerjaan outsource, pihak user banyak yang komplain dan akhirnya banyak yang ketika implementasi gagal dikarenakan tidak sesuai dengan keinginan user dan pihak outsource kurang fleksibel untuk perubahan. Setiap fakultas menginginkan sistem yang berbeda-beda padahal pihak universitas menginginkan sistem yang terintegrasi. Jadi dari setiap keunikan aplikasi fakultas yang berjalan harus tetap bisa diintegrasi di satu sistem pada pusat nanti nya.</w:t>
            </w:r>
          </w:p>
        </w:tc>
      </w:tr>
      <w:tr w:rsidR="00087E75" w:rsidRPr="008A10EE" w14:paraId="4D6CBDF5" w14:textId="77777777" w:rsidTr="004F36FD">
        <w:tc>
          <w:tcPr>
            <w:tcW w:w="2787" w:type="dxa"/>
          </w:tcPr>
          <w:p w14:paraId="1833B5BE" w14:textId="6D98A71F" w:rsidR="00087E75" w:rsidRPr="008A10EE" w:rsidRDefault="00087E75" w:rsidP="004E6BB8">
            <w:pPr>
              <w:jc w:val="both"/>
              <w:rPr>
                <w:rFonts w:cs="Times New Roman"/>
              </w:rPr>
            </w:pPr>
            <w:r w:rsidRPr="008A10EE">
              <w:rPr>
                <w:rFonts w:cs="Times New Roman"/>
              </w:rPr>
              <w:t xml:space="preserve">Apakah ada pihak lain yang terlibat di proyek selain dari </w:t>
            </w:r>
            <w:r w:rsidRPr="008A10EE">
              <w:rPr>
                <w:rFonts w:cs="Times New Roman"/>
              </w:rPr>
              <w:lastRenderedPageBreak/>
              <w:t>pengembang proyek yang terlibat ?</w:t>
            </w:r>
          </w:p>
        </w:tc>
        <w:tc>
          <w:tcPr>
            <w:tcW w:w="2788" w:type="dxa"/>
          </w:tcPr>
          <w:p w14:paraId="12CFEABB" w14:textId="7F3C0DAB" w:rsidR="00087E75" w:rsidRPr="008A10EE" w:rsidRDefault="00087E75" w:rsidP="004E6BB8">
            <w:pPr>
              <w:jc w:val="both"/>
              <w:rPr>
                <w:rFonts w:cs="Times New Roman"/>
              </w:rPr>
            </w:pPr>
            <w:r w:rsidRPr="008A10EE">
              <w:rPr>
                <w:rFonts w:cs="Times New Roman"/>
              </w:rPr>
              <w:lastRenderedPageBreak/>
              <w:t xml:space="preserve">Pihak fakultas atau prodi yang terkait dalam request </w:t>
            </w:r>
            <w:r w:rsidRPr="008A10EE">
              <w:rPr>
                <w:rFonts w:cs="Times New Roman"/>
              </w:rPr>
              <w:lastRenderedPageBreak/>
              <w:t>sistem informasi tertentu dan top management (rektorat)</w:t>
            </w:r>
          </w:p>
        </w:tc>
      </w:tr>
      <w:tr w:rsidR="00087E75" w:rsidRPr="008A10EE" w14:paraId="1150BB7D" w14:textId="77777777" w:rsidTr="004F36FD">
        <w:tc>
          <w:tcPr>
            <w:tcW w:w="2787" w:type="dxa"/>
          </w:tcPr>
          <w:p w14:paraId="09D5D258" w14:textId="176D6CCB" w:rsidR="00087E75" w:rsidRPr="008A10EE" w:rsidRDefault="001B0E73" w:rsidP="004E6BB8">
            <w:pPr>
              <w:jc w:val="both"/>
              <w:rPr>
                <w:rFonts w:cs="Times New Roman"/>
              </w:rPr>
            </w:pPr>
            <w:r w:rsidRPr="008A10EE">
              <w:rPr>
                <w:rFonts w:cs="Times New Roman"/>
              </w:rPr>
              <w:lastRenderedPageBreak/>
              <w:t>Sistem apa sajakah yang sudah di develop?</w:t>
            </w:r>
          </w:p>
        </w:tc>
        <w:tc>
          <w:tcPr>
            <w:tcW w:w="2788" w:type="dxa"/>
          </w:tcPr>
          <w:p w14:paraId="6AF342A6" w14:textId="01CC3F79" w:rsidR="00087E75" w:rsidRPr="008A10EE" w:rsidRDefault="001B0E73" w:rsidP="004E6BB8">
            <w:pPr>
              <w:jc w:val="both"/>
              <w:rPr>
                <w:rFonts w:cs="Times New Roman"/>
              </w:rPr>
            </w:pPr>
            <w:r w:rsidRPr="008A10EE">
              <w:rPr>
                <w:rFonts w:cs="Times New Roman"/>
              </w:rPr>
              <w:t>Sistem keuangan, sistem informasi akademik, sistem inventori, sistem kepegawaian, dll. Hampir semua yang dibutuhkan di perguruan tinggi sudah di develop semua.</w:t>
            </w:r>
          </w:p>
        </w:tc>
      </w:tr>
      <w:tr w:rsidR="00087E75" w:rsidRPr="008A10EE" w14:paraId="5484E9E3" w14:textId="77777777" w:rsidTr="004F36FD">
        <w:tc>
          <w:tcPr>
            <w:tcW w:w="2787" w:type="dxa"/>
          </w:tcPr>
          <w:p w14:paraId="1C925EC3" w14:textId="46C4D01A" w:rsidR="00087E75" w:rsidRPr="008A10EE" w:rsidRDefault="001B0E73" w:rsidP="004E6BB8">
            <w:pPr>
              <w:jc w:val="both"/>
              <w:rPr>
                <w:rFonts w:cs="Times New Roman"/>
              </w:rPr>
            </w:pPr>
            <w:r w:rsidRPr="008A10EE">
              <w:rPr>
                <w:rFonts w:cs="Times New Roman"/>
              </w:rPr>
              <w:t>Untuk beberapa sistem IT yang sudah berjalan pak, apakah ada yang pada awalnya manual lalu menggunakan IT?</w:t>
            </w:r>
          </w:p>
        </w:tc>
        <w:tc>
          <w:tcPr>
            <w:tcW w:w="2788" w:type="dxa"/>
          </w:tcPr>
          <w:p w14:paraId="364A1E9B" w14:textId="2EE8E013" w:rsidR="00087E75" w:rsidRPr="008A10EE" w:rsidRDefault="001B0E73" w:rsidP="004E6BB8">
            <w:pPr>
              <w:jc w:val="both"/>
              <w:rPr>
                <w:rFonts w:cs="Times New Roman"/>
              </w:rPr>
            </w:pPr>
            <w:r w:rsidRPr="008A10EE">
              <w:rPr>
                <w:rFonts w:cs="Times New Roman"/>
              </w:rPr>
              <w:t>Sebagian besar SIM utama yang kami buat berdasar pada sistem yang dahulunya dilakukan secara manual.</w:t>
            </w:r>
          </w:p>
        </w:tc>
      </w:tr>
      <w:tr w:rsidR="00087E75" w:rsidRPr="008A10EE" w14:paraId="031A598B" w14:textId="77777777" w:rsidTr="004F36FD">
        <w:tc>
          <w:tcPr>
            <w:tcW w:w="2787" w:type="dxa"/>
          </w:tcPr>
          <w:p w14:paraId="546DBB95" w14:textId="1B848BDB" w:rsidR="00087E75" w:rsidRPr="008A10EE" w:rsidRDefault="001B0E73" w:rsidP="004E6BB8">
            <w:pPr>
              <w:jc w:val="both"/>
              <w:rPr>
                <w:rFonts w:cs="Times New Roman"/>
              </w:rPr>
            </w:pPr>
            <w:r w:rsidRPr="008A10EE">
              <w:rPr>
                <w:rFonts w:cs="Times New Roman"/>
              </w:rPr>
              <w:t>Jika ada, apa yang harus dilakukan terhadap data yang lama ?</w:t>
            </w:r>
          </w:p>
        </w:tc>
        <w:tc>
          <w:tcPr>
            <w:tcW w:w="2788" w:type="dxa"/>
          </w:tcPr>
          <w:p w14:paraId="10C22537" w14:textId="037EEA60" w:rsidR="00087E75" w:rsidRPr="008A10EE" w:rsidRDefault="001B0E73" w:rsidP="004E6BB8">
            <w:pPr>
              <w:jc w:val="both"/>
              <w:rPr>
                <w:rFonts w:cs="Times New Roman"/>
              </w:rPr>
            </w:pPr>
            <w:r w:rsidRPr="008A10EE">
              <w:rPr>
                <w:rFonts w:cs="Times New Roman"/>
              </w:rPr>
              <w:t>Data yang lama jika masih digunakan akan dikonversi.</w:t>
            </w:r>
          </w:p>
        </w:tc>
      </w:tr>
      <w:tr w:rsidR="001B0E73" w:rsidRPr="008A10EE" w14:paraId="7F8818F5" w14:textId="77777777" w:rsidTr="004F36FD">
        <w:tc>
          <w:tcPr>
            <w:tcW w:w="2787" w:type="dxa"/>
          </w:tcPr>
          <w:p w14:paraId="236774DC" w14:textId="3E414029" w:rsidR="001B0E73" w:rsidRPr="008A10EE" w:rsidRDefault="001B0E73" w:rsidP="004E6BB8">
            <w:pPr>
              <w:jc w:val="both"/>
              <w:rPr>
                <w:rFonts w:cs="Times New Roman"/>
              </w:rPr>
            </w:pPr>
            <w:r w:rsidRPr="008A10EE">
              <w:rPr>
                <w:rFonts w:cs="Times New Roman"/>
              </w:rPr>
              <w:t>Siapa yang bertanggung jawab dalam proses migrasi data ?</w:t>
            </w:r>
          </w:p>
        </w:tc>
        <w:tc>
          <w:tcPr>
            <w:tcW w:w="2788" w:type="dxa"/>
          </w:tcPr>
          <w:p w14:paraId="52FAEDF8" w14:textId="2B46032E" w:rsidR="001B0E73" w:rsidRPr="008A10EE" w:rsidRDefault="001B0E73" w:rsidP="004E6BB8">
            <w:pPr>
              <w:jc w:val="both"/>
              <w:rPr>
                <w:rFonts w:cs="Times New Roman"/>
              </w:rPr>
            </w:pPr>
            <w:r w:rsidRPr="008A10EE">
              <w:rPr>
                <w:rFonts w:cs="Times New Roman"/>
              </w:rPr>
              <w:t>PTI yang melakukan proses konversi dan bertanggung jawab penuh dalam proses migrasi data.</w:t>
            </w:r>
          </w:p>
        </w:tc>
      </w:tr>
      <w:tr w:rsidR="001B0E73" w:rsidRPr="008A10EE" w14:paraId="4330B86E" w14:textId="77777777" w:rsidTr="004F36FD">
        <w:tc>
          <w:tcPr>
            <w:tcW w:w="2787" w:type="dxa"/>
          </w:tcPr>
          <w:p w14:paraId="08A3C965" w14:textId="3D518E32" w:rsidR="001B0E73" w:rsidRPr="008A10EE" w:rsidRDefault="001B0E73" w:rsidP="004E6BB8">
            <w:pPr>
              <w:jc w:val="both"/>
              <w:rPr>
                <w:rFonts w:cs="Times New Roman"/>
              </w:rPr>
            </w:pPr>
            <w:r w:rsidRPr="008A10EE">
              <w:rPr>
                <w:rFonts w:cs="Times New Roman"/>
              </w:rPr>
              <w:t>Apa saja tahapan yang harus dilakukan untuk melakukan migrasi data tersebut ?</w:t>
            </w:r>
          </w:p>
        </w:tc>
        <w:tc>
          <w:tcPr>
            <w:tcW w:w="2788" w:type="dxa"/>
          </w:tcPr>
          <w:p w14:paraId="0E71EA28" w14:textId="03F6D55D" w:rsidR="001B0E73" w:rsidRPr="008A10EE" w:rsidRDefault="001B0E73" w:rsidP="004E6BB8">
            <w:pPr>
              <w:jc w:val="both"/>
              <w:rPr>
                <w:rFonts w:cs="Times New Roman"/>
              </w:rPr>
            </w:pPr>
            <w:r w:rsidRPr="008A10EE">
              <w:rPr>
                <w:rFonts w:cs="Times New Roman"/>
              </w:rPr>
              <w:t>Konversi data -&gt; pikirkan supaya cocok dengan aplikasi yang dibuat -&gt; yang dibutuhkan ambil, yang tidak dibutuhkan buang. Melakukan kordinasi data dengan user</w:t>
            </w:r>
          </w:p>
        </w:tc>
      </w:tr>
      <w:tr w:rsidR="001B0E73" w:rsidRPr="008A10EE" w14:paraId="2F45785D" w14:textId="77777777" w:rsidTr="004F36FD">
        <w:tc>
          <w:tcPr>
            <w:tcW w:w="2787" w:type="dxa"/>
          </w:tcPr>
          <w:p w14:paraId="44616F28" w14:textId="5B28DB09" w:rsidR="001B0E73" w:rsidRPr="008A10EE" w:rsidRDefault="001B0E73" w:rsidP="004E6BB8">
            <w:pPr>
              <w:jc w:val="both"/>
              <w:rPr>
                <w:rFonts w:cs="Times New Roman"/>
              </w:rPr>
            </w:pPr>
            <w:r w:rsidRPr="008A10EE">
              <w:rPr>
                <w:rFonts w:cs="Times New Roman"/>
              </w:rPr>
              <w:t>Infrastruktur yang seperti apa yang digunakan dalam proyek ini?</w:t>
            </w:r>
          </w:p>
        </w:tc>
        <w:tc>
          <w:tcPr>
            <w:tcW w:w="2788" w:type="dxa"/>
          </w:tcPr>
          <w:p w14:paraId="68F2376E" w14:textId="6316A2A2" w:rsidR="001B0E73" w:rsidRPr="008A10EE" w:rsidRDefault="001B0E73" w:rsidP="004E6BB8">
            <w:pPr>
              <w:jc w:val="both"/>
              <w:rPr>
                <w:rFonts w:cs="Times New Roman"/>
              </w:rPr>
            </w:pPr>
            <w:r w:rsidRPr="008A10EE">
              <w:rPr>
                <w:rFonts w:cs="Times New Roman"/>
              </w:rPr>
              <w:t xml:space="preserve">Topologi yang akan dibangun akan di desain oleh arsitektur sistem informasi. Sementara, hardware dan perangkat yang dibutuhkan akan di desain oleh arsitektur infrastruktur. Semua bagian </w:t>
            </w:r>
            <w:r w:rsidRPr="008A10EE">
              <w:rPr>
                <w:rFonts w:cs="Times New Roman"/>
              </w:rPr>
              <w:lastRenderedPageBreak/>
              <w:t>itu termasuk dalam salah satu divisi di PTI UHT.</w:t>
            </w:r>
          </w:p>
        </w:tc>
      </w:tr>
      <w:tr w:rsidR="001B0E73" w:rsidRPr="008A10EE" w14:paraId="531E4D77" w14:textId="77777777" w:rsidTr="004F36FD">
        <w:tc>
          <w:tcPr>
            <w:tcW w:w="2787" w:type="dxa"/>
          </w:tcPr>
          <w:p w14:paraId="6C0462AA" w14:textId="4461302A" w:rsidR="001B0E73" w:rsidRPr="008A10EE" w:rsidRDefault="001B0E73" w:rsidP="004E6BB8">
            <w:pPr>
              <w:jc w:val="both"/>
              <w:rPr>
                <w:rFonts w:cs="Times New Roman"/>
              </w:rPr>
            </w:pPr>
            <w:r w:rsidRPr="008A10EE">
              <w:rPr>
                <w:rFonts w:cs="Times New Roman"/>
              </w:rPr>
              <w:lastRenderedPageBreak/>
              <w:t>Software apa saja yang digunakan?</w:t>
            </w:r>
          </w:p>
        </w:tc>
        <w:tc>
          <w:tcPr>
            <w:tcW w:w="2788" w:type="dxa"/>
          </w:tcPr>
          <w:p w14:paraId="7F49F3E3" w14:textId="6248C7D9" w:rsidR="001B0E73" w:rsidRPr="008A10EE" w:rsidRDefault="001B0E73" w:rsidP="004E6BB8">
            <w:pPr>
              <w:jc w:val="both"/>
              <w:rPr>
                <w:rFonts w:cs="Times New Roman"/>
              </w:rPr>
            </w:pPr>
            <w:r w:rsidRPr="008A10EE">
              <w:rPr>
                <w:rFonts w:cs="Times New Roman"/>
              </w:rPr>
              <w:t>Untuk software yang digunakan menyesuaikan dengan sistem yang akan dibuat.</w:t>
            </w:r>
          </w:p>
        </w:tc>
      </w:tr>
      <w:tr w:rsidR="001B0E73" w:rsidRPr="008A10EE" w14:paraId="6982389C" w14:textId="77777777" w:rsidTr="004F36FD">
        <w:tc>
          <w:tcPr>
            <w:tcW w:w="2787" w:type="dxa"/>
          </w:tcPr>
          <w:p w14:paraId="06B6D408" w14:textId="60A78798" w:rsidR="001B0E73" w:rsidRPr="008A10EE" w:rsidRDefault="001B0E73" w:rsidP="004E6BB8">
            <w:pPr>
              <w:jc w:val="both"/>
              <w:rPr>
                <w:rFonts w:cs="Times New Roman"/>
              </w:rPr>
            </w:pPr>
            <w:r w:rsidRPr="008A10EE">
              <w:rPr>
                <w:rFonts w:cs="Times New Roman"/>
              </w:rPr>
              <w:t>Hardware apa saja yang digunakan untuk menunjang sistem tersebut ?</w:t>
            </w:r>
          </w:p>
        </w:tc>
        <w:tc>
          <w:tcPr>
            <w:tcW w:w="2788" w:type="dxa"/>
          </w:tcPr>
          <w:p w14:paraId="2EF0DE05" w14:textId="32D6E92E" w:rsidR="001B0E73" w:rsidRPr="008A10EE" w:rsidRDefault="001B0E73" w:rsidP="004E6BB8">
            <w:pPr>
              <w:jc w:val="both"/>
              <w:rPr>
                <w:rFonts w:cs="Times New Roman"/>
              </w:rPr>
            </w:pPr>
            <w:r w:rsidRPr="008A10EE">
              <w:rPr>
                <w:rFonts w:cs="Times New Roman"/>
              </w:rPr>
              <w:t>Hardware yang digunakan tergantung dari besar sistem tersebut, kita di PTI ada divisi tersendiri untuk hardware yaitu Infrastruktur TI.</w:t>
            </w:r>
          </w:p>
        </w:tc>
      </w:tr>
      <w:tr w:rsidR="001B0E73" w:rsidRPr="008A10EE" w14:paraId="66F4779F" w14:textId="77777777" w:rsidTr="004F36FD">
        <w:tc>
          <w:tcPr>
            <w:tcW w:w="2787" w:type="dxa"/>
          </w:tcPr>
          <w:p w14:paraId="171AF2F4" w14:textId="2C5C9A20" w:rsidR="001B0E73" w:rsidRPr="008A10EE" w:rsidRDefault="001B0E73" w:rsidP="004E6BB8">
            <w:pPr>
              <w:jc w:val="both"/>
              <w:rPr>
                <w:rFonts w:cs="Times New Roman"/>
              </w:rPr>
            </w:pPr>
            <w:r w:rsidRPr="008A10EE">
              <w:rPr>
                <w:rFonts w:cs="Times New Roman"/>
              </w:rPr>
              <w:t>Bagaimana bentuk dukungan dari top management ?</w:t>
            </w:r>
          </w:p>
        </w:tc>
        <w:tc>
          <w:tcPr>
            <w:tcW w:w="2788" w:type="dxa"/>
          </w:tcPr>
          <w:p w14:paraId="7FE74950" w14:textId="09183011" w:rsidR="001B0E73" w:rsidRPr="008A10EE" w:rsidRDefault="001B0E73" w:rsidP="004E6BB8">
            <w:pPr>
              <w:jc w:val="both"/>
              <w:rPr>
                <w:rFonts w:cs="Times New Roman"/>
              </w:rPr>
            </w:pPr>
            <w:r w:rsidRPr="008A10EE">
              <w:rPr>
                <w:rFonts w:cs="Times New Roman"/>
              </w:rPr>
              <w:t>Ada. Surat tugas pengerjaan proyek TI awal nya akan diberikan oleh rektorat kepada pihak PTI untuk mendevelop suatu sistem. Kemudian pihak top management akan memberikan anggaran dan akan dengan berkala memeriksa laporan perkembangan pengembangan proyek TI yang sedang dijalankan.</w:t>
            </w:r>
          </w:p>
        </w:tc>
      </w:tr>
      <w:tr w:rsidR="001B0E73" w:rsidRPr="008A10EE" w14:paraId="6F480388" w14:textId="77777777" w:rsidTr="004F36FD">
        <w:tc>
          <w:tcPr>
            <w:tcW w:w="2787" w:type="dxa"/>
          </w:tcPr>
          <w:p w14:paraId="534B6134" w14:textId="33B2C3E5" w:rsidR="001B0E73" w:rsidRPr="008A10EE" w:rsidRDefault="001B0E73" w:rsidP="004E6BB8">
            <w:pPr>
              <w:jc w:val="both"/>
              <w:rPr>
                <w:rFonts w:cs="Times New Roman"/>
              </w:rPr>
            </w:pPr>
            <w:r w:rsidRPr="008A10EE">
              <w:rPr>
                <w:rFonts w:cs="Times New Roman"/>
              </w:rPr>
              <w:t>Apakah proyek yang sudah diselesaikan ini sesuai dengan visi dan misi dari Universitas?</w:t>
            </w:r>
          </w:p>
        </w:tc>
        <w:tc>
          <w:tcPr>
            <w:tcW w:w="2788" w:type="dxa"/>
          </w:tcPr>
          <w:p w14:paraId="0DDCEBA0" w14:textId="621D5E82" w:rsidR="001B0E73" w:rsidRPr="008A10EE" w:rsidRDefault="001B0E73" w:rsidP="004E6BB8">
            <w:pPr>
              <w:jc w:val="both"/>
              <w:rPr>
                <w:rFonts w:cs="Times New Roman"/>
              </w:rPr>
            </w:pPr>
            <w:r w:rsidRPr="008A10EE">
              <w:rPr>
                <w:rFonts w:cs="Times New Roman"/>
              </w:rPr>
              <w:t xml:space="preserve">Perubahan suatu sistem memang harus terkait dengan hal internal dan eksternal. Misalkan Dikti ada kebetuhan data tertentu, maka pihak universitas harus menyiapkan sebuah aplikasi yang dapat digunakan untuk bagian-bagian yang mendukung hal tersebut untuk mensupport hal yang </w:t>
            </w:r>
            <w:r w:rsidRPr="008A10EE">
              <w:rPr>
                <w:rFonts w:cs="Times New Roman"/>
              </w:rPr>
              <w:lastRenderedPageBreak/>
              <w:t>dibutuhkan oleh Dikti. Untuk internal, perubahan disesuaikan dengan kebutuhan universitas dan perkembangan zaman</w:t>
            </w:r>
          </w:p>
        </w:tc>
      </w:tr>
      <w:tr w:rsidR="001B0E73" w:rsidRPr="008A10EE" w14:paraId="70872E62" w14:textId="77777777" w:rsidTr="004F36FD">
        <w:tc>
          <w:tcPr>
            <w:tcW w:w="2787" w:type="dxa"/>
          </w:tcPr>
          <w:p w14:paraId="0EAEF7CE" w14:textId="3900A91D" w:rsidR="001B0E73" w:rsidRPr="008A10EE" w:rsidRDefault="001B0E73" w:rsidP="004E6BB8">
            <w:pPr>
              <w:jc w:val="both"/>
              <w:rPr>
                <w:rFonts w:cs="Times New Roman"/>
              </w:rPr>
            </w:pPr>
            <w:r w:rsidRPr="008A10EE">
              <w:rPr>
                <w:rFonts w:cs="Times New Roman"/>
              </w:rPr>
              <w:lastRenderedPageBreak/>
              <w:t>Apakah proyek ini sesuai dengan proses bisnis yang ada?</w:t>
            </w:r>
          </w:p>
        </w:tc>
        <w:tc>
          <w:tcPr>
            <w:tcW w:w="2788" w:type="dxa"/>
          </w:tcPr>
          <w:p w14:paraId="69655BFF" w14:textId="0FB13B91" w:rsidR="001B0E73" w:rsidRPr="008A10EE" w:rsidRDefault="001B0E73" w:rsidP="004E6BB8">
            <w:pPr>
              <w:jc w:val="both"/>
              <w:rPr>
                <w:rFonts w:cs="Times New Roman"/>
              </w:rPr>
            </w:pPr>
            <w:r w:rsidRPr="008A10EE">
              <w:rPr>
                <w:rFonts w:cs="Times New Roman"/>
              </w:rPr>
              <w:t>Sesuai. Karena semua sistem yang ada dibangun berdasarkan kebutuhan departemen atau bagian tertentu.</w:t>
            </w:r>
          </w:p>
        </w:tc>
      </w:tr>
      <w:tr w:rsidR="001B0E73" w:rsidRPr="008A10EE" w14:paraId="118DA4F0" w14:textId="77777777" w:rsidTr="004F36FD">
        <w:tc>
          <w:tcPr>
            <w:tcW w:w="2787" w:type="dxa"/>
          </w:tcPr>
          <w:p w14:paraId="524878CC" w14:textId="4CAC3346" w:rsidR="001B0E73" w:rsidRPr="008A10EE" w:rsidRDefault="001B0E73" w:rsidP="004E6BB8">
            <w:pPr>
              <w:jc w:val="both"/>
              <w:rPr>
                <w:rFonts w:cs="Times New Roman"/>
              </w:rPr>
            </w:pPr>
            <w:r w:rsidRPr="008A10EE">
              <w:rPr>
                <w:rFonts w:cs="Times New Roman"/>
              </w:rPr>
              <w:t>Bagaimana dengan kesiapan penggunanya ?</w:t>
            </w:r>
          </w:p>
        </w:tc>
        <w:tc>
          <w:tcPr>
            <w:tcW w:w="2788" w:type="dxa"/>
          </w:tcPr>
          <w:p w14:paraId="414F12B6" w14:textId="15E04D4C" w:rsidR="001B0E73" w:rsidRPr="008A10EE" w:rsidRDefault="001B0E73" w:rsidP="004E6BB8">
            <w:pPr>
              <w:jc w:val="both"/>
              <w:rPr>
                <w:rFonts w:cs="Times New Roman"/>
              </w:rPr>
            </w:pPr>
            <w:r w:rsidRPr="008A10EE">
              <w:rPr>
                <w:rFonts w:cs="Times New Roman"/>
              </w:rPr>
              <w:t>Setiap ada sistem baru yang diluncurkan, maka semua user yang akan akan menggunakan sistem akan diberi pelatihan</w:t>
            </w:r>
          </w:p>
        </w:tc>
      </w:tr>
      <w:tr w:rsidR="001B0E73" w:rsidRPr="008A10EE" w14:paraId="194C942E" w14:textId="77777777" w:rsidTr="004F36FD">
        <w:tc>
          <w:tcPr>
            <w:tcW w:w="2787" w:type="dxa"/>
          </w:tcPr>
          <w:p w14:paraId="3E0072A5" w14:textId="0F73B2F4" w:rsidR="001B0E73" w:rsidRPr="008A10EE" w:rsidRDefault="001B0E73" w:rsidP="004E6BB8">
            <w:pPr>
              <w:jc w:val="both"/>
              <w:rPr>
                <w:rFonts w:cs="Times New Roman"/>
              </w:rPr>
            </w:pPr>
            <w:r w:rsidRPr="008A10EE">
              <w:rPr>
                <w:rFonts w:cs="Times New Roman"/>
              </w:rPr>
              <w:t>Apakah ada pelatihan yang diberikan terhadap pengguna oleh UPT Pusat Teknologi Informasi?</w:t>
            </w:r>
          </w:p>
        </w:tc>
        <w:tc>
          <w:tcPr>
            <w:tcW w:w="2788" w:type="dxa"/>
          </w:tcPr>
          <w:p w14:paraId="323AEAC0" w14:textId="16D8CF41" w:rsidR="001B0E73" w:rsidRPr="008A10EE" w:rsidRDefault="001B0E73" w:rsidP="004E6BB8">
            <w:pPr>
              <w:jc w:val="both"/>
              <w:rPr>
                <w:rFonts w:cs="Times New Roman"/>
              </w:rPr>
            </w:pPr>
            <w:r w:rsidRPr="008A10EE">
              <w:rPr>
                <w:rFonts w:cs="Times New Roman"/>
              </w:rPr>
              <w:t>Ada, dari PTI ada pelatihan dalam skala seberapa besar sistem tersebut, misalnya sistem itu untuk Fakutlas Kedokteran, maka nanti pengguna se-Fakultas Kedokteran akan kita training.</w:t>
            </w:r>
          </w:p>
        </w:tc>
      </w:tr>
      <w:tr w:rsidR="001B0E73" w:rsidRPr="008A10EE" w14:paraId="1C19A98C" w14:textId="77777777" w:rsidTr="004F36FD">
        <w:tc>
          <w:tcPr>
            <w:tcW w:w="2787" w:type="dxa"/>
          </w:tcPr>
          <w:p w14:paraId="28034742" w14:textId="1BCF351C" w:rsidR="001B0E73" w:rsidRPr="008A10EE" w:rsidRDefault="001B0E73" w:rsidP="004E6BB8">
            <w:pPr>
              <w:jc w:val="both"/>
              <w:rPr>
                <w:rFonts w:cs="Times New Roman"/>
              </w:rPr>
            </w:pPr>
            <w:r w:rsidRPr="008A10EE">
              <w:rPr>
                <w:rFonts w:cs="Times New Roman"/>
              </w:rPr>
              <w:t>Apakah ada problem tertentu yang pernah / sering terjadi?</w:t>
            </w:r>
          </w:p>
        </w:tc>
        <w:tc>
          <w:tcPr>
            <w:tcW w:w="2788" w:type="dxa"/>
          </w:tcPr>
          <w:p w14:paraId="20D164ED" w14:textId="080ED0F7" w:rsidR="001B0E73" w:rsidRPr="008A10EE" w:rsidRDefault="001B0E73" w:rsidP="004E6BB8">
            <w:pPr>
              <w:jc w:val="both"/>
              <w:rPr>
                <w:rFonts w:cs="Times New Roman"/>
              </w:rPr>
            </w:pPr>
            <w:r w:rsidRPr="008A10EE">
              <w:rPr>
                <w:rFonts w:cs="Times New Roman"/>
              </w:rPr>
              <w:t>Untuk problem pasti ada, dikarenakan pengguna dari sistem ini terdiri atas beragam latar belakang dan jumlah yang cukup banyak. Problem biasanya lebih pada saat saat tertentu saja, seperti saat pengguna melonjak drastis dari biasanya sehingga membuat server down / sistem tidak dapat digunakan</w:t>
            </w:r>
          </w:p>
        </w:tc>
      </w:tr>
      <w:tr w:rsidR="001B0E73" w:rsidRPr="008A10EE" w14:paraId="50AE0570" w14:textId="77777777" w:rsidTr="004F36FD">
        <w:tc>
          <w:tcPr>
            <w:tcW w:w="2787" w:type="dxa"/>
          </w:tcPr>
          <w:p w14:paraId="7B9CAC28" w14:textId="6CC9685E" w:rsidR="001B0E73" w:rsidRPr="008A10EE" w:rsidRDefault="001B0E73" w:rsidP="004E6BB8">
            <w:pPr>
              <w:jc w:val="both"/>
              <w:rPr>
                <w:rFonts w:cs="Times New Roman"/>
              </w:rPr>
            </w:pPr>
            <w:r w:rsidRPr="008A10EE">
              <w:rPr>
                <w:rFonts w:cs="Times New Roman"/>
              </w:rPr>
              <w:lastRenderedPageBreak/>
              <w:t>Berapa lama waktu rata-rata down-time nya sampai problem nya resolved ?</w:t>
            </w:r>
          </w:p>
        </w:tc>
        <w:tc>
          <w:tcPr>
            <w:tcW w:w="2788" w:type="dxa"/>
          </w:tcPr>
          <w:p w14:paraId="448580E1" w14:textId="4C72FE78" w:rsidR="001B0E73" w:rsidRPr="008A10EE" w:rsidRDefault="001B0E73" w:rsidP="004E6BB8">
            <w:pPr>
              <w:jc w:val="both"/>
              <w:rPr>
                <w:rFonts w:cs="Times New Roman"/>
              </w:rPr>
            </w:pPr>
            <w:r w:rsidRPr="008A10EE">
              <w:rPr>
                <w:rFonts w:cs="Times New Roman"/>
              </w:rPr>
              <w:t>Problem yang ada akan langsung di lakukan perbaikan.</w:t>
            </w:r>
          </w:p>
        </w:tc>
      </w:tr>
      <w:tr w:rsidR="001B0E73" w:rsidRPr="008A10EE" w14:paraId="79C08BA6" w14:textId="77777777" w:rsidTr="004F36FD">
        <w:tc>
          <w:tcPr>
            <w:tcW w:w="2787" w:type="dxa"/>
          </w:tcPr>
          <w:p w14:paraId="0D5A2BC9" w14:textId="507F1268" w:rsidR="001B0E73" w:rsidRPr="008A10EE" w:rsidRDefault="001B0E73" w:rsidP="004E6BB8">
            <w:pPr>
              <w:jc w:val="both"/>
              <w:rPr>
                <w:rFonts w:cs="Times New Roman"/>
              </w:rPr>
            </w:pPr>
            <w:r w:rsidRPr="008A10EE">
              <w:rPr>
                <w:rFonts w:cs="Times New Roman"/>
              </w:rPr>
              <w:t>Kapan biasanya problem tersebut muncul ?</w:t>
            </w:r>
          </w:p>
        </w:tc>
        <w:tc>
          <w:tcPr>
            <w:tcW w:w="2788" w:type="dxa"/>
          </w:tcPr>
          <w:p w14:paraId="574E813B" w14:textId="33086FD5" w:rsidR="001B0E73" w:rsidRPr="008A10EE" w:rsidRDefault="001B0E73" w:rsidP="004E6BB8">
            <w:pPr>
              <w:jc w:val="both"/>
              <w:rPr>
                <w:rFonts w:cs="Times New Roman"/>
              </w:rPr>
            </w:pPr>
            <w:r w:rsidRPr="008A10EE">
              <w:rPr>
                <w:rFonts w:cs="Times New Roman"/>
              </w:rPr>
              <w:t>Ketika software sudah di running dengan user yang sekian banyak sehingga testing tidak terlalu dapat menggambarkan kondisi real nya</w:t>
            </w:r>
          </w:p>
        </w:tc>
      </w:tr>
      <w:tr w:rsidR="001B0E73" w:rsidRPr="008A10EE" w14:paraId="48160061" w14:textId="77777777" w:rsidTr="004F36FD">
        <w:tc>
          <w:tcPr>
            <w:tcW w:w="2787" w:type="dxa"/>
          </w:tcPr>
          <w:p w14:paraId="12591BFA" w14:textId="2BCFD8C7" w:rsidR="001B0E73" w:rsidRPr="008A10EE" w:rsidRDefault="001B0E73" w:rsidP="004E6BB8">
            <w:pPr>
              <w:jc w:val="both"/>
              <w:rPr>
                <w:rFonts w:cs="Times New Roman"/>
              </w:rPr>
            </w:pPr>
            <w:r w:rsidRPr="008A10EE">
              <w:rPr>
                <w:rFonts w:cs="Times New Roman"/>
              </w:rPr>
              <w:t>Siapa yang bertanggung jawab dalam menyelesaikan permasalahan sistem IT tersebut ?</w:t>
            </w:r>
          </w:p>
        </w:tc>
        <w:tc>
          <w:tcPr>
            <w:tcW w:w="2788" w:type="dxa"/>
          </w:tcPr>
          <w:p w14:paraId="7F931192" w14:textId="12850ACE" w:rsidR="001B0E73" w:rsidRPr="008A10EE" w:rsidRDefault="001B0E73" w:rsidP="004E6BB8">
            <w:pPr>
              <w:jc w:val="both"/>
              <w:rPr>
                <w:rFonts w:cs="Times New Roman"/>
              </w:rPr>
            </w:pPr>
            <w:r w:rsidRPr="008A10EE">
              <w:rPr>
                <w:rFonts w:cs="Times New Roman"/>
              </w:rPr>
              <w:t>PTI Universitas Hang Tuah</w:t>
            </w:r>
          </w:p>
        </w:tc>
      </w:tr>
      <w:tr w:rsidR="001B0E73" w:rsidRPr="008A10EE" w14:paraId="14003E4A" w14:textId="77777777" w:rsidTr="004F36FD">
        <w:tc>
          <w:tcPr>
            <w:tcW w:w="2787" w:type="dxa"/>
          </w:tcPr>
          <w:p w14:paraId="3E5C9BBE" w14:textId="293470FF" w:rsidR="001B0E73" w:rsidRPr="008A10EE" w:rsidRDefault="001B0E73" w:rsidP="004E6BB8">
            <w:pPr>
              <w:jc w:val="both"/>
              <w:rPr>
                <w:rFonts w:cs="Times New Roman"/>
              </w:rPr>
            </w:pPr>
            <w:r w:rsidRPr="008A10EE">
              <w:rPr>
                <w:rFonts w:cs="Times New Roman"/>
              </w:rPr>
              <w:t>Apa kira kira yang menyebabkan masalah sistem tersebut?</w:t>
            </w:r>
          </w:p>
        </w:tc>
        <w:tc>
          <w:tcPr>
            <w:tcW w:w="2788" w:type="dxa"/>
          </w:tcPr>
          <w:p w14:paraId="01CF97D4" w14:textId="33964256" w:rsidR="001B0E73" w:rsidRPr="008A10EE" w:rsidRDefault="001B0E73" w:rsidP="004E6BB8">
            <w:pPr>
              <w:jc w:val="both"/>
              <w:rPr>
                <w:rFonts w:cs="Times New Roman"/>
              </w:rPr>
            </w:pPr>
            <w:r w:rsidRPr="008A10EE">
              <w:rPr>
                <w:rFonts w:cs="Times New Roman"/>
              </w:rPr>
              <w:t>Bisa dari user maupun kesalahan developer dalam membuat rule program nya</w:t>
            </w:r>
          </w:p>
        </w:tc>
      </w:tr>
      <w:tr w:rsidR="001B0E73" w:rsidRPr="008A10EE" w14:paraId="72A4B703" w14:textId="77777777" w:rsidTr="004F36FD">
        <w:tc>
          <w:tcPr>
            <w:tcW w:w="2787" w:type="dxa"/>
          </w:tcPr>
          <w:p w14:paraId="2A48B62A" w14:textId="20DA743E" w:rsidR="001B0E73" w:rsidRPr="008A10EE" w:rsidRDefault="001B0E73" w:rsidP="004E6BB8">
            <w:pPr>
              <w:jc w:val="both"/>
              <w:rPr>
                <w:rFonts w:cs="Times New Roman"/>
              </w:rPr>
            </w:pPr>
            <w:r w:rsidRPr="008A10EE">
              <w:rPr>
                <w:rFonts w:cs="Times New Roman"/>
              </w:rPr>
              <w:t>Bagaimana tahapan yang dilakukan dalam penyelesaian masalah yang muncul ?</w:t>
            </w:r>
          </w:p>
        </w:tc>
        <w:tc>
          <w:tcPr>
            <w:tcW w:w="2788" w:type="dxa"/>
          </w:tcPr>
          <w:p w14:paraId="42813A41" w14:textId="26F6B55C" w:rsidR="001B0E73" w:rsidRPr="008A10EE" w:rsidRDefault="001B0E73" w:rsidP="004E6BB8">
            <w:pPr>
              <w:jc w:val="both"/>
              <w:rPr>
                <w:rFonts w:cs="Times New Roman"/>
              </w:rPr>
            </w:pPr>
            <w:r w:rsidRPr="008A10EE">
              <w:rPr>
                <w:rFonts w:cs="Times New Roman"/>
              </w:rPr>
              <w:t>Ada beberapa tahapan, awalnya dilakukan pengecekan pada sisi hardware komputer, jaringan, kemampuan server, performa harddisk. Selain hal diatas, juga harus dilakukan pengecekan historis terkait hardware yang digunakan sehingga dapat dilihat dengan detail kesalahan dari sisi mana. Setelah dipastikan hardware tidak ada kerusakan / kesalahan, maka baru dicek sisi program / sistem yang sudah dibuat.</w:t>
            </w:r>
          </w:p>
        </w:tc>
      </w:tr>
      <w:tr w:rsidR="001B0E73" w:rsidRPr="008A10EE" w14:paraId="0790BB54" w14:textId="77777777" w:rsidTr="004F36FD">
        <w:tc>
          <w:tcPr>
            <w:tcW w:w="2787" w:type="dxa"/>
          </w:tcPr>
          <w:p w14:paraId="20AA6FF1" w14:textId="43CC13A3" w:rsidR="001B0E73" w:rsidRPr="008A10EE" w:rsidRDefault="001B0E73" w:rsidP="004E6BB8">
            <w:pPr>
              <w:jc w:val="both"/>
              <w:rPr>
                <w:rFonts w:cs="Times New Roman"/>
              </w:rPr>
            </w:pPr>
            <w:r w:rsidRPr="008A10EE">
              <w:rPr>
                <w:rFonts w:cs="Times New Roman"/>
              </w:rPr>
              <w:t>Apa yang dilakukan untuk memastikan seluruh scope project memenuhi kebutuhan sistem yang diinginkan ?</w:t>
            </w:r>
          </w:p>
        </w:tc>
        <w:tc>
          <w:tcPr>
            <w:tcW w:w="2788" w:type="dxa"/>
          </w:tcPr>
          <w:p w14:paraId="4595314A" w14:textId="41660FB5" w:rsidR="001B0E73" w:rsidRPr="008A10EE" w:rsidRDefault="001B0E73" w:rsidP="004E6BB8">
            <w:pPr>
              <w:jc w:val="both"/>
              <w:rPr>
                <w:rFonts w:cs="Times New Roman"/>
              </w:rPr>
            </w:pPr>
            <w:r w:rsidRPr="008A10EE">
              <w:rPr>
                <w:rFonts w:cs="Times New Roman"/>
              </w:rPr>
              <w:t xml:space="preserve">Dilakukan penggalian data secara menyeluruh terkait apa saja yang dibutuhkan, selanjutnya ditampilkan pada </w:t>
            </w:r>
            <w:r w:rsidRPr="008A10EE">
              <w:rPr>
                <w:rFonts w:cs="Times New Roman"/>
              </w:rPr>
              <w:lastRenderedPageBreak/>
              <w:t>pihak yang terkait apakah scope yang sudah dibuat memenuhi keinginan, pihak yang terkait memberi masukan / tambahan bila diperlukan agar sistem yang dibuat sesuai dengan keinginan user.</w:t>
            </w:r>
          </w:p>
        </w:tc>
      </w:tr>
      <w:tr w:rsidR="001B0E73" w:rsidRPr="008A10EE" w14:paraId="40AFA3AA" w14:textId="77777777" w:rsidTr="004F36FD">
        <w:tc>
          <w:tcPr>
            <w:tcW w:w="2787" w:type="dxa"/>
          </w:tcPr>
          <w:p w14:paraId="275ABF70" w14:textId="2514E4A5" w:rsidR="001B0E73" w:rsidRPr="008A10EE" w:rsidRDefault="001B0E73" w:rsidP="004E6BB8">
            <w:pPr>
              <w:jc w:val="both"/>
              <w:rPr>
                <w:rFonts w:cs="Times New Roman"/>
              </w:rPr>
            </w:pPr>
            <w:r w:rsidRPr="008A10EE">
              <w:rPr>
                <w:rFonts w:cs="Times New Roman"/>
              </w:rPr>
              <w:lastRenderedPageBreak/>
              <w:t>Bagaimana mekanisme yang dilakukan dalam proses monitoring dan controlling ?</w:t>
            </w:r>
          </w:p>
        </w:tc>
        <w:tc>
          <w:tcPr>
            <w:tcW w:w="2788" w:type="dxa"/>
          </w:tcPr>
          <w:p w14:paraId="5F6F0214" w14:textId="1BE96831" w:rsidR="001B0E73" w:rsidRPr="008A10EE" w:rsidRDefault="001B0E73" w:rsidP="004E6BB8">
            <w:pPr>
              <w:jc w:val="both"/>
              <w:rPr>
                <w:rFonts w:cs="Times New Roman"/>
              </w:rPr>
            </w:pPr>
            <w:r w:rsidRPr="008A10EE">
              <w:rPr>
                <w:rFonts w:cs="Times New Roman"/>
              </w:rPr>
              <w:t>Karena ada banyak hal yang harus dimonitoring, sehingga kita baru akan bisa act ketika ada komplain dari user</w:t>
            </w:r>
          </w:p>
        </w:tc>
      </w:tr>
      <w:tr w:rsidR="001B0E73" w:rsidRPr="008A10EE" w14:paraId="5E61CFA3" w14:textId="77777777" w:rsidTr="004F36FD">
        <w:tc>
          <w:tcPr>
            <w:tcW w:w="2787" w:type="dxa"/>
          </w:tcPr>
          <w:p w14:paraId="6F9D913D" w14:textId="2448F933" w:rsidR="001B0E73" w:rsidRPr="008A10EE" w:rsidRDefault="001B0E73" w:rsidP="004E6BB8">
            <w:pPr>
              <w:jc w:val="both"/>
              <w:rPr>
                <w:rFonts w:cs="Times New Roman"/>
              </w:rPr>
            </w:pPr>
            <w:r w:rsidRPr="008A10EE">
              <w:rPr>
                <w:rFonts w:cs="Times New Roman"/>
              </w:rPr>
              <w:t>Siapakah yang bertanggung jawab dalam proses monitoring dan controlling ?</w:t>
            </w:r>
          </w:p>
        </w:tc>
        <w:tc>
          <w:tcPr>
            <w:tcW w:w="2788" w:type="dxa"/>
          </w:tcPr>
          <w:p w14:paraId="0AD9BE2F" w14:textId="4CC83091" w:rsidR="001B0E73" w:rsidRPr="008A10EE" w:rsidRDefault="001B0E73" w:rsidP="004E6BB8">
            <w:pPr>
              <w:jc w:val="both"/>
              <w:rPr>
                <w:rFonts w:cs="Times New Roman"/>
              </w:rPr>
            </w:pPr>
            <w:r w:rsidRPr="008A10EE">
              <w:rPr>
                <w:rFonts w:cs="Times New Roman"/>
              </w:rPr>
              <w:t>PTI yang bertanggungjawab untuk memonitoring aplikasi yang dibangun</w:t>
            </w:r>
          </w:p>
        </w:tc>
      </w:tr>
      <w:tr w:rsidR="001B0E73" w:rsidRPr="008A10EE" w14:paraId="08B63495" w14:textId="77777777" w:rsidTr="004F36FD">
        <w:tc>
          <w:tcPr>
            <w:tcW w:w="2787" w:type="dxa"/>
          </w:tcPr>
          <w:p w14:paraId="4518332E" w14:textId="587C2DBD" w:rsidR="001B0E73" w:rsidRPr="008A10EE" w:rsidRDefault="001B0E73" w:rsidP="004E6BB8">
            <w:pPr>
              <w:jc w:val="both"/>
              <w:rPr>
                <w:rFonts w:cs="Times New Roman"/>
              </w:rPr>
            </w:pPr>
            <w:r w:rsidRPr="008A10EE">
              <w:rPr>
                <w:rFonts w:cs="Times New Roman"/>
              </w:rPr>
              <w:t>Apakah biaya yang dikeluarkan dalam implementasi sistem sesuai dengan rencana biaya awal ?</w:t>
            </w:r>
          </w:p>
        </w:tc>
        <w:tc>
          <w:tcPr>
            <w:tcW w:w="2788" w:type="dxa"/>
          </w:tcPr>
          <w:p w14:paraId="4C703BE2" w14:textId="37606C99" w:rsidR="001B0E73" w:rsidRPr="008A10EE" w:rsidRDefault="001B0E73" w:rsidP="004E6BB8">
            <w:pPr>
              <w:jc w:val="both"/>
              <w:rPr>
                <w:rFonts w:cs="Times New Roman"/>
              </w:rPr>
            </w:pPr>
            <w:r w:rsidRPr="008A10EE">
              <w:rPr>
                <w:rFonts w:cs="Times New Roman"/>
              </w:rPr>
              <w:t>Selalu sesuai dengan anggaran dikarenakan di awal akan ada pembuatan budget plan sehingga semuanya mengacu pada anggaran awal</w:t>
            </w:r>
          </w:p>
        </w:tc>
      </w:tr>
      <w:tr w:rsidR="001B0E73" w:rsidRPr="008A10EE" w14:paraId="4A2B25B1" w14:textId="77777777" w:rsidTr="004F36FD">
        <w:tc>
          <w:tcPr>
            <w:tcW w:w="2787" w:type="dxa"/>
          </w:tcPr>
          <w:p w14:paraId="13F9985E" w14:textId="2B0E23B9" w:rsidR="001B0E73" w:rsidRPr="008A10EE" w:rsidRDefault="001B0E73" w:rsidP="004E6BB8">
            <w:pPr>
              <w:jc w:val="both"/>
              <w:rPr>
                <w:rFonts w:cs="Times New Roman"/>
              </w:rPr>
            </w:pPr>
            <w:r w:rsidRPr="008A10EE">
              <w:rPr>
                <w:rFonts w:cs="Times New Roman"/>
              </w:rPr>
              <w:t>Apakah pengerjaan implementasi proyek ini selesai tepat waktu ?</w:t>
            </w:r>
          </w:p>
        </w:tc>
        <w:tc>
          <w:tcPr>
            <w:tcW w:w="2788" w:type="dxa"/>
          </w:tcPr>
          <w:p w14:paraId="6957036C" w14:textId="1C7D0C7A" w:rsidR="001B0E73" w:rsidRPr="008A10EE" w:rsidRDefault="001B0E73" w:rsidP="004E6BB8">
            <w:pPr>
              <w:jc w:val="both"/>
              <w:rPr>
                <w:rFonts w:cs="Times New Roman"/>
              </w:rPr>
            </w:pPr>
            <w:r w:rsidRPr="008A10EE">
              <w:rPr>
                <w:rFonts w:cs="Times New Roman"/>
              </w:rPr>
              <w:t>Selama ini dalam proses pengerjaannya selalu tepat waktu, dikarenakan perencanaan yang kami lakukan harus benar-benar matang</w:t>
            </w:r>
          </w:p>
        </w:tc>
      </w:tr>
      <w:tr w:rsidR="001B0E73" w:rsidRPr="008A10EE" w14:paraId="21AC08A2" w14:textId="77777777" w:rsidTr="004F36FD">
        <w:tc>
          <w:tcPr>
            <w:tcW w:w="2787" w:type="dxa"/>
          </w:tcPr>
          <w:p w14:paraId="3E08B174" w14:textId="048D1B89" w:rsidR="001B0E73" w:rsidRPr="008A10EE" w:rsidRDefault="001B0E73" w:rsidP="004E6BB8">
            <w:pPr>
              <w:jc w:val="both"/>
              <w:rPr>
                <w:rFonts w:cs="Times New Roman"/>
              </w:rPr>
            </w:pPr>
            <w:r w:rsidRPr="008A10EE">
              <w:rPr>
                <w:rFonts w:cs="Times New Roman"/>
              </w:rPr>
              <w:t>Berapa orang yang terlibat dalam implementasi sistem tersebut ?</w:t>
            </w:r>
          </w:p>
        </w:tc>
        <w:tc>
          <w:tcPr>
            <w:tcW w:w="2788" w:type="dxa"/>
          </w:tcPr>
          <w:p w14:paraId="6E8C9138" w14:textId="2C46E69E" w:rsidR="001B0E73" w:rsidRPr="008A10EE" w:rsidRDefault="001B0E73" w:rsidP="004E6BB8">
            <w:pPr>
              <w:jc w:val="both"/>
              <w:rPr>
                <w:rFonts w:cs="Times New Roman"/>
              </w:rPr>
            </w:pPr>
            <w:r w:rsidRPr="008A10EE">
              <w:rPr>
                <w:rFonts w:cs="Times New Roman"/>
              </w:rPr>
              <w:t>3 macam stakeholder. PTI, Top management (rektorat), prodi/ fakultas/ yang bersangkutan dalam pembuatan sistem</w:t>
            </w:r>
          </w:p>
        </w:tc>
      </w:tr>
      <w:tr w:rsidR="001B0E73" w:rsidRPr="008A10EE" w14:paraId="0C848F1E" w14:textId="77777777" w:rsidTr="004F36FD">
        <w:tc>
          <w:tcPr>
            <w:tcW w:w="2787" w:type="dxa"/>
          </w:tcPr>
          <w:p w14:paraId="11563AE7" w14:textId="48A5001E" w:rsidR="001B0E73" w:rsidRPr="008A10EE" w:rsidRDefault="001B0E73" w:rsidP="004E6BB8">
            <w:pPr>
              <w:jc w:val="both"/>
              <w:rPr>
                <w:rFonts w:cs="Times New Roman"/>
              </w:rPr>
            </w:pPr>
            <w:r w:rsidRPr="008A10EE">
              <w:rPr>
                <w:rFonts w:cs="Times New Roman"/>
              </w:rPr>
              <w:t>Bagaimana dengan standar kompetesi sumber daya manusia yang mengerjakan implementasi IT tersebut ?</w:t>
            </w:r>
          </w:p>
        </w:tc>
        <w:tc>
          <w:tcPr>
            <w:tcW w:w="2788" w:type="dxa"/>
          </w:tcPr>
          <w:p w14:paraId="341E6139" w14:textId="2D0F6658" w:rsidR="001B0E73" w:rsidRPr="008A10EE" w:rsidRDefault="001B0E73" w:rsidP="004E6BB8">
            <w:pPr>
              <w:jc w:val="both"/>
              <w:rPr>
                <w:rFonts w:cs="Times New Roman"/>
              </w:rPr>
            </w:pPr>
            <w:r w:rsidRPr="008A10EE">
              <w:rPr>
                <w:rFonts w:cs="Times New Roman"/>
              </w:rPr>
              <w:t xml:space="preserve">Untuk pihak IT tentunya diperlukan kompetensi-kompetensi yang dimiliki oleh programmer/ system </w:t>
            </w:r>
            <w:r w:rsidRPr="008A10EE">
              <w:rPr>
                <w:rFonts w:cs="Times New Roman"/>
              </w:rPr>
              <w:lastRenderedPageBreak/>
              <w:t>analyst atau stakeholder IT nya sesuai dengan bagian mereka masing-masing.</w:t>
            </w:r>
          </w:p>
        </w:tc>
      </w:tr>
    </w:tbl>
    <w:p w14:paraId="18B0A608" w14:textId="77777777" w:rsidR="00E04F41" w:rsidRPr="008A10EE" w:rsidRDefault="00E04F41" w:rsidP="001B0998">
      <w:pPr>
        <w:rPr>
          <w:rFonts w:cs="Times New Roman"/>
          <w:lang w:val="en-US"/>
        </w:rPr>
      </w:pPr>
    </w:p>
    <w:p w14:paraId="4FBC409D" w14:textId="7761F028" w:rsidR="00C8119B" w:rsidRPr="008A10EE" w:rsidRDefault="00C8119B" w:rsidP="001B0998">
      <w:pPr>
        <w:contextualSpacing/>
        <w:rPr>
          <w:rFonts w:cs="Times New Roman"/>
          <w:b/>
          <w:bCs/>
          <w:lang w:val="en-US"/>
        </w:rPr>
      </w:pPr>
      <w:r w:rsidRPr="008A10EE">
        <w:rPr>
          <w:rFonts w:cs="Times New Roman"/>
          <w:b/>
          <w:bCs/>
          <w:lang w:val="en-US"/>
        </w:rPr>
        <w:t>Transkrip Wawancara Responden 26</w:t>
      </w:r>
    </w:p>
    <w:p w14:paraId="2DA8AB22" w14:textId="5F7B6A67"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Kartini Surabaya</w:t>
      </w:r>
      <w:r w:rsidR="004E6BB8" w:rsidRPr="008A10EE">
        <w:rPr>
          <w:rFonts w:cs="Times New Roman"/>
        </w:rPr>
        <w:t>.</w:t>
      </w:r>
    </w:p>
    <w:p w14:paraId="1CADEA0E" w14:textId="77777777" w:rsidR="004E6BB8" w:rsidRPr="008A10EE" w:rsidRDefault="004E6BB8" w:rsidP="001B0998">
      <w:pPr>
        <w:rPr>
          <w:rFonts w:cs="Times New Roman"/>
          <w:lang w:val="en-US"/>
        </w:rPr>
      </w:pPr>
    </w:p>
    <w:p w14:paraId="1748873B" w14:textId="1E33AD46" w:rsidR="004E6BB8" w:rsidRPr="008A10EE" w:rsidRDefault="004E6BB8" w:rsidP="004E6BB8">
      <w:pPr>
        <w:pStyle w:val="Caption"/>
        <w:keepNext/>
        <w:rPr>
          <w:rFonts w:cs="Times New Roman"/>
        </w:rPr>
      </w:pPr>
      <w:bookmarkStart w:id="1262" w:name="_Toc4847169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1</w:t>
      </w:r>
      <w:r w:rsidR="00182426">
        <w:rPr>
          <w:rFonts w:cs="Times New Roman"/>
        </w:rPr>
        <w:fldChar w:fldCharType="end"/>
      </w:r>
      <w:r w:rsidRPr="008A10EE">
        <w:rPr>
          <w:rFonts w:cs="Times New Roman"/>
        </w:rPr>
        <w:t xml:space="preserve"> Transkrip Wawancara Responden 26</w:t>
      </w:r>
      <w:bookmarkEnd w:id="1262"/>
    </w:p>
    <w:tbl>
      <w:tblPr>
        <w:tblStyle w:val="TableGrid"/>
        <w:tblW w:w="0" w:type="auto"/>
        <w:tblLook w:val="04A0" w:firstRow="1" w:lastRow="0" w:firstColumn="1" w:lastColumn="0" w:noHBand="0" w:noVBand="1"/>
      </w:tblPr>
      <w:tblGrid>
        <w:gridCol w:w="2503"/>
        <w:gridCol w:w="1546"/>
        <w:gridCol w:w="1526"/>
      </w:tblGrid>
      <w:tr w:rsidR="00C8119B" w:rsidRPr="008A10EE" w14:paraId="1845BF88" w14:textId="77777777" w:rsidTr="00800B62">
        <w:trPr>
          <w:tblHeader/>
        </w:trPr>
        <w:tc>
          <w:tcPr>
            <w:tcW w:w="2503" w:type="dxa"/>
          </w:tcPr>
          <w:p w14:paraId="3AB9EFEC" w14:textId="77777777" w:rsidR="00C8119B" w:rsidRPr="00800B62" w:rsidRDefault="00C8119B" w:rsidP="001B0998">
            <w:pPr>
              <w:jc w:val="center"/>
              <w:rPr>
                <w:rFonts w:cs="Times New Roman"/>
                <w:b/>
                <w:bCs/>
              </w:rPr>
            </w:pPr>
            <w:r w:rsidRPr="00800B62">
              <w:rPr>
                <w:rFonts w:cs="Times New Roman"/>
                <w:b/>
                <w:bCs/>
              </w:rPr>
              <w:t>Profil PT</w:t>
            </w:r>
          </w:p>
        </w:tc>
        <w:tc>
          <w:tcPr>
            <w:tcW w:w="1546" w:type="dxa"/>
          </w:tcPr>
          <w:p w14:paraId="0A360FE6" w14:textId="77777777" w:rsidR="00C8119B" w:rsidRPr="00800B62" w:rsidRDefault="00C8119B" w:rsidP="001B0998">
            <w:pPr>
              <w:jc w:val="center"/>
              <w:rPr>
                <w:rFonts w:cs="Times New Roman"/>
                <w:b/>
                <w:bCs/>
              </w:rPr>
            </w:pPr>
            <w:r w:rsidRPr="00800B62">
              <w:rPr>
                <w:rFonts w:cs="Times New Roman"/>
                <w:b/>
                <w:bCs/>
              </w:rPr>
              <w:t>Profil Narasumber</w:t>
            </w:r>
          </w:p>
        </w:tc>
        <w:tc>
          <w:tcPr>
            <w:tcW w:w="1526" w:type="dxa"/>
          </w:tcPr>
          <w:p w14:paraId="570C91E4"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58D1CBA4" w14:textId="77777777" w:rsidTr="004E6BB8">
        <w:tc>
          <w:tcPr>
            <w:tcW w:w="2503" w:type="dxa"/>
          </w:tcPr>
          <w:p w14:paraId="46D186DE" w14:textId="52605791" w:rsidR="001752F2" w:rsidRPr="008A10EE" w:rsidRDefault="001752F2" w:rsidP="001B0998">
            <w:pPr>
              <w:rPr>
                <w:rFonts w:cs="Times New Roman"/>
              </w:rPr>
            </w:pPr>
            <w:r w:rsidRPr="008A10EE">
              <w:rPr>
                <w:rFonts w:cs="Times New Roman"/>
              </w:rPr>
              <w:t xml:space="preserve">Universitas Kartini yang berada di Kota Surabaya sudah berdiri sejak tahun 1982. Universitas Kartini memiliki program D3, S1, dan S2 serta terdiri dari 4 Fakultas yaitu Fakultas Hukum, Fakultas Teknik, Fakultas Pariwisata, dan Fakultas Ekonomi. Berlokasi di Jl. Raya Nginden No.19-23, Ngenden Jangkungan, Kecamatan Sukolilo, Surabaya. Sistem informasi yang telah terimplementasi pada perguruan tinggi ini masih portal pelaporan akademik ke dalam website ristek dikti. Untuk proses Seluruh data dan informasi administrasi menggunakan input </w:t>
            </w:r>
            <w:r w:rsidRPr="008A10EE">
              <w:rPr>
                <w:rFonts w:cs="Times New Roman"/>
              </w:rPr>
              <w:lastRenderedPageBreak/>
              <w:t>manual dan mengandalkan berkas hardcopy. Mulai dari absensi, jurnal, FRS, hingga kuisioner dosen masih bersifat offline.</w:t>
            </w:r>
          </w:p>
        </w:tc>
        <w:tc>
          <w:tcPr>
            <w:tcW w:w="1546" w:type="dxa"/>
          </w:tcPr>
          <w:p w14:paraId="6F2FD0E8" w14:textId="7790A69B" w:rsidR="001752F2" w:rsidRPr="008A10EE" w:rsidRDefault="001752F2" w:rsidP="001B0998">
            <w:pPr>
              <w:rPr>
                <w:rFonts w:cs="Times New Roman"/>
              </w:rPr>
            </w:pPr>
            <w:r w:rsidRPr="008A10EE">
              <w:rPr>
                <w:rFonts w:cs="Times New Roman"/>
              </w:rPr>
              <w:lastRenderedPageBreak/>
              <w:t>Ibu Rusmini merupakan pegawai Universitas Kartini Surabaya yang menjabat sebagai admin PT yang bertugas melaporkan kegiatan akademik ke dalam website portal pelaporan Ristek Dikti.</w:t>
            </w:r>
          </w:p>
        </w:tc>
        <w:tc>
          <w:tcPr>
            <w:tcW w:w="1526" w:type="dxa"/>
          </w:tcPr>
          <w:p w14:paraId="380C0ADD"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41099C72" w14:textId="77777777" w:rsidR="009C71BA" w:rsidRPr="008A10EE" w:rsidRDefault="009C71BA" w:rsidP="001B0998">
            <w:pPr>
              <w:pStyle w:val="ListParagraph"/>
              <w:ind w:left="307"/>
              <w:rPr>
                <w:rFonts w:cs="Times New Roman"/>
              </w:rPr>
            </w:pPr>
            <w:r w:rsidRPr="008A10EE">
              <w:rPr>
                <w:rFonts w:cs="Times New Roman"/>
              </w:rPr>
              <w:t>Jumat, 19 Oktober 2018</w:t>
            </w:r>
          </w:p>
          <w:p w14:paraId="28C3AB4A"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758F029B" w14:textId="77777777" w:rsidR="009C71BA" w:rsidRPr="008A10EE" w:rsidRDefault="009C71BA" w:rsidP="001B0998">
            <w:pPr>
              <w:ind w:left="307"/>
              <w:rPr>
                <w:rFonts w:cs="Times New Roman"/>
              </w:rPr>
            </w:pPr>
            <w:r w:rsidRPr="008A10EE">
              <w:rPr>
                <w:rFonts w:cs="Times New Roman"/>
              </w:rPr>
              <w:t>15:00 – 16:30 WIB</w:t>
            </w:r>
          </w:p>
          <w:p w14:paraId="66265CA7"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186E4174" w14:textId="7F3D1A49" w:rsidR="001752F2" w:rsidRPr="008A10EE" w:rsidRDefault="009C71BA" w:rsidP="001B0998">
            <w:pPr>
              <w:pStyle w:val="ListParagraph"/>
              <w:ind w:left="307"/>
              <w:rPr>
                <w:rFonts w:cs="Times New Roman"/>
              </w:rPr>
            </w:pPr>
            <w:r w:rsidRPr="008A10EE">
              <w:rPr>
                <w:rFonts w:cs="Times New Roman"/>
              </w:rPr>
              <w:t>Ruang Rektorat Universitas Kartini</w:t>
            </w:r>
          </w:p>
        </w:tc>
      </w:tr>
    </w:tbl>
    <w:p w14:paraId="3CC33A45" w14:textId="03850B79" w:rsidR="00C8119B" w:rsidRPr="008A10EE" w:rsidRDefault="00C8119B" w:rsidP="001B0998">
      <w:pPr>
        <w:rPr>
          <w:rFonts w:cs="Times New Roman"/>
          <w:lang w:val="en-US"/>
        </w:rPr>
      </w:pPr>
    </w:p>
    <w:p w14:paraId="3C32A499" w14:textId="11EDF0B8"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Kartini Surabaya.</w:t>
      </w:r>
    </w:p>
    <w:p w14:paraId="703883A7" w14:textId="77777777" w:rsidR="003B0923" w:rsidRPr="008A10EE" w:rsidRDefault="003B0923" w:rsidP="001B0998">
      <w:pPr>
        <w:contextualSpacing/>
        <w:rPr>
          <w:rFonts w:cs="Times New Roman"/>
        </w:rPr>
      </w:pPr>
    </w:p>
    <w:p w14:paraId="2BC35F46" w14:textId="2B66C9F1" w:rsidR="004E6BB8" w:rsidRPr="008A10EE" w:rsidRDefault="004E6BB8" w:rsidP="004E6BB8">
      <w:pPr>
        <w:pStyle w:val="Caption"/>
        <w:keepNext/>
        <w:rPr>
          <w:rFonts w:cs="Times New Roman"/>
        </w:rPr>
      </w:pPr>
      <w:bookmarkStart w:id="1263" w:name="_Toc4847169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2</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26</w:t>
      </w:r>
      <w:bookmarkEnd w:id="1263"/>
    </w:p>
    <w:tbl>
      <w:tblPr>
        <w:tblStyle w:val="TableGrid"/>
        <w:tblW w:w="0" w:type="auto"/>
        <w:tblLook w:val="04A0" w:firstRow="1" w:lastRow="0" w:firstColumn="1" w:lastColumn="0" w:noHBand="0" w:noVBand="1"/>
      </w:tblPr>
      <w:tblGrid>
        <w:gridCol w:w="2787"/>
        <w:gridCol w:w="2788"/>
      </w:tblGrid>
      <w:tr w:rsidR="00E04F41" w:rsidRPr="008A10EE" w14:paraId="4C3D97D1" w14:textId="77777777" w:rsidTr="00800B62">
        <w:trPr>
          <w:tblHeader/>
        </w:trPr>
        <w:tc>
          <w:tcPr>
            <w:tcW w:w="2787" w:type="dxa"/>
          </w:tcPr>
          <w:p w14:paraId="7DE1569F"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48C5182F"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6290CE75" w14:textId="77777777" w:rsidTr="004F36FD">
        <w:tc>
          <w:tcPr>
            <w:tcW w:w="2787" w:type="dxa"/>
          </w:tcPr>
          <w:p w14:paraId="71F61779" w14:textId="71354815" w:rsidR="00E04F41" w:rsidRPr="008A10EE" w:rsidRDefault="00400510" w:rsidP="004E6BB8">
            <w:pPr>
              <w:jc w:val="both"/>
              <w:rPr>
                <w:rFonts w:cs="Times New Roman"/>
              </w:rPr>
            </w:pPr>
            <w:r w:rsidRPr="008A10EE">
              <w:rPr>
                <w:rFonts w:cs="Times New Roman"/>
              </w:rPr>
              <w:t>Apakah Visi, Misi, dan Tujuan Universitas Kartini sudah sesuai dengan implementasi perangkat lunak yang ada?</w:t>
            </w:r>
          </w:p>
        </w:tc>
        <w:tc>
          <w:tcPr>
            <w:tcW w:w="2788" w:type="dxa"/>
          </w:tcPr>
          <w:p w14:paraId="08EF620A" w14:textId="3EBA5F95" w:rsidR="00E04F41" w:rsidRPr="008A10EE" w:rsidRDefault="00400510" w:rsidP="004E6BB8">
            <w:pPr>
              <w:jc w:val="both"/>
              <w:rPr>
                <w:rFonts w:cs="Times New Roman"/>
              </w:rPr>
            </w:pPr>
            <w:r w:rsidRPr="008A10EE">
              <w:rPr>
                <w:rFonts w:cs="Times New Roman"/>
              </w:rPr>
              <w:t>Dengan tidak adanya implementasi perangkat lunak, tentu pertanyaan ini tidak bisa dijawab.</w:t>
            </w:r>
          </w:p>
        </w:tc>
      </w:tr>
      <w:tr w:rsidR="001B0E73" w:rsidRPr="008A10EE" w14:paraId="14833C86" w14:textId="77777777" w:rsidTr="004F36FD">
        <w:tc>
          <w:tcPr>
            <w:tcW w:w="2787" w:type="dxa"/>
          </w:tcPr>
          <w:p w14:paraId="69C8F26D" w14:textId="047FF6BD"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Apa saja proses bisnis yang ada pada Universitas Kartini?</w:t>
            </w:r>
          </w:p>
          <w:p w14:paraId="0AAFA2AB" w14:textId="13201316" w:rsidR="001B0E73" w:rsidRPr="008A10EE" w:rsidRDefault="0035131C" w:rsidP="004E6BB8">
            <w:pPr>
              <w:jc w:val="both"/>
              <w:rPr>
                <w:rFonts w:cs="Times New Roman"/>
              </w:rPr>
            </w:pPr>
            <w:r w:rsidRPr="008A10EE">
              <w:rPr>
                <w:rFonts w:cs="Times New Roman"/>
              </w:rPr>
              <w:t xml:space="preserve">- </w:t>
            </w:r>
            <w:r w:rsidR="00400510" w:rsidRPr="008A10EE">
              <w:rPr>
                <w:rFonts w:cs="Times New Roman"/>
              </w:rPr>
              <w:t>Apakah dengan adanya perangkat lunak proses bisnis pada Universitas Kartini menjadi terbantu?</w:t>
            </w:r>
          </w:p>
        </w:tc>
        <w:tc>
          <w:tcPr>
            <w:tcW w:w="2788" w:type="dxa"/>
          </w:tcPr>
          <w:p w14:paraId="41A3C06C" w14:textId="1A6B7F46"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Sama seperti proses bisnis pada universitas umumnya, mungkin yang memungkinkan terlibatnya perangkat lunak ada KHS, KRS, IPD, Pembayaran SPP, Pengurusan Tugas Akhir, Pengurusan jurnal, dan lain</w:t>
            </w:r>
            <w:r w:rsidRPr="008A10EE">
              <w:rPr>
                <w:rFonts w:cs="Times New Roman"/>
              </w:rPr>
              <w:t>-</w:t>
            </w:r>
            <w:r w:rsidR="00400510" w:rsidRPr="008A10EE">
              <w:rPr>
                <w:rFonts w:cs="Times New Roman"/>
              </w:rPr>
              <w:t>lain.</w:t>
            </w:r>
          </w:p>
          <w:p w14:paraId="0F002B21" w14:textId="5906268A" w:rsidR="001B0E73" w:rsidRPr="008A10EE" w:rsidRDefault="0035131C" w:rsidP="004E6BB8">
            <w:pPr>
              <w:jc w:val="both"/>
              <w:rPr>
                <w:rFonts w:cs="Times New Roman"/>
              </w:rPr>
            </w:pPr>
            <w:r w:rsidRPr="008A10EE">
              <w:rPr>
                <w:rFonts w:cs="Times New Roman"/>
              </w:rPr>
              <w:t xml:space="preserve">- </w:t>
            </w:r>
            <w:r w:rsidR="00400510" w:rsidRPr="008A10EE">
              <w:rPr>
                <w:rFonts w:cs="Times New Roman"/>
              </w:rPr>
              <w:t>Belum ada perangkat lunak untuk membantu kami.</w:t>
            </w:r>
          </w:p>
        </w:tc>
      </w:tr>
      <w:tr w:rsidR="001B0E73" w:rsidRPr="008A10EE" w14:paraId="031DDEF8" w14:textId="77777777" w:rsidTr="004F36FD">
        <w:tc>
          <w:tcPr>
            <w:tcW w:w="2787" w:type="dxa"/>
          </w:tcPr>
          <w:p w14:paraId="78E46C2D" w14:textId="4E831BA2" w:rsidR="001B0E73" w:rsidRPr="008A10EE" w:rsidRDefault="0035131C" w:rsidP="004E6BB8">
            <w:pPr>
              <w:jc w:val="both"/>
              <w:rPr>
                <w:rFonts w:cs="Times New Roman"/>
              </w:rPr>
            </w:pPr>
            <w:r w:rsidRPr="008A10EE">
              <w:rPr>
                <w:rFonts w:cs="Times New Roman"/>
              </w:rPr>
              <w:t xml:space="preserve">- </w:t>
            </w:r>
            <w:r w:rsidR="00400510" w:rsidRPr="008A10EE">
              <w:rPr>
                <w:rFonts w:cs="Times New Roman"/>
              </w:rPr>
              <w:t>Apakah ada dukungan dari pihak top management mengenai pengembangan sistem?</w:t>
            </w:r>
            <w:r w:rsidRPr="008A10EE">
              <w:rPr>
                <w:rFonts w:cs="Times New Roman"/>
              </w:rPr>
              <w:t xml:space="preserve">- </w:t>
            </w:r>
            <w:r w:rsidR="00400510" w:rsidRPr="008A10EE">
              <w:rPr>
                <w:rFonts w:cs="Times New Roman"/>
              </w:rPr>
              <w:t xml:space="preserve">Apakah dengan diimplementasinya perangkat lunak merubah </w:t>
            </w:r>
            <w:r w:rsidR="00400510" w:rsidRPr="008A10EE">
              <w:rPr>
                <w:rFonts w:cs="Times New Roman"/>
              </w:rPr>
              <w:lastRenderedPageBreak/>
              <w:t>struktural pada Universitas Kartini?</w:t>
            </w:r>
          </w:p>
        </w:tc>
        <w:tc>
          <w:tcPr>
            <w:tcW w:w="2788" w:type="dxa"/>
          </w:tcPr>
          <w:p w14:paraId="3243FBC3" w14:textId="77777777" w:rsidR="0035131C" w:rsidRPr="008A10EE" w:rsidRDefault="0035131C" w:rsidP="004E6BB8">
            <w:pPr>
              <w:jc w:val="both"/>
              <w:rPr>
                <w:rFonts w:cs="Times New Roman"/>
              </w:rPr>
            </w:pPr>
            <w:r w:rsidRPr="008A10EE">
              <w:rPr>
                <w:rFonts w:cs="Times New Roman"/>
              </w:rPr>
              <w:lastRenderedPageBreak/>
              <w:t xml:space="preserve">- </w:t>
            </w:r>
            <w:r w:rsidR="00400510" w:rsidRPr="008A10EE">
              <w:rPr>
                <w:rFonts w:cs="Times New Roman"/>
              </w:rPr>
              <w:t>Tentu ada, namun memang pada dasarnya Universitas kecil seperti kami ini tidak memiliki sumber daya yang mencukupi.</w:t>
            </w:r>
          </w:p>
          <w:p w14:paraId="6E16FE12" w14:textId="255D1B4A" w:rsidR="00400510" w:rsidRPr="008A10EE" w:rsidRDefault="0035131C" w:rsidP="004E6BB8">
            <w:pPr>
              <w:jc w:val="both"/>
              <w:rPr>
                <w:rFonts w:cs="Times New Roman"/>
              </w:rPr>
            </w:pPr>
            <w:r w:rsidRPr="008A10EE">
              <w:rPr>
                <w:rFonts w:cs="Times New Roman"/>
              </w:rPr>
              <w:lastRenderedPageBreak/>
              <w:t xml:space="preserve">- </w:t>
            </w:r>
            <w:r w:rsidR="00400510" w:rsidRPr="008A10EE">
              <w:rPr>
                <w:rFonts w:cs="Times New Roman"/>
              </w:rPr>
              <w:t>Belum ada perangkat lunak pada Univ. kami maka tidak ada perubahan, namun apabila ada juga mungkin tidak akan terganti.</w:t>
            </w:r>
          </w:p>
        </w:tc>
      </w:tr>
      <w:tr w:rsidR="00E04F41" w:rsidRPr="008A10EE" w14:paraId="7CB0C0CB" w14:textId="77777777" w:rsidTr="004F36FD">
        <w:tc>
          <w:tcPr>
            <w:tcW w:w="2787" w:type="dxa"/>
          </w:tcPr>
          <w:p w14:paraId="684D3A84" w14:textId="044DF17D" w:rsidR="00E04F41" w:rsidRPr="008A10EE" w:rsidRDefault="0035131C" w:rsidP="004E6BB8">
            <w:pPr>
              <w:jc w:val="both"/>
              <w:rPr>
                <w:rFonts w:cs="Times New Roman"/>
              </w:rPr>
            </w:pPr>
            <w:r w:rsidRPr="008A10EE">
              <w:rPr>
                <w:rFonts w:cs="Times New Roman"/>
              </w:rPr>
              <w:lastRenderedPageBreak/>
              <w:t xml:space="preserve">- </w:t>
            </w:r>
            <w:r w:rsidR="00400510" w:rsidRPr="008A10EE">
              <w:rPr>
                <w:rFonts w:cs="Times New Roman"/>
              </w:rPr>
              <w:t>Bagaimanakan ekspektasi pengguna sebelum sistem ini diimplementasikan?</w:t>
            </w:r>
          </w:p>
        </w:tc>
        <w:tc>
          <w:tcPr>
            <w:tcW w:w="2788" w:type="dxa"/>
          </w:tcPr>
          <w:p w14:paraId="75CAB5E3" w14:textId="36269B2D" w:rsidR="00E04F41" w:rsidRPr="008A10EE" w:rsidRDefault="00400510" w:rsidP="004E6BB8">
            <w:pPr>
              <w:jc w:val="both"/>
              <w:rPr>
                <w:rFonts w:cs="Times New Roman"/>
              </w:rPr>
            </w:pPr>
            <w:r w:rsidRPr="008A10EE">
              <w:rPr>
                <w:rFonts w:cs="Times New Roman"/>
              </w:rPr>
              <w:t>Ekspektasi kami tentu segala hal menjadi terautomasi, karena dengan pekerjaan manual seperti ini segala hal menjadi lama dan memakan begitu banyak kertas dan file arsip fisik yang harus dikelola.</w:t>
            </w:r>
          </w:p>
        </w:tc>
      </w:tr>
      <w:tr w:rsidR="00400510" w:rsidRPr="008A10EE" w14:paraId="0467937E" w14:textId="77777777" w:rsidTr="004F36FD">
        <w:tc>
          <w:tcPr>
            <w:tcW w:w="2787" w:type="dxa"/>
          </w:tcPr>
          <w:p w14:paraId="27414CF3" w14:textId="23CA606E"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Apa saja yang diperlukan dalam sistem?</w:t>
            </w:r>
          </w:p>
        </w:tc>
        <w:tc>
          <w:tcPr>
            <w:tcW w:w="2788" w:type="dxa"/>
          </w:tcPr>
          <w:p w14:paraId="0F31CBE4" w14:textId="212E2B42"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Saya belum terbayang sih, namun jika semua data bisa terintegrasi maka akan sangat baik.</w:t>
            </w:r>
          </w:p>
        </w:tc>
      </w:tr>
      <w:tr w:rsidR="00400510" w:rsidRPr="008A10EE" w14:paraId="1E7D4E07" w14:textId="77777777" w:rsidTr="004F36FD">
        <w:tc>
          <w:tcPr>
            <w:tcW w:w="2787" w:type="dxa"/>
          </w:tcPr>
          <w:p w14:paraId="4A82EAF7" w14:textId="17A6E9B2"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Apakah ada hardware tertentu untuk implementasi sistem?</w:t>
            </w:r>
          </w:p>
        </w:tc>
        <w:tc>
          <w:tcPr>
            <w:tcW w:w="2788" w:type="dxa"/>
          </w:tcPr>
          <w:p w14:paraId="1B7CD17C" w14:textId="457B3796"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Untuk implementasi perangkat lunak kami belum ada hal seperti server dan lain – lain, namun kami punya WiFi dan juga Komputer untuk penjabat struktural, bahkan tidak semua dosen mendapatkan fasilitas tersebut</w:t>
            </w:r>
          </w:p>
        </w:tc>
      </w:tr>
      <w:tr w:rsidR="00400510" w:rsidRPr="008A10EE" w14:paraId="357DA179" w14:textId="77777777" w:rsidTr="004F36FD">
        <w:tc>
          <w:tcPr>
            <w:tcW w:w="2787" w:type="dxa"/>
          </w:tcPr>
          <w:p w14:paraId="36FBABA2" w14:textId="02A7AC8A" w:rsidR="0035131C" w:rsidRPr="008A10EE" w:rsidRDefault="0035131C" w:rsidP="004E6BB8">
            <w:pPr>
              <w:jc w:val="both"/>
              <w:rPr>
                <w:rFonts w:cs="Times New Roman"/>
              </w:rPr>
            </w:pPr>
            <w:r w:rsidRPr="008A10EE">
              <w:rPr>
                <w:rFonts w:cs="Times New Roman"/>
              </w:rPr>
              <w:t>- Sebelum sistem diimplementasikan, apakah ada sosialisasi / training untuk pengguna sistem?</w:t>
            </w:r>
          </w:p>
          <w:p w14:paraId="7E55338F" w14:textId="21058EC8" w:rsidR="00400510" w:rsidRPr="008A10EE" w:rsidRDefault="0035131C" w:rsidP="004E6BB8">
            <w:pPr>
              <w:jc w:val="both"/>
              <w:rPr>
                <w:rFonts w:cs="Times New Roman"/>
              </w:rPr>
            </w:pPr>
            <w:r w:rsidRPr="008A10EE">
              <w:rPr>
                <w:rFonts w:cs="Times New Roman"/>
              </w:rPr>
              <w:t>- Apakah training ini membantu dalam pemahaman penggunaan sistem yang baru?</w:t>
            </w:r>
          </w:p>
        </w:tc>
        <w:tc>
          <w:tcPr>
            <w:tcW w:w="2788" w:type="dxa"/>
          </w:tcPr>
          <w:p w14:paraId="3E9124D2" w14:textId="41ABE886" w:rsidR="0035131C" w:rsidRPr="008A10EE" w:rsidRDefault="0035131C" w:rsidP="004E6BB8">
            <w:pPr>
              <w:jc w:val="both"/>
              <w:rPr>
                <w:rFonts w:cs="Times New Roman"/>
              </w:rPr>
            </w:pPr>
            <w:r w:rsidRPr="008A10EE">
              <w:rPr>
                <w:rFonts w:cs="Times New Roman"/>
              </w:rPr>
              <w:t xml:space="preserve">- </w:t>
            </w:r>
            <w:r w:rsidR="00400510" w:rsidRPr="008A10EE">
              <w:rPr>
                <w:rFonts w:cs="Times New Roman"/>
              </w:rPr>
              <w:t>Jika nanti akan diimplementasikan, kami pasti akan melakukan training terlebih dahulu kepada penggunany</w:t>
            </w:r>
            <w:r w:rsidRPr="008A10EE">
              <w:rPr>
                <w:rFonts w:cs="Times New Roman"/>
              </w:rPr>
              <w:t>a.</w:t>
            </w:r>
          </w:p>
          <w:p w14:paraId="25A7E80A" w14:textId="0E1060E6"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 xml:space="preserve">Jika memang nantinya ada pelatihan untuk pengguna disini, saya skeptic dengan dosen yang sudah tua disini, karena terkadang </w:t>
            </w:r>
            <w:r w:rsidR="00400510" w:rsidRPr="008A10EE">
              <w:rPr>
                <w:rFonts w:cs="Times New Roman"/>
              </w:rPr>
              <w:lastRenderedPageBreak/>
              <w:t>menggunakan komputer saja masih bingung, namun ekspektasi saya tinggi dengan dosen yang masih muda.</w:t>
            </w:r>
          </w:p>
        </w:tc>
      </w:tr>
      <w:tr w:rsidR="00400510" w:rsidRPr="008A10EE" w14:paraId="4C9C030C" w14:textId="77777777" w:rsidTr="004F36FD">
        <w:tc>
          <w:tcPr>
            <w:tcW w:w="2787" w:type="dxa"/>
          </w:tcPr>
          <w:p w14:paraId="0EB76F26" w14:textId="09FCC670" w:rsidR="0035131C" w:rsidRPr="008A10EE" w:rsidRDefault="0035131C" w:rsidP="004E6BB8">
            <w:pPr>
              <w:jc w:val="both"/>
              <w:rPr>
                <w:rFonts w:cs="Times New Roman"/>
              </w:rPr>
            </w:pPr>
            <w:r w:rsidRPr="008A10EE">
              <w:rPr>
                <w:rFonts w:cs="Times New Roman"/>
              </w:rPr>
              <w:lastRenderedPageBreak/>
              <w:t>- Bagaimana kesiapan pengguna mengenai sistem saat baru diimpelementasikan?</w:t>
            </w:r>
          </w:p>
          <w:p w14:paraId="27AF4F6D" w14:textId="5A46C1EC" w:rsidR="00400510" w:rsidRPr="008A10EE" w:rsidRDefault="0035131C" w:rsidP="004E6BB8">
            <w:pPr>
              <w:jc w:val="both"/>
              <w:rPr>
                <w:rFonts w:cs="Times New Roman"/>
              </w:rPr>
            </w:pPr>
            <w:r w:rsidRPr="008A10EE">
              <w:rPr>
                <w:rFonts w:cs="Times New Roman"/>
              </w:rPr>
              <w:t>- Membutuhkan waktu berapa lama untuk beradaptasi dengan sistem yang baru?</w:t>
            </w:r>
          </w:p>
        </w:tc>
        <w:tc>
          <w:tcPr>
            <w:tcW w:w="2788" w:type="dxa"/>
          </w:tcPr>
          <w:p w14:paraId="3A604818" w14:textId="3DCE3B76" w:rsidR="00400510" w:rsidRPr="008A10EE" w:rsidRDefault="0035131C" w:rsidP="004E6BB8">
            <w:pPr>
              <w:jc w:val="both"/>
              <w:rPr>
                <w:rFonts w:cs="Times New Roman"/>
              </w:rPr>
            </w:pPr>
            <w:r w:rsidRPr="008A10EE">
              <w:rPr>
                <w:rFonts w:cs="Times New Roman"/>
              </w:rPr>
              <w:t xml:space="preserve">- </w:t>
            </w:r>
            <w:r w:rsidR="00400510" w:rsidRPr="008A10EE">
              <w:rPr>
                <w:rFonts w:cs="Times New Roman"/>
              </w:rPr>
              <w:t>Untuk dosen muda jika ada pengimplementasian saya kira akan siap.</w:t>
            </w:r>
          </w:p>
          <w:p w14:paraId="0B86C764" w14:textId="00F85F4E" w:rsidR="00400510" w:rsidRPr="008A10EE" w:rsidRDefault="0035131C" w:rsidP="004E6BB8">
            <w:pPr>
              <w:jc w:val="both"/>
              <w:rPr>
                <w:rFonts w:cs="Times New Roman"/>
              </w:rPr>
            </w:pPr>
            <w:r w:rsidRPr="008A10EE">
              <w:rPr>
                <w:rFonts w:cs="Times New Roman"/>
              </w:rPr>
              <w:t>-</w:t>
            </w:r>
            <w:r w:rsidR="00400510" w:rsidRPr="008A10EE">
              <w:rPr>
                <w:rFonts w:cs="Times New Roman"/>
              </w:rPr>
              <w:t xml:space="preserve"> Jika memang diimplementasipun saya tidak bisa berjanji akan hal ini, karena memang SDM yang kami punya tidak terlalu mengerti teknologi</w:t>
            </w:r>
          </w:p>
        </w:tc>
      </w:tr>
    </w:tbl>
    <w:p w14:paraId="2215DFAD" w14:textId="77777777" w:rsidR="00E04F41" w:rsidRPr="008A10EE" w:rsidRDefault="00E04F41" w:rsidP="001B0998">
      <w:pPr>
        <w:rPr>
          <w:rFonts w:cs="Times New Roman"/>
          <w:lang w:val="en-US"/>
        </w:rPr>
      </w:pPr>
    </w:p>
    <w:p w14:paraId="289F399E" w14:textId="79CFF10F" w:rsidR="00C8119B" w:rsidRPr="008A10EE" w:rsidRDefault="00C8119B" w:rsidP="001B0998">
      <w:pPr>
        <w:contextualSpacing/>
        <w:rPr>
          <w:rFonts w:cs="Times New Roman"/>
          <w:b/>
          <w:bCs/>
          <w:lang w:val="en-US"/>
        </w:rPr>
      </w:pPr>
      <w:r w:rsidRPr="008A10EE">
        <w:rPr>
          <w:rFonts w:cs="Times New Roman"/>
          <w:b/>
          <w:bCs/>
          <w:lang w:val="en-US"/>
        </w:rPr>
        <w:t>Transkrip Wawancara Responden 27</w:t>
      </w:r>
    </w:p>
    <w:p w14:paraId="7F721FFC" w14:textId="3D727DC0"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W.R Supratman.</w:t>
      </w:r>
    </w:p>
    <w:p w14:paraId="6C4F0E82" w14:textId="77777777" w:rsidR="004E6BB8" w:rsidRPr="008A10EE" w:rsidRDefault="004E6BB8" w:rsidP="001B0998">
      <w:pPr>
        <w:rPr>
          <w:rFonts w:cs="Times New Roman"/>
          <w:lang w:val="en-US"/>
        </w:rPr>
      </w:pPr>
    </w:p>
    <w:p w14:paraId="5F72FE70" w14:textId="5B5AFC3E" w:rsidR="004E6BB8" w:rsidRPr="008A10EE" w:rsidRDefault="004E6BB8" w:rsidP="004E6BB8">
      <w:pPr>
        <w:pStyle w:val="Caption"/>
        <w:keepNext/>
        <w:rPr>
          <w:rFonts w:cs="Times New Roman"/>
        </w:rPr>
      </w:pPr>
      <w:bookmarkStart w:id="1264" w:name="_Toc48471693"/>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3</w:t>
      </w:r>
      <w:r w:rsidR="00182426">
        <w:rPr>
          <w:rFonts w:cs="Times New Roman"/>
        </w:rPr>
        <w:fldChar w:fldCharType="end"/>
      </w:r>
      <w:r w:rsidRPr="008A10EE">
        <w:rPr>
          <w:rFonts w:cs="Times New Roman"/>
        </w:rPr>
        <w:t xml:space="preserve"> Transkrip Wawancara Responden 27</w:t>
      </w:r>
      <w:bookmarkEnd w:id="1264"/>
    </w:p>
    <w:tbl>
      <w:tblPr>
        <w:tblStyle w:val="TableGrid"/>
        <w:tblW w:w="0" w:type="auto"/>
        <w:tblLook w:val="04A0" w:firstRow="1" w:lastRow="0" w:firstColumn="1" w:lastColumn="0" w:noHBand="0" w:noVBand="1"/>
      </w:tblPr>
      <w:tblGrid>
        <w:gridCol w:w="2500"/>
        <w:gridCol w:w="1549"/>
        <w:gridCol w:w="1526"/>
      </w:tblGrid>
      <w:tr w:rsidR="00C8119B" w:rsidRPr="008A10EE" w14:paraId="01DFDB1E" w14:textId="77777777" w:rsidTr="00800B62">
        <w:trPr>
          <w:tblHeader/>
        </w:trPr>
        <w:tc>
          <w:tcPr>
            <w:tcW w:w="2500" w:type="dxa"/>
          </w:tcPr>
          <w:p w14:paraId="774EAFBA" w14:textId="77777777" w:rsidR="00C8119B" w:rsidRPr="00800B62" w:rsidRDefault="00C8119B" w:rsidP="001B0998">
            <w:pPr>
              <w:jc w:val="center"/>
              <w:rPr>
                <w:rFonts w:cs="Times New Roman"/>
                <w:b/>
                <w:bCs/>
              </w:rPr>
            </w:pPr>
            <w:r w:rsidRPr="00800B62">
              <w:rPr>
                <w:rFonts w:cs="Times New Roman"/>
                <w:b/>
                <w:bCs/>
              </w:rPr>
              <w:t>Profil PT</w:t>
            </w:r>
          </w:p>
        </w:tc>
        <w:tc>
          <w:tcPr>
            <w:tcW w:w="1549" w:type="dxa"/>
          </w:tcPr>
          <w:p w14:paraId="20B87386" w14:textId="77777777" w:rsidR="00C8119B" w:rsidRPr="00800B62" w:rsidRDefault="00C8119B" w:rsidP="001B0998">
            <w:pPr>
              <w:jc w:val="center"/>
              <w:rPr>
                <w:rFonts w:cs="Times New Roman"/>
                <w:b/>
                <w:bCs/>
              </w:rPr>
            </w:pPr>
            <w:r w:rsidRPr="00800B62">
              <w:rPr>
                <w:rFonts w:cs="Times New Roman"/>
                <w:b/>
                <w:bCs/>
              </w:rPr>
              <w:t>Profil Narasumber</w:t>
            </w:r>
          </w:p>
        </w:tc>
        <w:tc>
          <w:tcPr>
            <w:tcW w:w="1526" w:type="dxa"/>
          </w:tcPr>
          <w:p w14:paraId="5F34A662"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3E9CFE5B" w14:textId="77777777" w:rsidTr="004E6BB8">
        <w:tc>
          <w:tcPr>
            <w:tcW w:w="2500" w:type="dxa"/>
          </w:tcPr>
          <w:p w14:paraId="03E5B564" w14:textId="2FEC7694" w:rsidR="001752F2" w:rsidRPr="008A10EE" w:rsidRDefault="001752F2" w:rsidP="001B0998">
            <w:pPr>
              <w:rPr>
                <w:rFonts w:cs="Times New Roman"/>
              </w:rPr>
            </w:pPr>
            <w:r w:rsidRPr="008A10EE">
              <w:rPr>
                <w:rFonts w:cs="Times New Roman"/>
              </w:rPr>
              <w:t xml:space="preserve">Universitas WR Supratman Surabaya (UNIPRA) adalah perguruan tinggi bermula dari Akademi Gula Surabaya (AGS) &amp; Akademi Keuangan dan Manajemen (AKM) berdiri pada tahun 1985. UNIPRA telah terakreditasi IPT oleh BAN PT DIKTI. Berlokasi di Jl. Arief Rahman Hakim No.14, </w:t>
            </w:r>
            <w:r w:rsidRPr="008A10EE">
              <w:rPr>
                <w:rFonts w:cs="Times New Roman"/>
              </w:rPr>
              <w:lastRenderedPageBreak/>
              <w:t>Keputih, Kecamatan Sukolilo, Surabaya. Sistem informasi yang telah terimplementasi pada perguruan tinggi ini antara lain SIKU (Sistem Informasi Keuangan), SIMA (Sistem Informasi Monitoring Akademik), SIAM (Sistem Informasi Akademik Mahasiswa), SIRAK (Sistem Informasi Registrasi Akademik), SIDA (Sistem Informasi Wisuda), SU (Super User Administrator Siakad), SPMB (Sistem Penerimaan Mahasiswa Baru), SIMPEL (Sistem Informasi Pelaporan), dan DIGILIB (Digital Library).</w:t>
            </w:r>
          </w:p>
        </w:tc>
        <w:tc>
          <w:tcPr>
            <w:tcW w:w="1549" w:type="dxa"/>
          </w:tcPr>
          <w:p w14:paraId="1E6C663E" w14:textId="2476A120" w:rsidR="001752F2" w:rsidRPr="008A10EE" w:rsidRDefault="001752F2" w:rsidP="001B0998">
            <w:pPr>
              <w:rPr>
                <w:rFonts w:cs="Times New Roman"/>
              </w:rPr>
            </w:pPr>
            <w:r w:rsidRPr="008A10EE">
              <w:rPr>
                <w:rFonts w:cs="Times New Roman"/>
              </w:rPr>
              <w:lastRenderedPageBreak/>
              <w:t xml:space="preserve">Bapak Benny Anjas Asmara merupakan pegawai Universitas W.R Supratman yang menjabat sebagai Kepala Bagian Administrasi dan Akademik dari Universitas </w:t>
            </w:r>
            <w:r w:rsidRPr="008A10EE">
              <w:rPr>
                <w:rFonts w:cs="Times New Roman"/>
              </w:rPr>
              <w:lastRenderedPageBreak/>
              <w:t>W.R. Supratman.</w:t>
            </w:r>
          </w:p>
        </w:tc>
        <w:tc>
          <w:tcPr>
            <w:tcW w:w="1526" w:type="dxa"/>
          </w:tcPr>
          <w:p w14:paraId="17CD00E3"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2EA7CA4D" w14:textId="77777777" w:rsidR="009C71BA" w:rsidRPr="008A10EE" w:rsidRDefault="009C71BA" w:rsidP="001B0998">
            <w:pPr>
              <w:pStyle w:val="ListParagraph"/>
              <w:ind w:left="307"/>
              <w:rPr>
                <w:rFonts w:cs="Times New Roman"/>
              </w:rPr>
            </w:pPr>
            <w:r w:rsidRPr="008A10EE">
              <w:rPr>
                <w:rFonts w:cs="Times New Roman"/>
              </w:rPr>
              <w:t>Senin, 15 Oktober 2018</w:t>
            </w:r>
          </w:p>
          <w:p w14:paraId="7608AA89"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45833D4F" w14:textId="77777777" w:rsidR="009C71BA" w:rsidRPr="008A10EE" w:rsidRDefault="009C71BA" w:rsidP="001B0998">
            <w:pPr>
              <w:ind w:left="307"/>
              <w:rPr>
                <w:rFonts w:cs="Times New Roman"/>
              </w:rPr>
            </w:pPr>
            <w:r w:rsidRPr="008A10EE">
              <w:rPr>
                <w:rFonts w:cs="Times New Roman"/>
              </w:rPr>
              <w:t>14:00 – 15:30 WIB</w:t>
            </w:r>
          </w:p>
          <w:p w14:paraId="0068837B"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3F9B29BD" w14:textId="0993A689" w:rsidR="001752F2" w:rsidRPr="008A10EE" w:rsidRDefault="009C71BA" w:rsidP="001B0998">
            <w:pPr>
              <w:pStyle w:val="ListParagraph"/>
              <w:ind w:left="307"/>
              <w:rPr>
                <w:rFonts w:cs="Times New Roman"/>
              </w:rPr>
            </w:pPr>
            <w:r w:rsidRPr="008A10EE">
              <w:rPr>
                <w:rFonts w:cs="Times New Roman"/>
              </w:rPr>
              <w:t>Kantor BAAK Universitas W.R. Supratman</w:t>
            </w:r>
          </w:p>
        </w:tc>
      </w:tr>
    </w:tbl>
    <w:p w14:paraId="628A864A" w14:textId="23E12B5A" w:rsidR="00C8119B" w:rsidRPr="008A10EE" w:rsidRDefault="00C8119B" w:rsidP="001B0998">
      <w:pPr>
        <w:rPr>
          <w:rFonts w:cs="Times New Roman"/>
          <w:lang w:val="en-US"/>
        </w:rPr>
      </w:pPr>
    </w:p>
    <w:p w14:paraId="562F0669" w14:textId="44C316B6"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W.R Supratman.</w:t>
      </w:r>
    </w:p>
    <w:p w14:paraId="0B4B1E42" w14:textId="77777777" w:rsidR="003B0923" w:rsidRPr="008A10EE" w:rsidRDefault="003B0923" w:rsidP="001B0998">
      <w:pPr>
        <w:contextualSpacing/>
        <w:rPr>
          <w:rFonts w:cs="Times New Roman"/>
        </w:rPr>
      </w:pPr>
    </w:p>
    <w:p w14:paraId="3EE32632" w14:textId="3D9B0F9E" w:rsidR="004E6BB8" w:rsidRPr="008A10EE" w:rsidRDefault="004E6BB8" w:rsidP="004E6BB8">
      <w:pPr>
        <w:pStyle w:val="Caption"/>
        <w:keepNext/>
        <w:rPr>
          <w:rFonts w:cs="Times New Roman"/>
        </w:rPr>
      </w:pPr>
      <w:bookmarkStart w:id="1265" w:name="_Toc4847169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4</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27</w:t>
      </w:r>
      <w:bookmarkEnd w:id="1265"/>
    </w:p>
    <w:tbl>
      <w:tblPr>
        <w:tblStyle w:val="TableGrid"/>
        <w:tblW w:w="0" w:type="auto"/>
        <w:tblLook w:val="04A0" w:firstRow="1" w:lastRow="0" w:firstColumn="1" w:lastColumn="0" w:noHBand="0" w:noVBand="1"/>
      </w:tblPr>
      <w:tblGrid>
        <w:gridCol w:w="2787"/>
        <w:gridCol w:w="2788"/>
      </w:tblGrid>
      <w:tr w:rsidR="00E04F41" w:rsidRPr="008A10EE" w14:paraId="46B0D916" w14:textId="77777777" w:rsidTr="00800B62">
        <w:trPr>
          <w:tblHeader/>
        </w:trPr>
        <w:tc>
          <w:tcPr>
            <w:tcW w:w="2787" w:type="dxa"/>
          </w:tcPr>
          <w:p w14:paraId="6515D79D"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11FD8A57"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385FEECA" w14:textId="77777777" w:rsidTr="004F36FD">
        <w:tc>
          <w:tcPr>
            <w:tcW w:w="2787" w:type="dxa"/>
          </w:tcPr>
          <w:p w14:paraId="098504A7" w14:textId="2BE5AEC5" w:rsidR="00E04F41" w:rsidRPr="008A10EE" w:rsidRDefault="006B250A" w:rsidP="004E6BB8">
            <w:pPr>
              <w:jc w:val="both"/>
              <w:rPr>
                <w:rFonts w:cs="Times New Roman"/>
              </w:rPr>
            </w:pPr>
            <w:r w:rsidRPr="008A10EE">
              <w:rPr>
                <w:rFonts w:cs="Times New Roman"/>
              </w:rPr>
              <w:t>Sistem apa saja yang di terapkan di UNIPRA ?</w:t>
            </w:r>
          </w:p>
        </w:tc>
        <w:tc>
          <w:tcPr>
            <w:tcW w:w="2788" w:type="dxa"/>
          </w:tcPr>
          <w:p w14:paraId="4F101E1C" w14:textId="2C9CE7BC" w:rsidR="00E04F41" w:rsidRPr="008A10EE" w:rsidRDefault="006B250A" w:rsidP="004E6BB8">
            <w:pPr>
              <w:jc w:val="both"/>
              <w:rPr>
                <w:rFonts w:cs="Times New Roman"/>
              </w:rPr>
            </w:pPr>
            <w:r w:rsidRPr="008A10EE">
              <w:rPr>
                <w:rFonts w:cs="Times New Roman"/>
              </w:rPr>
              <w:t xml:space="preserve">Ada SIAKAD, didalamnya ada bermacam - macam seperti SIKU (Sistem Informasi Keuangan), SIMA (Sistem Informasi </w:t>
            </w:r>
            <w:r w:rsidRPr="008A10EE">
              <w:rPr>
                <w:rFonts w:cs="Times New Roman"/>
              </w:rPr>
              <w:lastRenderedPageBreak/>
              <w:t>Monitoring Akademik), SIAM (Sistem Informasi Akademik Mahasiswa), SIRAK (Sistem Informasi Registrasi Akademik), SIDA (Sistem Informasi Wisuda), SU (Super User Administrator Siakad), SPMB (Sistem Penerimaan Mahasiswa Baru), SIMPEL (Sistem Informasi Pelaporan), DIGILIB (Digital Library)</w:t>
            </w:r>
          </w:p>
        </w:tc>
      </w:tr>
      <w:tr w:rsidR="006B250A" w:rsidRPr="008A10EE" w14:paraId="2DA5640E" w14:textId="77777777" w:rsidTr="004F36FD">
        <w:tc>
          <w:tcPr>
            <w:tcW w:w="2787" w:type="dxa"/>
          </w:tcPr>
          <w:p w14:paraId="0D3194C7" w14:textId="2718D4BE" w:rsidR="006B250A" w:rsidRPr="008A10EE" w:rsidRDefault="006B250A" w:rsidP="004E6BB8">
            <w:pPr>
              <w:jc w:val="both"/>
              <w:rPr>
                <w:rFonts w:cs="Times New Roman"/>
              </w:rPr>
            </w:pPr>
            <w:r w:rsidRPr="008A10EE">
              <w:rPr>
                <w:rFonts w:cs="Times New Roman"/>
              </w:rPr>
              <w:lastRenderedPageBreak/>
              <w:t>Sudah berapa lama menerapkan SIAKAD ini ?</w:t>
            </w:r>
          </w:p>
        </w:tc>
        <w:tc>
          <w:tcPr>
            <w:tcW w:w="2788" w:type="dxa"/>
          </w:tcPr>
          <w:p w14:paraId="422557C8" w14:textId="38E0E176" w:rsidR="006B250A" w:rsidRPr="008A10EE" w:rsidRDefault="006B250A" w:rsidP="004E6BB8">
            <w:pPr>
              <w:jc w:val="both"/>
              <w:rPr>
                <w:rFonts w:cs="Times New Roman"/>
              </w:rPr>
            </w:pPr>
            <w:r w:rsidRPr="008A10EE">
              <w:rPr>
                <w:rFonts w:cs="Times New Roman"/>
              </w:rPr>
              <w:t>Sekitar 2 tahun, dimulai sejak tahun 2016</w:t>
            </w:r>
          </w:p>
        </w:tc>
      </w:tr>
      <w:tr w:rsidR="006B250A" w:rsidRPr="008A10EE" w14:paraId="4EBF43E0" w14:textId="77777777" w:rsidTr="004F36FD">
        <w:tc>
          <w:tcPr>
            <w:tcW w:w="2787" w:type="dxa"/>
          </w:tcPr>
          <w:p w14:paraId="24B25BE3" w14:textId="024A2408" w:rsidR="006B250A" w:rsidRPr="008A10EE" w:rsidRDefault="006B250A" w:rsidP="004E6BB8">
            <w:pPr>
              <w:jc w:val="both"/>
              <w:rPr>
                <w:rFonts w:cs="Times New Roman"/>
              </w:rPr>
            </w:pPr>
            <w:r w:rsidRPr="008A10EE">
              <w:rPr>
                <w:rFonts w:cs="Times New Roman"/>
              </w:rPr>
              <w:t>Apa tipe proyek untuk implementasi sistem ini ?</w:t>
            </w:r>
          </w:p>
        </w:tc>
        <w:tc>
          <w:tcPr>
            <w:tcW w:w="2788" w:type="dxa"/>
          </w:tcPr>
          <w:p w14:paraId="697BD5A0" w14:textId="0D962D6D" w:rsidR="006B250A" w:rsidRPr="008A10EE" w:rsidRDefault="006B250A" w:rsidP="004E6BB8">
            <w:pPr>
              <w:jc w:val="both"/>
              <w:rPr>
                <w:rFonts w:cs="Times New Roman"/>
              </w:rPr>
            </w:pPr>
            <w:r w:rsidRPr="008A10EE">
              <w:rPr>
                <w:rFonts w:cs="Times New Roman"/>
              </w:rPr>
              <w:t>Sistem ini kita beli dari luar, sudah dipaketkan dalam satu SIAKAD didalamnya memuat sistem – sistem yang lain tadi</w:t>
            </w:r>
          </w:p>
        </w:tc>
      </w:tr>
      <w:tr w:rsidR="006B250A" w:rsidRPr="008A10EE" w14:paraId="44CB4D42" w14:textId="77777777" w:rsidTr="004F36FD">
        <w:tc>
          <w:tcPr>
            <w:tcW w:w="2787" w:type="dxa"/>
          </w:tcPr>
          <w:p w14:paraId="540BF672" w14:textId="648BD829" w:rsidR="006B250A" w:rsidRPr="008A10EE" w:rsidRDefault="006B250A" w:rsidP="004E6BB8">
            <w:pPr>
              <w:jc w:val="both"/>
              <w:rPr>
                <w:rFonts w:cs="Times New Roman"/>
              </w:rPr>
            </w:pPr>
            <w:r w:rsidRPr="008A10EE">
              <w:rPr>
                <w:rFonts w:cs="Times New Roman"/>
              </w:rPr>
              <w:t>Bagaimana inisiasi awal penerapan sistem ? Apakah dibangun berdasarkan mandat dari top manajemen ? Ataukah dari hal lain ?</w:t>
            </w:r>
          </w:p>
        </w:tc>
        <w:tc>
          <w:tcPr>
            <w:tcW w:w="2788" w:type="dxa"/>
          </w:tcPr>
          <w:p w14:paraId="69FA5CE9" w14:textId="1A439723" w:rsidR="006B250A" w:rsidRPr="008A10EE" w:rsidRDefault="006B250A" w:rsidP="004E6BB8">
            <w:pPr>
              <w:jc w:val="both"/>
              <w:rPr>
                <w:rFonts w:cs="Times New Roman"/>
              </w:rPr>
            </w:pPr>
            <w:r w:rsidRPr="008A10EE">
              <w:rPr>
                <w:rFonts w:cs="Times New Roman"/>
              </w:rPr>
              <w:t>Inisiasi awal itu dari rektor, kemudian kita tinggal menjalankan</w:t>
            </w:r>
          </w:p>
        </w:tc>
      </w:tr>
      <w:tr w:rsidR="006B250A" w:rsidRPr="008A10EE" w14:paraId="71FC7FAB" w14:textId="77777777" w:rsidTr="004F36FD">
        <w:tc>
          <w:tcPr>
            <w:tcW w:w="2787" w:type="dxa"/>
          </w:tcPr>
          <w:p w14:paraId="1598BF3E" w14:textId="6EBCA45E" w:rsidR="006B250A" w:rsidRPr="008A10EE" w:rsidRDefault="006B250A" w:rsidP="004E6BB8">
            <w:pPr>
              <w:jc w:val="both"/>
              <w:rPr>
                <w:rFonts w:cs="Times New Roman"/>
              </w:rPr>
            </w:pPr>
            <w:r w:rsidRPr="008A10EE">
              <w:rPr>
                <w:rFonts w:cs="Times New Roman"/>
              </w:rPr>
              <w:t>Apa yang membuat universitas memilih melakukan pembelian sistem ?</w:t>
            </w:r>
          </w:p>
        </w:tc>
        <w:tc>
          <w:tcPr>
            <w:tcW w:w="2788" w:type="dxa"/>
          </w:tcPr>
          <w:p w14:paraId="1FED69B1" w14:textId="0FE29604" w:rsidR="006B250A" w:rsidRPr="008A10EE" w:rsidRDefault="006B250A" w:rsidP="004E6BB8">
            <w:pPr>
              <w:jc w:val="both"/>
              <w:rPr>
                <w:rFonts w:cs="Times New Roman"/>
              </w:rPr>
            </w:pPr>
            <w:r w:rsidRPr="008A10EE">
              <w:rPr>
                <w:rFonts w:cs="Times New Roman"/>
              </w:rPr>
              <w:t xml:space="preserve">Untuk memudahkan semua kegiatan mahasiswa dan dosen, kemudian untuk pelaporan ke dikti jadi lebih mudah juga. Kita tidak membuat sistem sendiri, tapi kemarin banyak yang menawarkan berbagai paket software ke kampus kemudian ada 1 yang cocok ya sudah dipilih tapi untuk </w:t>
            </w:r>
            <w:r w:rsidRPr="008A10EE">
              <w:rPr>
                <w:rFonts w:cs="Times New Roman"/>
              </w:rPr>
              <w:lastRenderedPageBreak/>
              <w:t>keputusan membeli sistem yang mana dilakukan oleh top management yaitu pihak rektorat</w:t>
            </w:r>
          </w:p>
        </w:tc>
      </w:tr>
      <w:tr w:rsidR="00E04F41" w:rsidRPr="008A10EE" w14:paraId="73C6D4F0" w14:textId="77777777" w:rsidTr="004F36FD">
        <w:tc>
          <w:tcPr>
            <w:tcW w:w="2787" w:type="dxa"/>
          </w:tcPr>
          <w:p w14:paraId="53589452" w14:textId="6EFF4193" w:rsidR="00E04F41" w:rsidRPr="008A10EE" w:rsidRDefault="006B250A" w:rsidP="004E6BB8">
            <w:pPr>
              <w:jc w:val="both"/>
              <w:rPr>
                <w:rFonts w:cs="Times New Roman"/>
              </w:rPr>
            </w:pPr>
            <w:r w:rsidRPr="008A10EE">
              <w:rPr>
                <w:rFonts w:cs="Times New Roman"/>
              </w:rPr>
              <w:lastRenderedPageBreak/>
              <w:t>Secara keseluruhan sistemnya sudah sesuai yang diinginkan dan sesuai visi atau tujuan universitas ?</w:t>
            </w:r>
          </w:p>
        </w:tc>
        <w:tc>
          <w:tcPr>
            <w:tcW w:w="2788" w:type="dxa"/>
          </w:tcPr>
          <w:p w14:paraId="083EFEEF" w14:textId="1B022C26" w:rsidR="00E04F41" w:rsidRPr="008A10EE" w:rsidRDefault="006B250A" w:rsidP="004E6BB8">
            <w:pPr>
              <w:jc w:val="both"/>
              <w:rPr>
                <w:rFonts w:cs="Times New Roman"/>
              </w:rPr>
            </w:pPr>
            <w:r w:rsidRPr="008A10EE">
              <w:rPr>
                <w:rFonts w:cs="Times New Roman"/>
              </w:rPr>
              <w:t>Ya secara keseluruhan sudah sesuai kalau dari saya sendiri, karena pekerjaan menjadi lebih mudah, dulu sebelum ada sistem ini semuanya offline saya harus mindah data dan masukkan data satu per satu, sekarang juga jadi paperless dan hemat waktu, dulu kita yang harus melayani kendala mahasiswa sekarang mereka yang harus proaktif terutama mahasiswa lama yang mengalami perpindahan sistem</w:t>
            </w:r>
          </w:p>
        </w:tc>
      </w:tr>
      <w:tr w:rsidR="006B250A" w:rsidRPr="008A10EE" w14:paraId="5F23F844" w14:textId="77777777" w:rsidTr="004F36FD">
        <w:tc>
          <w:tcPr>
            <w:tcW w:w="2787" w:type="dxa"/>
          </w:tcPr>
          <w:p w14:paraId="19F7F49E" w14:textId="34D67C8F" w:rsidR="006B250A" w:rsidRPr="008A10EE" w:rsidRDefault="006B250A" w:rsidP="004E6BB8">
            <w:pPr>
              <w:jc w:val="both"/>
              <w:rPr>
                <w:rFonts w:cs="Times New Roman"/>
              </w:rPr>
            </w:pPr>
            <w:r w:rsidRPr="008A10EE">
              <w:rPr>
                <w:rFonts w:cs="Times New Roman"/>
              </w:rPr>
              <w:t>Butuh waktu berapa lama untuk implementasi ?</w:t>
            </w:r>
          </w:p>
        </w:tc>
        <w:tc>
          <w:tcPr>
            <w:tcW w:w="2788" w:type="dxa"/>
          </w:tcPr>
          <w:p w14:paraId="587016B5" w14:textId="01C1977C" w:rsidR="006B250A" w:rsidRPr="008A10EE" w:rsidRDefault="006B250A" w:rsidP="004E6BB8">
            <w:pPr>
              <w:jc w:val="both"/>
              <w:rPr>
                <w:rFonts w:cs="Times New Roman"/>
              </w:rPr>
            </w:pPr>
            <w:r w:rsidRPr="008A10EE">
              <w:rPr>
                <w:rFonts w:cs="Times New Roman"/>
              </w:rPr>
              <w:t>Kurang lebih 1 semester, termasuk pengenalan ke mahasiswa dan dosen, awal - awal saya yang menghandle setelah itu sudah lepas alias mandiri</w:t>
            </w:r>
          </w:p>
        </w:tc>
      </w:tr>
      <w:tr w:rsidR="006B250A" w:rsidRPr="008A10EE" w14:paraId="1F32491B" w14:textId="77777777" w:rsidTr="004F36FD">
        <w:tc>
          <w:tcPr>
            <w:tcW w:w="2787" w:type="dxa"/>
          </w:tcPr>
          <w:p w14:paraId="5499922F" w14:textId="42859094" w:rsidR="006B250A" w:rsidRPr="008A10EE" w:rsidRDefault="006B250A" w:rsidP="004E6BB8">
            <w:pPr>
              <w:jc w:val="both"/>
              <w:rPr>
                <w:rFonts w:cs="Times New Roman"/>
              </w:rPr>
            </w:pPr>
            <w:r w:rsidRPr="008A10EE">
              <w:rPr>
                <w:rFonts w:cs="Times New Roman"/>
              </w:rPr>
              <w:t>Apakah sempat ada kendala pada saat implementasi atau penggunaan sistemnya ?</w:t>
            </w:r>
          </w:p>
        </w:tc>
        <w:tc>
          <w:tcPr>
            <w:tcW w:w="2788" w:type="dxa"/>
          </w:tcPr>
          <w:p w14:paraId="2289E566" w14:textId="1EF3CA01" w:rsidR="006B250A" w:rsidRPr="008A10EE" w:rsidRDefault="006B250A" w:rsidP="004E6BB8">
            <w:pPr>
              <w:jc w:val="both"/>
              <w:rPr>
                <w:rFonts w:cs="Times New Roman"/>
              </w:rPr>
            </w:pPr>
            <w:r w:rsidRPr="008A10EE">
              <w:rPr>
                <w:rFonts w:cs="Times New Roman"/>
              </w:rPr>
              <w:t xml:space="preserve">Setelah beli paket software ini, awalnya dilakukan percobaan pemakaian terlebih dahulu kemudian ada sedikit yang tidak match dengan kondisi dari universitas yaitu di bagian keuangan, tapi untuk bagian akademik tidak ada masalah sehingga sampai saat ini yang digunakan hanya </w:t>
            </w:r>
            <w:r w:rsidRPr="008A10EE">
              <w:rPr>
                <w:rFonts w:cs="Times New Roman"/>
              </w:rPr>
              <w:lastRenderedPageBreak/>
              <w:t>bagian akademik saja. Awal pengimplementasian juga kita menggunakan cloud itu sempat down pada saat perwalian, pada tahun 2017 lalu kita pindah menggunakan server sendiri untuk mengatasi masalah down seperti dulu tapi kemarin ini ada saran untuk kembali lagi ke cloud karena lebih aman dan maintenance nya tidak ribet tapi untuk keputusan kembali ke cloud itu tergantung top management dan anggaran. Sistem SPMB juga masih manual karena masih banyak kendala, seperti formulir dan lagi - lagi terkait pembayaran jadi terhambat karena tersambung ke SIKU. Pembayarannya kita masih manual ke kasir</w:t>
            </w:r>
          </w:p>
        </w:tc>
      </w:tr>
      <w:tr w:rsidR="006B250A" w:rsidRPr="008A10EE" w14:paraId="389E3F43" w14:textId="77777777" w:rsidTr="004F36FD">
        <w:tc>
          <w:tcPr>
            <w:tcW w:w="2787" w:type="dxa"/>
          </w:tcPr>
          <w:p w14:paraId="431CE943" w14:textId="37387404" w:rsidR="006B250A" w:rsidRPr="008A10EE" w:rsidRDefault="006B250A" w:rsidP="004E6BB8">
            <w:pPr>
              <w:jc w:val="both"/>
              <w:rPr>
                <w:rFonts w:cs="Times New Roman"/>
              </w:rPr>
            </w:pPr>
            <w:r w:rsidRPr="008A10EE">
              <w:rPr>
                <w:rFonts w:cs="Times New Roman"/>
              </w:rPr>
              <w:lastRenderedPageBreak/>
              <w:t>Apakah ada kendala ketika berpindah dari cloud ke server ?</w:t>
            </w:r>
          </w:p>
        </w:tc>
        <w:tc>
          <w:tcPr>
            <w:tcW w:w="2788" w:type="dxa"/>
          </w:tcPr>
          <w:p w14:paraId="472D86EE" w14:textId="1A4EBD9C" w:rsidR="006B250A" w:rsidRPr="008A10EE" w:rsidRDefault="006B250A" w:rsidP="004E6BB8">
            <w:pPr>
              <w:jc w:val="both"/>
              <w:rPr>
                <w:rFonts w:cs="Times New Roman"/>
              </w:rPr>
            </w:pPr>
            <w:r w:rsidRPr="008A10EE">
              <w:rPr>
                <w:rFonts w:cs="Times New Roman"/>
              </w:rPr>
              <w:t>Tidak ada kendala, hanya saja kita harus mengeluarkan biaya untuk pembelian server</w:t>
            </w:r>
          </w:p>
        </w:tc>
      </w:tr>
      <w:tr w:rsidR="006B250A" w:rsidRPr="008A10EE" w14:paraId="4BD69F2E" w14:textId="77777777" w:rsidTr="004F36FD">
        <w:tc>
          <w:tcPr>
            <w:tcW w:w="2787" w:type="dxa"/>
          </w:tcPr>
          <w:p w14:paraId="1B46A366" w14:textId="70E6E425" w:rsidR="006B250A" w:rsidRPr="008A10EE" w:rsidRDefault="006B250A" w:rsidP="004E6BB8">
            <w:pPr>
              <w:jc w:val="both"/>
              <w:rPr>
                <w:rFonts w:cs="Times New Roman"/>
              </w:rPr>
            </w:pPr>
            <w:r w:rsidRPr="008A10EE">
              <w:rPr>
                <w:rFonts w:cs="Times New Roman"/>
              </w:rPr>
              <w:t>Setelah implementasi, apakah ada pelatihan dari vendor untuk menggunakan sistem ?</w:t>
            </w:r>
          </w:p>
        </w:tc>
        <w:tc>
          <w:tcPr>
            <w:tcW w:w="2788" w:type="dxa"/>
          </w:tcPr>
          <w:p w14:paraId="7FF7431D" w14:textId="7D0CCBC6" w:rsidR="006B250A" w:rsidRPr="008A10EE" w:rsidRDefault="006B250A" w:rsidP="004E6BB8">
            <w:pPr>
              <w:jc w:val="both"/>
              <w:rPr>
                <w:rFonts w:cs="Times New Roman"/>
              </w:rPr>
            </w:pPr>
            <w:r w:rsidRPr="008A10EE">
              <w:rPr>
                <w:rFonts w:cs="Times New Roman"/>
              </w:rPr>
              <w:t>Semua bagian yang turut pegang aplikasi diajari, seperti saya kemudian dosen</w:t>
            </w:r>
          </w:p>
        </w:tc>
      </w:tr>
      <w:tr w:rsidR="006B250A" w:rsidRPr="008A10EE" w14:paraId="08C11D1A" w14:textId="77777777" w:rsidTr="004F36FD">
        <w:tc>
          <w:tcPr>
            <w:tcW w:w="2787" w:type="dxa"/>
          </w:tcPr>
          <w:p w14:paraId="79E2F5FA" w14:textId="00AE1D17" w:rsidR="006B250A" w:rsidRPr="008A10EE" w:rsidRDefault="006B250A" w:rsidP="004E6BB8">
            <w:pPr>
              <w:jc w:val="both"/>
              <w:rPr>
                <w:rFonts w:cs="Times New Roman"/>
              </w:rPr>
            </w:pPr>
            <w:r w:rsidRPr="008A10EE">
              <w:rPr>
                <w:rFonts w:cs="Times New Roman"/>
              </w:rPr>
              <w:t>Yang bertanggungjawab untuk memindahkan data pada saat implementasi sistem ?</w:t>
            </w:r>
          </w:p>
        </w:tc>
        <w:tc>
          <w:tcPr>
            <w:tcW w:w="2788" w:type="dxa"/>
          </w:tcPr>
          <w:p w14:paraId="130382E4" w14:textId="0E843FD6" w:rsidR="006B250A" w:rsidRPr="008A10EE" w:rsidRDefault="006B250A" w:rsidP="004E6BB8">
            <w:pPr>
              <w:jc w:val="both"/>
              <w:rPr>
                <w:rFonts w:cs="Times New Roman"/>
              </w:rPr>
            </w:pPr>
            <w:r w:rsidRPr="008A10EE">
              <w:rPr>
                <w:rFonts w:cs="Times New Roman"/>
              </w:rPr>
              <w:t xml:space="preserve">Dari tim outsource, saya mengirimkan data lama ke mereka melalui email, dari data offline. Data nya berupa krs, nilai -nilai, dll. Saya </w:t>
            </w:r>
            <w:r w:rsidRPr="008A10EE">
              <w:rPr>
                <w:rFonts w:cs="Times New Roman"/>
              </w:rPr>
              <w:lastRenderedPageBreak/>
              <w:t>dibuatkan data kosongan lalu saya convert. Mahasiswa tidak bisa mengganti data nya, kalau mau ganti harus konfirmasi ke BAK terlebih dahulu.</w:t>
            </w:r>
          </w:p>
        </w:tc>
      </w:tr>
      <w:tr w:rsidR="006B250A" w:rsidRPr="008A10EE" w14:paraId="0132FA4E" w14:textId="77777777" w:rsidTr="004F36FD">
        <w:tc>
          <w:tcPr>
            <w:tcW w:w="2787" w:type="dxa"/>
          </w:tcPr>
          <w:p w14:paraId="275B6AD1" w14:textId="7DE28DD0" w:rsidR="006B250A" w:rsidRPr="008A10EE" w:rsidRDefault="006B250A" w:rsidP="004E6BB8">
            <w:pPr>
              <w:jc w:val="both"/>
              <w:rPr>
                <w:rFonts w:cs="Times New Roman"/>
              </w:rPr>
            </w:pPr>
            <w:r w:rsidRPr="008A10EE">
              <w:rPr>
                <w:rFonts w:cs="Times New Roman"/>
              </w:rPr>
              <w:lastRenderedPageBreak/>
              <w:t>Pada saat migrasi sistem apakah ada kesusahan dari mahasiswa atau dosen atau pengguna yang lainnya ?</w:t>
            </w:r>
          </w:p>
        </w:tc>
        <w:tc>
          <w:tcPr>
            <w:tcW w:w="2788" w:type="dxa"/>
          </w:tcPr>
          <w:p w14:paraId="791DA43F" w14:textId="5ECA0710" w:rsidR="006B250A" w:rsidRPr="008A10EE" w:rsidRDefault="006B250A" w:rsidP="004E6BB8">
            <w:pPr>
              <w:jc w:val="both"/>
              <w:rPr>
                <w:rFonts w:cs="Times New Roman"/>
              </w:rPr>
            </w:pPr>
            <w:r w:rsidRPr="008A10EE">
              <w:rPr>
                <w:rFonts w:cs="Times New Roman"/>
              </w:rPr>
              <w:t>Ya pasti ada kesusahan waktu perpindahan sistem seperti itu, tapi kita membagikan pedoman (user manual) kemudian yang masih tidak jelas bisa tanya ke BAK, tapi kita tidak menyelenggarakan penyuluhan hanya user manual tersebut, biasanya yang kesulitan itu dosen dosen yang sudah lansia. Sulitnya itu butuh waktu lama dan ketelitian, dulu sebelum ada sistem ini saya yang mindahi satu - satu. Sementara yang saya masukkan ini hanya mahasiswa aktif saja</w:t>
            </w:r>
          </w:p>
        </w:tc>
      </w:tr>
      <w:tr w:rsidR="006B250A" w:rsidRPr="008A10EE" w14:paraId="20D6C0FE" w14:textId="77777777" w:rsidTr="004F36FD">
        <w:tc>
          <w:tcPr>
            <w:tcW w:w="2787" w:type="dxa"/>
          </w:tcPr>
          <w:p w14:paraId="604DB22D" w14:textId="44D7CAAB" w:rsidR="006B250A" w:rsidRPr="008A10EE" w:rsidRDefault="006B250A" w:rsidP="004E6BB8">
            <w:pPr>
              <w:jc w:val="both"/>
              <w:rPr>
                <w:rFonts w:cs="Times New Roman"/>
              </w:rPr>
            </w:pPr>
            <w:r w:rsidRPr="008A10EE">
              <w:rPr>
                <w:rFonts w:cs="Times New Roman"/>
              </w:rPr>
              <w:t>Apakah ada training atau pelatihan untuk pengguna ?</w:t>
            </w:r>
          </w:p>
        </w:tc>
        <w:tc>
          <w:tcPr>
            <w:tcW w:w="2788" w:type="dxa"/>
          </w:tcPr>
          <w:p w14:paraId="1FB93FF1" w14:textId="245FFF61" w:rsidR="006B250A" w:rsidRPr="008A10EE" w:rsidRDefault="006B250A" w:rsidP="004E6BB8">
            <w:pPr>
              <w:jc w:val="both"/>
              <w:rPr>
                <w:rFonts w:cs="Times New Roman"/>
              </w:rPr>
            </w:pPr>
            <w:r w:rsidRPr="008A10EE">
              <w:rPr>
                <w:rFonts w:cs="Times New Roman"/>
              </w:rPr>
              <w:t>Beberapa saja di training pada waktu pengenalan, barangkali ada yang mau mengganti, tapi tidak semua bisa diubah susah juga mau mengganti. Siap tidak siap pengguna siakad harus bisa menggunakan aplikasi , karena untuk mengejar ketertinggalan.</w:t>
            </w:r>
          </w:p>
        </w:tc>
      </w:tr>
      <w:tr w:rsidR="006B250A" w:rsidRPr="008A10EE" w14:paraId="3A9495E7" w14:textId="77777777" w:rsidTr="004F36FD">
        <w:tc>
          <w:tcPr>
            <w:tcW w:w="2787" w:type="dxa"/>
          </w:tcPr>
          <w:p w14:paraId="72F7B856" w14:textId="6D2EAB42" w:rsidR="006B250A" w:rsidRPr="008A10EE" w:rsidRDefault="006B250A" w:rsidP="004E6BB8">
            <w:pPr>
              <w:jc w:val="both"/>
              <w:rPr>
                <w:rFonts w:cs="Times New Roman"/>
              </w:rPr>
            </w:pPr>
            <w:r w:rsidRPr="008A10EE">
              <w:rPr>
                <w:rFonts w:cs="Times New Roman"/>
              </w:rPr>
              <w:lastRenderedPageBreak/>
              <w:t>User Manual dibuat oleh siapa ?</w:t>
            </w:r>
          </w:p>
        </w:tc>
        <w:tc>
          <w:tcPr>
            <w:tcW w:w="2788" w:type="dxa"/>
          </w:tcPr>
          <w:p w14:paraId="2467BB99" w14:textId="1DDF0D9C" w:rsidR="006B250A" w:rsidRPr="008A10EE" w:rsidRDefault="006B250A" w:rsidP="004E6BB8">
            <w:pPr>
              <w:jc w:val="both"/>
              <w:rPr>
                <w:rFonts w:cs="Times New Roman"/>
              </w:rPr>
            </w:pPr>
            <w:r w:rsidRPr="008A10EE">
              <w:rPr>
                <w:rFonts w:cs="Times New Roman"/>
              </w:rPr>
              <w:t>Dibuatkan oleh pihak vendor kemudian saya ubah supaya mahasiswa lebih mudah memahami dan lebih mudah menggunakan lalu saya masukkan ke pedoman akademik untuk petunjuk mahasiswa</w:t>
            </w:r>
          </w:p>
        </w:tc>
      </w:tr>
      <w:tr w:rsidR="006B250A" w:rsidRPr="008A10EE" w14:paraId="77B9EF33" w14:textId="77777777" w:rsidTr="004F36FD">
        <w:tc>
          <w:tcPr>
            <w:tcW w:w="2787" w:type="dxa"/>
          </w:tcPr>
          <w:p w14:paraId="4089ED67" w14:textId="0C9B6F38" w:rsidR="006B250A" w:rsidRPr="008A10EE" w:rsidRDefault="006B250A" w:rsidP="004E6BB8">
            <w:pPr>
              <w:jc w:val="both"/>
              <w:rPr>
                <w:rFonts w:cs="Times New Roman"/>
              </w:rPr>
            </w:pPr>
            <w:r w:rsidRPr="008A10EE">
              <w:rPr>
                <w:rFonts w:cs="Times New Roman"/>
              </w:rPr>
              <w:t>Layanan apa saja yang diberikan vendor setelah implementasi ?</w:t>
            </w:r>
          </w:p>
        </w:tc>
        <w:tc>
          <w:tcPr>
            <w:tcW w:w="2788" w:type="dxa"/>
          </w:tcPr>
          <w:p w14:paraId="06654FFA" w14:textId="14CE50F1" w:rsidR="006B250A" w:rsidRPr="008A10EE" w:rsidRDefault="006B250A" w:rsidP="004E6BB8">
            <w:pPr>
              <w:jc w:val="both"/>
              <w:rPr>
                <w:rFonts w:cs="Times New Roman"/>
              </w:rPr>
            </w:pPr>
            <w:r w:rsidRPr="008A10EE">
              <w:rPr>
                <w:rFonts w:cs="Times New Roman"/>
              </w:rPr>
              <w:t>Layanan perbaikan, jika perbaikan signifikan kita harus bayar kalo perbaikan kecil-kecil cuma dipandu lewat telefon</w:t>
            </w:r>
          </w:p>
        </w:tc>
      </w:tr>
      <w:tr w:rsidR="006B250A" w:rsidRPr="008A10EE" w14:paraId="695123A2" w14:textId="77777777" w:rsidTr="004F36FD">
        <w:tc>
          <w:tcPr>
            <w:tcW w:w="2787" w:type="dxa"/>
          </w:tcPr>
          <w:p w14:paraId="7D3D33C8" w14:textId="1130891B" w:rsidR="006B250A" w:rsidRPr="008A10EE" w:rsidRDefault="006B250A" w:rsidP="004E6BB8">
            <w:pPr>
              <w:jc w:val="both"/>
              <w:rPr>
                <w:rFonts w:cs="Times New Roman"/>
              </w:rPr>
            </w:pPr>
            <w:r w:rsidRPr="008A10EE">
              <w:rPr>
                <w:rFonts w:cs="Times New Roman"/>
              </w:rPr>
              <w:t>Jika ada masalah implementasi yang bertanggungjawab saat maintenance itu siapa ?</w:t>
            </w:r>
          </w:p>
        </w:tc>
        <w:tc>
          <w:tcPr>
            <w:tcW w:w="2788" w:type="dxa"/>
          </w:tcPr>
          <w:p w14:paraId="2FF87299" w14:textId="2691999D" w:rsidR="006B250A" w:rsidRPr="008A10EE" w:rsidRDefault="006B250A" w:rsidP="004E6BB8">
            <w:pPr>
              <w:jc w:val="both"/>
              <w:rPr>
                <w:rFonts w:cs="Times New Roman"/>
              </w:rPr>
            </w:pPr>
            <w:r w:rsidRPr="008A10EE">
              <w:rPr>
                <w:rFonts w:cs="Times New Roman"/>
              </w:rPr>
              <w:t>Dulu awal - awal implementasi yang melakukan maintenance dari pihak vendornya, jadi selama masa percobaan kalau tidak salah 1 tahun apa yang menjadi masalah langsung ditangani oleh pihak vendor tapi sekarang sudah lepas vendor</w:t>
            </w:r>
          </w:p>
        </w:tc>
      </w:tr>
      <w:tr w:rsidR="006B250A" w:rsidRPr="008A10EE" w14:paraId="61FD7A99" w14:textId="77777777" w:rsidTr="004F36FD">
        <w:tc>
          <w:tcPr>
            <w:tcW w:w="2787" w:type="dxa"/>
          </w:tcPr>
          <w:p w14:paraId="3638DA69" w14:textId="2DF857EC" w:rsidR="006B250A" w:rsidRPr="008A10EE" w:rsidRDefault="006B250A" w:rsidP="004E6BB8">
            <w:pPr>
              <w:jc w:val="both"/>
              <w:rPr>
                <w:rFonts w:cs="Times New Roman"/>
              </w:rPr>
            </w:pPr>
            <w:r w:rsidRPr="008A10EE">
              <w:rPr>
                <w:rFonts w:cs="Times New Roman"/>
              </w:rPr>
              <w:t>Bagian maintenance di kampus saat ini siapa ?</w:t>
            </w:r>
          </w:p>
        </w:tc>
        <w:tc>
          <w:tcPr>
            <w:tcW w:w="2788" w:type="dxa"/>
          </w:tcPr>
          <w:p w14:paraId="3E1FB8B3" w14:textId="4B981066" w:rsidR="006B250A" w:rsidRPr="008A10EE" w:rsidRDefault="006B250A" w:rsidP="004E6BB8">
            <w:pPr>
              <w:jc w:val="both"/>
              <w:rPr>
                <w:rFonts w:cs="Times New Roman"/>
              </w:rPr>
            </w:pPr>
            <w:r w:rsidRPr="008A10EE">
              <w:rPr>
                <w:rFonts w:cs="Times New Roman"/>
              </w:rPr>
              <w:t xml:space="preserve">Untuk bagian IT kita outsourcing juga, nah bagian IT tersebut di backup lagi oleh pihak vendor, tapi untuk backup dari vendor itu kita harus mengeluarkan biaya lagi . jadi kita ada 2 outsourcing ; yang pertama yang membuat aplikasi yang kita beli yang kedua yang memegang IT kampus mulai dari jaringan, komputer </w:t>
            </w:r>
            <w:r w:rsidRPr="008A10EE">
              <w:rPr>
                <w:rFonts w:cs="Times New Roman"/>
              </w:rPr>
              <w:lastRenderedPageBreak/>
              <w:t>kampus, pusat komputer, dan siakad setelah implementasi</w:t>
            </w:r>
          </w:p>
        </w:tc>
      </w:tr>
      <w:tr w:rsidR="006B250A" w:rsidRPr="008A10EE" w14:paraId="65803F3B" w14:textId="77777777" w:rsidTr="004F36FD">
        <w:tc>
          <w:tcPr>
            <w:tcW w:w="2787" w:type="dxa"/>
          </w:tcPr>
          <w:p w14:paraId="74ECB408" w14:textId="2237BF09" w:rsidR="006B250A" w:rsidRPr="008A10EE" w:rsidRDefault="006B250A" w:rsidP="004E6BB8">
            <w:pPr>
              <w:jc w:val="both"/>
              <w:rPr>
                <w:rFonts w:cs="Times New Roman"/>
              </w:rPr>
            </w:pPr>
            <w:r w:rsidRPr="008A10EE">
              <w:rPr>
                <w:rFonts w:cs="Times New Roman"/>
              </w:rPr>
              <w:lastRenderedPageBreak/>
              <w:t>Sampai sekarang harus mengeluarkan biaya untuk tim outsourcing itu ?</w:t>
            </w:r>
          </w:p>
        </w:tc>
        <w:tc>
          <w:tcPr>
            <w:tcW w:w="2788" w:type="dxa"/>
          </w:tcPr>
          <w:p w14:paraId="37C396E2" w14:textId="1C500CC6" w:rsidR="006B250A" w:rsidRPr="008A10EE" w:rsidRDefault="006B250A" w:rsidP="004E6BB8">
            <w:pPr>
              <w:jc w:val="both"/>
              <w:rPr>
                <w:rFonts w:cs="Times New Roman"/>
              </w:rPr>
            </w:pPr>
            <w:r w:rsidRPr="008A10EE">
              <w:rPr>
                <w:rFonts w:cs="Times New Roman"/>
              </w:rPr>
              <w:t>Iya karna mereka kan tidak hanya pegang siakad tapi juga seluruh jaringan di kampus dia yang handle, outsourcing nya ini itu milik pribadi tapi orangnya punya usaha begitu jadi belum ada namanya</w:t>
            </w:r>
          </w:p>
        </w:tc>
      </w:tr>
      <w:tr w:rsidR="006B250A" w:rsidRPr="008A10EE" w14:paraId="30CD307F" w14:textId="77777777" w:rsidTr="004F36FD">
        <w:tc>
          <w:tcPr>
            <w:tcW w:w="2787" w:type="dxa"/>
          </w:tcPr>
          <w:p w14:paraId="77115827" w14:textId="4758A006" w:rsidR="006B250A" w:rsidRPr="008A10EE" w:rsidRDefault="006B250A" w:rsidP="004E6BB8">
            <w:pPr>
              <w:jc w:val="both"/>
              <w:rPr>
                <w:rFonts w:cs="Times New Roman"/>
              </w:rPr>
            </w:pPr>
            <w:r w:rsidRPr="008A10EE">
              <w:rPr>
                <w:rFonts w:cs="Times New Roman"/>
              </w:rPr>
              <w:t>Apakah sering mengadakan rapat dengan pihak outsourcing ?</w:t>
            </w:r>
          </w:p>
        </w:tc>
        <w:tc>
          <w:tcPr>
            <w:tcW w:w="2788" w:type="dxa"/>
          </w:tcPr>
          <w:p w14:paraId="6F6FD863" w14:textId="3742376F" w:rsidR="006B250A" w:rsidRPr="008A10EE" w:rsidRDefault="006B250A" w:rsidP="004E6BB8">
            <w:pPr>
              <w:jc w:val="both"/>
              <w:rPr>
                <w:rFonts w:cs="Times New Roman"/>
              </w:rPr>
            </w:pPr>
            <w:r w:rsidRPr="008A10EE">
              <w:rPr>
                <w:rFonts w:cs="Times New Roman"/>
              </w:rPr>
              <w:t>Dulu ketika masih dalam masa kontrak masih sering rapat, tapi untuk sekarang sudah lepas dari mereka. Ketika ada perbaikan baru rapat lagi dan kita harus mengeluarkan biaya atau fee untuk perbaikan itu</w:t>
            </w:r>
          </w:p>
        </w:tc>
      </w:tr>
      <w:tr w:rsidR="006B250A" w:rsidRPr="008A10EE" w14:paraId="2F5AB17C" w14:textId="77777777" w:rsidTr="004F36FD">
        <w:tc>
          <w:tcPr>
            <w:tcW w:w="2787" w:type="dxa"/>
          </w:tcPr>
          <w:p w14:paraId="13C67D18" w14:textId="6317DDF9" w:rsidR="006B250A" w:rsidRPr="008A10EE" w:rsidRDefault="006B250A" w:rsidP="004E6BB8">
            <w:pPr>
              <w:jc w:val="both"/>
              <w:rPr>
                <w:rFonts w:cs="Times New Roman"/>
              </w:rPr>
            </w:pPr>
            <w:r w:rsidRPr="008A10EE">
              <w:rPr>
                <w:rFonts w:cs="Times New Roman"/>
              </w:rPr>
              <w:t>Pertimbangan memilih outsource tim IT ?</w:t>
            </w:r>
          </w:p>
        </w:tc>
        <w:tc>
          <w:tcPr>
            <w:tcW w:w="2788" w:type="dxa"/>
          </w:tcPr>
          <w:p w14:paraId="40B9B4D2" w14:textId="189191A3" w:rsidR="006B250A" w:rsidRPr="008A10EE" w:rsidRDefault="006B250A" w:rsidP="004E6BB8">
            <w:pPr>
              <w:jc w:val="both"/>
              <w:rPr>
                <w:rFonts w:cs="Times New Roman"/>
              </w:rPr>
            </w:pPr>
            <w:r w:rsidRPr="008A10EE">
              <w:rPr>
                <w:rFonts w:cs="Times New Roman"/>
              </w:rPr>
              <w:t>Karena kalau nambah pegawai juga pertimbangannya akan nambah biaya, seperti gaji programmer kemudian dengan outsource juga akan lebih mudah, lebih murah daripada cari karyawan</w:t>
            </w:r>
          </w:p>
        </w:tc>
      </w:tr>
      <w:tr w:rsidR="006B250A" w:rsidRPr="008A10EE" w14:paraId="4CB4E105" w14:textId="77777777" w:rsidTr="004F36FD">
        <w:tc>
          <w:tcPr>
            <w:tcW w:w="2787" w:type="dxa"/>
          </w:tcPr>
          <w:p w14:paraId="35228EEC" w14:textId="0F5D6DF2" w:rsidR="006B250A" w:rsidRPr="008A10EE" w:rsidRDefault="006B250A" w:rsidP="004E6BB8">
            <w:pPr>
              <w:jc w:val="both"/>
              <w:rPr>
                <w:rFonts w:cs="Times New Roman"/>
              </w:rPr>
            </w:pPr>
            <w:r w:rsidRPr="008A10EE">
              <w:rPr>
                <w:rFonts w:cs="Times New Roman"/>
              </w:rPr>
              <w:t>Apakah ada testing sebelum implementasi ? Karena ada masalah di SIKU ?</w:t>
            </w:r>
          </w:p>
        </w:tc>
        <w:tc>
          <w:tcPr>
            <w:tcW w:w="2788" w:type="dxa"/>
          </w:tcPr>
          <w:p w14:paraId="09D1B261" w14:textId="7E7986FF" w:rsidR="006B250A" w:rsidRPr="008A10EE" w:rsidRDefault="006B250A" w:rsidP="004E6BB8">
            <w:pPr>
              <w:jc w:val="both"/>
              <w:rPr>
                <w:rFonts w:cs="Times New Roman"/>
              </w:rPr>
            </w:pPr>
            <w:r w:rsidRPr="008A10EE">
              <w:rPr>
                <w:rFonts w:cs="Times New Roman"/>
              </w:rPr>
              <w:t xml:space="preserve">Kata pihak vendor bisa, di bayangan awal mereka bisa tapi setelah di coba - coba itu tidak bisa, rumit sekali keuangan disini, bayangan mereka ga sesuai bayangan pihak kampus, sudah dijelaskan oleh pihak keuangan kemudian katanya di tes bisa, ketika pihak </w:t>
            </w:r>
            <w:r w:rsidRPr="008A10EE">
              <w:rPr>
                <w:rFonts w:cs="Times New Roman"/>
              </w:rPr>
              <w:lastRenderedPageBreak/>
              <w:t>kampus sudah bayar berapa persen ternyata tidak bisa ya akhirnya dilanjutkan, waktu dijalankan semakin kesini semakin ketahuan banyak kendalanya, data nya tidak bisa match, dikira dari pihak vendor sama seperti kampus lain yaitu bayar per semester, kita sudah ga bisa lagi mengubah proses bisnisnya harusnya dari pihak vendor bisa menyesuaikan keinginan kita karena kita yang beli tapi mengubah sistem kan tidak semudah itu</w:t>
            </w:r>
          </w:p>
        </w:tc>
      </w:tr>
      <w:tr w:rsidR="006B250A" w:rsidRPr="008A10EE" w14:paraId="684805E5" w14:textId="77777777" w:rsidTr="004F36FD">
        <w:tc>
          <w:tcPr>
            <w:tcW w:w="2787" w:type="dxa"/>
          </w:tcPr>
          <w:p w14:paraId="2D08CFEB" w14:textId="12271F95" w:rsidR="006B250A" w:rsidRPr="008A10EE" w:rsidRDefault="006B250A" w:rsidP="004E6BB8">
            <w:pPr>
              <w:jc w:val="both"/>
              <w:rPr>
                <w:rFonts w:cs="Times New Roman"/>
              </w:rPr>
            </w:pPr>
            <w:r w:rsidRPr="008A10EE">
              <w:rPr>
                <w:rFonts w:cs="Times New Roman"/>
              </w:rPr>
              <w:lastRenderedPageBreak/>
              <w:t>Apakah implementasi di sistem ini sudah bisa dikatakan sukses ?</w:t>
            </w:r>
          </w:p>
        </w:tc>
        <w:tc>
          <w:tcPr>
            <w:tcW w:w="2788" w:type="dxa"/>
          </w:tcPr>
          <w:p w14:paraId="461D2CAF" w14:textId="4AE8D6DD" w:rsidR="006B250A" w:rsidRPr="008A10EE" w:rsidRDefault="006B250A" w:rsidP="004E6BB8">
            <w:pPr>
              <w:jc w:val="both"/>
              <w:rPr>
                <w:rFonts w:cs="Times New Roman"/>
              </w:rPr>
            </w:pPr>
            <w:r w:rsidRPr="008A10EE">
              <w:rPr>
                <w:rFonts w:cs="Times New Roman"/>
              </w:rPr>
              <w:t>Kalau menurut saya implementasi sistem di kampus ini belum sukses 100% tapi hanya 80% karena ada bagian seperti keuangan yang belum jalan itu karena di sistem pembayarannya kan per semester sedangkan dari pihak kampus pembayarannya per bulan nah itu kesulitan untuk diubah, dulu awalnya pihak vendor bilangnya bisa tapi sampai sekarang masih bermasalah</w:t>
            </w:r>
          </w:p>
        </w:tc>
      </w:tr>
      <w:tr w:rsidR="006B250A" w:rsidRPr="008A10EE" w14:paraId="74C0996E" w14:textId="77777777" w:rsidTr="004F36FD">
        <w:tc>
          <w:tcPr>
            <w:tcW w:w="2787" w:type="dxa"/>
          </w:tcPr>
          <w:p w14:paraId="7DF425AB" w14:textId="6FED86B9" w:rsidR="006B250A" w:rsidRPr="008A10EE" w:rsidRDefault="006B250A" w:rsidP="004E6BB8">
            <w:pPr>
              <w:jc w:val="both"/>
              <w:rPr>
                <w:rFonts w:cs="Times New Roman"/>
              </w:rPr>
            </w:pPr>
            <w:r w:rsidRPr="008A10EE">
              <w:rPr>
                <w:rFonts w:cs="Times New Roman"/>
              </w:rPr>
              <w:t>Siapa saja pengguna SIAKAD ?</w:t>
            </w:r>
          </w:p>
        </w:tc>
        <w:tc>
          <w:tcPr>
            <w:tcW w:w="2788" w:type="dxa"/>
          </w:tcPr>
          <w:p w14:paraId="1A561DC4" w14:textId="0EECEFB7" w:rsidR="006B250A" w:rsidRPr="008A10EE" w:rsidRDefault="006B250A" w:rsidP="004E6BB8">
            <w:pPr>
              <w:jc w:val="both"/>
              <w:rPr>
                <w:rFonts w:cs="Times New Roman"/>
              </w:rPr>
            </w:pPr>
            <w:r w:rsidRPr="008A10EE">
              <w:rPr>
                <w:rFonts w:cs="Times New Roman"/>
              </w:rPr>
              <w:t>Mahasiswa, dosen, staff akademik</w:t>
            </w:r>
          </w:p>
        </w:tc>
      </w:tr>
      <w:tr w:rsidR="006B250A" w:rsidRPr="008A10EE" w14:paraId="218CD586" w14:textId="77777777" w:rsidTr="004F36FD">
        <w:tc>
          <w:tcPr>
            <w:tcW w:w="2787" w:type="dxa"/>
          </w:tcPr>
          <w:p w14:paraId="066F1330" w14:textId="601AD3CD" w:rsidR="006B250A" w:rsidRPr="008A10EE" w:rsidRDefault="00B34D1B" w:rsidP="004E6BB8">
            <w:pPr>
              <w:jc w:val="both"/>
              <w:rPr>
                <w:rFonts w:cs="Times New Roman"/>
              </w:rPr>
            </w:pPr>
            <w:r w:rsidRPr="008A10EE">
              <w:rPr>
                <w:rFonts w:cs="Times New Roman"/>
              </w:rPr>
              <w:t>Untuk sekarang yang menghandle sistem siapa ?</w:t>
            </w:r>
          </w:p>
        </w:tc>
        <w:tc>
          <w:tcPr>
            <w:tcW w:w="2788" w:type="dxa"/>
          </w:tcPr>
          <w:p w14:paraId="6E3FD2F4" w14:textId="4BCA08AD" w:rsidR="006B250A" w:rsidRPr="008A10EE" w:rsidRDefault="00B34D1B" w:rsidP="004E6BB8">
            <w:pPr>
              <w:jc w:val="both"/>
              <w:rPr>
                <w:rFonts w:cs="Times New Roman"/>
              </w:rPr>
            </w:pPr>
            <w:r w:rsidRPr="008A10EE">
              <w:rPr>
                <w:rFonts w:cs="Times New Roman"/>
              </w:rPr>
              <w:t xml:space="preserve">Sementara saya yang pegang yaitu bagian BAK karena berhubungan dengan </w:t>
            </w:r>
            <w:r w:rsidRPr="008A10EE">
              <w:rPr>
                <w:rFonts w:cs="Times New Roman"/>
              </w:rPr>
              <w:lastRenderedPageBreak/>
              <w:t>akademik tapi sejauh ini belum ada masalah</w:t>
            </w:r>
          </w:p>
        </w:tc>
      </w:tr>
      <w:tr w:rsidR="006B250A" w:rsidRPr="008A10EE" w14:paraId="4C2665FE" w14:textId="77777777" w:rsidTr="004F36FD">
        <w:tc>
          <w:tcPr>
            <w:tcW w:w="2787" w:type="dxa"/>
          </w:tcPr>
          <w:p w14:paraId="5B9AEA9F" w14:textId="36C5693A" w:rsidR="006B250A" w:rsidRPr="008A10EE" w:rsidRDefault="00B34D1B" w:rsidP="004E6BB8">
            <w:pPr>
              <w:jc w:val="both"/>
              <w:rPr>
                <w:rFonts w:cs="Times New Roman"/>
              </w:rPr>
            </w:pPr>
            <w:r w:rsidRPr="008A10EE">
              <w:rPr>
                <w:rFonts w:cs="Times New Roman"/>
              </w:rPr>
              <w:lastRenderedPageBreak/>
              <w:t>Apakah membuat dokumentasi sebelum implementasi seperti kebutuhan implementasi ?</w:t>
            </w:r>
          </w:p>
        </w:tc>
        <w:tc>
          <w:tcPr>
            <w:tcW w:w="2788" w:type="dxa"/>
          </w:tcPr>
          <w:p w14:paraId="384BAE9D" w14:textId="77777777" w:rsidR="006B250A" w:rsidRPr="008A10EE" w:rsidRDefault="006B250A" w:rsidP="004E6BB8">
            <w:pPr>
              <w:jc w:val="both"/>
              <w:rPr>
                <w:rFonts w:cs="Times New Roman"/>
              </w:rPr>
            </w:pPr>
          </w:p>
          <w:p w14:paraId="6127BA64" w14:textId="05BC4666" w:rsidR="00B34D1B" w:rsidRPr="008A10EE" w:rsidRDefault="00B34D1B" w:rsidP="004E6BB8">
            <w:pPr>
              <w:jc w:val="both"/>
              <w:rPr>
                <w:rFonts w:cs="Times New Roman"/>
              </w:rPr>
            </w:pPr>
            <w:r w:rsidRPr="008A10EE">
              <w:rPr>
                <w:rFonts w:cs="Times New Roman"/>
              </w:rPr>
              <w:t>Belum ada</w:t>
            </w:r>
          </w:p>
        </w:tc>
      </w:tr>
      <w:tr w:rsidR="006B250A" w:rsidRPr="008A10EE" w14:paraId="5FECA09D" w14:textId="77777777" w:rsidTr="004F36FD">
        <w:tc>
          <w:tcPr>
            <w:tcW w:w="2787" w:type="dxa"/>
          </w:tcPr>
          <w:p w14:paraId="1EC4036D" w14:textId="5A6393CC" w:rsidR="006B250A" w:rsidRPr="008A10EE" w:rsidRDefault="00B34D1B" w:rsidP="004E6BB8">
            <w:pPr>
              <w:jc w:val="both"/>
              <w:rPr>
                <w:rFonts w:cs="Times New Roman"/>
              </w:rPr>
            </w:pPr>
            <w:r w:rsidRPr="008A10EE">
              <w:rPr>
                <w:rFonts w:cs="Times New Roman"/>
              </w:rPr>
              <w:t>Kalau dokumentasi mengenai implementasi misalkan prosedur, atau anggaran ?</w:t>
            </w:r>
          </w:p>
        </w:tc>
        <w:tc>
          <w:tcPr>
            <w:tcW w:w="2788" w:type="dxa"/>
          </w:tcPr>
          <w:p w14:paraId="60C425D7" w14:textId="512DC54D" w:rsidR="006B250A" w:rsidRPr="008A10EE" w:rsidRDefault="00B34D1B" w:rsidP="004E6BB8">
            <w:pPr>
              <w:jc w:val="both"/>
              <w:rPr>
                <w:rFonts w:cs="Times New Roman"/>
              </w:rPr>
            </w:pPr>
            <w:r w:rsidRPr="008A10EE">
              <w:rPr>
                <w:rFonts w:cs="Times New Roman"/>
              </w:rPr>
              <w:t>Ada dokumentasi keuangan tapi di top management jadi saya tidak tahu, paling saya dikasih tahu jumlahnya segini</w:t>
            </w:r>
          </w:p>
        </w:tc>
      </w:tr>
      <w:tr w:rsidR="00B34D1B" w:rsidRPr="008A10EE" w14:paraId="7E3D6069" w14:textId="77777777" w:rsidTr="004F36FD">
        <w:tc>
          <w:tcPr>
            <w:tcW w:w="2787" w:type="dxa"/>
          </w:tcPr>
          <w:p w14:paraId="27D84F64" w14:textId="71B570B2" w:rsidR="00B34D1B" w:rsidRPr="008A10EE" w:rsidRDefault="00B34D1B" w:rsidP="004E6BB8">
            <w:pPr>
              <w:jc w:val="both"/>
              <w:rPr>
                <w:rFonts w:cs="Times New Roman"/>
              </w:rPr>
            </w:pPr>
            <w:r w:rsidRPr="008A10EE">
              <w:rPr>
                <w:rFonts w:cs="Times New Roman"/>
              </w:rPr>
              <w:t>Apa ada feedback dari pengguna mengenai siakad ?</w:t>
            </w:r>
          </w:p>
        </w:tc>
        <w:tc>
          <w:tcPr>
            <w:tcW w:w="2788" w:type="dxa"/>
          </w:tcPr>
          <w:p w14:paraId="306A6F52" w14:textId="04E7AFD6" w:rsidR="00B34D1B" w:rsidRPr="008A10EE" w:rsidRDefault="00B34D1B" w:rsidP="004E6BB8">
            <w:pPr>
              <w:jc w:val="both"/>
              <w:rPr>
                <w:rFonts w:cs="Times New Roman"/>
              </w:rPr>
            </w:pPr>
            <w:r w:rsidRPr="008A10EE">
              <w:rPr>
                <w:rFonts w:cs="Times New Roman"/>
              </w:rPr>
              <w:t>Tidak ada, kita ga pernah mengadakan kuesioner atau survey kepuasan. Tapi untuk pertanyaan mengenai kebingungan siakad diarahkan ke BAAK</w:t>
            </w:r>
          </w:p>
        </w:tc>
      </w:tr>
      <w:tr w:rsidR="00B34D1B" w:rsidRPr="008A10EE" w14:paraId="446555E9" w14:textId="77777777" w:rsidTr="004F36FD">
        <w:tc>
          <w:tcPr>
            <w:tcW w:w="2787" w:type="dxa"/>
          </w:tcPr>
          <w:p w14:paraId="4B2CF84A" w14:textId="21196476" w:rsidR="00B34D1B" w:rsidRPr="008A10EE" w:rsidRDefault="00B34D1B" w:rsidP="004E6BB8">
            <w:pPr>
              <w:jc w:val="both"/>
              <w:rPr>
                <w:rFonts w:cs="Times New Roman"/>
              </w:rPr>
            </w:pPr>
            <w:r w:rsidRPr="008A10EE">
              <w:rPr>
                <w:rFonts w:cs="Times New Roman"/>
              </w:rPr>
              <w:t>Dampak setelah pengimplementasian sistem ?</w:t>
            </w:r>
          </w:p>
        </w:tc>
        <w:tc>
          <w:tcPr>
            <w:tcW w:w="2788" w:type="dxa"/>
          </w:tcPr>
          <w:p w14:paraId="173E1982" w14:textId="6402A8F3" w:rsidR="00B34D1B" w:rsidRPr="008A10EE" w:rsidRDefault="00B34D1B" w:rsidP="004E6BB8">
            <w:pPr>
              <w:jc w:val="both"/>
              <w:rPr>
                <w:rFonts w:cs="Times New Roman"/>
              </w:rPr>
            </w:pPr>
            <w:r w:rsidRPr="008A10EE">
              <w:rPr>
                <w:rFonts w:cs="Times New Roman"/>
              </w:rPr>
              <w:t>Kegiatan menjadi lebih mudah, lebih transparan kalau offline kan tertutup, dari segi bugdet sih nambah karena nambah seperti bandwith</w:t>
            </w:r>
          </w:p>
        </w:tc>
      </w:tr>
      <w:tr w:rsidR="00B34D1B" w:rsidRPr="008A10EE" w14:paraId="50ADCABB" w14:textId="77777777" w:rsidTr="004F36FD">
        <w:tc>
          <w:tcPr>
            <w:tcW w:w="2787" w:type="dxa"/>
          </w:tcPr>
          <w:p w14:paraId="4AF14587" w14:textId="6339836B" w:rsidR="00B34D1B" w:rsidRPr="008A10EE" w:rsidRDefault="00B34D1B" w:rsidP="004E6BB8">
            <w:pPr>
              <w:jc w:val="both"/>
              <w:rPr>
                <w:rFonts w:cs="Times New Roman"/>
              </w:rPr>
            </w:pPr>
            <w:r w:rsidRPr="008A10EE">
              <w:rPr>
                <w:rFonts w:cs="Times New Roman"/>
              </w:rPr>
              <w:t>Apakah ada pertimbangan harapan untuk mengembangkan dan menyempurnakan sistem ?</w:t>
            </w:r>
          </w:p>
        </w:tc>
        <w:tc>
          <w:tcPr>
            <w:tcW w:w="2788" w:type="dxa"/>
          </w:tcPr>
          <w:p w14:paraId="2505201D" w14:textId="09172991" w:rsidR="00B34D1B" w:rsidRPr="008A10EE" w:rsidRDefault="00B34D1B" w:rsidP="004E6BB8">
            <w:pPr>
              <w:jc w:val="both"/>
              <w:rPr>
                <w:rFonts w:cs="Times New Roman"/>
              </w:rPr>
            </w:pPr>
            <w:r w:rsidRPr="008A10EE">
              <w:rPr>
                <w:rFonts w:cs="Times New Roman"/>
              </w:rPr>
              <w:t xml:space="preserve">Karena penggunaan sistem belum 100% mengcover kegiatan di kampus, ada beberapa yang belum digunakan seperti bagian LPPM mungkin nanti akan dikembangan kedepannya karena belum masuk ke dalam sistem, bagian pengendalian mutu juga belum masuk ke dalam sistem, harapannya semua sistem jalan, seperti sistem </w:t>
            </w:r>
            <w:r w:rsidRPr="008A10EE">
              <w:rPr>
                <w:rFonts w:cs="Times New Roman"/>
              </w:rPr>
              <w:lastRenderedPageBreak/>
              <w:t>alumni itu kalau sudah jalan kan kita jadi bisa terhubung dengan pihak alumni, bisa tahu alamat dan pekerjaannya dan biodata lainnya nah untuk pengembangannya nanti kita harus beli lagi, karena waktu itu menyesuaikan kondisi keuangan jadi diambil hanya yang utama atau yang urgent yaitu akademik, untuk yang lainnya bisa menyusul. Masih disesuaikan anggaran, karena kan kampus kita ini di biayai oleh yayasan, kemarin baru membeli sistem jadi kemungkinan kecil kita akan mengeluarkan biaya lagi untuk produk yang sama, tapi diusahakan kedepannya akan dikembangkan dan diperbaiki/ disempurnakan menunggu anggaran</w:t>
            </w:r>
          </w:p>
        </w:tc>
      </w:tr>
    </w:tbl>
    <w:p w14:paraId="1048DC10" w14:textId="77777777" w:rsidR="00E04F41" w:rsidRPr="008A10EE" w:rsidRDefault="00E04F41" w:rsidP="001B0998">
      <w:pPr>
        <w:rPr>
          <w:rFonts w:cs="Times New Roman"/>
          <w:lang w:val="en-US"/>
        </w:rPr>
      </w:pPr>
    </w:p>
    <w:p w14:paraId="4268BCBC" w14:textId="37D3C01C" w:rsidR="00C8119B" w:rsidRPr="008A10EE" w:rsidRDefault="00C8119B" w:rsidP="001B0998">
      <w:pPr>
        <w:contextualSpacing/>
        <w:rPr>
          <w:rFonts w:cs="Times New Roman"/>
          <w:b/>
          <w:bCs/>
          <w:lang w:val="en-US"/>
        </w:rPr>
      </w:pPr>
      <w:r w:rsidRPr="008A10EE">
        <w:rPr>
          <w:rFonts w:cs="Times New Roman"/>
          <w:b/>
          <w:bCs/>
          <w:lang w:val="en-US"/>
        </w:rPr>
        <w:t>Transkrip Wawancara Responden 28</w:t>
      </w:r>
    </w:p>
    <w:p w14:paraId="71293946" w14:textId="58F17870"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Nahdlatul Ulama Surabaya.</w:t>
      </w:r>
    </w:p>
    <w:p w14:paraId="42A64385" w14:textId="77777777" w:rsidR="004E6BB8" w:rsidRPr="008A10EE" w:rsidRDefault="004E6BB8" w:rsidP="001B0998">
      <w:pPr>
        <w:rPr>
          <w:rFonts w:cs="Times New Roman"/>
          <w:lang w:val="en-US"/>
        </w:rPr>
      </w:pPr>
    </w:p>
    <w:p w14:paraId="1E3070A5" w14:textId="702E453F" w:rsidR="004E6BB8" w:rsidRPr="008A10EE" w:rsidRDefault="004E6BB8" w:rsidP="004E6BB8">
      <w:pPr>
        <w:pStyle w:val="Caption"/>
        <w:keepNext/>
        <w:rPr>
          <w:rFonts w:cs="Times New Roman"/>
        </w:rPr>
      </w:pPr>
      <w:bookmarkStart w:id="1266" w:name="_Toc4847169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5</w:t>
      </w:r>
      <w:r w:rsidR="00182426">
        <w:rPr>
          <w:rFonts w:cs="Times New Roman"/>
        </w:rPr>
        <w:fldChar w:fldCharType="end"/>
      </w:r>
      <w:r w:rsidRPr="008A10EE">
        <w:rPr>
          <w:rFonts w:cs="Times New Roman"/>
        </w:rPr>
        <w:t xml:space="preserve"> Transkrip Wawancara Responden 28</w:t>
      </w:r>
      <w:bookmarkEnd w:id="1266"/>
    </w:p>
    <w:tbl>
      <w:tblPr>
        <w:tblStyle w:val="TableGrid"/>
        <w:tblW w:w="0" w:type="auto"/>
        <w:tblLook w:val="04A0" w:firstRow="1" w:lastRow="0" w:firstColumn="1" w:lastColumn="0" w:noHBand="0" w:noVBand="1"/>
      </w:tblPr>
      <w:tblGrid>
        <w:gridCol w:w="2499"/>
        <w:gridCol w:w="1550"/>
        <w:gridCol w:w="1526"/>
      </w:tblGrid>
      <w:tr w:rsidR="00C8119B" w:rsidRPr="008A10EE" w14:paraId="649C45DA" w14:textId="77777777" w:rsidTr="00800B62">
        <w:trPr>
          <w:tblHeader/>
        </w:trPr>
        <w:tc>
          <w:tcPr>
            <w:tcW w:w="2499" w:type="dxa"/>
          </w:tcPr>
          <w:p w14:paraId="55873029" w14:textId="77777777" w:rsidR="00C8119B" w:rsidRPr="00800B62" w:rsidRDefault="00C8119B" w:rsidP="001B0998">
            <w:pPr>
              <w:jc w:val="center"/>
              <w:rPr>
                <w:rFonts w:cs="Times New Roman"/>
                <w:b/>
                <w:bCs/>
              </w:rPr>
            </w:pPr>
            <w:r w:rsidRPr="00800B62">
              <w:rPr>
                <w:rFonts w:cs="Times New Roman"/>
                <w:b/>
                <w:bCs/>
              </w:rPr>
              <w:t>Profil PT</w:t>
            </w:r>
          </w:p>
        </w:tc>
        <w:tc>
          <w:tcPr>
            <w:tcW w:w="1550" w:type="dxa"/>
          </w:tcPr>
          <w:p w14:paraId="3E4F66F1" w14:textId="77777777" w:rsidR="00C8119B" w:rsidRPr="00800B62" w:rsidRDefault="00C8119B" w:rsidP="001B0998">
            <w:pPr>
              <w:jc w:val="center"/>
              <w:rPr>
                <w:rFonts w:cs="Times New Roman"/>
                <w:b/>
                <w:bCs/>
              </w:rPr>
            </w:pPr>
            <w:r w:rsidRPr="00800B62">
              <w:rPr>
                <w:rFonts w:cs="Times New Roman"/>
                <w:b/>
                <w:bCs/>
              </w:rPr>
              <w:t>Profil Narasumber</w:t>
            </w:r>
          </w:p>
        </w:tc>
        <w:tc>
          <w:tcPr>
            <w:tcW w:w="1526" w:type="dxa"/>
          </w:tcPr>
          <w:p w14:paraId="072D016C"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22CB888B" w14:textId="77777777" w:rsidTr="004E6BB8">
        <w:tc>
          <w:tcPr>
            <w:tcW w:w="2499" w:type="dxa"/>
          </w:tcPr>
          <w:p w14:paraId="5A30B02F" w14:textId="5A5431F3" w:rsidR="001752F2" w:rsidRPr="008A10EE" w:rsidRDefault="001752F2" w:rsidP="001B0998">
            <w:pPr>
              <w:rPr>
                <w:rFonts w:cs="Times New Roman"/>
              </w:rPr>
            </w:pPr>
            <w:r w:rsidRPr="008A10EE">
              <w:rPr>
                <w:rFonts w:cs="Times New Roman"/>
              </w:rPr>
              <w:t xml:space="preserve">Universitas Nahdlatul Ulama Surabaya didirikan oleh Yayasan </w:t>
            </w:r>
            <w:r w:rsidRPr="008A10EE">
              <w:rPr>
                <w:rFonts w:cs="Times New Roman"/>
              </w:rPr>
              <w:lastRenderedPageBreak/>
              <w:t xml:space="preserve">Rumah Sakit Islam Surabaya (YARSIS) pada tahun 1979 tetapi masih bernama Sekolah Perawat Kesehatan (SPK) YARSIS. Kemudian berdiri Akademi Keperawatan YARSIS pada tahun 1985. SPK berubah nama menjadi Akademi Kebidanan YARSIS pada tahun 1997. Pada tahun 2006, 2 institusi tersebut melakukan penyatuan institusi dan konversi menjadi STIKES YARSIS sampai dengan saat ini penambahan Prodi S1 Keperawatan dan Program Profesi Ners, STIKES YARSIS yang ada di Suarabaya ini dengan bekal pengalaman lebih dari 33 tahun dalam mengelola institusi Pendidikan dan dorongan dari Muslimat NU, PC NU Surabaya, PW NU dan PB NU, maka sejak 2012 mulai diajukan proses legalitas peralihan bentuk institusi menjadi Universitas melalui DIKTI. Sejak </w:t>
            </w:r>
            <w:r w:rsidRPr="008A10EE">
              <w:rPr>
                <w:rFonts w:cs="Times New Roman"/>
              </w:rPr>
              <w:lastRenderedPageBreak/>
              <w:t>2013, terbentuklah Universitas Nahdlatul Ulama Surabaya. Berlokasi Jalan Raya Jemursari No.57, Jemur Wonosari, Wonocolo, Surabaya. Sistem informasi yang telah terimplementasi pada perguruan tinggi ini antara lain aplikasi SIAKAD, SI Penerimaan Mahasiswa Baru, SI Aset, dan SI Digital Library, kepegawaian, keuangan, dan host to host.</w:t>
            </w:r>
          </w:p>
        </w:tc>
        <w:tc>
          <w:tcPr>
            <w:tcW w:w="1550" w:type="dxa"/>
          </w:tcPr>
          <w:p w14:paraId="18E3DBCF" w14:textId="2BB3CF2A" w:rsidR="001752F2" w:rsidRPr="008A10EE" w:rsidRDefault="001752F2" w:rsidP="001B0998">
            <w:pPr>
              <w:rPr>
                <w:rFonts w:cs="Times New Roman"/>
              </w:rPr>
            </w:pPr>
            <w:r w:rsidRPr="008A10EE">
              <w:rPr>
                <w:rFonts w:cs="Times New Roman"/>
              </w:rPr>
              <w:lastRenderedPageBreak/>
              <w:t xml:space="preserve">Bapak Munirul Huda merupakan </w:t>
            </w:r>
            <w:r w:rsidRPr="008A10EE">
              <w:rPr>
                <w:rFonts w:cs="Times New Roman"/>
              </w:rPr>
              <w:lastRenderedPageBreak/>
              <w:t xml:space="preserve">pegawai Universitas Nahdlatul Ulama Surabaya yang menjabat sebagai Kepala sub direktorat Sistem Informasi yang masih berada dibawah naungan Direktorat Perpustakaan dan Sistem Informasi dibawahi langsung oleh wakil rektor 2. Waki rektor dua itu yang menangani Sumber Daya Manusia, Sumber Daya dan Keuangan. Bapak Munir memiliki tugas dalam mengurus </w:t>
            </w:r>
            <w:r w:rsidRPr="008A10EE">
              <w:rPr>
                <w:rFonts w:cs="Times New Roman"/>
                <w:i/>
                <w:iCs/>
              </w:rPr>
              <w:t xml:space="preserve">software </w:t>
            </w:r>
            <w:r w:rsidRPr="008A10EE">
              <w:rPr>
                <w:rFonts w:cs="Times New Roman"/>
              </w:rPr>
              <w:t xml:space="preserve"> dan </w:t>
            </w:r>
            <w:r w:rsidRPr="008A10EE">
              <w:rPr>
                <w:rFonts w:cs="Times New Roman"/>
                <w:i/>
                <w:iCs/>
              </w:rPr>
              <w:t>hardware</w:t>
            </w:r>
            <w:r w:rsidRPr="008A10EE">
              <w:rPr>
                <w:rFonts w:cs="Times New Roman"/>
              </w:rPr>
              <w:t xml:space="preserve"> </w:t>
            </w:r>
            <w:r w:rsidRPr="008A10EE">
              <w:rPr>
                <w:rFonts w:cs="Times New Roman"/>
              </w:rPr>
              <w:lastRenderedPageBreak/>
              <w:t xml:space="preserve">seperti </w:t>
            </w:r>
            <w:r w:rsidRPr="008A10EE">
              <w:rPr>
                <w:rFonts w:cs="Times New Roman"/>
                <w:i/>
                <w:iCs/>
              </w:rPr>
              <w:t>license software</w:t>
            </w:r>
            <w:r w:rsidRPr="008A10EE">
              <w:rPr>
                <w:rFonts w:cs="Times New Roman"/>
              </w:rPr>
              <w:t xml:space="preserve"> dan server serta database.</w:t>
            </w:r>
          </w:p>
        </w:tc>
        <w:tc>
          <w:tcPr>
            <w:tcW w:w="1526" w:type="dxa"/>
          </w:tcPr>
          <w:p w14:paraId="343E4CA6"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550F5D7C" w14:textId="77777777" w:rsidR="009C71BA" w:rsidRPr="008A10EE" w:rsidRDefault="009C71BA" w:rsidP="001B0998">
            <w:pPr>
              <w:pStyle w:val="ListParagraph"/>
              <w:ind w:left="307"/>
              <w:rPr>
                <w:rFonts w:cs="Times New Roman"/>
              </w:rPr>
            </w:pPr>
            <w:r w:rsidRPr="008A10EE">
              <w:rPr>
                <w:rFonts w:cs="Times New Roman"/>
              </w:rPr>
              <w:lastRenderedPageBreak/>
              <w:t>Jumat, 2 Oktober 2018</w:t>
            </w:r>
          </w:p>
          <w:p w14:paraId="49824E70"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27080A36" w14:textId="77777777" w:rsidR="009C71BA" w:rsidRPr="008A10EE" w:rsidRDefault="009C71BA" w:rsidP="001B0998">
            <w:pPr>
              <w:ind w:left="307"/>
              <w:rPr>
                <w:rFonts w:cs="Times New Roman"/>
              </w:rPr>
            </w:pPr>
            <w:r w:rsidRPr="008A10EE">
              <w:rPr>
                <w:rFonts w:cs="Times New Roman"/>
              </w:rPr>
              <w:t>13:00 – 14:30 WIB</w:t>
            </w:r>
          </w:p>
          <w:p w14:paraId="0801A275"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78745AC7" w14:textId="1523585D" w:rsidR="001752F2" w:rsidRPr="008A10EE" w:rsidRDefault="009C71BA" w:rsidP="001B0998">
            <w:pPr>
              <w:pStyle w:val="ListParagraph"/>
              <w:ind w:left="307"/>
              <w:rPr>
                <w:rFonts w:cs="Times New Roman"/>
              </w:rPr>
            </w:pPr>
            <w:r w:rsidRPr="008A10EE">
              <w:rPr>
                <w:rFonts w:cs="Times New Roman"/>
              </w:rPr>
              <w:t>Universitas Nahdlatul Ulama Surabaya (UNUSA) kampus B</w:t>
            </w:r>
          </w:p>
        </w:tc>
      </w:tr>
    </w:tbl>
    <w:p w14:paraId="7317BF6B" w14:textId="2DE3EB48" w:rsidR="00C8119B" w:rsidRPr="008A10EE" w:rsidRDefault="00C8119B" w:rsidP="001B0998">
      <w:pPr>
        <w:rPr>
          <w:rFonts w:cs="Times New Roman"/>
          <w:lang w:val="en-US"/>
        </w:rPr>
      </w:pPr>
    </w:p>
    <w:p w14:paraId="14E6D3E6" w14:textId="426D584A"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Nahdlatul Ulama Surabaya.</w:t>
      </w:r>
    </w:p>
    <w:p w14:paraId="77E0E7D2" w14:textId="77777777" w:rsidR="004E6BB8" w:rsidRPr="008A10EE" w:rsidRDefault="004E6BB8" w:rsidP="001B0998">
      <w:pPr>
        <w:contextualSpacing/>
        <w:rPr>
          <w:rFonts w:cs="Times New Roman"/>
        </w:rPr>
      </w:pPr>
    </w:p>
    <w:p w14:paraId="384F4C86" w14:textId="008D3AFF" w:rsidR="004E6BB8" w:rsidRPr="008A10EE" w:rsidRDefault="004E6BB8" w:rsidP="004E6BB8">
      <w:pPr>
        <w:pStyle w:val="Caption"/>
        <w:keepNext/>
        <w:rPr>
          <w:rFonts w:cs="Times New Roman"/>
        </w:rPr>
      </w:pPr>
      <w:bookmarkStart w:id="1267" w:name="_Toc4847169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6</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28</w:t>
      </w:r>
      <w:bookmarkEnd w:id="1267"/>
    </w:p>
    <w:tbl>
      <w:tblPr>
        <w:tblStyle w:val="TableGrid"/>
        <w:tblW w:w="0" w:type="auto"/>
        <w:tblLook w:val="04A0" w:firstRow="1" w:lastRow="0" w:firstColumn="1" w:lastColumn="0" w:noHBand="0" w:noVBand="1"/>
      </w:tblPr>
      <w:tblGrid>
        <w:gridCol w:w="2787"/>
        <w:gridCol w:w="2788"/>
      </w:tblGrid>
      <w:tr w:rsidR="00E04F41" w:rsidRPr="008A10EE" w14:paraId="3A1EEFB3" w14:textId="77777777" w:rsidTr="00800B62">
        <w:trPr>
          <w:tblHeader/>
        </w:trPr>
        <w:tc>
          <w:tcPr>
            <w:tcW w:w="2787" w:type="dxa"/>
          </w:tcPr>
          <w:p w14:paraId="765BE8F5"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3F04E701"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32473FC8" w14:textId="77777777" w:rsidTr="004F36FD">
        <w:tc>
          <w:tcPr>
            <w:tcW w:w="2787" w:type="dxa"/>
          </w:tcPr>
          <w:p w14:paraId="4FDE73CD" w14:textId="4E888CBA" w:rsidR="00E04F41" w:rsidRPr="008A10EE" w:rsidRDefault="005D2BA4" w:rsidP="004E6BB8">
            <w:pPr>
              <w:jc w:val="both"/>
              <w:rPr>
                <w:rFonts w:cs="Times New Roman"/>
              </w:rPr>
            </w:pPr>
            <w:r w:rsidRPr="008A10EE">
              <w:rPr>
                <w:rFonts w:cs="Times New Roman"/>
              </w:rPr>
              <w:t>Kalau boleh tau, Bapak di UNUSA merupakan memegang tanggung jawab sebagai apa ?</w:t>
            </w:r>
          </w:p>
        </w:tc>
        <w:tc>
          <w:tcPr>
            <w:tcW w:w="2788" w:type="dxa"/>
          </w:tcPr>
          <w:p w14:paraId="240D6E25" w14:textId="7DFD4222" w:rsidR="00E04F41" w:rsidRPr="008A10EE" w:rsidRDefault="005D2BA4" w:rsidP="004E6BB8">
            <w:pPr>
              <w:jc w:val="both"/>
              <w:rPr>
                <w:rFonts w:cs="Times New Roman"/>
              </w:rPr>
            </w:pPr>
            <w:r w:rsidRPr="008A10EE">
              <w:rPr>
                <w:rFonts w:cs="Times New Roman"/>
              </w:rPr>
              <w:t xml:space="preserve">Nama saya Munirul Huda, kebetulan saya disini sebagai Kepala sub direktorat Sistem Informasi yang masih berada dibawah naungan Direktorat Perpustakaan dan Sistem Informasi dibawahi langsung oleh wakil rektor 2. Waki rektor dua itu yang menangani Sumber Daya </w:t>
            </w:r>
            <w:r w:rsidRPr="008A10EE">
              <w:rPr>
                <w:rFonts w:cs="Times New Roman"/>
              </w:rPr>
              <w:lastRenderedPageBreak/>
              <w:t>Manusia , Sumber Daya dan Keuangan.</w:t>
            </w:r>
          </w:p>
        </w:tc>
      </w:tr>
      <w:tr w:rsidR="00E04F41" w:rsidRPr="008A10EE" w14:paraId="72D349BD" w14:textId="77777777" w:rsidTr="004F36FD">
        <w:tc>
          <w:tcPr>
            <w:tcW w:w="2787" w:type="dxa"/>
          </w:tcPr>
          <w:p w14:paraId="7266BA4A" w14:textId="533BF4E2" w:rsidR="00E04F41" w:rsidRPr="008A10EE" w:rsidRDefault="005D2BA4" w:rsidP="004E6BB8">
            <w:pPr>
              <w:jc w:val="both"/>
              <w:rPr>
                <w:rFonts w:cs="Times New Roman"/>
              </w:rPr>
            </w:pPr>
            <w:r w:rsidRPr="008A10EE">
              <w:rPr>
                <w:rFonts w:cs="Times New Roman"/>
              </w:rPr>
              <w:lastRenderedPageBreak/>
              <w:t>Bapak sebagai Kasubdit ini bagian ngurusi apa saja ya pak ?</w:t>
            </w:r>
          </w:p>
        </w:tc>
        <w:tc>
          <w:tcPr>
            <w:tcW w:w="2788" w:type="dxa"/>
          </w:tcPr>
          <w:p w14:paraId="6A059288" w14:textId="3025E1C7" w:rsidR="00E04F41" w:rsidRPr="008A10EE" w:rsidRDefault="005D2BA4" w:rsidP="004E6BB8">
            <w:pPr>
              <w:jc w:val="both"/>
              <w:rPr>
                <w:rFonts w:cs="Times New Roman"/>
              </w:rPr>
            </w:pPr>
            <w:r w:rsidRPr="008A10EE">
              <w:rPr>
                <w:rFonts w:cs="Times New Roman"/>
              </w:rPr>
              <w:t>Kalo Direktorat Sistem Informasi itu bagian mengurusi untuk perangkat lunak sama hardware. Kalo pernagkat lunak ini termasuk yang licence maupun yang open source. Licence ini kayak kita kerja sama dengan Microsoft Agreement. Kalo yang non licence ini misalnya kita menggunakan Sistem Informasi. Sistem Informasi kita dikembangkan. Terus servernya kita pakai server yang linux. Untuk aplikasinya kita berbasis web. Lebih ke php kan editornya banyak itu. Terus termasuk database yang kita gunakan untuk keperluan universitas kita gunakan yang free juga kita gunakan Postgre.</w:t>
            </w:r>
          </w:p>
        </w:tc>
      </w:tr>
      <w:tr w:rsidR="005D2BA4" w:rsidRPr="008A10EE" w14:paraId="60FDA659" w14:textId="77777777" w:rsidTr="004F36FD">
        <w:tc>
          <w:tcPr>
            <w:tcW w:w="2787" w:type="dxa"/>
          </w:tcPr>
          <w:p w14:paraId="7D40CAB8" w14:textId="72187BE4" w:rsidR="005D2BA4" w:rsidRPr="008A10EE" w:rsidRDefault="005D2BA4" w:rsidP="004E6BB8">
            <w:pPr>
              <w:jc w:val="both"/>
              <w:rPr>
                <w:rFonts w:cs="Times New Roman"/>
              </w:rPr>
            </w:pPr>
            <w:r w:rsidRPr="008A10EE">
              <w:rPr>
                <w:rFonts w:cs="Times New Roman"/>
              </w:rPr>
              <w:t>Untuk pengembangan sistem dikembangkan sendiri atau pihak ke 3?</w:t>
            </w:r>
          </w:p>
        </w:tc>
        <w:tc>
          <w:tcPr>
            <w:tcW w:w="2788" w:type="dxa"/>
          </w:tcPr>
          <w:p w14:paraId="39ADF0DA" w14:textId="7B80E7B3" w:rsidR="005D2BA4" w:rsidRPr="008A10EE" w:rsidRDefault="005D2BA4" w:rsidP="004E6BB8">
            <w:pPr>
              <w:jc w:val="both"/>
              <w:rPr>
                <w:rFonts w:cs="Times New Roman"/>
              </w:rPr>
            </w:pPr>
            <w:r w:rsidRPr="008A10EE">
              <w:rPr>
                <w:rFonts w:cs="Times New Roman"/>
              </w:rPr>
              <w:t xml:space="preserve">Unusa berdiri 2013 sebelumnya kita namanya STIKES. Untuk SI kita sudah ada sejak 2009 berbasis web. Di 2009 sebenarnya sudah ada SI Akademik, SI Penerimaan Mahasiswa Baru, SI Aset, SI Perpustakaan, SI DIgilib. Cuma 2009, masih digunakan database yang </w:t>
            </w:r>
            <w:r w:rsidRPr="008A10EE">
              <w:rPr>
                <w:rFonts w:cs="Times New Roman"/>
              </w:rPr>
              <w:lastRenderedPageBreak/>
              <w:t>terpisah. Maksudnya adalah sama sama pake database yang sama cuma tidak bisa terintegrasi. Contoh penerimaan mahasiswa baru kita punya aplikasi sendiri. Databasenya ada tabel sendiri. Ketika mahasiswa baru sudah diterima harusnya masuk ke akademik tuh. Itu masih butuh proses lagi. Nah itunya belum terintegrasi. Begitu juga untuk perpustakaan. Jadi 2009 kita masih terpecah-pecah gitu sendiri-sendiri. Tahun 2013, kita berubah jadi Universitas. Alhamdulilllah di akhir tahun 2013 dapat hibah berupa php PTS. Dari hibah itu kita menggandeng pihak ketiga. Jadi awal pengembangan aplikasi di UNUSA ialah dari pihak ketiga</w:t>
            </w:r>
          </w:p>
        </w:tc>
      </w:tr>
      <w:tr w:rsidR="005D2BA4" w:rsidRPr="008A10EE" w14:paraId="06FDC807" w14:textId="77777777" w:rsidTr="004F36FD">
        <w:tc>
          <w:tcPr>
            <w:tcW w:w="2787" w:type="dxa"/>
          </w:tcPr>
          <w:p w14:paraId="6C7C82B6" w14:textId="1E409293" w:rsidR="005D2BA4" w:rsidRPr="008A10EE" w:rsidRDefault="005D2BA4" w:rsidP="004E6BB8">
            <w:pPr>
              <w:jc w:val="both"/>
              <w:rPr>
                <w:rFonts w:cs="Times New Roman"/>
              </w:rPr>
            </w:pPr>
            <w:r w:rsidRPr="008A10EE">
              <w:rPr>
                <w:rFonts w:cs="Times New Roman"/>
              </w:rPr>
              <w:lastRenderedPageBreak/>
              <w:t>Mengapa menggunakan pihak ketiga?</w:t>
            </w:r>
          </w:p>
        </w:tc>
        <w:tc>
          <w:tcPr>
            <w:tcW w:w="2788" w:type="dxa"/>
          </w:tcPr>
          <w:p w14:paraId="7FAF668A" w14:textId="53236515" w:rsidR="005D2BA4" w:rsidRPr="008A10EE" w:rsidRDefault="005D2BA4" w:rsidP="004E6BB8">
            <w:pPr>
              <w:jc w:val="both"/>
              <w:rPr>
                <w:rFonts w:cs="Times New Roman"/>
              </w:rPr>
            </w:pPr>
            <w:r w:rsidRPr="008A10EE">
              <w:rPr>
                <w:rFonts w:cs="Times New Roman"/>
              </w:rPr>
              <w:t xml:space="preserve">Karena kita memang saat itu dari hibah tersebut pengajuannya untuk sistem informasi. Dan tahun 2013 akhir sudah harus selesai, Jadi di pihak ketigalah pengembangan sistemnya ada SI akademik, penerimaan mahasiswa baru, perpustakaan, digilib, aset, kepegawaian, keuangan, host to host. Itu sudah </w:t>
            </w:r>
            <w:r w:rsidRPr="008A10EE">
              <w:rPr>
                <w:rFonts w:cs="Times New Roman"/>
              </w:rPr>
              <w:lastRenderedPageBreak/>
              <w:t>menggunakan data yang terintegrasi. Kayak SI Penerimaan Mahasiswa Baru itu sudah terintegrasi dengan SI Keuangan, jadi ketika telah melakukan pembayaran maka akan muncul status.</w:t>
            </w:r>
          </w:p>
        </w:tc>
      </w:tr>
      <w:tr w:rsidR="005D2BA4" w:rsidRPr="008A10EE" w14:paraId="4F40FB60" w14:textId="77777777" w:rsidTr="004F36FD">
        <w:tc>
          <w:tcPr>
            <w:tcW w:w="2787" w:type="dxa"/>
          </w:tcPr>
          <w:p w14:paraId="203A5414" w14:textId="2A268DBA" w:rsidR="005D2BA4" w:rsidRPr="008A10EE" w:rsidRDefault="005D2BA4" w:rsidP="004E6BB8">
            <w:pPr>
              <w:jc w:val="both"/>
              <w:rPr>
                <w:rFonts w:cs="Times New Roman"/>
              </w:rPr>
            </w:pPr>
            <w:r w:rsidRPr="008A10EE">
              <w:rPr>
                <w:rFonts w:cs="Times New Roman"/>
              </w:rPr>
              <w:lastRenderedPageBreak/>
              <w:t>Mulai terintegrasi kan tahun 2013, berarti sebelum-sebelumnya masih ada data yang sendiri-sendiri. Peralihan data menjadi data yang terintegrasi itu bagaimana ?</w:t>
            </w:r>
          </w:p>
        </w:tc>
        <w:tc>
          <w:tcPr>
            <w:tcW w:w="2788" w:type="dxa"/>
          </w:tcPr>
          <w:p w14:paraId="78B83E75" w14:textId="78D31429" w:rsidR="005D2BA4" w:rsidRPr="008A10EE" w:rsidRDefault="005D2BA4" w:rsidP="004E6BB8">
            <w:pPr>
              <w:jc w:val="both"/>
              <w:rPr>
                <w:rFonts w:cs="Times New Roman"/>
              </w:rPr>
            </w:pPr>
            <w:r w:rsidRPr="008A10EE">
              <w:rPr>
                <w:rFonts w:cs="Times New Roman"/>
              </w:rPr>
              <w:t>Kebetulan dalam kontrak kerjaan yang kita ajukan ke pihak ketiga. Mereka juga membantu memapingkan. Tapi kalo kayak database yang tau pasti kita ya. Yang kayak data mahasiswa yang tentunya tidak hanya ada di satu tabel. Yang tahun 2013 terutama yang di import adalah data yang non transaksional. Berarti kayak absen gitu ndak bisa dulu. Yang jadi prioritas waktu itu adalah yang penting-penting kayak data mahasiswa. Yang ada harus masuk yang belum ada nanti ditambahkan pada saat jadi sistem yang baru.</w:t>
            </w:r>
          </w:p>
        </w:tc>
      </w:tr>
      <w:tr w:rsidR="005D2BA4" w:rsidRPr="008A10EE" w14:paraId="2BA19E40" w14:textId="77777777" w:rsidTr="004F36FD">
        <w:tc>
          <w:tcPr>
            <w:tcW w:w="2787" w:type="dxa"/>
          </w:tcPr>
          <w:p w14:paraId="26C0899E" w14:textId="77686717" w:rsidR="005D2BA4" w:rsidRPr="008A10EE" w:rsidRDefault="005D2BA4" w:rsidP="004E6BB8">
            <w:pPr>
              <w:jc w:val="both"/>
              <w:rPr>
                <w:rFonts w:cs="Times New Roman"/>
              </w:rPr>
            </w:pPr>
            <w:r w:rsidRPr="008A10EE">
              <w:rPr>
                <w:rFonts w:cs="Times New Roman"/>
              </w:rPr>
              <w:t>Proses peralihan apakah ada kendala ?</w:t>
            </w:r>
          </w:p>
        </w:tc>
        <w:tc>
          <w:tcPr>
            <w:tcW w:w="2788" w:type="dxa"/>
          </w:tcPr>
          <w:p w14:paraId="436C450B" w14:textId="24F40B51" w:rsidR="005D2BA4" w:rsidRPr="008A10EE" w:rsidRDefault="005D2BA4" w:rsidP="004E6BB8">
            <w:pPr>
              <w:jc w:val="both"/>
              <w:rPr>
                <w:rFonts w:cs="Times New Roman"/>
              </w:rPr>
            </w:pPr>
            <w:r w:rsidRPr="008A10EE">
              <w:rPr>
                <w:rFonts w:cs="Times New Roman"/>
              </w:rPr>
              <w:t xml:space="preserve">Kalau kendala pasti ada ya, sistem itu akan jadi beban yang berat pasti di awal. Terutama perubahan sistem dari yang sudah ada menjadi ada lagi dengan proses yang berbeda, interface yang berbeda, alur yang berbeda. Itu sangat ada pasti kendalanya. Misalnya kayak </w:t>
            </w:r>
            <w:r w:rsidRPr="008A10EE">
              <w:rPr>
                <w:rFonts w:cs="Times New Roman"/>
              </w:rPr>
              <w:lastRenderedPageBreak/>
              <w:t>ketika proses import ada beberapa yang ndak masuk. Karena memang secara pengerjaan import data dilakukan phak ketiga. Kita sudah memberikan data mentahannya itu berupa ke data excel. Misal untuk nilai kita kirimkan NIM, kode mata kuliah, nilai. Kita importkan semua, namun setelah diimport secara fisik dengan punya mahasiswa itu ada perbedaan. Itu karena range nilainya belum di setting. Menurut saya, berat di awal itu ndak masalah asal nanti begitu berjalan dan ada permasalahan masalahnya sudah bukan yang terlalu berat</w:t>
            </w:r>
          </w:p>
        </w:tc>
      </w:tr>
      <w:tr w:rsidR="005D2BA4" w:rsidRPr="008A10EE" w14:paraId="4E485A90" w14:textId="77777777" w:rsidTr="004F36FD">
        <w:tc>
          <w:tcPr>
            <w:tcW w:w="2787" w:type="dxa"/>
          </w:tcPr>
          <w:p w14:paraId="0C8E651D" w14:textId="18019EC0" w:rsidR="005D2BA4" w:rsidRPr="008A10EE" w:rsidRDefault="005D2BA4" w:rsidP="004E6BB8">
            <w:pPr>
              <w:jc w:val="both"/>
              <w:rPr>
                <w:rFonts w:cs="Times New Roman"/>
              </w:rPr>
            </w:pPr>
            <w:r w:rsidRPr="008A10EE">
              <w:rPr>
                <w:rFonts w:cs="Times New Roman"/>
              </w:rPr>
              <w:lastRenderedPageBreak/>
              <w:t>Sekarang lagi mengembangkan sistem lagi Pak?</w:t>
            </w:r>
          </w:p>
        </w:tc>
        <w:tc>
          <w:tcPr>
            <w:tcW w:w="2788" w:type="dxa"/>
          </w:tcPr>
          <w:p w14:paraId="4DC9B598" w14:textId="72C4803D" w:rsidR="005D2BA4" w:rsidRPr="008A10EE" w:rsidRDefault="005D2BA4" w:rsidP="004E6BB8">
            <w:pPr>
              <w:jc w:val="both"/>
              <w:rPr>
                <w:rFonts w:cs="Times New Roman"/>
              </w:rPr>
            </w:pPr>
            <w:r w:rsidRPr="008A10EE">
              <w:rPr>
                <w:rFonts w:cs="Times New Roman"/>
              </w:rPr>
              <w:t xml:space="preserve">Kalau sekarang sih kami lagi mengembangkan SI berbasis mobile. Soalnya sekarang kalau misal 3-4 tahun lalu sebuah institusi memiliki program yang berbasis web itu sudah wah sudah bagus. Tapi sekarang eranya era mobile. Kebetulan kami juga ada kerjasama dengan salah satu provider internet yang dalam perjanjiannya nanti memungkinkan penambahan-penambahan modul. Kita hanya </w:t>
            </w:r>
            <w:r w:rsidRPr="008A10EE">
              <w:rPr>
                <w:rFonts w:cs="Times New Roman"/>
              </w:rPr>
              <w:lastRenderedPageBreak/>
              <w:t>menyediakan jembatannya saja. Soalnya sebenarnya bisa kalo aplikasi mobile terhubung dengan database cuma akan menjadi rentan sekali. Jadi nanti aplikasi mobilnya akan berkomunikasi dengan web server bukan database langsung</w:t>
            </w:r>
          </w:p>
        </w:tc>
      </w:tr>
      <w:tr w:rsidR="005D2BA4" w:rsidRPr="008A10EE" w14:paraId="20577F14" w14:textId="77777777" w:rsidTr="004F36FD">
        <w:tc>
          <w:tcPr>
            <w:tcW w:w="2787" w:type="dxa"/>
          </w:tcPr>
          <w:p w14:paraId="6658B0CE" w14:textId="7C333055" w:rsidR="005D2BA4" w:rsidRPr="008A10EE" w:rsidRDefault="005D2BA4" w:rsidP="004E6BB8">
            <w:pPr>
              <w:jc w:val="both"/>
              <w:rPr>
                <w:rFonts w:cs="Times New Roman"/>
              </w:rPr>
            </w:pPr>
            <w:r w:rsidRPr="008A10EE">
              <w:rPr>
                <w:rFonts w:cs="Times New Roman"/>
              </w:rPr>
              <w:lastRenderedPageBreak/>
              <w:t>Kalau untuk masalah kayak gitu, pihak manajemen apa mendukung?</w:t>
            </w:r>
          </w:p>
        </w:tc>
        <w:tc>
          <w:tcPr>
            <w:tcW w:w="2788" w:type="dxa"/>
          </w:tcPr>
          <w:p w14:paraId="7383BF86" w14:textId="353639EC" w:rsidR="005D2BA4" w:rsidRPr="008A10EE" w:rsidRDefault="005D2BA4" w:rsidP="004E6BB8">
            <w:pPr>
              <w:jc w:val="both"/>
              <w:rPr>
                <w:rFonts w:cs="Times New Roman"/>
              </w:rPr>
            </w:pPr>
            <w:r w:rsidRPr="008A10EE">
              <w:rPr>
                <w:rFonts w:cs="Times New Roman"/>
              </w:rPr>
              <w:t xml:space="preserve">Jadi kalau masalah manajemen kita ada namanya RKP (Rencana Kegiatan) yang intinya mengenai anggaran. Untuk penganggaran pastinya ada beberapa yang disetujui ada pula yang tidak. Alhamdulillah untuk UNUSA, untuk hal-hal yang keutaman nilainya kembali ke mahasiswa sejauh ini pimpinan mendukung. Kayak sebelumnya tentang internet. Jadi awal berdiri UNUSA tahun 2013 kita memiliki 10 Mbps itupun dipecah kampus A dan kampus B. Kemudian bertambah menjadi 15 Mbps itu pakai radio. Tahun 2014 kita ada kenaikan hingga saat ini kita sudah 105 Mbps. Jadi pengembangan pun dari tahun kemarin pun kita masih 160 Mbps tapi tahun ini </w:t>
            </w:r>
            <w:r w:rsidRPr="008A10EE">
              <w:rPr>
                <w:rFonts w:cs="Times New Roman"/>
              </w:rPr>
              <w:lastRenderedPageBreak/>
              <w:t>sudah sampai angka 400 Mbps. Untuk Sistem Informasi, untuk pengembangan yang kita miliki memang ada penambahan modul-modul yang nantinya harus diajukan ke pimpinan. Yang penting rasional saja kebanyakn disetujui</w:t>
            </w:r>
          </w:p>
        </w:tc>
      </w:tr>
      <w:tr w:rsidR="005D2BA4" w:rsidRPr="008A10EE" w14:paraId="015B59C3" w14:textId="77777777" w:rsidTr="004F36FD">
        <w:tc>
          <w:tcPr>
            <w:tcW w:w="2787" w:type="dxa"/>
          </w:tcPr>
          <w:p w14:paraId="3BA7D143" w14:textId="1A433C4B" w:rsidR="005D2BA4" w:rsidRPr="008A10EE" w:rsidRDefault="005D2BA4" w:rsidP="004E6BB8">
            <w:pPr>
              <w:jc w:val="both"/>
              <w:rPr>
                <w:rFonts w:cs="Times New Roman"/>
              </w:rPr>
            </w:pPr>
            <w:r w:rsidRPr="008A10EE">
              <w:rPr>
                <w:rFonts w:cs="Times New Roman"/>
              </w:rPr>
              <w:lastRenderedPageBreak/>
              <w:t>Untuk kayak apikasi berbasis mobile ini kan masih tahap pengembangan ya? Nah untuk penguji cobanya dilakukan oleh pihak mana?</w:t>
            </w:r>
          </w:p>
        </w:tc>
        <w:tc>
          <w:tcPr>
            <w:tcW w:w="2788" w:type="dxa"/>
          </w:tcPr>
          <w:p w14:paraId="3013C438" w14:textId="7680CA64" w:rsidR="005D2BA4" w:rsidRPr="008A10EE" w:rsidRDefault="005D2BA4" w:rsidP="004E6BB8">
            <w:pPr>
              <w:jc w:val="both"/>
              <w:rPr>
                <w:rFonts w:cs="Times New Roman"/>
              </w:rPr>
            </w:pPr>
            <w:r w:rsidRPr="008A10EE">
              <w:rPr>
                <w:rFonts w:cs="Times New Roman"/>
              </w:rPr>
              <w:t>Kalau yang sudah siap kita upload di Play Store,sebelum itu kita uji coba dulu. Jadi ya uji coba paling tidak dari sisi kami, sisi divisi kami, juga dari pengembang. Pengembang kan hanya sekedar membuatkan bedasarkan informasi web service yang disediakan kita. Untuk pengetesan itu memang dari kami</w:t>
            </w:r>
          </w:p>
        </w:tc>
      </w:tr>
      <w:tr w:rsidR="005D2BA4" w:rsidRPr="008A10EE" w14:paraId="3A9C2999" w14:textId="77777777" w:rsidTr="004F36FD">
        <w:tc>
          <w:tcPr>
            <w:tcW w:w="2787" w:type="dxa"/>
          </w:tcPr>
          <w:p w14:paraId="0BABB313" w14:textId="3B604533" w:rsidR="005D2BA4" w:rsidRPr="008A10EE" w:rsidRDefault="005D2BA4" w:rsidP="004E6BB8">
            <w:pPr>
              <w:jc w:val="both"/>
              <w:rPr>
                <w:rFonts w:cs="Times New Roman"/>
              </w:rPr>
            </w:pPr>
            <w:r w:rsidRPr="008A10EE">
              <w:rPr>
                <w:rFonts w:cs="Times New Roman"/>
              </w:rPr>
              <w:t>Pengetesannya itu dari fitur-fitur saja apa sekalian dari segi misalnya koneksi, non fugsionalnya gimana?</w:t>
            </w:r>
          </w:p>
        </w:tc>
        <w:tc>
          <w:tcPr>
            <w:tcW w:w="2788" w:type="dxa"/>
          </w:tcPr>
          <w:p w14:paraId="5501A177" w14:textId="59C20552" w:rsidR="005D2BA4" w:rsidRPr="008A10EE" w:rsidRDefault="005D2BA4" w:rsidP="004E6BB8">
            <w:pPr>
              <w:jc w:val="both"/>
              <w:rPr>
                <w:rFonts w:cs="Times New Roman"/>
              </w:rPr>
            </w:pPr>
            <w:r w:rsidRPr="008A10EE">
              <w:rPr>
                <w:rFonts w:cs="Times New Roman"/>
              </w:rPr>
              <w:t xml:space="preserve">Kalau hanya sekedar fitur tapi fungsionalnya tidak berjalan kan percuma juga. Kita ada database dummy jadi kalo mau nyoba pake database dummy dulu. Dengan data dummy itu kita proses dari awal. Misalnya absensi, bagaimana cara mahasiswa bisa absen kan berarti harus ada pengajaran. Itukan kalo pengajaran ada jurnal. Nah itu nanti jurnalnya harus bagaimana. </w:t>
            </w:r>
            <w:r w:rsidRPr="008A10EE">
              <w:rPr>
                <w:rFonts w:cs="Times New Roman"/>
              </w:rPr>
              <w:lastRenderedPageBreak/>
              <w:t>Apakah kalo jadwal ngajarnya jam 1 sampe jam 2 apa boleh absen jam 3. Fungsional juga harus diperhitungkan dan diuji</w:t>
            </w:r>
          </w:p>
        </w:tc>
      </w:tr>
      <w:tr w:rsidR="005D2BA4" w:rsidRPr="008A10EE" w14:paraId="14F5D79F" w14:textId="77777777" w:rsidTr="004F36FD">
        <w:tc>
          <w:tcPr>
            <w:tcW w:w="2787" w:type="dxa"/>
          </w:tcPr>
          <w:p w14:paraId="5FB5A05E" w14:textId="39C4AEBC" w:rsidR="005D2BA4" w:rsidRPr="008A10EE" w:rsidRDefault="005D2BA4" w:rsidP="004E6BB8">
            <w:pPr>
              <w:jc w:val="both"/>
              <w:rPr>
                <w:rFonts w:cs="Times New Roman"/>
              </w:rPr>
            </w:pPr>
            <w:r w:rsidRPr="008A10EE">
              <w:rPr>
                <w:rFonts w:cs="Times New Roman"/>
              </w:rPr>
              <w:lastRenderedPageBreak/>
              <w:t>Apa dari pihak UNUSA saat masa masa transisi gitu ada kayak pelatihan untuk user?</w:t>
            </w:r>
          </w:p>
        </w:tc>
        <w:tc>
          <w:tcPr>
            <w:tcW w:w="2788" w:type="dxa"/>
          </w:tcPr>
          <w:p w14:paraId="55D62FD5" w14:textId="4E1974F7" w:rsidR="005D2BA4" w:rsidRPr="008A10EE" w:rsidRDefault="005D2BA4" w:rsidP="004E6BB8">
            <w:pPr>
              <w:jc w:val="both"/>
              <w:rPr>
                <w:rFonts w:cs="Times New Roman"/>
              </w:rPr>
            </w:pPr>
            <w:r w:rsidRPr="008A10EE">
              <w:rPr>
                <w:rFonts w:cs="Times New Roman"/>
              </w:rPr>
              <w:t>Iya ada pelatihan</w:t>
            </w:r>
          </w:p>
        </w:tc>
      </w:tr>
      <w:tr w:rsidR="005D2BA4" w:rsidRPr="008A10EE" w14:paraId="11F0D186" w14:textId="77777777" w:rsidTr="004F36FD">
        <w:tc>
          <w:tcPr>
            <w:tcW w:w="2787" w:type="dxa"/>
          </w:tcPr>
          <w:p w14:paraId="73CA7318" w14:textId="0BBB3777" w:rsidR="005D2BA4" w:rsidRPr="008A10EE" w:rsidRDefault="005D2BA4" w:rsidP="004E6BB8">
            <w:pPr>
              <w:jc w:val="both"/>
              <w:rPr>
                <w:rFonts w:cs="Times New Roman"/>
              </w:rPr>
            </w:pPr>
            <w:r w:rsidRPr="008A10EE">
              <w:rPr>
                <w:rFonts w:cs="Times New Roman"/>
              </w:rPr>
              <w:t>Untuk Divisi bapak saja atau kesemua pengguna?</w:t>
            </w:r>
          </w:p>
        </w:tc>
        <w:tc>
          <w:tcPr>
            <w:tcW w:w="2788" w:type="dxa"/>
          </w:tcPr>
          <w:p w14:paraId="38AE4DF0" w14:textId="36FA65AF" w:rsidR="005D2BA4" w:rsidRPr="008A10EE" w:rsidRDefault="005D2BA4" w:rsidP="004E6BB8">
            <w:pPr>
              <w:jc w:val="both"/>
              <w:rPr>
                <w:rFonts w:cs="Times New Roman"/>
              </w:rPr>
            </w:pPr>
            <w:r w:rsidRPr="008A10EE">
              <w:rPr>
                <w:rFonts w:cs="Times New Roman"/>
              </w:rPr>
              <w:t>Jadi kalo pas transisii. Kami dari segi data. Untuk fungsional kita harus melibatkan user yang bersangkutan. Tapi user yang bersangkutan tersebut tidak secara keseluruhan. Tapi sebelumnya kayak mahasiswa gitu ditahun 2009 kami datang per kelas untuk kemudian menjelaskan tentang jalannya sistem. Kalo saat masa peralihan dari STIKES ke universitas kita hanya menginformasikan ke pihak akademik juga admin prodi. Untuk kemahasiswanya ya karena sudah meningkatnya jumlah mahasiswa akhirnya dibuatkan tutorial saja. Tutorialnya berupa pdf mereka baca sendiri. Kalau nanti ada kendala Datang ke kami begitu</w:t>
            </w:r>
          </w:p>
        </w:tc>
      </w:tr>
      <w:tr w:rsidR="005D2BA4" w:rsidRPr="008A10EE" w14:paraId="55C7D44D" w14:textId="77777777" w:rsidTr="004F36FD">
        <w:tc>
          <w:tcPr>
            <w:tcW w:w="2787" w:type="dxa"/>
          </w:tcPr>
          <w:p w14:paraId="7DF4CECF" w14:textId="1C5BE32E" w:rsidR="005D2BA4" w:rsidRPr="008A10EE" w:rsidRDefault="005D2BA4" w:rsidP="004E6BB8">
            <w:pPr>
              <w:jc w:val="both"/>
              <w:rPr>
                <w:rFonts w:cs="Times New Roman"/>
              </w:rPr>
            </w:pPr>
            <w:r w:rsidRPr="008A10EE">
              <w:rPr>
                <w:rFonts w:cs="Times New Roman"/>
              </w:rPr>
              <w:t>Sejauh ini banyak laporan kendala gitu ndak pak ?</w:t>
            </w:r>
          </w:p>
        </w:tc>
        <w:tc>
          <w:tcPr>
            <w:tcW w:w="2788" w:type="dxa"/>
          </w:tcPr>
          <w:p w14:paraId="33AED901" w14:textId="5B312F71" w:rsidR="005D2BA4" w:rsidRPr="008A10EE" w:rsidRDefault="005D2BA4" w:rsidP="004E6BB8">
            <w:pPr>
              <w:jc w:val="both"/>
              <w:rPr>
                <w:rFonts w:cs="Times New Roman"/>
              </w:rPr>
            </w:pPr>
            <w:r w:rsidRPr="008A10EE">
              <w:rPr>
                <w:rFonts w:cs="Times New Roman"/>
              </w:rPr>
              <w:t xml:space="preserve">Kalau kendala, yang saat ini berjalan kalau dari mahasiswa tetap ada. </w:t>
            </w:r>
            <w:r w:rsidRPr="008A10EE">
              <w:rPr>
                <w:rFonts w:cs="Times New Roman"/>
              </w:rPr>
              <w:lastRenderedPageBreak/>
              <w:t>Laporan disini rata-rata di proses mahasiswa. Kayak saat bayar uang kuliah kemudian tidak muncul di bagian keuangan. Lalu perlu konfirmasi ke Keuangan. Dan misal pada akhirnya Keuangan tidak dapat menyelesaikan baru dilempar ke kami. Kalau bug biasanya selama ini, tidak ada report. Atau mungkin tahu tapi tidak dilaporkan.</w:t>
            </w:r>
          </w:p>
        </w:tc>
      </w:tr>
      <w:tr w:rsidR="005D2BA4" w:rsidRPr="008A10EE" w14:paraId="7A12DB12" w14:textId="77777777" w:rsidTr="004F36FD">
        <w:tc>
          <w:tcPr>
            <w:tcW w:w="2787" w:type="dxa"/>
          </w:tcPr>
          <w:p w14:paraId="7A70D02D" w14:textId="6139A607" w:rsidR="005D2BA4" w:rsidRPr="008A10EE" w:rsidRDefault="005D2BA4" w:rsidP="004E6BB8">
            <w:pPr>
              <w:jc w:val="both"/>
              <w:rPr>
                <w:rFonts w:cs="Times New Roman"/>
              </w:rPr>
            </w:pPr>
            <w:r w:rsidRPr="008A10EE">
              <w:rPr>
                <w:rFonts w:cs="Times New Roman"/>
              </w:rPr>
              <w:lastRenderedPageBreak/>
              <w:t>Apa tidak ada evaluasi tahunan tentang implementasi?</w:t>
            </w:r>
          </w:p>
        </w:tc>
        <w:tc>
          <w:tcPr>
            <w:tcW w:w="2788" w:type="dxa"/>
          </w:tcPr>
          <w:p w14:paraId="54EF440F" w14:textId="33BF197D" w:rsidR="005D2BA4" w:rsidRPr="008A10EE" w:rsidRDefault="005D2BA4" w:rsidP="004E6BB8">
            <w:pPr>
              <w:jc w:val="both"/>
              <w:rPr>
                <w:rFonts w:cs="Times New Roman"/>
              </w:rPr>
            </w:pPr>
            <w:r w:rsidRPr="008A10EE">
              <w:rPr>
                <w:rFonts w:cs="Times New Roman"/>
              </w:rPr>
              <w:t xml:space="preserve">Kalau evaluasi biasanya dari internal divisi. Jadi untuk subdir informasi bada evaluasi. Jadi untuk sejauh ini misalnya mayoritas yang komplain tentang lupa password. Lupa password ini bisa jadi karena budaya user yang kalo misal habis masuk ke sistem terus keluar kayak semacam mobile apps kan tidak perlu untuk login. Nah kalo disini kan masih web based jadinya tetap harus masukkan password dan username. Tapi kami sudah antisipasi dengan adanya alur misal lupa password SIM. Tapi di sistem kita kalo lupa password sama kayak kalo lupa password di facebook begitu jadi ke email. Yang akan jadi masalah besar kalo </w:t>
            </w:r>
            <w:r w:rsidRPr="008A10EE">
              <w:rPr>
                <w:rFonts w:cs="Times New Roman"/>
              </w:rPr>
              <w:lastRenderedPageBreak/>
              <w:t>misal lupa password email. Untungnya alurnya untuk perubahan mereset password sudah ada di sistem kami</w:t>
            </w:r>
          </w:p>
        </w:tc>
      </w:tr>
      <w:tr w:rsidR="005D2BA4" w:rsidRPr="008A10EE" w14:paraId="2D584435" w14:textId="77777777" w:rsidTr="004F36FD">
        <w:tc>
          <w:tcPr>
            <w:tcW w:w="2787" w:type="dxa"/>
          </w:tcPr>
          <w:p w14:paraId="6F4AFA03" w14:textId="3119B367" w:rsidR="005D2BA4" w:rsidRPr="008A10EE" w:rsidRDefault="005D2BA4" w:rsidP="004E6BB8">
            <w:pPr>
              <w:jc w:val="both"/>
              <w:rPr>
                <w:rFonts w:cs="Times New Roman"/>
              </w:rPr>
            </w:pPr>
            <w:r w:rsidRPr="008A10EE">
              <w:rPr>
                <w:rFonts w:cs="Times New Roman"/>
              </w:rPr>
              <w:lastRenderedPageBreak/>
              <w:t>Ini email yang dimaksud email universitas gitu pak ya ?</w:t>
            </w:r>
          </w:p>
        </w:tc>
        <w:tc>
          <w:tcPr>
            <w:tcW w:w="2788" w:type="dxa"/>
          </w:tcPr>
          <w:p w14:paraId="2A663050" w14:textId="110189EA" w:rsidR="005D2BA4" w:rsidRPr="008A10EE" w:rsidRDefault="005D2BA4" w:rsidP="004E6BB8">
            <w:pPr>
              <w:jc w:val="both"/>
              <w:rPr>
                <w:rFonts w:cs="Times New Roman"/>
              </w:rPr>
            </w:pPr>
            <w:r w:rsidRPr="008A10EE">
              <w:rPr>
                <w:rFonts w:cs="Times New Roman"/>
              </w:rPr>
              <w:t>Jadi setelah berubah jadi universitas kita bekerja sama dengan google. Jadi mahasiswa dapat satu akun email yang menggunakan domain. untuk mahasiswa @students.unusa.ac.id</w:t>
            </w:r>
          </w:p>
        </w:tc>
      </w:tr>
      <w:tr w:rsidR="005D2BA4" w:rsidRPr="008A10EE" w14:paraId="7065C8F6" w14:textId="77777777" w:rsidTr="004F36FD">
        <w:tc>
          <w:tcPr>
            <w:tcW w:w="2787" w:type="dxa"/>
          </w:tcPr>
          <w:p w14:paraId="5CB55517" w14:textId="1366708C" w:rsidR="005D2BA4" w:rsidRPr="008A10EE" w:rsidRDefault="005D2BA4" w:rsidP="004E6BB8">
            <w:pPr>
              <w:jc w:val="both"/>
              <w:rPr>
                <w:rFonts w:cs="Times New Roman"/>
              </w:rPr>
            </w:pPr>
            <w:r w:rsidRPr="008A10EE">
              <w:rPr>
                <w:rFonts w:cs="Times New Roman"/>
              </w:rPr>
              <w:t>Nah kira-kira dari implementasi gitu ada kriteria dari UNUSA yang belum terpenuhi ndak Pak? Misalnya UNUSA butuh sebuah fitur tapi belum bisa diadakan sampai sekarang</w:t>
            </w:r>
          </w:p>
        </w:tc>
        <w:tc>
          <w:tcPr>
            <w:tcW w:w="2788" w:type="dxa"/>
          </w:tcPr>
          <w:p w14:paraId="338E2D1F" w14:textId="238C7F15" w:rsidR="005D2BA4" w:rsidRPr="008A10EE" w:rsidRDefault="005D2BA4" w:rsidP="004E6BB8">
            <w:pPr>
              <w:jc w:val="both"/>
              <w:rPr>
                <w:rFonts w:cs="Times New Roman"/>
              </w:rPr>
            </w:pPr>
            <w:r w:rsidRPr="008A10EE">
              <w:rPr>
                <w:rFonts w:cs="Times New Roman"/>
              </w:rPr>
              <w:t>Kalau fiturnya sistem yang berbasis web samapai sat=at ini kita bisa mengembangkan sendiri. Tapi kalo misalnya yang mobile jadi ya kita belom terpenuhi.</w:t>
            </w:r>
          </w:p>
        </w:tc>
      </w:tr>
      <w:tr w:rsidR="005D2BA4" w:rsidRPr="008A10EE" w14:paraId="1F68078E" w14:textId="77777777" w:rsidTr="004F36FD">
        <w:tc>
          <w:tcPr>
            <w:tcW w:w="2787" w:type="dxa"/>
          </w:tcPr>
          <w:p w14:paraId="65330FC5" w14:textId="0475327B" w:rsidR="005D2BA4" w:rsidRPr="008A10EE" w:rsidRDefault="005D2BA4" w:rsidP="004E6BB8">
            <w:pPr>
              <w:jc w:val="both"/>
              <w:rPr>
                <w:rFonts w:cs="Times New Roman"/>
              </w:rPr>
            </w:pPr>
            <w:r w:rsidRPr="008A10EE">
              <w:rPr>
                <w:rFonts w:cs="Times New Roman"/>
              </w:rPr>
              <w:t>Berarti bisa dibilang pihak ketiga bagian membuat nanti dari pihak UNUSA yang bagian mengembangkan ?</w:t>
            </w:r>
          </w:p>
        </w:tc>
        <w:tc>
          <w:tcPr>
            <w:tcW w:w="2788" w:type="dxa"/>
          </w:tcPr>
          <w:p w14:paraId="72F0EAAE" w14:textId="74A164FF" w:rsidR="005D2BA4" w:rsidRPr="008A10EE" w:rsidRDefault="005D2BA4" w:rsidP="004E6BB8">
            <w:pPr>
              <w:jc w:val="both"/>
              <w:rPr>
                <w:rFonts w:cs="Times New Roman"/>
              </w:rPr>
            </w:pPr>
            <w:r w:rsidRPr="008A10EE">
              <w:rPr>
                <w:rFonts w:cs="Times New Roman"/>
              </w:rPr>
              <w:t>Iya benar</w:t>
            </w:r>
          </w:p>
        </w:tc>
      </w:tr>
      <w:tr w:rsidR="005D2BA4" w:rsidRPr="008A10EE" w14:paraId="2D48973C" w14:textId="77777777" w:rsidTr="004F36FD">
        <w:tc>
          <w:tcPr>
            <w:tcW w:w="2787" w:type="dxa"/>
          </w:tcPr>
          <w:p w14:paraId="7C4D3EDC" w14:textId="0C1A5F12" w:rsidR="005D2BA4" w:rsidRPr="008A10EE" w:rsidRDefault="005D2BA4" w:rsidP="004E6BB8">
            <w:pPr>
              <w:jc w:val="both"/>
              <w:rPr>
                <w:rFonts w:cs="Times New Roman"/>
              </w:rPr>
            </w:pPr>
            <w:r w:rsidRPr="008A10EE">
              <w:rPr>
                <w:rFonts w:cs="Times New Roman"/>
              </w:rPr>
              <w:t>Berarti nanti ada orang lain ? Ada tim khusus begitu ?</w:t>
            </w:r>
          </w:p>
        </w:tc>
        <w:tc>
          <w:tcPr>
            <w:tcW w:w="2788" w:type="dxa"/>
          </w:tcPr>
          <w:p w14:paraId="3A7172A9" w14:textId="3E909ED2" w:rsidR="005D2BA4" w:rsidRPr="008A10EE" w:rsidRDefault="005D2BA4" w:rsidP="004E6BB8">
            <w:pPr>
              <w:jc w:val="both"/>
              <w:rPr>
                <w:rFonts w:cs="Times New Roman"/>
              </w:rPr>
            </w:pPr>
            <w:r w:rsidRPr="008A10EE">
              <w:rPr>
                <w:rFonts w:cs="Times New Roman"/>
              </w:rPr>
              <w:t>Iya jadi untuk programmer masih ada 1 orang. Yang pure untuk koding</w:t>
            </w:r>
          </w:p>
        </w:tc>
      </w:tr>
      <w:tr w:rsidR="005D2BA4" w:rsidRPr="008A10EE" w14:paraId="29B3679B" w14:textId="77777777" w:rsidTr="004F36FD">
        <w:tc>
          <w:tcPr>
            <w:tcW w:w="2787" w:type="dxa"/>
          </w:tcPr>
          <w:p w14:paraId="36940FDE" w14:textId="61652E7E" w:rsidR="005D2BA4" w:rsidRPr="008A10EE" w:rsidRDefault="005D2BA4" w:rsidP="004E6BB8">
            <w:pPr>
              <w:jc w:val="both"/>
              <w:rPr>
                <w:rFonts w:cs="Times New Roman"/>
              </w:rPr>
            </w:pPr>
            <w:r w:rsidRPr="008A10EE">
              <w:rPr>
                <w:rFonts w:cs="Times New Roman"/>
              </w:rPr>
              <w:t>Berarti ada lagi pak yang bukan hanya untuk koding ?</w:t>
            </w:r>
          </w:p>
        </w:tc>
        <w:tc>
          <w:tcPr>
            <w:tcW w:w="2788" w:type="dxa"/>
          </w:tcPr>
          <w:p w14:paraId="6931771C" w14:textId="53D22FF6" w:rsidR="005D2BA4" w:rsidRPr="008A10EE" w:rsidRDefault="005D2BA4" w:rsidP="004E6BB8">
            <w:pPr>
              <w:jc w:val="both"/>
              <w:rPr>
                <w:rFonts w:cs="Times New Roman"/>
              </w:rPr>
            </w:pPr>
            <w:r w:rsidRPr="008A10EE">
              <w:rPr>
                <w:rFonts w:cs="Times New Roman"/>
              </w:rPr>
              <w:t>Iya jadi satu tim ada 5 orang ada saya sebagai kasubdir terus direkturnya kemudian ada dua orang yang mengurusi hardware. Kalo saya kan lebih ke arah administratornya, server. Kalo direkturnya lebih ke programming cuman lebih di managerial</w:t>
            </w:r>
          </w:p>
        </w:tc>
      </w:tr>
      <w:tr w:rsidR="005D2BA4" w:rsidRPr="008A10EE" w14:paraId="158BEADE" w14:textId="77777777" w:rsidTr="004F36FD">
        <w:tc>
          <w:tcPr>
            <w:tcW w:w="2787" w:type="dxa"/>
          </w:tcPr>
          <w:p w14:paraId="6ECAEDF9" w14:textId="7D47BE55" w:rsidR="005D2BA4" w:rsidRPr="008A10EE" w:rsidRDefault="005D2BA4" w:rsidP="004E6BB8">
            <w:pPr>
              <w:jc w:val="both"/>
              <w:rPr>
                <w:rFonts w:cs="Times New Roman"/>
              </w:rPr>
            </w:pPr>
            <w:r w:rsidRPr="008A10EE">
              <w:rPr>
                <w:rFonts w:cs="Times New Roman"/>
              </w:rPr>
              <w:lastRenderedPageBreak/>
              <w:t>Itu menurut bapak apa cukup itu pak resource nya ?</w:t>
            </w:r>
          </w:p>
        </w:tc>
        <w:tc>
          <w:tcPr>
            <w:tcW w:w="2788" w:type="dxa"/>
          </w:tcPr>
          <w:p w14:paraId="7A186948" w14:textId="663A1C71" w:rsidR="005D2BA4" w:rsidRPr="008A10EE" w:rsidRDefault="005D2BA4" w:rsidP="004E6BB8">
            <w:pPr>
              <w:jc w:val="both"/>
              <w:rPr>
                <w:rFonts w:cs="Times New Roman"/>
              </w:rPr>
            </w:pPr>
            <w:r w:rsidRPr="008A10EE">
              <w:rPr>
                <w:rFonts w:cs="Times New Roman"/>
              </w:rPr>
              <w:t>Sangat kurang cukup. Bayangkan sekarang mahasiswa ada 3600 mahasiswa. Dai situ kan berarti banyak sekali keinginan. Keinginan dalam artian kan kalo misal sistem yang dipakai terus meneruskan apalagi diguakan oleh banyak pihak tidak mungkin untuk tidak ada perbaikan-perbaikan. Sistem pasti ada tambal sulamnya</w:t>
            </w:r>
          </w:p>
        </w:tc>
      </w:tr>
      <w:tr w:rsidR="005D2BA4" w:rsidRPr="008A10EE" w14:paraId="4FDA2EEA" w14:textId="77777777" w:rsidTr="004F36FD">
        <w:tc>
          <w:tcPr>
            <w:tcW w:w="2787" w:type="dxa"/>
          </w:tcPr>
          <w:p w14:paraId="51E366BA" w14:textId="08E0C60D" w:rsidR="005D2BA4" w:rsidRPr="008A10EE" w:rsidRDefault="005D2BA4" w:rsidP="004E6BB8">
            <w:pPr>
              <w:jc w:val="both"/>
              <w:rPr>
                <w:rFonts w:cs="Times New Roman"/>
              </w:rPr>
            </w:pPr>
            <w:r w:rsidRPr="008A10EE">
              <w:rPr>
                <w:rFonts w:cs="Times New Roman"/>
              </w:rPr>
              <w:t>Kenapa hanya satu?</w:t>
            </w:r>
          </w:p>
        </w:tc>
        <w:tc>
          <w:tcPr>
            <w:tcW w:w="2788" w:type="dxa"/>
          </w:tcPr>
          <w:p w14:paraId="1BE8DFB0" w14:textId="1E4BEFFE" w:rsidR="005D2BA4" w:rsidRPr="008A10EE" w:rsidRDefault="005D2BA4" w:rsidP="004E6BB8">
            <w:pPr>
              <w:jc w:val="both"/>
              <w:rPr>
                <w:rFonts w:cs="Times New Roman"/>
              </w:rPr>
            </w:pPr>
            <w:r w:rsidRPr="008A10EE">
              <w:rPr>
                <w:rFonts w:cs="Times New Roman"/>
              </w:rPr>
              <w:t>Karena memang kita baru menemukan satu. Sulit sekali untuk menemukan programmer. Bukan tidak ada sama sekali. Tapi setau kami sejauh ini programmer itu jiwanya petualang. Programmer nyaman disuatu perusahaan untuk sekian puluh tahun itu suatu hal yang hebat. Kalau menurut saya ya setidaknya untuk menangani satu modul ya setidaknya harusnya satu programmer biar lebih fokus. Fokus ke penyelesaian masalah dan juga pengembangannya. Soalnya sistem pasti butuh dikembangkan.</w:t>
            </w:r>
          </w:p>
        </w:tc>
      </w:tr>
      <w:tr w:rsidR="005D2BA4" w:rsidRPr="008A10EE" w14:paraId="5B58AC8A" w14:textId="77777777" w:rsidTr="004F36FD">
        <w:tc>
          <w:tcPr>
            <w:tcW w:w="2787" w:type="dxa"/>
          </w:tcPr>
          <w:p w14:paraId="672DBF63" w14:textId="1426A610" w:rsidR="005D2BA4" w:rsidRPr="008A10EE" w:rsidRDefault="005D2BA4" w:rsidP="004E6BB8">
            <w:pPr>
              <w:jc w:val="both"/>
              <w:rPr>
                <w:rFonts w:cs="Times New Roman"/>
              </w:rPr>
            </w:pPr>
            <w:r w:rsidRPr="008A10EE">
              <w:rPr>
                <w:rFonts w:cs="Times New Roman"/>
              </w:rPr>
              <w:t xml:space="preserve">Bapak bilang kan mencari programmer susah susah </w:t>
            </w:r>
            <w:r w:rsidRPr="008A10EE">
              <w:rPr>
                <w:rFonts w:cs="Times New Roman"/>
              </w:rPr>
              <w:lastRenderedPageBreak/>
              <w:t>gampang ya pak? Nah misal programmer yang sudah ada kemudian pindah. Apa ada persiapan dari UNUSA? Seperti membuat dokumentasi begitu</w:t>
            </w:r>
          </w:p>
        </w:tc>
        <w:tc>
          <w:tcPr>
            <w:tcW w:w="2788" w:type="dxa"/>
          </w:tcPr>
          <w:p w14:paraId="61141AE5" w14:textId="42DA0B62" w:rsidR="005D2BA4" w:rsidRPr="008A10EE" w:rsidRDefault="005D2BA4" w:rsidP="004E6BB8">
            <w:pPr>
              <w:jc w:val="both"/>
              <w:rPr>
                <w:rFonts w:cs="Times New Roman"/>
              </w:rPr>
            </w:pPr>
            <w:r w:rsidRPr="008A10EE">
              <w:rPr>
                <w:rFonts w:cs="Times New Roman"/>
              </w:rPr>
              <w:lastRenderedPageBreak/>
              <w:t xml:space="preserve">Kalo dokumentasi ya memang di alurnya setiap </w:t>
            </w:r>
            <w:r w:rsidRPr="008A10EE">
              <w:rPr>
                <w:rFonts w:cs="Times New Roman"/>
              </w:rPr>
              <w:lastRenderedPageBreak/>
              <w:t>melakukan perubahan atau penambahan harus didokumentasikan. Kalau persiapan programmer ya mungkin lebih ke konsekuensi kami karena tidak mungkin bagi kami untuk mengkang untuk terus kerja disini. Kalau memang mau keluar ya sudah. Tapi perlu dipastikan sudah tidak ada tanggungan yang harus diselesaikan. Kalo ada tanggungan ya silakan diselesaikan terlebih dulu</w:t>
            </w:r>
          </w:p>
        </w:tc>
      </w:tr>
      <w:tr w:rsidR="005D2BA4" w:rsidRPr="008A10EE" w14:paraId="10D48BAB" w14:textId="77777777" w:rsidTr="004F36FD">
        <w:tc>
          <w:tcPr>
            <w:tcW w:w="2787" w:type="dxa"/>
          </w:tcPr>
          <w:p w14:paraId="1848F55A" w14:textId="60881B1D" w:rsidR="005D2BA4" w:rsidRPr="008A10EE" w:rsidRDefault="005D2BA4" w:rsidP="004E6BB8">
            <w:pPr>
              <w:jc w:val="both"/>
              <w:rPr>
                <w:rFonts w:cs="Times New Roman"/>
              </w:rPr>
            </w:pPr>
            <w:r w:rsidRPr="008A10EE">
              <w:rPr>
                <w:rFonts w:cs="Times New Roman"/>
              </w:rPr>
              <w:lastRenderedPageBreak/>
              <w:t>Selama ini pernah ada serangan gitu ndak pak ? Atau ada yang iseng iseng mencoba otak atik?</w:t>
            </w:r>
          </w:p>
        </w:tc>
        <w:tc>
          <w:tcPr>
            <w:tcW w:w="2788" w:type="dxa"/>
          </w:tcPr>
          <w:p w14:paraId="41F9378A" w14:textId="1C0988B4" w:rsidR="005D2BA4" w:rsidRPr="008A10EE" w:rsidRDefault="005D2BA4" w:rsidP="004E6BB8">
            <w:pPr>
              <w:jc w:val="both"/>
              <w:rPr>
                <w:rFonts w:cs="Times New Roman"/>
              </w:rPr>
            </w:pPr>
            <w:r w:rsidRPr="008A10EE">
              <w:rPr>
                <w:rFonts w:cs="Times New Roman"/>
              </w:rPr>
              <w:t xml:space="preserve">Di sistem yang lama. Bukan ke sistemnya sih tapi lebih ke password yang digunakan mahasiswa. Jadi misalnya gini mahasiswa baru kan kami berikan password. Nah password yang diberikan kan password standar semacam tanggal lahir begitu. Apalagi mahasiswa yang belum memberikan perhatian terhadap pentingnya mengganti password. Biasanya setelah login orang iseng tadi merubah biodata, foto dan sebagainya. Tapi untuk saat ini serangan ke sistem, ndak pernah. Namun kalau jaringan, ya sering. Kayak kemaern saya ndak tau pastinya bagaimana, </w:t>
            </w:r>
            <w:r w:rsidRPr="008A10EE">
              <w:rPr>
                <w:rFonts w:cs="Times New Roman"/>
              </w:rPr>
              <w:lastRenderedPageBreak/>
              <w:t>server virtual kami tiba-tiba flooding. Jadi trafficnya sampe 1 Giga lebih. Lalu kemudian kita matikan. Kalo dari website kita juga beberapa kali kena serangan, dulu pernah di deface. Sampe beberapa kali. Ya mungkin karena dulu masih pake tempplate yang free. Nah template free kan rentan sekali terhadap serangan seperti itu. Secara keseluruhan kalo sistem sih sejauh ini aman. Karena kebetulan juga vendor yang kami gunakan emang berfokus untuk sistem informasi perguruan tinggi. Jadi keamanannya kalo pake SQL injection gitu sejauh ini ndak bisa</w:t>
            </w:r>
          </w:p>
        </w:tc>
      </w:tr>
      <w:tr w:rsidR="005D2BA4" w:rsidRPr="008A10EE" w14:paraId="46DFC68E" w14:textId="77777777" w:rsidTr="004F36FD">
        <w:tc>
          <w:tcPr>
            <w:tcW w:w="2787" w:type="dxa"/>
          </w:tcPr>
          <w:p w14:paraId="7297FA36" w14:textId="51B62014" w:rsidR="005D2BA4" w:rsidRPr="008A10EE" w:rsidRDefault="005D2BA4" w:rsidP="004E6BB8">
            <w:pPr>
              <w:jc w:val="both"/>
              <w:rPr>
                <w:rFonts w:cs="Times New Roman"/>
              </w:rPr>
            </w:pPr>
            <w:r w:rsidRPr="008A10EE">
              <w:rPr>
                <w:rFonts w:cs="Times New Roman"/>
              </w:rPr>
              <w:lastRenderedPageBreak/>
              <w:t>FRS sudah online? Apa saat FRS sering ada masalah ?</w:t>
            </w:r>
          </w:p>
        </w:tc>
        <w:tc>
          <w:tcPr>
            <w:tcW w:w="2788" w:type="dxa"/>
          </w:tcPr>
          <w:p w14:paraId="4B66EEB1" w14:textId="4D273102" w:rsidR="005D2BA4" w:rsidRPr="008A10EE" w:rsidRDefault="005D2BA4" w:rsidP="004E6BB8">
            <w:pPr>
              <w:jc w:val="both"/>
              <w:rPr>
                <w:rFonts w:cs="Times New Roman"/>
              </w:rPr>
            </w:pPr>
            <w:r w:rsidRPr="008A10EE">
              <w:rPr>
                <w:rFonts w:cs="Times New Roman"/>
              </w:rPr>
              <w:t>Iya sudah online. Kalau masalah mungkin karena mahasiswa kita juga belom terlalu banyak ya. Dan juga kami disini dibagi waktu. Hari ini untuk angkatan sekian dan seterusnya.</w:t>
            </w:r>
          </w:p>
        </w:tc>
      </w:tr>
      <w:tr w:rsidR="005D2BA4" w:rsidRPr="008A10EE" w14:paraId="023BB2AF" w14:textId="77777777" w:rsidTr="004F36FD">
        <w:tc>
          <w:tcPr>
            <w:tcW w:w="2787" w:type="dxa"/>
          </w:tcPr>
          <w:p w14:paraId="0BDC5B93" w14:textId="5BE3F41C" w:rsidR="005D2BA4" w:rsidRPr="008A10EE" w:rsidRDefault="005D2BA4" w:rsidP="004E6BB8">
            <w:pPr>
              <w:jc w:val="both"/>
              <w:rPr>
                <w:rFonts w:cs="Times New Roman"/>
              </w:rPr>
            </w:pPr>
            <w:r w:rsidRPr="008A10EE">
              <w:rPr>
                <w:rFonts w:cs="Times New Roman"/>
              </w:rPr>
              <w:t>Kalau dari pegawai atau dosen jarang gangguan ya Pak?</w:t>
            </w:r>
          </w:p>
        </w:tc>
        <w:tc>
          <w:tcPr>
            <w:tcW w:w="2788" w:type="dxa"/>
          </w:tcPr>
          <w:p w14:paraId="1FB1C768" w14:textId="61699658" w:rsidR="005D2BA4" w:rsidRPr="008A10EE" w:rsidRDefault="005D2BA4" w:rsidP="004E6BB8">
            <w:pPr>
              <w:jc w:val="both"/>
              <w:rPr>
                <w:rFonts w:cs="Times New Roman"/>
              </w:rPr>
            </w:pPr>
            <w:r w:rsidRPr="008A10EE">
              <w:rPr>
                <w:rFonts w:cs="Times New Roman"/>
              </w:rPr>
              <w:t>Kalau gangguan sih. Biasanya satu lupa password. Terus kemudian format upload. Kayak seperti nilai itu kan excel.</w:t>
            </w:r>
          </w:p>
        </w:tc>
      </w:tr>
      <w:tr w:rsidR="005D2BA4" w:rsidRPr="008A10EE" w14:paraId="0EDC62AD" w14:textId="77777777" w:rsidTr="004F36FD">
        <w:tc>
          <w:tcPr>
            <w:tcW w:w="2787" w:type="dxa"/>
          </w:tcPr>
          <w:p w14:paraId="4E75A9FC" w14:textId="65098CF1" w:rsidR="005D2BA4" w:rsidRPr="008A10EE" w:rsidRDefault="005D2BA4" w:rsidP="004E6BB8">
            <w:pPr>
              <w:jc w:val="both"/>
              <w:rPr>
                <w:rFonts w:cs="Times New Roman"/>
              </w:rPr>
            </w:pPr>
            <w:r w:rsidRPr="008A10EE">
              <w:rPr>
                <w:rFonts w:cs="Times New Roman"/>
              </w:rPr>
              <w:t>Jadi lebih ke kesalahan dosennya gitu ya pak?</w:t>
            </w:r>
          </w:p>
        </w:tc>
        <w:tc>
          <w:tcPr>
            <w:tcW w:w="2788" w:type="dxa"/>
          </w:tcPr>
          <w:p w14:paraId="130701CA" w14:textId="2EDE8797" w:rsidR="005D2BA4" w:rsidRPr="008A10EE" w:rsidRDefault="005D2BA4" w:rsidP="004E6BB8">
            <w:pPr>
              <w:jc w:val="both"/>
              <w:rPr>
                <w:rFonts w:cs="Times New Roman"/>
              </w:rPr>
            </w:pPr>
            <w:r w:rsidRPr="008A10EE">
              <w:rPr>
                <w:rFonts w:cs="Times New Roman"/>
              </w:rPr>
              <w:t xml:space="preserve">Kurang lebih begitu. Tapi kemaren juga sempet ada </w:t>
            </w:r>
            <w:r w:rsidRPr="008A10EE">
              <w:rPr>
                <w:rFonts w:cs="Times New Roman"/>
              </w:rPr>
              <w:lastRenderedPageBreak/>
              <w:t>kesalahan dari kita. Harusnya input nilai akhir itu ndak bisa tapi kemaren tetep bisa</w:t>
            </w:r>
          </w:p>
        </w:tc>
      </w:tr>
      <w:tr w:rsidR="005D2BA4" w:rsidRPr="008A10EE" w14:paraId="31013E4F" w14:textId="77777777" w:rsidTr="004F36FD">
        <w:tc>
          <w:tcPr>
            <w:tcW w:w="2787" w:type="dxa"/>
          </w:tcPr>
          <w:p w14:paraId="726B4F25" w14:textId="1A3E0287" w:rsidR="005D2BA4" w:rsidRPr="008A10EE" w:rsidRDefault="005D2BA4" w:rsidP="004E6BB8">
            <w:pPr>
              <w:jc w:val="both"/>
              <w:rPr>
                <w:rFonts w:cs="Times New Roman"/>
              </w:rPr>
            </w:pPr>
            <w:r w:rsidRPr="008A10EE">
              <w:rPr>
                <w:rFonts w:cs="Times New Roman"/>
              </w:rPr>
              <w:lastRenderedPageBreak/>
              <w:t>Kan tadi bapak menjelaskan kalau menggunakan resource berupa vendor dari luar. Kalau boleh tau apa ya pak?</w:t>
            </w:r>
          </w:p>
        </w:tc>
        <w:tc>
          <w:tcPr>
            <w:tcW w:w="2788" w:type="dxa"/>
          </w:tcPr>
          <w:p w14:paraId="19C83761" w14:textId="17CA6D5F" w:rsidR="005D2BA4" w:rsidRPr="008A10EE" w:rsidRDefault="005D2BA4" w:rsidP="004E6BB8">
            <w:pPr>
              <w:jc w:val="both"/>
              <w:rPr>
                <w:rFonts w:cs="Times New Roman"/>
              </w:rPr>
            </w:pPr>
            <w:r w:rsidRPr="008A10EE">
              <w:rPr>
                <w:rFonts w:cs="Times New Roman"/>
              </w:rPr>
              <w:t>Oh namanya Sentra Vidya Utama atau Sevima</w:t>
            </w:r>
          </w:p>
        </w:tc>
      </w:tr>
      <w:tr w:rsidR="005D2BA4" w:rsidRPr="008A10EE" w14:paraId="737CB04B" w14:textId="77777777" w:rsidTr="004F36FD">
        <w:tc>
          <w:tcPr>
            <w:tcW w:w="2787" w:type="dxa"/>
          </w:tcPr>
          <w:p w14:paraId="297C3B51" w14:textId="589F58FB" w:rsidR="005D2BA4" w:rsidRPr="008A10EE" w:rsidRDefault="005D2BA4" w:rsidP="004E6BB8">
            <w:pPr>
              <w:jc w:val="both"/>
              <w:rPr>
                <w:rFonts w:cs="Times New Roman"/>
              </w:rPr>
            </w:pPr>
            <w:r w:rsidRPr="008A10EE">
              <w:rPr>
                <w:rFonts w:cs="Times New Roman"/>
              </w:rPr>
              <w:t>Itu biasanya untuk setiap proyek UNUSA akan ganti-ganti vendor atau tidak?</w:t>
            </w:r>
          </w:p>
        </w:tc>
        <w:tc>
          <w:tcPr>
            <w:tcW w:w="2788" w:type="dxa"/>
          </w:tcPr>
          <w:p w14:paraId="1DFC4F58" w14:textId="273DE389" w:rsidR="005D2BA4" w:rsidRPr="008A10EE" w:rsidRDefault="005D2BA4" w:rsidP="004E6BB8">
            <w:pPr>
              <w:jc w:val="both"/>
              <w:rPr>
                <w:rFonts w:cs="Times New Roman"/>
              </w:rPr>
            </w:pPr>
            <w:r w:rsidRPr="008A10EE">
              <w:rPr>
                <w:rFonts w:cs="Times New Roman"/>
              </w:rPr>
              <w:t>Selama ini masih tetap. Soalnya kalo kita menggunakan vendor lain kalo misal pernah pegang program akan lebih mudah untuk mengembangkan sendiri dari pada harus merubah program orang lain. Karena kalau berganti vendor maka harus mempelajari dulu alur orang lain yang bisa saja memakan waktu lebih lama. Disini juga ada faktor kepercayaan terhadap vendor.</w:t>
            </w:r>
          </w:p>
        </w:tc>
      </w:tr>
      <w:tr w:rsidR="005D2BA4" w:rsidRPr="008A10EE" w14:paraId="7D54726F" w14:textId="77777777" w:rsidTr="004F36FD">
        <w:tc>
          <w:tcPr>
            <w:tcW w:w="2787" w:type="dxa"/>
          </w:tcPr>
          <w:p w14:paraId="2E5F34B9" w14:textId="55886280" w:rsidR="005D2BA4" w:rsidRPr="008A10EE" w:rsidRDefault="005D2BA4" w:rsidP="004E6BB8">
            <w:pPr>
              <w:jc w:val="both"/>
              <w:rPr>
                <w:rFonts w:cs="Times New Roman"/>
              </w:rPr>
            </w:pPr>
            <w:r w:rsidRPr="008A10EE">
              <w:rPr>
                <w:rFonts w:cs="Times New Roman"/>
              </w:rPr>
              <w:t>Awalnya kenapa kok memilih Sevima?</w:t>
            </w:r>
          </w:p>
        </w:tc>
        <w:tc>
          <w:tcPr>
            <w:tcW w:w="2788" w:type="dxa"/>
          </w:tcPr>
          <w:p w14:paraId="15767ADF" w14:textId="1C073033" w:rsidR="005D2BA4" w:rsidRPr="008A10EE" w:rsidRDefault="005D2BA4" w:rsidP="004E6BB8">
            <w:pPr>
              <w:jc w:val="both"/>
              <w:rPr>
                <w:rFonts w:cs="Times New Roman"/>
              </w:rPr>
            </w:pPr>
            <w:r w:rsidRPr="008A10EE">
              <w:rPr>
                <w:rFonts w:cs="Times New Roman"/>
              </w:rPr>
              <w:t xml:space="preserve">Dulu kita untuk memilih Sevima kita mencari referensi-referensi dari universitas lain. Awalnya juga kita melihat vendor A,B,C kayak sudah pernah mengerjakan apa saja dan untuk universitas mana saja. Sevima juga merupakan vendor yang fokus pada sistem informasi level universitas. Jadi yang kita beli bukan hanya </w:t>
            </w:r>
            <w:r w:rsidRPr="008A10EE">
              <w:rPr>
                <w:rFonts w:cs="Times New Roman"/>
              </w:rPr>
              <w:lastRenderedPageBreak/>
              <w:t>programnya tapi juga pengalamannya</w:t>
            </w:r>
          </w:p>
        </w:tc>
      </w:tr>
      <w:tr w:rsidR="005D2BA4" w:rsidRPr="008A10EE" w14:paraId="58EFED30" w14:textId="77777777" w:rsidTr="004F36FD">
        <w:tc>
          <w:tcPr>
            <w:tcW w:w="2787" w:type="dxa"/>
          </w:tcPr>
          <w:p w14:paraId="60CADC04" w14:textId="1F87D0B5" w:rsidR="005D2BA4" w:rsidRPr="008A10EE" w:rsidRDefault="005D2BA4" w:rsidP="004E6BB8">
            <w:pPr>
              <w:jc w:val="both"/>
              <w:rPr>
                <w:rFonts w:cs="Times New Roman"/>
              </w:rPr>
            </w:pPr>
            <w:r w:rsidRPr="008A10EE">
              <w:rPr>
                <w:rFonts w:cs="Times New Roman"/>
              </w:rPr>
              <w:lastRenderedPageBreak/>
              <w:t>Terakhir menurut bapak, kalo dari penggunaan aplikasi di UNUSA sudah sukses atau belum ?</w:t>
            </w:r>
          </w:p>
        </w:tc>
        <w:tc>
          <w:tcPr>
            <w:tcW w:w="2788" w:type="dxa"/>
          </w:tcPr>
          <w:p w14:paraId="61677492" w14:textId="46360BB8" w:rsidR="005D2BA4" w:rsidRPr="008A10EE" w:rsidRDefault="005D2BA4" w:rsidP="004E6BB8">
            <w:pPr>
              <w:jc w:val="both"/>
              <w:rPr>
                <w:rFonts w:cs="Times New Roman"/>
              </w:rPr>
            </w:pPr>
            <w:r w:rsidRPr="008A10EE">
              <w:rPr>
                <w:rFonts w:cs="Times New Roman"/>
              </w:rPr>
              <w:t>Parameter untuk sukses macem-macem ya. Kalau dibilang sukses ya syukur produk yang kita beli semuanya sudah digunakan kalau ditanya apa behasil secara keseluruhan. Maka jawaban saya rasanya belum berjalan 100% misalnya untuk kayak kemaren sudah ada aplikasi untuk pengajuan TA tapi ternyata masih ada langkah yang lebih detail lagi kayak dosen dan jadwal bimbingan itu masih belum dijalankan sama mahasiswa. Tidak semua tapi ada yang belum menggunakan. Nilai presentase mungkin diatas 75% dibawah 100%. Yang jelas belum 100% karena sistem juga terus berubah-ubah</w:t>
            </w:r>
          </w:p>
        </w:tc>
      </w:tr>
      <w:tr w:rsidR="005D2BA4" w:rsidRPr="008A10EE" w14:paraId="50C244CC" w14:textId="77777777" w:rsidTr="004F36FD">
        <w:tc>
          <w:tcPr>
            <w:tcW w:w="2787" w:type="dxa"/>
          </w:tcPr>
          <w:p w14:paraId="439A4F18" w14:textId="42D97EEB" w:rsidR="005D2BA4" w:rsidRPr="008A10EE" w:rsidRDefault="005D2BA4" w:rsidP="004E6BB8">
            <w:pPr>
              <w:jc w:val="both"/>
              <w:rPr>
                <w:rFonts w:cs="Times New Roman"/>
              </w:rPr>
            </w:pPr>
            <w:r w:rsidRPr="008A10EE">
              <w:rPr>
                <w:rFonts w:cs="Times New Roman"/>
              </w:rPr>
              <w:t>Jadi bisa dikatakan sukses tapi masih perlu penambahan-penambahan ya ?</w:t>
            </w:r>
          </w:p>
        </w:tc>
        <w:tc>
          <w:tcPr>
            <w:tcW w:w="2788" w:type="dxa"/>
          </w:tcPr>
          <w:p w14:paraId="11D919DF" w14:textId="122A0BC3" w:rsidR="005D2BA4" w:rsidRPr="008A10EE" w:rsidRDefault="005D2BA4" w:rsidP="004E6BB8">
            <w:pPr>
              <w:jc w:val="both"/>
              <w:rPr>
                <w:rFonts w:cs="Times New Roman"/>
              </w:rPr>
            </w:pPr>
            <w:r w:rsidRPr="008A10EE">
              <w:rPr>
                <w:rFonts w:cs="Times New Roman"/>
              </w:rPr>
              <w:t>Bisa dibilang begitu, karena kadang juga menurut kita sukses tapi pengguna merasa bahwa ini masih kurang</w:t>
            </w:r>
          </w:p>
        </w:tc>
      </w:tr>
    </w:tbl>
    <w:p w14:paraId="1BC5F8CF" w14:textId="77777777" w:rsidR="00E04F41" w:rsidRPr="008A10EE" w:rsidRDefault="00E04F41" w:rsidP="001B0998">
      <w:pPr>
        <w:rPr>
          <w:rFonts w:cs="Times New Roman"/>
          <w:lang w:val="en-US"/>
        </w:rPr>
      </w:pPr>
    </w:p>
    <w:p w14:paraId="71174E8D" w14:textId="183DB916" w:rsidR="00C8119B" w:rsidRPr="008A10EE" w:rsidRDefault="00C8119B" w:rsidP="001B0998">
      <w:pPr>
        <w:contextualSpacing/>
        <w:rPr>
          <w:rFonts w:cs="Times New Roman"/>
          <w:b/>
          <w:bCs/>
          <w:lang w:val="en-US"/>
        </w:rPr>
      </w:pPr>
      <w:r w:rsidRPr="008A10EE">
        <w:rPr>
          <w:rFonts w:cs="Times New Roman"/>
          <w:b/>
          <w:bCs/>
          <w:lang w:val="en-US"/>
        </w:rPr>
        <w:t>Transkrip Wawancara Responden 29</w:t>
      </w:r>
    </w:p>
    <w:p w14:paraId="78E66FF1" w14:textId="2D3D8C12"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Widya Kartika Surabaya.</w:t>
      </w:r>
    </w:p>
    <w:p w14:paraId="2D336096" w14:textId="77777777" w:rsidR="004E6BB8" w:rsidRPr="008A10EE" w:rsidRDefault="004E6BB8" w:rsidP="001B0998">
      <w:pPr>
        <w:rPr>
          <w:rFonts w:cs="Times New Roman"/>
          <w:lang w:val="en-US"/>
        </w:rPr>
      </w:pPr>
    </w:p>
    <w:p w14:paraId="1EAC7869" w14:textId="4BF9E450" w:rsidR="004E6BB8" w:rsidRPr="008A10EE" w:rsidRDefault="004E6BB8" w:rsidP="004E6BB8">
      <w:pPr>
        <w:pStyle w:val="Caption"/>
        <w:keepNext/>
        <w:rPr>
          <w:rFonts w:cs="Times New Roman"/>
        </w:rPr>
      </w:pPr>
      <w:bookmarkStart w:id="1268" w:name="_Toc48471697"/>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7</w:t>
      </w:r>
      <w:r w:rsidR="00182426">
        <w:rPr>
          <w:rFonts w:cs="Times New Roman"/>
        </w:rPr>
        <w:fldChar w:fldCharType="end"/>
      </w:r>
      <w:r w:rsidRPr="008A10EE">
        <w:rPr>
          <w:rFonts w:cs="Times New Roman"/>
        </w:rPr>
        <w:t xml:space="preserve"> Transkrip Wawancara Responden 29</w:t>
      </w:r>
      <w:bookmarkEnd w:id="1268"/>
    </w:p>
    <w:tbl>
      <w:tblPr>
        <w:tblStyle w:val="TableGrid"/>
        <w:tblW w:w="0" w:type="auto"/>
        <w:tblLook w:val="04A0" w:firstRow="1" w:lastRow="0" w:firstColumn="1" w:lastColumn="0" w:noHBand="0" w:noVBand="1"/>
      </w:tblPr>
      <w:tblGrid>
        <w:gridCol w:w="2507"/>
        <w:gridCol w:w="1542"/>
        <w:gridCol w:w="1526"/>
      </w:tblGrid>
      <w:tr w:rsidR="00C8119B" w:rsidRPr="008A10EE" w14:paraId="5E44C688" w14:textId="77777777" w:rsidTr="00800B62">
        <w:trPr>
          <w:tblHeader/>
        </w:trPr>
        <w:tc>
          <w:tcPr>
            <w:tcW w:w="2507" w:type="dxa"/>
          </w:tcPr>
          <w:p w14:paraId="3B6172B4" w14:textId="77777777" w:rsidR="00C8119B" w:rsidRPr="00800B62" w:rsidRDefault="00C8119B" w:rsidP="001B0998">
            <w:pPr>
              <w:jc w:val="center"/>
              <w:rPr>
                <w:rFonts w:cs="Times New Roman"/>
                <w:b/>
                <w:bCs/>
              </w:rPr>
            </w:pPr>
            <w:r w:rsidRPr="00800B62">
              <w:rPr>
                <w:rFonts w:cs="Times New Roman"/>
                <w:b/>
                <w:bCs/>
              </w:rPr>
              <w:t>Profil PT</w:t>
            </w:r>
          </w:p>
        </w:tc>
        <w:tc>
          <w:tcPr>
            <w:tcW w:w="1542" w:type="dxa"/>
          </w:tcPr>
          <w:p w14:paraId="247A2A80" w14:textId="77777777" w:rsidR="00C8119B" w:rsidRPr="00800B62" w:rsidRDefault="00C8119B" w:rsidP="001B0998">
            <w:pPr>
              <w:jc w:val="center"/>
              <w:rPr>
                <w:rFonts w:cs="Times New Roman"/>
                <w:b/>
                <w:bCs/>
              </w:rPr>
            </w:pPr>
            <w:r w:rsidRPr="00800B62">
              <w:rPr>
                <w:rFonts w:cs="Times New Roman"/>
                <w:b/>
                <w:bCs/>
              </w:rPr>
              <w:t>Profil Narasumber</w:t>
            </w:r>
          </w:p>
        </w:tc>
        <w:tc>
          <w:tcPr>
            <w:tcW w:w="1526" w:type="dxa"/>
          </w:tcPr>
          <w:p w14:paraId="7DBD326F"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32329C99" w14:textId="77777777" w:rsidTr="004E6BB8">
        <w:tc>
          <w:tcPr>
            <w:tcW w:w="2507" w:type="dxa"/>
          </w:tcPr>
          <w:p w14:paraId="0F813324" w14:textId="7AB8B8C5" w:rsidR="001752F2" w:rsidRPr="008A10EE" w:rsidRDefault="001752F2" w:rsidP="001B0998">
            <w:pPr>
              <w:rPr>
                <w:rFonts w:cs="Times New Roman"/>
              </w:rPr>
            </w:pPr>
            <w:r w:rsidRPr="008A10EE">
              <w:rPr>
                <w:rFonts w:cs="Times New Roman"/>
              </w:rPr>
              <w:t>Pendirian Universitas Widya Kartika pada tahun 1986 merupakan ujud nyata dari mimpi pengurus YPPI saat itu. Universitas Widya Kartika didirikan untuk melengkapi sistem pendidikan yang sudah dimiliki oleh YPPI menjadi pendidikan yang berkesinambungan, yaitu dari TK, SD, SMP, SMA dan Perguruan Tinggi. Berlokasi di Jalan Sutorejo Prima Utara Ii No.1, Kalisari, Mulyorejo, Surabaya. Sistem informasi yang telah terimplementasi pada perguruan tinggi ini antara lain SISTER (jabatan fungsional), sim litabmas (tridarma perguruan tinggi) dan repository untuk publikasi penelitian para dosen.</w:t>
            </w:r>
          </w:p>
        </w:tc>
        <w:tc>
          <w:tcPr>
            <w:tcW w:w="1542" w:type="dxa"/>
          </w:tcPr>
          <w:p w14:paraId="6A93967C" w14:textId="1D05603E" w:rsidR="001752F2" w:rsidRPr="008A10EE" w:rsidRDefault="001752F2" w:rsidP="001B0998">
            <w:pPr>
              <w:rPr>
                <w:rFonts w:cs="Times New Roman"/>
              </w:rPr>
            </w:pPr>
            <w:r w:rsidRPr="008A10EE">
              <w:rPr>
                <w:rFonts w:cs="Times New Roman"/>
              </w:rPr>
              <w:t>Bapak Fathoni merupakan pegawai Universitas Widya Kartika Surabaya yang menjabat sebagai Kepala ICT dari Kampus Universitas Widya Kartika.</w:t>
            </w:r>
          </w:p>
        </w:tc>
        <w:tc>
          <w:tcPr>
            <w:tcW w:w="1526" w:type="dxa"/>
          </w:tcPr>
          <w:p w14:paraId="0C2F1E28"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06A49A09" w14:textId="77777777" w:rsidR="009C71BA" w:rsidRPr="008A10EE" w:rsidRDefault="009C71BA" w:rsidP="001B0998">
            <w:pPr>
              <w:pStyle w:val="ListParagraph"/>
              <w:ind w:left="307"/>
              <w:rPr>
                <w:rFonts w:cs="Times New Roman"/>
              </w:rPr>
            </w:pPr>
            <w:r w:rsidRPr="008A10EE">
              <w:rPr>
                <w:rFonts w:cs="Times New Roman"/>
              </w:rPr>
              <w:t>Selasa, 23 Oktober 2018</w:t>
            </w:r>
          </w:p>
          <w:p w14:paraId="73B5F2E7"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26348B7E" w14:textId="77777777" w:rsidR="009C71BA" w:rsidRPr="008A10EE" w:rsidRDefault="009C71BA" w:rsidP="001B0998">
            <w:pPr>
              <w:ind w:left="307"/>
              <w:rPr>
                <w:rFonts w:cs="Times New Roman"/>
              </w:rPr>
            </w:pPr>
            <w:r w:rsidRPr="008A10EE">
              <w:rPr>
                <w:rFonts w:cs="Times New Roman"/>
              </w:rPr>
              <w:t>15:00 – 16:00 WIB</w:t>
            </w:r>
          </w:p>
          <w:p w14:paraId="27023597"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3B010BE8" w14:textId="0F5ABC9B" w:rsidR="001752F2" w:rsidRPr="008A10EE" w:rsidRDefault="009C71BA" w:rsidP="001B0998">
            <w:pPr>
              <w:pStyle w:val="ListParagraph"/>
              <w:ind w:left="307"/>
              <w:rPr>
                <w:rFonts w:cs="Times New Roman"/>
              </w:rPr>
            </w:pPr>
            <w:r w:rsidRPr="008A10EE">
              <w:rPr>
                <w:rFonts w:cs="Times New Roman"/>
              </w:rPr>
              <w:t>Universitas Widya Kartika Surabaya</w:t>
            </w:r>
          </w:p>
        </w:tc>
      </w:tr>
    </w:tbl>
    <w:p w14:paraId="5EEFEE9B" w14:textId="2EC0CBCD" w:rsidR="00C8119B" w:rsidRPr="008A10EE" w:rsidRDefault="00C8119B" w:rsidP="001B0998">
      <w:pPr>
        <w:rPr>
          <w:rFonts w:cs="Times New Roman"/>
          <w:lang w:val="en-US"/>
        </w:rPr>
      </w:pPr>
    </w:p>
    <w:p w14:paraId="6F3C59BC" w14:textId="259EF519"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Widya Kartika Surabaya.</w:t>
      </w:r>
    </w:p>
    <w:p w14:paraId="5E2D8C5C" w14:textId="77777777" w:rsidR="003B0923" w:rsidRPr="008A10EE" w:rsidRDefault="003B0923" w:rsidP="001B0998">
      <w:pPr>
        <w:contextualSpacing/>
        <w:rPr>
          <w:rFonts w:cs="Times New Roman"/>
        </w:rPr>
      </w:pPr>
    </w:p>
    <w:p w14:paraId="695E3356" w14:textId="23D99FDA" w:rsidR="004E6BB8" w:rsidRPr="008A10EE" w:rsidRDefault="004E6BB8" w:rsidP="004E6BB8">
      <w:pPr>
        <w:pStyle w:val="Caption"/>
        <w:keepNext/>
        <w:rPr>
          <w:rFonts w:cs="Times New Roman"/>
        </w:rPr>
      </w:pPr>
      <w:bookmarkStart w:id="1269" w:name="_Toc48471698"/>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8</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29</w:t>
      </w:r>
      <w:bookmarkEnd w:id="1269"/>
    </w:p>
    <w:tbl>
      <w:tblPr>
        <w:tblStyle w:val="TableGrid"/>
        <w:tblW w:w="0" w:type="auto"/>
        <w:tblLook w:val="04A0" w:firstRow="1" w:lastRow="0" w:firstColumn="1" w:lastColumn="0" w:noHBand="0" w:noVBand="1"/>
      </w:tblPr>
      <w:tblGrid>
        <w:gridCol w:w="2787"/>
        <w:gridCol w:w="2788"/>
      </w:tblGrid>
      <w:tr w:rsidR="00E04F41" w:rsidRPr="008A10EE" w14:paraId="1E94935A" w14:textId="77777777" w:rsidTr="00800B62">
        <w:trPr>
          <w:tblHeader/>
        </w:trPr>
        <w:tc>
          <w:tcPr>
            <w:tcW w:w="2787" w:type="dxa"/>
          </w:tcPr>
          <w:p w14:paraId="794B7E0D"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602FA332"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27E9FA62" w14:textId="77777777" w:rsidTr="004F36FD">
        <w:tc>
          <w:tcPr>
            <w:tcW w:w="2787" w:type="dxa"/>
          </w:tcPr>
          <w:p w14:paraId="44E5A389" w14:textId="3E19C795" w:rsidR="00E04F41" w:rsidRPr="008A10EE" w:rsidRDefault="00B45C11" w:rsidP="004E6BB8">
            <w:pPr>
              <w:jc w:val="both"/>
              <w:rPr>
                <w:rFonts w:cs="Times New Roman"/>
              </w:rPr>
            </w:pPr>
            <w:r w:rsidRPr="008A10EE">
              <w:rPr>
                <w:rFonts w:cs="Times New Roman"/>
              </w:rPr>
              <w:t>Apakah dari pihak UWK sudah pernah melakukan implementasi software?</w:t>
            </w:r>
          </w:p>
        </w:tc>
        <w:tc>
          <w:tcPr>
            <w:tcW w:w="2788" w:type="dxa"/>
          </w:tcPr>
          <w:p w14:paraId="38BF8F51" w14:textId="722A28C4" w:rsidR="00E04F41" w:rsidRPr="008A10EE" w:rsidRDefault="00B45C11" w:rsidP="004E6BB8">
            <w:pPr>
              <w:jc w:val="both"/>
              <w:rPr>
                <w:rFonts w:cs="Times New Roman"/>
              </w:rPr>
            </w:pPr>
            <w:r w:rsidRPr="008A10EE">
              <w:rPr>
                <w:rFonts w:cs="Times New Roman"/>
              </w:rPr>
              <w:t>Dari pihak kami, berhubung kampus kami sudah berdiri cukup lama maka tentu saja kami sudah pernah melakukan implementasi software.</w:t>
            </w:r>
          </w:p>
        </w:tc>
      </w:tr>
      <w:tr w:rsidR="00E04F41" w:rsidRPr="008A10EE" w14:paraId="56BE584D" w14:textId="77777777" w:rsidTr="004F36FD">
        <w:tc>
          <w:tcPr>
            <w:tcW w:w="2787" w:type="dxa"/>
          </w:tcPr>
          <w:p w14:paraId="563740EA" w14:textId="4BFD2248" w:rsidR="00E04F41" w:rsidRPr="008A10EE" w:rsidRDefault="00B45C11" w:rsidP="004E6BB8">
            <w:pPr>
              <w:jc w:val="both"/>
              <w:rPr>
                <w:rFonts w:cs="Times New Roman"/>
              </w:rPr>
            </w:pPr>
            <w:r w:rsidRPr="008A10EE">
              <w:rPr>
                <w:rFonts w:cs="Times New Roman"/>
              </w:rPr>
              <w:t>Jika kami boleh tau, apakah salah satu software yang telah diimplementasikan?</w:t>
            </w:r>
          </w:p>
        </w:tc>
        <w:tc>
          <w:tcPr>
            <w:tcW w:w="2788" w:type="dxa"/>
          </w:tcPr>
          <w:p w14:paraId="20C23D82" w14:textId="1BC418DF" w:rsidR="00E04F41" w:rsidRPr="008A10EE" w:rsidRDefault="00B45C11" w:rsidP="004E6BB8">
            <w:pPr>
              <w:jc w:val="both"/>
              <w:rPr>
                <w:rFonts w:cs="Times New Roman"/>
              </w:rPr>
            </w:pPr>
            <w:r w:rsidRPr="008A10EE">
              <w:rPr>
                <w:rFonts w:cs="Times New Roman"/>
              </w:rPr>
              <w:t>Saya beri contoh, saat ini kami sedang mengimplementasikan sebuah software bernama SISTER.</w:t>
            </w:r>
          </w:p>
        </w:tc>
      </w:tr>
      <w:tr w:rsidR="00B45C11" w:rsidRPr="008A10EE" w14:paraId="629B23DA" w14:textId="77777777" w:rsidTr="004F36FD">
        <w:tc>
          <w:tcPr>
            <w:tcW w:w="2787" w:type="dxa"/>
          </w:tcPr>
          <w:p w14:paraId="1319ECD8" w14:textId="5A29DCF7" w:rsidR="00B45C11" w:rsidRPr="008A10EE" w:rsidRDefault="00B45C11" w:rsidP="004E6BB8">
            <w:pPr>
              <w:jc w:val="both"/>
              <w:rPr>
                <w:rFonts w:cs="Times New Roman"/>
              </w:rPr>
            </w:pPr>
            <w:r w:rsidRPr="008A10EE">
              <w:rPr>
                <w:rFonts w:cs="Times New Roman"/>
              </w:rPr>
              <w:t>Software seperti apakah itu?</w:t>
            </w:r>
          </w:p>
        </w:tc>
        <w:tc>
          <w:tcPr>
            <w:tcW w:w="2788" w:type="dxa"/>
          </w:tcPr>
          <w:p w14:paraId="649FD429" w14:textId="78F8EE05" w:rsidR="00B45C11" w:rsidRPr="008A10EE" w:rsidRDefault="00B45C11" w:rsidP="004E6BB8">
            <w:pPr>
              <w:jc w:val="both"/>
              <w:rPr>
                <w:rFonts w:cs="Times New Roman"/>
              </w:rPr>
            </w:pPr>
            <w:r w:rsidRPr="008A10EE">
              <w:rPr>
                <w:rFonts w:cs="Times New Roman"/>
              </w:rPr>
              <w:t>SISTER itu sendiri adalah software/sistem milik pemerintah yang merupakan gabungan dari beberapa sistem, diantaranya adalah java (jabatan fungsional), sim litabmas (tridarma perguruan tinggi) dan  repository untuk publikasi penelitian para dosen.</w:t>
            </w:r>
          </w:p>
        </w:tc>
      </w:tr>
      <w:tr w:rsidR="00B45C11" w:rsidRPr="008A10EE" w14:paraId="3CCE7183" w14:textId="77777777" w:rsidTr="004F36FD">
        <w:tc>
          <w:tcPr>
            <w:tcW w:w="2787" w:type="dxa"/>
          </w:tcPr>
          <w:p w14:paraId="070CDEEA" w14:textId="259DF769" w:rsidR="00B45C11" w:rsidRPr="008A10EE" w:rsidRDefault="00B45C11" w:rsidP="004E6BB8">
            <w:pPr>
              <w:jc w:val="both"/>
              <w:rPr>
                <w:rFonts w:cs="Times New Roman"/>
              </w:rPr>
            </w:pPr>
            <w:r w:rsidRPr="008A10EE">
              <w:rPr>
                <w:rFonts w:cs="Times New Roman"/>
              </w:rPr>
              <w:t>Siapa sajakah user yang menggunakan perangkat lunak tersebut?</w:t>
            </w:r>
          </w:p>
        </w:tc>
        <w:tc>
          <w:tcPr>
            <w:tcW w:w="2788" w:type="dxa"/>
          </w:tcPr>
          <w:p w14:paraId="13D06564" w14:textId="09E376B1" w:rsidR="00B45C11" w:rsidRPr="008A10EE" w:rsidRDefault="00B45C11" w:rsidP="004E6BB8">
            <w:pPr>
              <w:jc w:val="both"/>
              <w:rPr>
                <w:rFonts w:cs="Times New Roman"/>
              </w:rPr>
            </w:pPr>
            <w:r w:rsidRPr="008A10EE">
              <w:rPr>
                <w:rFonts w:cs="Times New Roman"/>
              </w:rPr>
              <w:t>Untuk usernya, ada dua user utama yakni pihak BAA yang didalamnya terdapat bagian HRD, serta user keduanya adalah dosen.</w:t>
            </w:r>
          </w:p>
        </w:tc>
      </w:tr>
      <w:tr w:rsidR="00B45C11" w:rsidRPr="008A10EE" w14:paraId="3ECCAC63" w14:textId="77777777" w:rsidTr="004F36FD">
        <w:tc>
          <w:tcPr>
            <w:tcW w:w="2787" w:type="dxa"/>
          </w:tcPr>
          <w:p w14:paraId="0DDA5740" w14:textId="7C06249E" w:rsidR="00B45C11" w:rsidRPr="008A10EE" w:rsidRDefault="00B45C11" w:rsidP="004E6BB8">
            <w:pPr>
              <w:jc w:val="both"/>
              <w:rPr>
                <w:rFonts w:cs="Times New Roman"/>
              </w:rPr>
            </w:pPr>
            <w:r w:rsidRPr="008A10EE">
              <w:rPr>
                <w:rFonts w:cs="Times New Roman"/>
              </w:rPr>
              <w:t>Apakah user training telah dilakukan?</w:t>
            </w:r>
          </w:p>
        </w:tc>
        <w:tc>
          <w:tcPr>
            <w:tcW w:w="2788" w:type="dxa"/>
          </w:tcPr>
          <w:p w14:paraId="0C51F264" w14:textId="4F519DAF" w:rsidR="00B45C11" w:rsidRPr="008A10EE" w:rsidRDefault="00B45C11" w:rsidP="004E6BB8">
            <w:pPr>
              <w:jc w:val="both"/>
              <w:rPr>
                <w:rFonts w:cs="Times New Roman"/>
              </w:rPr>
            </w:pPr>
            <w:r w:rsidRPr="008A10EE">
              <w:rPr>
                <w:rFonts w:cs="Times New Roman"/>
              </w:rPr>
              <w:t>Training telah dilakukan, namun sedikit telah karena baru sekitar 2 bulan setelah proses instalasi sistem selesai.</w:t>
            </w:r>
          </w:p>
        </w:tc>
      </w:tr>
      <w:tr w:rsidR="00B45C11" w:rsidRPr="008A10EE" w14:paraId="0CC252DB" w14:textId="77777777" w:rsidTr="004F36FD">
        <w:tc>
          <w:tcPr>
            <w:tcW w:w="2787" w:type="dxa"/>
          </w:tcPr>
          <w:p w14:paraId="081E5518" w14:textId="42C2FBC6" w:rsidR="00B45C11" w:rsidRPr="008A10EE" w:rsidRDefault="00B45C11" w:rsidP="004E6BB8">
            <w:pPr>
              <w:jc w:val="both"/>
              <w:rPr>
                <w:rFonts w:cs="Times New Roman"/>
              </w:rPr>
            </w:pPr>
            <w:r w:rsidRPr="008A10EE">
              <w:rPr>
                <w:rFonts w:cs="Times New Roman"/>
              </w:rPr>
              <w:t xml:space="preserve">Bagaimana Anda memastikan kesiapan sang </w:t>
            </w:r>
            <w:r w:rsidRPr="008A10EE">
              <w:rPr>
                <w:rFonts w:cs="Times New Roman"/>
              </w:rPr>
              <w:lastRenderedPageBreak/>
              <w:t>user untuk menggunakan perangkat lunak tersebut?</w:t>
            </w:r>
          </w:p>
        </w:tc>
        <w:tc>
          <w:tcPr>
            <w:tcW w:w="2788" w:type="dxa"/>
          </w:tcPr>
          <w:p w14:paraId="0EB339F0" w14:textId="1C27AAB1" w:rsidR="00B45C11" w:rsidRPr="008A10EE" w:rsidRDefault="00B45C11" w:rsidP="004E6BB8">
            <w:pPr>
              <w:jc w:val="both"/>
              <w:rPr>
                <w:rFonts w:cs="Times New Roman"/>
              </w:rPr>
            </w:pPr>
            <w:r w:rsidRPr="008A10EE">
              <w:rPr>
                <w:rFonts w:cs="Times New Roman"/>
              </w:rPr>
              <w:lastRenderedPageBreak/>
              <w:t xml:space="preserve">Kami yakin bahwasannya dari pihak UWK sendiri, terutama departemen ICT </w:t>
            </w:r>
            <w:r w:rsidRPr="008A10EE">
              <w:rPr>
                <w:rFonts w:cs="Times New Roman"/>
              </w:rPr>
              <w:lastRenderedPageBreak/>
              <w:t>yang berkutat dibagian teknis, sudah siap dengan bermodalkan training yang telah diadakan oleh pemerintah tersebut.</w:t>
            </w:r>
          </w:p>
        </w:tc>
      </w:tr>
      <w:tr w:rsidR="00B45C11" w:rsidRPr="008A10EE" w14:paraId="27DDD5CC" w14:textId="77777777" w:rsidTr="004F36FD">
        <w:tc>
          <w:tcPr>
            <w:tcW w:w="2787" w:type="dxa"/>
          </w:tcPr>
          <w:p w14:paraId="1E954BFB" w14:textId="249FD6B7" w:rsidR="00B45C11" w:rsidRPr="008A10EE" w:rsidRDefault="00B45C11" w:rsidP="004E6BB8">
            <w:pPr>
              <w:jc w:val="both"/>
              <w:rPr>
                <w:rFonts w:cs="Times New Roman"/>
              </w:rPr>
            </w:pPr>
            <w:r w:rsidRPr="008A10EE">
              <w:rPr>
                <w:rFonts w:cs="Times New Roman"/>
              </w:rPr>
              <w:lastRenderedPageBreak/>
              <w:t>Apakah pernah terjadi permasalahan (trouble) ketika proses implementasi sudah/sedang berjalan?</w:t>
            </w:r>
          </w:p>
        </w:tc>
        <w:tc>
          <w:tcPr>
            <w:tcW w:w="2788" w:type="dxa"/>
          </w:tcPr>
          <w:p w14:paraId="6090A383" w14:textId="1D5DAAD7" w:rsidR="00B45C11" w:rsidRPr="008A10EE" w:rsidRDefault="00B45C11" w:rsidP="004E6BB8">
            <w:pPr>
              <w:jc w:val="both"/>
              <w:rPr>
                <w:rFonts w:cs="Times New Roman"/>
              </w:rPr>
            </w:pPr>
            <w:r w:rsidRPr="008A10EE">
              <w:rPr>
                <w:rFonts w:cs="Times New Roman"/>
              </w:rPr>
              <w:t>Tentu saja. Yang Namanya sistem baru diujikan tentu banyak masalahnya. Namun, saying sekali dari pihak pemerintah belum dapat mengatasi atau sekedar menampung hal itu.</w:t>
            </w:r>
          </w:p>
        </w:tc>
      </w:tr>
      <w:tr w:rsidR="00B45C11" w:rsidRPr="008A10EE" w14:paraId="6ABA815F" w14:textId="77777777" w:rsidTr="004F36FD">
        <w:tc>
          <w:tcPr>
            <w:tcW w:w="2787" w:type="dxa"/>
          </w:tcPr>
          <w:p w14:paraId="3117501D" w14:textId="6FDDF881" w:rsidR="00B45C11" w:rsidRPr="008A10EE" w:rsidRDefault="00B45C11" w:rsidP="004E6BB8">
            <w:pPr>
              <w:jc w:val="both"/>
              <w:rPr>
                <w:rFonts w:cs="Times New Roman"/>
              </w:rPr>
            </w:pPr>
            <w:r w:rsidRPr="008A10EE">
              <w:rPr>
                <w:rFonts w:cs="Times New Roman"/>
              </w:rPr>
              <w:t>Masalah seperti apakah yang terjadi?</w:t>
            </w:r>
          </w:p>
        </w:tc>
        <w:tc>
          <w:tcPr>
            <w:tcW w:w="2788" w:type="dxa"/>
          </w:tcPr>
          <w:p w14:paraId="666924ED" w14:textId="715524EF" w:rsidR="00B45C11" w:rsidRPr="008A10EE" w:rsidRDefault="00B45C11" w:rsidP="004E6BB8">
            <w:pPr>
              <w:jc w:val="both"/>
              <w:rPr>
                <w:rFonts w:cs="Times New Roman"/>
              </w:rPr>
            </w:pPr>
            <w:r w:rsidRPr="008A10EE">
              <w:rPr>
                <w:rFonts w:cs="Times New Roman"/>
              </w:rPr>
              <w:t>Contoh saja, SISTER ini belum bisa melakukan sinkronisai dengan sim litabmas yang telah ada. Jadi, untuk proses penginputan data kami melakukan proses input pada keduanya, yakni SISTER dan juga sim litabmas. Kemudian, blueprint dari aplikasi SISTER ini sendirijuga belum jelas, sehingga kami susah dalam mengembangkan aplikasi turunannya.</w:t>
            </w:r>
          </w:p>
        </w:tc>
      </w:tr>
      <w:tr w:rsidR="00B45C11" w:rsidRPr="008A10EE" w14:paraId="45F248AE" w14:textId="77777777" w:rsidTr="004F36FD">
        <w:tc>
          <w:tcPr>
            <w:tcW w:w="2787" w:type="dxa"/>
          </w:tcPr>
          <w:p w14:paraId="1E458775" w14:textId="5E6A2E6F" w:rsidR="00B45C11" w:rsidRPr="008A10EE" w:rsidRDefault="00B45C11" w:rsidP="004E6BB8">
            <w:pPr>
              <w:jc w:val="both"/>
              <w:rPr>
                <w:rFonts w:cs="Times New Roman"/>
              </w:rPr>
            </w:pPr>
            <w:r w:rsidRPr="008A10EE">
              <w:rPr>
                <w:rFonts w:cs="Times New Roman"/>
              </w:rPr>
              <w:t>Seperti apa support system yang dimiliki oleh vendor ketika terjadi masalah (trouble)?</w:t>
            </w:r>
          </w:p>
        </w:tc>
        <w:tc>
          <w:tcPr>
            <w:tcW w:w="2788" w:type="dxa"/>
          </w:tcPr>
          <w:p w14:paraId="6C6A52AB" w14:textId="0B5AFEE1" w:rsidR="00B45C11" w:rsidRPr="008A10EE" w:rsidRDefault="00B45C11" w:rsidP="004E6BB8">
            <w:pPr>
              <w:jc w:val="both"/>
              <w:rPr>
                <w:rFonts w:cs="Times New Roman"/>
              </w:rPr>
            </w:pPr>
            <w:r w:rsidRPr="008A10EE">
              <w:rPr>
                <w:rFonts w:cs="Times New Roman"/>
              </w:rPr>
              <w:t>Dari pemerintah sebagai pemilik aplikasi SISTER ini, sama sekali belum memiliki support system. Selama ini, masalah yang ada kami berusaha selesaikan sendiri ataupun kami tampung hingga ada kejelasan dari pemerintah.</w:t>
            </w:r>
          </w:p>
        </w:tc>
      </w:tr>
      <w:tr w:rsidR="00B45C11" w:rsidRPr="008A10EE" w14:paraId="269ECD80" w14:textId="77777777" w:rsidTr="004F36FD">
        <w:tc>
          <w:tcPr>
            <w:tcW w:w="2787" w:type="dxa"/>
          </w:tcPr>
          <w:p w14:paraId="607B159C" w14:textId="09947EAD" w:rsidR="00B45C11" w:rsidRPr="008A10EE" w:rsidRDefault="00B45C11" w:rsidP="004E6BB8">
            <w:pPr>
              <w:jc w:val="both"/>
              <w:rPr>
                <w:rFonts w:cs="Times New Roman"/>
              </w:rPr>
            </w:pPr>
            <w:r w:rsidRPr="008A10EE">
              <w:rPr>
                <w:rFonts w:cs="Times New Roman"/>
              </w:rPr>
              <w:lastRenderedPageBreak/>
              <w:t>Apakah peran user dilibatkan, utamanya dalam proses pengembangan software ini?</w:t>
            </w:r>
          </w:p>
        </w:tc>
        <w:tc>
          <w:tcPr>
            <w:tcW w:w="2788" w:type="dxa"/>
          </w:tcPr>
          <w:p w14:paraId="6CF8FA14" w14:textId="43AE6B87" w:rsidR="00B45C11" w:rsidRPr="008A10EE" w:rsidRDefault="00B45C11" w:rsidP="004E6BB8">
            <w:pPr>
              <w:jc w:val="both"/>
              <w:rPr>
                <w:rFonts w:cs="Times New Roman"/>
              </w:rPr>
            </w:pPr>
            <w:r w:rsidRPr="008A10EE">
              <w:rPr>
                <w:rFonts w:cs="Times New Roman"/>
              </w:rPr>
              <w:t>Secara langsung, kami tidak dilibatkan dalam proses pengembangannya, Namun, kami yakin bahwasannya pemerintah telah mempelajari dari aplikasi yang sudah ada sehinga kami tidak terlalu masalah dengan itu.</w:t>
            </w:r>
          </w:p>
        </w:tc>
      </w:tr>
      <w:tr w:rsidR="00B45C11" w:rsidRPr="008A10EE" w14:paraId="7C0F745F" w14:textId="77777777" w:rsidTr="004F36FD">
        <w:tc>
          <w:tcPr>
            <w:tcW w:w="2787" w:type="dxa"/>
          </w:tcPr>
          <w:p w14:paraId="2D95EEF9" w14:textId="2F3BDCCA" w:rsidR="00B45C11" w:rsidRPr="008A10EE" w:rsidRDefault="00B45C11" w:rsidP="004E6BB8">
            <w:pPr>
              <w:jc w:val="both"/>
              <w:rPr>
                <w:rFonts w:cs="Times New Roman"/>
              </w:rPr>
            </w:pPr>
            <w:r w:rsidRPr="008A10EE">
              <w:rPr>
                <w:rFonts w:cs="Times New Roman"/>
              </w:rPr>
              <w:t>Apakah telah terjadi kesepakatan antara user mengenai proyek implementasi ini?</w:t>
            </w:r>
          </w:p>
        </w:tc>
        <w:tc>
          <w:tcPr>
            <w:tcW w:w="2788" w:type="dxa"/>
          </w:tcPr>
          <w:p w14:paraId="6BFDA0D1" w14:textId="66C1D813" w:rsidR="00B45C11" w:rsidRPr="008A10EE" w:rsidRDefault="00B45C11" w:rsidP="004E6BB8">
            <w:pPr>
              <w:jc w:val="both"/>
              <w:rPr>
                <w:rFonts w:cs="Times New Roman"/>
              </w:rPr>
            </w:pPr>
            <w:r w:rsidRPr="008A10EE">
              <w:rPr>
                <w:rFonts w:cs="Times New Roman"/>
              </w:rPr>
              <w:t>Dari pihak kami jelas sepakat dan menyanggupinya, karena sudah ada surat edaran resmi yang dikeluarkan oleh pihak pemerintah.</w:t>
            </w:r>
          </w:p>
        </w:tc>
      </w:tr>
      <w:tr w:rsidR="00B45C11" w:rsidRPr="008A10EE" w14:paraId="68CBDB28" w14:textId="77777777" w:rsidTr="004F36FD">
        <w:tc>
          <w:tcPr>
            <w:tcW w:w="2787" w:type="dxa"/>
          </w:tcPr>
          <w:p w14:paraId="11F9C0D7" w14:textId="1F76A54E" w:rsidR="00B45C11" w:rsidRPr="008A10EE" w:rsidRDefault="00B45C11" w:rsidP="004E6BB8">
            <w:pPr>
              <w:jc w:val="both"/>
              <w:rPr>
                <w:rFonts w:cs="Times New Roman"/>
              </w:rPr>
            </w:pPr>
            <w:r w:rsidRPr="008A10EE">
              <w:rPr>
                <w:rFonts w:cs="Times New Roman"/>
              </w:rPr>
              <w:t>Bagaimana proses designing pada proyek implementasi ini berlangsung?</w:t>
            </w:r>
          </w:p>
        </w:tc>
        <w:tc>
          <w:tcPr>
            <w:tcW w:w="2788" w:type="dxa"/>
          </w:tcPr>
          <w:p w14:paraId="3567C3B6" w14:textId="4470A58A" w:rsidR="00B45C11" w:rsidRPr="008A10EE" w:rsidRDefault="00B45C11" w:rsidP="004E6BB8">
            <w:pPr>
              <w:jc w:val="both"/>
              <w:rPr>
                <w:rFonts w:cs="Times New Roman"/>
              </w:rPr>
            </w:pPr>
            <w:r w:rsidRPr="008A10EE">
              <w:rPr>
                <w:rFonts w:cs="Times New Roman"/>
              </w:rPr>
              <w:t>Untuk itu kami kurang tahu, karena proses pengembangan SISTER tersebut sepenuhnya diklakukan oleh pihak pemerintah.</w:t>
            </w:r>
          </w:p>
        </w:tc>
      </w:tr>
      <w:tr w:rsidR="00B45C11" w:rsidRPr="008A10EE" w14:paraId="77164235" w14:textId="77777777" w:rsidTr="004F36FD">
        <w:tc>
          <w:tcPr>
            <w:tcW w:w="2787" w:type="dxa"/>
          </w:tcPr>
          <w:p w14:paraId="4211EE2A" w14:textId="63F1F2AD" w:rsidR="00B45C11" w:rsidRPr="008A10EE" w:rsidRDefault="00B45C11" w:rsidP="004E6BB8">
            <w:pPr>
              <w:jc w:val="both"/>
              <w:rPr>
                <w:rFonts w:cs="Times New Roman"/>
              </w:rPr>
            </w:pPr>
            <w:r w:rsidRPr="008A10EE">
              <w:rPr>
                <w:rFonts w:cs="Times New Roman"/>
              </w:rPr>
              <w:t>Bagaimana proses penentuan scope pada software yang diimplementasikan ini?</w:t>
            </w:r>
          </w:p>
        </w:tc>
        <w:tc>
          <w:tcPr>
            <w:tcW w:w="2788" w:type="dxa"/>
          </w:tcPr>
          <w:p w14:paraId="44EA99AC" w14:textId="1DCD78C6" w:rsidR="00B45C11" w:rsidRPr="008A10EE" w:rsidRDefault="00B45C11" w:rsidP="004E6BB8">
            <w:pPr>
              <w:jc w:val="both"/>
              <w:rPr>
                <w:rFonts w:cs="Times New Roman"/>
              </w:rPr>
            </w:pPr>
            <w:r w:rsidRPr="008A10EE">
              <w:rPr>
                <w:rFonts w:cs="Times New Roman"/>
              </w:rPr>
              <w:t>Untuk scope-nya, SISTER ini digunakan untuk menangani jabatan fungsional (java), sim litabmas dan repository/publikasi penelitian dosen</w:t>
            </w:r>
          </w:p>
        </w:tc>
      </w:tr>
      <w:tr w:rsidR="00B45C11" w:rsidRPr="008A10EE" w14:paraId="51F1B95C" w14:textId="77777777" w:rsidTr="004F36FD">
        <w:tc>
          <w:tcPr>
            <w:tcW w:w="2787" w:type="dxa"/>
          </w:tcPr>
          <w:p w14:paraId="31B85EE8" w14:textId="7E4585F4" w:rsidR="00B45C11" w:rsidRPr="008A10EE" w:rsidRDefault="00B45C11" w:rsidP="004E6BB8">
            <w:pPr>
              <w:jc w:val="both"/>
              <w:rPr>
                <w:rFonts w:cs="Times New Roman"/>
              </w:rPr>
            </w:pPr>
            <w:r w:rsidRPr="008A10EE">
              <w:rPr>
                <w:rFonts w:cs="Times New Roman"/>
              </w:rPr>
              <w:t>Apakah pada saat impelementasinya terjadi permasalahan pada scope-nya, sebagai contoh scope creep?</w:t>
            </w:r>
          </w:p>
        </w:tc>
        <w:tc>
          <w:tcPr>
            <w:tcW w:w="2788" w:type="dxa"/>
          </w:tcPr>
          <w:p w14:paraId="091DA93A" w14:textId="149E3E46" w:rsidR="00B45C11" w:rsidRPr="008A10EE" w:rsidRDefault="00B45C11" w:rsidP="004E6BB8">
            <w:pPr>
              <w:jc w:val="both"/>
              <w:rPr>
                <w:rFonts w:cs="Times New Roman"/>
              </w:rPr>
            </w:pPr>
            <w:r w:rsidRPr="008A10EE">
              <w:rPr>
                <w:rFonts w:cs="Times New Roman"/>
              </w:rPr>
              <w:t>Sejauh ini, kami tidak mengalami masalah dnegan scope dari SISTER ini.</w:t>
            </w:r>
          </w:p>
        </w:tc>
      </w:tr>
      <w:tr w:rsidR="00B45C11" w:rsidRPr="008A10EE" w14:paraId="0CBE0281" w14:textId="77777777" w:rsidTr="004F36FD">
        <w:tc>
          <w:tcPr>
            <w:tcW w:w="2787" w:type="dxa"/>
          </w:tcPr>
          <w:p w14:paraId="3D15E7D3" w14:textId="75F36499" w:rsidR="00B45C11" w:rsidRPr="008A10EE" w:rsidRDefault="00B45C11" w:rsidP="004E6BB8">
            <w:pPr>
              <w:jc w:val="both"/>
              <w:rPr>
                <w:rFonts w:cs="Times New Roman"/>
              </w:rPr>
            </w:pPr>
            <w:r w:rsidRPr="008A10EE">
              <w:rPr>
                <w:rFonts w:cs="Times New Roman"/>
              </w:rPr>
              <w:t>Bagaimana proses testing dilakukan?</w:t>
            </w:r>
          </w:p>
        </w:tc>
        <w:tc>
          <w:tcPr>
            <w:tcW w:w="2788" w:type="dxa"/>
          </w:tcPr>
          <w:p w14:paraId="0C6B558F" w14:textId="72BCB343" w:rsidR="00B45C11" w:rsidRPr="008A10EE" w:rsidRDefault="00B45C11" w:rsidP="004E6BB8">
            <w:pPr>
              <w:jc w:val="both"/>
              <w:rPr>
                <w:rFonts w:cs="Times New Roman"/>
              </w:rPr>
            </w:pPr>
            <w:r w:rsidRPr="008A10EE">
              <w:rPr>
                <w:rFonts w:cs="Times New Roman"/>
              </w:rPr>
              <w:t xml:space="preserve">Proses testing dilakukan oleh kami sendiri, dengan mencoba-coba konfigurasinya. Kami juga melakukan percobaan </w:t>
            </w:r>
            <w:r w:rsidRPr="008A10EE">
              <w:rPr>
                <w:rFonts w:cs="Times New Roman"/>
              </w:rPr>
              <w:lastRenderedPageBreak/>
              <w:t>bersama dengan kampus lainnya.</w:t>
            </w:r>
          </w:p>
        </w:tc>
      </w:tr>
      <w:tr w:rsidR="00B45C11" w:rsidRPr="008A10EE" w14:paraId="10518239" w14:textId="77777777" w:rsidTr="004F36FD">
        <w:tc>
          <w:tcPr>
            <w:tcW w:w="2787" w:type="dxa"/>
          </w:tcPr>
          <w:p w14:paraId="7A106676" w14:textId="12DC1AD3" w:rsidR="00B45C11" w:rsidRPr="008A10EE" w:rsidRDefault="00B45C11" w:rsidP="004E6BB8">
            <w:pPr>
              <w:jc w:val="both"/>
              <w:rPr>
                <w:rFonts w:cs="Times New Roman"/>
              </w:rPr>
            </w:pPr>
            <w:r w:rsidRPr="008A10EE">
              <w:rPr>
                <w:rFonts w:cs="Times New Roman"/>
              </w:rPr>
              <w:lastRenderedPageBreak/>
              <w:t>Bagaimana proses monitoring dijalankan ketika implementasi sedang dilakukan?</w:t>
            </w:r>
          </w:p>
        </w:tc>
        <w:tc>
          <w:tcPr>
            <w:tcW w:w="2788" w:type="dxa"/>
          </w:tcPr>
          <w:p w14:paraId="6237C370" w14:textId="3123DC10" w:rsidR="00B45C11" w:rsidRPr="008A10EE" w:rsidRDefault="00B45C11" w:rsidP="004E6BB8">
            <w:pPr>
              <w:jc w:val="both"/>
              <w:rPr>
                <w:rFonts w:cs="Times New Roman"/>
              </w:rPr>
            </w:pPr>
            <w:r w:rsidRPr="008A10EE">
              <w:rPr>
                <w:rFonts w:cs="Times New Roman"/>
              </w:rPr>
              <w:t>Saya tidak merasa adanya proses monitoring dari pihak pemerintah. Selama ini, masalah yang kami alami dengan SISTER ini kami selesaikan sendiri, atau kami tampung dahulu sampai ada kejelasan dari pemerintah.</w:t>
            </w:r>
          </w:p>
        </w:tc>
      </w:tr>
      <w:tr w:rsidR="00B45C11" w:rsidRPr="008A10EE" w14:paraId="42C89868" w14:textId="77777777" w:rsidTr="004F36FD">
        <w:tc>
          <w:tcPr>
            <w:tcW w:w="2787" w:type="dxa"/>
          </w:tcPr>
          <w:p w14:paraId="34BC000A" w14:textId="360B53C3" w:rsidR="00B45C11" w:rsidRPr="008A10EE" w:rsidRDefault="00B45C11" w:rsidP="004E6BB8">
            <w:pPr>
              <w:jc w:val="both"/>
              <w:rPr>
                <w:rFonts w:cs="Times New Roman"/>
              </w:rPr>
            </w:pPr>
            <w:r w:rsidRPr="008A10EE">
              <w:rPr>
                <w:rFonts w:cs="Times New Roman"/>
              </w:rPr>
              <w:t>Apakah proses monitoring berjalan dengan baik?</w:t>
            </w:r>
          </w:p>
        </w:tc>
        <w:tc>
          <w:tcPr>
            <w:tcW w:w="2788" w:type="dxa"/>
          </w:tcPr>
          <w:p w14:paraId="2B5A5055" w14:textId="316D4B8D" w:rsidR="00B45C11" w:rsidRPr="008A10EE" w:rsidRDefault="00B45C11" w:rsidP="004E6BB8">
            <w:pPr>
              <w:jc w:val="both"/>
              <w:rPr>
                <w:rFonts w:cs="Times New Roman"/>
              </w:rPr>
            </w:pPr>
            <w:r w:rsidRPr="008A10EE">
              <w:rPr>
                <w:rFonts w:cs="Times New Roman"/>
              </w:rPr>
              <w:t>Tidak sama sekali. Proses monitoringnya saja tidak ada.</w:t>
            </w:r>
          </w:p>
        </w:tc>
      </w:tr>
      <w:tr w:rsidR="00B45C11" w:rsidRPr="008A10EE" w14:paraId="209F672C" w14:textId="77777777" w:rsidTr="004F36FD">
        <w:tc>
          <w:tcPr>
            <w:tcW w:w="2787" w:type="dxa"/>
          </w:tcPr>
          <w:p w14:paraId="39C8D82C" w14:textId="22615155" w:rsidR="00B45C11" w:rsidRPr="008A10EE" w:rsidRDefault="00B45C11" w:rsidP="004E6BB8">
            <w:pPr>
              <w:jc w:val="both"/>
              <w:rPr>
                <w:rFonts w:cs="Times New Roman"/>
              </w:rPr>
            </w:pPr>
            <w:r w:rsidRPr="008A10EE">
              <w:rPr>
                <w:rFonts w:cs="Times New Roman"/>
              </w:rPr>
              <w:t>Berapa lama proses implementasi tersebut berlangsung hingga software tersebut siap digunakan?</w:t>
            </w:r>
          </w:p>
        </w:tc>
        <w:tc>
          <w:tcPr>
            <w:tcW w:w="2788" w:type="dxa"/>
          </w:tcPr>
          <w:p w14:paraId="6919DF7B" w14:textId="5CEA25A2" w:rsidR="00B45C11" w:rsidRPr="008A10EE" w:rsidRDefault="00B45C11" w:rsidP="004E6BB8">
            <w:pPr>
              <w:jc w:val="both"/>
              <w:rPr>
                <w:rFonts w:cs="Times New Roman"/>
              </w:rPr>
            </w:pPr>
            <w:r w:rsidRPr="008A10EE">
              <w:rPr>
                <w:rFonts w:cs="Times New Roman"/>
              </w:rPr>
              <w:t>Dari surat perintah kami terima, hingga semua perangkat terinstall dan konfigurasi selesai dilakukan dan SISTER siap digunakan, kami membutuhkan waktu hampir 2 bulan.</w:t>
            </w:r>
          </w:p>
        </w:tc>
      </w:tr>
      <w:tr w:rsidR="00B45C11" w:rsidRPr="008A10EE" w14:paraId="04F2163C" w14:textId="77777777" w:rsidTr="004F36FD">
        <w:tc>
          <w:tcPr>
            <w:tcW w:w="2787" w:type="dxa"/>
          </w:tcPr>
          <w:p w14:paraId="616FF06E" w14:textId="2FEBCC9B" w:rsidR="00B45C11" w:rsidRPr="008A10EE" w:rsidRDefault="00B45C11" w:rsidP="004E6BB8">
            <w:pPr>
              <w:jc w:val="both"/>
              <w:rPr>
                <w:rFonts w:cs="Times New Roman"/>
              </w:rPr>
            </w:pPr>
            <w:r w:rsidRPr="008A10EE">
              <w:rPr>
                <w:rFonts w:cs="Times New Roman"/>
              </w:rPr>
              <w:t>Apakah timeframe yang direncanakan sudah sesuai dengan implementasinya?</w:t>
            </w:r>
          </w:p>
        </w:tc>
        <w:tc>
          <w:tcPr>
            <w:tcW w:w="2788" w:type="dxa"/>
          </w:tcPr>
          <w:p w14:paraId="1E6788A6" w14:textId="69115445" w:rsidR="00B45C11" w:rsidRPr="008A10EE" w:rsidRDefault="00B45C11" w:rsidP="004E6BB8">
            <w:pPr>
              <w:jc w:val="both"/>
              <w:rPr>
                <w:rFonts w:cs="Times New Roman"/>
              </w:rPr>
            </w:pPr>
            <w:r w:rsidRPr="008A10EE">
              <w:rPr>
                <w:rFonts w:cs="Times New Roman"/>
              </w:rPr>
              <w:t>Tidak. Menurut kami, seharusnya bisa dilakukan dengan waktu yang lebih singkat lagi.</w:t>
            </w:r>
          </w:p>
        </w:tc>
      </w:tr>
      <w:tr w:rsidR="00B45C11" w:rsidRPr="008A10EE" w14:paraId="3C05AFD1" w14:textId="77777777" w:rsidTr="004F36FD">
        <w:tc>
          <w:tcPr>
            <w:tcW w:w="2787" w:type="dxa"/>
          </w:tcPr>
          <w:p w14:paraId="08B0F3E5" w14:textId="22C49522" w:rsidR="00B45C11" w:rsidRPr="008A10EE" w:rsidRDefault="00B45C11" w:rsidP="004E6BB8">
            <w:pPr>
              <w:jc w:val="both"/>
              <w:rPr>
                <w:rFonts w:cs="Times New Roman"/>
              </w:rPr>
            </w:pPr>
            <w:r w:rsidRPr="008A10EE">
              <w:rPr>
                <w:rFonts w:cs="Times New Roman"/>
              </w:rPr>
              <w:t>Kira-kira, apakah yang membuat waktu implementasinya menjadi lebih lama?</w:t>
            </w:r>
          </w:p>
        </w:tc>
        <w:tc>
          <w:tcPr>
            <w:tcW w:w="2788" w:type="dxa"/>
          </w:tcPr>
          <w:p w14:paraId="07895EC7" w14:textId="206778CC" w:rsidR="00B45C11" w:rsidRPr="008A10EE" w:rsidRDefault="00B45C11" w:rsidP="004E6BB8">
            <w:pPr>
              <w:jc w:val="both"/>
              <w:rPr>
                <w:rFonts w:cs="Times New Roman"/>
              </w:rPr>
            </w:pPr>
            <w:r w:rsidRPr="008A10EE">
              <w:rPr>
                <w:rFonts w:cs="Times New Roman"/>
              </w:rPr>
              <w:t xml:space="preserve">Ada kesalahan fatal dalam instruksi/tutorial penginstallan yang diberikan oleh pemerintah. Disana tidak menyebutkan secara jelas konfigurasi IP yang akan digunakan seperti apa. Akhirnya, proses sinkronisasi jadi terhambat dan dari pihak kami berusaha mencoba-coba sendiri bersama pihak kampus lain, sampai akhirnya kami </w:t>
            </w:r>
            <w:r w:rsidRPr="008A10EE">
              <w:rPr>
                <w:rFonts w:cs="Times New Roman"/>
              </w:rPr>
              <w:lastRenderedPageBreak/>
              <w:t>menemukan solusi dari permasalahan IP tersebut. Padahal seharusnya, proses sinkronisasi tersebut tidak memakan waktu lebih dari 3 hari, tapi membengkak menjadi hampir 2 bulan dikarenakan kesalahan fatal tersebut.</w:t>
            </w:r>
          </w:p>
        </w:tc>
      </w:tr>
      <w:tr w:rsidR="00B45C11" w:rsidRPr="008A10EE" w14:paraId="1A70230A" w14:textId="77777777" w:rsidTr="004F36FD">
        <w:tc>
          <w:tcPr>
            <w:tcW w:w="2787" w:type="dxa"/>
          </w:tcPr>
          <w:p w14:paraId="0F4BBBD8" w14:textId="4380AE27" w:rsidR="00B45C11" w:rsidRPr="008A10EE" w:rsidRDefault="00B45C11" w:rsidP="004E6BB8">
            <w:pPr>
              <w:jc w:val="both"/>
              <w:rPr>
                <w:rFonts w:cs="Times New Roman"/>
              </w:rPr>
            </w:pPr>
            <w:r w:rsidRPr="008A10EE">
              <w:rPr>
                <w:rFonts w:cs="Times New Roman"/>
              </w:rPr>
              <w:lastRenderedPageBreak/>
              <w:t>Apakah terjadi masalah terkait pengelolaan SDM pada proses perencanaan maupun implementasi perangkat lunak ini?</w:t>
            </w:r>
          </w:p>
        </w:tc>
        <w:tc>
          <w:tcPr>
            <w:tcW w:w="2788" w:type="dxa"/>
          </w:tcPr>
          <w:p w14:paraId="6771F926" w14:textId="680AAAF4" w:rsidR="00B45C11" w:rsidRPr="008A10EE" w:rsidRDefault="00B45C11" w:rsidP="004E6BB8">
            <w:pPr>
              <w:jc w:val="both"/>
              <w:rPr>
                <w:rFonts w:cs="Times New Roman"/>
              </w:rPr>
            </w:pPr>
            <w:r w:rsidRPr="008A10EE">
              <w:rPr>
                <w:rFonts w:cs="Times New Roman"/>
              </w:rPr>
              <w:t>Kami memiliki masalah dengan pengkomandoan SISTER ini. Dari pihak pemerintah mengkomandokan SISTER untuk dibawahi oleh HRD, namun tanpa kejelasan mengapa seperti itu.</w:t>
            </w:r>
          </w:p>
        </w:tc>
      </w:tr>
      <w:tr w:rsidR="00B45C11" w:rsidRPr="008A10EE" w14:paraId="653B2F22" w14:textId="77777777" w:rsidTr="004F36FD">
        <w:tc>
          <w:tcPr>
            <w:tcW w:w="2787" w:type="dxa"/>
          </w:tcPr>
          <w:p w14:paraId="6DADFE15" w14:textId="6871B9AE" w:rsidR="00B45C11" w:rsidRPr="008A10EE" w:rsidRDefault="00B45C11" w:rsidP="004E6BB8">
            <w:pPr>
              <w:jc w:val="both"/>
              <w:rPr>
                <w:rFonts w:cs="Times New Roman"/>
              </w:rPr>
            </w:pPr>
            <w:r w:rsidRPr="008A10EE">
              <w:rPr>
                <w:rFonts w:cs="Times New Roman"/>
              </w:rPr>
              <w:t>Seperti apakah ekspektasi dari instansi anda terkait implementas software ini?</w:t>
            </w:r>
          </w:p>
        </w:tc>
        <w:tc>
          <w:tcPr>
            <w:tcW w:w="2788" w:type="dxa"/>
          </w:tcPr>
          <w:p w14:paraId="46F94E3C" w14:textId="6D3AC2B2" w:rsidR="00B45C11" w:rsidRPr="008A10EE" w:rsidRDefault="00B45C11" w:rsidP="004E6BB8">
            <w:pPr>
              <w:jc w:val="both"/>
              <w:rPr>
                <w:rFonts w:cs="Times New Roman"/>
              </w:rPr>
            </w:pPr>
            <w:r w:rsidRPr="008A10EE">
              <w:rPr>
                <w:rFonts w:cs="Times New Roman"/>
              </w:rPr>
              <w:t>Yang kami harapkan, tentu dengan diimplementasikannya SISTER ini proses pemantauan dan sinkronisasi akan menjadi lebih terpusat dan mudah.</w:t>
            </w:r>
          </w:p>
        </w:tc>
      </w:tr>
      <w:tr w:rsidR="00B45C11" w:rsidRPr="008A10EE" w14:paraId="66A26443" w14:textId="77777777" w:rsidTr="004F36FD">
        <w:tc>
          <w:tcPr>
            <w:tcW w:w="2787" w:type="dxa"/>
          </w:tcPr>
          <w:p w14:paraId="3E58184A" w14:textId="6FBB2BCB" w:rsidR="00B45C11" w:rsidRPr="008A10EE" w:rsidRDefault="00B45C11" w:rsidP="004E6BB8">
            <w:pPr>
              <w:jc w:val="both"/>
              <w:rPr>
                <w:rFonts w:cs="Times New Roman"/>
              </w:rPr>
            </w:pPr>
            <w:r w:rsidRPr="008A10EE">
              <w:rPr>
                <w:rFonts w:cs="Times New Roman"/>
              </w:rPr>
              <w:t>Apakah implementasi yang dilakukan sudah memenuhi ekspektasi ?</w:t>
            </w:r>
          </w:p>
        </w:tc>
        <w:tc>
          <w:tcPr>
            <w:tcW w:w="2788" w:type="dxa"/>
          </w:tcPr>
          <w:p w14:paraId="54A8B130" w14:textId="597D7532" w:rsidR="00B45C11" w:rsidRPr="008A10EE" w:rsidRDefault="00B45C11" w:rsidP="004E6BB8">
            <w:pPr>
              <w:jc w:val="both"/>
              <w:rPr>
                <w:rFonts w:cs="Times New Roman"/>
              </w:rPr>
            </w:pPr>
            <w:r w:rsidRPr="008A10EE">
              <w:rPr>
                <w:rFonts w:cs="Times New Roman"/>
              </w:rPr>
              <w:t>Sejauh ini walaupun pada proses implementasikan terdapat masalah yang tidak sedikit, namun kami rasa SISTER ini nyaman digunakan.</w:t>
            </w:r>
          </w:p>
        </w:tc>
      </w:tr>
    </w:tbl>
    <w:p w14:paraId="35573FEE" w14:textId="77777777" w:rsidR="00E04F41" w:rsidRPr="008A10EE" w:rsidRDefault="00E04F41" w:rsidP="001B0998">
      <w:pPr>
        <w:rPr>
          <w:rFonts w:cs="Times New Roman"/>
          <w:lang w:val="en-US"/>
        </w:rPr>
      </w:pPr>
    </w:p>
    <w:p w14:paraId="35A18EF2" w14:textId="4AC17C32" w:rsidR="00C8119B" w:rsidRPr="008A10EE" w:rsidRDefault="00C8119B" w:rsidP="001B0998">
      <w:pPr>
        <w:contextualSpacing/>
        <w:rPr>
          <w:rFonts w:cs="Times New Roman"/>
          <w:b/>
          <w:bCs/>
          <w:lang w:val="en-US"/>
        </w:rPr>
      </w:pPr>
      <w:r w:rsidRPr="008A10EE">
        <w:rPr>
          <w:rFonts w:cs="Times New Roman"/>
          <w:b/>
          <w:bCs/>
          <w:lang w:val="en-US"/>
        </w:rPr>
        <w:t>Transkrip Wawancara Responden 30</w:t>
      </w:r>
    </w:p>
    <w:p w14:paraId="3B7668E4" w14:textId="62548B78"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PGRI Adi Buana Surabaya</w:t>
      </w:r>
      <w:r w:rsidR="004E6BB8" w:rsidRPr="008A10EE">
        <w:rPr>
          <w:rFonts w:cs="Times New Roman"/>
        </w:rPr>
        <w:t>.</w:t>
      </w:r>
    </w:p>
    <w:p w14:paraId="60775BA0" w14:textId="77777777" w:rsidR="004E6BB8" w:rsidRPr="008A10EE" w:rsidRDefault="004E6BB8" w:rsidP="001B0998">
      <w:pPr>
        <w:rPr>
          <w:rFonts w:cs="Times New Roman"/>
          <w:lang w:val="en-US"/>
        </w:rPr>
      </w:pPr>
    </w:p>
    <w:p w14:paraId="7A93AD3B" w14:textId="01EE71E7" w:rsidR="004E6BB8" w:rsidRPr="008A10EE" w:rsidRDefault="004E6BB8" w:rsidP="004E6BB8">
      <w:pPr>
        <w:pStyle w:val="Caption"/>
        <w:keepNext/>
        <w:rPr>
          <w:rFonts w:cs="Times New Roman"/>
        </w:rPr>
      </w:pPr>
      <w:bookmarkStart w:id="1270" w:name="_Toc48471699"/>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59</w:t>
      </w:r>
      <w:r w:rsidR="00182426">
        <w:rPr>
          <w:rFonts w:cs="Times New Roman"/>
        </w:rPr>
        <w:fldChar w:fldCharType="end"/>
      </w:r>
      <w:r w:rsidRPr="008A10EE">
        <w:rPr>
          <w:rFonts w:cs="Times New Roman"/>
        </w:rPr>
        <w:t xml:space="preserve"> Transkrip Wawancara Responden 30</w:t>
      </w:r>
      <w:bookmarkEnd w:id="1270"/>
    </w:p>
    <w:tbl>
      <w:tblPr>
        <w:tblStyle w:val="TableGrid"/>
        <w:tblW w:w="0" w:type="auto"/>
        <w:tblLook w:val="04A0" w:firstRow="1" w:lastRow="0" w:firstColumn="1" w:lastColumn="0" w:noHBand="0" w:noVBand="1"/>
      </w:tblPr>
      <w:tblGrid>
        <w:gridCol w:w="2503"/>
        <w:gridCol w:w="1546"/>
        <w:gridCol w:w="1526"/>
      </w:tblGrid>
      <w:tr w:rsidR="00C8119B" w:rsidRPr="008A10EE" w14:paraId="531DC5F6" w14:textId="77777777" w:rsidTr="00800B62">
        <w:trPr>
          <w:tblHeader/>
        </w:trPr>
        <w:tc>
          <w:tcPr>
            <w:tcW w:w="2503" w:type="dxa"/>
          </w:tcPr>
          <w:p w14:paraId="48A2C7DF" w14:textId="77777777" w:rsidR="00C8119B" w:rsidRPr="00800B62" w:rsidRDefault="00C8119B" w:rsidP="001B0998">
            <w:pPr>
              <w:jc w:val="center"/>
              <w:rPr>
                <w:rFonts w:cs="Times New Roman"/>
                <w:b/>
                <w:bCs/>
              </w:rPr>
            </w:pPr>
            <w:r w:rsidRPr="00800B62">
              <w:rPr>
                <w:rFonts w:cs="Times New Roman"/>
                <w:b/>
                <w:bCs/>
              </w:rPr>
              <w:t>Profil PT</w:t>
            </w:r>
          </w:p>
        </w:tc>
        <w:tc>
          <w:tcPr>
            <w:tcW w:w="1546" w:type="dxa"/>
          </w:tcPr>
          <w:p w14:paraId="27DA9612" w14:textId="77777777" w:rsidR="00C8119B" w:rsidRPr="00800B62" w:rsidRDefault="00C8119B" w:rsidP="001B0998">
            <w:pPr>
              <w:jc w:val="center"/>
              <w:rPr>
                <w:rFonts w:cs="Times New Roman"/>
                <w:b/>
                <w:bCs/>
              </w:rPr>
            </w:pPr>
            <w:r w:rsidRPr="00800B62">
              <w:rPr>
                <w:rFonts w:cs="Times New Roman"/>
                <w:b/>
                <w:bCs/>
              </w:rPr>
              <w:t>Profil Narasumber</w:t>
            </w:r>
          </w:p>
        </w:tc>
        <w:tc>
          <w:tcPr>
            <w:tcW w:w="1526" w:type="dxa"/>
          </w:tcPr>
          <w:p w14:paraId="07BC0523"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0108815C" w14:textId="77777777" w:rsidTr="004E6BB8">
        <w:tc>
          <w:tcPr>
            <w:tcW w:w="2503" w:type="dxa"/>
          </w:tcPr>
          <w:p w14:paraId="38405BB0" w14:textId="2A1DC9C9" w:rsidR="001752F2" w:rsidRPr="008A10EE" w:rsidRDefault="001752F2" w:rsidP="001B0998">
            <w:pPr>
              <w:rPr>
                <w:rFonts w:cs="Times New Roman"/>
              </w:rPr>
            </w:pPr>
            <w:r w:rsidRPr="008A10EE">
              <w:rPr>
                <w:rFonts w:cs="Times New Roman"/>
              </w:rPr>
              <w:t>Pada tahun 1998-sekarang IKIP PGRI Surabaya berubah menjadi Universitas PGRI Adi Buana Surabaya (Unipa Surabaya) setelah merger dengan Sekolah Tinggi Teknik Adi Buana Surabaya (STT Adi Buana Surabaya) yang dikuatkan dengan SK MENDIKBUD RI No. 47/D/O/1998 tertanggal 23 Juni 1998. Berlokasi di Jl. Ngagel Dadi III-B/37, Surabaya, Jawa Timur. Sistem informasi yang telah terimplementasi pada perguruan tinggi ini antara lain sistem informasi keuangan, kepegawaian, CBT, hingga SIAKAD.</w:t>
            </w:r>
          </w:p>
        </w:tc>
        <w:tc>
          <w:tcPr>
            <w:tcW w:w="1546" w:type="dxa"/>
          </w:tcPr>
          <w:p w14:paraId="180A494E" w14:textId="3D76F0EE" w:rsidR="001752F2" w:rsidRPr="008A10EE" w:rsidRDefault="001752F2" w:rsidP="001B0998">
            <w:pPr>
              <w:rPr>
                <w:rFonts w:cs="Times New Roman"/>
              </w:rPr>
            </w:pPr>
            <w:r w:rsidRPr="008A10EE">
              <w:rPr>
                <w:rFonts w:cs="Times New Roman"/>
              </w:rPr>
              <w:t>Bapak Muqsith merupakan pegawai Universitas PGRI Adi Buana Surabaya yang menjabat sebagai Staff IT pada Universitas PGRI Adi Buana Surabaya ini.</w:t>
            </w:r>
          </w:p>
        </w:tc>
        <w:tc>
          <w:tcPr>
            <w:tcW w:w="1526" w:type="dxa"/>
          </w:tcPr>
          <w:p w14:paraId="70C16F27"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47D22932" w14:textId="77777777" w:rsidR="009C71BA" w:rsidRPr="008A10EE" w:rsidRDefault="009C71BA" w:rsidP="001B0998">
            <w:pPr>
              <w:pStyle w:val="ListParagraph"/>
              <w:ind w:left="307"/>
              <w:rPr>
                <w:rFonts w:cs="Times New Roman"/>
              </w:rPr>
            </w:pPr>
            <w:r w:rsidRPr="008A10EE">
              <w:rPr>
                <w:rFonts w:cs="Times New Roman"/>
              </w:rPr>
              <w:t>Kamis, 18 Oktober 2018</w:t>
            </w:r>
          </w:p>
          <w:p w14:paraId="64835115"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1CCA7E61" w14:textId="77777777" w:rsidR="009C71BA" w:rsidRPr="008A10EE" w:rsidRDefault="009C71BA" w:rsidP="001B0998">
            <w:pPr>
              <w:ind w:left="307"/>
              <w:rPr>
                <w:rFonts w:cs="Times New Roman"/>
              </w:rPr>
            </w:pPr>
            <w:r w:rsidRPr="008A10EE">
              <w:rPr>
                <w:rFonts w:cs="Times New Roman"/>
              </w:rPr>
              <w:t>14:30 – 15:30 WIB</w:t>
            </w:r>
          </w:p>
          <w:p w14:paraId="42FC4BE7"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5DAAEB0F" w14:textId="6E5160D2" w:rsidR="001752F2" w:rsidRPr="008A10EE" w:rsidRDefault="009C71BA" w:rsidP="001B0998">
            <w:pPr>
              <w:pStyle w:val="ListParagraph"/>
              <w:ind w:left="307"/>
              <w:rPr>
                <w:rFonts w:cs="Times New Roman"/>
              </w:rPr>
            </w:pPr>
            <w:r w:rsidRPr="008A10EE">
              <w:rPr>
                <w:rFonts w:cs="Times New Roman"/>
              </w:rPr>
              <w:t>Ruang bagian IT Universitas PGRI Adi Buana Surabaya</w:t>
            </w:r>
          </w:p>
        </w:tc>
      </w:tr>
    </w:tbl>
    <w:p w14:paraId="5D869C53" w14:textId="102813BE" w:rsidR="00E04F41" w:rsidRPr="008A10EE" w:rsidRDefault="00E04F41" w:rsidP="001B0998">
      <w:pPr>
        <w:contextualSpacing/>
        <w:rPr>
          <w:rFonts w:cs="Times New Roman"/>
          <w:b/>
          <w:bCs/>
          <w:lang w:val="en-US"/>
        </w:rPr>
      </w:pPr>
    </w:p>
    <w:p w14:paraId="4A3341AA" w14:textId="77777777" w:rsidR="004E6BB8" w:rsidRPr="008A10EE" w:rsidRDefault="004E6BB8" w:rsidP="001B0998">
      <w:pPr>
        <w:contextualSpacing/>
        <w:rPr>
          <w:rFonts w:cs="Times New Roman"/>
        </w:rPr>
      </w:pPr>
    </w:p>
    <w:p w14:paraId="43321CF9" w14:textId="77777777" w:rsidR="004E6BB8" w:rsidRPr="008A10EE" w:rsidRDefault="004E6BB8" w:rsidP="001B0998">
      <w:pPr>
        <w:contextualSpacing/>
        <w:rPr>
          <w:rFonts w:cs="Times New Roman"/>
        </w:rPr>
      </w:pPr>
    </w:p>
    <w:p w14:paraId="07856DE7" w14:textId="2B6B01D5"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PGRI Adi Buana Surabaya.</w:t>
      </w:r>
    </w:p>
    <w:p w14:paraId="51113252" w14:textId="77777777" w:rsidR="003B0923" w:rsidRPr="008A10EE" w:rsidRDefault="003B0923" w:rsidP="001B0998">
      <w:pPr>
        <w:contextualSpacing/>
        <w:rPr>
          <w:rFonts w:cs="Times New Roman"/>
        </w:rPr>
      </w:pPr>
    </w:p>
    <w:p w14:paraId="6793C1B1" w14:textId="0D508136" w:rsidR="004E6BB8" w:rsidRPr="008A10EE" w:rsidRDefault="004E6BB8" w:rsidP="004E6BB8">
      <w:pPr>
        <w:pStyle w:val="Caption"/>
        <w:keepNext/>
        <w:rPr>
          <w:rFonts w:cs="Times New Roman"/>
        </w:rPr>
      </w:pPr>
      <w:bookmarkStart w:id="1271" w:name="_Toc48471700"/>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0</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30</w:t>
      </w:r>
      <w:bookmarkEnd w:id="1271"/>
    </w:p>
    <w:tbl>
      <w:tblPr>
        <w:tblStyle w:val="TableGrid"/>
        <w:tblW w:w="0" w:type="auto"/>
        <w:tblLook w:val="04A0" w:firstRow="1" w:lastRow="0" w:firstColumn="1" w:lastColumn="0" w:noHBand="0" w:noVBand="1"/>
      </w:tblPr>
      <w:tblGrid>
        <w:gridCol w:w="2787"/>
        <w:gridCol w:w="2788"/>
      </w:tblGrid>
      <w:tr w:rsidR="00E04F41" w:rsidRPr="008A10EE" w14:paraId="7EC7CECA" w14:textId="77777777" w:rsidTr="00800B62">
        <w:trPr>
          <w:tblHeader/>
        </w:trPr>
        <w:tc>
          <w:tcPr>
            <w:tcW w:w="2787" w:type="dxa"/>
          </w:tcPr>
          <w:p w14:paraId="24D5DA36"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3B21124C"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6EE5ACB7" w14:textId="77777777" w:rsidTr="004F36FD">
        <w:tc>
          <w:tcPr>
            <w:tcW w:w="2787" w:type="dxa"/>
          </w:tcPr>
          <w:p w14:paraId="52550BC6" w14:textId="466655D5" w:rsidR="00E04F41" w:rsidRPr="008A10EE" w:rsidRDefault="00B34D1B" w:rsidP="004E6BB8">
            <w:pPr>
              <w:jc w:val="both"/>
              <w:rPr>
                <w:rFonts w:cs="Times New Roman"/>
              </w:rPr>
            </w:pPr>
            <w:r w:rsidRPr="008A10EE">
              <w:rPr>
                <w:rFonts w:cs="Times New Roman"/>
              </w:rPr>
              <w:t>Apakah ada proses analisis terhadap ekspektasi user dan client oleh pihak yang mengimplementasikan PL ini?</w:t>
            </w:r>
          </w:p>
        </w:tc>
        <w:tc>
          <w:tcPr>
            <w:tcW w:w="2788" w:type="dxa"/>
          </w:tcPr>
          <w:p w14:paraId="23B19674" w14:textId="5D71EF62" w:rsidR="00E04F41" w:rsidRPr="008A10EE" w:rsidRDefault="00B34D1B" w:rsidP="004E6BB8">
            <w:pPr>
              <w:jc w:val="both"/>
              <w:rPr>
                <w:rFonts w:cs="Times New Roman"/>
              </w:rPr>
            </w:pPr>
            <w:r w:rsidRPr="008A10EE">
              <w:rPr>
                <w:rFonts w:cs="Times New Roman"/>
              </w:rPr>
              <w:t>Pasti ada namun hal seperti itu dinyatakan secara tidak tertulis tapi hal tersebut pastinya saling terkait sehingga hal seperti pasti ada.</w:t>
            </w:r>
          </w:p>
        </w:tc>
      </w:tr>
      <w:tr w:rsidR="00B34D1B" w:rsidRPr="008A10EE" w14:paraId="0A8228A7" w14:textId="77777777" w:rsidTr="004F36FD">
        <w:tc>
          <w:tcPr>
            <w:tcW w:w="2787" w:type="dxa"/>
          </w:tcPr>
          <w:p w14:paraId="2A0B61AF" w14:textId="25068E6E" w:rsidR="00B34D1B" w:rsidRPr="008A10EE" w:rsidRDefault="00B34D1B" w:rsidP="004E6BB8">
            <w:pPr>
              <w:jc w:val="both"/>
              <w:rPr>
                <w:rFonts w:cs="Times New Roman"/>
              </w:rPr>
            </w:pPr>
            <w:r w:rsidRPr="008A10EE">
              <w:rPr>
                <w:rFonts w:cs="Times New Roman"/>
              </w:rPr>
              <w:t>Siapa saja target dalam analisis terhadap ekspektasi yang dilakukan tersebut?</w:t>
            </w:r>
          </w:p>
        </w:tc>
        <w:tc>
          <w:tcPr>
            <w:tcW w:w="2788" w:type="dxa"/>
          </w:tcPr>
          <w:p w14:paraId="11AF3B49" w14:textId="01DE249B" w:rsidR="00B34D1B" w:rsidRPr="008A10EE" w:rsidRDefault="00B34D1B" w:rsidP="004E6BB8">
            <w:pPr>
              <w:jc w:val="both"/>
              <w:rPr>
                <w:rFonts w:cs="Times New Roman"/>
              </w:rPr>
            </w:pPr>
            <w:r w:rsidRPr="008A10EE">
              <w:rPr>
                <w:rFonts w:cs="Times New Roman"/>
              </w:rPr>
              <w:t>Seluruh civitas akademika dan seluruh pihak yang terlibat di Universitas PGRI Adi Buana termasuk mahasiswa dan orangtua mahasiswa</w:t>
            </w:r>
          </w:p>
        </w:tc>
      </w:tr>
      <w:tr w:rsidR="00B34D1B" w:rsidRPr="008A10EE" w14:paraId="719D9DD1" w14:textId="77777777" w:rsidTr="004F36FD">
        <w:tc>
          <w:tcPr>
            <w:tcW w:w="2787" w:type="dxa"/>
          </w:tcPr>
          <w:p w14:paraId="3FE78939" w14:textId="2FE19C89" w:rsidR="00B34D1B" w:rsidRPr="008A10EE" w:rsidRDefault="00B34D1B" w:rsidP="004E6BB8">
            <w:pPr>
              <w:jc w:val="both"/>
              <w:rPr>
                <w:rFonts w:cs="Times New Roman"/>
              </w:rPr>
            </w:pPr>
            <w:r w:rsidRPr="008A10EE">
              <w:rPr>
                <w:rFonts w:cs="Times New Roman"/>
              </w:rPr>
              <w:t>Kebutuhan apa saja yang sesuai setelah melakukan analisa tersebut?</w:t>
            </w:r>
          </w:p>
        </w:tc>
        <w:tc>
          <w:tcPr>
            <w:tcW w:w="2788" w:type="dxa"/>
          </w:tcPr>
          <w:p w14:paraId="3088226E" w14:textId="58DB8ED6" w:rsidR="00B34D1B" w:rsidRPr="008A10EE" w:rsidRDefault="00B34D1B" w:rsidP="004E6BB8">
            <w:pPr>
              <w:jc w:val="both"/>
              <w:rPr>
                <w:rFonts w:cs="Times New Roman"/>
              </w:rPr>
            </w:pPr>
            <w:r w:rsidRPr="008A10EE">
              <w:rPr>
                <w:rFonts w:cs="Times New Roman"/>
              </w:rPr>
              <w:t>Tentunya kebutuhan server, karena hal itu terkait dengan penambahan data-data yang ada pada Universitas PGRI Adi Buana.</w:t>
            </w:r>
          </w:p>
        </w:tc>
      </w:tr>
      <w:tr w:rsidR="00B34D1B" w:rsidRPr="008A10EE" w14:paraId="667ED692" w14:textId="77777777" w:rsidTr="004F36FD">
        <w:tc>
          <w:tcPr>
            <w:tcW w:w="2787" w:type="dxa"/>
          </w:tcPr>
          <w:p w14:paraId="1F723544" w14:textId="1FD16245" w:rsidR="00B34D1B" w:rsidRPr="008A10EE" w:rsidRDefault="00B34D1B" w:rsidP="004E6BB8">
            <w:pPr>
              <w:jc w:val="both"/>
              <w:rPr>
                <w:rFonts w:cs="Times New Roman"/>
              </w:rPr>
            </w:pPr>
            <w:r w:rsidRPr="008A10EE">
              <w:rPr>
                <w:rFonts w:cs="Times New Roman"/>
              </w:rPr>
              <w:t>Siapa saja stakeholder yang terlibat dalam implementasi PL ini?</w:t>
            </w:r>
          </w:p>
        </w:tc>
        <w:tc>
          <w:tcPr>
            <w:tcW w:w="2788" w:type="dxa"/>
          </w:tcPr>
          <w:p w14:paraId="7B722EEB" w14:textId="68818934" w:rsidR="00B34D1B" w:rsidRPr="008A10EE" w:rsidRDefault="00B34D1B" w:rsidP="004E6BB8">
            <w:pPr>
              <w:jc w:val="both"/>
              <w:rPr>
                <w:rFonts w:cs="Times New Roman"/>
              </w:rPr>
            </w:pPr>
            <w:r w:rsidRPr="008A10EE">
              <w:rPr>
                <w:rFonts w:cs="Times New Roman"/>
              </w:rPr>
              <w:t>Stakeholder yang terlibat dalam hal tersebut yaitu Telkom karena terkait dengan penggunaan perangkat lunak tersebut seperti kebutuhan wifi (Pengadaan).</w:t>
            </w:r>
          </w:p>
        </w:tc>
      </w:tr>
      <w:tr w:rsidR="00E04F41" w:rsidRPr="008A10EE" w14:paraId="4016618F" w14:textId="77777777" w:rsidTr="004F36FD">
        <w:tc>
          <w:tcPr>
            <w:tcW w:w="2787" w:type="dxa"/>
          </w:tcPr>
          <w:p w14:paraId="7C1FDABE" w14:textId="2905D895" w:rsidR="00E04F41" w:rsidRPr="008A10EE" w:rsidRDefault="00B34D1B" w:rsidP="004E6BB8">
            <w:pPr>
              <w:jc w:val="both"/>
              <w:rPr>
                <w:rFonts w:cs="Times New Roman"/>
              </w:rPr>
            </w:pPr>
            <w:r w:rsidRPr="008A10EE">
              <w:rPr>
                <w:rFonts w:cs="Times New Roman"/>
              </w:rPr>
              <w:t>Apa peran stakeholder tersebut?</w:t>
            </w:r>
          </w:p>
        </w:tc>
        <w:tc>
          <w:tcPr>
            <w:tcW w:w="2788" w:type="dxa"/>
          </w:tcPr>
          <w:p w14:paraId="6D17AB60" w14:textId="66F46ABF" w:rsidR="00E04F41" w:rsidRPr="008A10EE" w:rsidRDefault="00B34D1B" w:rsidP="004E6BB8">
            <w:pPr>
              <w:jc w:val="both"/>
              <w:rPr>
                <w:rFonts w:cs="Times New Roman"/>
              </w:rPr>
            </w:pPr>
            <w:r w:rsidRPr="008A10EE">
              <w:rPr>
                <w:rFonts w:cs="Times New Roman"/>
              </w:rPr>
              <w:t>Menyediakan fasilitas wifi (Pengadaan) demi kelancaran pengimplementasian perangkat lunak di Universitas PGRI Adi Buana.</w:t>
            </w:r>
          </w:p>
        </w:tc>
      </w:tr>
      <w:tr w:rsidR="00B34D1B" w:rsidRPr="008A10EE" w14:paraId="06772C4B" w14:textId="77777777" w:rsidTr="004F36FD">
        <w:tc>
          <w:tcPr>
            <w:tcW w:w="2787" w:type="dxa"/>
          </w:tcPr>
          <w:p w14:paraId="314A2C28" w14:textId="012B2C5C" w:rsidR="00B34D1B" w:rsidRPr="008A10EE" w:rsidRDefault="00B34D1B" w:rsidP="004E6BB8">
            <w:pPr>
              <w:jc w:val="both"/>
              <w:rPr>
                <w:rFonts w:cs="Times New Roman"/>
              </w:rPr>
            </w:pPr>
            <w:r w:rsidRPr="008A10EE">
              <w:rPr>
                <w:rFonts w:cs="Times New Roman"/>
              </w:rPr>
              <w:t xml:space="preserve">Bagaimana perangkat lunak tersebut dikembangkan? </w:t>
            </w:r>
            <w:r w:rsidRPr="008A10EE">
              <w:rPr>
                <w:rFonts w:cs="Times New Roman"/>
              </w:rPr>
              <w:lastRenderedPageBreak/>
              <w:t>Apakah secara Inhouse / Outsource?</w:t>
            </w:r>
          </w:p>
        </w:tc>
        <w:tc>
          <w:tcPr>
            <w:tcW w:w="2788" w:type="dxa"/>
          </w:tcPr>
          <w:p w14:paraId="058CD294" w14:textId="4E1B996C" w:rsidR="00B34D1B" w:rsidRPr="008A10EE" w:rsidRDefault="00B34D1B" w:rsidP="004E6BB8">
            <w:pPr>
              <w:jc w:val="both"/>
              <w:rPr>
                <w:rFonts w:cs="Times New Roman"/>
              </w:rPr>
            </w:pPr>
            <w:r w:rsidRPr="008A10EE">
              <w:rPr>
                <w:rFonts w:cs="Times New Roman"/>
              </w:rPr>
              <w:lastRenderedPageBreak/>
              <w:t xml:space="preserve">Pada awalnya kami dibantu oleh developer dari luar dan </w:t>
            </w:r>
            <w:r w:rsidRPr="008A10EE">
              <w:rPr>
                <w:rFonts w:cs="Times New Roman"/>
              </w:rPr>
              <w:lastRenderedPageBreak/>
              <w:t>kemudian kami kembangkan sendiri.</w:t>
            </w:r>
          </w:p>
        </w:tc>
      </w:tr>
      <w:tr w:rsidR="00B34D1B" w:rsidRPr="008A10EE" w14:paraId="164FAD2A" w14:textId="77777777" w:rsidTr="004F36FD">
        <w:tc>
          <w:tcPr>
            <w:tcW w:w="2787" w:type="dxa"/>
          </w:tcPr>
          <w:p w14:paraId="24500957" w14:textId="11CE9B35" w:rsidR="00B34D1B" w:rsidRPr="008A10EE" w:rsidRDefault="00B34D1B" w:rsidP="004E6BB8">
            <w:pPr>
              <w:jc w:val="both"/>
              <w:rPr>
                <w:rFonts w:cs="Times New Roman"/>
              </w:rPr>
            </w:pPr>
            <w:r w:rsidRPr="008A10EE">
              <w:rPr>
                <w:rFonts w:cs="Times New Roman"/>
              </w:rPr>
              <w:lastRenderedPageBreak/>
              <w:t>Apakah ada PL lain yang digabungkan ke dalam pengembangan PL tersebut? (misal : adanya perangkat lunak dari DIKTI yang wajib diimplementasikan).</w:t>
            </w:r>
          </w:p>
        </w:tc>
        <w:tc>
          <w:tcPr>
            <w:tcW w:w="2788" w:type="dxa"/>
          </w:tcPr>
          <w:p w14:paraId="2D83047B" w14:textId="0A6C3698" w:rsidR="00B34D1B" w:rsidRPr="008A10EE" w:rsidRDefault="00B34D1B" w:rsidP="004E6BB8">
            <w:pPr>
              <w:jc w:val="both"/>
              <w:rPr>
                <w:rFonts w:cs="Times New Roman"/>
              </w:rPr>
            </w:pPr>
            <w:r w:rsidRPr="008A10EE">
              <w:rPr>
                <w:rFonts w:cs="Times New Roman"/>
              </w:rPr>
              <w:t>Iya tentunya ada, namun itu hanya programnya saja. Perangkat lunak yang harus mengikuti peraturan dari Kemenristek ialah SIM Kepegawaian, SIM Keuangan dan MITRA. Sistem operasionalnya pada masing-masing departemen tetapi terintegrasi menjadi satu.</w:t>
            </w:r>
          </w:p>
        </w:tc>
      </w:tr>
      <w:tr w:rsidR="00B34D1B" w:rsidRPr="008A10EE" w14:paraId="752C2E17" w14:textId="77777777" w:rsidTr="004F36FD">
        <w:tc>
          <w:tcPr>
            <w:tcW w:w="2787" w:type="dxa"/>
          </w:tcPr>
          <w:p w14:paraId="4A8FE6A6" w14:textId="5C2DE7FF" w:rsidR="00B34D1B" w:rsidRPr="008A10EE" w:rsidRDefault="00B34D1B" w:rsidP="004E6BB8">
            <w:pPr>
              <w:jc w:val="both"/>
              <w:rPr>
                <w:rFonts w:cs="Times New Roman"/>
              </w:rPr>
            </w:pPr>
            <w:r w:rsidRPr="008A10EE">
              <w:rPr>
                <w:rFonts w:cs="Times New Roman"/>
              </w:rPr>
              <w:t>Apakah perangkat lunak yang diterapkan sejalan dengan visi, misi, dan tujuan instansi?</w:t>
            </w:r>
          </w:p>
        </w:tc>
        <w:tc>
          <w:tcPr>
            <w:tcW w:w="2788" w:type="dxa"/>
          </w:tcPr>
          <w:p w14:paraId="0D90557C" w14:textId="7C7FA46B" w:rsidR="00B34D1B" w:rsidRPr="008A10EE" w:rsidRDefault="00B34D1B" w:rsidP="004E6BB8">
            <w:pPr>
              <w:jc w:val="both"/>
              <w:rPr>
                <w:rFonts w:cs="Times New Roman"/>
              </w:rPr>
            </w:pPr>
            <w:r w:rsidRPr="008A10EE">
              <w:rPr>
                <w:rFonts w:cs="Times New Roman"/>
              </w:rPr>
              <w:t>Iya tentunya harus sesuai, karena kami juga menerapkan perangkat lunak guna melancarkan visi, misi dan tujuan dari Universitas PGRI Adi Buana.</w:t>
            </w:r>
          </w:p>
        </w:tc>
      </w:tr>
      <w:tr w:rsidR="00B34D1B" w:rsidRPr="008A10EE" w14:paraId="2BDD51F7" w14:textId="77777777" w:rsidTr="004F36FD">
        <w:tc>
          <w:tcPr>
            <w:tcW w:w="2787" w:type="dxa"/>
          </w:tcPr>
          <w:p w14:paraId="37D6E20A" w14:textId="75E3474C" w:rsidR="00B34D1B" w:rsidRPr="008A10EE" w:rsidRDefault="00B34D1B" w:rsidP="004E6BB8">
            <w:pPr>
              <w:jc w:val="both"/>
              <w:rPr>
                <w:rFonts w:cs="Times New Roman"/>
              </w:rPr>
            </w:pPr>
            <w:r w:rsidRPr="008A10EE">
              <w:rPr>
                <w:rFonts w:cs="Times New Roman"/>
              </w:rPr>
              <w:t>Proses bisnis apa yang didukung oleh perangkat lunak tersebut?</w:t>
            </w:r>
          </w:p>
        </w:tc>
        <w:tc>
          <w:tcPr>
            <w:tcW w:w="2788" w:type="dxa"/>
          </w:tcPr>
          <w:p w14:paraId="49AA787E" w14:textId="17AB54BA" w:rsidR="00B34D1B" w:rsidRPr="008A10EE" w:rsidRDefault="00B34D1B" w:rsidP="004E6BB8">
            <w:pPr>
              <w:jc w:val="both"/>
              <w:rPr>
                <w:rFonts w:cs="Times New Roman"/>
              </w:rPr>
            </w:pPr>
            <w:r w:rsidRPr="008A10EE">
              <w:rPr>
                <w:rFonts w:cs="Times New Roman"/>
              </w:rPr>
              <w:t>Top manajemen mendukung penuh implementasi perangkat lunak di Universitas PGRI Adi Buana.</w:t>
            </w:r>
          </w:p>
        </w:tc>
      </w:tr>
      <w:tr w:rsidR="00B34D1B" w:rsidRPr="008A10EE" w14:paraId="0AEAC935" w14:textId="77777777" w:rsidTr="004F36FD">
        <w:tc>
          <w:tcPr>
            <w:tcW w:w="2787" w:type="dxa"/>
          </w:tcPr>
          <w:p w14:paraId="41608D81" w14:textId="44E73603" w:rsidR="00B34D1B" w:rsidRPr="008A10EE" w:rsidRDefault="00B34D1B" w:rsidP="004E6BB8">
            <w:pPr>
              <w:jc w:val="both"/>
              <w:rPr>
                <w:rFonts w:cs="Times New Roman"/>
              </w:rPr>
            </w:pPr>
            <w:r w:rsidRPr="008A10EE">
              <w:rPr>
                <w:rFonts w:cs="Times New Roman"/>
              </w:rPr>
              <w:t>Jenis perangkat lunak apa saja yang diterapkan untuk memenuhi tujuan proses bisnis Universitas PGRI Adi Buana?</w:t>
            </w:r>
          </w:p>
        </w:tc>
        <w:tc>
          <w:tcPr>
            <w:tcW w:w="2788" w:type="dxa"/>
          </w:tcPr>
          <w:p w14:paraId="30215C9D" w14:textId="13A37845" w:rsidR="00B34D1B" w:rsidRPr="008A10EE" w:rsidRDefault="00B34D1B" w:rsidP="004E6BB8">
            <w:pPr>
              <w:jc w:val="both"/>
              <w:rPr>
                <w:rFonts w:cs="Times New Roman"/>
              </w:rPr>
            </w:pPr>
            <w:r w:rsidRPr="008A10EE">
              <w:rPr>
                <w:rFonts w:cs="Times New Roman"/>
              </w:rPr>
              <w:t>Mitra (Manajemen Informatika Terintegrasi)</w:t>
            </w:r>
          </w:p>
        </w:tc>
      </w:tr>
      <w:tr w:rsidR="00B34D1B" w:rsidRPr="008A10EE" w14:paraId="67D03CFD" w14:textId="77777777" w:rsidTr="004F36FD">
        <w:tc>
          <w:tcPr>
            <w:tcW w:w="2787" w:type="dxa"/>
          </w:tcPr>
          <w:p w14:paraId="4414611F" w14:textId="1EEE1B61" w:rsidR="00B34D1B" w:rsidRPr="008A10EE" w:rsidRDefault="00B34D1B" w:rsidP="004E6BB8">
            <w:pPr>
              <w:jc w:val="both"/>
              <w:rPr>
                <w:rFonts w:cs="Times New Roman"/>
              </w:rPr>
            </w:pPr>
            <w:r w:rsidRPr="008A10EE">
              <w:rPr>
                <w:rFonts w:cs="Times New Roman"/>
              </w:rPr>
              <w:t>Sejauh apa prioritas Top Management terhadap proyek implementasi perangkat lunak tersebut?</w:t>
            </w:r>
          </w:p>
        </w:tc>
        <w:tc>
          <w:tcPr>
            <w:tcW w:w="2788" w:type="dxa"/>
          </w:tcPr>
          <w:p w14:paraId="5CDEBB9C" w14:textId="3255BBA6" w:rsidR="00B34D1B" w:rsidRPr="008A10EE" w:rsidRDefault="00B34D1B" w:rsidP="004E6BB8">
            <w:pPr>
              <w:jc w:val="both"/>
              <w:rPr>
                <w:rFonts w:cs="Times New Roman"/>
              </w:rPr>
            </w:pPr>
            <w:r w:rsidRPr="008A10EE">
              <w:rPr>
                <w:rFonts w:cs="Times New Roman"/>
              </w:rPr>
              <w:t>Prioritasnya termasuk hal yang diutamakan karena disini sangat memprioritaskan mahasiswa jadi kami pasti menyediakan sistem informasi yang baik dan terbuka.</w:t>
            </w:r>
          </w:p>
        </w:tc>
      </w:tr>
      <w:tr w:rsidR="00B34D1B" w:rsidRPr="008A10EE" w14:paraId="6DCD19E8" w14:textId="77777777" w:rsidTr="004F36FD">
        <w:tc>
          <w:tcPr>
            <w:tcW w:w="2787" w:type="dxa"/>
          </w:tcPr>
          <w:p w14:paraId="35E909C9" w14:textId="3BF82DF0" w:rsidR="00B34D1B" w:rsidRPr="008A10EE" w:rsidRDefault="00B34D1B" w:rsidP="004E6BB8">
            <w:pPr>
              <w:jc w:val="both"/>
              <w:rPr>
                <w:rFonts w:cs="Times New Roman"/>
              </w:rPr>
            </w:pPr>
            <w:r w:rsidRPr="008A10EE">
              <w:rPr>
                <w:rFonts w:cs="Times New Roman"/>
              </w:rPr>
              <w:lastRenderedPageBreak/>
              <w:t>Bentuk komitmen / dukungan apa yang diberikan Top Management terhadap proyek implementasi perangkat lunak tersebut?</w:t>
            </w:r>
          </w:p>
        </w:tc>
        <w:tc>
          <w:tcPr>
            <w:tcW w:w="2788" w:type="dxa"/>
          </w:tcPr>
          <w:p w14:paraId="48292715" w14:textId="7967F803" w:rsidR="00B34D1B" w:rsidRPr="008A10EE" w:rsidRDefault="00B34D1B" w:rsidP="004E6BB8">
            <w:pPr>
              <w:jc w:val="both"/>
              <w:rPr>
                <w:rFonts w:cs="Times New Roman"/>
              </w:rPr>
            </w:pPr>
            <w:r w:rsidRPr="008A10EE">
              <w:rPr>
                <w:rFonts w:cs="Times New Roman"/>
              </w:rPr>
              <w:t>Komitmen yang diberikan ya Top Management selalu mendukung perkembangan perangkat lunak yang ada di Universitas PGRI Adi Buana ini.</w:t>
            </w:r>
          </w:p>
        </w:tc>
      </w:tr>
      <w:tr w:rsidR="00B34D1B" w:rsidRPr="008A10EE" w14:paraId="235A102A" w14:textId="77777777" w:rsidTr="004F36FD">
        <w:tc>
          <w:tcPr>
            <w:tcW w:w="2787" w:type="dxa"/>
          </w:tcPr>
          <w:p w14:paraId="64DFCB3F" w14:textId="0E80C919" w:rsidR="00B34D1B" w:rsidRPr="008A10EE" w:rsidRDefault="00B34D1B" w:rsidP="004E6BB8">
            <w:pPr>
              <w:jc w:val="both"/>
              <w:rPr>
                <w:rFonts w:cs="Times New Roman"/>
              </w:rPr>
            </w:pPr>
            <w:r w:rsidRPr="008A10EE">
              <w:rPr>
                <w:rFonts w:cs="Times New Roman"/>
              </w:rPr>
              <w:t>Seberapa tinggi level keakraban fungsi-fungsi di instansi ini seperti user dengan perangkat lunak tersebut?</w:t>
            </w:r>
          </w:p>
        </w:tc>
        <w:tc>
          <w:tcPr>
            <w:tcW w:w="2788" w:type="dxa"/>
          </w:tcPr>
          <w:p w14:paraId="78850D3F" w14:textId="0B4322F6" w:rsidR="00B34D1B" w:rsidRPr="008A10EE" w:rsidRDefault="00B34D1B" w:rsidP="004E6BB8">
            <w:pPr>
              <w:jc w:val="both"/>
              <w:rPr>
                <w:rFonts w:cs="Times New Roman"/>
              </w:rPr>
            </w:pPr>
            <w:r w:rsidRPr="008A10EE">
              <w:rPr>
                <w:rFonts w:cs="Times New Roman"/>
              </w:rPr>
              <w:t>Perangkat lunak yang diterapkan disini ya fungsi-fungsinya sudah familiar dan mudah digunakan. Tidak ada yang terlalu sulit.</w:t>
            </w:r>
          </w:p>
        </w:tc>
      </w:tr>
      <w:tr w:rsidR="00B34D1B" w:rsidRPr="008A10EE" w14:paraId="59748AF5" w14:textId="77777777" w:rsidTr="004F36FD">
        <w:tc>
          <w:tcPr>
            <w:tcW w:w="2787" w:type="dxa"/>
          </w:tcPr>
          <w:p w14:paraId="3226D7E1" w14:textId="0BE0BA90" w:rsidR="00B34D1B" w:rsidRPr="008A10EE" w:rsidRDefault="00B34D1B" w:rsidP="004E6BB8">
            <w:pPr>
              <w:jc w:val="both"/>
              <w:rPr>
                <w:rFonts w:cs="Times New Roman"/>
              </w:rPr>
            </w:pPr>
            <w:r w:rsidRPr="008A10EE">
              <w:rPr>
                <w:rFonts w:cs="Times New Roman"/>
              </w:rPr>
              <w:t>Berapa persen kesiapan pengguna untuk menggunakan perangkat lunak tersebut?</w:t>
            </w:r>
          </w:p>
        </w:tc>
        <w:tc>
          <w:tcPr>
            <w:tcW w:w="2788" w:type="dxa"/>
          </w:tcPr>
          <w:p w14:paraId="1734A397" w14:textId="4E8A22D1" w:rsidR="00B34D1B" w:rsidRPr="008A10EE" w:rsidRDefault="00B34D1B" w:rsidP="004E6BB8">
            <w:pPr>
              <w:jc w:val="both"/>
              <w:rPr>
                <w:rFonts w:cs="Times New Roman"/>
              </w:rPr>
            </w:pPr>
            <w:r w:rsidRPr="008A10EE">
              <w:rPr>
                <w:rFonts w:cs="Times New Roman"/>
              </w:rPr>
              <w:t>Pada awalnya ya belum sepenuhnya siap, karena pasti butuh adaptasi. Tetapi seiring berjalannya waktu, seluruh civitas akademik disini sudah baik dalam menggunakannya.</w:t>
            </w:r>
          </w:p>
        </w:tc>
      </w:tr>
      <w:tr w:rsidR="00B34D1B" w:rsidRPr="008A10EE" w14:paraId="6CC84C81" w14:textId="77777777" w:rsidTr="004F36FD">
        <w:tc>
          <w:tcPr>
            <w:tcW w:w="2787" w:type="dxa"/>
          </w:tcPr>
          <w:p w14:paraId="126EC0B7" w14:textId="0FCB92B9" w:rsidR="00B34D1B" w:rsidRPr="008A10EE" w:rsidRDefault="00B34D1B" w:rsidP="004E6BB8">
            <w:pPr>
              <w:jc w:val="both"/>
              <w:rPr>
                <w:rFonts w:cs="Times New Roman"/>
              </w:rPr>
            </w:pPr>
            <w:r w:rsidRPr="008A10EE">
              <w:rPr>
                <w:rFonts w:cs="Times New Roman"/>
              </w:rPr>
              <w:t>Apakah ada sosialisasi untuk pengguna dalam menggunakan perangkat lunak tersebut?</w:t>
            </w:r>
          </w:p>
        </w:tc>
        <w:tc>
          <w:tcPr>
            <w:tcW w:w="2788" w:type="dxa"/>
          </w:tcPr>
          <w:p w14:paraId="3DE3F204" w14:textId="769508BE" w:rsidR="00B34D1B" w:rsidRPr="008A10EE" w:rsidRDefault="00B34D1B" w:rsidP="004E6BB8">
            <w:pPr>
              <w:jc w:val="both"/>
              <w:rPr>
                <w:rFonts w:cs="Times New Roman"/>
              </w:rPr>
            </w:pPr>
            <w:r w:rsidRPr="008A10EE">
              <w:rPr>
                <w:rFonts w:cs="Times New Roman"/>
              </w:rPr>
              <w:t>Iya pastinya ada sosialisasi untuk hal tersebut.</w:t>
            </w:r>
          </w:p>
        </w:tc>
      </w:tr>
      <w:tr w:rsidR="00B34D1B" w:rsidRPr="008A10EE" w14:paraId="10B3A9D2" w14:textId="77777777" w:rsidTr="004F36FD">
        <w:tc>
          <w:tcPr>
            <w:tcW w:w="2787" w:type="dxa"/>
          </w:tcPr>
          <w:p w14:paraId="0FB82631" w14:textId="35CC34B4" w:rsidR="00B34D1B" w:rsidRPr="008A10EE" w:rsidRDefault="00B34D1B" w:rsidP="004E6BB8">
            <w:pPr>
              <w:jc w:val="both"/>
              <w:rPr>
                <w:rFonts w:cs="Times New Roman"/>
              </w:rPr>
            </w:pPr>
            <w:r w:rsidRPr="008A10EE">
              <w:rPr>
                <w:rFonts w:cs="Times New Roman"/>
              </w:rPr>
              <w:t>Siapa saja target pelatihan penggunaan perangkat lunak tersebut?</w:t>
            </w:r>
          </w:p>
        </w:tc>
        <w:tc>
          <w:tcPr>
            <w:tcW w:w="2788" w:type="dxa"/>
          </w:tcPr>
          <w:p w14:paraId="269DD9A7" w14:textId="01EF703C" w:rsidR="00B34D1B" w:rsidRPr="008A10EE" w:rsidRDefault="00B34D1B" w:rsidP="004E6BB8">
            <w:pPr>
              <w:jc w:val="both"/>
              <w:rPr>
                <w:rFonts w:cs="Times New Roman"/>
              </w:rPr>
            </w:pPr>
            <w:r w:rsidRPr="008A10EE">
              <w:rPr>
                <w:rFonts w:cs="Times New Roman"/>
              </w:rPr>
              <w:t>Seluruh civitas akademika, Mahasiswa, Dosen, Pegawai</w:t>
            </w:r>
          </w:p>
        </w:tc>
      </w:tr>
      <w:tr w:rsidR="00B34D1B" w:rsidRPr="008A10EE" w14:paraId="58757CCD" w14:textId="77777777" w:rsidTr="004F36FD">
        <w:tc>
          <w:tcPr>
            <w:tcW w:w="2787" w:type="dxa"/>
          </w:tcPr>
          <w:p w14:paraId="050A3864" w14:textId="651CBE8A" w:rsidR="00B34D1B" w:rsidRPr="008A10EE" w:rsidRDefault="00B34D1B" w:rsidP="004E6BB8">
            <w:pPr>
              <w:jc w:val="both"/>
              <w:rPr>
                <w:rFonts w:cs="Times New Roman"/>
              </w:rPr>
            </w:pPr>
            <w:r w:rsidRPr="008A10EE">
              <w:rPr>
                <w:rFonts w:cs="Times New Roman"/>
              </w:rPr>
              <w:t>Bagaimana sosialisasi untuk pengguna dilaksanakan?</w:t>
            </w:r>
          </w:p>
        </w:tc>
        <w:tc>
          <w:tcPr>
            <w:tcW w:w="2788" w:type="dxa"/>
          </w:tcPr>
          <w:p w14:paraId="7422070D" w14:textId="6EB8C9D5" w:rsidR="00B34D1B" w:rsidRPr="008A10EE" w:rsidRDefault="00B34D1B" w:rsidP="004E6BB8">
            <w:pPr>
              <w:jc w:val="both"/>
              <w:rPr>
                <w:rFonts w:cs="Times New Roman"/>
              </w:rPr>
            </w:pPr>
            <w:r w:rsidRPr="008A10EE">
              <w:rPr>
                <w:rFonts w:cs="Times New Roman"/>
              </w:rPr>
              <w:t>Tentunya sosialisasi tersebut diadakan di Universitas PGRI Adi Buana dan ada waktu tertentu untuk pelaksanaannya.</w:t>
            </w:r>
          </w:p>
        </w:tc>
      </w:tr>
      <w:tr w:rsidR="00B34D1B" w:rsidRPr="008A10EE" w14:paraId="20029EEE" w14:textId="77777777" w:rsidTr="004F36FD">
        <w:tc>
          <w:tcPr>
            <w:tcW w:w="2787" w:type="dxa"/>
          </w:tcPr>
          <w:p w14:paraId="5BCA2A48" w14:textId="695314D5" w:rsidR="00B34D1B" w:rsidRPr="008A10EE" w:rsidRDefault="00B34D1B" w:rsidP="004E6BB8">
            <w:pPr>
              <w:jc w:val="both"/>
              <w:rPr>
                <w:rFonts w:cs="Times New Roman"/>
              </w:rPr>
            </w:pPr>
            <w:r w:rsidRPr="008A10EE">
              <w:rPr>
                <w:rFonts w:cs="Times New Roman"/>
              </w:rPr>
              <w:t>Apakah selain diberikan pelatihan, juga terdapat buku panduan atau user manual sebagai panduan penggunaan perangkat lunak?</w:t>
            </w:r>
          </w:p>
        </w:tc>
        <w:tc>
          <w:tcPr>
            <w:tcW w:w="2788" w:type="dxa"/>
          </w:tcPr>
          <w:p w14:paraId="75C4F547" w14:textId="298C290E" w:rsidR="00B34D1B" w:rsidRPr="008A10EE" w:rsidRDefault="00B34D1B" w:rsidP="004E6BB8">
            <w:pPr>
              <w:jc w:val="both"/>
              <w:rPr>
                <w:rFonts w:cs="Times New Roman"/>
              </w:rPr>
            </w:pPr>
            <w:r w:rsidRPr="008A10EE">
              <w:rPr>
                <w:rFonts w:cs="Times New Roman"/>
              </w:rPr>
              <w:t>User manual seperti itu ada tetapi disini kami langsung praktek saja dengan cara sosialisasi tersebut.</w:t>
            </w:r>
          </w:p>
        </w:tc>
      </w:tr>
      <w:tr w:rsidR="00B34D1B" w:rsidRPr="008A10EE" w14:paraId="790EC313" w14:textId="77777777" w:rsidTr="004F36FD">
        <w:tc>
          <w:tcPr>
            <w:tcW w:w="2787" w:type="dxa"/>
          </w:tcPr>
          <w:p w14:paraId="4A353D5B" w14:textId="7B0CD05F" w:rsidR="00B34D1B" w:rsidRPr="008A10EE" w:rsidRDefault="00B34D1B" w:rsidP="004E6BB8">
            <w:pPr>
              <w:jc w:val="both"/>
              <w:rPr>
                <w:rFonts w:cs="Times New Roman"/>
              </w:rPr>
            </w:pPr>
            <w:r w:rsidRPr="008A10EE">
              <w:rPr>
                <w:rFonts w:cs="Times New Roman"/>
              </w:rPr>
              <w:lastRenderedPageBreak/>
              <w:t>Apakah pernah terjadi kesalahan sistem? Jika ada maka seperti apa detailnya?</w:t>
            </w:r>
          </w:p>
        </w:tc>
        <w:tc>
          <w:tcPr>
            <w:tcW w:w="2788" w:type="dxa"/>
          </w:tcPr>
          <w:p w14:paraId="777FB34F" w14:textId="29817EFA" w:rsidR="00B34D1B" w:rsidRPr="008A10EE" w:rsidRDefault="00B34D1B" w:rsidP="004E6BB8">
            <w:pPr>
              <w:jc w:val="both"/>
              <w:rPr>
                <w:rFonts w:cs="Times New Roman"/>
              </w:rPr>
            </w:pPr>
            <w:r w:rsidRPr="008A10EE">
              <w:rPr>
                <w:rFonts w:cs="Times New Roman"/>
              </w:rPr>
              <w:t>Untuk kesalahan sistem tidak ada yang terlalu berarti. Jadi untuk kesalahan seperti itu hanya error biasa saja.</w:t>
            </w:r>
          </w:p>
        </w:tc>
      </w:tr>
      <w:tr w:rsidR="00B34D1B" w:rsidRPr="008A10EE" w14:paraId="6223501D" w14:textId="77777777" w:rsidTr="004F36FD">
        <w:tc>
          <w:tcPr>
            <w:tcW w:w="2787" w:type="dxa"/>
          </w:tcPr>
          <w:p w14:paraId="121FD529" w14:textId="13100DCE" w:rsidR="00B34D1B" w:rsidRPr="008A10EE" w:rsidRDefault="00B34D1B" w:rsidP="004E6BB8">
            <w:pPr>
              <w:jc w:val="both"/>
              <w:rPr>
                <w:rFonts w:cs="Times New Roman"/>
              </w:rPr>
            </w:pPr>
            <w:r w:rsidRPr="008A10EE">
              <w:rPr>
                <w:rFonts w:cs="Times New Roman"/>
              </w:rPr>
              <w:t>Apakah infrastruktur yang tersedia sudah mendukung penerapan perangkat lunak tersebut?</w:t>
            </w:r>
          </w:p>
        </w:tc>
        <w:tc>
          <w:tcPr>
            <w:tcW w:w="2788" w:type="dxa"/>
          </w:tcPr>
          <w:p w14:paraId="6A4131E0" w14:textId="1D77B85D" w:rsidR="00B34D1B" w:rsidRPr="008A10EE" w:rsidRDefault="00B34D1B" w:rsidP="004E6BB8">
            <w:pPr>
              <w:jc w:val="both"/>
              <w:rPr>
                <w:rFonts w:cs="Times New Roman"/>
              </w:rPr>
            </w:pPr>
            <w:r w:rsidRPr="008A10EE">
              <w:rPr>
                <w:rFonts w:cs="Times New Roman"/>
              </w:rPr>
              <w:t>Sudah bisa diakses dimana-mana sehingga mendukung penerapan perangkat lunak tersebut.</w:t>
            </w:r>
          </w:p>
        </w:tc>
      </w:tr>
      <w:tr w:rsidR="00B34D1B" w:rsidRPr="008A10EE" w14:paraId="4C1ABFEB" w14:textId="77777777" w:rsidTr="004F36FD">
        <w:tc>
          <w:tcPr>
            <w:tcW w:w="2787" w:type="dxa"/>
          </w:tcPr>
          <w:p w14:paraId="242F5762" w14:textId="10017111" w:rsidR="00B34D1B" w:rsidRPr="008A10EE" w:rsidRDefault="00B34D1B" w:rsidP="004E6BB8">
            <w:pPr>
              <w:jc w:val="both"/>
              <w:rPr>
                <w:rFonts w:cs="Times New Roman"/>
              </w:rPr>
            </w:pPr>
            <w:r w:rsidRPr="008A10EE">
              <w:rPr>
                <w:rFonts w:cs="Times New Roman"/>
              </w:rPr>
              <w:t>Bagaimana kualitas dari infrastruktur yang mendukung penerapan perangkat lunak tersebut?</w:t>
            </w:r>
          </w:p>
        </w:tc>
        <w:tc>
          <w:tcPr>
            <w:tcW w:w="2788" w:type="dxa"/>
          </w:tcPr>
          <w:p w14:paraId="47380B6A" w14:textId="2680A01D" w:rsidR="00B34D1B" w:rsidRPr="008A10EE" w:rsidRDefault="00B34D1B" w:rsidP="004E6BB8">
            <w:pPr>
              <w:jc w:val="both"/>
              <w:rPr>
                <w:rFonts w:cs="Times New Roman"/>
              </w:rPr>
            </w:pPr>
            <w:r w:rsidRPr="008A10EE">
              <w:rPr>
                <w:rFonts w:cs="Times New Roman"/>
              </w:rPr>
              <w:t>Kualitas untuk infrastruktur yang ada disini sangat kami perhatikan dan harus dalam keadaan yang baik karena kami memiliki standardisasi tersendiri untuk hal tersebut</w:t>
            </w:r>
          </w:p>
        </w:tc>
      </w:tr>
      <w:tr w:rsidR="00B34D1B" w:rsidRPr="008A10EE" w14:paraId="30EE9E0A" w14:textId="77777777" w:rsidTr="004F36FD">
        <w:tc>
          <w:tcPr>
            <w:tcW w:w="2787" w:type="dxa"/>
          </w:tcPr>
          <w:p w14:paraId="124CF206" w14:textId="07C3F920" w:rsidR="00B34D1B" w:rsidRPr="008A10EE" w:rsidRDefault="00B34D1B" w:rsidP="004E6BB8">
            <w:pPr>
              <w:jc w:val="both"/>
              <w:rPr>
                <w:rFonts w:cs="Times New Roman"/>
              </w:rPr>
            </w:pPr>
            <w:r w:rsidRPr="008A10EE">
              <w:rPr>
                <w:rFonts w:cs="Times New Roman"/>
              </w:rPr>
              <w:t>Apakah kebutuhan pertumbuhan perangkat lunak terdukung oleh infrastruktur yang ada?</w:t>
            </w:r>
          </w:p>
        </w:tc>
        <w:tc>
          <w:tcPr>
            <w:tcW w:w="2788" w:type="dxa"/>
          </w:tcPr>
          <w:p w14:paraId="2CED915E" w14:textId="6200323B" w:rsidR="00B34D1B" w:rsidRPr="008A10EE" w:rsidRDefault="00B34D1B" w:rsidP="004E6BB8">
            <w:pPr>
              <w:jc w:val="both"/>
              <w:rPr>
                <w:rFonts w:cs="Times New Roman"/>
              </w:rPr>
            </w:pPr>
            <w:r w:rsidRPr="008A10EE">
              <w:rPr>
                <w:rFonts w:cs="Times New Roman"/>
              </w:rPr>
              <w:t>Iya segala kebutuhan tersebut selalu didukung oleh Top Management sehingga infrastruktur yang ada pada Universitas Adi Buana juga selalu sesuai.</w:t>
            </w:r>
          </w:p>
        </w:tc>
      </w:tr>
      <w:tr w:rsidR="00B34D1B" w:rsidRPr="008A10EE" w14:paraId="3253A7CA" w14:textId="77777777" w:rsidTr="004F36FD">
        <w:tc>
          <w:tcPr>
            <w:tcW w:w="2787" w:type="dxa"/>
          </w:tcPr>
          <w:p w14:paraId="35EF1B3C" w14:textId="11E63115" w:rsidR="00B34D1B" w:rsidRPr="008A10EE" w:rsidRDefault="00B34D1B" w:rsidP="004E6BB8">
            <w:pPr>
              <w:jc w:val="both"/>
              <w:rPr>
                <w:rFonts w:cs="Times New Roman"/>
              </w:rPr>
            </w:pPr>
            <w:r w:rsidRPr="008A10EE">
              <w:rPr>
                <w:rFonts w:cs="Times New Roman"/>
              </w:rPr>
              <w:t>Apakah ada standar untuk hardware yang digunakan untuk implementasi PL tersebut?</w:t>
            </w:r>
          </w:p>
        </w:tc>
        <w:tc>
          <w:tcPr>
            <w:tcW w:w="2788" w:type="dxa"/>
          </w:tcPr>
          <w:p w14:paraId="30F4970D" w14:textId="2F40BFAA" w:rsidR="00B34D1B" w:rsidRPr="008A10EE" w:rsidRDefault="00B34D1B" w:rsidP="004E6BB8">
            <w:pPr>
              <w:jc w:val="both"/>
              <w:rPr>
                <w:rFonts w:cs="Times New Roman"/>
              </w:rPr>
            </w:pPr>
            <w:r w:rsidRPr="008A10EE">
              <w:rPr>
                <w:rFonts w:cs="Times New Roman"/>
              </w:rPr>
              <w:t>Iya ada.</w:t>
            </w:r>
          </w:p>
        </w:tc>
      </w:tr>
      <w:tr w:rsidR="00B34D1B" w:rsidRPr="008A10EE" w14:paraId="1957DF2D" w14:textId="77777777" w:rsidTr="004F36FD">
        <w:tc>
          <w:tcPr>
            <w:tcW w:w="2787" w:type="dxa"/>
          </w:tcPr>
          <w:p w14:paraId="2635F506" w14:textId="681FFE45" w:rsidR="00B34D1B" w:rsidRPr="008A10EE" w:rsidRDefault="00B34D1B" w:rsidP="004E6BB8">
            <w:pPr>
              <w:jc w:val="both"/>
              <w:rPr>
                <w:rFonts w:cs="Times New Roman"/>
              </w:rPr>
            </w:pPr>
            <w:r w:rsidRPr="008A10EE">
              <w:rPr>
                <w:rFonts w:cs="Times New Roman"/>
              </w:rPr>
              <w:t>Hardware dengan standar seperti apakah yang digunakan?</w:t>
            </w:r>
          </w:p>
        </w:tc>
        <w:tc>
          <w:tcPr>
            <w:tcW w:w="2788" w:type="dxa"/>
          </w:tcPr>
          <w:p w14:paraId="7F05B759" w14:textId="2019270A" w:rsidR="00B34D1B" w:rsidRPr="008A10EE" w:rsidRDefault="00B34D1B" w:rsidP="004E6BB8">
            <w:pPr>
              <w:jc w:val="both"/>
              <w:rPr>
                <w:rFonts w:cs="Times New Roman"/>
              </w:rPr>
            </w:pPr>
            <w:r w:rsidRPr="008A10EE">
              <w:rPr>
                <w:rFonts w:cs="Times New Roman"/>
              </w:rPr>
              <w:t>Hardware yang ada disini tentunya kami memiliki standardisasi sendiri terutama untuk servernya.</w:t>
            </w:r>
          </w:p>
        </w:tc>
      </w:tr>
      <w:tr w:rsidR="00B34D1B" w:rsidRPr="008A10EE" w14:paraId="73571AC6" w14:textId="77777777" w:rsidTr="004F36FD">
        <w:tc>
          <w:tcPr>
            <w:tcW w:w="2787" w:type="dxa"/>
          </w:tcPr>
          <w:p w14:paraId="0A6E0716" w14:textId="586085A2" w:rsidR="00B34D1B" w:rsidRPr="008A10EE" w:rsidRDefault="00B34D1B" w:rsidP="004E6BB8">
            <w:pPr>
              <w:jc w:val="both"/>
              <w:rPr>
                <w:rFonts w:cs="Times New Roman"/>
              </w:rPr>
            </w:pPr>
            <w:r w:rsidRPr="008A10EE">
              <w:rPr>
                <w:rFonts w:cs="Times New Roman"/>
              </w:rPr>
              <w:t>Apakah dalam proses implementasi ini, melibatkan software atau perangkat lunak sebelumnya?</w:t>
            </w:r>
          </w:p>
        </w:tc>
        <w:tc>
          <w:tcPr>
            <w:tcW w:w="2788" w:type="dxa"/>
          </w:tcPr>
          <w:p w14:paraId="3A1283CD" w14:textId="1FCDC56D" w:rsidR="00B34D1B" w:rsidRPr="008A10EE" w:rsidRDefault="00B34D1B" w:rsidP="004E6BB8">
            <w:pPr>
              <w:jc w:val="both"/>
              <w:rPr>
                <w:rFonts w:cs="Times New Roman"/>
              </w:rPr>
            </w:pPr>
            <w:r w:rsidRPr="008A10EE">
              <w:rPr>
                <w:rFonts w:cs="Times New Roman"/>
              </w:rPr>
              <w:t>Tidak, karena sebelumnya kami melakukan semua itu secara offline atau manual.</w:t>
            </w:r>
          </w:p>
        </w:tc>
      </w:tr>
      <w:tr w:rsidR="00B34D1B" w:rsidRPr="008A10EE" w14:paraId="04FED50D" w14:textId="77777777" w:rsidTr="004F36FD">
        <w:tc>
          <w:tcPr>
            <w:tcW w:w="2787" w:type="dxa"/>
          </w:tcPr>
          <w:p w14:paraId="5709CA12" w14:textId="77B10767" w:rsidR="00B34D1B" w:rsidRPr="008A10EE" w:rsidRDefault="00B34D1B" w:rsidP="004E6BB8">
            <w:pPr>
              <w:jc w:val="both"/>
              <w:rPr>
                <w:rFonts w:cs="Times New Roman"/>
              </w:rPr>
            </w:pPr>
            <w:r w:rsidRPr="008A10EE">
              <w:rPr>
                <w:rFonts w:cs="Times New Roman"/>
              </w:rPr>
              <w:t xml:space="preserve">Apakah ada software atau perangkat lunak yang ada saat ini bisa terintegrasi </w:t>
            </w:r>
            <w:r w:rsidRPr="008A10EE">
              <w:rPr>
                <w:rFonts w:cs="Times New Roman"/>
              </w:rPr>
              <w:lastRenderedPageBreak/>
              <w:t>dengan perangkat lunak yang diimplementasikan saat ini?</w:t>
            </w:r>
          </w:p>
        </w:tc>
        <w:tc>
          <w:tcPr>
            <w:tcW w:w="2788" w:type="dxa"/>
          </w:tcPr>
          <w:p w14:paraId="2D99EBFB" w14:textId="3CE9E39F" w:rsidR="00B34D1B" w:rsidRPr="008A10EE" w:rsidRDefault="00B34D1B" w:rsidP="004E6BB8">
            <w:pPr>
              <w:jc w:val="both"/>
              <w:rPr>
                <w:rFonts w:cs="Times New Roman"/>
              </w:rPr>
            </w:pPr>
            <w:r w:rsidRPr="008A10EE">
              <w:rPr>
                <w:rFonts w:cs="Times New Roman"/>
              </w:rPr>
              <w:lastRenderedPageBreak/>
              <w:t>Ya semua perangkat lunak yang ada disini saling terintegrasi satu sama lain.</w:t>
            </w:r>
          </w:p>
        </w:tc>
      </w:tr>
      <w:tr w:rsidR="00B34D1B" w:rsidRPr="008A10EE" w14:paraId="43F38368" w14:textId="77777777" w:rsidTr="004F36FD">
        <w:tc>
          <w:tcPr>
            <w:tcW w:w="2787" w:type="dxa"/>
          </w:tcPr>
          <w:p w14:paraId="370C8521" w14:textId="7257654E" w:rsidR="00B34D1B" w:rsidRPr="008A10EE" w:rsidRDefault="00B34D1B" w:rsidP="004E6BB8">
            <w:pPr>
              <w:jc w:val="both"/>
              <w:rPr>
                <w:rFonts w:cs="Times New Roman"/>
              </w:rPr>
            </w:pPr>
            <w:r w:rsidRPr="008A10EE">
              <w:rPr>
                <w:rFonts w:cs="Times New Roman"/>
              </w:rPr>
              <w:t>Apakah pada saat migrasi data terdapat kendala atau masalah?</w:t>
            </w:r>
          </w:p>
        </w:tc>
        <w:tc>
          <w:tcPr>
            <w:tcW w:w="2788" w:type="dxa"/>
          </w:tcPr>
          <w:p w14:paraId="765C09DE" w14:textId="44469230" w:rsidR="00B34D1B" w:rsidRPr="008A10EE" w:rsidRDefault="00B34D1B" w:rsidP="004E6BB8">
            <w:pPr>
              <w:jc w:val="both"/>
              <w:rPr>
                <w:rFonts w:cs="Times New Roman"/>
              </w:rPr>
            </w:pPr>
            <w:r w:rsidRPr="008A10EE">
              <w:rPr>
                <w:rFonts w:cs="Times New Roman"/>
              </w:rPr>
              <w:t>Ya tentunya pasti ada kendala tetapi kami bisa mengatasinya</w:t>
            </w:r>
          </w:p>
        </w:tc>
      </w:tr>
      <w:tr w:rsidR="00B34D1B" w:rsidRPr="008A10EE" w14:paraId="160D8092" w14:textId="77777777" w:rsidTr="004F36FD">
        <w:tc>
          <w:tcPr>
            <w:tcW w:w="2787" w:type="dxa"/>
          </w:tcPr>
          <w:p w14:paraId="036F4ABB" w14:textId="07A48715" w:rsidR="00B34D1B" w:rsidRPr="008A10EE" w:rsidRDefault="00B34D1B" w:rsidP="004E6BB8">
            <w:pPr>
              <w:jc w:val="both"/>
              <w:rPr>
                <w:rFonts w:cs="Times New Roman"/>
              </w:rPr>
            </w:pPr>
            <w:r w:rsidRPr="008A10EE">
              <w:rPr>
                <w:rFonts w:cs="Times New Roman"/>
              </w:rPr>
              <w:t>Hal apakah yang menjadi kendala?</w:t>
            </w:r>
          </w:p>
        </w:tc>
        <w:tc>
          <w:tcPr>
            <w:tcW w:w="2788" w:type="dxa"/>
          </w:tcPr>
          <w:p w14:paraId="5F92993C" w14:textId="6ADF3D19" w:rsidR="00B34D1B" w:rsidRPr="008A10EE" w:rsidRDefault="00B34D1B" w:rsidP="004E6BB8">
            <w:pPr>
              <w:jc w:val="both"/>
              <w:rPr>
                <w:rFonts w:cs="Times New Roman"/>
              </w:rPr>
            </w:pPr>
            <w:r w:rsidRPr="008A10EE">
              <w:rPr>
                <w:rFonts w:cs="Times New Roman"/>
              </w:rPr>
              <w:t>Pemindahan data dari yang manual(offline) untuk dimasukkan ke sistem.</w:t>
            </w:r>
          </w:p>
        </w:tc>
      </w:tr>
      <w:tr w:rsidR="00B34D1B" w:rsidRPr="008A10EE" w14:paraId="5F81093D" w14:textId="77777777" w:rsidTr="004F36FD">
        <w:tc>
          <w:tcPr>
            <w:tcW w:w="2787" w:type="dxa"/>
          </w:tcPr>
          <w:p w14:paraId="16F2B550" w14:textId="0AA99150" w:rsidR="00B34D1B" w:rsidRPr="008A10EE" w:rsidRDefault="00B34D1B" w:rsidP="004E6BB8">
            <w:pPr>
              <w:jc w:val="both"/>
              <w:rPr>
                <w:rFonts w:cs="Times New Roman"/>
              </w:rPr>
            </w:pPr>
            <w:r w:rsidRPr="008A10EE">
              <w:rPr>
                <w:rFonts w:cs="Times New Roman"/>
              </w:rPr>
              <w:t>Bagaimana cara menangani masalah tersebut?</w:t>
            </w:r>
          </w:p>
        </w:tc>
        <w:tc>
          <w:tcPr>
            <w:tcW w:w="2788" w:type="dxa"/>
          </w:tcPr>
          <w:p w14:paraId="78228624" w14:textId="5282B2F5" w:rsidR="00B34D1B" w:rsidRPr="008A10EE" w:rsidRDefault="00B34D1B" w:rsidP="004E6BB8">
            <w:pPr>
              <w:jc w:val="both"/>
              <w:rPr>
                <w:rFonts w:cs="Times New Roman"/>
              </w:rPr>
            </w:pPr>
            <w:r w:rsidRPr="008A10EE">
              <w:rPr>
                <w:rFonts w:cs="Times New Roman"/>
              </w:rPr>
              <w:t>Ya tentunya kami harus menginput seluruh data secara manual ke dalam sistem lalu menyamakan formatnya agar dapat terintegrasi dengan baik.</w:t>
            </w:r>
          </w:p>
        </w:tc>
      </w:tr>
      <w:tr w:rsidR="00B34D1B" w:rsidRPr="008A10EE" w14:paraId="14BBBBFC" w14:textId="77777777" w:rsidTr="004F36FD">
        <w:tc>
          <w:tcPr>
            <w:tcW w:w="2787" w:type="dxa"/>
          </w:tcPr>
          <w:p w14:paraId="78623507" w14:textId="544398F9" w:rsidR="00B34D1B" w:rsidRPr="008A10EE" w:rsidRDefault="00B34D1B" w:rsidP="004E6BB8">
            <w:pPr>
              <w:jc w:val="both"/>
              <w:rPr>
                <w:rFonts w:cs="Times New Roman"/>
              </w:rPr>
            </w:pPr>
            <w:r w:rsidRPr="008A10EE">
              <w:rPr>
                <w:rFonts w:cs="Times New Roman"/>
              </w:rPr>
              <w:t>Apakah pada saat sebelum pengimplementasian perangkat lunak, diadakan pengujian terhadap perangkat lunak di lingkungan yang baru?</w:t>
            </w:r>
          </w:p>
        </w:tc>
        <w:tc>
          <w:tcPr>
            <w:tcW w:w="2788" w:type="dxa"/>
          </w:tcPr>
          <w:p w14:paraId="6A994367" w14:textId="4E36D9A5" w:rsidR="00B34D1B" w:rsidRPr="008A10EE" w:rsidRDefault="00B34D1B" w:rsidP="004E6BB8">
            <w:pPr>
              <w:jc w:val="both"/>
              <w:rPr>
                <w:rFonts w:cs="Times New Roman"/>
              </w:rPr>
            </w:pPr>
            <w:r w:rsidRPr="008A10EE">
              <w:rPr>
                <w:rFonts w:cs="Times New Roman"/>
              </w:rPr>
              <w:t>Sebelum implementasi tentunya harus dilakukan uji atau testing terhadap perangkat lunak tersebut. Dalam hal itu kami melibatkan seluruh pihak yang terkait agar tidak terjadi masalah yang berarti pada saat pengimplementasiannya.</w:t>
            </w:r>
          </w:p>
        </w:tc>
      </w:tr>
      <w:tr w:rsidR="00B34D1B" w:rsidRPr="008A10EE" w14:paraId="0A24FF2F" w14:textId="77777777" w:rsidTr="004F36FD">
        <w:tc>
          <w:tcPr>
            <w:tcW w:w="2787" w:type="dxa"/>
          </w:tcPr>
          <w:p w14:paraId="16DF807B" w14:textId="54E0D26A" w:rsidR="00B34D1B" w:rsidRPr="008A10EE" w:rsidRDefault="00B34D1B" w:rsidP="004E6BB8">
            <w:pPr>
              <w:jc w:val="both"/>
              <w:rPr>
                <w:rFonts w:cs="Times New Roman"/>
              </w:rPr>
            </w:pPr>
            <w:r w:rsidRPr="008A10EE">
              <w:rPr>
                <w:rFonts w:cs="Times New Roman"/>
              </w:rPr>
              <w:t>Berapa lama waktu yang dibutuhkan?</w:t>
            </w:r>
          </w:p>
        </w:tc>
        <w:tc>
          <w:tcPr>
            <w:tcW w:w="2788" w:type="dxa"/>
          </w:tcPr>
          <w:p w14:paraId="175099B2" w14:textId="7C30C916" w:rsidR="00B34D1B" w:rsidRPr="008A10EE" w:rsidRDefault="00B34D1B" w:rsidP="004E6BB8">
            <w:pPr>
              <w:jc w:val="both"/>
              <w:rPr>
                <w:rFonts w:cs="Times New Roman"/>
              </w:rPr>
            </w:pPr>
            <w:r w:rsidRPr="008A10EE">
              <w:rPr>
                <w:rFonts w:cs="Times New Roman"/>
              </w:rPr>
              <w:t>Ya relatif tetapi tidak lama.</w:t>
            </w:r>
          </w:p>
        </w:tc>
      </w:tr>
      <w:tr w:rsidR="00B34D1B" w:rsidRPr="008A10EE" w14:paraId="2D2049B4" w14:textId="77777777" w:rsidTr="004F36FD">
        <w:tc>
          <w:tcPr>
            <w:tcW w:w="2787" w:type="dxa"/>
          </w:tcPr>
          <w:p w14:paraId="45BCD7EA" w14:textId="639B2230" w:rsidR="00B34D1B" w:rsidRPr="008A10EE" w:rsidRDefault="00B34D1B" w:rsidP="004E6BB8">
            <w:pPr>
              <w:jc w:val="both"/>
              <w:rPr>
                <w:rFonts w:cs="Times New Roman"/>
              </w:rPr>
            </w:pPr>
            <w:r w:rsidRPr="008A10EE">
              <w:rPr>
                <w:rFonts w:cs="Times New Roman"/>
              </w:rPr>
              <w:t>Siapa saja yang terlibat dalam pengujian perangkat lunak tersebut?</w:t>
            </w:r>
          </w:p>
        </w:tc>
        <w:tc>
          <w:tcPr>
            <w:tcW w:w="2788" w:type="dxa"/>
          </w:tcPr>
          <w:p w14:paraId="78B40492" w14:textId="30CB9A26" w:rsidR="00B34D1B" w:rsidRPr="008A10EE" w:rsidRDefault="00B34D1B" w:rsidP="004E6BB8">
            <w:pPr>
              <w:jc w:val="both"/>
              <w:rPr>
                <w:rFonts w:cs="Times New Roman"/>
              </w:rPr>
            </w:pPr>
            <w:r w:rsidRPr="008A10EE">
              <w:rPr>
                <w:rFonts w:cs="Times New Roman"/>
              </w:rPr>
              <w:t>Top Management, Mahasiswa, Dosen, Pegawai. Semua Civitas Akademika.</w:t>
            </w:r>
          </w:p>
        </w:tc>
      </w:tr>
      <w:tr w:rsidR="00B34D1B" w:rsidRPr="008A10EE" w14:paraId="5B5C95ED" w14:textId="77777777" w:rsidTr="004F36FD">
        <w:tc>
          <w:tcPr>
            <w:tcW w:w="2787" w:type="dxa"/>
          </w:tcPr>
          <w:p w14:paraId="5D59034E" w14:textId="2726E968" w:rsidR="00B34D1B" w:rsidRPr="008A10EE" w:rsidRDefault="005D2BA4" w:rsidP="004E6BB8">
            <w:pPr>
              <w:jc w:val="both"/>
              <w:rPr>
                <w:rFonts w:cs="Times New Roman"/>
              </w:rPr>
            </w:pPr>
            <w:r w:rsidRPr="008A10EE">
              <w:rPr>
                <w:rFonts w:cs="Times New Roman"/>
              </w:rPr>
              <w:t>Apakah setelah pengimplementasian perangkat lunak tersebut, ada proses monitoring terhadap kinerja perangkat lunak tersebut?</w:t>
            </w:r>
          </w:p>
        </w:tc>
        <w:tc>
          <w:tcPr>
            <w:tcW w:w="2788" w:type="dxa"/>
          </w:tcPr>
          <w:p w14:paraId="3AE0C118" w14:textId="3AE864CF" w:rsidR="00B34D1B" w:rsidRPr="008A10EE" w:rsidRDefault="005D2BA4" w:rsidP="004E6BB8">
            <w:pPr>
              <w:jc w:val="both"/>
              <w:rPr>
                <w:rFonts w:cs="Times New Roman"/>
              </w:rPr>
            </w:pPr>
            <w:r w:rsidRPr="008A10EE">
              <w:rPr>
                <w:rFonts w:cs="Times New Roman"/>
              </w:rPr>
              <w:t>Tentunya ada, semua perangkat lunak di Universitas PGRI Adi Buana selalu dimonitor secara berkala.</w:t>
            </w:r>
          </w:p>
        </w:tc>
      </w:tr>
      <w:tr w:rsidR="00B34D1B" w:rsidRPr="008A10EE" w14:paraId="26E8372B" w14:textId="77777777" w:rsidTr="004F36FD">
        <w:tc>
          <w:tcPr>
            <w:tcW w:w="2787" w:type="dxa"/>
          </w:tcPr>
          <w:p w14:paraId="5391D98B" w14:textId="5DE354A7" w:rsidR="00B34D1B" w:rsidRPr="008A10EE" w:rsidRDefault="005D2BA4" w:rsidP="004E6BB8">
            <w:pPr>
              <w:jc w:val="both"/>
              <w:rPr>
                <w:rFonts w:cs="Times New Roman"/>
              </w:rPr>
            </w:pPr>
            <w:r w:rsidRPr="008A10EE">
              <w:rPr>
                <w:rFonts w:cs="Times New Roman"/>
              </w:rPr>
              <w:lastRenderedPageBreak/>
              <w:t>Siapakah yang berperan dalam melakukan monitoring tersebut?</w:t>
            </w:r>
          </w:p>
        </w:tc>
        <w:tc>
          <w:tcPr>
            <w:tcW w:w="2788" w:type="dxa"/>
          </w:tcPr>
          <w:p w14:paraId="1D537CD2" w14:textId="5C9F7B06" w:rsidR="00B34D1B" w:rsidRPr="008A10EE" w:rsidRDefault="005D2BA4" w:rsidP="004E6BB8">
            <w:pPr>
              <w:jc w:val="both"/>
              <w:rPr>
                <w:rFonts w:cs="Times New Roman"/>
              </w:rPr>
            </w:pPr>
            <w:r w:rsidRPr="008A10EE">
              <w:rPr>
                <w:rFonts w:cs="Times New Roman"/>
              </w:rPr>
              <w:t>Pak Meirza yang melakukan monitoring terhadap perangkat lunak tersebut.</w:t>
            </w:r>
          </w:p>
        </w:tc>
      </w:tr>
      <w:tr w:rsidR="00B34D1B" w:rsidRPr="008A10EE" w14:paraId="57A2F74F" w14:textId="77777777" w:rsidTr="004F36FD">
        <w:tc>
          <w:tcPr>
            <w:tcW w:w="2787" w:type="dxa"/>
          </w:tcPr>
          <w:p w14:paraId="0E5762A2" w14:textId="6545AB36" w:rsidR="00B34D1B" w:rsidRPr="008A10EE" w:rsidRDefault="005D2BA4" w:rsidP="004E6BB8">
            <w:pPr>
              <w:jc w:val="both"/>
              <w:rPr>
                <w:rFonts w:cs="Times New Roman"/>
              </w:rPr>
            </w:pPr>
            <w:r w:rsidRPr="008A10EE">
              <w:rPr>
                <w:rFonts w:cs="Times New Roman"/>
              </w:rPr>
              <w:t>Sejauh ini, apakah ada masalah terkait monitoring perangkat lunak tersebut?</w:t>
            </w:r>
          </w:p>
        </w:tc>
        <w:tc>
          <w:tcPr>
            <w:tcW w:w="2788" w:type="dxa"/>
          </w:tcPr>
          <w:p w14:paraId="496F8DE2" w14:textId="601C7E4F" w:rsidR="00B34D1B" w:rsidRPr="008A10EE" w:rsidRDefault="005D2BA4" w:rsidP="004E6BB8">
            <w:pPr>
              <w:jc w:val="both"/>
              <w:rPr>
                <w:rFonts w:cs="Times New Roman"/>
              </w:rPr>
            </w:pPr>
            <w:r w:rsidRPr="008A10EE">
              <w:rPr>
                <w:rFonts w:cs="Times New Roman"/>
              </w:rPr>
              <w:t>Tentunya pasti ada tapi kami selalu bisa langsung menanganinya. Jadi tidak pernah terjadi masalah yang sangat berarti.</w:t>
            </w:r>
          </w:p>
        </w:tc>
      </w:tr>
      <w:tr w:rsidR="005D2BA4" w:rsidRPr="008A10EE" w14:paraId="37C8E620" w14:textId="77777777" w:rsidTr="004F36FD">
        <w:tc>
          <w:tcPr>
            <w:tcW w:w="2787" w:type="dxa"/>
          </w:tcPr>
          <w:p w14:paraId="1260BFF7" w14:textId="52A316EE" w:rsidR="005D2BA4" w:rsidRPr="008A10EE" w:rsidRDefault="005D2BA4" w:rsidP="004E6BB8">
            <w:pPr>
              <w:jc w:val="both"/>
              <w:rPr>
                <w:rFonts w:cs="Times New Roman"/>
              </w:rPr>
            </w:pPr>
            <w:r w:rsidRPr="008A10EE">
              <w:rPr>
                <w:rFonts w:cs="Times New Roman"/>
              </w:rPr>
              <w:t>Siapa saja yang terlibat dalam pengimplementasian perangkat lunak tersebut?</w:t>
            </w:r>
          </w:p>
        </w:tc>
        <w:tc>
          <w:tcPr>
            <w:tcW w:w="2788" w:type="dxa"/>
          </w:tcPr>
          <w:p w14:paraId="24B1103E" w14:textId="47F6E507" w:rsidR="005D2BA4" w:rsidRPr="008A10EE" w:rsidRDefault="005D2BA4" w:rsidP="004E6BB8">
            <w:pPr>
              <w:jc w:val="both"/>
              <w:rPr>
                <w:rFonts w:cs="Times New Roman"/>
              </w:rPr>
            </w:pPr>
            <w:r w:rsidRPr="008A10EE">
              <w:rPr>
                <w:rFonts w:cs="Times New Roman"/>
              </w:rPr>
              <w:t>Pihak Teknologi Informasi dari Universitas PGRI Adi Buana</w:t>
            </w:r>
          </w:p>
        </w:tc>
      </w:tr>
      <w:tr w:rsidR="005D2BA4" w:rsidRPr="008A10EE" w14:paraId="70AD02A2" w14:textId="77777777" w:rsidTr="004F36FD">
        <w:tc>
          <w:tcPr>
            <w:tcW w:w="2787" w:type="dxa"/>
          </w:tcPr>
          <w:p w14:paraId="5E11BA3D" w14:textId="2FB77F8C" w:rsidR="005D2BA4" w:rsidRPr="008A10EE" w:rsidRDefault="005D2BA4" w:rsidP="004E6BB8">
            <w:pPr>
              <w:jc w:val="both"/>
              <w:rPr>
                <w:rFonts w:cs="Times New Roman"/>
              </w:rPr>
            </w:pPr>
            <w:r w:rsidRPr="008A10EE">
              <w:rPr>
                <w:rFonts w:cs="Times New Roman"/>
              </w:rPr>
              <w:t>Berapa biaya yang dikeluarkan untuk mengimplementasikan PL di Universitas PGRI Adi Buana?</w:t>
            </w:r>
          </w:p>
        </w:tc>
        <w:tc>
          <w:tcPr>
            <w:tcW w:w="2788" w:type="dxa"/>
          </w:tcPr>
          <w:p w14:paraId="6922A1FB" w14:textId="4FDAF728" w:rsidR="005D2BA4" w:rsidRPr="008A10EE" w:rsidRDefault="005D2BA4" w:rsidP="004E6BB8">
            <w:pPr>
              <w:jc w:val="both"/>
              <w:rPr>
                <w:rFonts w:cs="Times New Roman"/>
              </w:rPr>
            </w:pPr>
            <w:r w:rsidRPr="008A10EE">
              <w:rPr>
                <w:rFonts w:cs="Times New Roman"/>
              </w:rPr>
              <w:t>Kalau dari 0 itu terhitung Rp 500.000.000 - Rp 1.000.000.000</w:t>
            </w:r>
          </w:p>
        </w:tc>
      </w:tr>
      <w:tr w:rsidR="005D2BA4" w:rsidRPr="008A10EE" w14:paraId="5F361F91" w14:textId="77777777" w:rsidTr="004F36FD">
        <w:tc>
          <w:tcPr>
            <w:tcW w:w="2787" w:type="dxa"/>
          </w:tcPr>
          <w:p w14:paraId="6AE2300D" w14:textId="203CD534" w:rsidR="005D2BA4" w:rsidRPr="008A10EE" w:rsidRDefault="005D2BA4" w:rsidP="004E6BB8">
            <w:pPr>
              <w:jc w:val="both"/>
              <w:rPr>
                <w:rFonts w:cs="Times New Roman"/>
              </w:rPr>
            </w:pPr>
            <w:r w:rsidRPr="008A10EE">
              <w:rPr>
                <w:rFonts w:cs="Times New Roman"/>
              </w:rPr>
              <w:t>Berapa lama waktu yang dihabiskan untuk mengimplementasikan PL di Universitas PGRI Adi Buana?</w:t>
            </w:r>
          </w:p>
        </w:tc>
        <w:tc>
          <w:tcPr>
            <w:tcW w:w="2788" w:type="dxa"/>
          </w:tcPr>
          <w:p w14:paraId="025A59DD" w14:textId="2AA8B71F" w:rsidR="005D2BA4" w:rsidRPr="008A10EE" w:rsidRDefault="005D2BA4" w:rsidP="004E6BB8">
            <w:pPr>
              <w:jc w:val="both"/>
              <w:rPr>
                <w:rFonts w:cs="Times New Roman"/>
              </w:rPr>
            </w:pPr>
            <w:r w:rsidRPr="008A10EE">
              <w:rPr>
                <w:rFonts w:cs="Times New Roman"/>
              </w:rPr>
              <w:t>Tidak terlalu lama, tidak sampai 6 bulan.</w:t>
            </w:r>
          </w:p>
        </w:tc>
      </w:tr>
      <w:tr w:rsidR="005D2BA4" w:rsidRPr="008A10EE" w14:paraId="781FBCD0" w14:textId="77777777" w:rsidTr="004F36FD">
        <w:tc>
          <w:tcPr>
            <w:tcW w:w="2787" w:type="dxa"/>
          </w:tcPr>
          <w:p w14:paraId="33FD5D54" w14:textId="6E3561FE" w:rsidR="005D2BA4" w:rsidRPr="008A10EE" w:rsidRDefault="005D2BA4" w:rsidP="004E6BB8">
            <w:pPr>
              <w:jc w:val="both"/>
              <w:rPr>
                <w:rFonts w:cs="Times New Roman"/>
              </w:rPr>
            </w:pPr>
            <w:r w:rsidRPr="008A10EE">
              <w:rPr>
                <w:rFonts w:cs="Times New Roman"/>
              </w:rPr>
              <w:t>Adakah program untuk melakukan monitoring pengguna?</w:t>
            </w:r>
          </w:p>
        </w:tc>
        <w:tc>
          <w:tcPr>
            <w:tcW w:w="2788" w:type="dxa"/>
          </w:tcPr>
          <w:p w14:paraId="19F21BC3" w14:textId="1841A2B8" w:rsidR="005D2BA4" w:rsidRPr="008A10EE" w:rsidRDefault="005D2BA4" w:rsidP="004E6BB8">
            <w:pPr>
              <w:jc w:val="both"/>
              <w:rPr>
                <w:rFonts w:cs="Times New Roman"/>
              </w:rPr>
            </w:pPr>
            <w:r w:rsidRPr="008A10EE">
              <w:rPr>
                <w:rFonts w:cs="Times New Roman"/>
              </w:rPr>
              <w:t>Ya tentunya ada, disini Pak Meirza sendiri yang melakukan hal tersebut.</w:t>
            </w:r>
          </w:p>
        </w:tc>
      </w:tr>
      <w:tr w:rsidR="005D2BA4" w:rsidRPr="008A10EE" w14:paraId="0E2AD2E2" w14:textId="77777777" w:rsidTr="004F36FD">
        <w:tc>
          <w:tcPr>
            <w:tcW w:w="2787" w:type="dxa"/>
          </w:tcPr>
          <w:p w14:paraId="3E0622E4" w14:textId="006C59BE" w:rsidR="005D2BA4" w:rsidRPr="008A10EE" w:rsidRDefault="005D2BA4" w:rsidP="004E6BB8">
            <w:pPr>
              <w:jc w:val="both"/>
              <w:rPr>
                <w:rFonts w:cs="Times New Roman"/>
              </w:rPr>
            </w:pPr>
            <w:r w:rsidRPr="008A10EE">
              <w:rPr>
                <w:rFonts w:cs="Times New Roman"/>
              </w:rPr>
              <w:t>Untuk setiap risiko yang ada, apakah sudah dilakukan evaluasi terhadap risiko tersebut?</w:t>
            </w:r>
          </w:p>
        </w:tc>
        <w:tc>
          <w:tcPr>
            <w:tcW w:w="2788" w:type="dxa"/>
          </w:tcPr>
          <w:p w14:paraId="0C756185" w14:textId="7BD4040D" w:rsidR="005D2BA4" w:rsidRPr="008A10EE" w:rsidRDefault="005D2BA4" w:rsidP="004E6BB8">
            <w:pPr>
              <w:jc w:val="both"/>
              <w:rPr>
                <w:rFonts w:cs="Times New Roman"/>
              </w:rPr>
            </w:pPr>
            <w:r w:rsidRPr="008A10EE">
              <w:rPr>
                <w:rFonts w:cs="Times New Roman"/>
              </w:rPr>
              <w:t>Universitas PGRI Adi Buana belum pernah mendapat masalah yang sangat berarti. Tapi tentunya kami sudah melakukan evaluasi untuk hal itu</w:t>
            </w:r>
          </w:p>
        </w:tc>
      </w:tr>
      <w:tr w:rsidR="005D2BA4" w:rsidRPr="008A10EE" w14:paraId="0C2D8EBD" w14:textId="77777777" w:rsidTr="004F36FD">
        <w:tc>
          <w:tcPr>
            <w:tcW w:w="2787" w:type="dxa"/>
          </w:tcPr>
          <w:p w14:paraId="5A678E51" w14:textId="1CFEA639" w:rsidR="005D2BA4" w:rsidRPr="008A10EE" w:rsidRDefault="005D2BA4" w:rsidP="004E6BB8">
            <w:pPr>
              <w:jc w:val="both"/>
              <w:rPr>
                <w:rFonts w:cs="Times New Roman"/>
              </w:rPr>
            </w:pPr>
            <w:r w:rsidRPr="008A10EE">
              <w:rPr>
                <w:rFonts w:cs="Times New Roman"/>
              </w:rPr>
              <w:t>Apakah sudah ada langkah mitigasi untuk risiko tersebut?</w:t>
            </w:r>
          </w:p>
        </w:tc>
        <w:tc>
          <w:tcPr>
            <w:tcW w:w="2788" w:type="dxa"/>
          </w:tcPr>
          <w:p w14:paraId="51CBA2B3" w14:textId="1242BE26" w:rsidR="005D2BA4" w:rsidRPr="008A10EE" w:rsidRDefault="005D2BA4" w:rsidP="004E6BB8">
            <w:pPr>
              <w:jc w:val="both"/>
              <w:rPr>
                <w:rFonts w:cs="Times New Roman"/>
              </w:rPr>
            </w:pPr>
            <w:r w:rsidRPr="008A10EE">
              <w:rPr>
                <w:rFonts w:cs="Times New Roman"/>
              </w:rPr>
              <w:t>Setiap ada masalah kami langsung berhasil menanganinya.</w:t>
            </w:r>
          </w:p>
        </w:tc>
      </w:tr>
    </w:tbl>
    <w:p w14:paraId="6C8A0F9A" w14:textId="77777777" w:rsidR="00E04F41" w:rsidRPr="008A10EE" w:rsidRDefault="00E04F41" w:rsidP="001B0998">
      <w:pPr>
        <w:contextualSpacing/>
        <w:rPr>
          <w:rFonts w:cs="Times New Roman"/>
          <w:b/>
          <w:bCs/>
          <w:lang w:val="en-US"/>
        </w:rPr>
      </w:pPr>
    </w:p>
    <w:p w14:paraId="7C4A54A0" w14:textId="5F4E6507" w:rsidR="00C8119B" w:rsidRPr="008A10EE" w:rsidRDefault="00C8119B" w:rsidP="001B0998">
      <w:pPr>
        <w:contextualSpacing/>
        <w:rPr>
          <w:rFonts w:cs="Times New Roman"/>
          <w:b/>
          <w:bCs/>
          <w:lang w:val="en-US"/>
        </w:rPr>
      </w:pPr>
      <w:r w:rsidRPr="008A10EE">
        <w:rPr>
          <w:rFonts w:cs="Times New Roman"/>
          <w:b/>
          <w:bCs/>
          <w:lang w:val="en-US"/>
        </w:rPr>
        <w:t>Transkrip Wawancara Responden 31</w:t>
      </w:r>
    </w:p>
    <w:p w14:paraId="19ED628F" w14:textId="748E5911" w:rsidR="00C8119B" w:rsidRPr="008A10EE" w:rsidRDefault="00C8119B" w:rsidP="001B0998">
      <w:pPr>
        <w:rPr>
          <w:rFonts w:cs="Times New Roman"/>
        </w:rPr>
      </w:pPr>
      <w:r w:rsidRPr="008A10EE">
        <w:rPr>
          <w:rFonts w:cs="Times New Roman"/>
        </w:rPr>
        <w:lastRenderedPageBreak/>
        <w:t>Wawancara dilakukan pada</w:t>
      </w:r>
      <w:r w:rsidRPr="008A10EE">
        <w:rPr>
          <w:rFonts w:cs="Times New Roman"/>
          <w:lang w:val="en-US"/>
        </w:rPr>
        <w:t xml:space="preserve"> </w:t>
      </w:r>
      <w:r w:rsidR="003B0923" w:rsidRPr="008A10EE">
        <w:rPr>
          <w:rFonts w:cs="Times New Roman"/>
        </w:rPr>
        <w:t>Universitas Pembangunan Nasional “Veteran” Surabaya.</w:t>
      </w:r>
    </w:p>
    <w:p w14:paraId="13FBCE80" w14:textId="77777777" w:rsidR="004E6BB8" w:rsidRPr="008A10EE" w:rsidRDefault="004E6BB8" w:rsidP="001B0998">
      <w:pPr>
        <w:rPr>
          <w:rFonts w:cs="Times New Roman"/>
          <w:lang w:val="en-US"/>
        </w:rPr>
      </w:pPr>
    </w:p>
    <w:p w14:paraId="0046E14B" w14:textId="4EF6E2CD" w:rsidR="004E6BB8" w:rsidRPr="008A10EE" w:rsidRDefault="004E6BB8" w:rsidP="004E6BB8">
      <w:pPr>
        <w:pStyle w:val="Caption"/>
        <w:keepNext/>
        <w:rPr>
          <w:rFonts w:cs="Times New Roman"/>
        </w:rPr>
      </w:pPr>
      <w:bookmarkStart w:id="1272" w:name="_Toc4847170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1</w:t>
      </w:r>
      <w:r w:rsidR="00182426">
        <w:rPr>
          <w:rFonts w:cs="Times New Roman"/>
        </w:rPr>
        <w:fldChar w:fldCharType="end"/>
      </w:r>
      <w:r w:rsidRPr="008A10EE">
        <w:rPr>
          <w:rFonts w:cs="Times New Roman"/>
        </w:rPr>
        <w:t xml:space="preserve"> Transkrip Wawancara Responden 31</w:t>
      </w:r>
      <w:bookmarkEnd w:id="1272"/>
    </w:p>
    <w:tbl>
      <w:tblPr>
        <w:tblStyle w:val="TableGrid"/>
        <w:tblW w:w="0" w:type="auto"/>
        <w:tblLook w:val="04A0" w:firstRow="1" w:lastRow="0" w:firstColumn="1" w:lastColumn="0" w:noHBand="0" w:noVBand="1"/>
      </w:tblPr>
      <w:tblGrid>
        <w:gridCol w:w="2547"/>
        <w:gridCol w:w="1559"/>
        <w:gridCol w:w="1469"/>
      </w:tblGrid>
      <w:tr w:rsidR="00C8119B" w:rsidRPr="008A10EE" w14:paraId="5BBA5759" w14:textId="77777777" w:rsidTr="00800B62">
        <w:trPr>
          <w:tblHeader/>
        </w:trPr>
        <w:tc>
          <w:tcPr>
            <w:tcW w:w="2547" w:type="dxa"/>
          </w:tcPr>
          <w:p w14:paraId="42EAD700" w14:textId="77777777" w:rsidR="00C8119B" w:rsidRPr="00800B62" w:rsidRDefault="00C8119B" w:rsidP="001B0998">
            <w:pPr>
              <w:jc w:val="center"/>
              <w:rPr>
                <w:rFonts w:cs="Times New Roman"/>
                <w:b/>
                <w:bCs/>
              </w:rPr>
            </w:pPr>
            <w:r w:rsidRPr="00800B62">
              <w:rPr>
                <w:rFonts w:cs="Times New Roman"/>
                <w:b/>
                <w:bCs/>
              </w:rPr>
              <w:t>Profil PT</w:t>
            </w:r>
          </w:p>
        </w:tc>
        <w:tc>
          <w:tcPr>
            <w:tcW w:w="1559" w:type="dxa"/>
          </w:tcPr>
          <w:p w14:paraId="4646E6AD" w14:textId="77777777" w:rsidR="00C8119B" w:rsidRPr="00800B62" w:rsidRDefault="00C8119B" w:rsidP="001B0998">
            <w:pPr>
              <w:jc w:val="center"/>
              <w:rPr>
                <w:rFonts w:cs="Times New Roman"/>
                <w:b/>
                <w:bCs/>
              </w:rPr>
            </w:pPr>
            <w:r w:rsidRPr="00800B62">
              <w:rPr>
                <w:rFonts w:cs="Times New Roman"/>
                <w:b/>
                <w:bCs/>
              </w:rPr>
              <w:t>Profil Narasumber</w:t>
            </w:r>
          </w:p>
        </w:tc>
        <w:tc>
          <w:tcPr>
            <w:tcW w:w="1469" w:type="dxa"/>
          </w:tcPr>
          <w:p w14:paraId="290C6639"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5910C40C" w14:textId="77777777" w:rsidTr="00C8119B">
        <w:tc>
          <w:tcPr>
            <w:tcW w:w="2547" w:type="dxa"/>
          </w:tcPr>
          <w:p w14:paraId="16B5C57B" w14:textId="21B6B773" w:rsidR="001752F2" w:rsidRPr="008A10EE" w:rsidRDefault="001752F2" w:rsidP="001B0998">
            <w:pPr>
              <w:rPr>
                <w:rFonts w:cs="Times New Roman"/>
              </w:rPr>
            </w:pPr>
            <w:r w:rsidRPr="008A10EE">
              <w:rPr>
                <w:rFonts w:cs="Times New Roman"/>
              </w:rPr>
              <w:t>Universitas Pembangunan Nasional "Veteran" Jawa Timur, disingkat UPN "Veteran" Jatim atau UPN V JT berlokasi di Surabaya merupakan salah satu Perguruan Tinggi Negeri di Indonesia yang berdiri sejak 5 Juli 1959. UPN "Veteran" Jatim saat ini dipimpin oleh Rektor Prof. Dr. Ir. Akhmad Fauzi, MMT. Berlokasi di Jl. Rungkut Madya No.1, Gunung Anyar, Kecamatan Gunung Anyar, Surabaya. Salah satu sistem informasi yang telah terimplementasi pada perguruan tinggi ini adalah SIGARKU (Sistem Informasi Perencanaan Anggaran Keuangan).</w:t>
            </w:r>
          </w:p>
        </w:tc>
        <w:tc>
          <w:tcPr>
            <w:tcW w:w="1559" w:type="dxa"/>
          </w:tcPr>
          <w:p w14:paraId="5665B27C" w14:textId="4D963C9B" w:rsidR="001752F2" w:rsidRPr="008A10EE" w:rsidRDefault="001752F2" w:rsidP="001B0998">
            <w:pPr>
              <w:rPr>
                <w:rFonts w:cs="Times New Roman"/>
              </w:rPr>
            </w:pPr>
            <w:r w:rsidRPr="008A10EE">
              <w:rPr>
                <w:rFonts w:cs="Times New Roman"/>
              </w:rPr>
              <w:t>Bapak Agung Prasetya merupakan pegawai Universitas Pembangunan Nasional “Veteran” Surabaya yang menjabat sebagai staff TIK UPN Veteran Jawa Timur dan sebagai Project Manager SIGARKU.</w:t>
            </w:r>
          </w:p>
        </w:tc>
        <w:tc>
          <w:tcPr>
            <w:tcW w:w="1469" w:type="dxa"/>
          </w:tcPr>
          <w:p w14:paraId="4D4F9A8E"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01E91022" w14:textId="77777777" w:rsidR="009C71BA" w:rsidRPr="008A10EE" w:rsidRDefault="009C71BA" w:rsidP="001B0998">
            <w:pPr>
              <w:pStyle w:val="ListParagraph"/>
              <w:ind w:left="307"/>
              <w:rPr>
                <w:rFonts w:cs="Times New Roman"/>
              </w:rPr>
            </w:pPr>
            <w:r w:rsidRPr="008A10EE">
              <w:rPr>
                <w:rFonts w:cs="Times New Roman"/>
              </w:rPr>
              <w:t>Rabu, 24 Oktober 2018</w:t>
            </w:r>
          </w:p>
          <w:p w14:paraId="651C93F5"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14651346" w14:textId="77777777" w:rsidR="009C71BA" w:rsidRPr="008A10EE" w:rsidRDefault="009C71BA" w:rsidP="001B0998">
            <w:pPr>
              <w:ind w:left="307"/>
              <w:rPr>
                <w:rFonts w:cs="Times New Roman"/>
              </w:rPr>
            </w:pPr>
            <w:r w:rsidRPr="008A10EE">
              <w:rPr>
                <w:rFonts w:cs="Times New Roman"/>
              </w:rPr>
              <w:t>14:00 – 15:30 WIB</w:t>
            </w:r>
          </w:p>
          <w:p w14:paraId="005B7B20"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167D1EBC" w14:textId="0DF16279" w:rsidR="001752F2" w:rsidRPr="008A10EE" w:rsidRDefault="009C71BA" w:rsidP="001B0998">
            <w:pPr>
              <w:pStyle w:val="ListParagraph"/>
              <w:ind w:left="307"/>
              <w:rPr>
                <w:rFonts w:cs="Times New Roman"/>
              </w:rPr>
            </w:pPr>
            <w:r w:rsidRPr="008A10EE">
              <w:rPr>
                <w:rFonts w:cs="Times New Roman"/>
              </w:rPr>
              <w:t>Kampus UPN Surabaya</w:t>
            </w:r>
          </w:p>
        </w:tc>
      </w:tr>
    </w:tbl>
    <w:p w14:paraId="562578B7" w14:textId="7B2F7DAA" w:rsidR="004E6BB8" w:rsidRPr="008A10EE" w:rsidRDefault="004E6BB8" w:rsidP="001B0998">
      <w:pPr>
        <w:contextualSpacing/>
        <w:rPr>
          <w:rFonts w:cs="Times New Roman"/>
        </w:rPr>
      </w:pPr>
    </w:p>
    <w:p w14:paraId="67F4D8B1" w14:textId="77777777" w:rsidR="004E6BB8" w:rsidRPr="008A10EE" w:rsidRDefault="004E6BB8" w:rsidP="001B0998">
      <w:pPr>
        <w:contextualSpacing/>
        <w:rPr>
          <w:rFonts w:cs="Times New Roman"/>
        </w:rPr>
      </w:pPr>
    </w:p>
    <w:p w14:paraId="495273C1" w14:textId="77777777" w:rsidR="004E6BB8" w:rsidRPr="008A10EE" w:rsidRDefault="004E6BB8" w:rsidP="001B0998">
      <w:pPr>
        <w:contextualSpacing/>
        <w:rPr>
          <w:rFonts w:cs="Times New Roman"/>
        </w:rPr>
      </w:pPr>
    </w:p>
    <w:p w14:paraId="299FD7E2" w14:textId="7694E642" w:rsidR="00E04F41" w:rsidRPr="008A10EE" w:rsidRDefault="00E04F41" w:rsidP="001B0998">
      <w:pPr>
        <w:contextualSpacing/>
        <w:rPr>
          <w:rFonts w:cs="Times New Roman"/>
        </w:rPr>
      </w:pPr>
      <w:r w:rsidRPr="008A10EE">
        <w:rPr>
          <w:rFonts w:cs="Times New Roman"/>
        </w:rPr>
        <w:lastRenderedPageBreak/>
        <w:t>Daftar pertanyaan dan jawaban narasumber</w:t>
      </w:r>
      <w:r w:rsidR="003B0923" w:rsidRPr="008A10EE">
        <w:rPr>
          <w:rFonts w:cs="Times New Roman"/>
        </w:rPr>
        <w:t xml:space="preserve"> Universitas Pembangunan Nasional “Veteran” Surabaya.</w:t>
      </w:r>
    </w:p>
    <w:p w14:paraId="70F6DDC8" w14:textId="1A7BC759" w:rsidR="003B0923" w:rsidRPr="008A10EE" w:rsidRDefault="003B0923" w:rsidP="001B0998">
      <w:pPr>
        <w:contextualSpacing/>
        <w:rPr>
          <w:rFonts w:cs="Times New Roman"/>
        </w:rPr>
      </w:pPr>
    </w:p>
    <w:p w14:paraId="199B58B5" w14:textId="77777777" w:rsidR="004E6BB8" w:rsidRPr="008A10EE" w:rsidRDefault="004E6BB8" w:rsidP="001B0998">
      <w:pPr>
        <w:contextualSpacing/>
        <w:rPr>
          <w:rFonts w:cs="Times New Roman"/>
        </w:rPr>
      </w:pPr>
    </w:p>
    <w:p w14:paraId="60BDC268" w14:textId="5613A74A" w:rsidR="004E6BB8" w:rsidRPr="008A10EE" w:rsidRDefault="004E6BB8" w:rsidP="004E6BB8">
      <w:pPr>
        <w:pStyle w:val="Caption"/>
        <w:keepNext/>
        <w:rPr>
          <w:rFonts w:cs="Times New Roman"/>
        </w:rPr>
      </w:pPr>
      <w:bookmarkStart w:id="1273" w:name="_Toc4847170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2</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31</w:t>
      </w:r>
      <w:bookmarkEnd w:id="1273"/>
    </w:p>
    <w:tbl>
      <w:tblPr>
        <w:tblStyle w:val="TableGrid"/>
        <w:tblW w:w="0" w:type="auto"/>
        <w:tblLook w:val="04A0" w:firstRow="1" w:lastRow="0" w:firstColumn="1" w:lastColumn="0" w:noHBand="0" w:noVBand="1"/>
      </w:tblPr>
      <w:tblGrid>
        <w:gridCol w:w="2787"/>
        <w:gridCol w:w="2788"/>
      </w:tblGrid>
      <w:tr w:rsidR="00E04F41" w:rsidRPr="008A10EE" w14:paraId="5B527C25" w14:textId="77777777" w:rsidTr="00800B62">
        <w:trPr>
          <w:tblHeader/>
        </w:trPr>
        <w:tc>
          <w:tcPr>
            <w:tcW w:w="2787" w:type="dxa"/>
          </w:tcPr>
          <w:p w14:paraId="7429BF15"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00947B80"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42F41454" w14:textId="77777777" w:rsidTr="004F36FD">
        <w:tc>
          <w:tcPr>
            <w:tcW w:w="2787" w:type="dxa"/>
          </w:tcPr>
          <w:p w14:paraId="06717C73" w14:textId="3B0C9D30" w:rsidR="00E04F41" w:rsidRPr="008A10EE" w:rsidRDefault="00B45C11" w:rsidP="004E6BB8">
            <w:pPr>
              <w:jc w:val="both"/>
              <w:rPr>
                <w:rFonts w:cs="Times New Roman"/>
              </w:rPr>
            </w:pPr>
            <w:r w:rsidRPr="008A10EE">
              <w:rPr>
                <w:rFonts w:cs="Times New Roman"/>
              </w:rPr>
              <w:t>apa yang menjadi Latar belakang adanya sigarku ini pak?</w:t>
            </w:r>
          </w:p>
        </w:tc>
        <w:tc>
          <w:tcPr>
            <w:tcW w:w="2788" w:type="dxa"/>
          </w:tcPr>
          <w:p w14:paraId="4AC00106" w14:textId="2A85D608" w:rsidR="00E04F41" w:rsidRPr="008A10EE" w:rsidRDefault="00B45C11" w:rsidP="004E6BB8">
            <w:pPr>
              <w:jc w:val="both"/>
              <w:rPr>
                <w:rFonts w:cs="Times New Roman"/>
              </w:rPr>
            </w:pPr>
            <w:r w:rsidRPr="008A10EE">
              <w:rPr>
                <w:rFonts w:cs="Times New Roman"/>
              </w:rPr>
              <w:t>Selama ini belum ada aplikasi yang sesuai dengan kebutuhan kita. Sebelumnya pernah ada satu software namun tidak sesuai dan akhirnya tidak digunakan lagi setelah dipakai satu tahun. Aplikasi masih memiliki banyak kekurangan dan belum memenuhi kebutuhan user sehingga kita develop ulang agar sesuai dengan kebutuhan disini.</w:t>
            </w:r>
          </w:p>
        </w:tc>
      </w:tr>
      <w:tr w:rsidR="00E04F41" w:rsidRPr="008A10EE" w14:paraId="04285D2E" w14:textId="77777777" w:rsidTr="004F36FD">
        <w:tc>
          <w:tcPr>
            <w:tcW w:w="2787" w:type="dxa"/>
          </w:tcPr>
          <w:p w14:paraId="28BCA97E" w14:textId="5A2D6D44" w:rsidR="00E04F41" w:rsidRPr="008A10EE" w:rsidRDefault="00B45C11" w:rsidP="004E6BB8">
            <w:pPr>
              <w:jc w:val="both"/>
              <w:rPr>
                <w:rFonts w:cs="Times New Roman"/>
              </w:rPr>
            </w:pPr>
            <w:r w:rsidRPr="008A10EE">
              <w:rPr>
                <w:rFonts w:cs="Times New Roman"/>
              </w:rPr>
              <w:t>Sebelum ada software seperti apa?</w:t>
            </w:r>
          </w:p>
        </w:tc>
        <w:tc>
          <w:tcPr>
            <w:tcW w:w="2788" w:type="dxa"/>
          </w:tcPr>
          <w:p w14:paraId="68BF0B7B" w14:textId="5E396F47" w:rsidR="00E04F41" w:rsidRPr="008A10EE" w:rsidRDefault="00B45C11" w:rsidP="004E6BB8">
            <w:pPr>
              <w:jc w:val="both"/>
              <w:rPr>
                <w:rFonts w:cs="Times New Roman"/>
              </w:rPr>
            </w:pPr>
            <w:r w:rsidRPr="008A10EE">
              <w:rPr>
                <w:rFonts w:cs="Times New Roman"/>
              </w:rPr>
              <w:t>Masih manual.</w:t>
            </w:r>
          </w:p>
        </w:tc>
      </w:tr>
      <w:tr w:rsidR="00B45C11" w:rsidRPr="008A10EE" w14:paraId="149D7933" w14:textId="77777777" w:rsidTr="004F36FD">
        <w:tc>
          <w:tcPr>
            <w:tcW w:w="2787" w:type="dxa"/>
          </w:tcPr>
          <w:p w14:paraId="1AB4DC5E" w14:textId="4F6102F8" w:rsidR="00B45C11" w:rsidRPr="008A10EE" w:rsidRDefault="00B45C11" w:rsidP="004E6BB8">
            <w:pPr>
              <w:jc w:val="both"/>
              <w:rPr>
                <w:rFonts w:cs="Times New Roman"/>
              </w:rPr>
            </w:pPr>
            <w:r w:rsidRPr="008A10EE">
              <w:rPr>
                <w:rFonts w:cs="Times New Roman"/>
              </w:rPr>
              <w:t>Apa yang melatarbelakangi untuk berpindah dari manual ke software?</w:t>
            </w:r>
          </w:p>
        </w:tc>
        <w:tc>
          <w:tcPr>
            <w:tcW w:w="2788" w:type="dxa"/>
          </w:tcPr>
          <w:p w14:paraId="2776D386" w14:textId="18739C3F" w:rsidR="00B45C11" w:rsidRPr="008A10EE" w:rsidRDefault="00B45C11" w:rsidP="004E6BB8">
            <w:pPr>
              <w:jc w:val="both"/>
              <w:rPr>
                <w:rFonts w:cs="Times New Roman"/>
              </w:rPr>
            </w:pPr>
            <w:r w:rsidRPr="008A10EE">
              <w:rPr>
                <w:rFonts w:cs="Times New Roman"/>
              </w:rPr>
              <w:t>Pastinya ingin lebih cepat dan mudah. Dan juga bisa menyimpan historis yang bisa dibaca untuk mendukung pengambilan keputusan. Agar output bisa sesuai kebutuhan.</w:t>
            </w:r>
          </w:p>
        </w:tc>
      </w:tr>
      <w:tr w:rsidR="00B45C11" w:rsidRPr="008A10EE" w14:paraId="40D67B2C" w14:textId="77777777" w:rsidTr="004F36FD">
        <w:tc>
          <w:tcPr>
            <w:tcW w:w="2787" w:type="dxa"/>
          </w:tcPr>
          <w:p w14:paraId="35A502B1" w14:textId="39836816" w:rsidR="00B45C11" w:rsidRPr="008A10EE" w:rsidRDefault="00B45C11" w:rsidP="004E6BB8">
            <w:pPr>
              <w:jc w:val="both"/>
              <w:rPr>
                <w:rFonts w:cs="Times New Roman"/>
              </w:rPr>
            </w:pPr>
            <w:r w:rsidRPr="008A10EE">
              <w:rPr>
                <w:rFonts w:cs="Times New Roman"/>
              </w:rPr>
              <w:t>Apa pengerjaan proyek tepat waktu?</w:t>
            </w:r>
          </w:p>
        </w:tc>
        <w:tc>
          <w:tcPr>
            <w:tcW w:w="2788" w:type="dxa"/>
          </w:tcPr>
          <w:p w14:paraId="16652203" w14:textId="5BCBABA6" w:rsidR="00B45C11" w:rsidRPr="008A10EE" w:rsidRDefault="00B45C11" w:rsidP="004E6BB8">
            <w:pPr>
              <w:jc w:val="both"/>
              <w:rPr>
                <w:rFonts w:cs="Times New Roman"/>
              </w:rPr>
            </w:pPr>
            <w:r w:rsidRPr="008A10EE">
              <w:rPr>
                <w:rFonts w:cs="Times New Roman"/>
              </w:rPr>
              <w:t>tepat waktu. Dulu waktu yang disediakan hanya 2 bulan</w:t>
            </w:r>
          </w:p>
        </w:tc>
      </w:tr>
      <w:tr w:rsidR="00B45C11" w:rsidRPr="008A10EE" w14:paraId="19BAAC8B" w14:textId="77777777" w:rsidTr="004F36FD">
        <w:tc>
          <w:tcPr>
            <w:tcW w:w="2787" w:type="dxa"/>
          </w:tcPr>
          <w:p w14:paraId="7401A2A0" w14:textId="78D0C2FE" w:rsidR="00B45C11" w:rsidRPr="008A10EE" w:rsidRDefault="00B45C11" w:rsidP="004E6BB8">
            <w:pPr>
              <w:jc w:val="both"/>
              <w:rPr>
                <w:rFonts w:cs="Times New Roman"/>
              </w:rPr>
            </w:pPr>
            <w:r w:rsidRPr="008A10EE">
              <w:rPr>
                <w:rFonts w:cs="Times New Roman"/>
              </w:rPr>
              <w:t>Apakah budget yang disediakan juga sudah cukup ?</w:t>
            </w:r>
          </w:p>
        </w:tc>
        <w:tc>
          <w:tcPr>
            <w:tcW w:w="2788" w:type="dxa"/>
          </w:tcPr>
          <w:p w14:paraId="7DC8C1AB" w14:textId="3CDFB62C" w:rsidR="00B45C11" w:rsidRPr="008A10EE" w:rsidRDefault="00B45C11" w:rsidP="004E6BB8">
            <w:pPr>
              <w:jc w:val="both"/>
              <w:rPr>
                <w:rFonts w:cs="Times New Roman"/>
              </w:rPr>
            </w:pPr>
            <w:r w:rsidRPr="008A10EE">
              <w:rPr>
                <w:rFonts w:cs="Times New Roman"/>
              </w:rPr>
              <w:t>Sudah cukup.</w:t>
            </w:r>
          </w:p>
        </w:tc>
      </w:tr>
      <w:tr w:rsidR="00B45C11" w:rsidRPr="008A10EE" w14:paraId="1C0B8E6C" w14:textId="77777777" w:rsidTr="004F36FD">
        <w:tc>
          <w:tcPr>
            <w:tcW w:w="2787" w:type="dxa"/>
          </w:tcPr>
          <w:p w14:paraId="09342E20" w14:textId="708C90D0" w:rsidR="00B45C11" w:rsidRPr="008A10EE" w:rsidRDefault="00B45C11" w:rsidP="004E6BB8">
            <w:pPr>
              <w:jc w:val="both"/>
              <w:rPr>
                <w:rFonts w:cs="Times New Roman"/>
              </w:rPr>
            </w:pPr>
            <w:r w:rsidRPr="008A10EE">
              <w:rPr>
                <w:rFonts w:cs="Times New Roman"/>
              </w:rPr>
              <w:lastRenderedPageBreak/>
              <w:t>Apakah cakupan yang sudah direncanakan mencakup semua kebutuhan user ?</w:t>
            </w:r>
          </w:p>
        </w:tc>
        <w:tc>
          <w:tcPr>
            <w:tcW w:w="2788" w:type="dxa"/>
          </w:tcPr>
          <w:p w14:paraId="31DA3AB9" w14:textId="6DCB8B95" w:rsidR="00B45C11" w:rsidRPr="008A10EE" w:rsidRDefault="00B45C11" w:rsidP="004E6BB8">
            <w:pPr>
              <w:jc w:val="both"/>
              <w:rPr>
                <w:rFonts w:cs="Times New Roman"/>
              </w:rPr>
            </w:pPr>
            <w:r w:rsidRPr="008A10EE">
              <w:rPr>
                <w:rFonts w:cs="Times New Roman"/>
              </w:rPr>
              <w:t>desain awal sesuai dengan kebutuhan system saat itu sudah mencakup semua. Sampai sekarang tetap ada pengembangan mengikuti kebutuhan user( semua pegawai yang menggunakan SIM ini)</w:t>
            </w:r>
          </w:p>
        </w:tc>
      </w:tr>
      <w:tr w:rsidR="00B45C11" w:rsidRPr="008A10EE" w14:paraId="18720803" w14:textId="77777777" w:rsidTr="004F36FD">
        <w:tc>
          <w:tcPr>
            <w:tcW w:w="2787" w:type="dxa"/>
          </w:tcPr>
          <w:p w14:paraId="423A4817" w14:textId="60581878" w:rsidR="00B45C11" w:rsidRPr="008A10EE" w:rsidRDefault="00B45C11" w:rsidP="004E6BB8">
            <w:pPr>
              <w:jc w:val="both"/>
              <w:rPr>
                <w:rFonts w:cs="Times New Roman"/>
              </w:rPr>
            </w:pPr>
            <w:r w:rsidRPr="008A10EE">
              <w:rPr>
                <w:rFonts w:cs="Times New Roman"/>
              </w:rPr>
              <w:t>Stakeholder siapa saja</w:t>
            </w:r>
          </w:p>
        </w:tc>
        <w:tc>
          <w:tcPr>
            <w:tcW w:w="2788" w:type="dxa"/>
          </w:tcPr>
          <w:p w14:paraId="50EC6881" w14:textId="71F2069C" w:rsidR="00B45C11" w:rsidRPr="008A10EE" w:rsidRDefault="00B45C11" w:rsidP="004E6BB8">
            <w:pPr>
              <w:jc w:val="both"/>
              <w:rPr>
                <w:rFonts w:cs="Times New Roman"/>
              </w:rPr>
            </w:pPr>
            <w:r w:rsidRPr="008A10EE">
              <w:rPr>
                <w:rFonts w:cs="Times New Roman"/>
              </w:rPr>
              <w:t>Bagian keuangan, bagian perencanaan, dari TIK, dan pimpinan-pimpinan.</w:t>
            </w:r>
          </w:p>
        </w:tc>
      </w:tr>
      <w:tr w:rsidR="00B45C11" w:rsidRPr="008A10EE" w14:paraId="5983D065" w14:textId="77777777" w:rsidTr="004F36FD">
        <w:tc>
          <w:tcPr>
            <w:tcW w:w="2787" w:type="dxa"/>
          </w:tcPr>
          <w:p w14:paraId="6F16E04E" w14:textId="02BFBD4B" w:rsidR="00B45C11" w:rsidRPr="008A10EE" w:rsidRDefault="00B45C11" w:rsidP="004E6BB8">
            <w:pPr>
              <w:jc w:val="both"/>
              <w:rPr>
                <w:rFonts w:cs="Times New Roman"/>
              </w:rPr>
            </w:pPr>
            <w:r w:rsidRPr="008A10EE">
              <w:rPr>
                <w:rFonts w:cs="Times New Roman"/>
              </w:rPr>
              <w:t>Apa saja role nya ?</w:t>
            </w:r>
          </w:p>
        </w:tc>
        <w:tc>
          <w:tcPr>
            <w:tcW w:w="2788" w:type="dxa"/>
          </w:tcPr>
          <w:p w14:paraId="5BA8103D" w14:textId="1A7868F3" w:rsidR="00B45C11" w:rsidRPr="008A10EE" w:rsidRDefault="00B45C11" w:rsidP="004E6BB8">
            <w:pPr>
              <w:jc w:val="both"/>
              <w:rPr>
                <w:rFonts w:cs="Times New Roman"/>
              </w:rPr>
            </w:pPr>
            <w:r w:rsidRPr="008A10EE">
              <w:rPr>
                <w:rFonts w:cs="Times New Roman"/>
              </w:rPr>
              <w:t>Perencanaan yang bagian merencanakan semua anggaran di universitas, bagian keuangan menerima pengajuan anggaran dari masing-masing satuan kerja yang mengajukan anggaran ke perencanaan. Alurnya, ada perencanaan, lalu setiap satuan kerja pasti akan meminta kebutuhan keuangan satuan kerjanya masing-masing. Lalu bagian keuangan menangani pengajuan-pengajuan tersebut seperti pencairan dana verifikasi berkas.</w:t>
            </w:r>
          </w:p>
        </w:tc>
      </w:tr>
      <w:tr w:rsidR="00B45C11" w:rsidRPr="008A10EE" w14:paraId="36501BAB" w14:textId="77777777" w:rsidTr="004F36FD">
        <w:tc>
          <w:tcPr>
            <w:tcW w:w="2787" w:type="dxa"/>
          </w:tcPr>
          <w:p w14:paraId="3036379A" w14:textId="7EDB634F" w:rsidR="00B45C11" w:rsidRPr="008A10EE" w:rsidRDefault="00B45C11" w:rsidP="004E6BB8">
            <w:pPr>
              <w:jc w:val="both"/>
              <w:rPr>
                <w:rFonts w:cs="Times New Roman"/>
              </w:rPr>
            </w:pPr>
            <w:r w:rsidRPr="008A10EE">
              <w:rPr>
                <w:rFonts w:cs="Times New Roman"/>
              </w:rPr>
              <w:t>Roles dalam SIM ini apa saja pak?</w:t>
            </w:r>
          </w:p>
        </w:tc>
        <w:tc>
          <w:tcPr>
            <w:tcW w:w="2788" w:type="dxa"/>
          </w:tcPr>
          <w:p w14:paraId="2AFFE710" w14:textId="5187EB9F" w:rsidR="00B45C11" w:rsidRPr="008A10EE" w:rsidRDefault="00B45C11" w:rsidP="004E6BB8">
            <w:pPr>
              <w:jc w:val="both"/>
              <w:rPr>
                <w:rFonts w:cs="Times New Roman"/>
              </w:rPr>
            </w:pPr>
            <w:r w:rsidRPr="008A10EE">
              <w:rPr>
                <w:rFonts w:cs="Times New Roman"/>
              </w:rPr>
              <w:t xml:space="preserve">Ada administrator, ada bagian perencanaan, Wakil Rektor II (menangani bagian keuangan dan SDM) yang melakukan pengesahan pada setiap perencanaan. Tiap perencanaan ada kode akun yang sudah ditentukan </w:t>
            </w:r>
            <w:r w:rsidRPr="008A10EE">
              <w:rPr>
                <w:rFonts w:cs="Times New Roman"/>
              </w:rPr>
              <w:lastRenderedPageBreak/>
              <w:t>dengan pusat dan yang mengetahui hanya bagian perencanaan. Sehingga bagian perencanaan bertugas untuk melakukan verifikasi apakah kode yang diajukan sesuai dengan kode perencanaan dari pusat atau tidak. Itu berkaitan dengan pengajuan dana ke pusat. Sehingga aplikasi yang kita buat harus sama dengan aplikasi yang ada di pusat. Selain itu ada bagian keuangan dan bagian satuan kerja.</w:t>
            </w:r>
          </w:p>
        </w:tc>
      </w:tr>
      <w:tr w:rsidR="00B45C11" w:rsidRPr="008A10EE" w14:paraId="179BAF54" w14:textId="77777777" w:rsidTr="004F36FD">
        <w:tc>
          <w:tcPr>
            <w:tcW w:w="2787" w:type="dxa"/>
          </w:tcPr>
          <w:p w14:paraId="4D7280DB" w14:textId="0A9E493C" w:rsidR="00B45C11" w:rsidRPr="008A10EE" w:rsidRDefault="00B45C11" w:rsidP="004E6BB8">
            <w:pPr>
              <w:jc w:val="both"/>
              <w:rPr>
                <w:rFonts w:cs="Times New Roman"/>
              </w:rPr>
            </w:pPr>
            <w:r w:rsidRPr="008A10EE">
              <w:rPr>
                <w:rFonts w:cs="Times New Roman"/>
              </w:rPr>
              <w:lastRenderedPageBreak/>
              <w:t>Role dalam pengerjaan proyek ini apa saja pak ?</w:t>
            </w:r>
          </w:p>
        </w:tc>
        <w:tc>
          <w:tcPr>
            <w:tcW w:w="2788" w:type="dxa"/>
          </w:tcPr>
          <w:p w14:paraId="3CC61EE3" w14:textId="71D413B4" w:rsidR="00B45C11" w:rsidRPr="008A10EE" w:rsidRDefault="00B45C11" w:rsidP="004E6BB8">
            <w:pPr>
              <w:jc w:val="both"/>
              <w:rPr>
                <w:rFonts w:cs="Times New Roman"/>
              </w:rPr>
            </w:pPr>
            <w:r w:rsidRPr="008A10EE">
              <w:rPr>
                <w:rFonts w:cs="Times New Roman"/>
              </w:rPr>
              <w:t>Analis, database administrator, database designer, programmer, dokumentasi</w:t>
            </w:r>
          </w:p>
        </w:tc>
      </w:tr>
      <w:tr w:rsidR="00B45C11" w:rsidRPr="008A10EE" w14:paraId="2C0CA74E" w14:textId="77777777" w:rsidTr="004F36FD">
        <w:tc>
          <w:tcPr>
            <w:tcW w:w="2787" w:type="dxa"/>
          </w:tcPr>
          <w:p w14:paraId="487FB025" w14:textId="23369890" w:rsidR="00B45C11" w:rsidRPr="008A10EE" w:rsidRDefault="00B45C11" w:rsidP="004E6BB8">
            <w:pPr>
              <w:jc w:val="both"/>
              <w:rPr>
                <w:rFonts w:cs="Times New Roman"/>
              </w:rPr>
            </w:pPr>
            <w:r w:rsidRPr="008A10EE">
              <w:rPr>
                <w:rFonts w:cs="Times New Roman"/>
              </w:rPr>
              <w:t>Berapa orang di masing-masing role ?</w:t>
            </w:r>
          </w:p>
        </w:tc>
        <w:tc>
          <w:tcPr>
            <w:tcW w:w="2788" w:type="dxa"/>
          </w:tcPr>
          <w:p w14:paraId="65954F36" w14:textId="5D4CB338" w:rsidR="00B45C11" w:rsidRPr="008A10EE" w:rsidRDefault="00B45C11" w:rsidP="004E6BB8">
            <w:pPr>
              <w:jc w:val="both"/>
              <w:rPr>
                <w:rFonts w:cs="Times New Roman"/>
              </w:rPr>
            </w:pPr>
            <w:r w:rsidRPr="008A10EE">
              <w:rPr>
                <w:rFonts w:cs="Times New Roman"/>
              </w:rPr>
              <w:t>Dalam proyek ini total ada 6 orang, saya sendiri sebagai analis database administrator, database designer sekaligus programmer dibantu dengan 5 teman saya yang lain.</w:t>
            </w:r>
          </w:p>
        </w:tc>
      </w:tr>
      <w:tr w:rsidR="00B45C11" w:rsidRPr="008A10EE" w14:paraId="57037F1C" w14:textId="77777777" w:rsidTr="004F36FD">
        <w:tc>
          <w:tcPr>
            <w:tcW w:w="2787" w:type="dxa"/>
          </w:tcPr>
          <w:p w14:paraId="4025B216" w14:textId="67F82C3E" w:rsidR="00B45C11" w:rsidRPr="008A10EE" w:rsidRDefault="00B45C11" w:rsidP="004E6BB8">
            <w:pPr>
              <w:jc w:val="both"/>
              <w:rPr>
                <w:rFonts w:cs="Times New Roman"/>
              </w:rPr>
            </w:pPr>
            <w:r w:rsidRPr="008A10EE">
              <w:rPr>
                <w:rFonts w:cs="Times New Roman"/>
              </w:rPr>
              <w:t>Apakah dengan 6 orang tersebut cukup untuk menyelesaikan proyek ini ?</w:t>
            </w:r>
          </w:p>
        </w:tc>
        <w:tc>
          <w:tcPr>
            <w:tcW w:w="2788" w:type="dxa"/>
          </w:tcPr>
          <w:p w14:paraId="012DD9A7" w14:textId="6964A57D" w:rsidR="00B45C11" w:rsidRPr="008A10EE" w:rsidRDefault="00B45C11" w:rsidP="004E6BB8">
            <w:pPr>
              <w:jc w:val="both"/>
              <w:rPr>
                <w:rFonts w:cs="Times New Roman"/>
              </w:rPr>
            </w:pPr>
            <w:r w:rsidRPr="008A10EE">
              <w:rPr>
                <w:rFonts w:cs="Times New Roman"/>
              </w:rPr>
              <w:t>Sejauh ini cukup.</w:t>
            </w:r>
          </w:p>
        </w:tc>
      </w:tr>
      <w:tr w:rsidR="00B45C11" w:rsidRPr="008A10EE" w14:paraId="27E4CB6A" w14:textId="77777777" w:rsidTr="004F36FD">
        <w:tc>
          <w:tcPr>
            <w:tcW w:w="2787" w:type="dxa"/>
          </w:tcPr>
          <w:p w14:paraId="56674859" w14:textId="304FB739" w:rsidR="00B45C11" w:rsidRPr="008A10EE" w:rsidRDefault="00B45C11" w:rsidP="004E6BB8">
            <w:pPr>
              <w:jc w:val="both"/>
              <w:rPr>
                <w:rFonts w:cs="Times New Roman"/>
              </w:rPr>
            </w:pPr>
            <w:r w:rsidRPr="008A10EE">
              <w:rPr>
                <w:rFonts w:cs="Times New Roman"/>
              </w:rPr>
              <w:t>Untuk project managernya sendiri siapa pak?</w:t>
            </w:r>
          </w:p>
        </w:tc>
        <w:tc>
          <w:tcPr>
            <w:tcW w:w="2788" w:type="dxa"/>
          </w:tcPr>
          <w:p w14:paraId="534F650F" w14:textId="568CBDA9" w:rsidR="00B45C11" w:rsidRPr="008A10EE" w:rsidRDefault="00B45C11" w:rsidP="004E6BB8">
            <w:pPr>
              <w:jc w:val="both"/>
              <w:rPr>
                <w:rFonts w:cs="Times New Roman"/>
              </w:rPr>
            </w:pPr>
            <w:r w:rsidRPr="008A10EE">
              <w:rPr>
                <w:rFonts w:cs="Times New Roman"/>
              </w:rPr>
              <w:t>Kebetulan saya</w:t>
            </w:r>
          </w:p>
        </w:tc>
      </w:tr>
      <w:tr w:rsidR="00B45C11" w:rsidRPr="008A10EE" w14:paraId="3837391C" w14:textId="77777777" w:rsidTr="004F36FD">
        <w:tc>
          <w:tcPr>
            <w:tcW w:w="2787" w:type="dxa"/>
          </w:tcPr>
          <w:p w14:paraId="7C3C696A" w14:textId="0694FCC7" w:rsidR="00B45C11" w:rsidRPr="008A10EE" w:rsidRDefault="00B45C11" w:rsidP="004E6BB8">
            <w:pPr>
              <w:jc w:val="both"/>
              <w:rPr>
                <w:rFonts w:cs="Times New Roman"/>
              </w:rPr>
            </w:pPr>
            <w:r w:rsidRPr="008A10EE">
              <w:rPr>
                <w:rFonts w:cs="Times New Roman"/>
              </w:rPr>
              <w:t>Apakah bapak pernah menghandle sebuah project sebelumnya</w:t>
            </w:r>
          </w:p>
        </w:tc>
        <w:tc>
          <w:tcPr>
            <w:tcW w:w="2788" w:type="dxa"/>
          </w:tcPr>
          <w:p w14:paraId="34A4FAD3" w14:textId="067BBD8D" w:rsidR="00B45C11" w:rsidRPr="008A10EE" w:rsidRDefault="00B45C11" w:rsidP="004E6BB8">
            <w:pPr>
              <w:jc w:val="both"/>
              <w:rPr>
                <w:rFonts w:cs="Times New Roman"/>
              </w:rPr>
            </w:pPr>
            <w:r w:rsidRPr="008A10EE">
              <w:rPr>
                <w:rFonts w:cs="Times New Roman"/>
              </w:rPr>
              <w:t>Sebelumnya pernah</w:t>
            </w:r>
          </w:p>
        </w:tc>
      </w:tr>
      <w:tr w:rsidR="00B45C11" w:rsidRPr="008A10EE" w14:paraId="1FDD142B" w14:textId="77777777" w:rsidTr="004F36FD">
        <w:tc>
          <w:tcPr>
            <w:tcW w:w="2787" w:type="dxa"/>
          </w:tcPr>
          <w:p w14:paraId="095F4D33" w14:textId="48A49AAE" w:rsidR="00B45C11" w:rsidRPr="008A10EE" w:rsidRDefault="00B45C11" w:rsidP="004E6BB8">
            <w:pPr>
              <w:jc w:val="both"/>
              <w:rPr>
                <w:rFonts w:cs="Times New Roman"/>
              </w:rPr>
            </w:pPr>
            <w:r w:rsidRPr="008A10EE">
              <w:rPr>
                <w:rFonts w:cs="Times New Roman"/>
              </w:rPr>
              <w:lastRenderedPageBreak/>
              <w:t>Dukungan dari manajemen atau birokrasi seperti apa?</w:t>
            </w:r>
          </w:p>
        </w:tc>
        <w:tc>
          <w:tcPr>
            <w:tcW w:w="2788" w:type="dxa"/>
          </w:tcPr>
          <w:p w14:paraId="2821483D" w14:textId="634099D7" w:rsidR="00B45C11" w:rsidRPr="008A10EE" w:rsidRDefault="00B45C11" w:rsidP="004E6BB8">
            <w:pPr>
              <w:jc w:val="both"/>
              <w:rPr>
                <w:rFonts w:cs="Times New Roman"/>
              </w:rPr>
            </w:pPr>
            <w:r w:rsidRPr="008A10EE">
              <w:rPr>
                <w:rFonts w:cs="Times New Roman"/>
              </w:rPr>
              <w:t>Pimpinan mengkaji sesuai kebutuhan yang ada. Ketika pimpinan membutuhkan suatu data namun kesulitan akhirnya beliau meminta tim TIK untuk membuat Aplikasi untuk memenuhu kebutuhan data.</w:t>
            </w:r>
          </w:p>
        </w:tc>
      </w:tr>
      <w:tr w:rsidR="00B45C11" w:rsidRPr="008A10EE" w14:paraId="59339582" w14:textId="77777777" w:rsidTr="004F36FD">
        <w:tc>
          <w:tcPr>
            <w:tcW w:w="2787" w:type="dxa"/>
          </w:tcPr>
          <w:p w14:paraId="3D50DD23" w14:textId="78D990CB" w:rsidR="00B45C11" w:rsidRPr="008A10EE" w:rsidRDefault="00B45C11" w:rsidP="004E6BB8">
            <w:pPr>
              <w:jc w:val="both"/>
              <w:rPr>
                <w:rFonts w:cs="Times New Roman"/>
              </w:rPr>
            </w:pPr>
            <w:r w:rsidRPr="008A10EE">
              <w:rPr>
                <w:rFonts w:cs="Times New Roman"/>
              </w:rPr>
              <w:t>Apakah ada standarisasi ?</w:t>
            </w:r>
          </w:p>
        </w:tc>
        <w:tc>
          <w:tcPr>
            <w:tcW w:w="2788" w:type="dxa"/>
          </w:tcPr>
          <w:p w14:paraId="62405617" w14:textId="031F00C8" w:rsidR="00B45C11" w:rsidRPr="008A10EE" w:rsidRDefault="00B45C11" w:rsidP="004E6BB8">
            <w:pPr>
              <w:jc w:val="both"/>
              <w:rPr>
                <w:rFonts w:cs="Times New Roman"/>
              </w:rPr>
            </w:pPr>
            <w:r w:rsidRPr="008A10EE">
              <w:rPr>
                <w:rFonts w:cs="Times New Roman"/>
              </w:rPr>
              <w:t>Tidak ada standarisasi karena yang memang web based. Lalu untuk web server menggunakan linux.</w:t>
            </w:r>
          </w:p>
        </w:tc>
      </w:tr>
      <w:tr w:rsidR="00B45C11" w:rsidRPr="008A10EE" w14:paraId="35C16C34" w14:textId="77777777" w:rsidTr="004F36FD">
        <w:tc>
          <w:tcPr>
            <w:tcW w:w="2787" w:type="dxa"/>
          </w:tcPr>
          <w:p w14:paraId="0C8902DA" w14:textId="72580121" w:rsidR="00B45C11" w:rsidRPr="008A10EE" w:rsidRDefault="00B45C11" w:rsidP="004E6BB8">
            <w:pPr>
              <w:jc w:val="both"/>
              <w:rPr>
                <w:rFonts w:cs="Times New Roman"/>
              </w:rPr>
            </w:pPr>
            <w:r w:rsidRPr="008A10EE">
              <w:rPr>
                <w:rFonts w:cs="Times New Roman"/>
              </w:rPr>
              <w:t>Apakah ada standarisasi hardware?</w:t>
            </w:r>
          </w:p>
        </w:tc>
        <w:tc>
          <w:tcPr>
            <w:tcW w:w="2788" w:type="dxa"/>
          </w:tcPr>
          <w:p w14:paraId="7F3F2D7F" w14:textId="00A320AF" w:rsidR="00B45C11" w:rsidRPr="008A10EE" w:rsidRDefault="00B45C11" w:rsidP="004E6BB8">
            <w:pPr>
              <w:jc w:val="both"/>
              <w:rPr>
                <w:rFonts w:cs="Times New Roman"/>
              </w:rPr>
            </w:pPr>
            <w:r w:rsidRPr="008A10EE">
              <w:rPr>
                <w:rFonts w:cs="Times New Roman"/>
              </w:rPr>
              <w:t>Kalau hardware kita ada tim sendiri, tim yang lain bagian mengurusi hardware. Tidak ada standard harus pakai merek apa.</w:t>
            </w:r>
          </w:p>
        </w:tc>
      </w:tr>
      <w:tr w:rsidR="00B45C11" w:rsidRPr="008A10EE" w14:paraId="1F79FDCE" w14:textId="77777777" w:rsidTr="004F36FD">
        <w:tc>
          <w:tcPr>
            <w:tcW w:w="2787" w:type="dxa"/>
          </w:tcPr>
          <w:p w14:paraId="535D6A7B" w14:textId="4D80C686" w:rsidR="00B45C11" w:rsidRPr="008A10EE" w:rsidRDefault="00B45C11" w:rsidP="004E6BB8">
            <w:pPr>
              <w:jc w:val="both"/>
              <w:rPr>
                <w:rFonts w:cs="Times New Roman"/>
              </w:rPr>
            </w:pPr>
            <w:r w:rsidRPr="008A10EE">
              <w:rPr>
                <w:rFonts w:cs="Times New Roman"/>
              </w:rPr>
              <w:t>Untuk quality assurance, ada testing apa saja ?</w:t>
            </w:r>
          </w:p>
        </w:tc>
        <w:tc>
          <w:tcPr>
            <w:tcW w:w="2788" w:type="dxa"/>
          </w:tcPr>
          <w:p w14:paraId="41CAE32D" w14:textId="40262630" w:rsidR="00B45C11" w:rsidRPr="008A10EE" w:rsidRDefault="00B45C11" w:rsidP="004E6BB8">
            <w:pPr>
              <w:jc w:val="both"/>
              <w:rPr>
                <w:rFonts w:cs="Times New Roman"/>
              </w:rPr>
            </w:pPr>
            <w:r w:rsidRPr="008A10EE">
              <w:rPr>
                <w:rFonts w:cs="Times New Roman"/>
              </w:rPr>
              <w:t>Testing entry data, testing bug atau error, teting melibatkan user dengan pelatihan. Jadi user dikumpulkan di aula untuk pelatihan sekaligus testing error.</w:t>
            </w:r>
          </w:p>
        </w:tc>
      </w:tr>
      <w:tr w:rsidR="00B45C11" w:rsidRPr="008A10EE" w14:paraId="201FA9F0" w14:textId="77777777" w:rsidTr="004F36FD">
        <w:tc>
          <w:tcPr>
            <w:tcW w:w="2787" w:type="dxa"/>
          </w:tcPr>
          <w:p w14:paraId="6CD0B684" w14:textId="1EEFD8AC" w:rsidR="00B45C11" w:rsidRPr="008A10EE" w:rsidRDefault="00B45C11" w:rsidP="004E6BB8">
            <w:pPr>
              <w:jc w:val="both"/>
              <w:rPr>
                <w:rFonts w:cs="Times New Roman"/>
              </w:rPr>
            </w:pPr>
            <w:r w:rsidRPr="008A10EE">
              <w:rPr>
                <w:rFonts w:cs="Times New Roman"/>
              </w:rPr>
              <w:t>bagaimana migrasi?</w:t>
            </w:r>
          </w:p>
        </w:tc>
        <w:tc>
          <w:tcPr>
            <w:tcW w:w="2788" w:type="dxa"/>
          </w:tcPr>
          <w:p w14:paraId="1DF6CCE8" w14:textId="2C178FAE" w:rsidR="00B45C11" w:rsidRPr="008A10EE" w:rsidRDefault="00B45C11" w:rsidP="004E6BB8">
            <w:pPr>
              <w:jc w:val="both"/>
              <w:rPr>
                <w:rFonts w:cs="Times New Roman"/>
              </w:rPr>
            </w:pPr>
            <w:r w:rsidRPr="008A10EE">
              <w:rPr>
                <w:rFonts w:cs="Times New Roman"/>
              </w:rPr>
              <w:t>Ada migrasi database. Yang kita ambil dari aplikasi lama hanya data inti saja. Data transaksi banyak yang berubah. Kita sistemnya cut-off.</w:t>
            </w:r>
          </w:p>
        </w:tc>
      </w:tr>
    </w:tbl>
    <w:p w14:paraId="4318CDE6" w14:textId="77777777" w:rsidR="00E04F41" w:rsidRPr="008A10EE" w:rsidRDefault="00E04F41" w:rsidP="001B0998">
      <w:pPr>
        <w:rPr>
          <w:rFonts w:cs="Times New Roman"/>
          <w:lang w:val="en-US"/>
        </w:rPr>
      </w:pPr>
    </w:p>
    <w:p w14:paraId="5502C878" w14:textId="14714D70" w:rsidR="00C8119B" w:rsidRPr="008A10EE" w:rsidRDefault="00C8119B" w:rsidP="001B0998">
      <w:pPr>
        <w:contextualSpacing/>
        <w:rPr>
          <w:rFonts w:cs="Times New Roman"/>
          <w:b/>
          <w:bCs/>
          <w:lang w:val="en-US"/>
        </w:rPr>
      </w:pPr>
      <w:r w:rsidRPr="008A10EE">
        <w:rPr>
          <w:rFonts w:cs="Times New Roman"/>
          <w:b/>
          <w:bCs/>
          <w:lang w:val="en-US"/>
        </w:rPr>
        <w:t>Transkrip Wawancara Responden 32</w:t>
      </w:r>
    </w:p>
    <w:p w14:paraId="66D18107" w14:textId="25A547BE"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Bhayangkara Surabaya (UBHARA).</w:t>
      </w:r>
    </w:p>
    <w:p w14:paraId="50BE08E2" w14:textId="77777777" w:rsidR="004E6BB8" w:rsidRPr="008A10EE" w:rsidRDefault="004E6BB8" w:rsidP="001B0998">
      <w:pPr>
        <w:rPr>
          <w:rFonts w:cs="Times New Roman"/>
          <w:lang w:val="en-US"/>
        </w:rPr>
      </w:pPr>
    </w:p>
    <w:p w14:paraId="4EE7C024" w14:textId="6E240A2E" w:rsidR="004E6BB8" w:rsidRPr="008A10EE" w:rsidRDefault="004E6BB8" w:rsidP="004E6BB8">
      <w:pPr>
        <w:pStyle w:val="Caption"/>
        <w:keepNext/>
        <w:rPr>
          <w:rFonts w:cs="Times New Roman"/>
        </w:rPr>
      </w:pPr>
      <w:bookmarkStart w:id="1274" w:name="_Toc48471703"/>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3</w:t>
      </w:r>
      <w:r w:rsidR="00182426">
        <w:rPr>
          <w:rFonts w:cs="Times New Roman"/>
        </w:rPr>
        <w:fldChar w:fldCharType="end"/>
      </w:r>
      <w:r w:rsidRPr="008A10EE">
        <w:rPr>
          <w:rFonts w:cs="Times New Roman"/>
        </w:rPr>
        <w:t xml:space="preserve"> Transkrip Wawancara Responden 32</w:t>
      </w:r>
      <w:bookmarkEnd w:id="1274"/>
    </w:p>
    <w:tbl>
      <w:tblPr>
        <w:tblStyle w:val="TableGrid"/>
        <w:tblW w:w="0" w:type="auto"/>
        <w:tblLook w:val="04A0" w:firstRow="1" w:lastRow="0" w:firstColumn="1" w:lastColumn="0" w:noHBand="0" w:noVBand="1"/>
      </w:tblPr>
      <w:tblGrid>
        <w:gridCol w:w="2190"/>
        <w:gridCol w:w="1517"/>
        <w:gridCol w:w="1868"/>
      </w:tblGrid>
      <w:tr w:rsidR="00C8119B" w:rsidRPr="008A10EE" w14:paraId="5BDA1281" w14:textId="77777777" w:rsidTr="00800B62">
        <w:trPr>
          <w:tblHeader/>
        </w:trPr>
        <w:tc>
          <w:tcPr>
            <w:tcW w:w="2190" w:type="dxa"/>
          </w:tcPr>
          <w:p w14:paraId="157B83C5" w14:textId="77777777" w:rsidR="00C8119B" w:rsidRPr="00800B62" w:rsidRDefault="00C8119B" w:rsidP="001B0998">
            <w:pPr>
              <w:jc w:val="center"/>
              <w:rPr>
                <w:rFonts w:cs="Times New Roman"/>
                <w:b/>
                <w:bCs/>
              </w:rPr>
            </w:pPr>
            <w:r w:rsidRPr="00800B62">
              <w:rPr>
                <w:rFonts w:cs="Times New Roman"/>
                <w:b/>
                <w:bCs/>
              </w:rPr>
              <w:t>Profil PT</w:t>
            </w:r>
          </w:p>
        </w:tc>
        <w:tc>
          <w:tcPr>
            <w:tcW w:w="1517" w:type="dxa"/>
          </w:tcPr>
          <w:p w14:paraId="3E7AC674" w14:textId="77777777" w:rsidR="00C8119B" w:rsidRPr="00800B62" w:rsidRDefault="00C8119B" w:rsidP="001B0998">
            <w:pPr>
              <w:jc w:val="center"/>
              <w:rPr>
                <w:rFonts w:cs="Times New Roman"/>
                <w:b/>
                <w:bCs/>
              </w:rPr>
            </w:pPr>
            <w:r w:rsidRPr="00800B62">
              <w:rPr>
                <w:rFonts w:cs="Times New Roman"/>
                <w:b/>
                <w:bCs/>
              </w:rPr>
              <w:t>Profil Narasumber</w:t>
            </w:r>
          </w:p>
        </w:tc>
        <w:tc>
          <w:tcPr>
            <w:tcW w:w="1868" w:type="dxa"/>
          </w:tcPr>
          <w:p w14:paraId="071C183A"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5E31358C" w14:textId="77777777" w:rsidTr="004E6BB8">
        <w:tc>
          <w:tcPr>
            <w:tcW w:w="2190" w:type="dxa"/>
          </w:tcPr>
          <w:p w14:paraId="5804C9DC" w14:textId="3C57A819" w:rsidR="001752F2" w:rsidRPr="008A10EE" w:rsidRDefault="009C71BA" w:rsidP="001B0998">
            <w:pPr>
              <w:rPr>
                <w:rFonts w:cs="Times New Roman"/>
              </w:rPr>
            </w:pPr>
            <w:r w:rsidRPr="008A10EE">
              <w:rPr>
                <w:rFonts w:cs="Times New Roman"/>
              </w:rPr>
              <w:t>T</w:t>
            </w:r>
            <w:r w:rsidR="001752F2" w:rsidRPr="008A10EE">
              <w:rPr>
                <w:rFonts w:cs="Times New Roman"/>
              </w:rPr>
              <w:t>anggal 1 Juli 1982, Universitas Bhayangkara Surabaya didirikan dengan empat fakultas. Berlokasi di Jl. Ahmad Yani No.14, Ketintang, Kecamatan Gayungan, Surabaya. Sistem informasi yang telah terimplementasi pada perguruan tinggi ini adalah SIM Akademik, dan sistem informasi pelaporan kepada portal Ristek Dikti.</w:t>
            </w:r>
          </w:p>
        </w:tc>
        <w:tc>
          <w:tcPr>
            <w:tcW w:w="1517" w:type="dxa"/>
          </w:tcPr>
          <w:p w14:paraId="4AC0E572" w14:textId="736F1B1D" w:rsidR="001752F2" w:rsidRPr="008A10EE" w:rsidRDefault="001752F2" w:rsidP="001B0998">
            <w:pPr>
              <w:rPr>
                <w:rFonts w:cs="Times New Roman"/>
              </w:rPr>
            </w:pPr>
            <w:r w:rsidRPr="008A10EE">
              <w:rPr>
                <w:rFonts w:cs="Times New Roman"/>
              </w:rPr>
              <w:t>Mas Dimas merupakan pegawai Universitas Bhayangkara Surabaya yang menjabat sebagai Staff IT yaitu Database Administrator BAPSI Universitas Bhayangkara.</w:t>
            </w:r>
          </w:p>
        </w:tc>
        <w:tc>
          <w:tcPr>
            <w:tcW w:w="1868" w:type="dxa"/>
          </w:tcPr>
          <w:p w14:paraId="2176B7BC"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62735DB1" w14:textId="77777777" w:rsidR="009C71BA" w:rsidRPr="008A10EE" w:rsidRDefault="009C71BA" w:rsidP="001B0998">
            <w:pPr>
              <w:pStyle w:val="ListParagraph"/>
              <w:ind w:left="307"/>
              <w:rPr>
                <w:rFonts w:cs="Times New Roman"/>
              </w:rPr>
            </w:pPr>
            <w:r w:rsidRPr="008A10EE">
              <w:rPr>
                <w:rFonts w:cs="Times New Roman"/>
              </w:rPr>
              <w:t>Jumat, 24 Oktober 2018</w:t>
            </w:r>
          </w:p>
          <w:p w14:paraId="7EDE4A8E"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30DF2212" w14:textId="77777777" w:rsidR="009C71BA" w:rsidRPr="008A10EE" w:rsidRDefault="009C71BA" w:rsidP="001B0998">
            <w:pPr>
              <w:ind w:left="307"/>
              <w:rPr>
                <w:rFonts w:cs="Times New Roman"/>
              </w:rPr>
            </w:pPr>
            <w:r w:rsidRPr="008A10EE">
              <w:rPr>
                <w:rFonts w:cs="Times New Roman"/>
              </w:rPr>
              <w:t>09:40 – 10:15 WIB</w:t>
            </w:r>
          </w:p>
          <w:p w14:paraId="386527A9"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652F2F29" w14:textId="36ECE049" w:rsidR="001752F2" w:rsidRPr="008A10EE" w:rsidRDefault="009C71BA" w:rsidP="001B0998">
            <w:pPr>
              <w:pStyle w:val="ListParagraph"/>
              <w:ind w:left="307"/>
              <w:rPr>
                <w:rFonts w:cs="Times New Roman"/>
              </w:rPr>
            </w:pPr>
            <w:r w:rsidRPr="008A10EE">
              <w:rPr>
                <w:rFonts w:cs="Times New Roman"/>
              </w:rPr>
              <w:t>Kantor BAPSI (Biro Administrasi Perencanaan dan Pengembangan Sistem Informasi) Universitas Bhayangkara</w:t>
            </w:r>
          </w:p>
        </w:tc>
      </w:tr>
    </w:tbl>
    <w:p w14:paraId="48CA5714" w14:textId="1B8B6BFB" w:rsidR="00C8119B" w:rsidRPr="008A10EE" w:rsidRDefault="00C8119B" w:rsidP="001B0998">
      <w:pPr>
        <w:rPr>
          <w:rFonts w:cs="Times New Roman"/>
          <w:lang w:val="en-US"/>
        </w:rPr>
      </w:pPr>
    </w:p>
    <w:p w14:paraId="576FDBD1" w14:textId="6F813C1D"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Bhayangkara Surabaya (UBHARA).</w:t>
      </w:r>
    </w:p>
    <w:p w14:paraId="4BEC051E" w14:textId="5DD84C40" w:rsidR="004E6BB8" w:rsidRPr="008A10EE" w:rsidRDefault="004E6BB8" w:rsidP="001B0998">
      <w:pPr>
        <w:contextualSpacing/>
        <w:rPr>
          <w:rFonts w:cs="Times New Roman"/>
        </w:rPr>
      </w:pPr>
      <w:r w:rsidRPr="008A10EE">
        <w:rPr>
          <w:rFonts w:cs="Times New Roman"/>
        </w:rPr>
        <w:t xml:space="preserve"> </w:t>
      </w:r>
    </w:p>
    <w:p w14:paraId="70BECF9D" w14:textId="5C485ABD" w:rsidR="004E6BB8" w:rsidRPr="008A10EE" w:rsidRDefault="004E6BB8" w:rsidP="004E6BB8">
      <w:pPr>
        <w:pStyle w:val="Caption"/>
        <w:keepNext/>
        <w:rPr>
          <w:rFonts w:cs="Times New Roman"/>
        </w:rPr>
      </w:pPr>
      <w:bookmarkStart w:id="1275" w:name="_Toc4847170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4</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32</w:t>
      </w:r>
      <w:bookmarkEnd w:id="1275"/>
    </w:p>
    <w:tbl>
      <w:tblPr>
        <w:tblStyle w:val="TableGrid"/>
        <w:tblW w:w="0" w:type="auto"/>
        <w:tblLook w:val="04A0" w:firstRow="1" w:lastRow="0" w:firstColumn="1" w:lastColumn="0" w:noHBand="0" w:noVBand="1"/>
      </w:tblPr>
      <w:tblGrid>
        <w:gridCol w:w="2787"/>
        <w:gridCol w:w="2788"/>
      </w:tblGrid>
      <w:tr w:rsidR="00E04F41" w:rsidRPr="008A10EE" w14:paraId="30E9D10C" w14:textId="77777777" w:rsidTr="00800B62">
        <w:trPr>
          <w:tblHeader/>
        </w:trPr>
        <w:tc>
          <w:tcPr>
            <w:tcW w:w="2787" w:type="dxa"/>
          </w:tcPr>
          <w:p w14:paraId="7950BEBC"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29B21C06"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2BF0F6B4" w14:textId="77777777" w:rsidTr="004F36FD">
        <w:tc>
          <w:tcPr>
            <w:tcW w:w="2787" w:type="dxa"/>
          </w:tcPr>
          <w:p w14:paraId="15057C0C" w14:textId="1FE9F26C" w:rsidR="00E04F41" w:rsidRPr="008A10EE" w:rsidRDefault="00B45C11" w:rsidP="004E6BB8">
            <w:pPr>
              <w:jc w:val="both"/>
              <w:rPr>
                <w:rFonts w:cs="Times New Roman"/>
              </w:rPr>
            </w:pPr>
            <w:r w:rsidRPr="008A10EE">
              <w:rPr>
                <w:rFonts w:cs="Times New Roman"/>
              </w:rPr>
              <w:t>Apakah pengimplementasian sim sudah sesuai dengan tujuan organisasi?</w:t>
            </w:r>
          </w:p>
        </w:tc>
        <w:tc>
          <w:tcPr>
            <w:tcW w:w="2788" w:type="dxa"/>
          </w:tcPr>
          <w:p w14:paraId="0E74A52A" w14:textId="391EE881" w:rsidR="00E04F41" w:rsidRPr="008A10EE" w:rsidRDefault="00B45C11" w:rsidP="004E6BB8">
            <w:pPr>
              <w:jc w:val="both"/>
              <w:rPr>
                <w:rFonts w:cs="Times New Roman"/>
              </w:rPr>
            </w:pPr>
            <w:r w:rsidRPr="008A10EE">
              <w:rPr>
                <w:rFonts w:cs="Times New Roman"/>
              </w:rPr>
              <w:t>Ya, karena memang tujuan dibuatnya sim itu sendiri salah satunya untuk membantu mencapai tujuan organisasi</w:t>
            </w:r>
          </w:p>
        </w:tc>
      </w:tr>
      <w:tr w:rsidR="00B45C11" w:rsidRPr="008A10EE" w14:paraId="4382029B" w14:textId="77777777" w:rsidTr="004F36FD">
        <w:tc>
          <w:tcPr>
            <w:tcW w:w="2787" w:type="dxa"/>
          </w:tcPr>
          <w:p w14:paraId="1890E646" w14:textId="5505E602" w:rsidR="00B45C11" w:rsidRPr="008A10EE" w:rsidRDefault="00B45C11" w:rsidP="004E6BB8">
            <w:pPr>
              <w:jc w:val="both"/>
              <w:rPr>
                <w:rFonts w:cs="Times New Roman"/>
              </w:rPr>
            </w:pPr>
            <w:r w:rsidRPr="008A10EE">
              <w:rPr>
                <w:rFonts w:cs="Times New Roman"/>
              </w:rPr>
              <w:t>Apa saja manfaat sim ini dalam universitas?</w:t>
            </w:r>
          </w:p>
        </w:tc>
        <w:tc>
          <w:tcPr>
            <w:tcW w:w="2788" w:type="dxa"/>
          </w:tcPr>
          <w:p w14:paraId="09DECD98" w14:textId="78172B13" w:rsidR="00B45C11" w:rsidRPr="008A10EE" w:rsidRDefault="00B45C11" w:rsidP="004E6BB8">
            <w:pPr>
              <w:jc w:val="both"/>
              <w:rPr>
                <w:rFonts w:cs="Times New Roman"/>
              </w:rPr>
            </w:pPr>
            <w:r w:rsidRPr="008A10EE">
              <w:rPr>
                <w:rFonts w:cs="Times New Roman"/>
              </w:rPr>
              <w:t xml:space="preserve">Kalau manfaat sendiri sangat banyak, tergantung dari </w:t>
            </w:r>
            <w:r w:rsidRPr="008A10EE">
              <w:rPr>
                <w:rFonts w:cs="Times New Roman"/>
              </w:rPr>
              <w:lastRenderedPageBreak/>
              <w:t>fungsi dari tiap - tiap sim, seperti sim akademik yang membantu KRS mahasiswa.</w:t>
            </w:r>
          </w:p>
        </w:tc>
      </w:tr>
      <w:tr w:rsidR="00B45C11" w:rsidRPr="008A10EE" w14:paraId="4EEF54C5" w14:textId="77777777" w:rsidTr="004F36FD">
        <w:tc>
          <w:tcPr>
            <w:tcW w:w="2787" w:type="dxa"/>
          </w:tcPr>
          <w:p w14:paraId="4614799E" w14:textId="45129432" w:rsidR="00B45C11" w:rsidRPr="008A10EE" w:rsidRDefault="00B45C11" w:rsidP="004E6BB8">
            <w:pPr>
              <w:jc w:val="both"/>
              <w:rPr>
                <w:rFonts w:cs="Times New Roman"/>
              </w:rPr>
            </w:pPr>
            <w:r w:rsidRPr="008A10EE">
              <w:rPr>
                <w:rFonts w:cs="Times New Roman"/>
              </w:rPr>
              <w:lastRenderedPageBreak/>
              <w:t>Bagaimana kesesuaian proses bisnis dengan sim yang diimplementasi?</w:t>
            </w:r>
          </w:p>
        </w:tc>
        <w:tc>
          <w:tcPr>
            <w:tcW w:w="2788" w:type="dxa"/>
          </w:tcPr>
          <w:p w14:paraId="1A8A83CF" w14:textId="510DC048" w:rsidR="00B45C11" w:rsidRPr="008A10EE" w:rsidRDefault="00B45C11" w:rsidP="004E6BB8">
            <w:pPr>
              <w:jc w:val="both"/>
              <w:rPr>
                <w:rFonts w:cs="Times New Roman"/>
              </w:rPr>
            </w:pPr>
            <w:r w:rsidRPr="008A10EE">
              <w:rPr>
                <w:rFonts w:cs="Times New Roman"/>
              </w:rPr>
              <w:t>Sangat sesuai karena sim dibuat berdasarkan proses bisnis yang ada.</w:t>
            </w:r>
          </w:p>
        </w:tc>
      </w:tr>
      <w:tr w:rsidR="00B45C11" w:rsidRPr="008A10EE" w14:paraId="681B4B53" w14:textId="77777777" w:rsidTr="004F36FD">
        <w:tc>
          <w:tcPr>
            <w:tcW w:w="2787" w:type="dxa"/>
          </w:tcPr>
          <w:p w14:paraId="7222666D" w14:textId="035AF6BD" w:rsidR="00B45C11" w:rsidRPr="008A10EE" w:rsidRDefault="00B45C11" w:rsidP="004E6BB8">
            <w:pPr>
              <w:jc w:val="both"/>
              <w:rPr>
                <w:rFonts w:cs="Times New Roman"/>
              </w:rPr>
            </w:pPr>
            <w:r w:rsidRPr="008A10EE">
              <w:rPr>
                <w:rFonts w:cs="Times New Roman"/>
              </w:rPr>
              <w:t>Bagaimana bentuk dukungan dari top management mengenai implementasi sim?</w:t>
            </w:r>
          </w:p>
        </w:tc>
        <w:tc>
          <w:tcPr>
            <w:tcW w:w="2788" w:type="dxa"/>
          </w:tcPr>
          <w:p w14:paraId="2CC04B73" w14:textId="6E6C295C" w:rsidR="00B45C11" w:rsidRPr="008A10EE" w:rsidRDefault="00B45C11" w:rsidP="004E6BB8">
            <w:pPr>
              <w:jc w:val="both"/>
              <w:rPr>
                <w:rFonts w:cs="Times New Roman"/>
              </w:rPr>
            </w:pPr>
            <w:r w:rsidRPr="008A10EE">
              <w:rPr>
                <w:rFonts w:cs="Times New Roman"/>
              </w:rPr>
              <w:t>Top management biasanya cuma memastikan proses implementasinya lancar, mungkin lebih ke controlling</w:t>
            </w:r>
          </w:p>
        </w:tc>
      </w:tr>
      <w:tr w:rsidR="00E04F41" w:rsidRPr="008A10EE" w14:paraId="07D9ED22" w14:textId="77777777" w:rsidTr="004F36FD">
        <w:tc>
          <w:tcPr>
            <w:tcW w:w="2787" w:type="dxa"/>
          </w:tcPr>
          <w:p w14:paraId="563524F1" w14:textId="0334884D" w:rsidR="00E04F41" w:rsidRPr="008A10EE" w:rsidRDefault="00B45C11" w:rsidP="004E6BB8">
            <w:pPr>
              <w:jc w:val="both"/>
              <w:rPr>
                <w:rFonts w:cs="Times New Roman"/>
              </w:rPr>
            </w:pPr>
            <w:r w:rsidRPr="008A10EE">
              <w:rPr>
                <w:rFonts w:cs="Times New Roman"/>
              </w:rPr>
              <w:t>Apakah sim yang ada di bhayangkara pengadaannya membuat sendiri (in-house) atau dibuatin vendor (outsource)?</w:t>
            </w:r>
          </w:p>
        </w:tc>
        <w:tc>
          <w:tcPr>
            <w:tcW w:w="2788" w:type="dxa"/>
          </w:tcPr>
          <w:p w14:paraId="4FD70B50" w14:textId="48232432" w:rsidR="00E04F41" w:rsidRPr="008A10EE" w:rsidRDefault="00B45C11" w:rsidP="004E6BB8">
            <w:pPr>
              <w:jc w:val="both"/>
              <w:rPr>
                <w:rFonts w:cs="Times New Roman"/>
              </w:rPr>
            </w:pPr>
            <w:r w:rsidRPr="008A10EE">
              <w:rPr>
                <w:rFonts w:cs="Times New Roman"/>
              </w:rPr>
              <w:t>Semua sim yang ada di ubhara dibuat sendiri oleh Pak Arif Arizal.</w:t>
            </w:r>
          </w:p>
        </w:tc>
      </w:tr>
      <w:tr w:rsidR="00B45C11" w:rsidRPr="008A10EE" w14:paraId="1EFC2BCE" w14:textId="77777777" w:rsidTr="004F36FD">
        <w:tc>
          <w:tcPr>
            <w:tcW w:w="2787" w:type="dxa"/>
          </w:tcPr>
          <w:p w14:paraId="0969942E" w14:textId="184AE5E7" w:rsidR="00B45C11" w:rsidRPr="008A10EE" w:rsidRDefault="00B45C11" w:rsidP="004E6BB8">
            <w:pPr>
              <w:jc w:val="both"/>
              <w:rPr>
                <w:rFonts w:cs="Times New Roman"/>
              </w:rPr>
            </w:pPr>
            <w:r w:rsidRPr="008A10EE">
              <w:rPr>
                <w:rFonts w:cs="Times New Roman"/>
              </w:rPr>
              <w:t>Bagaimana kualitas SDM yang mendukung penerapan sim?</w:t>
            </w:r>
          </w:p>
        </w:tc>
        <w:tc>
          <w:tcPr>
            <w:tcW w:w="2788" w:type="dxa"/>
          </w:tcPr>
          <w:p w14:paraId="326670A5" w14:textId="18AD6A53" w:rsidR="00B45C11" w:rsidRPr="008A10EE" w:rsidRDefault="00B45C11" w:rsidP="004E6BB8">
            <w:pPr>
              <w:jc w:val="both"/>
              <w:rPr>
                <w:rFonts w:cs="Times New Roman"/>
              </w:rPr>
            </w:pPr>
            <w:r w:rsidRPr="008A10EE">
              <w:rPr>
                <w:rFonts w:cs="Times New Roman"/>
              </w:rPr>
              <w:t>SDM yang ada sangat berkualitas karena memang SDM sudah cukup berpengalaman dalam pengembangan sistem.</w:t>
            </w:r>
          </w:p>
        </w:tc>
      </w:tr>
      <w:tr w:rsidR="00B45C11" w:rsidRPr="008A10EE" w14:paraId="5247B169" w14:textId="77777777" w:rsidTr="004F36FD">
        <w:tc>
          <w:tcPr>
            <w:tcW w:w="2787" w:type="dxa"/>
          </w:tcPr>
          <w:p w14:paraId="5A671A2C" w14:textId="524D05B1" w:rsidR="00B45C11" w:rsidRPr="008A10EE" w:rsidRDefault="00B45C11" w:rsidP="004E6BB8">
            <w:pPr>
              <w:jc w:val="both"/>
              <w:rPr>
                <w:rFonts w:cs="Times New Roman"/>
              </w:rPr>
            </w:pPr>
            <w:r w:rsidRPr="008A10EE">
              <w:rPr>
                <w:rFonts w:cs="Times New Roman"/>
              </w:rPr>
              <w:t>Sejauh apa pengalaman SDM terhadap implementasi sim?</w:t>
            </w:r>
          </w:p>
        </w:tc>
        <w:tc>
          <w:tcPr>
            <w:tcW w:w="2788" w:type="dxa"/>
          </w:tcPr>
          <w:p w14:paraId="4063DDFB" w14:textId="42A62C45" w:rsidR="00B45C11" w:rsidRPr="008A10EE" w:rsidRDefault="00B45C11" w:rsidP="004E6BB8">
            <w:pPr>
              <w:jc w:val="both"/>
              <w:rPr>
                <w:rFonts w:cs="Times New Roman"/>
              </w:rPr>
            </w:pPr>
            <w:r w:rsidRPr="008A10EE">
              <w:rPr>
                <w:rFonts w:cs="Times New Roman"/>
              </w:rPr>
              <w:t>Sangat handal karena SDM memang sudah berpengalaman.</w:t>
            </w:r>
          </w:p>
        </w:tc>
      </w:tr>
      <w:tr w:rsidR="00B45C11" w:rsidRPr="008A10EE" w14:paraId="267BC253" w14:textId="77777777" w:rsidTr="004F36FD">
        <w:tc>
          <w:tcPr>
            <w:tcW w:w="2787" w:type="dxa"/>
          </w:tcPr>
          <w:p w14:paraId="75A83C6D" w14:textId="690EDE2D" w:rsidR="00B45C11" w:rsidRPr="008A10EE" w:rsidRDefault="00B45C11" w:rsidP="004E6BB8">
            <w:pPr>
              <w:jc w:val="both"/>
              <w:rPr>
                <w:rFonts w:cs="Times New Roman"/>
              </w:rPr>
            </w:pPr>
            <w:r w:rsidRPr="008A10EE">
              <w:rPr>
                <w:rFonts w:cs="Times New Roman"/>
              </w:rPr>
              <w:t>Apakah biaya yang dianggarkan cukup untuk implementasi sim?</w:t>
            </w:r>
          </w:p>
        </w:tc>
        <w:tc>
          <w:tcPr>
            <w:tcW w:w="2788" w:type="dxa"/>
          </w:tcPr>
          <w:p w14:paraId="52231224" w14:textId="379C1FC8" w:rsidR="00B45C11" w:rsidRPr="008A10EE" w:rsidRDefault="00B45C11" w:rsidP="004E6BB8">
            <w:pPr>
              <w:jc w:val="both"/>
              <w:rPr>
                <w:rFonts w:cs="Times New Roman"/>
              </w:rPr>
            </w:pPr>
            <w:r w:rsidRPr="008A10EE">
              <w:rPr>
                <w:rFonts w:cs="Times New Roman"/>
              </w:rPr>
              <w:t>Sudah cukup.</w:t>
            </w:r>
          </w:p>
        </w:tc>
      </w:tr>
      <w:tr w:rsidR="00B45C11" w:rsidRPr="008A10EE" w14:paraId="6BCC5184" w14:textId="77777777" w:rsidTr="004F36FD">
        <w:tc>
          <w:tcPr>
            <w:tcW w:w="2787" w:type="dxa"/>
          </w:tcPr>
          <w:p w14:paraId="3D50FACE" w14:textId="1CAAA750" w:rsidR="00B45C11" w:rsidRPr="008A10EE" w:rsidRDefault="00B45C11" w:rsidP="004E6BB8">
            <w:pPr>
              <w:jc w:val="both"/>
              <w:rPr>
                <w:rFonts w:cs="Times New Roman"/>
              </w:rPr>
            </w:pPr>
            <w:r w:rsidRPr="008A10EE">
              <w:rPr>
                <w:rFonts w:cs="Times New Roman"/>
              </w:rPr>
              <w:t>Bagaimana cara menentukan biaya untuk proyek implementasi sim?</w:t>
            </w:r>
          </w:p>
        </w:tc>
        <w:tc>
          <w:tcPr>
            <w:tcW w:w="2788" w:type="dxa"/>
          </w:tcPr>
          <w:p w14:paraId="66B2935D" w14:textId="42444A48" w:rsidR="00B45C11" w:rsidRPr="008A10EE" w:rsidRDefault="00B45C11" w:rsidP="004E6BB8">
            <w:pPr>
              <w:jc w:val="both"/>
              <w:rPr>
                <w:rFonts w:cs="Times New Roman"/>
              </w:rPr>
            </w:pPr>
            <w:r w:rsidRPr="008A10EE">
              <w:rPr>
                <w:rFonts w:cs="Times New Roman"/>
              </w:rPr>
              <w:t>Ya, tergantung requirement atau fungsinya, semakin rumit bisa semakin tinggi biayanya.</w:t>
            </w:r>
          </w:p>
        </w:tc>
      </w:tr>
      <w:tr w:rsidR="00B45C11" w:rsidRPr="008A10EE" w14:paraId="3F10D89B" w14:textId="77777777" w:rsidTr="004F36FD">
        <w:tc>
          <w:tcPr>
            <w:tcW w:w="2787" w:type="dxa"/>
          </w:tcPr>
          <w:p w14:paraId="4A94ACEA" w14:textId="3FF97C82" w:rsidR="00B45C11" w:rsidRPr="008A10EE" w:rsidRDefault="00B45C11" w:rsidP="004E6BB8">
            <w:pPr>
              <w:jc w:val="both"/>
              <w:rPr>
                <w:rFonts w:cs="Times New Roman"/>
              </w:rPr>
            </w:pPr>
            <w:r w:rsidRPr="008A10EE">
              <w:rPr>
                <w:rFonts w:cs="Times New Roman"/>
              </w:rPr>
              <w:t>Apakah waktu yang sudah disiapkan cukup untuk implementasi sim?</w:t>
            </w:r>
          </w:p>
        </w:tc>
        <w:tc>
          <w:tcPr>
            <w:tcW w:w="2788" w:type="dxa"/>
          </w:tcPr>
          <w:p w14:paraId="44BA6DBE" w14:textId="2A46B992" w:rsidR="00B45C11" w:rsidRPr="008A10EE" w:rsidRDefault="00B45C11" w:rsidP="004E6BB8">
            <w:pPr>
              <w:jc w:val="both"/>
              <w:rPr>
                <w:rFonts w:cs="Times New Roman"/>
              </w:rPr>
            </w:pPr>
            <w:r w:rsidRPr="008A10EE">
              <w:rPr>
                <w:rFonts w:cs="Times New Roman"/>
              </w:rPr>
              <w:t>Cukup.</w:t>
            </w:r>
          </w:p>
        </w:tc>
      </w:tr>
      <w:tr w:rsidR="00B45C11" w:rsidRPr="008A10EE" w14:paraId="2B5AF4B0" w14:textId="77777777" w:rsidTr="004F36FD">
        <w:tc>
          <w:tcPr>
            <w:tcW w:w="2787" w:type="dxa"/>
          </w:tcPr>
          <w:p w14:paraId="47052E6C" w14:textId="6C797377" w:rsidR="00B45C11" w:rsidRPr="008A10EE" w:rsidRDefault="00B45C11" w:rsidP="004E6BB8">
            <w:pPr>
              <w:jc w:val="both"/>
              <w:rPr>
                <w:rFonts w:cs="Times New Roman"/>
              </w:rPr>
            </w:pPr>
            <w:r w:rsidRPr="008A10EE">
              <w:rPr>
                <w:rFonts w:cs="Times New Roman"/>
              </w:rPr>
              <w:lastRenderedPageBreak/>
              <w:t>Bagaimana cara menentukan waktu yang disiapkan untuk masa proses implementasi sim?</w:t>
            </w:r>
          </w:p>
        </w:tc>
        <w:tc>
          <w:tcPr>
            <w:tcW w:w="2788" w:type="dxa"/>
          </w:tcPr>
          <w:p w14:paraId="2CD2BAF4" w14:textId="4DD51981" w:rsidR="00B45C11" w:rsidRPr="008A10EE" w:rsidRDefault="00B45C11" w:rsidP="004E6BB8">
            <w:pPr>
              <w:jc w:val="both"/>
              <w:rPr>
                <w:rFonts w:cs="Times New Roman"/>
              </w:rPr>
            </w:pPr>
            <w:r w:rsidRPr="008A10EE">
              <w:rPr>
                <w:rFonts w:cs="Times New Roman"/>
              </w:rPr>
              <w:t>Ya sama seperti biaya tadi, semakin rumit bisa semakin makan waktu.</w:t>
            </w:r>
          </w:p>
        </w:tc>
      </w:tr>
      <w:tr w:rsidR="00B45C11" w:rsidRPr="008A10EE" w14:paraId="12323FDF" w14:textId="77777777" w:rsidTr="004F36FD">
        <w:tc>
          <w:tcPr>
            <w:tcW w:w="2787" w:type="dxa"/>
          </w:tcPr>
          <w:p w14:paraId="41175490" w14:textId="7C6F4FF9" w:rsidR="00B45C11" w:rsidRPr="008A10EE" w:rsidRDefault="00B45C11" w:rsidP="004E6BB8">
            <w:pPr>
              <w:jc w:val="both"/>
              <w:rPr>
                <w:rFonts w:cs="Times New Roman"/>
              </w:rPr>
            </w:pPr>
            <w:r w:rsidRPr="008A10EE">
              <w:rPr>
                <w:rFonts w:cs="Times New Roman"/>
              </w:rPr>
              <w:t>Apakah ada pelatihan untuk menggunakan sim - sim yang sudah disediakan?</w:t>
            </w:r>
          </w:p>
        </w:tc>
        <w:tc>
          <w:tcPr>
            <w:tcW w:w="2788" w:type="dxa"/>
          </w:tcPr>
          <w:p w14:paraId="3713EB2F" w14:textId="06EDDA19" w:rsidR="00B45C11" w:rsidRPr="008A10EE" w:rsidRDefault="00B45C11" w:rsidP="004E6BB8">
            <w:pPr>
              <w:jc w:val="both"/>
              <w:rPr>
                <w:rFonts w:cs="Times New Roman"/>
              </w:rPr>
            </w:pPr>
            <w:r w:rsidRPr="008A10EE">
              <w:rPr>
                <w:rFonts w:cs="Times New Roman"/>
              </w:rPr>
              <w:t>Untuk pelatihan ada tapi lebih ke pelatihan untuk mahasiswa baru</w:t>
            </w:r>
          </w:p>
        </w:tc>
      </w:tr>
      <w:tr w:rsidR="00B45C11" w:rsidRPr="008A10EE" w14:paraId="39B744F0" w14:textId="77777777" w:rsidTr="004F36FD">
        <w:tc>
          <w:tcPr>
            <w:tcW w:w="2787" w:type="dxa"/>
          </w:tcPr>
          <w:p w14:paraId="46F7D417" w14:textId="4A4C652E" w:rsidR="00B45C11" w:rsidRPr="008A10EE" w:rsidRDefault="00B45C11" w:rsidP="004E6BB8">
            <w:pPr>
              <w:jc w:val="both"/>
              <w:rPr>
                <w:rFonts w:cs="Times New Roman"/>
              </w:rPr>
            </w:pPr>
            <w:r w:rsidRPr="008A10EE">
              <w:rPr>
                <w:rFonts w:cs="Times New Roman"/>
              </w:rPr>
              <w:t>Siapa target pelatihan?</w:t>
            </w:r>
          </w:p>
        </w:tc>
        <w:tc>
          <w:tcPr>
            <w:tcW w:w="2788" w:type="dxa"/>
          </w:tcPr>
          <w:p w14:paraId="2C905FC8" w14:textId="454E1B89" w:rsidR="00B45C11" w:rsidRPr="008A10EE" w:rsidRDefault="00B45C11" w:rsidP="004E6BB8">
            <w:pPr>
              <w:jc w:val="both"/>
              <w:rPr>
                <w:rFonts w:cs="Times New Roman"/>
              </w:rPr>
            </w:pPr>
            <w:r w:rsidRPr="008A10EE">
              <w:rPr>
                <w:rFonts w:cs="Times New Roman"/>
              </w:rPr>
              <w:t>Mahasiswa baru saja.</w:t>
            </w:r>
          </w:p>
        </w:tc>
      </w:tr>
      <w:tr w:rsidR="00B45C11" w:rsidRPr="008A10EE" w14:paraId="61258D6D" w14:textId="77777777" w:rsidTr="004F36FD">
        <w:tc>
          <w:tcPr>
            <w:tcW w:w="2787" w:type="dxa"/>
          </w:tcPr>
          <w:p w14:paraId="17B95161" w14:textId="11EC5282" w:rsidR="00B45C11" w:rsidRPr="008A10EE" w:rsidRDefault="00B45C11" w:rsidP="004E6BB8">
            <w:pPr>
              <w:jc w:val="both"/>
              <w:rPr>
                <w:rFonts w:cs="Times New Roman"/>
              </w:rPr>
            </w:pPr>
            <w:r w:rsidRPr="008A10EE">
              <w:rPr>
                <w:rFonts w:cs="Times New Roman"/>
              </w:rPr>
              <w:t>Apakah sebelum diadakannya pelatihan user banyak yang kebingungan dengan cara penggunaannya?</w:t>
            </w:r>
          </w:p>
        </w:tc>
        <w:tc>
          <w:tcPr>
            <w:tcW w:w="2788" w:type="dxa"/>
          </w:tcPr>
          <w:p w14:paraId="3B73B64D" w14:textId="2E28F5A9" w:rsidR="00B45C11" w:rsidRPr="008A10EE" w:rsidRDefault="00B45C11" w:rsidP="004E6BB8">
            <w:pPr>
              <w:jc w:val="both"/>
              <w:rPr>
                <w:rFonts w:cs="Times New Roman"/>
              </w:rPr>
            </w:pPr>
            <w:r w:rsidRPr="008A10EE">
              <w:rPr>
                <w:rFonts w:cs="Times New Roman"/>
              </w:rPr>
              <w:t>Ya, biasanya sebagian mahasiswa baru masih bingung cara penggunaannya.</w:t>
            </w:r>
          </w:p>
        </w:tc>
      </w:tr>
      <w:tr w:rsidR="00B45C11" w:rsidRPr="008A10EE" w14:paraId="6D3E8FB0" w14:textId="77777777" w:rsidTr="004F36FD">
        <w:tc>
          <w:tcPr>
            <w:tcW w:w="2787" w:type="dxa"/>
          </w:tcPr>
          <w:p w14:paraId="35FC7439" w14:textId="32AD8C39" w:rsidR="00B45C11" w:rsidRPr="008A10EE" w:rsidRDefault="00B45C11" w:rsidP="004E6BB8">
            <w:pPr>
              <w:jc w:val="both"/>
              <w:rPr>
                <w:rFonts w:cs="Times New Roman"/>
              </w:rPr>
            </w:pPr>
            <w:r w:rsidRPr="008A10EE">
              <w:rPr>
                <w:rFonts w:cs="Times New Roman"/>
              </w:rPr>
              <w:t>Bagaimana keadaan user sesudah diadakannya pelatihan?</w:t>
            </w:r>
          </w:p>
        </w:tc>
        <w:tc>
          <w:tcPr>
            <w:tcW w:w="2788" w:type="dxa"/>
          </w:tcPr>
          <w:p w14:paraId="310378D0" w14:textId="38DEBFE1" w:rsidR="00B45C11" w:rsidRPr="008A10EE" w:rsidRDefault="00B45C11" w:rsidP="004E6BB8">
            <w:pPr>
              <w:jc w:val="both"/>
              <w:rPr>
                <w:rFonts w:cs="Times New Roman"/>
              </w:rPr>
            </w:pPr>
            <w:r w:rsidRPr="008A10EE">
              <w:rPr>
                <w:rFonts w:cs="Times New Roman"/>
              </w:rPr>
              <w:t>Setelah pelatihan sebagian besar mahasiswa baru sudah bisa menggunakannya meskipun terkadang masih ada beberapa yang bingung atau bermasalah.</w:t>
            </w:r>
          </w:p>
        </w:tc>
      </w:tr>
      <w:tr w:rsidR="00B45C11" w:rsidRPr="008A10EE" w14:paraId="4898E764" w14:textId="77777777" w:rsidTr="004F36FD">
        <w:tc>
          <w:tcPr>
            <w:tcW w:w="2787" w:type="dxa"/>
          </w:tcPr>
          <w:p w14:paraId="04E0D49B" w14:textId="48AD4603" w:rsidR="00B45C11" w:rsidRPr="008A10EE" w:rsidRDefault="00B45C11" w:rsidP="004E6BB8">
            <w:pPr>
              <w:jc w:val="both"/>
              <w:rPr>
                <w:rFonts w:cs="Times New Roman"/>
              </w:rPr>
            </w:pPr>
            <w:r w:rsidRPr="008A10EE">
              <w:rPr>
                <w:rFonts w:cs="Times New Roman"/>
              </w:rPr>
              <w:t>Adakah user manual yang diberikan saat pengimplementasian sim?</w:t>
            </w:r>
          </w:p>
        </w:tc>
        <w:tc>
          <w:tcPr>
            <w:tcW w:w="2788" w:type="dxa"/>
          </w:tcPr>
          <w:p w14:paraId="4048EC2A" w14:textId="62C9AFD1" w:rsidR="00B45C11" w:rsidRPr="008A10EE" w:rsidRDefault="00B45C11" w:rsidP="004E6BB8">
            <w:pPr>
              <w:jc w:val="both"/>
              <w:rPr>
                <w:rFonts w:cs="Times New Roman"/>
              </w:rPr>
            </w:pPr>
            <w:r w:rsidRPr="008A10EE">
              <w:rPr>
                <w:rFonts w:cs="Times New Roman"/>
              </w:rPr>
              <w:t>Kalau user manual tidak ada, tapi di buku panduan untuk mahasiswa baru ada petunjuk-petunjuk penggunaannya</w:t>
            </w:r>
          </w:p>
        </w:tc>
      </w:tr>
      <w:tr w:rsidR="00B45C11" w:rsidRPr="008A10EE" w14:paraId="72B270EA" w14:textId="77777777" w:rsidTr="004F36FD">
        <w:tc>
          <w:tcPr>
            <w:tcW w:w="2787" w:type="dxa"/>
          </w:tcPr>
          <w:p w14:paraId="5E9BE41B" w14:textId="4DB88F52" w:rsidR="00B45C11" w:rsidRPr="008A10EE" w:rsidRDefault="00B45C11" w:rsidP="004E6BB8">
            <w:pPr>
              <w:jc w:val="both"/>
              <w:rPr>
                <w:rFonts w:cs="Times New Roman"/>
              </w:rPr>
            </w:pPr>
            <w:r w:rsidRPr="008A10EE">
              <w:rPr>
                <w:rFonts w:cs="Times New Roman"/>
              </w:rPr>
              <w:t>Apakah user manual digunakan sebagai referensi saat ada user yang kebingungan?</w:t>
            </w:r>
          </w:p>
        </w:tc>
        <w:tc>
          <w:tcPr>
            <w:tcW w:w="2788" w:type="dxa"/>
          </w:tcPr>
          <w:p w14:paraId="1D8AD8F8" w14:textId="2C1F2664" w:rsidR="00B45C11" w:rsidRPr="008A10EE" w:rsidRDefault="00B45C11" w:rsidP="004E6BB8">
            <w:pPr>
              <w:jc w:val="both"/>
              <w:rPr>
                <w:rFonts w:cs="Times New Roman"/>
              </w:rPr>
            </w:pPr>
            <w:r w:rsidRPr="008A10EE">
              <w:rPr>
                <w:rFonts w:cs="Times New Roman"/>
              </w:rPr>
              <w:t>Ya, biasanya buku panduan digunakan mahasiswa baru di awal-awal saat masih bingung.</w:t>
            </w:r>
          </w:p>
        </w:tc>
      </w:tr>
      <w:tr w:rsidR="00B45C11" w:rsidRPr="008A10EE" w14:paraId="71BEA95D" w14:textId="77777777" w:rsidTr="004F36FD">
        <w:tc>
          <w:tcPr>
            <w:tcW w:w="2787" w:type="dxa"/>
          </w:tcPr>
          <w:p w14:paraId="79AA7A1E" w14:textId="320F19E7" w:rsidR="00B45C11" w:rsidRPr="008A10EE" w:rsidRDefault="00EA155F" w:rsidP="004E6BB8">
            <w:pPr>
              <w:jc w:val="both"/>
              <w:rPr>
                <w:rFonts w:cs="Times New Roman"/>
              </w:rPr>
            </w:pPr>
            <w:r w:rsidRPr="008A10EE">
              <w:rPr>
                <w:rFonts w:cs="Times New Roman"/>
              </w:rPr>
              <w:t>Setelah membaca user manual, apakah user sudah paham dengan penggunaan sim?</w:t>
            </w:r>
          </w:p>
        </w:tc>
        <w:tc>
          <w:tcPr>
            <w:tcW w:w="2788" w:type="dxa"/>
          </w:tcPr>
          <w:p w14:paraId="1C1BCE1B" w14:textId="7EED7929" w:rsidR="00B45C11" w:rsidRPr="008A10EE" w:rsidRDefault="00EA155F" w:rsidP="004E6BB8">
            <w:pPr>
              <w:jc w:val="both"/>
              <w:rPr>
                <w:rFonts w:cs="Times New Roman"/>
              </w:rPr>
            </w:pPr>
            <w:r w:rsidRPr="008A10EE">
              <w:rPr>
                <w:rFonts w:cs="Times New Roman"/>
              </w:rPr>
              <w:t>Ya, meskipun terkadang ada yang masih menghubungi BAPSI tentang masalah penggunaannya, tapi itu cuma sebagian kecil saja.</w:t>
            </w:r>
          </w:p>
        </w:tc>
      </w:tr>
      <w:tr w:rsidR="00B45C11" w:rsidRPr="008A10EE" w14:paraId="561208EF" w14:textId="77777777" w:rsidTr="004F36FD">
        <w:tc>
          <w:tcPr>
            <w:tcW w:w="2787" w:type="dxa"/>
          </w:tcPr>
          <w:p w14:paraId="5872F511" w14:textId="2B75B284" w:rsidR="00B45C11" w:rsidRPr="008A10EE" w:rsidRDefault="00EA155F" w:rsidP="004E6BB8">
            <w:pPr>
              <w:jc w:val="both"/>
              <w:rPr>
                <w:rFonts w:cs="Times New Roman"/>
              </w:rPr>
            </w:pPr>
            <w:r w:rsidRPr="008A10EE">
              <w:rPr>
                <w:rFonts w:cs="Times New Roman"/>
              </w:rPr>
              <w:t>Apakah ada keluhan oleh user tentang masalah selama penggunaan sim?</w:t>
            </w:r>
          </w:p>
        </w:tc>
        <w:tc>
          <w:tcPr>
            <w:tcW w:w="2788" w:type="dxa"/>
          </w:tcPr>
          <w:p w14:paraId="4D306EA8" w14:textId="2661D0C9" w:rsidR="00B45C11" w:rsidRPr="008A10EE" w:rsidRDefault="00EA155F" w:rsidP="004E6BB8">
            <w:pPr>
              <w:jc w:val="both"/>
              <w:rPr>
                <w:rFonts w:cs="Times New Roman"/>
              </w:rPr>
            </w:pPr>
            <w:r w:rsidRPr="008A10EE">
              <w:rPr>
                <w:rFonts w:cs="Times New Roman"/>
              </w:rPr>
              <w:t xml:space="preserve">Ada, tapi biasanya masalah-masalah itu dari user sendiri, </w:t>
            </w:r>
            <w:r w:rsidRPr="008A10EE">
              <w:rPr>
                <w:rFonts w:cs="Times New Roman"/>
              </w:rPr>
              <w:lastRenderedPageBreak/>
              <w:t>seperti gak bisa login, lupa password, dll.</w:t>
            </w:r>
          </w:p>
        </w:tc>
      </w:tr>
      <w:tr w:rsidR="00EA155F" w:rsidRPr="008A10EE" w14:paraId="766CEBCD" w14:textId="77777777" w:rsidTr="004F36FD">
        <w:tc>
          <w:tcPr>
            <w:tcW w:w="2787" w:type="dxa"/>
          </w:tcPr>
          <w:p w14:paraId="3B89FDE9" w14:textId="69424D5F" w:rsidR="00EA155F" w:rsidRPr="008A10EE" w:rsidRDefault="00EA155F" w:rsidP="004E6BB8">
            <w:pPr>
              <w:jc w:val="both"/>
              <w:rPr>
                <w:rFonts w:cs="Times New Roman"/>
              </w:rPr>
            </w:pPr>
            <w:r w:rsidRPr="008A10EE">
              <w:rPr>
                <w:rFonts w:cs="Times New Roman"/>
              </w:rPr>
              <w:lastRenderedPageBreak/>
              <w:t>Apakah dilakukan maintenance atau update untuk mengatasi keluhan yang ada?</w:t>
            </w:r>
          </w:p>
        </w:tc>
        <w:tc>
          <w:tcPr>
            <w:tcW w:w="2788" w:type="dxa"/>
          </w:tcPr>
          <w:p w14:paraId="37DEB906" w14:textId="3AA119E6" w:rsidR="00EA155F" w:rsidRPr="008A10EE" w:rsidRDefault="00EA155F" w:rsidP="004E6BB8">
            <w:pPr>
              <w:jc w:val="both"/>
              <w:rPr>
                <w:rFonts w:cs="Times New Roman"/>
              </w:rPr>
            </w:pPr>
            <w:r w:rsidRPr="008A10EE">
              <w:rPr>
                <w:rFonts w:cs="Times New Roman"/>
              </w:rPr>
              <w:t>Ya kalau keluhannya seperti bug atau masalah yang diakibatkan oleh sistem, kita lakukan maintenance.</w:t>
            </w:r>
          </w:p>
        </w:tc>
      </w:tr>
      <w:tr w:rsidR="00EA155F" w:rsidRPr="008A10EE" w14:paraId="091D7EB7" w14:textId="77777777" w:rsidTr="004F36FD">
        <w:tc>
          <w:tcPr>
            <w:tcW w:w="2787" w:type="dxa"/>
          </w:tcPr>
          <w:p w14:paraId="677C6BBD" w14:textId="0260888A" w:rsidR="00EA155F" w:rsidRPr="008A10EE" w:rsidRDefault="00EA155F" w:rsidP="004E6BB8">
            <w:pPr>
              <w:jc w:val="both"/>
              <w:rPr>
                <w:rFonts w:cs="Times New Roman"/>
              </w:rPr>
            </w:pPr>
            <w:r w:rsidRPr="008A10EE">
              <w:rPr>
                <w:rFonts w:cs="Times New Roman"/>
              </w:rPr>
              <w:t>Setelah dilakukan maintenance atau update apakah keluhan oleh user berkurang?</w:t>
            </w:r>
          </w:p>
        </w:tc>
        <w:tc>
          <w:tcPr>
            <w:tcW w:w="2788" w:type="dxa"/>
          </w:tcPr>
          <w:p w14:paraId="2B3E1E4F" w14:textId="51AAF9F2" w:rsidR="00EA155F" w:rsidRPr="008A10EE" w:rsidRDefault="00EA155F" w:rsidP="004E6BB8">
            <w:pPr>
              <w:jc w:val="both"/>
              <w:rPr>
                <w:rFonts w:cs="Times New Roman"/>
              </w:rPr>
            </w:pPr>
            <w:r w:rsidRPr="008A10EE">
              <w:rPr>
                <w:rFonts w:cs="Times New Roman"/>
              </w:rPr>
              <w:t>Jelas berkurang, terutama untuk bug-bug yang diperbaiki sudah tidak muncul lagi.</w:t>
            </w:r>
          </w:p>
        </w:tc>
      </w:tr>
      <w:tr w:rsidR="00EA155F" w:rsidRPr="008A10EE" w14:paraId="0CBAA159" w14:textId="77777777" w:rsidTr="004F36FD">
        <w:tc>
          <w:tcPr>
            <w:tcW w:w="2787" w:type="dxa"/>
          </w:tcPr>
          <w:p w14:paraId="5F3143A0" w14:textId="6D076FBC" w:rsidR="00EA155F" w:rsidRPr="008A10EE" w:rsidRDefault="00EA155F" w:rsidP="004E6BB8">
            <w:pPr>
              <w:jc w:val="both"/>
              <w:rPr>
                <w:rFonts w:cs="Times New Roman"/>
              </w:rPr>
            </w:pPr>
            <w:r w:rsidRPr="008A10EE">
              <w:rPr>
                <w:rFonts w:cs="Times New Roman"/>
              </w:rPr>
              <w:t>Apakah infrastruktur yang ada sudah mendukung implementasi sim?</w:t>
            </w:r>
          </w:p>
        </w:tc>
        <w:tc>
          <w:tcPr>
            <w:tcW w:w="2788" w:type="dxa"/>
          </w:tcPr>
          <w:p w14:paraId="7FFC4A48" w14:textId="66926F54" w:rsidR="00EA155F" w:rsidRPr="008A10EE" w:rsidRDefault="00EA155F" w:rsidP="004E6BB8">
            <w:pPr>
              <w:jc w:val="both"/>
              <w:rPr>
                <w:rFonts w:cs="Times New Roman"/>
              </w:rPr>
            </w:pPr>
            <w:r w:rsidRPr="008A10EE">
              <w:rPr>
                <w:rFonts w:cs="Times New Roman"/>
              </w:rPr>
              <w:t>Sudah.</w:t>
            </w:r>
          </w:p>
        </w:tc>
      </w:tr>
      <w:tr w:rsidR="00EA155F" w:rsidRPr="008A10EE" w14:paraId="263B03B8" w14:textId="77777777" w:rsidTr="004F36FD">
        <w:tc>
          <w:tcPr>
            <w:tcW w:w="2787" w:type="dxa"/>
          </w:tcPr>
          <w:p w14:paraId="1497EDA3" w14:textId="72AEAFA4" w:rsidR="00EA155F" w:rsidRPr="008A10EE" w:rsidRDefault="00EA155F" w:rsidP="004E6BB8">
            <w:pPr>
              <w:jc w:val="both"/>
              <w:rPr>
                <w:rFonts w:cs="Times New Roman"/>
              </w:rPr>
            </w:pPr>
            <w:r w:rsidRPr="008A10EE">
              <w:rPr>
                <w:rFonts w:cs="Times New Roman"/>
              </w:rPr>
              <w:t>Bagaimana kualitas dari infrastruktur yang mendukung penerapan perangkat lunak?</w:t>
            </w:r>
          </w:p>
        </w:tc>
        <w:tc>
          <w:tcPr>
            <w:tcW w:w="2788" w:type="dxa"/>
          </w:tcPr>
          <w:p w14:paraId="23845198" w14:textId="02CDE026" w:rsidR="00EA155F" w:rsidRPr="008A10EE" w:rsidRDefault="00EA155F" w:rsidP="004E6BB8">
            <w:pPr>
              <w:jc w:val="both"/>
              <w:rPr>
                <w:rFonts w:cs="Times New Roman"/>
              </w:rPr>
            </w:pPr>
            <w:r w:rsidRPr="008A10EE">
              <w:rPr>
                <w:rFonts w:cs="Times New Roman"/>
              </w:rPr>
              <w:t>Kualitasnya sangat baik, karena hardware yang digunakan bisa dibilang sangat bagus.</w:t>
            </w:r>
          </w:p>
        </w:tc>
      </w:tr>
      <w:tr w:rsidR="00EA155F" w:rsidRPr="008A10EE" w14:paraId="2DED3EC8" w14:textId="77777777" w:rsidTr="004F36FD">
        <w:tc>
          <w:tcPr>
            <w:tcW w:w="2787" w:type="dxa"/>
          </w:tcPr>
          <w:p w14:paraId="45A14D5F" w14:textId="77777777" w:rsidR="00EA155F" w:rsidRPr="008A10EE" w:rsidRDefault="00EA155F" w:rsidP="004E6BB8">
            <w:pPr>
              <w:jc w:val="both"/>
              <w:rPr>
                <w:rFonts w:cs="Times New Roman"/>
              </w:rPr>
            </w:pPr>
          </w:p>
        </w:tc>
        <w:tc>
          <w:tcPr>
            <w:tcW w:w="2788" w:type="dxa"/>
          </w:tcPr>
          <w:p w14:paraId="582210D9" w14:textId="77777777" w:rsidR="00EA155F" w:rsidRPr="008A10EE" w:rsidRDefault="00EA155F" w:rsidP="004E6BB8">
            <w:pPr>
              <w:jc w:val="both"/>
              <w:rPr>
                <w:rFonts w:cs="Times New Roman"/>
              </w:rPr>
            </w:pPr>
          </w:p>
        </w:tc>
      </w:tr>
      <w:tr w:rsidR="00EA155F" w:rsidRPr="008A10EE" w14:paraId="656792D4" w14:textId="77777777" w:rsidTr="004F36FD">
        <w:tc>
          <w:tcPr>
            <w:tcW w:w="2787" w:type="dxa"/>
          </w:tcPr>
          <w:p w14:paraId="19081E71" w14:textId="6FEB2AF7" w:rsidR="00EA155F" w:rsidRPr="008A10EE" w:rsidRDefault="00EA155F" w:rsidP="004E6BB8">
            <w:pPr>
              <w:jc w:val="both"/>
              <w:rPr>
                <w:rFonts w:cs="Times New Roman"/>
              </w:rPr>
            </w:pPr>
            <w:r w:rsidRPr="008A10EE">
              <w:rPr>
                <w:rFonts w:cs="Times New Roman"/>
              </w:rPr>
              <w:t>Apakah kebutuhan pertumbuhan perangkat lunak terdukung oleh infrastruktur yang ada?</w:t>
            </w:r>
          </w:p>
        </w:tc>
        <w:tc>
          <w:tcPr>
            <w:tcW w:w="2788" w:type="dxa"/>
          </w:tcPr>
          <w:p w14:paraId="67849C28" w14:textId="0A82DBA8" w:rsidR="00EA155F" w:rsidRPr="008A10EE" w:rsidRDefault="00EA155F" w:rsidP="004E6BB8">
            <w:pPr>
              <w:jc w:val="both"/>
              <w:rPr>
                <w:rFonts w:cs="Times New Roman"/>
              </w:rPr>
            </w:pPr>
            <w:r w:rsidRPr="008A10EE">
              <w:rPr>
                <w:rFonts w:cs="Times New Roman"/>
              </w:rPr>
              <w:t>Ya, karena setiap requirement yang akan dibuat pasti ngelihat infrastruktur dulu.</w:t>
            </w:r>
          </w:p>
        </w:tc>
      </w:tr>
      <w:tr w:rsidR="00EA155F" w:rsidRPr="008A10EE" w14:paraId="7BDF4B55" w14:textId="77777777" w:rsidTr="004F36FD">
        <w:tc>
          <w:tcPr>
            <w:tcW w:w="2787" w:type="dxa"/>
          </w:tcPr>
          <w:p w14:paraId="6987F495" w14:textId="54D03D31" w:rsidR="00EA155F" w:rsidRPr="008A10EE" w:rsidRDefault="00EA155F" w:rsidP="004E6BB8">
            <w:pPr>
              <w:jc w:val="both"/>
              <w:rPr>
                <w:rFonts w:cs="Times New Roman"/>
              </w:rPr>
            </w:pPr>
            <w:r w:rsidRPr="008A10EE">
              <w:rPr>
                <w:rFonts w:cs="Times New Roman"/>
              </w:rPr>
              <w:t>Apakah perangkat keras yang tersedia sudah mendukung penerapan sim?</w:t>
            </w:r>
          </w:p>
        </w:tc>
        <w:tc>
          <w:tcPr>
            <w:tcW w:w="2788" w:type="dxa"/>
          </w:tcPr>
          <w:p w14:paraId="1FBEF590" w14:textId="19196BF0" w:rsidR="00EA155F" w:rsidRPr="008A10EE" w:rsidRDefault="00EA155F" w:rsidP="004E6BB8">
            <w:pPr>
              <w:jc w:val="both"/>
              <w:rPr>
                <w:rFonts w:cs="Times New Roman"/>
              </w:rPr>
            </w:pPr>
            <w:r w:rsidRPr="008A10EE">
              <w:rPr>
                <w:rFonts w:cs="Times New Roman"/>
              </w:rPr>
              <w:t>Ya, karena sebelum diterapkan kita selalu pastikan kalau hardwarenya mendukung.</w:t>
            </w:r>
          </w:p>
        </w:tc>
      </w:tr>
      <w:tr w:rsidR="00EA155F" w:rsidRPr="008A10EE" w14:paraId="44B87756" w14:textId="77777777" w:rsidTr="004F36FD">
        <w:tc>
          <w:tcPr>
            <w:tcW w:w="2787" w:type="dxa"/>
          </w:tcPr>
          <w:p w14:paraId="36AFF527" w14:textId="77777777" w:rsidR="00EA155F" w:rsidRPr="008A10EE" w:rsidRDefault="00EA155F" w:rsidP="004E6BB8">
            <w:pPr>
              <w:jc w:val="both"/>
              <w:rPr>
                <w:rFonts w:cs="Times New Roman"/>
              </w:rPr>
            </w:pPr>
            <w:r w:rsidRPr="008A10EE">
              <w:rPr>
                <w:rFonts w:cs="Times New Roman"/>
              </w:rPr>
              <w:t>Bagaimana kualitas perangkat keras yang mendukung penerapan</w:t>
            </w:r>
          </w:p>
          <w:p w14:paraId="5520E08E" w14:textId="175C9ABC" w:rsidR="00EA155F" w:rsidRPr="008A10EE" w:rsidRDefault="00EA155F" w:rsidP="004E6BB8">
            <w:pPr>
              <w:jc w:val="both"/>
              <w:rPr>
                <w:rFonts w:cs="Times New Roman"/>
              </w:rPr>
            </w:pPr>
            <w:r w:rsidRPr="008A10EE">
              <w:rPr>
                <w:rFonts w:cs="Times New Roman"/>
              </w:rPr>
              <w:t>perangkat lunak?</w:t>
            </w:r>
          </w:p>
        </w:tc>
        <w:tc>
          <w:tcPr>
            <w:tcW w:w="2788" w:type="dxa"/>
          </w:tcPr>
          <w:p w14:paraId="695388EA" w14:textId="7A80322F" w:rsidR="00EA155F" w:rsidRPr="008A10EE" w:rsidRDefault="00EA155F" w:rsidP="004E6BB8">
            <w:pPr>
              <w:jc w:val="both"/>
              <w:rPr>
                <w:rFonts w:cs="Times New Roman"/>
              </w:rPr>
            </w:pPr>
            <w:r w:rsidRPr="008A10EE">
              <w:rPr>
                <w:rFonts w:cs="Times New Roman"/>
              </w:rPr>
              <w:t>Ya bisa dibilang berkualitas karena sudah dapat mendukung sistem dengan baik.</w:t>
            </w:r>
          </w:p>
        </w:tc>
      </w:tr>
      <w:tr w:rsidR="00EA155F" w:rsidRPr="008A10EE" w14:paraId="1E288431" w14:textId="77777777" w:rsidTr="004F36FD">
        <w:tc>
          <w:tcPr>
            <w:tcW w:w="2787" w:type="dxa"/>
          </w:tcPr>
          <w:p w14:paraId="30F78D96" w14:textId="64EF09F8" w:rsidR="00EA155F" w:rsidRPr="008A10EE" w:rsidRDefault="00EA155F" w:rsidP="004E6BB8">
            <w:pPr>
              <w:jc w:val="both"/>
              <w:rPr>
                <w:rFonts w:cs="Times New Roman"/>
              </w:rPr>
            </w:pPr>
            <w:r w:rsidRPr="008A10EE">
              <w:rPr>
                <w:rFonts w:cs="Times New Roman"/>
              </w:rPr>
              <w:t>Apakah ada standardisasi perangkat keras?</w:t>
            </w:r>
          </w:p>
        </w:tc>
        <w:tc>
          <w:tcPr>
            <w:tcW w:w="2788" w:type="dxa"/>
          </w:tcPr>
          <w:p w14:paraId="23FF8F48" w14:textId="0A37E50F" w:rsidR="00EA155F" w:rsidRPr="008A10EE" w:rsidRDefault="00EA155F" w:rsidP="004E6BB8">
            <w:pPr>
              <w:jc w:val="both"/>
              <w:rPr>
                <w:rFonts w:cs="Times New Roman"/>
              </w:rPr>
            </w:pPr>
            <w:r w:rsidRPr="008A10EE">
              <w:rPr>
                <w:rFonts w:cs="Times New Roman"/>
              </w:rPr>
              <w:t>Jelas ada, karena kita perlu standard itu agar sistemnya bisa bekerja dengan baik</w:t>
            </w:r>
          </w:p>
        </w:tc>
      </w:tr>
      <w:tr w:rsidR="00EA155F" w:rsidRPr="008A10EE" w14:paraId="16ECACE9" w14:textId="77777777" w:rsidTr="004F36FD">
        <w:tc>
          <w:tcPr>
            <w:tcW w:w="2787" w:type="dxa"/>
          </w:tcPr>
          <w:p w14:paraId="52139C05" w14:textId="77777777" w:rsidR="00EA155F" w:rsidRPr="008A10EE" w:rsidRDefault="00EA155F" w:rsidP="004E6BB8">
            <w:pPr>
              <w:jc w:val="both"/>
              <w:rPr>
                <w:rFonts w:cs="Times New Roman"/>
              </w:rPr>
            </w:pPr>
            <w:r w:rsidRPr="008A10EE">
              <w:rPr>
                <w:rFonts w:cs="Times New Roman"/>
              </w:rPr>
              <w:lastRenderedPageBreak/>
              <w:t>Apakah segala kebutuhan pertumbuhan perangkat lunak terdukung oleh</w:t>
            </w:r>
          </w:p>
          <w:p w14:paraId="2EAF19FD" w14:textId="55555B3C" w:rsidR="00EA155F" w:rsidRPr="008A10EE" w:rsidRDefault="00EA155F" w:rsidP="004E6BB8">
            <w:pPr>
              <w:jc w:val="both"/>
              <w:rPr>
                <w:rFonts w:cs="Times New Roman"/>
              </w:rPr>
            </w:pPr>
            <w:r w:rsidRPr="008A10EE">
              <w:rPr>
                <w:rFonts w:cs="Times New Roman"/>
              </w:rPr>
              <w:t>perangkat keras yang ada?</w:t>
            </w:r>
          </w:p>
        </w:tc>
        <w:tc>
          <w:tcPr>
            <w:tcW w:w="2788" w:type="dxa"/>
          </w:tcPr>
          <w:p w14:paraId="0E84C7AB" w14:textId="035EB8BB" w:rsidR="00EA155F" w:rsidRPr="008A10EE" w:rsidRDefault="00EA155F" w:rsidP="004E6BB8">
            <w:pPr>
              <w:jc w:val="both"/>
              <w:rPr>
                <w:rFonts w:cs="Times New Roman"/>
              </w:rPr>
            </w:pPr>
            <w:r w:rsidRPr="008A10EE">
              <w:rPr>
                <w:rFonts w:cs="Times New Roman"/>
              </w:rPr>
              <w:t>Ya</w:t>
            </w:r>
          </w:p>
        </w:tc>
      </w:tr>
      <w:tr w:rsidR="00EA155F" w:rsidRPr="008A10EE" w14:paraId="30547C22" w14:textId="77777777" w:rsidTr="004F36FD">
        <w:tc>
          <w:tcPr>
            <w:tcW w:w="2787" w:type="dxa"/>
          </w:tcPr>
          <w:p w14:paraId="282E4ADB" w14:textId="332E5D2B" w:rsidR="00EA155F" w:rsidRPr="008A10EE" w:rsidRDefault="00EA155F" w:rsidP="004E6BB8">
            <w:pPr>
              <w:jc w:val="both"/>
              <w:rPr>
                <w:rFonts w:cs="Times New Roman"/>
              </w:rPr>
            </w:pPr>
            <w:r w:rsidRPr="008A10EE">
              <w:rPr>
                <w:rFonts w:cs="Times New Roman"/>
              </w:rPr>
              <w:t>Bagaimana pengaturan hak akses konfigurasi perangkat lunak diatur?</w:t>
            </w:r>
          </w:p>
        </w:tc>
        <w:tc>
          <w:tcPr>
            <w:tcW w:w="2788" w:type="dxa"/>
          </w:tcPr>
          <w:p w14:paraId="12FA8888" w14:textId="32E7949F" w:rsidR="00EA155F" w:rsidRPr="008A10EE" w:rsidRDefault="00EA155F" w:rsidP="004E6BB8">
            <w:pPr>
              <w:jc w:val="both"/>
              <w:rPr>
                <w:rFonts w:cs="Times New Roman"/>
              </w:rPr>
            </w:pPr>
            <w:r w:rsidRPr="008A10EE">
              <w:rPr>
                <w:rFonts w:cs="Times New Roman"/>
              </w:rPr>
              <w:t>Ya, tergantung dari keperluan para penggunanya, kita pastikan kalau user cuma bisa melakukan akses sesuai dengan haknya masing-masing.</w:t>
            </w:r>
          </w:p>
        </w:tc>
      </w:tr>
      <w:tr w:rsidR="00EA155F" w:rsidRPr="008A10EE" w14:paraId="7BE4496E" w14:textId="77777777" w:rsidTr="004F36FD">
        <w:tc>
          <w:tcPr>
            <w:tcW w:w="2787" w:type="dxa"/>
          </w:tcPr>
          <w:p w14:paraId="4F49C3B0" w14:textId="4F45D87A" w:rsidR="00EA155F" w:rsidRPr="008A10EE" w:rsidRDefault="00EA155F" w:rsidP="004E6BB8">
            <w:pPr>
              <w:jc w:val="both"/>
              <w:rPr>
                <w:rFonts w:cs="Times New Roman"/>
              </w:rPr>
            </w:pPr>
            <w:r w:rsidRPr="008A10EE">
              <w:rPr>
                <w:rFonts w:cs="Times New Roman"/>
              </w:rPr>
              <w:t>Apa saja ekspektasi user dan client terhadap sim yang diimplementasikan?</w:t>
            </w:r>
          </w:p>
        </w:tc>
        <w:tc>
          <w:tcPr>
            <w:tcW w:w="2788" w:type="dxa"/>
          </w:tcPr>
          <w:p w14:paraId="5BE50456" w14:textId="0304588D" w:rsidR="00EA155F" w:rsidRPr="008A10EE" w:rsidRDefault="00EA155F" w:rsidP="004E6BB8">
            <w:pPr>
              <w:jc w:val="both"/>
              <w:rPr>
                <w:rFonts w:cs="Times New Roman"/>
              </w:rPr>
            </w:pPr>
            <w:r w:rsidRPr="008A10EE">
              <w:rPr>
                <w:rFonts w:cs="Times New Roman"/>
              </w:rPr>
              <w:t>Untuk ekspektasi yang jelas user mengharapkan kemudahan dari sim, sedangkan client mengharapkan sim dapat memenuhi kebutuhan dari user.</w:t>
            </w:r>
          </w:p>
        </w:tc>
      </w:tr>
      <w:tr w:rsidR="00EA155F" w:rsidRPr="008A10EE" w14:paraId="11E7BE8C" w14:textId="77777777" w:rsidTr="004F36FD">
        <w:tc>
          <w:tcPr>
            <w:tcW w:w="2787" w:type="dxa"/>
          </w:tcPr>
          <w:p w14:paraId="5FF27331" w14:textId="1459EE7F" w:rsidR="00EA155F" w:rsidRPr="008A10EE" w:rsidRDefault="00EA155F" w:rsidP="004E6BB8">
            <w:pPr>
              <w:jc w:val="both"/>
              <w:rPr>
                <w:rFonts w:cs="Times New Roman"/>
              </w:rPr>
            </w:pPr>
            <w:r w:rsidRPr="008A10EE">
              <w:rPr>
                <w:rFonts w:cs="Times New Roman"/>
              </w:rPr>
              <w:t>Apakah user sudah dipastikan mau menggunakan sim yang diimplementasi?</w:t>
            </w:r>
          </w:p>
        </w:tc>
        <w:tc>
          <w:tcPr>
            <w:tcW w:w="2788" w:type="dxa"/>
          </w:tcPr>
          <w:p w14:paraId="7339F7E3" w14:textId="7A2A0E1F" w:rsidR="00EA155F" w:rsidRPr="008A10EE" w:rsidRDefault="00EA155F" w:rsidP="004E6BB8">
            <w:pPr>
              <w:jc w:val="both"/>
              <w:rPr>
                <w:rFonts w:cs="Times New Roman"/>
              </w:rPr>
            </w:pPr>
            <w:r w:rsidRPr="008A10EE">
              <w:rPr>
                <w:rFonts w:cs="Times New Roman"/>
              </w:rPr>
              <w:t>Ya, karena setelah sim terimplementasi mau tidak mau user harus mau menggunakan sim itu mas, seperti krs online, kalo user gak mau menggunakan sim, maka user gak akan bisa krs.</w:t>
            </w:r>
          </w:p>
        </w:tc>
      </w:tr>
      <w:tr w:rsidR="00EA155F" w:rsidRPr="008A10EE" w14:paraId="154A200A" w14:textId="77777777" w:rsidTr="004F36FD">
        <w:tc>
          <w:tcPr>
            <w:tcW w:w="2787" w:type="dxa"/>
          </w:tcPr>
          <w:p w14:paraId="73F33A0F" w14:textId="40D9B7BF" w:rsidR="00EA155F" w:rsidRPr="008A10EE" w:rsidRDefault="00EA155F" w:rsidP="004E6BB8">
            <w:pPr>
              <w:jc w:val="both"/>
              <w:rPr>
                <w:rFonts w:cs="Times New Roman"/>
              </w:rPr>
            </w:pPr>
            <w:r w:rsidRPr="008A10EE">
              <w:rPr>
                <w:rFonts w:cs="Times New Roman"/>
              </w:rPr>
              <w:t>Apakah hasil implementasi sim sudah sesuai dengan ekspektasi?</w:t>
            </w:r>
          </w:p>
        </w:tc>
        <w:tc>
          <w:tcPr>
            <w:tcW w:w="2788" w:type="dxa"/>
          </w:tcPr>
          <w:p w14:paraId="550754B9" w14:textId="2F8C1FEE" w:rsidR="00EA155F" w:rsidRPr="008A10EE" w:rsidRDefault="00EA155F" w:rsidP="004E6BB8">
            <w:pPr>
              <w:jc w:val="both"/>
              <w:rPr>
                <w:rFonts w:cs="Times New Roman"/>
              </w:rPr>
            </w:pPr>
            <w:r w:rsidRPr="008A10EE">
              <w:rPr>
                <w:rFonts w:cs="Times New Roman"/>
              </w:rPr>
              <w:t>ya , sejauh ini sudah sesuai dengan ekspektasi.</w:t>
            </w:r>
          </w:p>
        </w:tc>
      </w:tr>
      <w:tr w:rsidR="00EA155F" w:rsidRPr="008A10EE" w14:paraId="18588704" w14:textId="77777777" w:rsidTr="004F36FD">
        <w:tc>
          <w:tcPr>
            <w:tcW w:w="2787" w:type="dxa"/>
          </w:tcPr>
          <w:p w14:paraId="09E9DEE8" w14:textId="5457107D" w:rsidR="00EA155F" w:rsidRPr="008A10EE" w:rsidRDefault="00EA155F" w:rsidP="004E6BB8">
            <w:pPr>
              <w:jc w:val="both"/>
              <w:rPr>
                <w:rFonts w:cs="Times New Roman"/>
              </w:rPr>
            </w:pPr>
            <w:r w:rsidRPr="008A10EE">
              <w:rPr>
                <w:rFonts w:cs="Times New Roman"/>
              </w:rPr>
              <w:t>Siapa saja stakeholder pada proyek ini?</w:t>
            </w:r>
          </w:p>
        </w:tc>
        <w:tc>
          <w:tcPr>
            <w:tcW w:w="2788" w:type="dxa"/>
          </w:tcPr>
          <w:p w14:paraId="6C190EC5" w14:textId="09302315" w:rsidR="00EA155F" w:rsidRPr="008A10EE" w:rsidRDefault="00EA155F" w:rsidP="004E6BB8">
            <w:pPr>
              <w:jc w:val="both"/>
              <w:rPr>
                <w:rFonts w:cs="Times New Roman"/>
              </w:rPr>
            </w:pPr>
            <w:r w:rsidRPr="008A10EE">
              <w:rPr>
                <w:rFonts w:cs="Times New Roman"/>
              </w:rPr>
              <w:t>End user, PusKom, BAPSI, top management</w:t>
            </w:r>
          </w:p>
        </w:tc>
      </w:tr>
      <w:tr w:rsidR="00EA155F" w:rsidRPr="008A10EE" w14:paraId="213C9D92" w14:textId="77777777" w:rsidTr="004F36FD">
        <w:tc>
          <w:tcPr>
            <w:tcW w:w="2787" w:type="dxa"/>
          </w:tcPr>
          <w:p w14:paraId="4E8B7510" w14:textId="28C4E4A1" w:rsidR="00EA155F" w:rsidRPr="008A10EE" w:rsidRDefault="00EA155F" w:rsidP="004E6BB8">
            <w:pPr>
              <w:jc w:val="both"/>
              <w:rPr>
                <w:rFonts w:cs="Times New Roman"/>
              </w:rPr>
            </w:pPr>
            <w:r w:rsidRPr="008A10EE">
              <w:rPr>
                <w:rFonts w:cs="Times New Roman"/>
              </w:rPr>
              <w:t>Apa saja peran dari stakeholder?</w:t>
            </w:r>
          </w:p>
        </w:tc>
        <w:tc>
          <w:tcPr>
            <w:tcW w:w="2788" w:type="dxa"/>
          </w:tcPr>
          <w:p w14:paraId="5716D029" w14:textId="75917C01" w:rsidR="00EA155F" w:rsidRPr="008A10EE" w:rsidRDefault="00EA155F" w:rsidP="004E6BB8">
            <w:pPr>
              <w:jc w:val="both"/>
              <w:rPr>
                <w:rFonts w:cs="Times New Roman"/>
              </w:rPr>
            </w:pPr>
            <w:r w:rsidRPr="008A10EE">
              <w:rPr>
                <w:rFonts w:cs="Times New Roman"/>
              </w:rPr>
              <w:t>Ya, tergantung stakeholdernya, kalo puskom lebih berperan di menyiapkan infrastrukturnya, bapsi ke pembuatan sistemnya.</w:t>
            </w:r>
          </w:p>
        </w:tc>
      </w:tr>
      <w:tr w:rsidR="00EA155F" w:rsidRPr="008A10EE" w14:paraId="11259CC6" w14:textId="77777777" w:rsidTr="004F36FD">
        <w:tc>
          <w:tcPr>
            <w:tcW w:w="2787" w:type="dxa"/>
          </w:tcPr>
          <w:p w14:paraId="54635EF4" w14:textId="3238A7DF" w:rsidR="00EA155F" w:rsidRPr="008A10EE" w:rsidRDefault="00EA155F" w:rsidP="004E6BB8">
            <w:pPr>
              <w:jc w:val="both"/>
              <w:rPr>
                <w:rFonts w:cs="Times New Roman"/>
              </w:rPr>
            </w:pPr>
            <w:r w:rsidRPr="008A10EE">
              <w:rPr>
                <w:rFonts w:cs="Times New Roman"/>
              </w:rPr>
              <w:lastRenderedPageBreak/>
              <w:t>Apakah sudah dilakukan testing?</w:t>
            </w:r>
          </w:p>
        </w:tc>
        <w:tc>
          <w:tcPr>
            <w:tcW w:w="2788" w:type="dxa"/>
          </w:tcPr>
          <w:p w14:paraId="033E894A" w14:textId="035F62C1" w:rsidR="00EA155F" w:rsidRPr="008A10EE" w:rsidRDefault="00EA155F" w:rsidP="004E6BB8">
            <w:pPr>
              <w:jc w:val="both"/>
              <w:rPr>
                <w:rFonts w:cs="Times New Roman"/>
              </w:rPr>
            </w:pPr>
            <w:r w:rsidRPr="008A10EE">
              <w:rPr>
                <w:rFonts w:cs="Times New Roman"/>
              </w:rPr>
              <w:t>Sudah.</w:t>
            </w:r>
          </w:p>
        </w:tc>
      </w:tr>
      <w:tr w:rsidR="00EA155F" w:rsidRPr="008A10EE" w14:paraId="78D2D5BA" w14:textId="77777777" w:rsidTr="004F36FD">
        <w:tc>
          <w:tcPr>
            <w:tcW w:w="2787" w:type="dxa"/>
          </w:tcPr>
          <w:p w14:paraId="3DC2C527" w14:textId="7D70681A" w:rsidR="00EA155F" w:rsidRPr="008A10EE" w:rsidRDefault="00EA155F" w:rsidP="004E6BB8">
            <w:pPr>
              <w:jc w:val="both"/>
              <w:rPr>
                <w:rFonts w:cs="Times New Roman"/>
              </w:rPr>
            </w:pPr>
            <w:r w:rsidRPr="008A10EE">
              <w:rPr>
                <w:rFonts w:cs="Times New Roman"/>
              </w:rPr>
              <w:t>Apa ada indikator / standar yang menunjukkan software sudah siap digunakan saat melakukan testing?</w:t>
            </w:r>
          </w:p>
        </w:tc>
        <w:tc>
          <w:tcPr>
            <w:tcW w:w="2788" w:type="dxa"/>
          </w:tcPr>
          <w:p w14:paraId="74123046" w14:textId="277A1793" w:rsidR="00EA155F" w:rsidRPr="008A10EE" w:rsidRDefault="00EA155F" w:rsidP="004E6BB8">
            <w:pPr>
              <w:jc w:val="both"/>
              <w:rPr>
                <w:rFonts w:cs="Times New Roman"/>
              </w:rPr>
            </w:pPr>
            <w:r w:rsidRPr="008A10EE">
              <w:rPr>
                <w:rFonts w:cs="Times New Roman"/>
              </w:rPr>
              <w:t>Biasanya kalau waktu dilakukan testing lancar &amp; tidak ada masalah, berarti sistem sudah siap digunakan.</w:t>
            </w:r>
          </w:p>
        </w:tc>
      </w:tr>
      <w:tr w:rsidR="00EA155F" w:rsidRPr="008A10EE" w14:paraId="568DC3B4" w14:textId="77777777" w:rsidTr="004F36FD">
        <w:tc>
          <w:tcPr>
            <w:tcW w:w="2787" w:type="dxa"/>
          </w:tcPr>
          <w:p w14:paraId="133A5F40" w14:textId="4778158A" w:rsidR="00EA155F" w:rsidRPr="008A10EE" w:rsidRDefault="00EA155F" w:rsidP="004E6BB8">
            <w:pPr>
              <w:jc w:val="both"/>
              <w:rPr>
                <w:rFonts w:cs="Times New Roman"/>
              </w:rPr>
            </w:pPr>
            <w:r w:rsidRPr="008A10EE">
              <w:rPr>
                <w:rFonts w:cs="Times New Roman"/>
              </w:rPr>
              <w:t>Apakah ada pemantauan standardisasi infrastruktur?</w:t>
            </w:r>
          </w:p>
        </w:tc>
        <w:tc>
          <w:tcPr>
            <w:tcW w:w="2788" w:type="dxa"/>
          </w:tcPr>
          <w:p w14:paraId="4164E40E" w14:textId="5139265D" w:rsidR="00EA155F" w:rsidRPr="008A10EE" w:rsidRDefault="00EA155F" w:rsidP="004E6BB8">
            <w:pPr>
              <w:jc w:val="both"/>
              <w:rPr>
                <w:rFonts w:cs="Times New Roman"/>
              </w:rPr>
            </w:pPr>
            <w:r w:rsidRPr="008A10EE">
              <w:rPr>
                <w:rFonts w:cs="Times New Roman"/>
              </w:rPr>
              <w:t>Ada, kita selalu memastikan infrastruktur sesuai standard.</w:t>
            </w:r>
          </w:p>
        </w:tc>
      </w:tr>
      <w:tr w:rsidR="00EA155F" w:rsidRPr="008A10EE" w14:paraId="5DC74CEF" w14:textId="77777777" w:rsidTr="004F36FD">
        <w:tc>
          <w:tcPr>
            <w:tcW w:w="2787" w:type="dxa"/>
          </w:tcPr>
          <w:p w14:paraId="5CA4E7D1" w14:textId="51893F95" w:rsidR="00EA155F" w:rsidRPr="008A10EE" w:rsidRDefault="00EA155F" w:rsidP="004E6BB8">
            <w:pPr>
              <w:jc w:val="both"/>
              <w:rPr>
                <w:rFonts w:cs="Times New Roman"/>
              </w:rPr>
            </w:pPr>
            <w:r w:rsidRPr="008A10EE">
              <w:rPr>
                <w:rFonts w:cs="Times New Roman"/>
              </w:rPr>
              <w:t>Bagaimana pemantauan standarisasi infrastruktur dilakukan?</w:t>
            </w:r>
          </w:p>
        </w:tc>
        <w:tc>
          <w:tcPr>
            <w:tcW w:w="2788" w:type="dxa"/>
          </w:tcPr>
          <w:p w14:paraId="3D5E17E4" w14:textId="174A88A7" w:rsidR="00EA155F" w:rsidRPr="008A10EE" w:rsidRDefault="00EA155F" w:rsidP="004E6BB8">
            <w:pPr>
              <w:jc w:val="both"/>
              <w:rPr>
                <w:rFonts w:cs="Times New Roman"/>
              </w:rPr>
            </w:pPr>
            <w:r w:rsidRPr="008A10EE">
              <w:rPr>
                <w:rFonts w:cs="Times New Roman"/>
              </w:rPr>
              <w:t>Kalau untuk pemantauannya mungkin PusKom yang lebih tahu teknisnya.</w:t>
            </w:r>
          </w:p>
        </w:tc>
      </w:tr>
      <w:tr w:rsidR="00EA155F" w:rsidRPr="008A10EE" w14:paraId="0401D819" w14:textId="77777777" w:rsidTr="004F36FD">
        <w:tc>
          <w:tcPr>
            <w:tcW w:w="2787" w:type="dxa"/>
          </w:tcPr>
          <w:p w14:paraId="24FD43E7" w14:textId="0E72E1AF" w:rsidR="00EA155F" w:rsidRPr="008A10EE" w:rsidRDefault="00EA155F" w:rsidP="004E6BB8">
            <w:pPr>
              <w:jc w:val="both"/>
              <w:rPr>
                <w:rFonts w:cs="Times New Roman"/>
              </w:rPr>
            </w:pPr>
            <w:r w:rsidRPr="008A10EE">
              <w:rPr>
                <w:rFonts w:cs="Times New Roman"/>
              </w:rPr>
              <w:t>Apakah ada penjadwalan untuk maintenance rutin?</w:t>
            </w:r>
          </w:p>
        </w:tc>
        <w:tc>
          <w:tcPr>
            <w:tcW w:w="2788" w:type="dxa"/>
          </w:tcPr>
          <w:p w14:paraId="2322AADE" w14:textId="316307C9" w:rsidR="00EA155F" w:rsidRPr="008A10EE" w:rsidRDefault="00EA155F" w:rsidP="004E6BB8">
            <w:pPr>
              <w:jc w:val="both"/>
              <w:rPr>
                <w:rFonts w:cs="Times New Roman"/>
              </w:rPr>
            </w:pPr>
            <w:r w:rsidRPr="008A10EE">
              <w:rPr>
                <w:rFonts w:cs="Times New Roman"/>
              </w:rPr>
              <w:t>Kalau penjadwalan tidak ada, tapi setiap ada masalah terkait sistemnya BAPSI akan langsung memperbaiki sistemnya.</w:t>
            </w:r>
          </w:p>
        </w:tc>
      </w:tr>
      <w:tr w:rsidR="00EA155F" w:rsidRPr="008A10EE" w14:paraId="04CF384F" w14:textId="77777777" w:rsidTr="004F36FD">
        <w:tc>
          <w:tcPr>
            <w:tcW w:w="2787" w:type="dxa"/>
          </w:tcPr>
          <w:p w14:paraId="5068723D" w14:textId="4394ED82" w:rsidR="00EA155F" w:rsidRPr="008A10EE" w:rsidRDefault="00EA155F" w:rsidP="004E6BB8">
            <w:pPr>
              <w:jc w:val="both"/>
              <w:rPr>
                <w:rFonts w:cs="Times New Roman"/>
              </w:rPr>
            </w:pPr>
            <w:r w:rsidRPr="008A10EE">
              <w:rPr>
                <w:rFonts w:cs="Times New Roman"/>
              </w:rPr>
              <w:t>Adakah permasalahan yang timbul setelah sim berhasil diimplementasikan?</w:t>
            </w:r>
          </w:p>
        </w:tc>
        <w:tc>
          <w:tcPr>
            <w:tcW w:w="2788" w:type="dxa"/>
          </w:tcPr>
          <w:p w14:paraId="51F37B54" w14:textId="266660BA" w:rsidR="00EA155F" w:rsidRPr="008A10EE" w:rsidRDefault="00EA155F" w:rsidP="004E6BB8">
            <w:pPr>
              <w:jc w:val="both"/>
              <w:rPr>
                <w:rFonts w:cs="Times New Roman"/>
              </w:rPr>
            </w:pPr>
            <w:r w:rsidRPr="008A10EE">
              <w:rPr>
                <w:rFonts w:cs="Times New Roman"/>
              </w:rPr>
              <w:t>Ada, tapi umumnya masalah-masalah kecil seperti gak bisa login, lupa password, dll.</w:t>
            </w:r>
          </w:p>
        </w:tc>
      </w:tr>
      <w:tr w:rsidR="00EA155F" w:rsidRPr="008A10EE" w14:paraId="6C55E606" w14:textId="77777777" w:rsidTr="004F36FD">
        <w:tc>
          <w:tcPr>
            <w:tcW w:w="2787" w:type="dxa"/>
          </w:tcPr>
          <w:p w14:paraId="69AD2012" w14:textId="4A806AA2" w:rsidR="00EA155F" w:rsidRPr="008A10EE" w:rsidRDefault="00EA155F" w:rsidP="004E6BB8">
            <w:pPr>
              <w:jc w:val="both"/>
              <w:rPr>
                <w:rFonts w:cs="Times New Roman"/>
              </w:rPr>
            </w:pPr>
            <w:r w:rsidRPr="008A10EE">
              <w:rPr>
                <w:rFonts w:cs="Times New Roman"/>
              </w:rPr>
              <w:t>Jika ada, bagaimana cara mengatasi permasalahan tersebut?</w:t>
            </w:r>
          </w:p>
        </w:tc>
        <w:tc>
          <w:tcPr>
            <w:tcW w:w="2788" w:type="dxa"/>
          </w:tcPr>
          <w:p w14:paraId="31B448B4" w14:textId="7F42A58A" w:rsidR="00EA155F" w:rsidRPr="008A10EE" w:rsidRDefault="00EA155F" w:rsidP="004E6BB8">
            <w:pPr>
              <w:jc w:val="both"/>
              <w:rPr>
                <w:rFonts w:cs="Times New Roman"/>
              </w:rPr>
            </w:pPr>
            <w:r w:rsidRPr="008A10EE">
              <w:rPr>
                <w:rFonts w:cs="Times New Roman"/>
              </w:rPr>
              <w:t>Biasanya, kalau cuma masalah kecil seperti lupa password, kita tinggal kasih password baru, tapi kalau masalah besar kita lakukan maintenance &amp; update.</w:t>
            </w:r>
          </w:p>
        </w:tc>
      </w:tr>
    </w:tbl>
    <w:p w14:paraId="4EBA2D7C" w14:textId="77777777" w:rsidR="00E04F41" w:rsidRPr="008A10EE" w:rsidRDefault="00E04F41" w:rsidP="001B0998">
      <w:pPr>
        <w:rPr>
          <w:rFonts w:cs="Times New Roman"/>
          <w:lang w:val="en-US"/>
        </w:rPr>
      </w:pPr>
    </w:p>
    <w:p w14:paraId="2F1768B8" w14:textId="537BBB87" w:rsidR="00C8119B" w:rsidRPr="008A10EE" w:rsidRDefault="00C8119B" w:rsidP="001B0998">
      <w:pPr>
        <w:contextualSpacing/>
        <w:rPr>
          <w:rFonts w:cs="Times New Roman"/>
          <w:b/>
          <w:bCs/>
          <w:lang w:val="en-US"/>
        </w:rPr>
      </w:pPr>
      <w:r w:rsidRPr="008A10EE">
        <w:rPr>
          <w:rFonts w:cs="Times New Roman"/>
          <w:b/>
          <w:bCs/>
          <w:lang w:val="en-US"/>
        </w:rPr>
        <w:t>Transkrip Wawancara Responden 33</w:t>
      </w:r>
    </w:p>
    <w:p w14:paraId="6193E228" w14:textId="0BA3706C"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Katolik Darma Cendika Surabaya.</w:t>
      </w:r>
    </w:p>
    <w:p w14:paraId="181C976F" w14:textId="77777777" w:rsidR="004E6BB8" w:rsidRPr="008A10EE" w:rsidRDefault="004E6BB8" w:rsidP="001B0998">
      <w:pPr>
        <w:rPr>
          <w:rFonts w:cs="Times New Roman"/>
          <w:lang w:val="en-US"/>
        </w:rPr>
      </w:pPr>
    </w:p>
    <w:p w14:paraId="652405ED" w14:textId="3BB521A8" w:rsidR="004E6BB8" w:rsidRPr="008A10EE" w:rsidRDefault="004E6BB8" w:rsidP="004E6BB8">
      <w:pPr>
        <w:pStyle w:val="Caption"/>
        <w:keepNext/>
        <w:rPr>
          <w:rFonts w:cs="Times New Roman"/>
        </w:rPr>
      </w:pPr>
      <w:bookmarkStart w:id="1276" w:name="_Toc4847170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5</w:t>
      </w:r>
      <w:r w:rsidR="00182426">
        <w:rPr>
          <w:rFonts w:cs="Times New Roman"/>
        </w:rPr>
        <w:fldChar w:fldCharType="end"/>
      </w:r>
      <w:r w:rsidRPr="008A10EE">
        <w:rPr>
          <w:rFonts w:cs="Times New Roman"/>
        </w:rPr>
        <w:t xml:space="preserve"> Transkrip Wawancara Responden 33</w:t>
      </w:r>
      <w:bookmarkEnd w:id="1276"/>
    </w:p>
    <w:tbl>
      <w:tblPr>
        <w:tblStyle w:val="TableGrid"/>
        <w:tblW w:w="0" w:type="auto"/>
        <w:tblLook w:val="04A0" w:firstRow="1" w:lastRow="0" w:firstColumn="1" w:lastColumn="0" w:noHBand="0" w:noVBand="1"/>
      </w:tblPr>
      <w:tblGrid>
        <w:gridCol w:w="2547"/>
        <w:gridCol w:w="1559"/>
        <w:gridCol w:w="1469"/>
      </w:tblGrid>
      <w:tr w:rsidR="00C8119B" w:rsidRPr="008A10EE" w14:paraId="309EB895" w14:textId="77777777" w:rsidTr="00800B62">
        <w:trPr>
          <w:tblHeader/>
        </w:trPr>
        <w:tc>
          <w:tcPr>
            <w:tcW w:w="2547" w:type="dxa"/>
          </w:tcPr>
          <w:p w14:paraId="0158033C" w14:textId="77777777" w:rsidR="00C8119B" w:rsidRPr="00800B62" w:rsidRDefault="00C8119B" w:rsidP="001B0998">
            <w:pPr>
              <w:jc w:val="center"/>
              <w:rPr>
                <w:rFonts w:cs="Times New Roman"/>
                <w:b/>
                <w:bCs/>
              </w:rPr>
            </w:pPr>
            <w:r w:rsidRPr="00800B62">
              <w:rPr>
                <w:rFonts w:cs="Times New Roman"/>
                <w:b/>
                <w:bCs/>
              </w:rPr>
              <w:t>Profil PT</w:t>
            </w:r>
          </w:p>
        </w:tc>
        <w:tc>
          <w:tcPr>
            <w:tcW w:w="1559" w:type="dxa"/>
          </w:tcPr>
          <w:p w14:paraId="2880BB16" w14:textId="77777777" w:rsidR="00C8119B" w:rsidRPr="00800B62" w:rsidRDefault="00C8119B" w:rsidP="001B0998">
            <w:pPr>
              <w:jc w:val="center"/>
              <w:rPr>
                <w:rFonts w:cs="Times New Roman"/>
                <w:b/>
                <w:bCs/>
              </w:rPr>
            </w:pPr>
            <w:r w:rsidRPr="00800B62">
              <w:rPr>
                <w:rFonts w:cs="Times New Roman"/>
                <w:b/>
                <w:bCs/>
              </w:rPr>
              <w:t>Profil Narasumber</w:t>
            </w:r>
          </w:p>
        </w:tc>
        <w:tc>
          <w:tcPr>
            <w:tcW w:w="1469" w:type="dxa"/>
          </w:tcPr>
          <w:p w14:paraId="6D960DDD"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379CF758" w14:textId="77777777" w:rsidTr="00C8119B">
        <w:tc>
          <w:tcPr>
            <w:tcW w:w="2547" w:type="dxa"/>
          </w:tcPr>
          <w:p w14:paraId="541BED8A" w14:textId="3608B381" w:rsidR="001752F2" w:rsidRPr="008A10EE" w:rsidRDefault="001752F2" w:rsidP="001B0998">
            <w:pPr>
              <w:rPr>
                <w:rFonts w:cs="Times New Roman"/>
              </w:rPr>
            </w:pPr>
            <w:r w:rsidRPr="008A10EE">
              <w:rPr>
                <w:rFonts w:cs="Times New Roman"/>
              </w:rPr>
              <w:t xml:space="preserve">Universitas Katolik Darma Cendika, adalah </w:t>
            </w:r>
            <w:r w:rsidRPr="008A10EE">
              <w:rPr>
                <w:rFonts w:cs="Times New Roman"/>
              </w:rPr>
              <w:lastRenderedPageBreak/>
              <w:t>perguruan tinggi swasta di Surabaya, Indonesia, yang berdiri pada tahun 1986. Universitas ini di bawah naungan Yayasan Darma Cendika, yang didirikan oleh sekelompok sarjana dan cendekiawan Katolik di Surabaya. Rektor pada tahun 2015 - sekarang adalah DR Y. Budi Hermanto M.M. Berlokasi di l. Dr. Ir. H. Soekarno No.201, Klampis Ngasem, Kecamatan Sukolilo, Surabaya. Salah satu sistem informasi yang telah terimplementasi pada perguruan tinggi ini SIM Akademik.</w:t>
            </w:r>
          </w:p>
        </w:tc>
        <w:tc>
          <w:tcPr>
            <w:tcW w:w="1559" w:type="dxa"/>
          </w:tcPr>
          <w:p w14:paraId="4E74B6ED" w14:textId="21EE5F92" w:rsidR="001752F2" w:rsidRPr="008A10EE" w:rsidRDefault="001752F2" w:rsidP="001B0998">
            <w:pPr>
              <w:rPr>
                <w:rFonts w:cs="Times New Roman"/>
              </w:rPr>
            </w:pPr>
            <w:r w:rsidRPr="008A10EE">
              <w:rPr>
                <w:rFonts w:cs="Times New Roman"/>
              </w:rPr>
              <w:lastRenderedPageBreak/>
              <w:t xml:space="preserve">Bapak Yanuar merupakan </w:t>
            </w:r>
            <w:r w:rsidRPr="008A10EE">
              <w:rPr>
                <w:rFonts w:cs="Times New Roman"/>
              </w:rPr>
              <w:lastRenderedPageBreak/>
              <w:t>pegawai Universitas Katolik Darma Cendika Surabaya yang menjabat sebagai Staff di bagian PUSKOM (Pusat Komputer).</w:t>
            </w:r>
          </w:p>
        </w:tc>
        <w:tc>
          <w:tcPr>
            <w:tcW w:w="1469" w:type="dxa"/>
          </w:tcPr>
          <w:p w14:paraId="62689739" w14:textId="77777777" w:rsidR="009C71BA" w:rsidRPr="008A10EE" w:rsidRDefault="009C71BA" w:rsidP="000A7FCF">
            <w:pPr>
              <w:pStyle w:val="ListParagraph"/>
              <w:numPr>
                <w:ilvl w:val="0"/>
                <w:numId w:val="32"/>
              </w:numPr>
              <w:ind w:left="321"/>
              <w:rPr>
                <w:rFonts w:cs="Times New Roman"/>
              </w:rPr>
            </w:pPr>
            <w:r w:rsidRPr="008A10EE">
              <w:rPr>
                <w:rFonts w:cs="Times New Roman"/>
              </w:rPr>
              <w:lastRenderedPageBreak/>
              <w:t>Hari, Tanggal :</w:t>
            </w:r>
          </w:p>
          <w:p w14:paraId="617E5F50" w14:textId="77777777" w:rsidR="009C71BA" w:rsidRPr="008A10EE" w:rsidRDefault="009C71BA" w:rsidP="001B0998">
            <w:pPr>
              <w:pStyle w:val="ListParagraph"/>
              <w:ind w:left="321"/>
              <w:rPr>
                <w:rFonts w:cs="Times New Roman"/>
              </w:rPr>
            </w:pPr>
            <w:r w:rsidRPr="008A10EE">
              <w:rPr>
                <w:rFonts w:cs="Times New Roman"/>
              </w:rPr>
              <w:lastRenderedPageBreak/>
              <w:t>Rabu, 10 Oktober 2018</w:t>
            </w:r>
          </w:p>
          <w:p w14:paraId="481B78B2" w14:textId="77777777" w:rsidR="009C71BA" w:rsidRPr="008A10EE" w:rsidRDefault="009C71BA" w:rsidP="000A7FCF">
            <w:pPr>
              <w:pStyle w:val="ListParagraph"/>
              <w:numPr>
                <w:ilvl w:val="0"/>
                <w:numId w:val="32"/>
              </w:numPr>
              <w:ind w:left="321"/>
              <w:rPr>
                <w:rFonts w:cs="Times New Roman"/>
              </w:rPr>
            </w:pPr>
            <w:r w:rsidRPr="008A10EE">
              <w:rPr>
                <w:rFonts w:cs="Times New Roman"/>
              </w:rPr>
              <w:t>Waktu :</w:t>
            </w:r>
          </w:p>
          <w:p w14:paraId="60F22F6F" w14:textId="77777777" w:rsidR="009C71BA" w:rsidRPr="008A10EE" w:rsidRDefault="009C71BA" w:rsidP="001B0998">
            <w:pPr>
              <w:pStyle w:val="ListParagraph"/>
              <w:ind w:left="321"/>
              <w:rPr>
                <w:rFonts w:cs="Times New Roman"/>
              </w:rPr>
            </w:pPr>
            <w:r w:rsidRPr="008A10EE">
              <w:rPr>
                <w:rFonts w:cs="Times New Roman"/>
              </w:rPr>
              <w:t>11:00 – 12:30 WIB</w:t>
            </w:r>
          </w:p>
          <w:p w14:paraId="4612AF4F" w14:textId="77777777" w:rsidR="009C71BA" w:rsidRPr="008A10EE" w:rsidRDefault="009C71BA" w:rsidP="000A7FCF">
            <w:pPr>
              <w:pStyle w:val="ListParagraph"/>
              <w:numPr>
                <w:ilvl w:val="0"/>
                <w:numId w:val="32"/>
              </w:numPr>
              <w:ind w:left="321"/>
              <w:rPr>
                <w:rFonts w:cs="Times New Roman"/>
              </w:rPr>
            </w:pPr>
            <w:r w:rsidRPr="008A10EE">
              <w:rPr>
                <w:rFonts w:cs="Times New Roman"/>
              </w:rPr>
              <w:t>Tempat :</w:t>
            </w:r>
          </w:p>
          <w:p w14:paraId="6E9A7C3C" w14:textId="55DC3873" w:rsidR="001752F2" w:rsidRPr="008A10EE" w:rsidRDefault="009C71BA" w:rsidP="001B0998">
            <w:pPr>
              <w:rPr>
                <w:rFonts w:cs="Times New Roman"/>
              </w:rPr>
            </w:pPr>
            <w:r w:rsidRPr="008A10EE">
              <w:rPr>
                <w:rFonts w:cs="Times New Roman"/>
              </w:rPr>
              <w:t>Ruang PUSKOM  UKDC</w:t>
            </w:r>
          </w:p>
        </w:tc>
      </w:tr>
    </w:tbl>
    <w:p w14:paraId="653A62DD" w14:textId="4E6AE880" w:rsidR="00C8119B" w:rsidRPr="008A10EE" w:rsidRDefault="00C8119B" w:rsidP="001B0998">
      <w:pPr>
        <w:rPr>
          <w:rFonts w:cs="Times New Roman"/>
          <w:lang w:val="en-US"/>
        </w:rPr>
      </w:pPr>
    </w:p>
    <w:p w14:paraId="4C58FFF8" w14:textId="5099E824"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Katolik Darma Cendika Surabaya.</w:t>
      </w:r>
    </w:p>
    <w:p w14:paraId="3B6B96A7" w14:textId="77777777" w:rsidR="004E6BB8" w:rsidRPr="008A10EE" w:rsidRDefault="004E6BB8" w:rsidP="001B0998">
      <w:pPr>
        <w:contextualSpacing/>
        <w:rPr>
          <w:rFonts w:cs="Times New Roman"/>
        </w:rPr>
      </w:pPr>
    </w:p>
    <w:p w14:paraId="6CF940C5" w14:textId="3C809005" w:rsidR="004E6BB8" w:rsidRPr="008A10EE" w:rsidRDefault="004E6BB8" w:rsidP="004E6BB8">
      <w:pPr>
        <w:pStyle w:val="Caption"/>
        <w:keepNext/>
        <w:rPr>
          <w:rFonts w:cs="Times New Roman"/>
        </w:rPr>
      </w:pPr>
      <w:bookmarkStart w:id="1277" w:name="_Toc4847170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6</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33</w:t>
      </w:r>
      <w:bookmarkEnd w:id="1277"/>
    </w:p>
    <w:tbl>
      <w:tblPr>
        <w:tblStyle w:val="TableGrid"/>
        <w:tblW w:w="0" w:type="auto"/>
        <w:tblLook w:val="04A0" w:firstRow="1" w:lastRow="0" w:firstColumn="1" w:lastColumn="0" w:noHBand="0" w:noVBand="1"/>
      </w:tblPr>
      <w:tblGrid>
        <w:gridCol w:w="2787"/>
        <w:gridCol w:w="2788"/>
      </w:tblGrid>
      <w:tr w:rsidR="00E04F41" w:rsidRPr="008A10EE" w14:paraId="0A951F79" w14:textId="77777777" w:rsidTr="00800B62">
        <w:trPr>
          <w:tblHeader/>
        </w:trPr>
        <w:tc>
          <w:tcPr>
            <w:tcW w:w="2787" w:type="dxa"/>
          </w:tcPr>
          <w:p w14:paraId="0D60ADD4"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50F96499"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64A00FA8" w14:textId="77777777" w:rsidTr="004F36FD">
        <w:tc>
          <w:tcPr>
            <w:tcW w:w="2787" w:type="dxa"/>
          </w:tcPr>
          <w:p w14:paraId="15E508ED" w14:textId="0C44AC6D" w:rsidR="00E04F41" w:rsidRPr="008A10EE" w:rsidRDefault="009A2E94" w:rsidP="004E6BB8">
            <w:pPr>
              <w:jc w:val="both"/>
              <w:rPr>
                <w:rFonts w:cs="Times New Roman"/>
              </w:rPr>
            </w:pPr>
            <w:r w:rsidRPr="008A10EE">
              <w:rPr>
                <w:rFonts w:cs="Times New Roman"/>
              </w:rPr>
              <w:t>Berapa jumlah staff dari PUSKOM?</w:t>
            </w:r>
          </w:p>
        </w:tc>
        <w:tc>
          <w:tcPr>
            <w:tcW w:w="2788" w:type="dxa"/>
          </w:tcPr>
          <w:p w14:paraId="0E9426C5" w14:textId="1A82D7FA" w:rsidR="00E04F41" w:rsidRPr="008A10EE" w:rsidRDefault="009A2E94" w:rsidP="004E6BB8">
            <w:pPr>
              <w:jc w:val="both"/>
              <w:rPr>
                <w:rFonts w:cs="Times New Roman"/>
              </w:rPr>
            </w:pPr>
            <w:r w:rsidRPr="008A10EE">
              <w:rPr>
                <w:rFonts w:cs="Times New Roman"/>
                <w:sz w:val="23"/>
                <w:szCs w:val="23"/>
              </w:rPr>
              <w:t>orang, yaitu bagian software dan bagian hardware</w:t>
            </w:r>
          </w:p>
        </w:tc>
      </w:tr>
      <w:tr w:rsidR="00E04F41" w:rsidRPr="008A10EE" w14:paraId="2026FE23" w14:textId="77777777" w:rsidTr="004F36FD">
        <w:tc>
          <w:tcPr>
            <w:tcW w:w="2787" w:type="dxa"/>
          </w:tcPr>
          <w:p w14:paraId="6B8593CB" w14:textId="245B2097" w:rsidR="00E04F41" w:rsidRPr="008A10EE" w:rsidRDefault="009A2E94" w:rsidP="004E6BB8">
            <w:pPr>
              <w:jc w:val="both"/>
              <w:rPr>
                <w:rFonts w:cs="Times New Roman"/>
              </w:rPr>
            </w:pPr>
            <w:r w:rsidRPr="008A10EE">
              <w:rPr>
                <w:rFonts w:cs="Times New Roman"/>
              </w:rPr>
              <w:t>Berapa jumlah programmer yang ada?</w:t>
            </w:r>
          </w:p>
        </w:tc>
        <w:tc>
          <w:tcPr>
            <w:tcW w:w="2788" w:type="dxa"/>
          </w:tcPr>
          <w:p w14:paraId="7E83C4EF" w14:textId="5A1DF49A" w:rsidR="00E04F41" w:rsidRPr="008A10EE" w:rsidRDefault="009A2E94" w:rsidP="004E6BB8">
            <w:pPr>
              <w:jc w:val="both"/>
              <w:rPr>
                <w:rFonts w:cs="Times New Roman"/>
              </w:rPr>
            </w:pPr>
            <w:r w:rsidRPr="008A10EE">
              <w:rPr>
                <w:rFonts w:cs="Times New Roman"/>
              </w:rPr>
              <w:t>1 orang</w:t>
            </w:r>
          </w:p>
        </w:tc>
      </w:tr>
      <w:tr w:rsidR="009A2E94" w:rsidRPr="008A10EE" w14:paraId="4EF9E0B5" w14:textId="77777777" w:rsidTr="004F36FD">
        <w:tc>
          <w:tcPr>
            <w:tcW w:w="2787" w:type="dxa"/>
          </w:tcPr>
          <w:p w14:paraId="5862FD20" w14:textId="31DDB45C" w:rsidR="009A2E94" w:rsidRPr="008A10EE" w:rsidRDefault="009A2E94" w:rsidP="004E6BB8">
            <w:pPr>
              <w:jc w:val="both"/>
              <w:rPr>
                <w:rFonts w:cs="Times New Roman"/>
              </w:rPr>
            </w:pPr>
            <w:r w:rsidRPr="008A10EE">
              <w:rPr>
                <w:rFonts w:cs="Times New Roman"/>
              </w:rPr>
              <w:t xml:space="preserve">Berapa biaya yang digunakan untuk pengembangan dan </w:t>
            </w:r>
            <w:r w:rsidRPr="008A10EE">
              <w:rPr>
                <w:rFonts w:cs="Times New Roman"/>
              </w:rPr>
              <w:lastRenderedPageBreak/>
              <w:t>pembuatan Perangkat Lunak?</w:t>
            </w:r>
          </w:p>
        </w:tc>
        <w:tc>
          <w:tcPr>
            <w:tcW w:w="2788" w:type="dxa"/>
          </w:tcPr>
          <w:p w14:paraId="68959ECC" w14:textId="45B0A142" w:rsidR="009A2E94" w:rsidRPr="008A10EE" w:rsidRDefault="009A2E94" w:rsidP="004E6BB8">
            <w:pPr>
              <w:jc w:val="both"/>
              <w:rPr>
                <w:rFonts w:cs="Times New Roman"/>
              </w:rPr>
            </w:pPr>
            <w:r w:rsidRPr="008A10EE">
              <w:rPr>
                <w:rFonts w:cs="Times New Roman"/>
              </w:rPr>
              <w:lastRenderedPageBreak/>
              <w:t xml:space="preserve">Untuk biaya dalam pengembangan maupun </w:t>
            </w:r>
            <w:r w:rsidRPr="008A10EE">
              <w:rPr>
                <w:rFonts w:cs="Times New Roman"/>
              </w:rPr>
              <w:lastRenderedPageBreak/>
              <w:t>pengimplementasian menggunakan biaya yang sedikit, karena perangkat lunak tersebut dikembangkan secara in-house (Universitas mengembangkan sendiri softwarenya).</w:t>
            </w:r>
          </w:p>
        </w:tc>
      </w:tr>
      <w:tr w:rsidR="009A2E94" w:rsidRPr="008A10EE" w14:paraId="6FE4B75C" w14:textId="77777777" w:rsidTr="004F36FD">
        <w:tc>
          <w:tcPr>
            <w:tcW w:w="2787" w:type="dxa"/>
          </w:tcPr>
          <w:p w14:paraId="0E81D9F3" w14:textId="21D3569F" w:rsidR="009A2E94" w:rsidRPr="008A10EE" w:rsidRDefault="009A2E94" w:rsidP="004E6BB8">
            <w:pPr>
              <w:jc w:val="both"/>
              <w:rPr>
                <w:rFonts w:cs="Times New Roman"/>
              </w:rPr>
            </w:pPr>
            <w:r w:rsidRPr="008A10EE">
              <w:rPr>
                <w:rFonts w:cs="Times New Roman"/>
              </w:rPr>
              <w:lastRenderedPageBreak/>
              <w:t>Berapa lama waktu yang dibutuhkan untuk pengembangan dan pembuatan Perangkat Lunak?</w:t>
            </w:r>
          </w:p>
        </w:tc>
        <w:tc>
          <w:tcPr>
            <w:tcW w:w="2788" w:type="dxa"/>
          </w:tcPr>
          <w:p w14:paraId="2692FC45" w14:textId="1C6062B9" w:rsidR="009A2E94" w:rsidRPr="008A10EE" w:rsidRDefault="009A2E94" w:rsidP="004E6BB8">
            <w:pPr>
              <w:jc w:val="both"/>
              <w:rPr>
                <w:rFonts w:cs="Times New Roman"/>
              </w:rPr>
            </w:pPr>
            <w:r w:rsidRPr="008A10EE">
              <w:rPr>
                <w:rFonts w:cs="Times New Roman"/>
              </w:rPr>
              <w:t>Tidak ada batasannya/deadline nya. Karena mengingat SDM yang ada sangat terbatas.</w:t>
            </w:r>
          </w:p>
        </w:tc>
      </w:tr>
      <w:tr w:rsidR="009A2E94" w:rsidRPr="008A10EE" w14:paraId="03E14D3A" w14:textId="77777777" w:rsidTr="004F36FD">
        <w:tc>
          <w:tcPr>
            <w:tcW w:w="2787" w:type="dxa"/>
          </w:tcPr>
          <w:p w14:paraId="12FF4D3C" w14:textId="36DF9C49" w:rsidR="009A2E94" w:rsidRPr="008A10EE" w:rsidRDefault="009A2E94" w:rsidP="004E6BB8">
            <w:pPr>
              <w:jc w:val="both"/>
              <w:rPr>
                <w:rFonts w:cs="Times New Roman"/>
              </w:rPr>
            </w:pPr>
            <w:r w:rsidRPr="008A10EE">
              <w:rPr>
                <w:rFonts w:cs="Times New Roman"/>
              </w:rPr>
              <w:t>Dengan mempertimbangkan end usernya training seperti apakah yang tepat?</w:t>
            </w:r>
          </w:p>
        </w:tc>
        <w:tc>
          <w:tcPr>
            <w:tcW w:w="2788" w:type="dxa"/>
          </w:tcPr>
          <w:p w14:paraId="6742AC85" w14:textId="0D4620D9" w:rsidR="009A2E94" w:rsidRPr="008A10EE" w:rsidRDefault="009A2E94" w:rsidP="004E6BB8">
            <w:pPr>
              <w:jc w:val="both"/>
              <w:rPr>
                <w:rFonts w:cs="Times New Roman"/>
              </w:rPr>
            </w:pPr>
            <w:r w:rsidRPr="008A10EE">
              <w:rPr>
                <w:rFonts w:cs="Times New Roman"/>
              </w:rPr>
              <w:t>Pelatihan setiap 1 semester 1 kali</w:t>
            </w:r>
          </w:p>
        </w:tc>
      </w:tr>
      <w:tr w:rsidR="009A2E94" w:rsidRPr="008A10EE" w14:paraId="511C1329" w14:textId="77777777" w:rsidTr="004F36FD">
        <w:tc>
          <w:tcPr>
            <w:tcW w:w="2787" w:type="dxa"/>
          </w:tcPr>
          <w:p w14:paraId="53E758CF" w14:textId="2400EE9A" w:rsidR="009A2E94" w:rsidRPr="008A10EE" w:rsidRDefault="009A2E94" w:rsidP="004E6BB8">
            <w:pPr>
              <w:jc w:val="both"/>
              <w:rPr>
                <w:rFonts w:cs="Times New Roman"/>
              </w:rPr>
            </w:pPr>
            <w:r w:rsidRPr="008A10EE">
              <w:rPr>
                <w:rFonts w:cs="Times New Roman"/>
              </w:rPr>
              <w:t>Bagaimana mengatasi troubleshooting tersebut?</w:t>
            </w:r>
          </w:p>
        </w:tc>
        <w:tc>
          <w:tcPr>
            <w:tcW w:w="2788" w:type="dxa"/>
          </w:tcPr>
          <w:p w14:paraId="6D46D311" w14:textId="25C58DBC" w:rsidR="009A2E94" w:rsidRPr="008A10EE" w:rsidRDefault="009A2E94" w:rsidP="004E6BB8">
            <w:pPr>
              <w:jc w:val="both"/>
              <w:rPr>
                <w:rFonts w:cs="Times New Roman"/>
              </w:rPr>
            </w:pPr>
            <w:r w:rsidRPr="008A10EE">
              <w:rPr>
                <w:rFonts w:cs="Times New Roman"/>
              </w:rPr>
              <w:t>Melakukan back up data setiap seminggu sekali/setiap hari</w:t>
            </w:r>
          </w:p>
        </w:tc>
      </w:tr>
      <w:tr w:rsidR="009A2E94" w:rsidRPr="008A10EE" w14:paraId="730AC15E" w14:textId="77777777" w:rsidTr="004F36FD">
        <w:tc>
          <w:tcPr>
            <w:tcW w:w="2787" w:type="dxa"/>
          </w:tcPr>
          <w:p w14:paraId="02DCB912" w14:textId="35ECF494" w:rsidR="009A2E94" w:rsidRPr="008A10EE" w:rsidRDefault="009A2E94" w:rsidP="004E6BB8">
            <w:pPr>
              <w:jc w:val="both"/>
              <w:rPr>
                <w:rFonts w:cs="Times New Roman"/>
              </w:rPr>
            </w:pPr>
            <w:r w:rsidRPr="008A10EE">
              <w:rPr>
                <w:rFonts w:cs="Times New Roman"/>
              </w:rPr>
              <w:t>Apa peran stakeholder pada pengembangan sistem atau software tersebut?</w:t>
            </w:r>
          </w:p>
        </w:tc>
        <w:tc>
          <w:tcPr>
            <w:tcW w:w="2788" w:type="dxa"/>
          </w:tcPr>
          <w:p w14:paraId="68B496D1" w14:textId="3285E892" w:rsidR="009A2E94" w:rsidRPr="008A10EE" w:rsidRDefault="009A2E94" w:rsidP="004E6BB8">
            <w:pPr>
              <w:jc w:val="both"/>
              <w:rPr>
                <w:rFonts w:cs="Times New Roman"/>
              </w:rPr>
            </w:pPr>
            <w:r w:rsidRPr="008A10EE">
              <w:rPr>
                <w:rFonts w:cs="Times New Roman"/>
              </w:rPr>
              <w:t xml:space="preserve">Terdapat 3 stakeholder yaitu DIKTI dengan peran menentukan sistem apa yang dibuat, tanpa adanya penetapan standarisasi tertentu. Yang penting sesuai tujuan yaitu memudahkan untuk melakukan pelaporan informasi akademik. Mahasiswa, Dosen, Karyawan yang berinteraksi langsung dengan perangkat lunak yang sudah jadi serta yang menentukan jenis kebutuhan program yang akan direkayasa oleh bagian PUSKOM. PUSKOM yang berperan merencanakan, </w:t>
            </w:r>
            <w:r w:rsidRPr="008A10EE">
              <w:rPr>
                <w:rFonts w:cs="Times New Roman"/>
              </w:rPr>
              <w:lastRenderedPageBreak/>
              <w:t>mengontrol, mengorganisir sebuah aplikasi yang akan dibuat, serta membuat aplikasi/system sesuai dengan kebutuhan pengguna.</w:t>
            </w:r>
          </w:p>
        </w:tc>
      </w:tr>
      <w:tr w:rsidR="009A2E94" w:rsidRPr="008A10EE" w14:paraId="2D58A30C" w14:textId="77777777" w:rsidTr="004F36FD">
        <w:tc>
          <w:tcPr>
            <w:tcW w:w="2787" w:type="dxa"/>
          </w:tcPr>
          <w:p w14:paraId="6056B8AD" w14:textId="2C838219" w:rsidR="009A2E94" w:rsidRPr="008A10EE" w:rsidRDefault="009A2E94" w:rsidP="004E6BB8">
            <w:pPr>
              <w:jc w:val="both"/>
              <w:rPr>
                <w:rFonts w:cs="Times New Roman"/>
              </w:rPr>
            </w:pPr>
            <w:r w:rsidRPr="008A10EE">
              <w:rPr>
                <w:rFonts w:cs="Times New Roman"/>
              </w:rPr>
              <w:lastRenderedPageBreak/>
              <w:t>Bagaimana kesiapan end-user terhadap implementasi software tersebut?</w:t>
            </w:r>
          </w:p>
        </w:tc>
        <w:tc>
          <w:tcPr>
            <w:tcW w:w="2788" w:type="dxa"/>
          </w:tcPr>
          <w:p w14:paraId="79F7AA99" w14:textId="0C1A1EBF" w:rsidR="009A2E94" w:rsidRPr="008A10EE" w:rsidRDefault="009A2E94" w:rsidP="004E6BB8">
            <w:pPr>
              <w:jc w:val="both"/>
              <w:rPr>
                <w:rFonts w:cs="Times New Roman"/>
              </w:rPr>
            </w:pPr>
            <w:r w:rsidRPr="008A10EE">
              <w:rPr>
                <w:rFonts w:cs="Times New Roman"/>
              </w:rPr>
              <w:t>Dengan diadakannya pelatihan, maka kemampuan end-user sudah matang.</w:t>
            </w:r>
          </w:p>
        </w:tc>
      </w:tr>
      <w:tr w:rsidR="009A2E94" w:rsidRPr="008A10EE" w14:paraId="45802441" w14:textId="77777777" w:rsidTr="004F36FD">
        <w:tc>
          <w:tcPr>
            <w:tcW w:w="2787" w:type="dxa"/>
          </w:tcPr>
          <w:p w14:paraId="569050E9" w14:textId="693B527F" w:rsidR="009A2E94" w:rsidRPr="008A10EE" w:rsidRDefault="009A2E94" w:rsidP="004E6BB8">
            <w:pPr>
              <w:jc w:val="both"/>
              <w:rPr>
                <w:rFonts w:cs="Times New Roman"/>
              </w:rPr>
            </w:pPr>
            <w:r w:rsidRPr="008A10EE">
              <w:rPr>
                <w:rFonts w:cs="Times New Roman"/>
              </w:rPr>
              <w:t>Tujuan/Ekspektasi software seperti apa yang diinginkan organisasi?</w:t>
            </w:r>
          </w:p>
        </w:tc>
        <w:tc>
          <w:tcPr>
            <w:tcW w:w="2788" w:type="dxa"/>
          </w:tcPr>
          <w:p w14:paraId="797CD83A" w14:textId="6089D474" w:rsidR="009A2E94" w:rsidRPr="008A10EE" w:rsidRDefault="009A2E94" w:rsidP="004E6BB8">
            <w:pPr>
              <w:jc w:val="both"/>
              <w:rPr>
                <w:rFonts w:cs="Times New Roman"/>
              </w:rPr>
            </w:pPr>
            <w:r w:rsidRPr="008A10EE">
              <w:rPr>
                <w:rFonts w:cs="Times New Roman"/>
              </w:rPr>
              <w:t>SIM Akademik UKDC telah memenuhi tujuan baik untuk pengguna maupun untuk DIKTI dalam melaporkan informasi akademik serta dapat memenuhi semua kebutuhan pengguna.</w:t>
            </w:r>
          </w:p>
        </w:tc>
      </w:tr>
      <w:tr w:rsidR="009A2E94" w:rsidRPr="008A10EE" w14:paraId="4E815F23" w14:textId="77777777" w:rsidTr="004F36FD">
        <w:tc>
          <w:tcPr>
            <w:tcW w:w="2787" w:type="dxa"/>
          </w:tcPr>
          <w:p w14:paraId="397DA4FE" w14:textId="5CAF095B" w:rsidR="009A2E94" w:rsidRPr="008A10EE" w:rsidRDefault="009A2E94" w:rsidP="004E6BB8">
            <w:pPr>
              <w:jc w:val="both"/>
              <w:rPr>
                <w:rFonts w:cs="Times New Roman"/>
              </w:rPr>
            </w:pPr>
            <w:r w:rsidRPr="008A10EE">
              <w:rPr>
                <w:rFonts w:cs="Times New Roman"/>
              </w:rPr>
              <w:t xml:space="preserve">Apakah tujuan/ekspektasinya sesuai? Jika tidak, bagaimana menanganinya? </w:t>
            </w:r>
          </w:p>
        </w:tc>
        <w:tc>
          <w:tcPr>
            <w:tcW w:w="2788" w:type="dxa"/>
          </w:tcPr>
          <w:p w14:paraId="242F8801" w14:textId="0C598C34" w:rsidR="009A2E94" w:rsidRPr="008A10EE" w:rsidRDefault="009A2E94" w:rsidP="004E6BB8">
            <w:pPr>
              <w:jc w:val="both"/>
              <w:rPr>
                <w:rFonts w:cs="Times New Roman"/>
              </w:rPr>
            </w:pPr>
            <w:r w:rsidRPr="008A10EE">
              <w:rPr>
                <w:rFonts w:cs="Times New Roman"/>
              </w:rPr>
              <w:t>Sudah sesuai tetapi terdapat kendala dalam SDM yang sangat terbatas</w:t>
            </w:r>
          </w:p>
        </w:tc>
      </w:tr>
      <w:tr w:rsidR="009A2E94" w:rsidRPr="008A10EE" w14:paraId="3B6CF8C8" w14:textId="77777777" w:rsidTr="004F36FD">
        <w:tc>
          <w:tcPr>
            <w:tcW w:w="2787" w:type="dxa"/>
          </w:tcPr>
          <w:p w14:paraId="1422AFDB" w14:textId="480181CB" w:rsidR="009A2E94" w:rsidRPr="008A10EE" w:rsidRDefault="0094192F" w:rsidP="004E6BB8">
            <w:pPr>
              <w:jc w:val="both"/>
              <w:rPr>
                <w:rFonts w:cs="Times New Roman"/>
              </w:rPr>
            </w:pPr>
            <w:r w:rsidRPr="008A10EE">
              <w:rPr>
                <w:rFonts w:cs="Times New Roman"/>
              </w:rPr>
              <w:t>Apakah pernah di UKDC terjadi kejahatan saat implementasi PL? Kalau pernah bagaimana solusinya?</w:t>
            </w:r>
          </w:p>
        </w:tc>
        <w:tc>
          <w:tcPr>
            <w:tcW w:w="2788" w:type="dxa"/>
          </w:tcPr>
          <w:p w14:paraId="11C13077" w14:textId="7D8762B6" w:rsidR="009A2E94" w:rsidRPr="008A10EE" w:rsidRDefault="0094192F" w:rsidP="004E6BB8">
            <w:pPr>
              <w:jc w:val="both"/>
              <w:rPr>
                <w:rFonts w:cs="Times New Roman"/>
              </w:rPr>
            </w:pPr>
            <w:r w:rsidRPr="008A10EE">
              <w:rPr>
                <w:rFonts w:cs="Times New Roman"/>
              </w:rPr>
              <w:t>Pernah dilakukan hacking website SIM Akademik di UKDC</w:t>
            </w:r>
          </w:p>
        </w:tc>
      </w:tr>
      <w:tr w:rsidR="009A2E94" w:rsidRPr="008A10EE" w14:paraId="66ED1DD1" w14:textId="77777777" w:rsidTr="004F36FD">
        <w:tc>
          <w:tcPr>
            <w:tcW w:w="2787" w:type="dxa"/>
          </w:tcPr>
          <w:p w14:paraId="3B08A885" w14:textId="663BA429" w:rsidR="009A2E94" w:rsidRPr="008A10EE" w:rsidRDefault="0094192F" w:rsidP="004E6BB8">
            <w:pPr>
              <w:jc w:val="both"/>
              <w:rPr>
                <w:rFonts w:cs="Times New Roman"/>
              </w:rPr>
            </w:pPr>
            <w:r w:rsidRPr="008A10EE">
              <w:rPr>
                <w:rFonts w:cs="Times New Roman"/>
              </w:rPr>
              <w:t>Bagaimana bentuk proyek ini dikembangkan? Apakah in-house/outsource/free software?</w:t>
            </w:r>
          </w:p>
        </w:tc>
        <w:tc>
          <w:tcPr>
            <w:tcW w:w="2788" w:type="dxa"/>
          </w:tcPr>
          <w:p w14:paraId="5635BEFF" w14:textId="63DB012C" w:rsidR="009A2E94" w:rsidRPr="008A10EE" w:rsidRDefault="0094192F" w:rsidP="004E6BB8">
            <w:pPr>
              <w:jc w:val="both"/>
              <w:rPr>
                <w:rFonts w:cs="Times New Roman"/>
              </w:rPr>
            </w:pPr>
            <w:r w:rsidRPr="008A10EE">
              <w:rPr>
                <w:rFonts w:cs="Times New Roman"/>
              </w:rPr>
              <w:t>Jawaban : In-house dengan programmer sendiri dari bagian PUSKOM</w:t>
            </w:r>
          </w:p>
        </w:tc>
      </w:tr>
      <w:tr w:rsidR="009A2E94" w:rsidRPr="008A10EE" w14:paraId="33A1DFED" w14:textId="77777777" w:rsidTr="004F36FD">
        <w:tc>
          <w:tcPr>
            <w:tcW w:w="2787" w:type="dxa"/>
          </w:tcPr>
          <w:p w14:paraId="3FFCF503" w14:textId="031FB2F4" w:rsidR="009A2E94" w:rsidRPr="008A10EE" w:rsidRDefault="0094192F" w:rsidP="004E6BB8">
            <w:pPr>
              <w:jc w:val="both"/>
              <w:rPr>
                <w:rFonts w:cs="Times New Roman"/>
              </w:rPr>
            </w:pPr>
            <w:r w:rsidRPr="008A10EE">
              <w:rPr>
                <w:rFonts w:cs="Times New Roman"/>
              </w:rPr>
              <w:t>Apa pertimbangannya memilih cara pengembangan software tersebut?</w:t>
            </w:r>
          </w:p>
        </w:tc>
        <w:tc>
          <w:tcPr>
            <w:tcW w:w="2788" w:type="dxa"/>
          </w:tcPr>
          <w:p w14:paraId="66505A37" w14:textId="6F81FC13" w:rsidR="009A2E94" w:rsidRPr="008A10EE" w:rsidRDefault="0094192F" w:rsidP="004E6BB8">
            <w:pPr>
              <w:jc w:val="both"/>
              <w:rPr>
                <w:rFonts w:cs="Times New Roman"/>
              </w:rPr>
            </w:pPr>
            <w:r w:rsidRPr="008A10EE">
              <w:rPr>
                <w:rFonts w:cs="Times New Roman"/>
              </w:rPr>
              <w:t>Memanfaatkan sumber daya yang ada dan menghemat biaya pembuatan dan implementasi PL.</w:t>
            </w:r>
          </w:p>
        </w:tc>
      </w:tr>
    </w:tbl>
    <w:p w14:paraId="76664459" w14:textId="77777777" w:rsidR="00E04F41" w:rsidRPr="008A10EE" w:rsidRDefault="00E04F41" w:rsidP="001B0998">
      <w:pPr>
        <w:rPr>
          <w:rFonts w:cs="Times New Roman"/>
          <w:lang w:val="en-US"/>
        </w:rPr>
      </w:pPr>
    </w:p>
    <w:p w14:paraId="0BEFA6F5" w14:textId="6C5CC9A3" w:rsidR="00C8119B" w:rsidRPr="008A10EE" w:rsidRDefault="00C8119B" w:rsidP="001B0998">
      <w:pPr>
        <w:contextualSpacing/>
        <w:rPr>
          <w:rFonts w:cs="Times New Roman"/>
          <w:b/>
          <w:bCs/>
          <w:lang w:val="en-US"/>
        </w:rPr>
      </w:pPr>
      <w:r w:rsidRPr="008A10EE">
        <w:rPr>
          <w:rFonts w:cs="Times New Roman"/>
          <w:b/>
          <w:bCs/>
          <w:lang w:val="en-US"/>
        </w:rPr>
        <w:t>Transkrip Wawancara Responden 34</w:t>
      </w:r>
    </w:p>
    <w:p w14:paraId="03E4C359" w14:textId="6DCBE2B8"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Kristen Petra Surabaya.</w:t>
      </w:r>
    </w:p>
    <w:p w14:paraId="41C5AB53" w14:textId="77777777" w:rsidR="004E6BB8" w:rsidRPr="008A10EE" w:rsidRDefault="004E6BB8" w:rsidP="001B0998">
      <w:pPr>
        <w:rPr>
          <w:rFonts w:cs="Times New Roman"/>
          <w:lang w:val="en-US"/>
        </w:rPr>
      </w:pPr>
    </w:p>
    <w:p w14:paraId="2813332E" w14:textId="0478B7D9" w:rsidR="004E6BB8" w:rsidRPr="008A10EE" w:rsidRDefault="004E6BB8" w:rsidP="004E6BB8">
      <w:pPr>
        <w:pStyle w:val="Caption"/>
        <w:keepNext/>
        <w:rPr>
          <w:rFonts w:cs="Times New Roman"/>
        </w:rPr>
      </w:pPr>
      <w:bookmarkStart w:id="1278" w:name="_Toc48471707"/>
      <w:r w:rsidRPr="008A10EE">
        <w:rPr>
          <w:rFonts w:cs="Times New Roman"/>
        </w:rPr>
        <w:lastRenderedPageBreak/>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7</w:t>
      </w:r>
      <w:r w:rsidR="00182426">
        <w:rPr>
          <w:rFonts w:cs="Times New Roman"/>
        </w:rPr>
        <w:fldChar w:fldCharType="end"/>
      </w:r>
      <w:r w:rsidRPr="008A10EE">
        <w:rPr>
          <w:rFonts w:cs="Times New Roman"/>
        </w:rPr>
        <w:t xml:space="preserve"> Transkrip Wawancara Responden 34</w:t>
      </w:r>
      <w:bookmarkEnd w:id="1278"/>
    </w:p>
    <w:tbl>
      <w:tblPr>
        <w:tblStyle w:val="TableGrid"/>
        <w:tblW w:w="0" w:type="auto"/>
        <w:tblLook w:val="04A0" w:firstRow="1" w:lastRow="0" w:firstColumn="1" w:lastColumn="0" w:noHBand="0" w:noVBand="1"/>
      </w:tblPr>
      <w:tblGrid>
        <w:gridCol w:w="2501"/>
        <w:gridCol w:w="1548"/>
        <w:gridCol w:w="1526"/>
      </w:tblGrid>
      <w:tr w:rsidR="00C8119B" w:rsidRPr="008A10EE" w14:paraId="16F9A0F7" w14:textId="77777777" w:rsidTr="00800B62">
        <w:trPr>
          <w:tblHeader/>
        </w:trPr>
        <w:tc>
          <w:tcPr>
            <w:tcW w:w="2501" w:type="dxa"/>
          </w:tcPr>
          <w:p w14:paraId="56B85C43" w14:textId="77777777" w:rsidR="00C8119B" w:rsidRPr="00800B62" w:rsidRDefault="00C8119B" w:rsidP="001B0998">
            <w:pPr>
              <w:jc w:val="center"/>
              <w:rPr>
                <w:rFonts w:cs="Times New Roman"/>
                <w:b/>
                <w:bCs/>
              </w:rPr>
            </w:pPr>
            <w:r w:rsidRPr="00800B62">
              <w:rPr>
                <w:rFonts w:cs="Times New Roman"/>
                <w:b/>
                <w:bCs/>
              </w:rPr>
              <w:t>Profil PT</w:t>
            </w:r>
          </w:p>
        </w:tc>
        <w:tc>
          <w:tcPr>
            <w:tcW w:w="1548" w:type="dxa"/>
          </w:tcPr>
          <w:p w14:paraId="79B864DB" w14:textId="77777777" w:rsidR="00C8119B" w:rsidRPr="00800B62" w:rsidRDefault="00C8119B" w:rsidP="001B0998">
            <w:pPr>
              <w:jc w:val="center"/>
              <w:rPr>
                <w:rFonts w:cs="Times New Roman"/>
                <w:b/>
                <w:bCs/>
              </w:rPr>
            </w:pPr>
            <w:r w:rsidRPr="00800B62">
              <w:rPr>
                <w:rFonts w:cs="Times New Roman"/>
                <w:b/>
                <w:bCs/>
              </w:rPr>
              <w:t>Profil Narasumber</w:t>
            </w:r>
          </w:p>
        </w:tc>
        <w:tc>
          <w:tcPr>
            <w:tcW w:w="1526" w:type="dxa"/>
          </w:tcPr>
          <w:p w14:paraId="320222B1" w14:textId="77777777" w:rsidR="00C8119B" w:rsidRPr="00800B62" w:rsidRDefault="00C8119B" w:rsidP="001B0998">
            <w:pPr>
              <w:jc w:val="center"/>
              <w:rPr>
                <w:rFonts w:cs="Times New Roman"/>
                <w:b/>
                <w:bCs/>
              </w:rPr>
            </w:pPr>
            <w:r w:rsidRPr="00800B62">
              <w:rPr>
                <w:rFonts w:cs="Times New Roman"/>
                <w:b/>
                <w:bCs/>
              </w:rPr>
              <w:t>Waktu dan Lokasi</w:t>
            </w:r>
          </w:p>
        </w:tc>
      </w:tr>
      <w:tr w:rsidR="001752F2" w:rsidRPr="008A10EE" w14:paraId="5F7F219B" w14:textId="77777777" w:rsidTr="004E6BB8">
        <w:tc>
          <w:tcPr>
            <w:tcW w:w="2501" w:type="dxa"/>
          </w:tcPr>
          <w:p w14:paraId="01A0F435" w14:textId="3E398287" w:rsidR="001752F2" w:rsidRPr="008A10EE" w:rsidRDefault="001752F2" w:rsidP="001B0998">
            <w:pPr>
              <w:rPr>
                <w:rFonts w:cs="Times New Roman"/>
              </w:rPr>
            </w:pPr>
            <w:r w:rsidRPr="008A10EE">
              <w:rPr>
                <w:rFonts w:cs="Times New Roman"/>
              </w:rPr>
              <w:t xml:space="preserve">Universitas Kristen Petra (sering disingkat UK Petra atau UKP) adalah sebuah perguruan tinggi swasta nasional di Surabaya, Jawa Timur, Indonesia. Universitas ini didirikan pada tahun 1961 atas prakarsa dari beberapa pendiri PPPK Petra, sebuah yayasan pendidikan Kristen di Surabaya yang telah didirikan pada tahun 1951. Nama "Petra" berasal dari bahasa Yunani yang berarti "Batu Karang". Berlokasi di l. Siwalankerto No.121-131, Siwalankerto, Kecamatan Wonocolo, Surabaya. Adapun jenis perangkat lunak yang terdapat dalam Universitas Kristen Petra ada 2, yaitu PETRA Gate dan LENTERA. Keduanya merupakan sistem informasi akademik. PETRA Gate lebih focus pada aktivitas-aktivitas mahasiswa dan dosen </w:t>
            </w:r>
            <w:r w:rsidRPr="008A10EE">
              <w:rPr>
                <w:rFonts w:cs="Times New Roman"/>
              </w:rPr>
              <w:lastRenderedPageBreak/>
              <w:t>seperti FRS, perwalian, kalender akademik, dan lain-lain. Lalu LENTERA lebih fokus pada e-Learning dan proses pembelajaran mahasiswa.</w:t>
            </w:r>
          </w:p>
        </w:tc>
        <w:tc>
          <w:tcPr>
            <w:tcW w:w="1548" w:type="dxa"/>
          </w:tcPr>
          <w:p w14:paraId="16C54BE1" w14:textId="08D16250" w:rsidR="001752F2" w:rsidRPr="008A10EE" w:rsidRDefault="001752F2" w:rsidP="001B0998">
            <w:pPr>
              <w:rPr>
                <w:rFonts w:cs="Times New Roman"/>
              </w:rPr>
            </w:pPr>
            <w:r w:rsidRPr="008A10EE">
              <w:rPr>
                <w:rFonts w:cs="Times New Roman"/>
              </w:rPr>
              <w:lastRenderedPageBreak/>
              <w:t>Bapak Leo Willyanto, S.Kom., M.IT. merupakan pegawai Universitas Kristen Petra Surabaya yang menjabat sebagai Kepala Bidang Perangkat Lunak dan Pendidikan Universitas Kristen Petra Surabaya.</w:t>
            </w:r>
          </w:p>
        </w:tc>
        <w:tc>
          <w:tcPr>
            <w:tcW w:w="1526" w:type="dxa"/>
          </w:tcPr>
          <w:p w14:paraId="56AC386E"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27FDB585" w14:textId="77777777" w:rsidR="009C71BA" w:rsidRPr="008A10EE" w:rsidRDefault="009C71BA" w:rsidP="001B0998">
            <w:pPr>
              <w:pStyle w:val="ListParagraph"/>
              <w:ind w:left="307"/>
              <w:rPr>
                <w:rFonts w:cs="Times New Roman"/>
              </w:rPr>
            </w:pPr>
            <w:r w:rsidRPr="008A10EE">
              <w:rPr>
                <w:rFonts w:cs="Times New Roman"/>
              </w:rPr>
              <w:t>Rabu, 24 Oktober 2018</w:t>
            </w:r>
          </w:p>
          <w:p w14:paraId="4B2975D3"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1099F693" w14:textId="77777777" w:rsidR="009C71BA" w:rsidRPr="008A10EE" w:rsidRDefault="009C71BA" w:rsidP="001B0998">
            <w:pPr>
              <w:ind w:left="307"/>
              <w:rPr>
                <w:rFonts w:cs="Times New Roman"/>
              </w:rPr>
            </w:pPr>
            <w:r w:rsidRPr="008A10EE">
              <w:rPr>
                <w:rFonts w:cs="Times New Roman"/>
              </w:rPr>
              <w:t>15:10 – 16:05 WIB</w:t>
            </w:r>
          </w:p>
          <w:p w14:paraId="79C9D3E9"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29FCBA2D" w14:textId="0D330815" w:rsidR="001752F2" w:rsidRPr="008A10EE" w:rsidRDefault="009C71BA" w:rsidP="001B0998">
            <w:pPr>
              <w:pStyle w:val="ListParagraph"/>
              <w:ind w:left="307"/>
              <w:rPr>
                <w:rFonts w:cs="Times New Roman"/>
              </w:rPr>
            </w:pPr>
            <w:r w:rsidRPr="008A10EE">
              <w:rPr>
                <w:rFonts w:cs="Times New Roman"/>
              </w:rPr>
              <w:t>Gedung P 306 lt. 3 Universitas Kristen Petra, Surabaya</w:t>
            </w:r>
          </w:p>
        </w:tc>
      </w:tr>
    </w:tbl>
    <w:p w14:paraId="67DF1192" w14:textId="12F03B31" w:rsidR="00C8119B" w:rsidRPr="008A10EE" w:rsidRDefault="00C8119B" w:rsidP="001B0998">
      <w:pPr>
        <w:rPr>
          <w:rFonts w:cs="Times New Roman"/>
          <w:lang w:val="en-US"/>
        </w:rPr>
      </w:pPr>
    </w:p>
    <w:p w14:paraId="2A7C63FA" w14:textId="2366D069"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Kristen Petra Surabaya.</w:t>
      </w:r>
    </w:p>
    <w:p w14:paraId="3A561593" w14:textId="77777777" w:rsidR="004E6BB8" w:rsidRPr="008A10EE" w:rsidRDefault="004E6BB8" w:rsidP="001B0998">
      <w:pPr>
        <w:contextualSpacing/>
        <w:rPr>
          <w:rFonts w:cs="Times New Roman"/>
        </w:rPr>
      </w:pPr>
    </w:p>
    <w:p w14:paraId="13F43D1F" w14:textId="56A75878" w:rsidR="004E6BB8" w:rsidRPr="008A10EE" w:rsidRDefault="004E6BB8" w:rsidP="004E6BB8">
      <w:pPr>
        <w:pStyle w:val="Caption"/>
        <w:keepNext/>
        <w:rPr>
          <w:rFonts w:cs="Times New Roman"/>
        </w:rPr>
      </w:pPr>
      <w:bookmarkStart w:id="1279" w:name="_Toc48471708"/>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8</w:t>
      </w:r>
      <w:r w:rsidR="00182426">
        <w:rPr>
          <w:rFonts w:cs="Times New Roman"/>
        </w:rPr>
        <w:fldChar w:fldCharType="end"/>
      </w:r>
      <w:r w:rsidRPr="008A10EE">
        <w:rPr>
          <w:rFonts w:cs="Times New Roman"/>
        </w:rPr>
        <w:t xml:space="preserve"> Daftar </w:t>
      </w:r>
      <w:r w:rsidR="00800B62">
        <w:rPr>
          <w:rFonts w:cs="Times New Roman"/>
        </w:rPr>
        <w:t>P</w:t>
      </w:r>
      <w:r w:rsidRPr="008A10EE">
        <w:rPr>
          <w:rFonts w:cs="Times New Roman"/>
        </w:rPr>
        <w:t xml:space="preserve">ertanyaan dan </w:t>
      </w:r>
      <w:r w:rsidR="00800B62">
        <w:rPr>
          <w:rFonts w:cs="Times New Roman"/>
        </w:rPr>
        <w:t>J</w:t>
      </w:r>
      <w:r w:rsidRPr="008A10EE">
        <w:rPr>
          <w:rFonts w:cs="Times New Roman"/>
        </w:rPr>
        <w:t xml:space="preserve">awaban </w:t>
      </w:r>
      <w:r w:rsidR="00800B62">
        <w:rPr>
          <w:rFonts w:cs="Times New Roman"/>
        </w:rPr>
        <w:t>N</w:t>
      </w:r>
      <w:r w:rsidRPr="008A10EE">
        <w:rPr>
          <w:rFonts w:cs="Times New Roman"/>
        </w:rPr>
        <w:t>arasumber 34</w:t>
      </w:r>
      <w:bookmarkEnd w:id="1279"/>
    </w:p>
    <w:tbl>
      <w:tblPr>
        <w:tblStyle w:val="TableGrid"/>
        <w:tblW w:w="0" w:type="auto"/>
        <w:tblLook w:val="04A0" w:firstRow="1" w:lastRow="0" w:firstColumn="1" w:lastColumn="0" w:noHBand="0" w:noVBand="1"/>
      </w:tblPr>
      <w:tblGrid>
        <w:gridCol w:w="2787"/>
        <w:gridCol w:w="2788"/>
      </w:tblGrid>
      <w:tr w:rsidR="00E04F41" w:rsidRPr="008A10EE" w14:paraId="414C6AA1" w14:textId="77777777" w:rsidTr="00800B62">
        <w:trPr>
          <w:tblHeader/>
        </w:trPr>
        <w:tc>
          <w:tcPr>
            <w:tcW w:w="2787" w:type="dxa"/>
          </w:tcPr>
          <w:p w14:paraId="011424AC" w14:textId="77777777" w:rsidR="00E04F41" w:rsidRPr="00800B62" w:rsidRDefault="00E04F41" w:rsidP="00800B62">
            <w:pPr>
              <w:jc w:val="center"/>
              <w:rPr>
                <w:rFonts w:cs="Times New Roman"/>
                <w:b/>
                <w:bCs/>
              </w:rPr>
            </w:pPr>
            <w:r w:rsidRPr="00800B62">
              <w:rPr>
                <w:rFonts w:cs="Times New Roman"/>
                <w:b/>
                <w:bCs/>
              </w:rPr>
              <w:t>Pertanyaan</w:t>
            </w:r>
          </w:p>
        </w:tc>
        <w:tc>
          <w:tcPr>
            <w:tcW w:w="2788" w:type="dxa"/>
          </w:tcPr>
          <w:p w14:paraId="7CCF8C75" w14:textId="77777777" w:rsidR="00E04F41" w:rsidRPr="00800B62" w:rsidRDefault="00E04F41" w:rsidP="00800B62">
            <w:pPr>
              <w:jc w:val="center"/>
              <w:rPr>
                <w:rFonts w:cs="Times New Roman"/>
                <w:b/>
                <w:bCs/>
              </w:rPr>
            </w:pPr>
            <w:r w:rsidRPr="00800B62">
              <w:rPr>
                <w:rFonts w:cs="Times New Roman"/>
                <w:b/>
                <w:bCs/>
              </w:rPr>
              <w:t>Jawaban</w:t>
            </w:r>
          </w:p>
        </w:tc>
      </w:tr>
      <w:tr w:rsidR="00E04F41" w:rsidRPr="008A10EE" w14:paraId="23700E51" w14:textId="77777777" w:rsidTr="004F36FD">
        <w:tc>
          <w:tcPr>
            <w:tcW w:w="2787" w:type="dxa"/>
          </w:tcPr>
          <w:p w14:paraId="2BA366C0" w14:textId="09E8B23E" w:rsidR="00E04F41" w:rsidRPr="008A10EE" w:rsidRDefault="003E2FD5" w:rsidP="004E6BB8">
            <w:pPr>
              <w:jc w:val="both"/>
              <w:rPr>
                <w:rFonts w:cs="Times New Roman"/>
              </w:rPr>
            </w:pPr>
            <w:r w:rsidRPr="008A10EE">
              <w:rPr>
                <w:rFonts w:cs="Times New Roman"/>
              </w:rPr>
              <w:t>Apakah ada penggalian ekspektasi user dan client oleh pihak yang mengimplementasikan perangkat lunak?</w:t>
            </w:r>
          </w:p>
        </w:tc>
        <w:tc>
          <w:tcPr>
            <w:tcW w:w="2788" w:type="dxa"/>
          </w:tcPr>
          <w:p w14:paraId="36A9996F" w14:textId="1C76C4FF" w:rsidR="00E04F41" w:rsidRPr="008A10EE" w:rsidRDefault="003E2FD5" w:rsidP="004E6BB8">
            <w:pPr>
              <w:jc w:val="both"/>
              <w:rPr>
                <w:rFonts w:cs="Times New Roman"/>
              </w:rPr>
            </w:pPr>
            <w:r w:rsidRPr="008A10EE">
              <w:rPr>
                <w:rFonts w:cs="Times New Roman"/>
              </w:rPr>
              <w:t>Ada, penggalian ekspetasi dilakukan pada requirement engineering</w:t>
            </w:r>
          </w:p>
        </w:tc>
      </w:tr>
      <w:tr w:rsidR="00E04F41" w:rsidRPr="008A10EE" w14:paraId="351079B7" w14:textId="77777777" w:rsidTr="004F36FD">
        <w:tc>
          <w:tcPr>
            <w:tcW w:w="2787" w:type="dxa"/>
          </w:tcPr>
          <w:p w14:paraId="1CE20ED9" w14:textId="7B081D85" w:rsidR="00E04F41" w:rsidRPr="008A10EE" w:rsidRDefault="003E2FD5" w:rsidP="004E6BB8">
            <w:pPr>
              <w:jc w:val="both"/>
              <w:rPr>
                <w:rFonts w:cs="Times New Roman"/>
              </w:rPr>
            </w:pPr>
            <w:r w:rsidRPr="008A10EE">
              <w:rPr>
                <w:rFonts w:cs="Times New Roman"/>
              </w:rPr>
              <w:t>Siapa subjek dari penggalian ekspektasi yang telah dilakukan?</w:t>
            </w:r>
          </w:p>
        </w:tc>
        <w:tc>
          <w:tcPr>
            <w:tcW w:w="2788" w:type="dxa"/>
          </w:tcPr>
          <w:p w14:paraId="27605102" w14:textId="2764EA5B" w:rsidR="00E04F41" w:rsidRPr="008A10EE" w:rsidRDefault="003E2FD5" w:rsidP="004E6BB8">
            <w:pPr>
              <w:jc w:val="both"/>
              <w:rPr>
                <w:rFonts w:cs="Times New Roman"/>
              </w:rPr>
            </w:pPr>
            <w:r w:rsidRPr="008A10EE">
              <w:rPr>
                <w:rFonts w:cs="Times New Roman"/>
              </w:rPr>
              <w:t>Pengguna</w:t>
            </w:r>
          </w:p>
        </w:tc>
      </w:tr>
      <w:tr w:rsidR="003E2FD5" w:rsidRPr="008A10EE" w14:paraId="4983D839" w14:textId="77777777" w:rsidTr="004F36FD">
        <w:tc>
          <w:tcPr>
            <w:tcW w:w="2787" w:type="dxa"/>
          </w:tcPr>
          <w:p w14:paraId="2B7662D6" w14:textId="6BBB5B35" w:rsidR="003E2FD5" w:rsidRPr="008A10EE" w:rsidRDefault="003E2FD5" w:rsidP="004E6BB8">
            <w:pPr>
              <w:jc w:val="both"/>
              <w:rPr>
                <w:rFonts w:cs="Times New Roman"/>
              </w:rPr>
            </w:pPr>
            <w:r w:rsidRPr="008A10EE">
              <w:rPr>
                <w:rFonts w:cs="Times New Roman"/>
              </w:rPr>
              <w:t>Kebutuhan seperti apa saja yang teridentifikasi?</w:t>
            </w:r>
          </w:p>
        </w:tc>
        <w:tc>
          <w:tcPr>
            <w:tcW w:w="2788" w:type="dxa"/>
          </w:tcPr>
          <w:p w14:paraId="77BA84C1" w14:textId="66D3C562" w:rsidR="003E2FD5" w:rsidRPr="008A10EE" w:rsidRDefault="003E2FD5" w:rsidP="004E6BB8">
            <w:pPr>
              <w:jc w:val="both"/>
              <w:rPr>
                <w:rFonts w:cs="Times New Roman"/>
              </w:rPr>
            </w:pPr>
            <w:r w:rsidRPr="008A10EE">
              <w:rPr>
                <w:rFonts w:cs="Times New Roman"/>
              </w:rPr>
              <w:t>Ketika ingin membuat aplikasi akan ada tahapan melakukan survey untuk mengetahui kebutuhan user karena tujuan UKP sendiri lebih mengarah ke kebutuhan tersebut</w:t>
            </w:r>
          </w:p>
        </w:tc>
      </w:tr>
      <w:tr w:rsidR="003E2FD5" w:rsidRPr="008A10EE" w14:paraId="7189CD1D" w14:textId="77777777" w:rsidTr="004F36FD">
        <w:tc>
          <w:tcPr>
            <w:tcW w:w="2787" w:type="dxa"/>
          </w:tcPr>
          <w:p w14:paraId="02F90415" w14:textId="5471D0C9" w:rsidR="003E2FD5" w:rsidRPr="008A10EE" w:rsidRDefault="003E2FD5" w:rsidP="004E6BB8">
            <w:pPr>
              <w:jc w:val="both"/>
              <w:rPr>
                <w:rFonts w:cs="Times New Roman"/>
              </w:rPr>
            </w:pPr>
            <w:r w:rsidRPr="008A10EE">
              <w:rPr>
                <w:rFonts w:cs="Times New Roman"/>
              </w:rPr>
              <w:t>Siapa aja stakeholder yang terlibat?</w:t>
            </w:r>
          </w:p>
        </w:tc>
        <w:tc>
          <w:tcPr>
            <w:tcW w:w="2788" w:type="dxa"/>
          </w:tcPr>
          <w:p w14:paraId="261E3FFE" w14:textId="6ADE154C" w:rsidR="003E2FD5" w:rsidRPr="008A10EE" w:rsidRDefault="003E2FD5" w:rsidP="004E6BB8">
            <w:pPr>
              <w:jc w:val="both"/>
              <w:rPr>
                <w:rFonts w:cs="Times New Roman"/>
              </w:rPr>
            </w:pPr>
            <w:r w:rsidRPr="008A10EE">
              <w:rPr>
                <w:rFonts w:cs="Times New Roman"/>
              </w:rPr>
              <w:t>Bisa saja dari mahasiswa nya sendiri, karyawan ataupun dosen, ataupun pihak yayasan tergantung dari aplikasinya</w:t>
            </w:r>
          </w:p>
        </w:tc>
      </w:tr>
      <w:tr w:rsidR="003E2FD5" w:rsidRPr="008A10EE" w14:paraId="08BE9D32" w14:textId="77777777" w:rsidTr="004F36FD">
        <w:tc>
          <w:tcPr>
            <w:tcW w:w="2787" w:type="dxa"/>
          </w:tcPr>
          <w:p w14:paraId="28D7B81A" w14:textId="7D20B44B" w:rsidR="003E2FD5" w:rsidRPr="008A10EE" w:rsidRDefault="003E2FD5" w:rsidP="004E6BB8">
            <w:pPr>
              <w:jc w:val="both"/>
              <w:rPr>
                <w:rFonts w:cs="Times New Roman"/>
              </w:rPr>
            </w:pPr>
            <w:r w:rsidRPr="008A10EE">
              <w:rPr>
                <w:rFonts w:cs="Times New Roman"/>
              </w:rPr>
              <w:lastRenderedPageBreak/>
              <w:t>Sejauh mana stakeholder terlibat?</w:t>
            </w:r>
          </w:p>
        </w:tc>
        <w:tc>
          <w:tcPr>
            <w:tcW w:w="2788" w:type="dxa"/>
          </w:tcPr>
          <w:p w14:paraId="76BE9748" w14:textId="6F2968FA" w:rsidR="003E2FD5" w:rsidRPr="008A10EE" w:rsidRDefault="003E2FD5" w:rsidP="004E6BB8">
            <w:pPr>
              <w:jc w:val="both"/>
              <w:rPr>
                <w:rFonts w:cs="Times New Roman"/>
              </w:rPr>
            </w:pPr>
            <w:r w:rsidRPr="008A10EE">
              <w:rPr>
                <w:rFonts w:cs="Times New Roman"/>
              </w:rPr>
              <w:t>Salah 1 misi UKP adalah IT Based Campus, karena dari pihak pimpinan sudah menyadari bahwa IT sangat penting. Tidak hanya bentuk pendukung tetapi juga mulai men-drive/membantu dengan menyediakan aplikasi DSS untuk pimpinan ketika mereka akan mengambil keputusan dari data yang sudah ada. Ini sudah menjadi hal yang dianggap penting meskipun belum ada wakil rektor khusus yang ahli di bidang IT</w:t>
            </w:r>
          </w:p>
        </w:tc>
      </w:tr>
      <w:tr w:rsidR="003E2FD5" w:rsidRPr="008A10EE" w14:paraId="5137D8C3" w14:textId="77777777" w:rsidTr="004F36FD">
        <w:tc>
          <w:tcPr>
            <w:tcW w:w="2787" w:type="dxa"/>
          </w:tcPr>
          <w:p w14:paraId="3E46EA33" w14:textId="4B4FEB06" w:rsidR="003E2FD5" w:rsidRPr="008A10EE" w:rsidRDefault="003E2FD5" w:rsidP="004E6BB8">
            <w:pPr>
              <w:jc w:val="both"/>
              <w:rPr>
                <w:rFonts w:cs="Times New Roman"/>
              </w:rPr>
            </w:pPr>
            <w:r w:rsidRPr="008A10EE">
              <w:rPr>
                <w:rFonts w:cs="Times New Roman"/>
              </w:rPr>
              <w:t xml:space="preserve">Apa bentuk keterlibatannya? Sejauh mana prioritas top management terhadap proyek penerapan PL? </w:t>
            </w:r>
          </w:p>
        </w:tc>
        <w:tc>
          <w:tcPr>
            <w:tcW w:w="2788" w:type="dxa"/>
          </w:tcPr>
          <w:p w14:paraId="4193768D" w14:textId="0E491FA1" w:rsidR="003E2FD5" w:rsidRPr="008A10EE" w:rsidRDefault="003E2FD5" w:rsidP="004E6BB8">
            <w:pPr>
              <w:jc w:val="both"/>
              <w:rPr>
                <w:rFonts w:cs="Times New Roman"/>
              </w:rPr>
            </w:pPr>
            <w:r w:rsidRPr="008A10EE">
              <w:rPr>
                <w:rFonts w:cs="Times New Roman"/>
              </w:rPr>
              <w:t>Kalau berkaitan dengan aplikasi keuangan biasanya dari pihak yayasan (word of trusty) akan banyak yang ikut campur terkait dengan keuangan biasanya Pimpinan sudah mulai paham bahwa IT penting, tetapi dari pihak Pusat Komputer merasa kewalahan karena ekspetasi dari pimpinan cukup besar jadi mereka mengganggap seharusnya IT bisa melakukan banyak hal. Untuk resource diberi kebebasan dengan merekrut mahasiswa untuk magang dan ada salah satu unit yang bisa terus merekrut pegawai khususnya programmer</w:t>
            </w:r>
          </w:p>
        </w:tc>
      </w:tr>
      <w:tr w:rsidR="003E2FD5" w:rsidRPr="008A10EE" w14:paraId="48B8B977" w14:textId="77777777" w:rsidTr="004F36FD">
        <w:tc>
          <w:tcPr>
            <w:tcW w:w="2787" w:type="dxa"/>
          </w:tcPr>
          <w:p w14:paraId="05D7792E" w14:textId="06BAC40E" w:rsidR="003E2FD5" w:rsidRPr="008A10EE" w:rsidRDefault="003E2FD5" w:rsidP="004E6BB8">
            <w:pPr>
              <w:jc w:val="both"/>
              <w:rPr>
                <w:rFonts w:cs="Times New Roman"/>
              </w:rPr>
            </w:pPr>
            <w:r w:rsidRPr="008A10EE">
              <w:rPr>
                <w:rFonts w:cs="Times New Roman"/>
              </w:rPr>
              <w:lastRenderedPageBreak/>
              <w:t>Apa bentuk dukungan yang diberikan top management terhadap proyek penerapan PL?</w:t>
            </w:r>
          </w:p>
        </w:tc>
        <w:tc>
          <w:tcPr>
            <w:tcW w:w="2788" w:type="dxa"/>
          </w:tcPr>
          <w:p w14:paraId="36507C2E" w14:textId="3E59BCD9" w:rsidR="003E2FD5" w:rsidRPr="008A10EE" w:rsidRDefault="003E2FD5" w:rsidP="004E6BB8">
            <w:pPr>
              <w:jc w:val="both"/>
              <w:rPr>
                <w:rFonts w:cs="Times New Roman"/>
              </w:rPr>
            </w:pPr>
            <w:r w:rsidRPr="008A10EE">
              <w:rPr>
                <w:rFonts w:cs="Times New Roman"/>
              </w:rPr>
              <w:t>Kalau dari biro lain dibatasi, karena pimpinan sudah punya pandangan jika semua proses sudah terotomasi maka mereka bisa me-reduce work loud dari pegawai, jadi mereka sudah mulai membatasi jumlah rekruitmen tertentu. Tetapi untuk staf Pusat Komputer programmer sudah diberikan kebebasan tersendiri karena ekspetasi pimpinan cukup besar yang mendorong keinginan programmer untuk mengimplemen aplikasi untuk mendukung proses bisnis kampus</w:t>
            </w:r>
          </w:p>
        </w:tc>
      </w:tr>
      <w:tr w:rsidR="003E2FD5" w:rsidRPr="008A10EE" w14:paraId="657F1794" w14:textId="77777777" w:rsidTr="004F36FD">
        <w:tc>
          <w:tcPr>
            <w:tcW w:w="2787" w:type="dxa"/>
          </w:tcPr>
          <w:p w14:paraId="68B1D0D9" w14:textId="4BE460E5" w:rsidR="003E2FD5" w:rsidRPr="008A10EE" w:rsidRDefault="003E2FD5" w:rsidP="004E6BB8">
            <w:pPr>
              <w:jc w:val="both"/>
              <w:rPr>
                <w:rFonts w:cs="Times New Roman"/>
              </w:rPr>
            </w:pPr>
            <w:r w:rsidRPr="008A10EE">
              <w:rPr>
                <w:rFonts w:cs="Times New Roman"/>
              </w:rPr>
              <w:t>Apakah dengan diterapkannya PL selaras dengan visi misi dan tujuan instansi?</w:t>
            </w:r>
          </w:p>
        </w:tc>
        <w:tc>
          <w:tcPr>
            <w:tcW w:w="2788" w:type="dxa"/>
          </w:tcPr>
          <w:p w14:paraId="08A60E4B" w14:textId="08F80766" w:rsidR="003E2FD5" w:rsidRPr="008A10EE" w:rsidRDefault="003E2FD5" w:rsidP="004E6BB8">
            <w:pPr>
              <w:jc w:val="both"/>
              <w:rPr>
                <w:rFonts w:cs="Times New Roman"/>
              </w:rPr>
            </w:pPr>
            <w:r w:rsidRPr="008A10EE">
              <w:rPr>
                <w:rFonts w:cs="Times New Roman"/>
              </w:rPr>
              <w:t>Ketika membuat aplikasi setidaknya harus in-line dengan visi/misi perusahaan yang harus selalu terjaga</w:t>
            </w:r>
          </w:p>
        </w:tc>
      </w:tr>
      <w:tr w:rsidR="003E2FD5" w:rsidRPr="008A10EE" w14:paraId="6649CE23" w14:textId="77777777" w:rsidTr="004F36FD">
        <w:tc>
          <w:tcPr>
            <w:tcW w:w="2787" w:type="dxa"/>
          </w:tcPr>
          <w:p w14:paraId="12D410A9" w14:textId="031BCE9B" w:rsidR="003E2FD5" w:rsidRPr="008A10EE" w:rsidRDefault="003E2FD5" w:rsidP="004E6BB8">
            <w:pPr>
              <w:jc w:val="both"/>
              <w:rPr>
                <w:rFonts w:cs="Times New Roman"/>
              </w:rPr>
            </w:pPr>
            <w:r w:rsidRPr="008A10EE">
              <w:rPr>
                <w:rFonts w:cs="Times New Roman"/>
              </w:rPr>
              <w:t>Apakah proses pembuatan PL sesuai dengan proses bisnis instansi?</w:t>
            </w:r>
          </w:p>
        </w:tc>
        <w:tc>
          <w:tcPr>
            <w:tcW w:w="2788" w:type="dxa"/>
          </w:tcPr>
          <w:p w14:paraId="6C8FDE23" w14:textId="12323B35" w:rsidR="003E2FD5" w:rsidRPr="008A10EE" w:rsidRDefault="003E2FD5" w:rsidP="004E6BB8">
            <w:pPr>
              <w:jc w:val="both"/>
              <w:rPr>
                <w:rFonts w:cs="Times New Roman"/>
              </w:rPr>
            </w:pPr>
            <w:r w:rsidRPr="008A10EE">
              <w:rPr>
                <w:rFonts w:cs="Times New Roman"/>
              </w:rPr>
              <w:t>Ya, sudah sesuai karena ketika membuat aplikasi harus in-ine dengan proses bisnis perusahaan</w:t>
            </w:r>
          </w:p>
        </w:tc>
      </w:tr>
      <w:tr w:rsidR="003E2FD5" w:rsidRPr="008A10EE" w14:paraId="1F5FF042" w14:textId="77777777" w:rsidTr="004F36FD">
        <w:tc>
          <w:tcPr>
            <w:tcW w:w="2787" w:type="dxa"/>
          </w:tcPr>
          <w:p w14:paraId="58823BE4" w14:textId="364C50C0" w:rsidR="003E2FD5" w:rsidRPr="008A10EE" w:rsidRDefault="003E2FD5" w:rsidP="004E6BB8">
            <w:pPr>
              <w:jc w:val="both"/>
              <w:rPr>
                <w:rFonts w:cs="Times New Roman"/>
              </w:rPr>
            </w:pPr>
            <w:r w:rsidRPr="008A10EE">
              <w:rPr>
                <w:rFonts w:cs="Times New Roman"/>
              </w:rPr>
              <w:t>Apakah PL dikembangan secara inhouse/outsource?</w:t>
            </w:r>
          </w:p>
        </w:tc>
        <w:tc>
          <w:tcPr>
            <w:tcW w:w="2788" w:type="dxa"/>
          </w:tcPr>
          <w:p w14:paraId="1740789D" w14:textId="275E78DE" w:rsidR="003E2FD5" w:rsidRPr="008A10EE" w:rsidRDefault="003E2FD5" w:rsidP="004E6BB8">
            <w:pPr>
              <w:jc w:val="both"/>
              <w:rPr>
                <w:rFonts w:cs="Times New Roman"/>
              </w:rPr>
            </w:pPr>
            <w:r w:rsidRPr="008A10EE">
              <w:rPr>
                <w:rFonts w:cs="Times New Roman"/>
              </w:rPr>
              <w:t>Secara in-house, tetapi tergantung dari penyandang dana</w:t>
            </w:r>
          </w:p>
        </w:tc>
      </w:tr>
      <w:tr w:rsidR="003E2FD5" w:rsidRPr="008A10EE" w14:paraId="6C2E92F4" w14:textId="77777777" w:rsidTr="004F36FD">
        <w:tc>
          <w:tcPr>
            <w:tcW w:w="2787" w:type="dxa"/>
          </w:tcPr>
          <w:p w14:paraId="022EFD56" w14:textId="7A30A07F" w:rsidR="003E2FD5" w:rsidRPr="008A10EE" w:rsidRDefault="003E2FD5" w:rsidP="004E6BB8">
            <w:pPr>
              <w:jc w:val="both"/>
              <w:rPr>
                <w:rFonts w:cs="Times New Roman"/>
              </w:rPr>
            </w:pPr>
            <w:r w:rsidRPr="008A10EE">
              <w:rPr>
                <w:rFonts w:cs="Times New Roman"/>
              </w:rPr>
              <w:t>Apa pertimbangannya ketika memakai inhouse/outsource?</w:t>
            </w:r>
          </w:p>
        </w:tc>
        <w:tc>
          <w:tcPr>
            <w:tcW w:w="2788" w:type="dxa"/>
          </w:tcPr>
          <w:p w14:paraId="5FB98BA1" w14:textId="3906D34C" w:rsidR="003E2FD5" w:rsidRPr="008A10EE" w:rsidRDefault="003E2FD5" w:rsidP="004E6BB8">
            <w:pPr>
              <w:jc w:val="both"/>
              <w:rPr>
                <w:rFonts w:cs="Times New Roman"/>
              </w:rPr>
            </w:pPr>
            <w:r w:rsidRPr="008A10EE">
              <w:rPr>
                <w:rFonts w:cs="Times New Roman"/>
              </w:rPr>
              <w:t>Jika software telah diserahkan secara mutlak ke programmer pasti akan ada kebutuhan lanjutan dan juga banyak perubahan dan seluruhnya dikendalikan oleh orang dalam di UKP</w:t>
            </w:r>
          </w:p>
        </w:tc>
      </w:tr>
      <w:tr w:rsidR="003E2FD5" w:rsidRPr="008A10EE" w14:paraId="706F633A" w14:textId="77777777" w:rsidTr="004F36FD">
        <w:tc>
          <w:tcPr>
            <w:tcW w:w="2787" w:type="dxa"/>
          </w:tcPr>
          <w:p w14:paraId="15509B37" w14:textId="68192872" w:rsidR="003E2FD5" w:rsidRPr="008A10EE" w:rsidRDefault="003E2FD5" w:rsidP="004E6BB8">
            <w:pPr>
              <w:jc w:val="both"/>
              <w:rPr>
                <w:rFonts w:cs="Times New Roman"/>
              </w:rPr>
            </w:pPr>
            <w:r w:rsidRPr="008A10EE">
              <w:rPr>
                <w:rFonts w:cs="Times New Roman"/>
              </w:rPr>
              <w:lastRenderedPageBreak/>
              <w:t>Apakah ada pihak lain yang terlibat dalam pengembangan sistem PL?</w:t>
            </w:r>
          </w:p>
        </w:tc>
        <w:tc>
          <w:tcPr>
            <w:tcW w:w="2788" w:type="dxa"/>
          </w:tcPr>
          <w:p w14:paraId="505F3B36" w14:textId="4C66DDFA" w:rsidR="003E2FD5" w:rsidRPr="008A10EE" w:rsidRDefault="003E2FD5" w:rsidP="004E6BB8">
            <w:pPr>
              <w:jc w:val="both"/>
              <w:rPr>
                <w:rFonts w:cs="Times New Roman"/>
              </w:rPr>
            </w:pPr>
            <w:r w:rsidRPr="008A10EE">
              <w:rPr>
                <w:rFonts w:cs="Times New Roman"/>
              </w:rPr>
              <w:t>Ya ada, jika dapat hibah dari pemerintah pengembang nya harus melalui vendor, tidak boleh orang dalam</w:t>
            </w:r>
          </w:p>
        </w:tc>
      </w:tr>
      <w:tr w:rsidR="003E2FD5" w:rsidRPr="008A10EE" w14:paraId="395294CB" w14:textId="77777777" w:rsidTr="004F36FD">
        <w:tc>
          <w:tcPr>
            <w:tcW w:w="2787" w:type="dxa"/>
          </w:tcPr>
          <w:p w14:paraId="5A206AB6" w14:textId="254198DA" w:rsidR="003E2FD5" w:rsidRPr="008A10EE" w:rsidRDefault="003E2FD5" w:rsidP="004E6BB8">
            <w:pPr>
              <w:jc w:val="both"/>
              <w:rPr>
                <w:rFonts w:cs="Times New Roman"/>
              </w:rPr>
            </w:pPr>
            <w:r w:rsidRPr="008A10EE">
              <w:rPr>
                <w:rFonts w:cs="Times New Roman"/>
              </w:rPr>
              <w:t>Setinggi apa level keakraban pengguna di instansi?</w:t>
            </w:r>
          </w:p>
        </w:tc>
        <w:tc>
          <w:tcPr>
            <w:tcW w:w="2788" w:type="dxa"/>
          </w:tcPr>
          <w:p w14:paraId="28AABE48" w14:textId="46A1D6EA" w:rsidR="003E2FD5" w:rsidRPr="008A10EE" w:rsidRDefault="003E2FD5" w:rsidP="004E6BB8">
            <w:pPr>
              <w:jc w:val="both"/>
              <w:rPr>
                <w:rFonts w:cs="Times New Roman"/>
              </w:rPr>
            </w:pPr>
            <w:r w:rsidRPr="008A10EE">
              <w:rPr>
                <w:rFonts w:cs="Times New Roman"/>
              </w:rPr>
              <w:t>Tantangan utama yang cukup besar ketika mengimplemen perangkat lunak terhadap suatu unit yang rata-rata cenderung dari sisi usia/senior atau pendidikan yang masih dibawah Sarjana (S1)</w:t>
            </w:r>
          </w:p>
        </w:tc>
      </w:tr>
      <w:tr w:rsidR="003E2FD5" w:rsidRPr="008A10EE" w14:paraId="48767FAD" w14:textId="77777777" w:rsidTr="004F36FD">
        <w:tc>
          <w:tcPr>
            <w:tcW w:w="2787" w:type="dxa"/>
          </w:tcPr>
          <w:p w14:paraId="193FF78B" w14:textId="119D045E" w:rsidR="003E2FD5" w:rsidRPr="008A10EE" w:rsidRDefault="003E2FD5" w:rsidP="004E6BB8">
            <w:pPr>
              <w:jc w:val="both"/>
              <w:rPr>
                <w:rFonts w:cs="Times New Roman"/>
              </w:rPr>
            </w:pPr>
            <w:r w:rsidRPr="008A10EE">
              <w:rPr>
                <w:rFonts w:cs="Times New Roman"/>
              </w:rPr>
              <w:t>Setinggi apa level kesiapan pengguna untuk menggunakan PL?</w:t>
            </w:r>
          </w:p>
        </w:tc>
        <w:tc>
          <w:tcPr>
            <w:tcW w:w="2788" w:type="dxa"/>
          </w:tcPr>
          <w:p w14:paraId="46085375" w14:textId="508562EB" w:rsidR="003E2FD5" w:rsidRPr="008A10EE" w:rsidRDefault="003E2FD5" w:rsidP="004E6BB8">
            <w:pPr>
              <w:jc w:val="both"/>
              <w:rPr>
                <w:rFonts w:cs="Times New Roman"/>
              </w:rPr>
            </w:pPr>
            <w:r w:rsidRPr="008A10EE">
              <w:rPr>
                <w:rFonts w:cs="Times New Roman"/>
              </w:rPr>
              <w:t>Mahasiswa sudah biasa menggunakan IT jadi tantang nya lebih minim</w:t>
            </w:r>
          </w:p>
        </w:tc>
      </w:tr>
      <w:tr w:rsidR="003E2FD5" w:rsidRPr="008A10EE" w14:paraId="3958A803" w14:textId="77777777" w:rsidTr="004F36FD">
        <w:tc>
          <w:tcPr>
            <w:tcW w:w="2787" w:type="dxa"/>
          </w:tcPr>
          <w:p w14:paraId="52FF7C89" w14:textId="24D8240F" w:rsidR="003E2FD5" w:rsidRPr="008A10EE" w:rsidRDefault="003E2FD5" w:rsidP="004E6BB8">
            <w:pPr>
              <w:jc w:val="both"/>
              <w:rPr>
                <w:rFonts w:cs="Times New Roman"/>
              </w:rPr>
            </w:pPr>
            <w:r w:rsidRPr="008A10EE">
              <w:rPr>
                <w:rFonts w:cs="Times New Roman"/>
              </w:rPr>
              <w:t>Siapa aja sasaran untuk pelatihan?</w:t>
            </w:r>
          </w:p>
        </w:tc>
        <w:tc>
          <w:tcPr>
            <w:tcW w:w="2788" w:type="dxa"/>
          </w:tcPr>
          <w:p w14:paraId="2E5977E0" w14:textId="65A2189F" w:rsidR="003E2FD5" w:rsidRPr="008A10EE" w:rsidRDefault="003E2FD5" w:rsidP="004E6BB8">
            <w:pPr>
              <w:jc w:val="both"/>
              <w:rPr>
                <w:rFonts w:cs="Times New Roman"/>
              </w:rPr>
            </w:pPr>
            <w:r w:rsidRPr="008A10EE">
              <w:rPr>
                <w:rFonts w:cs="Times New Roman"/>
              </w:rPr>
              <w:t>Pendidikan yang dibawah Sarjana (S1)/SMA/STM</w:t>
            </w:r>
          </w:p>
        </w:tc>
      </w:tr>
      <w:tr w:rsidR="003E2FD5" w:rsidRPr="008A10EE" w14:paraId="2E13BACF" w14:textId="77777777" w:rsidTr="004F36FD">
        <w:tc>
          <w:tcPr>
            <w:tcW w:w="2787" w:type="dxa"/>
          </w:tcPr>
          <w:p w14:paraId="49DE454E" w14:textId="2212D006" w:rsidR="003E2FD5" w:rsidRPr="008A10EE" w:rsidRDefault="003E2FD5" w:rsidP="004E6BB8">
            <w:pPr>
              <w:jc w:val="both"/>
              <w:rPr>
                <w:rFonts w:cs="Times New Roman"/>
              </w:rPr>
            </w:pPr>
            <w:r w:rsidRPr="008A10EE">
              <w:rPr>
                <w:rFonts w:cs="Times New Roman"/>
              </w:rPr>
              <w:t>Bagaimana pelatihan pengguna dilaksanakan?</w:t>
            </w:r>
          </w:p>
        </w:tc>
        <w:tc>
          <w:tcPr>
            <w:tcW w:w="2788" w:type="dxa"/>
          </w:tcPr>
          <w:p w14:paraId="6F15B027" w14:textId="63BBDC02" w:rsidR="003E2FD5" w:rsidRPr="008A10EE" w:rsidRDefault="003E2FD5" w:rsidP="004E6BB8">
            <w:pPr>
              <w:jc w:val="both"/>
              <w:rPr>
                <w:rFonts w:cs="Times New Roman"/>
              </w:rPr>
            </w:pPr>
            <w:r w:rsidRPr="008A10EE">
              <w:rPr>
                <w:rFonts w:cs="Times New Roman"/>
              </w:rPr>
              <w:t>Biasanya di dalam suatu proyek software tertentu, tidak hanya membuat tapi output nya training karena saat serah terima software, mereka sudah harus melakukan training. Training dikendalikan oleh biro administrasi umum kepegawaian. Tim development ikut memberikan training, karena dari ketika training banyak masukan, akan ada beberapa revisi sebelum benar-benar launching atau go-live</w:t>
            </w:r>
          </w:p>
        </w:tc>
      </w:tr>
      <w:tr w:rsidR="003E2FD5" w:rsidRPr="008A10EE" w14:paraId="6500A38E" w14:textId="77777777" w:rsidTr="004F36FD">
        <w:tc>
          <w:tcPr>
            <w:tcW w:w="2787" w:type="dxa"/>
          </w:tcPr>
          <w:p w14:paraId="756A1C32" w14:textId="623DBEA8" w:rsidR="003E2FD5" w:rsidRPr="008A10EE" w:rsidRDefault="003E2FD5" w:rsidP="004E6BB8">
            <w:pPr>
              <w:jc w:val="both"/>
              <w:rPr>
                <w:rFonts w:cs="Times New Roman"/>
              </w:rPr>
            </w:pPr>
            <w:r w:rsidRPr="008A10EE">
              <w:rPr>
                <w:rFonts w:cs="Times New Roman"/>
              </w:rPr>
              <w:t>Apakah tim implementasi PL menyediakan user manual untuk pengguna?</w:t>
            </w:r>
          </w:p>
        </w:tc>
        <w:tc>
          <w:tcPr>
            <w:tcW w:w="2788" w:type="dxa"/>
          </w:tcPr>
          <w:p w14:paraId="02C89B76" w14:textId="54DFBEFE" w:rsidR="003E2FD5" w:rsidRPr="008A10EE" w:rsidRDefault="003E2FD5" w:rsidP="004E6BB8">
            <w:pPr>
              <w:jc w:val="both"/>
              <w:rPr>
                <w:rFonts w:cs="Times New Roman"/>
              </w:rPr>
            </w:pPr>
            <w:r w:rsidRPr="008A10EE">
              <w:rPr>
                <w:rFonts w:cs="Times New Roman"/>
              </w:rPr>
              <w:t xml:space="preserve">Iya ada, karena user manual memudahkan sebuah tim untuk memberi bantuan </w:t>
            </w:r>
            <w:r w:rsidRPr="008A10EE">
              <w:rPr>
                <w:rFonts w:cs="Times New Roman"/>
              </w:rPr>
              <w:lastRenderedPageBreak/>
              <w:t>dalam penggunaan suatu sistem</w:t>
            </w:r>
          </w:p>
        </w:tc>
      </w:tr>
      <w:tr w:rsidR="003E2FD5" w:rsidRPr="008A10EE" w14:paraId="250C01DE" w14:textId="77777777" w:rsidTr="004F36FD">
        <w:tc>
          <w:tcPr>
            <w:tcW w:w="2787" w:type="dxa"/>
          </w:tcPr>
          <w:p w14:paraId="59BF9ADE" w14:textId="18A0A024" w:rsidR="003E2FD5" w:rsidRPr="008A10EE" w:rsidRDefault="003E2FD5" w:rsidP="004E6BB8">
            <w:pPr>
              <w:jc w:val="both"/>
              <w:rPr>
                <w:rFonts w:cs="Times New Roman"/>
              </w:rPr>
            </w:pPr>
            <w:r w:rsidRPr="008A10EE">
              <w:rPr>
                <w:rFonts w:cs="Times New Roman"/>
              </w:rPr>
              <w:lastRenderedPageBreak/>
              <w:t>Apakah user manual membantu pengguna dalam menggunakan PL?</w:t>
            </w:r>
          </w:p>
        </w:tc>
        <w:tc>
          <w:tcPr>
            <w:tcW w:w="2788" w:type="dxa"/>
          </w:tcPr>
          <w:p w14:paraId="26A50DB8" w14:textId="0EFE246C" w:rsidR="003E2FD5" w:rsidRPr="008A10EE" w:rsidRDefault="003E2FD5" w:rsidP="004E6BB8">
            <w:pPr>
              <w:jc w:val="both"/>
              <w:rPr>
                <w:rFonts w:cs="Times New Roman"/>
              </w:rPr>
            </w:pPr>
            <w:r w:rsidRPr="008A10EE">
              <w:rPr>
                <w:rFonts w:cs="Times New Roman"/>
              </w:rPr>
              <w:t>Sangat membantu, terutama dalam sebuah proyek tertentu biasanya dilakukan oleh programmer atau staff lain dalam tim</w:t>
            </w:r>
          </w:p>
        </w:tc>
      </w:tr>
      <w:tr w:rsidR="003E2FD5" w:rsidRPr="008A10EE" w14:paraId="00F40CD1" w14:textId="77777777" w:rsidTr="004F36FD">
        <w:tc>
          <w:tcPr>
            <w:tcW w:w="2787" w:type="dxa"/>
          </w:tcPr>
          <w:p w14:paraId="49983836" w14:textId="6B7846C7" w:rsidR="003E2FD5" w:rsidRPr="008A10EE" w:rsidRDefault="003E2FD5" w:rsidP="004E6BB8">
            <w:pPr>
              <w:jc w:val="both"/>
              <w:rPr>
                <w:rFonts w:cs="Times New Roman"/>
              </w:rPr>
            </w:pPr>
            <w:r w:rsidRPr="008A10EE">
              <w:rPr>
                <w:rFonts w:cs="Times New Roman"/>
              </w:rPr>
              <w:t>Sejauh mana support yang diberikan tim implementasi PL?</w:t>
            </w:r>
          </w:p>
        </w:tc>
        <w:tc>
          <w:tcPr>
            <w:tcW w:w="2788" w:type="dxa"/>
          </w:tcPr>
          <w:p w14:paraId="6FB15418" w14:textId="467A3B8F" w:rsidR="003E2FD5" w:rsidRPr="008A10EE" w:rsidRDefault="003E2FD5" w:rsidP="004E6BB8">
            <w:pPr>
              <w:jc w:val="both"/>
              <w:rPr>
                <w:rFonts w:cs="Times New Roman"/>
              </w:rPr>
            </w:pPr>
            <w:r w:rsidRPr="008A10EE">
              <w:rPr>
                <w:rFonts w:cs="Times New Roman"/>
              </w:rPr>
              <w:t>Kalau punya vendor dari luar harus memiliki kontrak yang bagus dengan meminta satu staff vendor untuk membantu proses maintenance saat uji coba jika ada masalah</w:t>
            </w:r>
          </w:p>
        </w:tc>
      </w:tr>
      <w:tr w:rsidR="003E2FD5" w:rsidRPr="008A10EE" w14:paraId="60B7FBE1" w14:textId="77777777" w:rsidTr="004F36FD">
        <w:tc>
          <w:tcPr>
            <w:tcW w:w="2787" w:type="dxa"/>
          </w:tcPr>
          <w:p w14:paraId="47DEEBFE" w14:textId="61BD6F83" w:rsidR="003E2FD5" w:rsidRPr="008A10EE" w:rsidRDefault="003E2FD5" w:rsidP="004E6BB8">
            <w:pPr>
              <w:jc w:val="both"/>
              <w:rPr>
                <w:rFonts w:cs="Times New Roman"/>
              </w:rPr>
            </w:pPr>
            <w:r w:rsidRPr="008A10EE">
              <w:rPr>
                <w:rFonts w:cs="Times New Roman"/>
              </w:rPr>
              <w:t>Apakah tim implementasi PL melayani troubleshooting?</w:t>
            </w:r>
          </w:p>
        </w:tc>
        <w:tc>
          <w:tcPr>
            <w:tcW w:w="2788" w:type="dxa"/>
          </w:tcPr>
          <w:p w14:paraId="4E1041C5" w14:textId="3ED54FBE" w:rsidR="003E2FD5" w:rsidRPr="008A10EE" w:rsidRDefault="003E2FD5" w:rsidP="004E6BB8">
            <w:pPr>
              <w:jc w:val="both"/>
              <w:rPr>
                <w:rFonts w:cs="Times New Roman"/>
              </w:rPr>
            </w:pPr>
            <w:r w:rsidRPr="008A10EE">
              <w:rPr>
                <w:rFonts w:cs="Times New Roman"/>
              </w:rPr>
              <w:t>Ya, staff vendor yang akan melakukan proses maintanance ketika sudah uji coba, akan menetap dan menjadi bagian pegawai UKP karena akan lebih mudah jika ada masalah</w:t>
            </w:r>
          </w:p>
        </w:tc>
      </w:tr>
      <w:tr w:rsidR="003E2FD5" w:rsidRPr="008A10EE" w14:paraId="72486EBC" w14:textId="77777777" w:rsidTr="004F36FD">
        <w:tc>
          <w:tcPr>
            <w:tcW w:w="2787" w:type="dxa"/>
          </w:tcPr>
          <w:p w14:paraId="2799EF19" w14:textId="07665D40" w:rsidR="003E2FD5" w:rsidRPr="008A10EE" w:rsidRDefault="003E2FD5" w:rsidP="004E6BB8">
            <w:pPr>
              <w:jc w:val="both"/>
              <w:rPr>
                <w:rFonts w:cs="Times New Roman"/>
              </w:rPr>
            </w:pPr>
            <w:r w:rsidRPr="008A10EE">
              <w:rPr>
                <w:rFonts w:cs="Times New Roman"/>
              </w:rPr>
              <w:t>Apakah insfrastruktur yang ada sudah mendukung penerapan PL?</w:t>
            </w:r>
          </w:p>
        </w:tc>
        <w:tc>
          <w:tcPr>
            <w:tcW w:w="2788" w:type="dxa"/>
          </w:tcPr>
          <w:p w14:paraId="57765930" w14:textId="0A76172A" w:rsidR="003E2FD5" w:rsidRPr="008A10EE" w:rsidRDefault="003E2FD5" w:rsidP="004E6BB8">
            <w:pPr>
              <w:jc w:val="both"/>
              <w:rPr>
                <w:rFonts w:cs="Times New Roman"/>
              </w:rPr>
            </w:pPr>
            <w:r w:rsidRPr="008A10EE">
              <w:rPr>
                <w:rFonts w:cs="Times New Roman"/>
              </w:rPr>
              <w:t>Sudah mendukung, karena rata-rata untuk setiap tahun selalu me-review kebutuhan nya</w:t>
            </w:r>
          </w:p>
        </w:tc>
      </w:tr>
      <w:tr w:rsidR="003E2FD5" w:rsidRPr="008A10EE" w14:paraId="6CE54EFF" w14:textId="77777777" w:rsidTr="004F36FD">
        <w:tc>
          <w:tcPr>
            <w:tcW w:w="2787" w:type="dxa"/>
          </w:tcPr>
          <w:p w14:paraId="5E76BAF4" w14:textId="2C0A30E3" w:rsidR="003E2FD5" w:rsidRPr="008A10EE" w:rsidRDefault="003E2FD5" w:rsidP="004E6BB8">
            <w:pPr>
              <w:jc w:val="both"/>
              <w:rPr>
                <w:rFonts w:cs="Times New Roman"/>
              </w:rPr>
            </w:pPr>
            <w:r w:rsidRPr="008A10EE">
              <w:rPr>
                <w:rFonts w:cs="Times New Roman"/>
              </w:rPr>
              <w:t>Bagaimana kualitas dari infrastruktur yang mendukung penerapan PL?</w:t>
            </w:r>
          </w:p>
        </w:tc>
        <w:tc>
          <w:tcPr>
            <w:tcW w:w="2788" w:type="dxa"/>
          </w:tcPr>
          <w:p w14:paraId="0BEF0D7E" w14:textId="6E6F501C" w:rsidR="003E2FD5" w:rsidRPr="008A10EE" w:rsidRDefault="003E2FD5" w:rsidP="004E6BB8">
            <w:pPr>
              <w:jc w:val="both"/>
              <w:rPr>
                <w:rFonts w:cs="Times New Roman"/>
              </w:rPr>
            </w:pPr>
            <w:r w:rsidRPr="008A10EE">
              <w:rPr>
                <w:rFonts w:cs="Times New Roman"/>
              </w:rPr>
              <w:t>Selalu me-review storage yang ada di dalam status server Lentera. Menggantikan server yang lama, untuk masalah bandwith dapat melampirkan alamat link Youtube untuk streaming yang membutuhkan bandwith cukup besar</w:t>
            </w:r>
          </w:p>
        </w:tc>
      </w:tr>
      <w:tr w:rsidR="003E2FD5" w:rsidRPr="008A10EE" w14:paraId="4E4567DE" w14:textId="77777777" w:rsidTr="004F36FD">
        <w:tc>
          <w:tcPr>
            <w:tcW w:w="2787" w:type="dxa"/>
          </w:tcPr>
          <w:p w14:paraId="793FF058" w14:textId="1D10B1CF" w:rsidR="003E2FD5" w:rsidRPr="008A10EE" w:rsidRDefault="003E2FD5" w:rsidP="004E6BB8">
            <w:pPr>
              <w:jc w:val="both"/>
              <w:rPr>
                <w:rFonts w:cs="Times New Roman"/>
              </w:rPr>
            </w:pPr>
            <w:r w:rsidRPr="008A10EE">
              <w:rPr>
                <w:rFonts w:cs="Times New Roman"/>
              </w:rPr>
              <w:lastRenderedPageBreak/>
              <w:t>Apakah kebutuhan pertumbuhan PL terdukung oleh infrastruktur yang ada?</w:t>
            </w:r>
          </w:p>
        </w:tc>
        <w:tc>
          <w:tcPr>
            <w:tcW w:w="2788" w:type="dxa"/>
          </w:tcPr>
          <w:p w14:paraId="24F4614C" w14:textId="3799DA1B" w:rsidR="003E2FD5" w:rsidRPr="008A10EE" w:rsidRDefault="003E2FD5" w:rsidP="004E6BB8">
            <w:pPr>
              <w:jc w:val="both"/>
              <w:rPr>
                <w:rFonts w:cs="Times New Roman"/>
              </w:rPr>
            </w:pPr>
            <w:r w:rsidRPr="008A10EE">
              <w:rPr>
                <w:rFonts w:cs="Times New Roman"/>
              </w:rPr>
              <w:t>Mendukung karena akan selalu diadakan review dalam penerapan implementasinya</w:t>
            </w:r>
          </w:p>
        </w:tc>
      </w:tr>
      <w:tr w:rsidR="003E2FD5" w:rsidRPr="008A10EE" w14:paraId="6DF89D25" w14:textId="77777777" w:rsidTr="004F36FD">
        <w:tc>
          <w:tcPr>
            <w:tcW w:w="2787" w:type="dxa"/>
          </w:tcPr>
          <w:p w14:paraId="4C27F4A7" w14:textId="592788A4" w:rsidR="003E2FD5" w:rsidRPr="008A10EE" w:rsidRDefault="003E2FD5" w:rsidP="004E6BB8">
            <w:pPr>
              <w:jc w:val="both"/>
              <w:rPr>
                <w:rFonts w:cs="Times New Roman"/>
              </w:rPr>
            </w:pPr>
            <w:r w:rsidRPr="008A10EE">
              <w:rPr>
                <w:rFonts w:cs="Times New Roman"/>
              </w:rPr>
              <w:t>Apakah perangkat keras yang tersedia sudah mendukung penerapan PL?</w:t>
            </w:r>
          </w:p>
        </w:tc>
        <w:tc>
          <w:tcPr>
            <w:tcW w:w="2788" w:type="dxa"/>
          </w:tcPr>
          <w:p w14:paraId="33E186AE" w14:textId="7D99E9B9" w:rsidR="003E2FD5" w:rsidRPr="008A10EE" w:rsidRDefault="003E2FD5" w:rsidP="004E6BB8">
            <w:pPr>
              <w:jc w:val="both"/>
              <w:rPr>
                <w:rFonts w:cs="Times New Roman"/>
              </w:rPr>
            </w:pPr>
            <w:r w:rsidRPr="008A10EE">
              <w:rPr>
                <w:rFonts w:cs="Times New Roman"/>
              </w:rPr>
              <w:t>Sudah, karena aplikasi yang digunakan cukup mendukung kebutuhan proses bisnis dalam setiap aktivitas yang dilakukan</w:t>
            </w:r>
          </w:p>
        </w:tc>
      </w:tr>
      <w:tr w:rsidR="003E2FD5" w:rsidRPr="008A10EE" w14:paraId="569B0351" w14:textId="77777777" w:rsidTr="004F36FD">
        <w:tc>
          <w:tcPr>
            <w:tcW w:w="2787" w:type="dxa"/>
          </w:tcPr>
          <w:p w14:paraId="3B84E4E1" w14:textId="47040E40" w:rsidR="003E2FD5" w:rsidRPr="008A10EE" w:rsidRDefault="003E2FD5" w:rsidP="004E6BB8">
            <w:pPr>
              <w:jc w:val="both"/>
              <w:rPr>
                <w:rFonts w:cs="Times New Roman"/>
              </w:rPr>
            </w:pPr>
            <w:r w:rsidRPr="008A10EE">
              <w:rPr>
                <w:rFonts w:cs="Times New Roman"/>
              </w:rPr>
              <w:t>Bagaimana kualitas hardware yang mendukung penerapan PL?</w:t>
            </w:r>
          </w:p>
        </w:tc>
        <w:tc>
          <w:tcPr>
            <w:tcW w:w="2788" w:type="dxa"/>
          </w:tcPr>
          <w:p w14:paraId="744D5AA3" w14:textId="2CB440E3" w:rsidR="003E2FD5" w:rsidRPr="008A10EE" w:rsidRDefault="003E2FD5" w:rsidP="004E6BB8">
            <w:pPr>
              <w:jc w:val="both"/>
              <w:rPr>
                <w:rFonts w:cs="Times New Roman"/>
              </w:rPr>
            </w:pPr>
            <w:r w:rsidRPr="008A10EE">
              <w:rPr>
                <w:rFonts w:cs="Times New Roman"/>
              </w:rPr>
              <w:t>Aplikasi yang digunakan tidak menyedot resource hardware yang terlalu tinggi</w:t>
            </w:r>
          </w:p>
        </w:tc>
      </w:tr>
      <w:tr w:rsidR="003E2FD5" w:rsidRPr="008A10EE" w14:paraId="46589A42" w14:textId="77777777" w:rsidTr="004F36FD">
        <w:tc>
          <w:tcPr>
            <w:tcW w:w="2787" w:type="dxa"/>
          </w:tcPr>
          <w:p w14:paraId="13FB7AF8" w14:textId="296409F3" w:rsidR="003E2FD5" w:rsidRPr="008A10EE" w:rsidRDefault="003E2FD5" w:rsidP="004E6BB8">
            <w:pPr>
              <w:jc w:val="both"/>
              <w:rPr>
                <w:rFonts w:cs="Times New Roman"/>
              </w:rPr>
            </w:pPr>
            <w:r w:rsidRPr="008A10EE">
              <w:rPr>
                <w:rFonts w:cs="Times New Roman"/>
              </w:rPr>
              <w:t>Apakah segala kebutuhan pertumbuhan PL terdukung oleh hardware yang ada?</w:t>
            </w:r>
          </w:p>
        </w:tc>
        <w:tc>
          <w:tcPr>
            <w:tcW w:w="2788" w:type="dxa"/>
          </w:tcPr>
          <w:p w14:paraId="31A948BF" w14:textId="536FEBDA" w:rsidR="003E2FD5" w:rsidRPr="008A10EE" w:rsidRDefault="003E2FD5" w:rsidP="004E6BB8">
            <w:pPr>
              <w:jc w:val="both"/>
              <w:rPr>
                <w:rFonts w:cs="Times New Roman"/>
              </w:rPr>
            </w:pPr>
            <w:r w:rsidRPr="008A10EE">
              <w:rPr>
                <w:rFonts w:cs="Times New Roman"/>
              </w:rPr>
              <w:t>Belum menerapkan sistem Cloud, masih rencana kedepannya</w:t>
            </w:r>
          </w:p>
        </w:tc>
      </w:tr>
      <w:tr w:rsidR="003E2FD5" w:rsidRPr="008A10EE" w14:paraId="6DEBE7C5" w14:textId="77777777" w:rsidTr="004F36FD">
        <w:tc>
          <w:tcPr>
            <w:tcW w:w="2787" w:type="dxa"/>
          </w:tcPr>
          <w:p w14:paraId="3A0711E5" w14:textId="38A68CD8" w:rsidR="003E2FD5" w:rsidRPr="008A10EE" w:rsidRDefault="003E2FD5" w:rsidP="004E6BB8">
            <w:pPr>
              <w:jc w:val="both"/>
              <w:rPr>
                <w:rFonts w:cs="Times New Roman"/>
              </w:rPr>
            </w:pPr>
            <w:r w:rsidRPr="008A10EE">
              <w:rPr>
                <w:rFonts w:cs="Times New Roman"/>
              </w:rPr>
              <w:t>Bagaimana cara mengintegrasi dan mengkonfigurasi PL?</w:t>
            </w:r>
          </w:p>
        </w:tc>
        <w:tc>
          <w:tcPr>
            <w:tcW w:w="2788" w:type="dxa"/>
          </w:tcPr>
          <w:p w14:paraId="3C463F01" w14:textId="7AF697A7" w:rsidR="003E2FD5" w:rsidRPr="008A10EE" w:rsidRDefault="003E2FD5" w:rsidP="004E6BB8">
            <w:pPr>
              <w:jc w:val="both"/>
              <w:rPr>
                <w:rFonts w:cs="Times New Roman"/>
              </w:rPr>
            </w:pPr>
            <w:r w:rsidRPr="008A10EE">
              <w:rPr>
                <w:rFonts w:cs="Times New Roman"/>
              </w:rPr>
              <w:t>Antara Lentera dan Petra Gate, ketika mahasiswa sudah berhasil mengambil mata kuliah, maka data tersebut terbaca oleh Lentera jadi mahasiswa tidak perlu daftar lagi</w:t>
            </w:r>
          </w:p>
        </w:tc>
      </w:tr>
      <w:tr w:rsidR="003E2FD5" w:rsidRPr="008A10EE" w14:paraId="4AD0240E" w14:textId="77777777" w:rsidTr="004F36FD">
        <w:tc>
          <w:tcPr>
            <w:tcW w:w="2787" w:type="dxa"/>
          </w:tcPr>
          <w:p w14:paraId="2D3B9EB4" w14:textId="1D1CBB46" w:rsidR="003E2FD5" w:rsidRPr="008A10EE" w:rsidRDefault="003E2FD5" w:rsidP="004E6BB8">
            <w:pPr>
              <w:jc w:val="both"/>
              <w:rPr>
                <w:rFonts w:cs="Times New Roman"/>
              </w:rPr>
            </w:pPr>
            <w:r w:rsidRPr="008A10EE">
              <w:rPr>
                <w:rFonts w:cs="Times New Roman"/>
              </w:rPr>
              <w:t>Bagaimana tindakan yang disikapi ketika penerapan PL tidak cocok/sesuai?</w:t>
            </w:r>
          </w:p>
        </w:tc>
        <w:tc>
          <w:tcPr>
            <w:tcW w:w="2788" w:type="dxa"/>
          </w:tcPr>
          <w:p w14:paraId="634435C8" w14:textId="0EEA56F5" w:rsidR="003E2FD5" w:rsidRPr="008A10EE" w:rsidRDefault="003E2FD5" w:rsidP="004E6BB8">
            <w:pPr>
              <w:jc w:val="both"/>
              <w:rPr>
                <w:rFonts w:cs="Times New Roman"/>
              </w:rPr>
            </w:pPr>
            <w:r w:rsidRPr="008A10EE">
              <w:rPr>
                <w:rFonts w:cs="Times New Roman"/>
              </w:rPr>
              <w:t>Ketika seseorang diminta membenarkan program, beberapa programmer mengusulkan lebih baik membuat yang baru karena untuk belajar logikanya</w:t>
            </w:r>
          </w:p>
        </w:tc>
      </w:tr>
      <w:tr w:rsidR="003E2FD5" w:rsidRPr="008A10EE" w14:paraId="16158167" w14:textId="77777777" w:rsidTr="004F36FD">
        <w:tc>
          <w:tcPr>
            <w:tcW w:w="2787" w:type="dxa"/>
          </w:tcPr>
          <w:p w14:paraId="5BF28EE0" w14:textId="3FC742A6" w:rsidR="003E2FD5" w:rsidRPr="008A10EE" w:rsidRDefault="003E2FD5" w:rsidP="004E6BB8">
            <w:pPr>
              <w:jc w:val="both"/>
              <w:rPr>
                <w:rFonts w:cs="Times New Roman"/>
              </w:rPr>
            </w:pPr>
            <w:r w:rsidRPr="008A10EE">
              <w:rPr>
                <w:rFonts w:cs="Times New Roman"/>
              </w:rPr>
              <w:t>Bagaimana SOP ketika menerapkan PL?</w:t>
            </w:r>
          </w:p>
        </w:tc>
        <w:tc>
          <w:tcPr>
            <w:tcW w:w="2788" w:type="dxa"/>
          </w:tcPr>
          <w:p w14:paraId="036007BD" w14:textId="0C804C7C" w:rsidR="003E2FD5" w:rsidRPr="008A10EE" w:rsidRDefault="003E2FD5" w:rsidP="004E6BB8">
            <w:pPr>
              <w:jc w:val="both"/>
              <w:rPr>
                <w:rFonts w:cs="Times New Roman"/>
              </w:rPr>
            </w:pPr>
            <w:r w:rsidRPr="008A10EE">
              <w:rPr>
                <w:rFonts w:cs="Times New Roman"/>
              </w:rPr>
              <w:t>Programmer melakukan survey ke biro/klien untuk mendapat SOP mandor yang berlangsung agar mengetahui alurnya sebagai gambaran awal</w:t>
            </w:r>
          </w:p>
        </w:tc>
      </w:tr>
      <w:tr w:rsidR="003E2FD5" w:rsidRPr="008A10EE" w14:paraId="1C79B73C" w14:textId="77777777" w:rsidTr="004F36FD">
        <w:tc>
          <w:tcPr>
            <w:tcW w:w="2787" w:type="dxa"/>
          </w:tcPr>
          <w:p w14:paraId="0AD2052D" w14:textId="0794A127" w:rsidR="003E2FD5" w:rsidRPr="008A10EE" w:rsidRDefault="003E2FD5" w:rsidP="004E6BB8">
            <w:pPr>
              <w:jc w:val="both"/>
              <w:rPr>
                <w:rFonts w:cs="Times New Roman"/>
              </w:rPr>
            </w:pPr>
            <w:r w:rsidRPr="008A10EE">
              <w:rPr>
                <w:rFonts w:cs="Times New Roman"/>
              </w:rPr>
              <w:t>Apakah ada standarisasi software?</w:t>
            </w:r>
          </w:p>
        </w:tc>
        <w:tc>
          <w:tcPr>
            <w:tcW w:w="2788" w:type="dxa"/>
          </w:tcPr>
          <w:p w14:paraId="361D48AC" w14:textId="1CEB7D99" w:rsidR="003E2FD5" w:rsidRPr="008A10EE" w:rsidRDefault="003E2FD5" w:rsidP="004E6BB8">
            <w:pPr>
              <w:jc w:val="both"/>
              <w:rPr>
                <w:rFonts w:cs="Times New Roman"/>
              </w:rPr>
            </w:pPr>
            <w:r w:rsidRPr="008A10EE">
              <w:rPr>
                <w:rFonts w:cs="Times New Roman"/>
              </w:rPr>
              <w:t xml:space="preserve">Menerapkan Based On Open Source bekerja di dunia </w:t>
            </w:r>
            <w:r w:rsidRPr="008A10EE">
              <w:rPr>
                <w:rFonts w:cs="Times New Roman"/>
              </w:rPr>
              <w:lastRenderedPageBreak/>
              <w:t>Pendidikan tidak terlalu vendor logging, untuk aplikasi web menggunakan PHP, database nya Progress SQL. Lalu memiliki model standarisasi untuk pemrograman nya meskipun masih jauh dibandingkan prakteknya. Sudah punya degenerasi variable dan model class nya tetapi cara logika programmer kadang perlu juga disosialisasikan yang menjadi tantangan nya</w:t>
            </w:r>
          </w:p>
        </w:tc>
      </w:tr>
      <w:tr w:rsidR="003E2FD5" w:rsidRPr="008A10EE" w14:paraId="51C95D28" w14:textId="77777777" w:rsidTr="004F36FD">
        <w:tc>
          <w:tcPr>
            <w:tcW w:w="2787" w:type="dxa"/>
          </w:tcPr>
          <w:p w14:paraId="5C40CE6F" w14:textId="3A60B5D1" w:rsidR="003E2FD5" w:rsidRPr="008A10EE" w:rsidRDefault="003E2FD5" w:rsidP="004E6BB8">
            <w:pPr>
              <w:jc w:val="both"/>
              <w:rPr>
                <w:rFonts w:cs="Times New Roman"/>
              </w:rPr>
            </w:pPr>
            <w:r w:rsidRPr="008A10EE">
              <w:rPr>
                <w:rFonts w:cs="Times New Roman"/>
              </w:rPr>
              <w:lastRenderedPageBreak/>
              <w:t>Apakah sebelum software diimplementasikan anda melakukan testing terlebih dahulu?</w:t>
            </w:r>
          </w:p>
        </w:tc>
        <w:tc>
          <w:tcPr>
            <w:tcW w:w="2788" w:type="dxa"/>
          </w:tcPr>
          <w:p w14:paraId="3D3C6A5E" w14:textId="7180ECDE" w:rsidR="003E2FD5" w:rsidRPr="008A10EE" w:rsidRDefault="003E2FD5" w:rsidP="004E6BB8">
            <w:pPr>
              <w:jc w:val="both"/>
              <w:rPr>
                <w:rFonts w:cs="Times New Roman"/>
              </w:rPr>
            </w:pPr>
            <w:r w:rsidRPr="008A10EE">
              <w:rPr>
                <w:rFonts w:cs="Times New Roman"/>
              </w:rPr>
              <w:t>Biasanya setelah progress beberapa mode lalu dievaluasi agar jika ada yang perlu diperbaiki tidak sampai terlambat dan menghindari hal yang tidak diinginkan</w:t>
            </w:r>
          </w:p>
        </w:tc>
      </w:tr>
      <w:tr w:rsidR="003E2FD5" w:rsidRPr="008A10EE" w14:paraId="4EBFF962" w14:textId="77777777" w:rsidTr="004F36FD">
        <w:tc>
          <w:tcPr>
            <w:tcW w:w="2787" w:type="dxa"/>
          </w:tcPr>
          <w:p w14:paraId="322C1110" w14:textId="006952C0" w:rsidR="003E2FD5" w:rsidRPr="008A10EE" w:rsidRDefault="003E2FD5" w:rsidP="004E6BB8">
            <w:pPr>
              <w:jc w:val="both"/>
              <w:rPr>
                <w:rFonts w:cs="Times New Roman"/>
              </w:rPr>
            </w:pPr>
            <w:r w:rsidRPr="008A10EE">
              <w:rPr>
                <w:rFonts w:cs="Times New Roman"/>
              </w:rPr>
              <w:t>Apa ada indikator / standar yang menunjukkan software sudah siap digunakan saat melakukan testing?</w:t>
            </w:r>
          </w:p>
        </w:tc>
        <w:tc>
          <w:tcPr>
            <w:tcW w:w="2788" w:type="dxa"/>
          </w:tcPr>
          <w:p w14:paraId="5F9769BA" w14:textId="2AE9C7C8" w:rsidR="003E2FD5" w:rsidRPr="008A10EE" w:rsidRDefault="003E2FD5" w:rsidP="004E6BB8">
            <w:pPr>
              <w:jc w:val="both"/>
              <w:rPr>
                <w:rFonts w:cs="Times New Roman"/>
              </w:rPr>
            </w:pPr>
            <w:r w:rsidRPr="008A10EE">
              <w:rPr>
                <w:rFonts w:cs="Times New Roman"/>
              </w:rPr>
              <w:t>Pastinya ada</w:t>
            </w:r>
          </w:p>
        </w:tc>
      </w:tr>
      <w:tr w:rsidR="003E2FD5" w:rsidRPr="008A10EE" w14:paraId="0700591E" w14:textId="77777777" w:rsidTr="004F36FD">
        <w:tc>
          <w:tcPr>
            <w:tcW w:w="2787" w:type="dxa"/>
          </w:tcPr>
          <w:p w14:paraId="248263AE" w14:textId="5C0B1B21" w:rsidR="003E2FD5" w:rsidRPr="008A10EE" w:rsidRDefault="003E2FD5" w:rsidP="004E6BB8">
            <w:pPr>
              <w:jc w:val="both"/>
              <w:rPr>
                <w:rFonts w:cs="Times New Roman"/>
              </w:rPr>
            </w:pPr>
            <w:r w:rsidRPr="008A10EE">
              <w:rPr>
                <w:rFonts w:cs="Times New Roman"/>
              </w:rPr>
              <w:t>Apakah waktu yang sudah disiapkan dari awal cukup untuk menerapkan PL?</w:t>
            </w:r>
          </w:p>
        </w:tc>
        <w:tc>
          <w:tcPr>
            <w:tcW w:w="2788" w:type="dxa"/>
          </w:tcPr>
          <w:p w14:paraId="3936D118" w14:textId="025F1258" w:rsidR="003E2FD5" w:rsidRPr="008A10EE" w:rsidRDefault="003E2FD5" w:rsidP="004E6BB8">
            <w:pPr>
              <w:jc w:val="both"/>
              <w:rPr>
                <w:rFonts w:cs="Times New Roman"/>
              </w:rPr>
            </w:pPr>
            <w:r w:rsidRPr="008A10EE">
              <w:rPr>
                <w:rFonts w:cs="Times New Roman"/>
              </w:rPr>
              <w:t>Ya, sesuai proyek yang tergolong prioritas</w:t>
            </w:r>
          </w:p>
        </w:tc>
      </w:tr>
      <w:tr w:rsidR="003E2FD5" w:rsidRPr="008A10EE" w14:paraId="507E0E88" w14:textId="77777777" w:rsidTr="004F36FD">
        <w:tc>
          <w:tcPr>
            <w:tcW w:w="2787" w:type="dxa"/>
          </w:tcPr>
          <w:p w14:paraId="258A64A6" w14:textId="21231529" w:rsidR="003E2FD5" w:rsidRPr="008A10EE" w:rsidRDefault="003E2FD5" w:rsidP="004E6BB8">
            <w:pPr>
              <w:jc w:val="both"/>
              <w:rPr>
                <w:rFonts w:cs="Times New Roman"/>
              </w:rPr>
            </w:pPr>
            <w:r w:rsidRPr="008A10EE">
              <w:rPr>
                <w:rFonts w:cs="Times New Roman"/>
              </w:rPr>
              <w:t>Bagaimana cara menentukan waktu yang disiapkan untuk proses penerapan PL?</w:t>
            </w:r>
          </w:p>
        </w:tc>
        <w:tc>
          <w:tcPr>
            <w:tcW w:w="2788" w:type="dxa"/>
          </w:tcPr>
          <w:p w14:paraId="4943FE42" w14:textId="63E7CC6F" w:rsidR="003E2FD5" w:rsidRPr="008A10EE" w:rsidRDefault="003E2FD5" w:rsidP="004E6BB8">
            <w:pPr>
              <w:jc w:val="both"/>
              <w:rPr>
                <w:rFonts w:cs="Times New Roman"/>
              </w:rPr>
            </w:pPr>
            <w:r w:rsidRPr="008A10EE">
              <w:rPr>
                <w:rFonts w:cs="Times New Roman"/>
              </w:rPr>
              <w:t>Proyek dengan investasi yang tergolong prioritas, biasanya programmer/tim yang terlibat dituntut untuk intensif (kerja lembur) agar target tercapai</w:t>
            </w:r>
          </w:p>
        </w:tc>
      </w:tr>
      <w:tr w:rsidR="003E2FD5" w:rsidRPr="008A10EE" w14:paraId="10A4466F" w14:textId="77777777" w:rsidTr="004F36FD">
        <w:tc>
          <w:tcPr>
            <w:tcW w:w="2787" w:type="dxa"/>
          </w:tcPr>
          <w:p w14:paraId="772971BD" w14:textId="54741C6A" w:rsidR="003E2FD5" w:rsidRPr="008A10EE" w:rsidRDefault="003E2FD5" w:rsidP="004E6BB8">
            <w:pPr>
              <w:jc w:val="both"/>
              <w:rPr>
                <w:rFonts w:cs="Times New Roman"/>
              </w:rPr>
            </w:pPr>
            <w:r w:rsidRPr="008A10EE">
              <w:rPr>
                <w:rFonts w:cs="Times New Roman"/>
              </w:rPr>
              <w:t>Apakah biaya yang dianggarkan cukup untuk menerapkan PL?</w:t>
            </w:r>
          </w:p>
        </w:tc>
        <w:tc>
          <w:tcPr>
            <w:tcW w:w="2788" w:type="dxa"/>
          </w:tcPr>
          <w:p w14:paraId="0BFD54A0" w14:textId="02624455" w:rsidR="003E2FD5" w:rsidRPr="008A10EE" w:rsidRDefault="003E2FD5" w:rsidP="004E6BB8">
            <w:pPr>
              <w:jc w:val="both"/>
              <w:rPr>
                <w:rFonts w:cs="Times New Roman"/>
              </w:rPr>
            </w:pPr>
            <w:r w:rsidRPr="008A10EE">
              <w:rPr>
                <w:rFonts w:cs="Times New Roman"/>
              </w:rPr>
              <w:t xml:space="preserve">Keitka investasi software, pihak UKP selalu mendapat </w:t>
            </w:r>
            <w:r w:rsidRPr="008A10EE">
              <w:rPr>
                <w:rFonts w:cs="Times New Roman"/>
              </w:rPr>
              <w:lastRenderedPageBreak/>
              <w:t>benefit tangible maupun intangible</w:t>
            </w:r>
          </w:p>
        </w:tc>
      </w:tr>
      <w:tr w:rsidR="003E2FD5" w:rsidRPr="008A10EE" w14:paraId="264378B6" w14:textId="77777777" w:rsidTr="004F36FD">
        <w:tc>
          <w:tcPr>
            <w:tcW w:w="2787" w:type="dxa"/>
          </w:tcPr>
          <w:p w14:paraId="48937212" w14:textId="126F998B" w:rsidR="003E2FD5" w:rsidRPr="008A10EE" w:rsidRDefault="003E2FD5" w:rsidP="004E6BB8">
            <w:pPr>
              <w:jc w:val="both"/>
              <w:rPr>
                <w:rFonts w:cs="Times New Roman"/>
              </w:rPr>
            </w:pPr>
            <w:r w:rsidRPr="008A10EE">
              <w:rPr>
                <w:rFonts w:cs="Times New Roman"/>
              </w:rPr>
              <w:lastRenderedPageBreak/>
              <w:t>Bagaimana kualitas para SDM yang mendukung penerapan PL? (user, developer, analis programmer)</w:t>
            </w:r>
          </w:p>
        </w:tc>
        <w:tc>
          <w:tcPr>
            <w:tcW w:w="2788" w:type="dxa"/>
          </w:tcPr>
          <w:p w14:paraId="5B8C0909" w14:textId="0A3CF747" w:rsidR="003E2FD5" w:rsidRPr="008A10EE" w:rsidRDefault="003E2FD5" w:rsidP="004E6BB8">
            <w:pPr>
              <w:jc w:val="both"/>
              <w:rPr>
                <w:rFonts w:cs="Times New Roman"/>
              </w:rPr>
            </w:pPr>
            <w:r w:rsidRPr="008A10EE">
              <w:rPr>
                <w:rFonts w:cs="Times New Roman"/>
              </w:rPr>
              <w:t>Segala pihak yang terkait dalam tim sangat mendukung dalam proses mengimplemen karena adanya komunikasi cukup baik dan saling membantu</w:t>
            </w:r>
          </w:p>
        </w:tc>
      </w:tr>
      <w:tr w:rsidR="003E2FD5" w:rsidRPr="008A10EE" w14:paraId="4983A091" w14:textId="77777777" w:rsidTr="004F36FD">
        <w:tc>
          <w:tcPr>
            <w:tcW w:w="2787" w:type="dxa"/>
          </w:tcPr>
          <w:p w14:paraId="1EEF9BFB" w14:textId="1103C270" w:rsidR="003E2FD5" w:rsidRPr="008A10EE" w:rsidRDefault="003E2FD5" w:rsidP="004E6BB8">
            <w:pPr>
              <w:jc w:val="both"/>
              <w:rPr>
                <w:rFonts w:cs="Times New Roman"/>
              </w:rPr>
            </w:pPr>
            <w:r w:rsidRPr="008A10EE">
              <w:rPr>
                <w:rFonts w:cs="Times New Roman"/>
              </w:rPr>
              <w:t>Berapa jumlah pengguna dalam periode tertentu?</w:t>
            </w:r>
          </w:p>
        </w:tc>
        <w:tc>
          <w:tcPr>
            <w:tcW w:w="2788" w:type="dxa"/>
          </w:tcPr>
          <w:p w14:paraId="693FA401" w14:textId="37D0D135" w:rsidR="003E2FD5" w:rsidRPr="008A10EE" w:rsidRDefault="003E2FD5" w:rsidP="004E6BB8">
            <w:pPr>
              <w:jc w:val="both"/>
              <w:rPr>
                <w:rFonts w:cs="Times New Roman"/>
              </w:rPr>
            </w:pPr>
            <w:r w:rsidRPr="008A10EE">
              <w:rPr>
                <w:rFonts w:cs="Times New Roman"/>
              </w:rPr>
              <w:t>Pengguna paling banyak menggunakan saat FRS karena student body nya sekitar 7000 sampai 8000 orang tiap 4 tahun</w:t>
            </w:r>
          </w:p>
        </w:tc>
      </w:tr>
      <w:tr w:rsidR="003E2FD5" w:rsidRPr="008A10EE" w14:paraId="79448E9B" w14:textId="77777777" w:rsidTr="004F36FD">
        <w:tc>
          <w:tcPr>
            <w:tcW w:w="2787" w:type="dxa"/>
          </w:tcPr>
          <w:p w14:paraId="5E3ECB24" w14:textId="198652C9" w:rsidR="003E2FD5" w:rsidRPr="008A10EE" w:rsidRDefault="003E2FD5" w:rsidP="004E6BB8">
            <w:pPr>
              <w:jc w:val="both"/>
              <w:rPr>
                <w:rFonts w:cs="Times New Roman"/>
              </w:rPr>
            </w:pPr>
            <w:r w:rsidRPr="008A10EE">
              <w:rPr>
                <w:rFonts w:cs="Times New Roman"/>
              </w:rPr>
              <w:t>Apakah ada rapat evaluasi dalam waktu tertentu?</w:t>
            </w:r>
          </w:p>
        </w:tc>
        <w:tc>
          <w:tcPr>
            <w:tcW w:w="2788" w:type="dxa"/>
          </w:tcPr>
          <w:p w14:paraId="2A041273" w14:textId="74FB87E9" w:rsidR="003E2FD5" w:rsidRPr="008A10EE" w:rsidRDefault="003E2FD5" w:rsidP="004E6BB8">
            <w:pPr>
              <w:jc w:val="both"/>
              <w:rPr>
                <w:rFonts w:cs="Times New Roman"/>
              </w:rPr>
            </w:pPr>
            <w:r w:rsidRPr="008A10EE">
              <w:rPr>
                <w:rFonts w:cs="Times New Roman"/>
              </w:rPr>
              <w:t>Ada, tergantung saat melakukan uji coba. Biasanya rapat monitoring progresif sekitar 1 bulan</w:t>
            </w:r>
          </w:p>
        </w:tc>
      </w:tr>
    </w:tbl>
    <w:p w14:paraId="251B7C4D" w14:textId="77777777" w:rsidR="00E04F41" w:rsidRPr="008A10EE" w:rsidRDefault="00E04F41" w:rsidP="001B0998">
      <w:pPr>
        <w:rPr>
          <w:rFonts w:cs="Times New Roman"/>
          <w:lang w:val="en-US"/>
        </w:rPr>
      </w:pPr>
    </w:p>
    <w:p w14:paraId="73B1FA88" w14:textId="6E50D434" w:rsidR="00C8119B" w:rsidRPr="008A10EE" w:rsidRDefault="00C8119B" w:rsidP="001B0998">
      <w:pPr>
        <w:contextualSpacing/>
        <w:rPr>
          <w:rFonts w:cs="Times New Roman"/>
          <w:b/>
          <w:bCs/>
          <w:lang w:val="en-US"/>
        </w:rPr>
      </w:pPr>
      <w:r w:rsidRPr="008A10EE">
        <w:rPr>
          <w:rFonts w:cs="Times New Roman"/>
          <w:b/>
          <w:bCs/>
          <w:lang w:val="en-US"/>
        </w:rPr>
        <w:t>Transkrip Wawancara Responden 35</w:t>
      </w:r>
    </w:p>
    <w:p w14:paraId="502E407E" w14:textId="6A6A9F43"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Wijaya Putra Surabaya</w:t>
      </w:r>
      <w:r w:rsidR="004E6BB8" w:rsidRPr="008A10EE">
        <w:rPr>
          <w:rFonts w:cs="Times New Roman"/>
        </w:rPr>
        <w:t>.</w:t>
      </w:r>
    </w:p>
    <w:p w14:paraId="7A9AB7F0" w14:textId="77777777" w:rsidR="004E6BB8" w:rsidRPr="008A10EE" w:rsidRDefault="004E6BB8" w:rsidP="001B0998">
      <w:pPr>
        <w:rPr>
          <w:rFonts w:cs="Times New Roman"/>
          <w:lang w:val="en-US"/>
        </w:rPr>
      </w:pPr>
    </w:p>
    <w:p w14:paraId="11FF7609" w14:textId="6FC94780" w:rsidR="004E6BB8" w:rsidRPr="008A10EE" w:rsidRDefault="004E6BB8" w:rsidP="004E6BB8">
      <w:pPr>
        <w:pStyle w:val="Caption"/>
        <w:keepNext/>
        <w:rPr>
          <w:rFonts w:cs="Times New Roman"/>
        </w:rPr>
      </w:pPr>
      <w:bookmarkStart w:id="1280" w:name="_Toc48471709"/>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69</w:t>
      </w:r>
      <w:r w:rsidR="00182426">
        <w:rPr>
          <w:rFonts w:cs="Times New Roman"/>
        </w:rPr>
        <w:fldChar w:fldCharType="end"/>
      </w:r>
      <w:r w:rsidRPr="008A10EE">
        <w:rPr>
          <w:rFonts w:cs="Times New Roman"/>
        </w:rPr>
        <w:t xml:space="preserve"> Transkrip Wawancara Responden 35</w:t>
      </w:r>
      <w:bookmarkEnd w:id="1280"/>
    </w:p>
    <w:tbl>
      <w:tblPr>
        <w:tblStyle w:val="TableGrid"/>
        <w:tblW w:w="0" w:type="auto"/>
        <w:tblLook w:val="04A0" w:firstRow="1" w:lastRow="0" w:firstColumn="1" w:lastColumn="0" w:noHBand="0" w:noVBand="1"/>
      </w:tblPr>
      <w:tblGrid>
        <w:gridCol w:w="2504"/>
        <w:gridCol w:w="1545"/>
        <w:gridCol w:w="1526"/>
      </w:tblGrid>
      <w:tr w:rsidR="00C8119B" w:rsidRPr="008A10EE" w14:paraId="5073363D" w14:textId="77777777" w:rsidTr="002944C4">
        <w:trPr>
          <w:tblHeader/>
        </w:trPr>
        <w:tc>
          <w:tcPr>
            <w:tcW w:w="2504" w:type="dxa"/>
          </w:tcPr>
          <w:p w14:paraId="196D1085" w14:textId="77777777" w:rsidR="00C8119B" w:rsidRPr="002944C4" w:rsidRDefault="00C8119B" w:rsidP="001B0998">
            <w:pPr>
              <w:jc w:val="center"/>
              <w:rPr>
                <w:rFonts w:cs="Times New Roman"/>
                <w:b/>
                <w:bCs/>
              </w:rPr>
            </w:pPr>
            <w:r w:rsidRPr="002944C4">
              <w:rPr>
                <w:rFonts w:cs="Times New Roman"/>
                <w:b/>
                <w:bCs/>
              </w:rPr>
              <w:t>Profil PT</w:t>
            </w:r>
          </w:p>
        </w:tc>
        <w:tc>
          <w:tcPr>
            <w:tcW w:w="1545" w:type="dxa"/>
          </w:tcPr>
          <w:p w14:paraId="081F83A1" w14:textId="77777777" w:rsidR="00C8119B" w:rsidRPr="002944C4" w:rsidRDefault="00C8119B" w:rsidP="001B0998">
            <w:pPr>
              <w:jc w:val="center"/>
              <w:rPr>
                <w:rFonts w:cs="Times New Roman"/>
                <w:b/>
                <w:bCs/>
              </w:rPr>
            </w:pPr>
            <w:r w:rsidRPr="002944C4">
              <w:rPr>
                <w:rFonts w:cs="Times New Roman"/>
                <w:b/>
                <w:bCs/>
              </w:rPr>
              <w:t>Profil Narasumber</w:t>
            </w:r>
          </w:p>
        </w:tc>
        <w:tc>
          <w:tcPr>
            <w:tcW w:w="1526" w:type="dxa"/>
          </w:tcPr>
          <w:p w14:paraId="3C096BA4" w14:textId="77777777" w:rsidR="00C8119B" w:rsidRPr="002944C4" w:rsidRDefault="00C8119B" w:rsidP="001B0998">
            <w:pPr>
              <w:jc w:val="center"/>
              <w:rPr>
                <w:rFonts w:cs="Times New Roman"/>
                <w:b/>
                <w:bCs/>
              </w:rPr>
            </w:pPr>
            <w:r w:rsidRPr="002944C4">
              <w:rPr>
                <w:rFonts w:cs="Times New Roman"/>
                <w:b/>
                <w:bCs/>
              </w:rPr>
              <w:t>Waktu dan Lokasi</w:t>
            </w:r>
          </w:p>
        </w:tc>
      </w:tr>
      <w:tr w:rsidR="001752F2" w:rsidRPr="008A10EE" w14:paraId="531E99B3" w14:textId="77777777" w:rsidTr="004E6BB8">
        <w:tc>
          <w:tcPr>
            <w:tcW w:w="2504" w:type="dxa"/>
          </w:tcPr>
          <w:p w14:paraId="6EF49CD2" w14:textId="25E09F0C" w:rsidR="001752F2" w:rsidRPr="008A10EE" w:rsidRDefault="001752F2" w:rsidP="001B0998">
            <w:pPr>
              <w:rPr>
                <w:rFonts w:cs="Times New Roman"/>
              </w:rPr>
            </w:pPr>
            <w:r w:rsidRPr="008A10EE">
              <w:rPr>
                <w:rFonts w:cs="Times New Roman"/>
              </w:rPr>
              <w:t xml:space="preserve">Universitas Wijaya Putra merupakan Universitas Swasta yang berada dibawah naungan Kopertis Wilayah VII Jawa Timur. Universitas ini memiliki 3 kampus, kampus 1 berada di Jl. Gunungsari Surabaya, kampus 2 berada di Jl. Raya Benowo No. 1-3 </w:t>
            </w:r>
            <w:r w:rsidRPr="008A10EE">
              <w:rPr>
                <w:rFonts w:cs="Times New Roman"/>
              </w:rPr>
              <w:lastRenderedPageBreak/>
              <w:t>Surabaya, dan kampus 3 berada di Ds. Barsari No. 24 Desa Gambiran Kecamatan Prigen Kabupaten Pasuruan. Dengan memiliki gedung kampus yang terpisah-pisah, Universitas Wijaya Putra memerlukan suatu sistem yang nantinya akan mengintegrasikan seluruh sistem yang ada di masing-masing gedung untuk menunjang sarana belajar mengajar. Sistem informasi yang sudah terimplementasi saat ini salah satunya adalah SIM Akademik.</w:t>
            </w:r>
          </w:p>
        </w:tc>
        <w:tc>
          <w:tcPr>
            <w:tcW w:w="1545" w:type="dxa"/>
          </w:tcPr>
          <w:p w14:paraId="39311C40" w14:textId="2CBD1FA6" w:rsidR="001752F2" w:rsidRPr="008A10EE" w:rsidRDefault="001752F2" w:rsidP="001B0998">
            <w:pPr>
              <w:rPr>
                <w:rFonts w:cs="Times New Roman"/>
              </w:rPr>
            </w:pPr>
            <w:r w:rsidRPr="008A10EE">
              <w:rPr>
                <w:rFonts w:cs="Times New Roman"/>
              </w:rPr>
              <w:lastRenderedPageBreak/>
              <w:t xml:space="preserve">Bapak Pak Surya Priambudi S.Pd, M.Pd merupakan pegawai Universitas Wijaya Putra Surabaya yang menjabat sebagai </w:t>
            </w:r>
            <w:r w:rsidRPr="008A10EE">
              <w:rPr>
                <w:rFonts w:cs="Times New Roman"/>
              </w:rPr>
              <w:lastRenderedPageBreak/>
              <w:t xml:space="preserve">Kepala IT pada Universitas Wijaya Putra Surabaya dan memiliki tugas yaitu Memastikan Sistem informasi, website, jaringan, dan segala hal terkait layanan IT berjalan dengan semestinya. </w:t>
            </w:r>
          </w:p>
        </w:tc>
        <w:tc>
          <w:tcPr>
            <w:tcW w:w="1526" w:type="dxa"/>
          </w:tcPr>
          <w:p w14:paraId="09B55E05"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0DE4A67C" w14:textId="77777777" w:rsidR="009C71BA" w:rsidRPr="008A10EE" w:rsidRDefault="009C71BA" w:rsidP="001B0998">
            <w:pPr>
              <w:pStyle w:val="ListParagraph"/>
              <w:ind w:left="307"/>
              <w:rPr>
                <w:rFonts w:cs="Times New Roman"/>
              </w:rPr>
            </w:pPr>
            <w:r w:rsidRPr="008A10EE">
              <w:rPr>
                <w:rFonts w:cs="Times New Roman"/>
              </w:rPr>
              <w:t>Kamis, 11 Oktober  2018</w:t>
            </w:r>
          </w:p>
          <w:p w14:paraId="17D38D29"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29DB1485" w14:textId="77777777" w:rsidR="009C71BA" w:rsidRPr="008A10EE" w:rsidRDefault="009C71BA" w:rsidP="001B0998">
            <w:pPr>
              <w:ind w:left="307"/>
              <w:rPr>
                <w:rFonts w:cs="Times New Roman"/>
              </w:rPr>
            </w:pPr>
            <w:r w:rsidRPr="008A10EE">
              <w:rPr>
                <w:rFonts w:cs="Times New Roman"/>
              </w:rPr>
              <w:t>13:30 – 14:30 WIB</w:t>
            </w:r>
          </w:p>
          <w:p w14:paraId="1C1C6F83"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2C1595BF" w14:textId="1E14B97B" w:rsidR="001752F2" w:rsidRPr="008A10EE" w:rsidRDefault="009C71BA" w:rsidP="001B0998">
            <w:pPr>
              <w:pStyle w:val="ListParagraph"/>
              <w:ind w:left="307"/>
              <w:rPr>
                <w:rFonts w:cs="Times New Roman"/>
              </w:rPr>
            </w:pPr>
            <w:r w:rsidRPr="008A10EE">
              <w:rPr>
                <w:rFonts w:cs="Times New Roman"/>
              </w:rPr>
              <w:t xml:space="preserve">Universitas Wijaya </w:t>
            </w:r>
            <w:r w:rsidRPr="008A10EE">
              <w:rPr>
                <w:rFonts w:cs="Times New Roman"/>
              </w:rPr>
              <w:lastRenderedPageBreak/>
              <w:t>Putra Surabaya</w:t>
            </w:r>
          </w:p>
        </w:tc>
      </w:tr>
    </w:tbl>
    <w:p w14:paraId="7D41E2E5" w14:textId="541A3FF7" w:rsidR="00C8119B" w:rsidRPr="008A10EE" w:rsidRDefault="00C8119B" w:rsidP="001B0998">
      <w:pPr>
        <w:rPr>
          <w:rFonts w:cs="Times New Roman"/>
          <w:lang w:val="en-US"/>
        </w:rPr>
      </w:pPr>
    </w:p>
    <w:p w14:paraId="4D744F7A" w14:textId="6420C5D7"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Wijaya Putra Surabaya.</w:t>
      </w:r>
    </w:p>
    <w:p w14:paraId="5852BDD8" w14:textId="77777777" w:rsidR="004E6BB8" w:rsidRPr="008A10EE" w:rsidRDefault="004E6BB8" w:rsidP="001B0998">
      <w:pPr>
        <w:contextualSpacing/>
        <w:rPr>
          <w:rFonts w:cs="Times New Roman"/>
        </w:rPr>
      </w:pPr>
    </w:p>
    <w:p w14:paraId="16FBB8A8" w14:textId="3A569880" w:rsidR="00914E28" w:rsidRPr="008A10EE" w:rsidRDefault="00914E28" w:rsidP="00914E28">
      <w:pPr>
        <w:pStyle w:val="Caption"/>
        <w:keepNext/>
        <w:rPr>
          <w:rFonts w:cs="Times New Roman"/>
        </w:rPr>
      </w:pPr>
      <w:bookmarkStart w:id="1281" w:name="_Toc48471710"/>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0</w:t>
      </w:r>
      <w:r w:rsidR="00182426">
        <w:rPr>
          <w:rFonts w:cs="Times New Roman"/>
        </w:rPr>
        <w:fldChar w:fldCharType="end"/>
      </w:r>
      <w:r w:rsidRPr="008A10EE">
        <w:rPr>
          <w:rFonts w:cs="Times New Roman"/>
        </w:rPr>
        <w:t xml:space="preserve"> Daftar </w:t>
      </w:r>
      <w:r w:rsidR="002944C4">
        <w:rPr>
          <w:rFonts w:cs="Times New Roman"/>
        </w:rPr>
        <w:t>P</w:t>
      </w:r>
      <w:r w:rsidRPr="008A10EE">
        <w:rPr>
          <w:rFonts w:cs="Times New Roman"/>
        </w:rPr>
        <w:t xml:space="preserve">ertanyaan dan </w:t>
      </w:r>
      <w:r w:rsidR="002944C4">
        <w:rPr>
          <w:rFonts w:cs="Times New Roman"/>
        </w:rPr>
        <w:t>J</w:t>
      </w:r>
      <w:r w:rsidRPr="008A10EE">
        <w:rPr>
          <w:rFonts w:cs="Times New Roman"/>
        </w:rPr>
        <w:t xml:space="preserve">awaban </w:t>
      </w:r>
      <w:r w:rsidR="002944C4">
        <w:rPr>
          <w:rFonts w:cs="Times New Roman"/>
        </w:rPr>
        <w:t>N</w:t>
      </w:r>
      <w:r w:rsidRPr="008A10EE">
        <w:rPr>
          <w:rFonts w:cs="Times New Roman"/>
        </w:rPr>
        <w:t>arasumber 35</w:t>
      </w:r>
      <w:bookmarkEnd w:id="1281"/>
    </w:p>
    <w:tbl>
      <w:tblPr>
        <w:tblStyle w:val="TableGrid"/>
        <w:tblW w:w="0" w:type="auto"/>
        <w:tblLook w:val="04A0" w:firstRow="1" w:lastRow="0" w:firstColumn="1" w:lastColumn="0" w:noHBand="0" w:noVBand="1"/>
      </w:tblPr>
      <w:tblGrid>
        <w:gridCol w:w="2868"/>
        <w:gridCol w:w="2707"/>
      </w:tblGrid>
      <w:tr w:rsidR="00E04F41" w:rsidRPr="008A10EE" w14:paraId="29B54C1F" w14:textId="77777777" w:rsidTr="002944C4">
        <w:trPr>
          <w:tblHeader/>
        </w:trPr>
        <w:tc>
          <w:tcPr>
            <w:tcW w:w="2868" w:type="dxa"/>
          </w:tcPr>
          <w:p w14:paraId="0219E0C7" w14:textId="77777777" w:rsidR="00E04F41" w:rsidRPr="002944C4" w:rsidRDefault="00E04F41" w:rsidP="002944C4">
            <w:pPr>
              <w:jc w:val="center"/>
              <w:rPr>
                <w:rFonts w:cs="Times New Roman"/>
                <w:b/>
                <w:bCs/>
              </w:rPr>
            </w:pPr>
            <w:r w:rsidRPr="002944C4">
              <w:rPr>
                <w:rFonts w:cs="Times New Roman"/>
                <w:b/>
                <w:bCs/>
              </w:rPr>
              <w:t>Pertanyaan</w:t>
            </w:r>
          </w:p>
        </w:tc>
        <w:tc>
          <w:tcPr>
            <w:tcW w:w="2707" w:type="dxa"/>
          </w:tcPr>
          <w:p w14:paraId="35D0E386" w14:textId="77777777" w:rsidR="00E04F41" w:rsidRPr="002944C4" w:rsidRDefault="00E04F41" w:rsidP="002944C4">
            <w:pPr>
              <w:jc w:val="center"/>
              <w:rPr>
                <w:rFonts w:cs="Times New Roman"/>
                <w:b/>
                <w:bCs/>
              </w:rPr>
            </w:pPr>
            <w:r w:rsidRPr="002944C4">
              <w:rPr>
                <w:rFonts w:cs="Times New Roman"/>
                <w:b/>
                <w:bCs/>
              </w:rPr>
              <w:t>Jawaban</w:t>
            </w:r>
          </w:p>
        </w:tc>
      </w:tr>
      <w:tr w:rsidR="00E04F41" w:rsidRPr="008A10EE" w14:paraId="2709E6E5" w14:textId="77777777" w:rsidTr="00914E28">
        <w:tc>
          <w:tcPr>
            <w:tcW w:w="2868" w:type="dxa"/>
          </w:tcPr>
          <w:p w14:paraId="2B3613D6" w14:textId="4BD087CE" w:rsidR="00E04F41" w:rsidRPr="008A10EE" w:rsidRDefault="00033113" w:rsidP="004E6BB8">
            <w:pPr>
              <w:jc w:val="both"/>
              <w:rPr>
                <w:rFonts w:cs="Times New Roman"/>
              </w:rPr>
            </w:pPr>
            <w:r w:rsidRPr="008A10EE">
              <w:rPr>
                <w:rFonts w:cs="Times New Roman"/>
              </w:rPr>
              <w:t>Apakah terdapat software yang diimplementasikan/digunakan pada kampus ini?</w:t>
            </w:r>
          </w:p>
        </w:tc>
        <w:tc>
          <w:tcPr>
            <w:tcW w:w="2707" w:type="dxa"/>
          </w:tcPr>
          <w:p w14:paraId="54A3B2A9" w14:textId="638E1E36" w:rsidR="00E04F41" w:rsidRPr="008A10EE" w:rsidRDefault="00033113" w:rsidP="004E6BB8">
            <w:pPr>
              <w:jc w:val="both"/>
              <w:rPr>
                <w:rFonts w:cs="Times New Roman"/>
              </w:rPr>
            </w:pPr>
            <w:r w:rsidRPr="008A10EE">
              <w:rPr>
                <w:rFonts w:cs="Times New Roman"/>
              </w:rPr>
              <w:t>Iya ada</w:t>
            </w:r>
          </w:p>
        </w:tc>
      </w:tr>
      <w:tr w:rsidR="00E04F41" w:rsidRPr="008A10EE" w14:paraId="3146CA27" w14:textId="77777777" w:rsidTr="00914E28">
        <w:tc>
          <w:tcPr>
            <w:tcW w:w="2868" w:type="dxa"/>
          </w:tcPr>
          <w:p w14:paraId="41EBAF71" w14:textId="5049130D" w:rsidR="00E04F41" w:rsidRPr="008A10EE" w:rsidRDefault="00033113" w:rsidP="004E6BB8">
            <w:pPr>
              <w:jc w:val="both"/>
              <w:rPr>
                <w:rFonts w:cs="Times New Roman"/>
              </w:rPr>
            </w:pPr>
            <w:r w:rsidRPr="008A10EE">
              <w:rPr>
                <w:rFonts w:cs="Times New Roman"/>
              </w:rPr>
              <w:t>Ada berapa software, kalau boleh tau apa saja dan kegunaan untuk masing-masing software?</w:t>
            </w:r>
          </w:p>
        </w:tc>
        <w:tc>
          <w:tcPr>
            <w:tcW w:w="2707" w:type="dxa"/>
          </w:tcPr>
          <w:p w14:paraId="09B64A23" w14:textId="793D1692" w:rsidR="00E04F41" w:rsidRPr="008A10EE" w:rsidRDefault="00033113" w:rsidP="004E6BB8">
            <w:pPr>
              <w:jc w:val="both"/>
              <w:rPr>
                <w:rFonts w:cs="Times New Roman"/>
              </w:rPr>
            </w:pPr>
            <w:r w:rsidRPr="008A10EE">
              <w:rPr>
                <w:rFonts w:cs="Times New Roman"/>
              </w:rPr>
              <w:t>Akademik (sim.wp.ac.id), keuangan, layanan mutu</w:t>
            </w:r>
          </w:p>
        </w:tc>
      </w:tr>
      <w:tr w:rsidR="003E2FD5" w:rsidRPr="008A10EE" w14:paraId="020486B9" w14:textId="77777777" w:rsidTr="00914E28">
        <w:tc>
          <w:tcPr>
            <w:tcW w:w="2868" w:type="dxa"/>
          </w:tcPr>
          <w:p w14:paraId="2D9B0F62" w14:textId="03738980" w:rsidR="003E2FD5" w:rsidRPr="008A10EE" w:rsidRDefault="00033113" w:rsidP="004E6BB8">
            <w:pPr>
              <w:jc w:val="both"/>
              <w:rPr>
                <w:rFonts w:cs="Times New Roman"/>
              </w:rPr>
            </w:pPr>
            <w:r w:rsidRPr="008A10EE">
              <w:rPr>
                <w:rFonts w:cs="Times New Roman"/>
              </w:rPr>
              <w:lastRenderedPageBreak/>
              <w:t>Dari berbagai software tersebut, tingkat penggunaannya yang paling tinggi yg mana?</w:t>
            </w:r>
          </w:p>
        </w:tc>
        <w:tc>
          <w:tcPr>
            <w:tcW w:w="2707" w:type="dxa"/>
          </w:tcPr>
          <w:p w14:paraId="30A9ED62" w14:textId="15875B95" w:rsidR="003E2FD5" w:rsidRPr="008A10EE" w:rsidRDefault="00033113" w:rsidP="004E6BB8">
            <w:pPr>
              <w:jc w:val="both"/>
              <w:rPr>
                <w:rFonts w:cs="Times New Roman"/>
              </w:rPr>
            </w:pPr>
            <w:r w:rsidRPr="008A10EE">
              <w:rPr>
                <w:rFonts w:cs="Times New Roman"/>
              </w:rPr>
              <w:t>Semua software aktif digunakan</w:t>
            </w:r>
          </w:p>
        </w:tc>
      </w:tr>
      <w:tr w:rsidR="003E2FD5" w:rsidRPr="008A10EE" w14:paraId="59C80BA8" w14:textId="77777777" w:rsidTr="00914E28">
        <w:tc>
          <w:tcPr>
            <w:tcW w:w="2868" w:type="dxa"/>
          </w:tcPr>
          <w:p w14:paraId="3F0D114B" w14:textId="7BCBFB40" w:rsidR="003E2FD5" w:rsidRPr="008A10EE" w:rsidRDefault="00033113" w:rsidP="004E6BB8">
            <w:pPr>
              <w:jc w:val="both"/>
              <w:rPr>
                <w:rFonts w:cs="Times New Roman"/>
              </w:rPr>
            </w:pPr>
            <w:r w:rsidRPr="008A10EE">
              <w:rPr>
                <w:rFonts w:cs="Times New Roman"/>
              </w:rPr>
              <w:t>Kapan saja software tersebut dapat digunakan?</w:t>
            </w:r>
          </w:p>
        </w:tc>
        <w:tc>
          <w:tcPr>
            <w:tcW w:w="2707" w:type="dxa"/>
          </w:tcPr>
          <w:p w14:paraId="735D3506" w14:textId="0FA2BCC4" w:rsidR="003E2FD5" w:rsidRPr="008A10EE" w:rsidRDefault="00033113" w:rsidP="004E6BB8">
            <w:pPr>
              <w:jc w:val="both"/>
              <w:rPr>
                <w:rFonts w:cs="Times New Roman"/>
              </w:rPr>
            </w:pPr>
            <w:r w:rsidRPr="008A10EE">
              <w:rPr>
                <w:rFonts w:cs="Times New Roman"/>
              </w:rPr>
              <w:t>Digunakan secara aktif, mulai online pada tahun 2012. Sebelum itu dr segi layanan krs pakai aplikasi desktop</w:t>
            </w:r>
          </w:p>
        </w:tc>
      </w:tr>
      <w:tr w:rsidR="00033113" w:rsidRPr="008A10EE" w14:paraId="5CD52CCB" w14:textId="77777777" w:rsidTr="00914E28">
        <w:tc>
          <w:tcPr>
            <w:tcW w:w="2868" w:type="dxa"/>
          </w:tcPr>
          <w:p w14:paraId="32F85600" w14:textId="3952F31C" w:rsidR="00033113" w:rsidRPr="008A10EE" w:rsidRDefault="00033113" w:rsidP="004E6BB8">
            <w:pPr>
              <w:jc w:val="both"/>
              <w:rPr>
                <w:rFonts w:cs="Times New Roman"/>
              </w:rPr>
            </w:pPr>
            <w:r w:rsidRPr="008A10EE">
              <w:rPr>
                <w:rFonts w:cs="Times New Roman"/>
              </w:rPr>
              <w:t>Apakah pertimbangan sebelum membuat software?</w:t>
            </w:r>
          </w:p>
        </w:tc>
        <w:tc>
          <w:tcPr>
            <w:tcW w:w="2707" w:type="dxa"/>
          </w:tcPr>
          <w:p w14:paraId="7C081331" w14:textId="7DF33946" w:rsidR="00033113" w:rsidRPr="008A10EE" w:rsidRDefault="00033113" w:rsidP="004E6BB8">
            <w:pPr>
              <w:jc w:val="both"/>
              <w:rPr>
                <w:rFonts w:cs="Times New Roman"/>
              </w:rPr>
            </w:pPr>
            <w:r w:rsidRPr="008A10EE">
              <w:rPr>
                <w:rFonts w:cs="Times New Roman"/>
              </w:rPr>
              <w:t>Menganalisis kebutuhan (intensif bertemu berkoordinasi dgn baa dan fakultas) lalu menganalisis kebutuhan mereka seperti apa dan dibikin mapping terlebih dahulu. Lalu dari mapping tersebut dibuat kesepakatan mana yg dievaluasi.</w:t>
            </w:r>
          </w:p>
        </w:tc>
      </w:tr>
      <w:tr w:rsidR="00033113" w:rsidRPr="008A10EE" w14:paraId="2DE8B2DC" w14:textId="77777777" w:rsidTr="00914E28">
        <w:tc>
          <w:tcPr>
            <w:tcW w:w="2868" w:type="dxa"/>
          </w:tcPr>
          <w:p w14:paraId="0A5BF67C" w14:textId="502A04A8" w:rsidR="00033113" w:rsidRPr="008A10EE" w:rsidRDefault="00033113" w:rsidP="004E6BB8">
            <w:pPr>
              <w:jc w:val="both"/>
              <w:rPr>
                <w:rFonts w:cs="Times New Roman"/>
              </w:rPr>
            </w:pPr>
            <w:r w:rsidRPr="008A10EE">
              <w:rPr>
                <w:rFonts w:cs="Times New Roman"/>
              </w:rPr>
              <w:t>Apakah sebelum membuat software menanyakan ekpektasi dari klien saja?</w:t>
            </w:r>
          </w:p>
        </w:tc>
        <w:tc>
          <w:tcPr>
            <w:tcW w:w="2707" w:type="dxa"/>
          </w:tcPr>
          <w:p w14:paraId="050BB9EF" w14:textId="34B46C35" w:rsidR="00033113" w:rsidRPr="008A10EE" w:rsidRDefault="00033113" w:rsidP="004E6BB8">
            <w:pPr>
              <w:jc w:val="both"/>
              <w:rPr>
                <w:rFonts w:cs="Times New Roman"/>
              </w:rPr>
            </w:pPr>
            <w:r w:rsidRPr="008A10EE">
              <w:rPr>
                <w:rFonts w:cs="Times New Roman"/>
              </w:rPr>
              <w:t>Iya, dari para stakeholder</w:t>
            </w:r>
          </w:p>
        </w:tc>
      </w:tr>
      <w:tr w:rsidR="00033113" w:rsidRPr="008A10EE" w14:paraId="0309B0B4" w14:textId="77777777" w:rsidTr="00914E28">
        <w:tc>
          <w:tcPr>
            <w:tcW w:w="2868" w:type="dxa"/>
          </w:tcPr>
          <w:p w14:paraId="797539BC" w14:textId="012E73A3" w:rsidR="00033113" w:rsidRPr="008A10EE" w:rsidRDefault="00033113" w:rsidP="004E6BB8">
            <w:pPr>
              <w:jc w:val="both"/>
              <w:rPr>
                <w:rFonts w:cs="Times New Roman"/>
              </w:rPr>
            </w:pPr>
            <w:r w:rsidRPr="008A10EE">
              <w:rPr>
                <w:rFonts w:cs="Times New Roman"/>
              </w:rPr>
              <w:t>Apakah sebelum membuat software menanyakan ekpektasi dari user juga?</w:t>
            </w:r>
          </w:p>
        </w:tc>
        <w:tc>
          <w:tcPr>
            <w:tcW w:w="2707" w:type="dxa"/>
          </w:tcPr>
          <w:p w14:paraId="2134D630" w14:textId="3E7E687C" w:rsidR="00033113" w:rsidRPr="008A10EE" w:rsidRDefault="00033113" w:rsidP="004E6BB8">
            <w:pPr>
              <w:jc w:val="both"/>
              <w:rPr>
                <w:rFonts w:cs="Times New Roman"/>
              </w:rPr>
            </w:pPr>
            <w:r w:rsidRPr="008A10EE">
              <w:rPr>
                <w:rFonts w:cs="Times New Roman"/>
              </w:rPr>
              <w:t>Tidak</w:t>
            </w:r>
          </w:p>
        </w:tc>
      </w:tr>
      <w:tr w:rsidR="00033113" w:rsidRPr="008A10EE" w14:paraId="2D870EC0" w14:textId="77777777" w:rsidTr="00914E28">
        <w:tc>
          <w:tcPr>
            <w:tcW w:w="2868" w:type="dxa"/>
          </w:tcPr>
          <w:p w14:paraId="28CBCF3F" w14:textId="67D464DE" w:rsidR="00033113" w:rsidRPr="008A10EE" w:rsidRDefault="00033113" w:rsidP="004E6BB8">
            <w:pPr>
              <w:jc w:val="both"/>
              <w:rPr>
                <w:rFonts w:cs="Times New Roman"/>
              </w:rPr>
            </w:pPr>
            <w:r w:rsidRPr="008A10EE">
              <w:rPr>
                <w:rFonts w:cs="Times New Roman"/>
              </w:rPr>
              <w:t>Bagaimana peran stakeholder dalam pengimplementasian software? (yg terlibat dalam pengembangan software siapa aja)</w:t>
            </w:r>
          </w:p>
        </w:tc>
        <w:tc>
          <w:tcPr>
            <w:tcW w:w="2707" w:type="dxa"/>
          </w:tcPr>
          <w:p w14:paraId="2DDA5F4E" w14:textId="79F7D9D2" w:rsidR="00033113" w:rsidRPr="008A10EE" w:rsidRDefault="00033113" w:rsidP="004E6BB8">
            <w:pPr>
              <w:jc w:val="both"/>
              <w:rPr>
                <w:rFonts w:cs="Times New Roman"/>
              </w:rPr>
            </w:pPr>
            <w:r w:rsidRPr="008A10EE">
              <w:rPr>
                <w:rFonts w:cs="Times New Roman"/>
              </w:rPr>
              <w:t>Baak, fakultas dan wakil rektor semua ikut berperan aktif</w:t>
            </w:r>
          </w:p>
        </w:tc>
      </w:tr>
      <w:tr w:rsidR="00033113" w:rsidRPr="008A10EE" w14:paraId="20356D74" w14:textId="77777777" w:rsidTr="00914E28">
        <w:tc>
          <w:tcPr>
            <w:tcW w:w="2868" w:type="dxa"/>
          </w:tcPr>
          <w:p w14:paraId="17F31D80" w14:textId="05D68E98" w:rsidR="00033113" w:rsidRPr="008A10EE" w:rsidRDefault="00033113" w:rsidP="004E6BB8">
            <w:pPr>
              <w:jc w:val="both"/>
              <w:rPr>
                <w:rFonts w:cs="Times New Roman"/>
              </w:rPr>
            </w:pPr>
            <w:r w:rsidRPr="008A10EE">
              <w:rPr>
                <w:rFonts w:cs="Times New Roman"/>
              </w:rPr>
              <w:t>Sejauh mana keterlibatan stakeholder?</w:t>
            </w:r>
          </w:p>
        </w:tc>
        <w:tc>
          <w:tcPr>
            <w:tcW w:w="2707" w:type="dxa"/>
          </w:tcPr>
          <w:p w14:paraId="64BF7697" w14:textId="028DC4AE" w:rsidR="00033113" w:rsidRPr="008A10EE" w:rsidRDefault="00033113" w:rsidP="004E6BB8">
            <w:pPr>
              <w:jc w:val="both"/>
              <w:rPr>
                <w:rFonts w:cs="Times New Roman"/>
              </w:rPr>
            </w:pPr>
            <w:r w:rsidRPr="008A10EE">
              <w:rPr>
                <w:rFonts w:cs="Times New Roman"/>
              </w:rPr>
              <w:t>Mulai dari penggalian kebutuhan hingga mensupport implementasi</w:t>
            </w:r>
          </w:p>
        </w:tc>
      </w:tr>
      <w:tr w:rsidR="00033113" w:rsidRPr="008A10EE" w14:paraId="6A1233BE" w14:textId="77777777" w:rsidTr="00914E28">
        <w:tc>
          <w:tcPr>
            <w:tcW w:w="2868" w:type="dxa"/>
          </w:tcPr>
          <w:p w14:paraId="314A9DCF" w14:textId="45488C2D" w:rsidR="00033113" w:rsidRPr="008A10EE" w:rsidRDefault="00033113" w:rsidP="004E6BB8">
            <w:pPr>
              <w:jc w:val="both"/>
              <w:rPr>
                <w:rFonts w:cs="Times New Roman"/>
              </w:rPr>
            </w:pPr>
            <w:r w:rsidRPr="008A10EE">
              <w:rPr>
                <w:rFonts w:cs="Times New Roman"/>
              </w:rPr>
              <w:lastRenderedPageBreak/>
              <w:t>Kebutuhan apa yang membuat kampus ini harus menerapkan software tersebut?</w:t>
            </w:r>
          </w:p>
        </w:tc>
        <w:tc>
          <w:tcPr>
            <w:tcW w:w="2707" w:type="dxa"/>
          </w:tcPr>
          <w:p w14:paraId="1694EB43" w14:textId="2242302E" w:rsidR="00033113" w:rsidRPr="008A10EE" w:rsidRDefault="00033113" w:rsidP="004E6BB8">
            <w:pPr>
              <w:jc w:val="both"/>
              <w:rPr>
                <w:rFonts w:cs="Times New Roman"/>
              </w:rPr>
            </w:pPr>
            <w:r w:rsidRPr="008A10EE">
              <w:rPr>
                <w:rFonts w:cs="Times New Roman"/>
              </w:rPr>
              <w:t>Karena tuntutan perkembangan teknologi yang mengharuskan mengubah sistem lama menjadi baru.</w:t>
            </w:r>
          </w:p>
        </w:tc>
      </w:tr>
      <w:tr w:rsidR="00033113" w:rsidRPr="008A10EE" w14:paraId="6DE3E370" w14:textId="77777777" w:rsidTr="00914E28">
        <w:tc>
          <w:tcPr>
            <w:tcW w:w="2868" w:type="dxa"/>
          </w:tcPr>
          <w:p w14:paraId="5E72EA00" w14:textId="451F405A" w:rsidR="00033113" w:rsidRPr="008A10EE" w:rsidRDefault="00033113" w:rsidP="004E6BB8">
            <w:pPr>
              <w:jc w:val="both"/>
              <w:rPr>
                <w:rFonts w:cs="Times New Roman"/>
              </w:rPr>
            </w:pPr>
            <w:r w:rsidRPr="008A10EE">
              <w:rPr>
                <w:rFonts w:cs="Times New Roman"/>
              </w:rPr>
              <w:t>Bagaimana proses identifikasi kebutuhan stakeholder utk mengetahui ekspektasi terhadap software?</w:t>
            </w:r>
          </w:p>
        </w:tc>
        <w:tc>
          <w:tcPr>
            <w:tcW w:w="2707" w:type="dxa"/>
          </w:tcPr>
          <w:p w14:paraId="7987E833" w14:textId="79DCCEBB" w:rsidR="00033113" w:rsidRPr="008A10EE" w:rsidRDefault="00033113" w:rsidP="004E6BB8">
            <w:pPr>
              <w:jc w:val="both"/>
              <w:rPr>
                <w:rFonts w:cs="Times New Roman"/>
              </w:rPr>
            </w:pPr>
            <w:r w:rsidRPr="008A10EE">
              <w:rPr>
                <w:rFonts w:cs="Times New Roman"/>
              </w:rPr>
              <w:t>DIlakukannya diskusi dengan berbagai pihak yang ada di universitas</w:t>
            </w:r>
          </w:p>
        </w:tc>
      </w:tr>
      <w:tr w:rsidR="00033113" w:rsidRPr="008A10EE" w14:paraId="0E9417DE" w14:textId="77777777" w:rsidTr="00914E28">
        <w:tc>
          <w:tcPr>
            <w:tcW w:w="2868" w:type="dxa"/>
          </w:tcPr>
          <w:p w14:paraId="0C85F1BB" w14:textId="49C34347" w:rsidR="00033113" w:rsidRPr="008A10EE" w:rsidRDefault="00033113" w:rsidP="004E6BB8">
            <w:pPr>
              <w:jc w:val="both"/>
              <w:rPr>
                <w:rFonts w:cs="Times New Roman"/>
              </w:rPr>
            </w:pPr>
            <w:r w:rsidRPr="008A10EE">
              <w:rPr>
                <w:rFonts w:cs="Times New Roman"/>
              </w:rPr>
              <w:t>Bagaimana proses pengembangan software, apakah dikembangkan sendiri (in house) atau mengadopsi software yang sudah ada (outsource)?</w:t>
            </w:r>
          </w:p>
        </w:tc>
        <w:tc>
          <w:tcPr>
            <w:tcW w:w="2707" w:type="dxa"/>
          </w:tcPr>
          <w:p w14:paraId="09975B3E" w14:textId="6217B2E6" w:rsidR="00033113" w:rsidRPr="008A10EE" w:rsidRDefault="00033113" w:rsidP="004E6BB8">
            <w:pPr>
              <w:jc w:val="both"/>
              <w:rPr>
                <w:rFonts w:cs="Times New Roman"/>
              </w:rPr>
            </w:pPr>
            <w:r w:rsidRPr="008A10EE">
              <w:rPr>
                <w:rFonts w:cs="Times New Roman"/>
              </w:rPr>
              <w:t>Pada awalnya kami melakukan outsourcing, tetapi seiring berjalannya waktu kami mulai melanjutkan mengembangkan software tersebut secara in house</w:t>
            </w:r>
          </w:p>
        </w:tc>
      </w:tr>
      <w:tr w:rsidR="00033113" w:rsidRPr="008A10EE" w14:paraId="130CE4BC" w14:textId="77777777" w:rsidTr="00914E28">
        <w:tc>
          <w:tcPr>
            <w:tcW w:w="2868" w:type="dxa"/>
          </w:tcPr>
          <w:p w14:paraId="555C88AF" w14:textId="61E5053A" w:rsidR="00033113" w:rsidRPr="008A10EE" w:rsidRDefault="00033113" w:rsidP="004E6BB8">
            <w:pPr>
              <w:jc w:val="both"/>
              <w:rPr>
                <w:rFonts w:cs="Times New Roman"/>
              </w:rPr>
            </w:pPr>
            <w:r w:rsidRPr="008A10EE">
              <w:rPr>
                <w:rFonts w:cs="Times New Roman"/>
              </w:rPr>
              <w:t>Apa yang dijadikan pertimbangan sehingga cenderung memilih untuk in house/outsource?</w:t>
            </w:r>
          </w:p>
        </w:tc>
        <w:tc>
          <w:tcPr>
            <w:tcW w:w="2707" w:type="dxa"/>
          </w:tcPr>
          <w:p w14:paraId="59F47A83" w14:textId="28F7DFCE" w:rsidR="00033113" w:rsidRPr="008A10EE" w:rsidRDefault="00033113" w:rsidP="004E6BB8">
            <w:pPr>
              <w:jc w:val="both"/>
              <w:rPr>
                <w:rFonts w:cs="Times New Roman"/>
              </w:rPr>
            </w:pPr>
            <w:r w:rsidRPr="008A10EE">
              <w:rPr>
                <w:rFonts w:cs="Times New Roman"/>
              </w:rPr>
              <w:t>Maintenance lebih cepat, pengembangan bekerjasama dgn dosen IT jadi dari segi komunikasi lebih mudah dicerna. Jika pakai vendor, kerjaan banyak bisa jadi waiting list, komunikasi kurang menangkap</w:t>
            </w:r>
          </w:p>
        </w:tc>
      </w:tr>
      <w:tr w:rsidR="00033113" w:rsidRPr="008A10EE" w14:paraId="44A7EFE7" w14:textId="77777777" w:rsidTr="00914E28">
        <w:tc>
          <w:tcPr>
            <w:tcW w:w="2868" w:type="dxa"/>
          </w:tcPr>
          <w:p w14:paraId="7E0FCBC0" w14:textId="2929468E" w:rsidR="00033113" w:rsidRPr="008A10EE" w:rsidRDefault="00033113" w:rsidP="004E6BB8">
            <w:pPr>
              <w:jc w:val="both"/>
              <w:rPr>
                <w:rFonts w:cs="Times New Roman"/>
              </w:rPr>
            </w:pPr>
            <w:r w:rsidRPr="008A10EE">
              <w:rPr>
                <w:rFonts w:cs="Times New Roman"/>
              </w:rPr>
              <w:t>Apakah terdapat pihak ke-3 dalam pengembangan sotware?</w:t>
            </w:r>
          </w:p>
        </w:tc>
        <w:tc>
          <w:tcPr>
            <w:tcW w:w="2707" w:type="dxa"/>
          </w:tcPr>
          <w:p w14:paraId="3F088375" w14:textId="0E4350A6" w:rsidR="00033113" w:rsidRPr="008A10EE" w:rsidRDefault="00033113" w:rsidP="004E6BB8">
            <w:pPr>
              <w:jc w:val="both"/>
              <w:rPr>
                <w:rFonts w:cs="Times New Roman"/>
              </w:rPr>
            </w:pPr>
            <w:r w:rsidRPr="008A10EE">
              <w:rPr>
                <w:rFonts w:cs="Times New Roman"/>
              </w:rPr>
              <w:t>Ada, untuk keuangan bekerja sama dgn pihak bank jatim untuk komunikasi terkait pengambilan data dr pihak IT Bank Jatim</w:t>
            </w:r>
          </w:p>
        </w:tc>
      </w:tr>
      <w:tr w:rsidR="00033113" w:rsidRPr="008A10EE" w14:paraId="41B35750" w14:textId="77777777" w:rsidTr="00914E28">
        <w:tc>
          <w:tcPr>
            <w:tcW w:w="2868" w:type="dxa"/>
          </w:tcPr>
          <w:p w14:paraId="3A861872" w14:textId="656FBEA7" w:rsidR="00033113" w:rsidRPr="008A10EE" w:rsidRDefault="00033113" w:rsidP="004E6BB8">
            <w:pPr>
              <w:jc w:val="both"/>
              <w:rPr>
                <w:rFonts w:cs="Times New Roman"/>
              </w:rPr>
            </w:pPr>
            <w:r w:rsidRPr="008A10EE">
              <w:rPr>
                <w:rFonts w:cs="Times New Roman"/>
              </w:rPr>
              <w:t>Apakah pengimplementasian sistem ini sudah sesuai dengan tujuan organisasi?</w:t>
            </w:r>
          </w:p>
        </w:tc>
        <w:tc>
          <w:tcPr>
            <w:tcW w:w="2707" w:type="dxa"/>
          </w:tcPr>
          <w:p w14:paraId="4564A8FA" w14:textId="649DE3ED" w:rsidR="00033113" w:rsidRPr="008A10EE" w:rsidRDefault="00033113" w:rsidP="004E6BB8">
            <w:pPr>
              <w:jc w:val="both"/>
              <w:rPr>
                <w:rFonts w:cs="Times New Roman"/>
              </w:rPr>
            </w:pPr>
            <w:r w:rsidRPr="008A10EE">
              <w:rPr>
                <w:rFonts w:cs="Times New Roman"/>
              </w:rPr>
              <w:t>Berdasarkan persepsi sudah sesuai</w:t>
            </w:r>
          </w:p>
        </w:tc>
      </w:tr>
      <w:tr w:rsidR="00033113" w:rsidRPr="008A10EE" w14:paraId="625B5392" w14:textId="77777777" w:rsidTr="00914E28">
        <w:tc>
          <w:tcPr>
            <w:tcW w:w="2868" w:type="dxa"/>
          </w:tcPr>
          <w:p w14:paraId="20E4EA76" w14:textId="3256402F" w:rsidR="00033113" w:rsidRPr="008A10EE" w:rsidRDefault="00033113" w:rsidP="004E6BB8">
            <w:pPr>
              <w:jc w:val="both"/>
              <w:rPr>
                <w:rFonts w:cs="Times New Roman"/>
              </w:rPr>
            </w:pPr>
            <w:r w:rsidRPr="008A10EE">
              <w:rPr>
                <w:rFonts w:cs="Times New Roman"/>
              </w:rPr>
              <w:t>Bagaimana kesesuaian proses bisnis dengan sistem yang diimplementasikan?</w:t>
            </w:r>
          </w:p>
        </w:tc>
        <w:tc>
          <w:tcPr>
            <w:tcW w:w="2707" w:type="dxa"/>
          </w:tcPr>
          <w:p w14:paraId="0903658C" w14:textId="71ADB1B7" w:rsidR="00033113" w:rsidRPr="008A10EE" w:rsidRDefault="00033113" w:rsidP="004E6BB8">
            <w:pPr>
              <w:jc w:val="both"/>
              <w:rPr>
                <w:rFonts w:cs="Times New Roman"/>
              </w:rPr>
            </w:pPr>
            <w:r w:rsidRPr="008A10EE">
              <w:rPr>
                <w:rFonts w:cs="Times New Roman"/>
              </w:rPr>
              <w:t>Sudah cukup sesuai</w:t>
            </w:r>
          </w:p>
        </w:tc>
      </w:tr>
      <w:tr w:rsidR="00033113" w:rsidRPr="008A10EE" w14:paraId="6A53E5C8" w14:textId="77777777" w:rsidTr="00914E28">
        <w:tc>
          <w:tcPr>
            <w:tcW w:w="2868" w:type="dxa"/>
          </w:tcPr>
          <w:p w14:paraId="7EEE9DA0" w14:textId="1BA32C3F" w:rsidR="00033113" w:rsidRPr="008A10EE" w:rsidRDefault="00033113" w:rsidP="004E6BB8">
            <w:pPr>
              <w:jc w:val="both"/>
              <w:rPr>
                <w:rFonts w:cs="Times New Roman"/>
              </w:rPr>
            </w:pPr>
            <w:r w:rsidRPr="008A10EE">
              <w:rPr>
                <w:rFonts w:cs="Times New Roman"/>
              </w:rPr>
              <w:lastRenderedPageBreak/>
              <w:t>Apakah sebelum mengimplementasikan software sudah mendapat persetujuan dari top management?</w:t>
            </w:r>
          </w:p>
        </w:tc>
        <w:tc>
          <w:tcPr>
            <w:tcW w:w="2707" w:type="dxa"/>
          </w:tcPr>
          <w:p w14:paraId="2321FF82" w14:textId="31BBB80B" w:rsidR="00033113" w:rsidRPr="008A10EE" w:rsidRDefault="00033113" w:rsidP="004E6BB8">
            <w:pPr>
              <w:jc w:val="both"/>
              <w:rPr>
                <w:rFonts w:cs="Times New Roman"/>
              </w:rPr>
            </w:pPr>
            <w:r w:rsidRPr="008A10EE">
              <w:rPr>
                <w:rFonts w:cs="Times New Roman"/>
              </w:rPr>
              <w:t>Wakil rektor: disupport dgn sepenuh hati, karena mau gamau hrs dikembangkan untuk mempermudah layanan, dr segi laporan kedikti lebih cepat, tidak terlambat (sudah terintegrasi dan tersinkronkan) sehingga tidak diinputkan secara manual</w:t>
            </w:r>
          </w:p>
        </w:tc>
      </w:tr>
      <w:tr w:rsidR="00033113" w:rsidRPr="008A10EE" w14:paraId="65BBE74D" w14:textId="77777777" w:rsidTr="00914E28">
        <w:tc>
          <w:tcPr>
            <w:tcW w:w="2868" w:type="dxa"/>
          </w:tcPr>
          <w:p w14:paraId="6C3A60D8" w14:textId="0A1AE9C1" w:rsidR="00033113" w:rsidRPr="008A10EE" w:rsidRDefault="00033113" w:rsidP="004E6BB8">
            <w:pPr>
              <w:jc w:val="both"/>
              <w:rPr>
                <w:rFonts w:cs="Times New Roman"/>
              </w:rPr>
            </w:pPr>
            <w:r w:rsidRPr="008A10EE">
              <w:rPr>
                <w:rFonts w:cs="Times New Roman"/>
              </w:rPr>
              <w:t>Apakah terdapat pelatihan untuk menjalankan software ini?</w:t>
            </w:r>
          </w:p>
        </w:tc>
        <w:tc>
          <w:tcPr>
            <w:tcW w:w="2707" w:type="dxa"/>
          </w:tcPr>
          <w:p w14:paraId="16A226EC" w14:textId="4E828175" w:rsidR="00033113" w:rsidRPr="008A10EE" w:rsidRDefault="00033113" w:rsidP="004E6BB8">
            <w:pPr>
              <w:jc w:val="both"/>
              <w:rPr>
                <w:rFonts w:cs="Times New Roman"/>
              </w:rPr>
            </w:pPr>
            <w:r w:rsidRPr="008A10EE">
              <w:rPr>
                <w:rFonts w:cs="Times New Roman"/>
              </w:rPr>
              <w:t>Pasti ada, seperti pelatihan biasa terhadap operator. Dari sisi admin ada pelatihan lab. Sosialisasi kpd mhs saat perkenalan kampus, juga ada tutorialnya dalam bentuk softfile (tulisan)</w:t>
            </w:r>
          </w:p>
        </w:tc>
      </w:tr>
      <w:tr w:rsidR="00033113" w:rsidRPr="008A10EE" w14:paraId="16C03D49" w14:textId="77777777" w:rsidTr="00914E28">
        <w:tc>
          <w:tcPr>
            <w:tcW w:w="2868" w:type="dxa"/>
          </w:tcPr>
          <w:p w14:paraId="75413FDE" w14:textId="39DC7055" w:rsidR="00033113" w:rsidRPr="008A10EE" w:rsidRDefault="00033113" w:rsidP="004E6BB8">
            <w:pPr>
              <w:jc w:val="both"/>
              <w:rPr>
                <w:rFonts w:cs="Times New Roman"/>
              </w:rPr>
            </w:pPr>
            <w:r w:rsidRPr="008A10EE">
              <w:rPr>
                <w:rFonts w:cs="Times New Roman"/>
              </w:rPr>
              <w:t>Apakah sebelum mengimplementasikan software sudah melihat bagaimana kesiapan pengguna?</w:t>
            </w:r>
          </w:p>
        </w:tc>
        <w:tc>
          <w:tcPr>
            <w:tcW w:w="2707" w:type="dxa"/>
          </w:tcPr>
          <w:p w14:paraId="633C2E11" w14:textId="2F36D80B" w:rsidR="00033113" w:rsidRPr="008A10EE" w:rsidRDefault="00033113" w:rsidP="004E6BB8">
            <w:pPr>
              <w:jc w:val="both"/>
              <w:rPr>
                <w:rFonts w:cs="Times New Roman"/>
              </w:rPr>
            </w:pPr>
            <w:r w:rsidRPr="008A10EE">
              <w:rPr>
                <w:rFonts w:cs="Times New Roman"/>
              </w:rPr>
              <w:t>Sudah, sebelum diimplementasikan pihak IT telah memastikan bagaimana detail persiapan softwarenya.</w:t>
            </w:r>
          </w:p>
        </w:tc>
      </w:tr>
      <w:tr w:rsidR="00033113" w:rsidRPr="008A10EE" w14:paraId="1D14E205" w14:textId="77777777" w:rsidTr="00914E28">
        <w:tc>
          <w:tcPr>
            <w:tcW w:w="2868" w:type="dxa"/>
          </w:tcPr>
          <w:p w14:paraId="5095BE78" w14:textId="4AD8F0F4" w:rsidR="00033113" w:rsidRPr="008A10EE" w:rsidRDefault="00033113" w:rsidP="004E6BB8">
            <w:pPr>
              <w:jc w:val="both"/>
              <w:rPr>
                <w:rFonts w:cs="Times New Roman"/>
              </w:rPr>
            </w:pPr>
            <w:r w:rsidRPr="008A10EE">
              <w:rPr>
                <w:rFonts w:cs="Times New Roman"/>
              </w:rPr>
              <w:t>Apakah pengguna banyak yang tertarik untuk menggunakan software?</w:t>
            </w:r>
          </w:p>
        </w:tc>
        <w:tc>
          <w:tcPr>
            <w:tcW w:w="2707" w:type="dxa"/>
          </w:tcPr>
          <w:p w14:paraId="1BB8D6CB" w14:textId="7A50EAA1" w:rsidR="00033113" w:rsidRPr="008A10EE" w:rsidRDefault="00033113" w:rsidP="004E6BB8">
            <w:pPr>
              <w:jc w:val="both"/>
              <w:rPr>
                <w:rFonts w:cs="Times New Roman"/>
              </w:rPr>
            </w:pPr>
            <w:r w:rsidRPr="008A10EE">
              <w:rPr>
                <w:rFonts w:cs="Times New Roman"/>
              </w:rPr>
              <w:t>Iya, karena dari kami juga sudah merubah sistem lama menjadi sistem baru yang lebih terkomputerisasi</w:t>
            </w:r>
          </w:p>
        </w:tc>
      </w:tr>
      <w:tr w:rsidR="00033113" w:rsidRPr="008A10EE" w14:paraId="0774F335" w14:textId="77777777" w:rsidTr="00914E28">
        <w:tc>
          <w:tcPr>
            <w:tcW w:w="2868" w:type="dxa"/>
          </w:tcPr>
          <w:p w14:paraId="4F02512D" w14:textId="7AF4CEEB" w:rsidR="00033113" w:rsidRPr="008A10EE" w:rsidRDefault="00033113" w:rsidP="004E6BB8">
            <w:pPr>
              <w:jc w:val="both"/>
              <w:rPr>
                <w:rFonts w:cs="Times New Roman"/>
              </w:rPr>
            </w:pPr>
            <w:r w:rsidRPr="008A10EE">
              <w:rPr>
                <w:rFonts w:cs="Times New Roman"/>
              </w:rPr>
              <w:t>Apakah terdapat rapat untuk mengevaluasi tingkat penggunaan?</w:t>
            </w:r>
          </w:p>
        </w:tc>
        <w:tc>
          <w:tcPr>
            <w:tcW w:w="2707" w:type="dxa"/>
          </w:tcPr>
          <w:p w14:paraId="26F105B7" w14:textId="47FCE327" w:rsidR="00033113" w:rsidRPr="008A10EE" w:rsidRDefault="00033113" w:rsidP="004E6BB8">
            <w:pPr>
              <w:jc w:val="both"/>
              <w:rPr>
                <w:rFonts w:cs="Times New Roman"/>
              </w:rPr>
            </w:pPr>
            <w:r w:rsidRPr="008A10EE">
              <w:rPr>
                <w:rFonts w:cs="Times New Roman"/>
              </w:rPr>
              <w:t>Ada, untuk peningkatan sistem</w:t>
            </w:r>
          </w:p>
        </w:tc>
      </w:tr>
      <w:tr w:rsidR="00033113" w:rsidRPr="008A10EE" w14:paraId="21DCDF2B" w14:textId="77777777" w:rsidTr="00914E28">
        <w:tc>
          <w:tcPr>
            <w:tcW w:w="2868" w:type="dxa"/>
          </w:tcPr>
          <w:p w14:paraId="5D7801B5" w14:textId="311D9871" w:rsidR="00033113" w:rsidRPr="008A10EE" w:rsidRDefault="00033113" w:rsidP="004E6BB8">
            <w:pPr>
              <w:jc w:val="both"/>
              <w:rPr>
                <w:rFonts w:cs="Times New Roman"/>
              </w:rPr>
            </w:pPr>
            <w:r w:rsidRPr="008A10EE">
              <w:rPr>
                <w:rFonts w:cs="Times New Roman"/>
              </w:rPr>
              <w:t>Bagaimana risiko dan mitigasi yang mungkin akan terjadi?</w:t>
            </w:r>
          </w:p>
        </w:tc>
        <w:tc>
          <w:tcPr>
            <w:tcW w:w="2707" w:type="dxa"/>
          </w:tcPr>
          <w:p w14:paraId="5FE651CC" w14:textId="67442F0C" w:rsidR="00033113" w:rsidRPr="008A10EE" w:rsidRDefault="00033113" w:rsidP="004E6BB8">
            <w:pPr>
              <w:jc w:val="both"/>
              <w:rPr>
                <w:rFonts w:cs="Times New Roman"/>
              </w:rPr>
            </w:pPr>
            <w:r w:rsidRPr="008A10EE">
              <w:rPr>
                <w:rFonts w:cs="Times New Roman"/>
              </w:rPr>
              <w:t>Mungkin risiko yang paling nyata adalah hacker dan kita selalu mencoba meningkatkan sistem untuk mengurangi</w:t>
            </w:r>
          </w:p>
        </w:tc>
      </w:tr>
      <w:tr w:rsidR="00033113" w:rsidRPr="008A10EE" w14:paraId="4F5E40A6" w14:textId="77777777" w:rsidTr="00914E28">
        <w:tc>
          <w:tcPr>
            <w:tcW w:w="2868" w:type="dxa"/>
          </w:tcPr>
          <w:p w14:paraId="36412D1E" w14:textId="14A33AFC" w:rsidR="00033113" w:rsidRPr="008A10EE" w:rsidRDefault="00033113" w:rsidP="004E6BB8">
            <w:pPr>
              <w:jc w:val="both"/>
              <w:rPr>
                <w:rFonts w:cs="Times New Roman"/>
              </w:rPr>
            </w:pPr>
            <w:r w:rsidRPr="008A10EE">
              <w:rPr>
                <w:rFonts w:cs="Times New Roman"/>
              </w:rPr>
              <w:lastRenderedPageBreak/>
              <w:t>Apakah terdapat support system dari vendor?</w:t>
            </w:r>
          </w:p>
        </w:tc>
        <w:tc>
          <w:tcPr>
            <w:tcW w:w="2707" w:type="dxa"/>
          </w:tcPr>
          <w:p w14:paraId="7D6CBB66" w14:textId="3E614A5D" w:rsidR="00033113" w:rsidRPr="008A10EE" w:rsidRDefault="00033113" w:rsidP="004E6BB8">
            <w:pPr>
              <w:jc w:val="both"/>
              <w:rPr>
                <w:rFonts w:cs="Times New Roman"/>
              </w:rPr>
            </w:pPr>
            <w:r w:rsidRPr="008A10EE">
              <w:rPr>
                <w:rFonts w:cs="Times New Roman"/>
              </w:rPr>
              <w:t>Tidak</w:t>
            </w:r>
          </w:p>
        </w:tc>
      </w:tr>
      <w:tr w:rsidR="00033113" w:rsidRPr="008A10EE" w14:paraId="06F80CF0" w14:textId="77777777" w:rsidTr="00914E28">
        <w:tc>
          <w:tcPr>
            <w:tcW w:w="2868" w:type="dxa"/>
          </w:tcPr>
          <w:p w14:paraId="18F78933" w14:textId="580E4B5C" w:rsidR="00033113" w:rsidRPr="008A10EE" w:rsidRDefault="00033113" w:rsidP="004E6BB8">
            <w:pPr>
              <w:jc w:val="both"/>
              <w:rPr>
                <w:rFonts w:cs="Times New Roman"/>
              </w:rPr>
            </w:pPr>
            <w:r w:rsidRPr="008A10EE">
              <w:rPr>
                <w:rFonts w:cs="Times New Roman"/>
              </w:rPr>
              <w:t>Apakah terdapat user guideline?</w:t>
            </w:r>
          </w:p>
        </w:tc>
        <w:tc>
          <w:tcPr>
            <w:tcW w:w="2707" w:type="dxa"/>
          </w:tcPr>
          <w:p w14:paraId="6B57161B" w14:textId="77E3445D" w:rsidR="00033113" w:rsidRPr="008A10EE" w:rsidRDefault="00033113" w:rsidP="004E6BB8">
            <w:pPr>
              <w:jc w:val="both"/>
              <w:rPr>
                <w:rFonts w:cs="Times New Roman"/>
              </w:rPr>
            </w:pPr>
            <w:r w:rsidRPr="008A10EE">
              <w:rPr>
                <w:rFonts w:cs="Times New Roman"/>
              </w:rPr>
              <w:t>Ada berupa softfile PDF</w:t>
            </w:r>
          </w:p>
        </w:tc>
      </w:tr>
      <w:tr w:rsidR="00033113" w:rsidRPr="008A10EE" w14:paraId="3D979BCF" w14:textId="77777777" w:rsidTr="00914E28">
        <w:tc>
          <w:tcPr>
            <w:tcW w:w="2868" w:type="dxa"/>
          </w:tcPr>
          <w:p w14:paraId="69369219" w14:textId="17B8B163" w:rsidR="00033113" w:rsidRPr="008A10EE" w:rsidRDefault="00033113" w:rsidP="004E6BB8">
            <w:pPr>
              <w:jc w:val="both"/>
              <w:rPr>
                <w:rFonts w:cs="Times New Roman"/>
              </w:rPr>
            </w:pPr>
            <w:r w:rsidRPr="008A10EE">
              <w:rPr>
                <w:rFonts w:cs="Times New Roman"/>
              </w:rPr>
              <w:t>Bagaimana dengan infrastruktur yang ada? Apakah mendukung software tersebut (sudah memadai blm)?</w:t>
            </w:r>
          </w:p>
        </w:tc>
        <w:tc>
          <w:tcPr>
            <w:tcW w:w="2707" w:type="dxa"/>
          </w:tcPr>
          <w:p w14:paraId="6D8FB820" w14:textId="4E484691" w:rsidR="00033113" w:rsidRPr="008A10EE" w:rsidRDefault="00033113" w:rsidP="004E6BB8">
            <w:pPr>
              <w:jc w:val="both"/>
              <w:rPr>
                <w:rFonts w:cs="Times New Roman"/>
              </w:rPr>
            </w:pPr>
            <w:r w:rsidRPr="008A10EE">
              <w:rPr>
                <w:rFonts w:cs="Times New Roman"/>
              </w:rPr>
              <w:t>Dari tahun ke tahun selalu ada yg diupdate, kita juga melihat perbandingan dgn kampus lain. Patokan dari blueprint ICT, sebelum bikin sistem, bikin rancangan dulu dibantu dgn pimpinan. Misal taun 1 bikin a, taun 2 bikin b itu disesuaikan dgn blueprint</w:t>
            </w:r>
          </w:p>
        </w:tc>
      </w:tr>
      <w:tr w:rsidR="00033113" w:rsidRPr="008A10EE" w14:paraId="17AD72C8" w14:textId="77777777" w:rsidTr="00914E28">
        <w:tc>
          <w:tcPr>
            <w:tcW w:w="2868" w:type="dxa"/>
          </w:tcPr>
          <w:p w14:paraId="550765A3" w14:textId="3ABC2B50" w:rsidR="00033113" w:rsidRPr="008A10EE" w:rsidRDefault="00033113" w:rsidP="004E6BB8">
            <w:pPr>
              <w:jc w:val="both"/>
              <w:rPr>
                <w:rFonts w:cs="Times New Roman"/>
              </w:rPr>
            </w:pPr>
            <w:r w:rsidRPr="008A10EE">
              <w:rPr>
                <w:rFonts w:cs="Times New Roman"/>
              </w:rPr>
              <w:t>Bagaimana cara mengkonfigurasi software tersebut dalam implementasinya?</w:t>
            </w:r>
          </w:p>
        </w:tc>
        <w:tc>
          <w:tcPr>
            <w:tcW w:w="2707" w:type="dxa"/>
          </w:tcPr>
          <w:p w14:paraId="17D313DB" w14:textId="0BA8711F" w:rsidR="00033113" w:rsidRPr="008A10EE" w:rsidRDefault="00033113" w:rsidP="004E6BB8">
            <w:pPr>
              <w:jc w:val="both"/>
              <w:rPr>
                <w:rFonts w:cs="Times New Roman"/>
              </w:rPr>
            </w:pPr>
            <w:r w:rsidRPr="008A10EE">
              <w:rPr>
                <w:rFonts w:cs="Times New Roman"/>
              </w:rPr>
              <w:t>Dilakukan secara bertahap</w:t>
            </w:r>
          </w:p>
        </w:tc>
      </w:tr>
      <w:tr w:rsidR="00033113" w:rsidRPr="008A10EE" w14:paraId="041C826B" w14:textId="77777777" w:rsidTr="00914E28">
        <w:tc>
          <w:tcPr>
            <w:tcW w:w="2868" w:type="dxa"/>
          </w:tcPr>
          <w:p w14:paraId="79292A66" w14:textId="2ED6043A" w:rsidR="00033113" w:rsidRPr="008A10EE" w:rsidRDefault="00033113" w:rsidP="004E6BB8">
            <w:pPr>
              <w:jc w:val="both"/>
              <w:rPr>
                <w:rFonts w:cs="Times New Roman"/>
              </w:rPr>
            </w:pPr>
            <w:r w:rsidRPr="008A10EE">
              <w:rPr>
                <w:rFonts w:cs="Times New Roman"/>
              </w:rPr>
              <w:t>Bagaimana dengan SOP dan hak akses?</w:t>
            </w:r>
          </w:p>
        </w:tc>
        <w:tc>
          <w:tcPr>
            <w:tcW w:w="2707" w:type="dxa"/>
          </w:tcPr>
          <w:p w14:paraId="3B4C95D3" w14:textId="654EEE0E" w:rsidR="00033113" w:rsidRPr="008A10EE" w:rsidRDefault="00033113" w:rsidP="004E6BB8">
            <w:pPr>
              <w:jc w:val="both"/>
              <w:rPr>
                <w:rFonts w:cs="Times New Roman"/>
              </w:rPr>
            </w:pPr>
            <w:r w:rsidRPr="008A10EE">
              <w:rPr>
                <w:rFonts w:cs="Times New Roman"/>
              </w:rPr>
              <w:t>Sudah disesuaikan dengan predikat masing-masing (dosen, mahasiswa, admin)</w:t>
            </w:r>
          </w:p>
        </w:tc>
      </w:tr>
      <w:tr w:rsidR="00033113" w:rsidRPr="008A10EE" w14:paraId="632A1778" w14:textId="77777777" w:rsidTr="00914E28">
        <w:tc>
          <w:tcPr>
            <w:tcW w:w="2868" w:type="dxa"/>
          </w:tcPr>
          <w:p w14:paraId="35B02C9C" w14:textId="6997D028" w:rsidR="00033113" w:rsidRPr="008A10EE" w:rsidRDefault="00033113" w:rsidP="004E6BB8">
            <w:pPr>
              <w:jc w:val="both"/>
              <w:rPr>
                <w:rFonts w:cs="Times New Roman"/>
              </w:rPr>
            </w:pPr>
            <w:r w:rsidRPr="008A10EE">
              <w:rPr>
                <w:rFonts w:cs="Times New Roman"/>
              </w:rPr>
              <w:t>Apakah terdapat pengadaan baru (pengadaan baru utk hardware)? Menggunakan hardware lama atau beli baru?</w:t>
            </w:r>
          </w:p>
        </w:tc>
        <w:tc>
          <w:tcPr>
            <w:tcW w:w="2707" w:type="dxa"/>
          </w:tcPr>
          <w:p w14:paraId="42AC32EA" w14:textId="6122397C" w:rsidR="00033113" w:rsidRPr="008A10EE" w:rsidRDefault="00033113" w:rsidP="004E6BB8">
            <w:pPr>
              <w:jc w:val="both"/>
              <w:rPr>
                <w:rFonts w:cs="Times New Roman"/>
              </w:rPr>
            </w:pPr>
            <w:r w:rsidRPr="008A10EE">
              <w:rPr>
                <w:rFonts w:cs="Times New Roman"/>
              </w:rPr>
              <w:t>Tidak ada</w:t>
            </w:r>
          </w:p>
        </w:tc>
      </w:tr>
      <w:tr w:rsidR="00033113" w:rsidRPr="008A10EE" w14:paraId="06198565" w14:textId="77777777" w:rsidTr="00914E28">
        <w:tc>
          <w:tcPr>
            <w:tcW w:w="2868" w:type="dxa"/>
          </w:tcPr>
          <w:p w14:paraId="270CCE54" w14:textId="57BA7F12" w:rsidR="00033113" w:rsidRPr="008A10EE" w:rsidRDefault="00033113" w:rsidP="004E6BB8">
            <w:pPr>
              <w:jc w:val="both"/>
              <w:rPr>
                <w:rFonts w:cs="Times New Roman"/>
              </w:rPr>
            </w:pPr>
            <w:r w:rsidRPr="008A10EE">
              <w:rPr>
                <w:rFonts w:cs="Times New Roman"/>
              </w:rPr>
              <w:t>Sudahkah dilakukan testing sebelum benar”diimplementasikan?</w:t>
            </w:r>
          </w:p>
        </w:tc>
        <w:tc>
          <w:tcPr>
            <w:tcW w:w="2707" w:type="dxa"/>
          </w:tcPr>
          <w:p w14:paraId="31543246" w14:textId="3AD7DC05" w:rsidR="00033113" w:rsidRPr="008A10EE" w:rsidRDefault="00033113" w:rsidP="004E6BB8">
            <w:pPr>
              <w:jc w:val="both"/>
              <w:rPr>
                <w:rFonts w:cs="Times New Roman"/>
              </w:rPr>
            </w:pPr>
            <w:r w:rsidRPr="008A10EE">
              <w:rPr>
                <w:rFonts w:cs="Times New Roman"/>
              </w:rPr>
              <w:t>Sudah</w:t>
            </w:r>
          </w:p>
        </w:tc>
      </w:tr>
      <w:tr w:rsidR="00033113" w:rsidRPr="008A10EE" w14:paraId="2E2EA032" w14:textId="77777777" w:rsidTr="00914E28">
        <w:tc>
          <w:tcPr>
            <w:tcW w:w="2868" w:type="dxa"/>
          </w:tcPr>
          <w:p w14:paraId="5C614D9D" w14:textId="264C69B9" w:rsidR="00033113" w:rsidRPr="008A10EE" w:rsidRDefault="00033113" w:rsidP="004E6BB8">
            <w:pPr>
              <w:jc w:val="both"/>
              <w:rPr>
                <w:rFonts w:cs="Times New Roman"/>
              </w:rPr>
            </w:pPr>
            <w:r w:rsidRPr="008A10EE">
              <w:rPr>
                <w:rFonts w:cs="Times New Roman"/>
              </w:rPr>
              <w:t>Apakah budgeting dalam pengembangan software sudah masuk akal?</w:t>
            </w:r>
          </w:p>
        </w:tc>
        <w:tc>
          <w:tcPr>
            <w:tcW w:w="2707" w:type="dxa"/>
          </w:tcPr>
          <w:p w14:paraId="1BEB5528" w14:textId="58D44CE2" w:rsidR="00033113" w:rsidRPr="008A10EE" w:rsidRDefault="00033113" w:rsidP="004E6BB8">
            <w:pPr>
              <w:jc w:val="both"/>
              <w:rPr>
                <w:rFonts w:cs="Times New Roman"/>
              </w:rPr>
            </w:pPr>
            <w:r w:rsidRPr="008A10EE">
              <w:rPr>
                <w:rFonts w:cs="Times New Roman"/>
              </w:rPr>
              <w:t>Sudah</w:t>
            </w:r>
          </w:p>
        </w:tc>
      </w:tr>
      <w:tr w:rsidR="00033113" w:rsidRPr="008A10EE" w14:paraId="10E826F1" w14:textId="77777777" w:rsidTr="00914E28">
        <w:tc>
          <w:tcPr>
            <w:tcW w:w="2868" w:type="dxa"/>
          </w:tcPr>
          <w:p w14:paraId="40F7E595" w14:textId="5C3DCFB3" w:rsidR="00033113" w:rsidRPr="008A10EE" w:rsidRDefault="00033113" w:rsidP="004E6BB8">
            <w:pPr>
              <w:jc w:val="both"/>
              <w:rPr>
                <w:rFonts w:cs="Times New Roman"/>
              </w:rPr>
            </w:pPr>
            <w:r w:rsidRPr="008A10EE">
              <w:rPr>
                <w:rFonts w:cs="Times New Roman"/>
              </w:rPr>
              <w:t>Apakah biaya tersebut mencukupi?</w:t>
            </w:r>
          </w:p>
        </w:tc>
        <w:tc>
          <w:tcPr>
            <w:tcW w:w="2707" w:type="dxa"/>
          </w:tcPr>
          <w:p w14:paraId="012F5BFA" w14:textId="299455DC" w:rsidR="00033113" w:rsidRPr="008A10EE" w:rsidRDefault="00033113" w:rsidP="004E6BB8">
            <w:pPr>
              <w:jc w:val="both"/>
              <w:rPr>
                <w:rFonts w:cs="Times New Roman"/>
              </w:rPr>
            </w:pPr>
            <w:r w:rsidRPr="008A10EE">
              <w:rPr>
                <w:rFonts w:cs="Times New Roman"/>
              </w:rPr>
              <w:t>Selama ini cukup, tetapi banyak pengurangan biaya karena hasil negosiasi dengan pihak rektor.</w:t>
            </w:r>
          </w:p>
        </w:tc>
      </w:tr>
      <w:tr w:rsidR="00033113" w:rsidRPr="008A10EE" w14:paraId="3C7A4F59" w14:textId="77777777" w:rsidTr="00914E28">
        <w:tc>
          <w:tcPr>
            <w:tcW w:w="2868" w:type="dxa"/>
          </w:tcPr>
          <w:p w14:paraId="3ACE348E" w14:textId="3FEE3A8C" w:rsidR="00033113" w:rsidRPr="008A10EE" w:rsidRDefault="00033113" w:rsidP="004E6BB8">
            <w:pPr>
              <w:jc w:val="both"/>
              <w:rPr>
                <w:rFonts w:cs="Times New Roman"/>
              </w:rPr>
            </w:pPr>
            <w:r w:rsidRPr="008A10EE">
              <w:rPr>
                <w:rFonts w:cs="Times New Roman"/>
              </w:rPr>
              <w:lastRenderedPageBreak/>
              <w:t>Berapa waktu lama yang dibutuhkan untuk mengembangkan software? Sesuaikah dengan estimasi awal?</w:t>
            </w:r>
          </w:p>
        </w:tc>
        <w:tc>
          <w:tcPr>
            <w:tcW w:w="2707" w:type="dxa"/>
          </w:tcPr>
          <w:p w14:paraId="13C30A99" w14:textId="1CDAA5EE" w:rsidR="00033113" w:rsidRPr="008A10EE" w:rsidRDefault="00033113" w:rsidP="004E6BB8">
            <w:pPr>
              <w:jc w:val="both"/>
              <w:rPr>
                <w:rFonts w:cs="Times New Roman"/>
              </w:rPr>
            </w:pPr>
            <w:r w:rsidRPr="008A10EE">
              <w:rPr>
                <w:rFonts w:cs="Times New Roman"/>
              </w:rPr>
              <w:t>bulan, tidak jauh melenceng</w:t>
            </w:r>
          </w:p>
        </w:tc>
      </w:tr>
      <w:tr w:rsidR="00033113" w:rsidRPr="008A10EE" w14:paraId="2A7FA75E" w14:textId="77777777" w:rsidTr="00914E28">
        <w:tc>
          <w:tcPr>
            <w:tcW w:w="2868" w:type="dxa"/>
          </w:tcPr>
          <w:p w14:paraId="52976247" w14:textId="0A43A948" w:rsidR="00033113" w:rsidRPr="008A10EE" w:rsidRDefault="00033113" w:rsidP="004E6BB8">
            <w:pPr>
              <w:jc w:val="both"/>
              <w:rPr>
                <w:rFonts w:cs="Times New Roman"/>
              </w:rPr>
            </w:pPr>
            <w:r w:rsidRPr="008A10EE">
              <w:rPr>
                <w:rFonts w:cs="Times New Roman"/>
              </w:rPr>
              <w:t>Ada berapa SDM yang turut terlibat?</w:t>
            </w:r>
          </w:p>
        </w:tc>
        <w:tc>
          <w:tcPr>
            <w:tcW w:w="2707" w:type="dxa"/>
          </w:tcPr>
          <w:p w14:paraId="14A21EAE" w14:textId="6C69C3E7" w:rsidR="00033113" w:rsidRPr="008A10EE" w:rsidRDefault="00033113" w:rsidP="004E6BB8">
            <w:pPr>
              <w:jc w:val="both"/>
              <w:rPr>
                <w:rFonts w:cs="Times New Roman"/>
              </w:rPr>
            </w:pPr>
            <w:r w:rsidRPr="008A10EE">
              <w:rPr>
                <w:rFonts w:cs="Times New Roman"/>
              </w:rPr>
              <w:t>Kurang lebih ada 4</w:t>
            </w:r>
          </w:p>
        </w:tc>
      </w:tr>
    </w:tbl>
    <w:p w14:paraId="0E14C272" w14:textId="77777777" w:rsidR="00E04F41" w:rsidRPr="008A10EE" w:rsidRDefault="00E04F41" w:rsidP="001B0998">
      <w:pPr>
        <w:rPr>
          <w:rFonts w:cs="Times New Roman"/>
          <w:lang w:val="en-US"/>
        </w:rPr>
      </w:pPr>
    </w:p>
    <w:p w14:paraId="63AA5F2E" w14:textId="13102B86" w:rsidR="00C8119B" w:rsidRPr="008A10EE" w:rsidRDefault="00C8119B" w:rsidP="001B0998">
      <w:pPr>
        <w:contextualSpacing/>
        <w:rPr>
          <w:rFonts w:cs="Times New Roman"/>
          <w:b/>
          <w:bCs/>
          <w:lang w:val="en-US"/>
        </w:rPr>
      </w:pPr>
      <w:r w:rsidRPr="008A10EE">
        <w:rPr>
          <w:rFonts w:cs="Times New Roman"/>
          <w:b/>
          <w:bCs/>
          <w:lang w:val="en-US"/>
        </w:rPr>
        <w:t>Transkrip Wawancara Responden 36</w:t>
      </w:r>
    </w:p>
    <w:p w14:paraId="503327DF" w14:textId="1F23F51E"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Narotama Surabaya</w:t>
      </w:r>
      <w:r w:rsidR="00914E28" w:rsidRPr="008A10EE">
        <w:rPr>
          <w:rFonts w:cs="Times New Roman"/>
        </w:rPr>
        <w:t>.</w:t>
      </w:r>
    </w:p>
    <w:p w14:paraId="417F4894" w14:textId="77777777" w:rsidR="00914E28" w:rsidRPr="008A10EE" w:rsidRDefault="00914E28" w:rsidP="001B0998">
      <w:pPr>
        <w:rPr>
          <w:rFonts w:cs="Times New Roman"/>
          <w:lang w:val="en-US"/>
        </w:rPr>
      </w:pPr>
    </w:p>
    <w:p w14:paraId="7B48E5DB" w14:textId="4AF48330" w:rsidR="00914E28" w:rsidRPr="008A10EE" w:rsidRDefault="00914E28" w:rsidP="00914E28">
      <w:pPr>
        <w:pStyle w:val="Caption"/>
        <w:keepNext/>
        <w:rPr>
          <w:rFonts w:cs="Times New Roman"/>
        </w:rPr>
      </w:pPr>
      <w:bookmarkStart w:id="1282" w:name="_Toc48471711"/>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1</w:t>
      </w:r>
      <w:r w:rsidR="00182426">
        <w:rPr>
          <w:rFonts w:cs="Times New Roman"/>
        </w:rPr>
        <w:fldChar w:fldCharType="end"/>
      </w:r>
      <w:r w:rsidRPr="008A10EE">
        <w:rPr>
          <w:rFonts w:cs="Times New Roman"/>
        </w:rPr>
        <w:t xml:space="preserve"> Transkrip Wawancara Responden 36</w:t>
      </w:r>
      <w:bookmarkEnd w:id="1282"/>
    </w:p>
    <w:tbl>
      <w:tblPr>
        <w:tblStyle w:val="TableGrid"/>
        <w:tblW w:w="0" w:type="auto"/>
        <w:tblLook w:val="04A0" w:firstRow="1" w:lastRow="0" w:firstColumn="1" w:lastColumn="0" w:noHBand="0" w:noVBand="1"/>
      </w:tblPr>
      <w:tblGrid>
        <w:gridCol w:w="2360"/>
        <w:gridCol w:w="1689"/>
        <w:gridCol w:w="1526"/>
      </w:tblGrid>
      <w:tr w:rsidR="00C8119B" w:rsidRPr="008A10EE" w14:paraId="4D1D599B" w14:textId="77777777" w:rsidTr="002944C4">
        <w:trPr>
          <w:tblHeader/>
        </w:trPr>
        <w:tc>
          <w:tcPr>
            <w:tcW w:w="2360" w:type="dxa"/>
          </w:tcPr>
          <w:p w14:paraId="558D6390" w14:textId="77777777" w:rsidR="00C8119B" w:rsidRPr="002944C4" w:rsidRDefault="00C8119B" w:rsidP="001B0998">
            <w:pPr>
              <w:jc w:val="center"/>
              <w:rPr>
                <w:rFonts w:cs="Times New Roman"/>
                <w:b/>
                <w:bCs/>
              </w:rPr>
            </w:pPr>
            <w:r w:rsidRPr="002944C4">
              <w:rPr>
                <w:rFonts w:cs="Times New Roman"/>
                <w:b/>
                <w:bCs/>
              </w:rPr>
              <w:t>Profil PT</w:t>
            </w:r>
          </w:p>
        </w:tc>
        <w:tc>
          <w:tcPr>
            <w:tcW w:w="1689" w:type="dxa"/>
          </w:tcPr>
          <w:p w14:paraId="2C316514" w14:textId="77777777" w:rsidR="00C8119B" w:rsidRPr="002944C4" w:rsidRDefault="00C8119B" w:rsidP="001B0998">
            <w:pPr>
              <w:jc w:val="center"/>
              <w:rPr>
                <w:rFonts w:cs="Times New Roman"/>
                <w:b/>
                <w:bCs/>
              </w:rPr>
            </w:pPr>
            <w:r w:rsidRPr="002944C4">
              <w:rPr>
                <w:rFonts w:cs="Times New Roman"/>
                <w:b/>
                <w:bCs/>
              </w:rPr>
              <w:t>Profil Narasumber</w:t>
            </w:r>
          </w:p>
        </w:tc>
        <w:tc>
          <w:tcPr>
            <w:tcW w:w="1526" w:type="dxa"/>
          </w:tcPr>
          <w:p w14:paraId="7DFF7AF7" w14:textId="77777777" w:rsidR="00C8119B" w:rsidRPr="002944C4" w:rsidRDefault="00C8119B" w:rsidP="001B0998">
            <w:pPr>
              <w:jc w:val="center"/>
              <w:rPr>
                <w:rFonts w:cs="Times New Roman"/>
                <w:b/>
                <w:bCs/>
              </w:rPr>
            </w:pPr>
            <w:r w:rsidRPr="002944C4">
              <w:rPr>
                <w:rFonts w:cs="Times New Roman"/>
                <w:b/>
                <w:bCs/>
              </w:rPr>
              <w:t>Waktu dan Lokasi</w:t>
            </w:r>
          </w:p>
        </w:tc>
      </w:tr>
      <w:tr w:rsidR="001752F2" w:rsidRPr="008A10EE" w14:paraId="450998B7" w14:textId="77777777" w:rsidTr="00914E28">
        <w:tc>
          <w:tcPr>
            <w:tcW w:w="2360" w:type="dxa"/>
          </w:tcPr>
          <w:p w14:paraId="7A035D28" w14:textId="4E7C4DAB" w:rsidR="001752F2" w:rsidRPr="008A10EE" w:rsidRDefault="001752F2" w:rsidP="001B0998">
            <w:pPr>
              <w:rPr>
                <w:rFonts w:cs="Times New Roman"/>
              </w:rPr>
            </w:pPr>
            <w:r w:rsidRPr="008A10EE">
              <w:rPr>
                <w:rFonts w:cs="Times New Roman"/>
              </w:rPr>
              <w:t xml:space="preserve">Universitas Narotama merupakan salah satu perguruan tinggi di Surabaya yang bertempatkan di Jl. Arif Rachman Hakim No. 51 Sukolilo, Surabaya yang didirikan pada tahun 1981 yang semua informasi terkait bisa diakses pada website resmi Universitas Narotama yakni </w:t>
            </w:r>
            <w:hyperlink r:id="rId57" w:history="1">
              <w:r w:rsidRPr="008A10EE">
                <w:rPr>
                  <w:rStyle w:val="Hyperlink"/>
                  <w:rFonts w:cs="Times New Roman"/>
                </w:rPr>
                <w:t>https://narotama.ac.id/</w:t>
              </w:r>
            </w:hyperlink>
            <w:r w:rsidRPr="008A10EE">
              <w:rPr>
                <w:rFonts w:cs="Times New Roman"/>
              </w:rPr>
              <w:t xml:space="preserve"> . Sistem informasi yang sudah terimplementasi adalah SIM Naro.</w:t>
            </w:r>
          </w:p>
        </w:tc>
        <w:tc>
          <w:tcPr>
            <w:tcW w:w="1689" w:type="dxa"/>
          </w:tcPr>
          <w:p w14:paraId="6E19BD2B" w14:textId="36F06D30" w:rsidR="001752F2" w:rsidRPr="008A10EE" w:rsidRDefault="001752F2" w:rsidP="001B0998">
            <w:pPr>
              <w:rPr>
                <w:rFonts w:cs="Times New Roman"/>
              </w:rPr>
            </w:pPr>
            <w:r w:rsidRPr="008A10EE">
              <w:rPr>
                <w:rFonts w:cs="Times New Roman"/>
              </w:rPr>
              <w:t>Bapak Tubagus Purworusmiardi, S.Kom merupakan pegawai Universitas Narotama Surabaya yang menjabat sebagai Direktur DSTI (Departemen Sistem dan Teknologi Informasi) Universitas Narotama Surabaya.</w:t>
            </w:r>
          </w:p>
        </w:tc>
        <w:tc>
          <w:tcPr>
            <w:tcW w:w="1526" w:type="dxa"/>
          </w:tcPr>
          <w:p w14:paraId="3798E981"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0042D235" w14:textId="77777777" w:rsidR="009C71BA" w:rsidRPr="008A10EE" w:rsidRDefault="009C71BA" w:rsidP="001B0998">
            <w:pPr>
              <w:pStyle w:val="ListParagraph"/>
              <w:ind w:left="307"/>
              <w:rPr>
                <w:rFonts w:cs="Times New Roman"/>
              </w:rPr>
            </w:pPr>
            <w:r w:rsidRPr="008A10EE">
              <w:rPr>
                <w:rFonts w:cs="Times New Roman"/>
              </w:rPr>
              <w:t>Kamis, 11 Oktober 2018</w:t>
            </w:r>
          </w:p>
          <w:p w14:paraId="1E86F4A7"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3A646364" w14:textId="77777777" w:rsidR="009C71BA" w:rsidRPr="008A10EE" w:rsidRDefault="009C71BA" w:rsidP="001B0998">
            <w:pPr>
              <w:ind w:left="307"/>
              <w:rPr>
                <w:rFonts w:cs="Times New Roman"/>
              </w:rPr>
            </w:pPr>
            <w:r w:rsidRPr="008A10EE">
              <w:rPr>
                <w:rFonts w:cs="Times New Roman"/>
              </w:rPr>
              <w:t>14:30 – 15:50 WIB</w:t>
            </w:r>
          </w:p>
          <w:p w14:paraId="0AC52994"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6C7AFB5A" w14:textId="5C357B39" w:rsidR="001752F2" w:rsidRPr="008A10EE" w:rsidRDefault="009C71BA" w:rsidP="001B0998">
            <w:pPr>
              <w:pStyle w:val="ListParagraph"/>
              <w:ind w:left="307"/>
              <w:rPr>
                <w:rFonts w:cs="Times New Roman"/>
              </w:rPr>
            </w:pPr>
            <w:r w:rsidRPr="008A10EE">
              <w:rPr>
                <w:rFonts w:cs="Times New Roman"/>
              </w:rPr>
              <w:t>Ruang DSTI lantai 2 Universitas Narotama</w:t>
            </w:r>
          </w:p>
        </w:tc>
      </w:tr>
    </w:tbl>
    <w:p w14:paraId="0D49D0C1" w14:textId="03C5FECE" w:rsidR="00C8119B" w:rsidRPr="008A10EE" w:rsidRDefault="00C8119B" w:rsidP="001B0998">
      <w:pPr>
        <w:rPr>
          <w:rFonts w:cs="Times New Roman"/>
          <w:lang w:val="en-US"/>
        </w:rPr>
      </w:pPr>
    </w:p>
    <w:p w14:paraId="553B1A8F" w14:textId="77777777" w:rsidR="00914E28" w:rsidRPr="008A10EE" w:rsidRDefault="00914E28" w:rsidP="001B0998">
      <w:pPr>
        <w:contextualSpacing/>
        <w:rPr>
          <w:rFonts w:cs="Times New Roman"/>
        </w:rPr>
      </w:pPr>
    </w:p>
    <w:p w14:paraId="18C6AD64" w14:textId="37BFD42A" w:rsidR="00E04F41" w:rsidRPr="008A10EE" w:rsidRDefault="00E04F41" w:rsidP="001B0998">
      <w:pPr>
        <w:contextualSpacing/>
        <w:rPr>
          <w:rFonts w:cs="Times New Roman"/>
        </w:rPr>
      </w:pPr>
      <w:r w:rsidRPr="008A10EE">
        <w:rPr>
          <w:rFonts w:cs="Times New Roman"/>
        </w:rPr>
        <w:lastRenderedPageBreak/>
        <w:t>Daftar pertanyaan dan jawaban narasumber</w:t>
      </w:r>
      <w:r w:rsidR="003B0923" w:rsidRPr="008A10EE">
        <w:rPr>
          <w:rFonts w:cs="Times New Roman"/>
        </w:rPr>
        <w:t xml:space="preserve"> Universitas Narotama Surabaya.</w:t>
      </w:r>
    </w:p>
    <w:p w14:paraId="6D0C1EF9" w14:textId="77777777" w:rsidR="00914E28" w:rsidRPr="008A10EE" w:rsidRDefault="00914E28" w:rsidP="001B0998">
      <w:pPr>
        <w:contextualSpacing/>
        <w:rPr>
          <w:rFonts w:cs="Times New Roman"/>
        </w:rPr>
      </w:pPr>
    </w:p>
    <w:p w14:paraId="76973EA9" w14:textId="4AB2D410" w:rsidR="00914E28" w:rsidRPr="008A10EE" w:rsidRDefault="00914E28" w:rsidP="00914E28">
      <w:pPr>
        <w:pStyle w:val="Caption"/>
        <w:keepNext/>
        <w:rPr>
          <w:rFonts w:cs="Times New Roman"/>
        </w:rPr>
      </w:pPr>
      <w:bookmarkStart w:id="1283" w:name="_Toc48471712"/>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2</w:t>
      </w:r>
      <w:r w:rsidR="00182426">
        <w:rPr>
          <w:rFonts w:cs="Times New Roman"/>
        </w:rPr>
        <w:fldChar w:fldCharType="end"/>
      </w:r>
      <w:r w:rsidRPr="008A10EE">
        <w:rPr>
          <w:rFonts w:cs="Times New Roman"/>
        </w:rPr>
        <w:t xml:space="preserve"> Daftar </w:t>
      </w:r>
      <w:r w:rsidR="002944C4">
        <w:rPr>
          <w:rFonts w:cs="Times New Roman"/>
        </w:rPr>
        <w:t>P</w:t>
      </w:r>
      <w:r w:rsidRPr="008A10EE">
        <w:rPr>
          <w:rFonts w:cs="Times New Roman"/>
        </w:rPr>
        <w:t xml:space="preserve">ertanyaan dan </w:t>
      </w:r>
      <w:r w:rsidR="002944C4">
        <w:rPr>
          <w:rFonts w:cs="Times New Roman"/>
        </w:rPr>
        <w:t>J</w:t>
      </w:r>
      <w:r w:rsidRPr="008A10EE">
        <w:rPr>
          <w:rFonts w:cs="Times New Roman"/>
        </w:rPr>
        <w:t xml:space="preserve">awaban </w:t>
      </w:r>
      <w:r w:rsidR="002944C4">
        <w:rPr>
          <w:rFonts w:cs="Times New Roman"/>
        </w:rPr>
        <w:t>N</w:t>
      </w:r>
      <w:r w:rsidRPr="008A10EE">
        <w:rPr>
          <w:rFonts w:cs="Times New Roman"/>
        </w:rPr>
        <w:t>arasumber 36</w:t>
      </w:r>
      <w:bookmarkEnd w:id="1283"/>
    </w:p>
    <w:tbl>
      <w:tblPr>
        <w:tblStyle w:val="TableGrid"/>
        <w:tblW w:w="0" w:type="auto"/>
        <w:tblLook w:val="04A0" w:firstRow="1" w:lastRow="0" w:firstColumn="1" w:lastColumn="0" w:noHBand="0" w:noVBand="1"/>
      </w:tblPr>
      <w:tblGrid>
        <w:gridCol w:w="2787"/>
        <w:gridCol w:w="2788"/>
      </w:tblGrid>
      <w:tr w:rsidR="00E04F41" w:rsidRPr="008A10EE" w14:paraId="64BDFC55" w14:textId="77777777" w:rsidTr="002944C4">
        <w:trPr>
          <w:tblHeader/>
        </w:trPr>
        <w:tc>
          <w:tcPr>
            <w:tcW w:w="2787" w:type="dxa"/>
          </w:tcPr>
          <w:p w14:paraId="18F68642" w14:textId="77777777" w:rsidR="00E04F41" w:rsidRPr="002944C4" w:rsidRDefault="00E04F41" w:rsidP="002944C4">
            <w:pPr>
              <w:jc w:val="center"/>
              <w:rPr>
                <w:rFonts w:cs="Times New Roman"/>
                <w:b/>
                <w:bCs/>
              </w:rPr>
            </w:pPr>
            <w:r w:rsidRPr="002944C4">
              <w:rPr>
                <w:rFonts w:cs="Times New Roman"/>
                <w:b/>
                <w:bCs/>
              </w:rPr>
              <w:t>Pertanyaan</w:t>
            </w:r>
          </w:p>
        </w:tc>
        <w:tc>
          <w:tcPr>
            <w:tcW w:w="2788" w:type="dxa"/>
          </w:tcPr>
          <w:p w14:paraId="44895CE8" w14:textId="77777777" w:rsidR="00E04F41" w:rsidRPr="002944C4" w:rsidRDefault="00E04F41" w:rsidP="002944C4">
            <w:pPr>
              <w:jc w:val="center"/>
              <w:rPr>
                <w:rFonts w:cs="Times New Roman"/>
                <w:b/>
                <w:bCs/>
              </w:rPr>
            </w:pPr>
            <w:r w:rsidRPr="002944C4">
              <w:rPr>
                <w:rFonts w:cs="Times New Roman"/>
                <w:b/>
                <w:bCs/>
              </w:rPr>
              <w:t>Jawaban</w:t>
            </w:r>
          </w:p>
        </w:tc>
      </w:tr>
      <w:tr w:rsidR="00E04F41" w:rsidRPr="008A10EE" w14:paraId="327F00E6" w14:textId="77777777" w:rsidTr="004F36FD">
        <w:tc>
          <w:tcPr>
            <w:tcW w:w="2787" w:type="dxa"/>
          </w:tcPr>
          <w:p w14:paraId="678630BA" w14:textId="596FED26" w:rsidR="00E04F41" w:rsidRPr="008A10EE" w:rsidRDefault="00DA5604" w:rsidP="00914E28">
            <w:pPr>
              <w:jc w:val="both"/>
              <w:rPr>
                <w:rFonts w:cs="Times New Roman"/>
              </w:rPr>
            </w:pPr>
            <w:r w:rsidRPr="008A10EE">
              <w:rPr>
                <w:rFonts w:cs="Times New Roman"/>
              </w:rPr>
              <w:t>Sudah berapa lama anda melakukan implementasi software di kampus ini?</w:t>
            </w:r>
          </w:p>
        </w:tc>
        <w:tc>
          <w:tcPr>
            <w:tcW w:w="2788" w:type="dxa"/>
          </w:tcPr>
          <w:p w14:paraId="22084655" w14:textId="1C261A06" w:rsidR="00E04F41" w:rsidRPr="008A10EE" w:rsidRDefault="00DA5604" w:rsidP="00914E28">
            <w:pPr>
              <w:jc w:val="both"/>
              <w:rPr>
                <w:rFonts w:cs="Times New Roman"/>
              </w:rPr>
            </w:pPr>
            <w:r w:rsidRPr="008A10EE">
              <w:rPr>
                <w:rFonts w:cs="Times New Roman"/>
              </w:rPr>
              <w:t>Implementasi software di Narotama sudah berlangsung sejak 2006 hingga sekarang</w:t>
            </w:r>
          </w:p>
        </w:tc>
      </w:tr>
      <w:tr w:rsidR="00DA5604" w:rsidRPr="008A10EE" w14:paraId="7D647B46" w14:textId="77777777" w:rsidTr="004F36FD">
        <w:tc>
          <w:tcPr>
            <w:tcW w:w="2787" w:type="dxa"/>
          </w:tcPr>
          <w:p w14:paraId="02C5BB43" w14:textId="2276AD9C" w:rsidR="00DA5604" w:rsidRPr="008A10EE" w:rsidRDefault="00DA5604" w:rsidP="00914E28">
            <w:pPr>
              <w:jc w:val="both"/>
              <w:rPr>
                <w:rFonts w:cs="Times New Roman"/>
              </w:rPr>
            </w:pPr>
            <w:r w:rsidRPr="008A10EE">
              <w:rPr>
                <w:rFonts w:cs="Times New Roman"/>
              </w:rPr>
              <w:t>Siapa saja yang terlibat dalam proses implementasi software?</w:t>
            </w:r>
          </w:p>
        </w:tc>
        <w:tc>
          <w:tcPr>
            <w:tcW w:w="2788" w:type="dxa"/>
          </w:tcPr>
          <w:p w14:paraId="76AD9CC7" w14:textId="2E26F913" w:rsidR="00DA5604" w:rsidRPr="008A10EE" w:rsidRDefault="00DA5604" w:rsidP="00914E28">
            <w:pPr>
              <w:jc w:val="both"/>
              <w:rPr>
                <w:rFonts w:cs="Times New Roman"/>
              </w:rPr>
            </w:pPr>
            <w:r w:rsidRPr="008A10EE">
              <w:rPr>
                <w:rFonts w:cs="Times New Roman"/>
              </w:rPr>
              <w:t>Semua aggota tim tetap di DSTI</w:t>
            </w:r>
          </w:p>
        </w:tc>
      </w:tr>
      <w:tr w:rsidR="00DA5604" w:rsidRPr="008A10EE" w14:paraId="74D3F225" w14:textId="77777777" w:rsidTr="004F36FD">
        <w:tc>
          <w:tcPr>
            <w:tcW w:w="2787" w:type="dxa"/>
          </w:tcPr>
          <w:p w14:paraId="52BD1311" w14:textId="5A9DD87D" w:rsidR="00DA5604" w:rsidRPr="008A10EE" w:rsidRDefault="004C5AF6" w:rsidP="00914E28">
            <w:pPr>
              <w:jc w:val="both"/>
              <w:rPr>
                <w:rFonts w:cs="Times New Roman"/>
              </w:rPr>
            </w:pPr>
            <w:r w:rsidRPr="008A10EE">
              <w:rPr>
                <w:rFonts w:cs="Times New Roman"/>
              </w:rPr>
              <w:t>Apa saja peran dari setiap pihak yang terlibat?</w:t>
            </w:r>
          </w:p>
        </w:tc>
        <w:tc>
          <w:tcPr>
            <w:tcW w:w="2788" w:type="dxa"/>
          </w:tcPr>
          <w:p w14:paraId="3A91576E" w14:textId="2B92C34D" w:rsidR="00DA5604" w:rsidRPr="008A10EE" w:rsidRDefault="004C5AF6" w:rsidP="00914E28">
            <w:pPr>
              <w:jc w:val="both"/>
              <w:rPr>
                <w:rFonts w:cs="Times New Roman"/>
              </w:rPr>
            </w:pPr>
            <w:r w:rsidRPr="008A10EE">
              <w:rPr>
                <w:rFonts w:cs="Times New Roman"/>
              </w:rPr>
              <w:t>Saya sendiri dan 2 orang lainnya yang semua menjadi programmer</w:t>
            </w:r>
          </w:p>
        </w:tc>
      </w:tr>
      <w:tr w:rsidR="00E04F41" w:rsidRPr="008A10EE" w14:paraId="69CC18DA" w14:textId="77777777" w:rsidTr="004F36FD">
        <w:tc>
          <w:tcPr>
            <w:tcW w:w="2787" w:type="dxa"/>
          </w:tcPr>
          <w:p w14:paraId="4D523F1C" w14:textId="126AA369" w:rsidR="00E04F41" w:rsidRPr="008A10EE" w:rsidRDefault="004C5AF6" w:rsidP="00914E28">
            <w:pPr>
              <w:jc w:val="both"/>
              <w:rPr>
                <w:rFonts w:cs="Times New Roman"/>
              </w:rPr>
            </w:pPr>
            <w:r w:rsidRPr="008A10EE">
              <w:rPr>
                <w:rFonts w:cs="Times New Roman"/>
              </w:rPr>
              <w:t>Apakah ekspektasi anda sesuai dengan software yang diimplementasikan?</w:t>
            </w:r>
          </w:p>
        </w:tc>
        <w:tc>
          <w:tcPr>
            <w:tcW w:w="2788" w:type="dxa"/>
          </w:tcPr>
          <w:p w14:paraId="674C00EB" w14:textId="63672421" w:rsidR="00E04F41" w:rsidRPr="008A10EE" w:rsidRDefault="004C5AF6" w:rsidP="00914E28">
            <w:pPr>
              <w:jc w:val="both"/>
              <w:rPr>
                <w:rFonts w:cs="Times New Roman"/>
              </w:rPr>
            </w:pPr>
            <w:r w:rsidRPr="008A10EE">
              <w:rPr>
                <w:rFonts w:cs="Times New Roman"/>
              </w:rPr>
              <w:t>Software yang sudah diimplementasikan sudah sesuai dengan ekspektasi tim dan pihak instansi.</w:t>
            </w:r>
          </w:p>
        </w:tc>
      </w:tr>
      <w:tr w:rsidR="004C5AF6" w:rsidRPr="008A10EE" w14:paraId="59FA42D4" w14:textId="77777777" w:rsidTr="004F36FD">
        <w:tc>
          <w:tcPr>
            <w:tcW w:w="2787" w:type="dxa"/>
          </w:tcPr>
          <w:p w14:paraId="0EBA19F1" w14:textId="294BDFA8" w:rsidR="004C5AF6" w:rsidRPr="008A10EE" w:rsidRDefault="004C5AF6" w:rsidP="00914E28">
            <w:pPr>
              <w:jc w:val="both"/>
              <w:rPr>
                <w:rFonts w:cs="Times New Roman"/>
              </w:rPr>
            </w:pPr>
            <w:r w:rsidRPr="008A10EE">
              <w:rPr>
                <w:rFonts w:cs="Times New Roman"/>
              </w:rPr>
              <w:t>Apakah bagian pengimplementasi (Tim IT) memiliki jadwal pertemuan yang teratur dengan pihak instansi ?</w:t>
            </w:r>
          </w:p>
        </w:tc>
        <w:tc>
          <w:tcPr>
            <w:tcW w:w="2788" w:type="dxa"/>
          </w:tcPr>
          <w:p w14:paraId="1481FE02" w14:textId="65CAD700" w:rsidR="004C5AF6" w:rsidRPr="008A10EE" w:rsidRDefault="004C5AF6" w:rsidP="00914E28">
            <w:pPr>
              <w:jc w:val="both"/>
              <w:rPr>
                <w:rFonts w:cs="Times New Roman"/>
              </w:rPr>
            </w:pPr>
            <w:r w:rsidRPr="008A10EE">
              <w:rPr>
                <w:rFonts w:cs="Times New Roman"/>
              </w:rPr>
              <w:t>Tim DSTI bekerja secara fleksibel dan tidak memiliki pertemuan yang terjadwal dengan rinci</w:t>
            </w:r>
          </w:p>
        </w:tc>
      </w:tr>
      <w:tr w:rsidR="004C5AF6" w:rsidRPr="008A10EE" w14:paraId="02CFA9A8" w14:textId="77777777" w:rsidTr="004F36FD">
        <w:tc>
          <w:tcPr>
            <w:tcW w:w="2787" w:type="dxa"/>
          </w:tcPr>
          <w:p w14:paraId="78510BCF" w14:textId="54C9D5FA" w:rsidR="004C5AF6" w:rsidRPr="008A10EE" w:rsidRDefault="004C5AF6" w:rsidP="00914E28">
            <w:pPr>
              <w:jc w:val="both"/>
              <w:rPr>
                <w:rFonts w:cs="Times New Roman"/>
              </w:rPr>
            </w:pPr>
            <w:r w:rsidRPr="008A10EE">
              <w:rPr>
                <w:rFonts w:cs="Times New Roman"/>
              </w:rPr>
              <w:t>Apakah proyek pengadaan software berupa in-house atau outsource?</w:t>
            </w:r>
          </w:p>
        </w:tc>
        <w:tc>
          <w:tcPr>
            <w:tcW w:w="2788" w:type="dxa"/>
          </w:tcPr>
          <w:p w14:paraId="583EF87D" w14:textId="46AD2AF2" w:rsidR="004C5AF6" w:rsidRPr="008A10EE" w:rsidRDefault="004C5AF6" w:rsidP="00914E28">
            <w:pPr>
              <w:jc w:val="both"/>
              <w:rPr>
                <w:rFonts w:cs="Times New Roman"/>
              </w:rPr>
            </w:pPr>
            <w:r w:rsidRPr="008A10EE">
              <w:rPr>
                <w:rFonts w:cs="Times New Roman"/>
              </w:rPr>
              <w:t>Ya, pengadaan pernah berupa keduanya, in-house dan outsource</w:t>
            </w:r>
          </w:p>
        </w:tc>
      </w:tr>
      <w:tr w:rsidR="004C5AF6" w:rsidRPr="008A10EE" w14:paraId="4BC6CCE3" w14:textId="77777777" w:rsidTr="004F36FD">
        <w:tc>
          <w:tcPr>
            <w:tcW w:w="2787" w:type="dxa"/>
          </w:tcPr>
          <w:p w14:paraId="1B6C663A" w14:textId="6B7AAEAD" w:rsidR="004C5AF6" w:rsidRPr="008A10EE" w:rsidRDefault="004C5AF6" w:rsidP="00914E28">
            <w:pPr>
              <w:jc w:val="both"/>
              <w:rPr>
                <w:rFonts w:cs="Times New Roman"/>
              </w:rPr>
            </w:pPr>
            <w:r w:rsidRPr="008A10EE">
              <w:rPr>
                <w:rFonts w:cs="Times New Roman"/>
              </w:rPr>
              <w:t>Apakah pernah melakukan pengandaan software inhouse?</w:t>
            </w:r>
          </w:p>
        </w:tc>
        <w:tc>
          <w:tcPr>
            <w:tcW w:w="2788" w:type="dxa"/>
          </w:tcPr>
          <w:p w14:paraId="289A8AAD" w14:textId="756428A5" w:rsidR="004C5AF6" w:rsidRPr="008A10EE" w:rsidRDefault="004C5AF6" w:rsidP="00914E28">
            <w:pPr>
              <w:jc w:val="both"/>
              <w:rPr>
                <w:rFonts w:cs="Times New Roman"/>
              </w:rPr>
            </w:pPr>
            <w:r w:rsidRPr="008A10EE">
              <w:rPr>
                <w:rFonts w:cs="Times New Roman"/>
              </w:rPr>
              <w:t>Semua pembutan dan pengembangan dilakukan in-house oleh tim DSTI yang juga bisa disebut ICT</w:t>
            </w:r>
          </w:p>
        </w:tc>
      </w:tr>
      <w:tr w:rsidR="004C5AF6" w:rsidRPr="008A10EE" w14:paraId="26FB605B" w14:textId="77777777" w:rsidTr="004F36FD">
        <w:tc>
          <w:tcPr>
            <w:tcW w:w="2787" w:type="dxa"/>
          </w:tcPr>
          <w:p w14:paraId="575B217D" w14:textId="00011638" w:rsidR="004C5AF6" w:rsidRPr="008A10EE" w:rsidRDefault="004C5AF6" w:rsidP="00914E28">
            <w:pPr>
              <w:jc w:val="both"/>
              <w:rPr>
                <w:rFonts w:cs="Times New Roman"/>
              </w:rPr>
            </w:pPr>
            <w:r w:rsidRPr="008A10EE">
              <w:rPr>
                <w:rFonts w:cs="Times New Roman"/>
              </w:rPr>
              <w:t>Apakah pernah melakukan pengandaan software outsource?</w:t>
            </w:r>
          </w:p>
        </w:tc>
        <w:tc>
          <w:tcPr>
            <w:tcW w:w="2788" w:type="dxa"/>
          </w:tcPr>
          <w:p w14:paraId="5E20AF8B" w14:textId="0E5B87CF" w:rsidR="004C5AF6" w:rsidRPr="008A10EE" w:rsidRDefault="004C5AF6" w:rsidP="00914E28">
            <w:pPr>
              <w:jc w:val="both"/>
              <w:rPr>
                <w:rFonts w:cs="Times New Roman"/>
              </w:rPr>
            </w:pPr>
            <w:r w:rsidRPr="008A10EE">
              <w:rPr>
                <w:rFonts w:cs="Times New Roman"/>
              </w:rPr>
              <w:t>Pernah saat software yang pertama kali diimplementasikan, karena berupa software dari dana hibah yakni sistem informasi akademik</w:t>
            </w:r>
          </w:p>
        </w:tc>
      </w:tr>
      <w:tr w:rsidR="004C5AF6" w:rsidRPr="008A10EE" w14:paraId="080126DD" w14:textId="77777777" w:rsidTr="004F36FD">
        <w:tc>
          <w:tcPr>
            <w:tcW w:w="2787" w:type="dxa"/>
          </w:tcPr>
          <w:p w14:paraId="5C4BE2B6" w14:textId="48A6638D" w:rsidR="004C5AF6" w:rsidRPr="008A10EE" w:rsidRDefault="004C5AF6" w:rsidP="00914E28">
            <w:pPr>
              <w:jc w:val="both"/>
              <w:rPr>
                <w:rFonts w:cs="Times New Roman"/>
              </w:rPr>
            </w:pPr>
            <w:r w:rsidRPr="008A10EE">
              <w:rPr>
                <w:rFonts w:cs="Times New Roman"/>
              </w:rPr>
              <w:lastRenderedPageBreak/>
              <w:t>Apakah ada standard kebijakan implementasi software dari pihak anda?</w:t>
            </w:r>
          </w:p>
        </w:tc>
        <w:tc>
          <w:tcPr>
            <w:tcW w:w="2788" w:type="dxa"/>
          </w:tcPr>
          <w:p w14:paraId="664534A2" w14:textId="02F7BB43" w:rsidR="004C5AF6" w:rsidRPr="008A10EE" w:rsidRDefault="004C5AF6" w:rsidP="00914E28">
            <w:pPr>
              <w:jc w:val="both"/>
              <w:rPr>
                <w:rFonts w:cs="Times New Roman"/>
              </w:rPr>
            </w:pPr>
            <w:r w:rsidRPr="008A10EE">
              <w:rPr>
                <w:rFonts w:cs="Times New Roman"/>
              </w:rPr>
              <w:t>Sejauh ini tidak ada standard kebijakan untuk implementasi software, kami lebih fleksibel dengan menyesuaikan kebutuhan, namun tetap selalu kami pantau</w:t>
            </w:r>
          </w:p>
        </w:tc>
      </w:tr>
      <w:tr w:rsidR="004C5AF6" w:rsidRPr="008A10EE" w14:paraId="6A6E48E4" w14:textId="77777777" w:rsidTr="004F36FD">
        <w:tc>
          <w:tcPr>
            <w:tcW w:w="2787" w:type="dxa"/>
          </w:tcPr>
          <w:p w14:paraId="4CAB3E1F" w14:textId="5F232008" w:rsidR="004C5AF6" w:rsidRPr="008A10EE" w:rsidRDefault="004C5AF6" w:rsidP="00914E28">
            <w:pPr>
              <w:jc w:val="both"/>
              <w:rPr>
                <w:rFonts w:cs="Times New Roman"/>
              </w:rPr>
            </w:pPr>
            <w:r w:rsidRPr="008A10EE">
              <w:rPr>
                <w:rFonts w:cs="Times New Roman"/>
              </w:rPr>
              <w:t>Apakah instansi mendukung pengadaan training dan support untuk end user?</w:t>
            </w:r>
          </w:p>
        </w:tc>
        <w:tc>
          <w:tcPr>
            <w:tcW w:w="2788" w:type="dxa"/>
          </w:tcPr>
          <w:p w14:paraId="607B04A6" w14:textId="001B3FF9" w:rsidR="004C5AF6" w:rsidRPr="008A10EE" w:rsidRDefault="004C5AF6" w:rsidP="00914E28">
            <w:pPr>
              <w:jc w:val="both"/>
              <w:rPr>
                <w:rFonts w:cs="Times New Roman"/>
              </w:rPr>
            </w:pPr>
            <w:r w:rsidRPr="008A10EE">
              <w:rPr>
                <w:rFonts w:cs="Times New Roman"/>
              </w:rPr>
              <w:t>Untuk training end user secara tatap muka tidak ada, melainkan sudah kami sisihkan di dalam aplikasi itu sendiri, sehinngga end user dapat mengedukasi dirinya sendiri</w:t>
            </w:r>
          </w:p>
        </w:tc>
      </w:tr>
      <w:tr w:rsidR="004C5AF6" w:rsidRPr="008A10EE" w14:paraId="53E63975" w14:textId="77777777" w:rsidTr="004F36FD">
        <w:tc>
          <w:tcPr>
            <w:tcW w:w="2787" w:type="dxa"/>
          </w:tcPr>
          <w:p w14:paraId="1AE9CDAA" w14:textId="71B90F47" w:rsidR="004C5AF6" w:rsidRPr="008A10EE" w:rsidRDefault="004C5AF6" w:rsidP="00914E28">
            <w:pPr>
              <w:jc w:val="both"/>
              <w:rPr>
                <w:rFonts w:cs="Times New Roman"/>
              </w:rPr>
            </w:pPr>
            <w:r w:rsidRPr="008A10EE">
              <w:rPr>
                <w:rFonts w:cs="Times New Roman"/>
              </w:rPr>
              <w:t>Apakah instansi memiliki kebijakan atau prosedur mengenai pengimplementasian sebuah software?</w:t>
            </w:r>
          </w:p>
        </w:tc>
        <w:tc>
          <w:tcPr>
            <w:tcW w:w="2788" w:type="dxa"/>
          </w:tcPr>
          <w:p w14:paraId="1683A88F" w14:textId="12A8AF05" w:rsidR="004C5AF6" w:rsidRPr="008A10EE" w:rsidRDefault="004C5AF6" w:rsidP="00914E28">
            <w:pPr>
              <w:jc w:val="both"/>
              <w:rPr>
                <w:rFonts w:cs="Times New Roman"/>
              </w:rPr>
            </w:pPr>
            <w:r w:rsidRPr="008A10EE">
              <w:rPr>
                <w:rFonts w:cs="Times New Roman"/>
              </w:rPr>
              <w:t>Tidak ada kebijakan atau prosedur yang terlalu baku untuk implementasi sofware, kami lebih melihat pada kebutuhan yang diminta pihak instansi</w:t>
            </w:r>
          </w:p>
        </w:tc>
      </w:tr>
      <w:tr w:rsidR="004C5AF6" w:rsidRPr="008A10EE" w14:paraId="1F5993B1" w14:textId="77777777" w:rsidTr="004F36FD">
        <w:tc>
          <w:tcPr>
            <w:tcW w:w="2787" w:type="dxa"/>
          </w:tcPr>
          <w:p w14:paraId="15AA58AC" w14:textId="2243CA18" w:rsidR="004C5AF6" w:rsidRPr="008A10EE" w:rsidRDefault="004C5AF6" w:rsidP="00914E28">
            <w:pPr>
              <w:jc w:val="both"/>
              <w:rPr>
                <w:rFonts w:cs="Times New Roman"/>
              </w:rPr>
            </w:pPr>
            <w:r w:rsidRPr="008A10EE">
              <w:rPr>
                <w:rFonts w:cs="Times New Roman"/>
              </w:rPr>
              <w:t>Apakah sebuah implementasi software harus sesuai dengan visi/misi di instansi?</w:t>
            </w:r>
          </w:p>
        </w:tc>
        <w:tc>
          <w:tcPr>
            <w:tcW w:w="2788" w:type="dxa"/>
          </w:tcPr>
          <w:p w14:paraId="43188956" w14:textId="56EBABA9" w:rsidR="004C5AF6" w:rsidRPr="008A10EE" w:rsidRDefault="004C5AF6" w:rsidP="00914E28">
            <w:pPr>
              <w:jc w:val="both"/>
              <w:rPr>
                <w:rFonts w:cs="Times New Roman"/>
              </w:rPr>
            </w:pPr>
            <w:r w:rsidRPr="008A10EE">
              <w:rPr>
                <w:rFonts w:cs="Times New Roman"/>
              </w:rPr>
              <w:t>Ya, pembuatan hingga implementasi software disesuaikan dengan visi misi instansi</w:t>
            </w:r>
          </w:p>
        </w:tc>
      </w:tr>
      <w:tr w:rsidR="004C5AF6" w:rsidRPr="008A10EE" w14:paraId="13DA84CE" w14:textId="77777777" w:rsidTr="004F36FD">
        <w:tc>
          <w:tcPr>
            <w:tcW w:w="2787" w:type="dxa"/>
          </w:tcPr>
          <w:p w14:paraId="23395874" w14:textId="7FF09733" w:rsidR="004C5AF6" w:rsidRPr="008A10EE" w:rsidRDefault="004C5AF6" w:rsidP="00914E28">
            <w:pPr>
              <w:jc w:val="both"/>
              <w:rPr>
                <w:rFonts w:cs="Times New Roman"/>
              </w:rPr>
            </w:pPr>
            <w:r w:rsidRPr="008A10EE">
              <w:rPr>
                <w:rFonts w:cs="Times New Roman"/>
              </w:rPr>
              <w:t>Apakah perlu dibentuk sebuah tim khusus dalam setiap implementasi software?</w:t>
            </w:r>
          </w:p>
        </w:tc>
        <w:tc>
          <w:tcPr>
            <w:tcW w:w="2788" w:type="dxa"/>
          </w:tcPr>
          <w:p w14:paraId="6A0318C7" w14:textId="5E01D097" w:rsidR="004C5AF6" w:rsidRPr="008A10EE" w:rsidRDefault="004C5AF6" w:rsidP="00914E28">
            <w:pPr>
              <w:jc w:val="both"/>
              <w:rPr>
                <w:rFonts w:cs="Times New Roman"/>
              </w:rPr>
            </w:pPr>
            <w:r w:rsidRPr="008A10EE">
              <w:rPr>
                <w:rFonts w:cs="Times New Roman"/>
              </w:rPr>
              <w:t>Tidak ada tim khusus untuk setiap implementasi software, yang menghandle adalah dari tim DSTI untuk semua yang berkaitan dengan IT</w:t>
            </w:r>
          </w:p>
        </w:tc>
      </w:tr>
      <w:tr w:rsidR="004C5AF6" w:rsidRPr="008A10EE" w14:paraId="4E1FA146" w14:textId="77777777" w:rsidTr="004F36FD">
        <w:tc>
          <w:tcPr>
            <w:tcW w:w="2787" w:type="dxa"/>
          </w:tcPr>
          <w:p w14:paraId="1AB4600A" w14:textId="594E24EC" w:rsidR="004C5AF6" w:rsidRPr="008A10EE" w:rsidRDefault="004C5AF6" w:rsidP="00914E28">
            <w:pPr>
              <w:jc w:val="both"/>
              <w:rPr>
                <w:rFonts w:cs="Times New Roman"/>
              </w:rPr>
            </w:pPr>
            <w:r w:rsidRPr="008A10EE">
              <w:rPr>
                <w:rFonts w:cs="Times New Roman"/>
              </w:rPr>
              <w:t>Apakah hardware yang dimiliki mendukung software yang diimplementasikan?</w:t>
            </w:r>
          </w:p>
        </w:tc>
        <w:tc>
          <w:tcPr>
            <w:tcW w:w="2788" w:type="dxa"/>
          </w:tcPr>
          <w:p w14:paraId="14D518A8" w14:textId="5C1BFA2F" w:rsidR="004C5AF6" w:rsidRPr="008A10EE" w:rsidRDefault="004C5AF6" w:rsidP="00914E28">
            <w:pPr>
              <w:jc w:val="both"/>
              <w:rPr>
                <w:rFonts w:cs="Times New Roman"/>
              </w:rPr>
            </w:pPr>
            <w:r w:rsidRPr="008A10EE">
              <w:rPr>
                <w:rFonts w:cs="Times New Roman"/>
              </w:rPr>
              <w:t>Hardware sudah mendukung seperti server yang kami miliki, yakni berada di Narotama dan Radnet</w:t>
            </w:r>
          </w:p>
        </w:tc>
      </w:tr>
      <w:tr w:rsidR="004C5AF6" w:rsidRPr="008A10EE" w14:paraId="1BE1D479" w14:textId="77777777" w:rsidTr="004F36FD">
        <w:tc>
          <w:tcPr>
            <w:tcW w:w="2787" w:type="dxa"/>
          </w:tcPr>
          <w:p w14:paraId="7DFD4326" w14:textId="56C45FC3" w:rsidR="004C5AF6" w:rsidRPr="008A10EE" w:rsidRDefault="004C5AF6" w:rsidP="00914E28">
            <w:pPr>
              <w:jc w:val="both"/>
              <w:rPr>
                <w:rFonts w:cs="Times New Roman"/>
              </w:rPr>
            </w:pPr>
            <w:r w:rsidRPr="008A10EE">
              <w:rPr>
                <w:rFonts w:cs="Times New Roman"/>
              </w:rPr>
              <w:t xml:space="preserve">Apakah selalu ada pendokumentasian dalam </w:t>
            </w:r>
            <w:r w:rsidRPr="008A10EE">
              <w:rPr>
                <w:rFonts w:cs="Times New Roman"/>
              </w:rPr>
              <w:lastRenderedPageBreak/>
              <w:t>setiap implementasi software?</w:t>
            </w:r>
          </w:p>
        </w:tc>
        <w:tc>
          <w:tcPr>
            <w:tcW w:w="2788" w:type="dxa"/>
          </w:tcPr>
          <w:p w14:paraId="780611B2" w14:textId="5D3F2146" w:rsidR="004C5AF6" w:rsidRPr="008A10EE" w:rsidRDefault="004C5AF6" w:rsidP="00914E28">
            <w:pPr>
              <w:jc w:val="both"/>
              <w:rPr>
                <w:rFonts w:cs="Times New Roman"/>
              </w:rPr>
            </w:pPr>
            <w:r w:rsidRPr="008A10EE">
              <w:rPr>
                <w:rFonts w:cs="Times New Roman"/>
              </w:rPr>
              <w:lastRenderedPageBreak/>
              <w:t xml:space="preserve">Ada, dokumentasi berupa laporan kegiatan </w:t>
            </w:r>
            <w:r w:rsidRPr="008A10EE">
              <w:rPr>
                <w:rFonts w:cs="Times New Roman"/>
              </w:rPr>
              <w:lastRenderedPageBreak/>
              <w:t>implementasi yang kemudian dikirimkan ke pihak instansi terkait</w:t>
            </w:r>
          </w:p>
        </w:tc>
      </w:tr>
      <w:tr w:rsidR="004C5AF6" w:rsidRPr="008A10EE" w14:paraId="4B03EBE0" w14:textId="77777777" w:rsidTr="004F36FD">
        <w:tc>
          <w:tcPr>
            <w:tcW w:w="2787" w:type="dxa"/>
          </w:tcPr>
          <w:p w14:paraId="1E3E6488" w14:textId="1ACFE176" w:rsidR="004C5AF6" w:rsidRPr="008A10EE" w:rsidRDefault="004C5AF6" w:rsidP="00914E28">
            <w:pPr>
              <w:jc w:val="both"/>
              <w:rPr>
                <w:rFonts w:cs="Times New Roman"/>
              </w:rPr>
            </w:pPr>
            <w:r w:rsidRPr="008A10EE">
              <w:rPr>
                <w:rFonts w:cs="Times New Roman"/>
              </w:rPr>
              <w:lastRenderedPageBreak/>
              <w:t>Apakah terdapat pelatihan yang ditujukan untuk pengguna software tersebut?</w:t>
            </w:r>
          </w:p>
        </w:tc>
        <w:tc>
          <w:tcPr>
            <w:tcW w:w="2788" w:type="dxa"/>
          </w:tcPr>
          <w:p w14:paraId="5AA36FC6" w14:textId="30CD4BD1" w:rsidR="004C5AF6" w:rsidRPr="008A10EE" w:rsidRDefault="004C5AF6" w:rsidP="00914E28">
            <w:pPr>
              <w:jc w:val="both"/>
              <w:rPr>
                <w:rFonts w:cs="Times New Roman"/>
              </w:rPr>
            </w:pPr>
            <w:r w:rsidRPr="008A10EE">
              <w:rPr>
                <w:rFonts w:cs="Times New Roman"/>
              </w:rPr>
              <w:t>Pelatihannya secara langsung melalui aplikasinya, jadi kami memberikan pelatihan secara tidak langsung</w:t>
            </w:r>
          </w:p>
        </w:tc>
      </w:tr>
      <w:tr w:rsidR="004C5AF6" w:rsidRPr="008A10EE" w14:paraId="25B43169" w14:textId="77777777" w:rsidTr="004F36FD">
        <w:tc>
          <w:tcPr>
            <w:tcW w:w="2787" w:type="dxa"/>
          </w:tcPr>
          <w:p w14:paraId="58F76DDD" w14:textId="7BB97EDD" w:rsidR="004C5AF6" w:rsidRPr="008A10EE" w:rsidRDefault="004C5AF6" w:rsidP="00914E28">
            <w:pPr>
              <w:jc w:val="both"/>
              <w:rPr>
                <w:rFonts w:cs="Times New Roman"/>
              </w:rPr>
            </w:pPr>
            <w:r w:rsidRPr="008A10EE">
              <w:rPr>
                <w:rFonts w:cs="Times New Roman"/>
              </w:rPr>
              <w:t>Apakah pihak instansi menyediakan bantuan layanan ketika user mengalami kesulitan?</w:t>
            </w:r>
          </w:p>
        </w:tc>
        <w:tc>
          <w:tcPr>
            <w:tcW w:w="2788" w:type="dxa"/>
          </w:tcPr>
          <w:p w14:paraId="273E8D01" w14:textId="6DE077DC" w:rsidR="004C5AF6" w:rsidRPr="008A10EE" w:rsidRDefault="004C5AF6" w:rsidP="00914E28">
            <w:pPr>
              <w:jc w:val="both"/>
              <w:rPr>
                <w:rFonts w:cs="Times New Roman"/>
              </w:rPr>
            </w:pPr>
            <w:r w:rsidRPr="008A10EE">
              <w:rPr>
                <w:rFonts w:cs="Times New Roman"/>
              </w:rPr>
              <w:t>Ya, untuk user yang mengalami kesulitan biasanya langsung mendatangi ruang DSTI kami, atau menghubungi saya sendiri. Masalah yang biasanya dikeluhkan seperti koneksi, sistem, trouble shooting, dll.</w:t>
            </w:r>
          </w:p>
        </w:tc>
      </w:tr>
      <w:tr w:rsidR="004C5AF6" w:rsidRPr="008A10EE" w14:paraId="2B0018D6" w14:textId="77777777" w:rsidTr="004F36FD">
        <w:tc>
          <w:tcPr>
            <w:tcW w:w="2787" w:type="dxa"/>
          </w:tcPr>
          <w:p w14:paraId="0CC33BE6" w14:textId="354DED8C" w:rsidR="004C5AF6" w:rsidRPr="008A10EE" w:rsidRDefault="004C5AF6" w:rsidP="00914E28">
            <w:pPr>
              <w:jc w:val="both"/>
              <w:rPr>
                <w:rFonts w:cs="Times New Roman"/>
              </w:rPr>
            </w:pPr>
            <w:r w:rsidRPr="008A10EE">
              <w:rPr>
                <w:rFonts w:cs="Times New Roman"/>
              </w:rPr>
              <w:t>Berapa kali testing yang dibutuhkan sebelum software diimplementasikan?</w:t>
            </w:r>
          </w:p>
        </w:tc>
        <w:tc>
          <w:tcPr>
            <w:tcW w:w="2788" w:type="dxa"/>
          </w:tcPr>
          <w:p w14:paraId="38DDAB44" w14:textId="1DC922B4" w:rsidR="004C5AF6" w:rsidRPr="008A10EE" w:rsidRDefault="004C5AF6" w:rsidP="00914E28">
            <w:pPr>
              <w:jc w:val="both"/>
              <w:rPr>
                <w:rFonts w:cs="Times New Roman"/>
              </w:rPr>
            </w:pPr>
            <w:r w:rsidRPr="008A10EE">
              <w:rPr>
                <w:rFonts w:cs="Times New Roman"/>
              </w:rPr>
              <w:t>Ada testing sebelum launching, yakni uji coba erlebih dahulu dengan pihak lokal kemudian baru kita launch</w:t>
            </w:r>
          </w:p>
        </w:tc>
      </w:tr>
      <w:tr w:rsidR="004C5AF6" w:rsidRPr="008A10EE" w14:paraId="08F0BD7B" w14:textId="77777777" w:rsidTr="004F36FD">
        <w:tc>
          <w:tcPr>
            <w:tcW w:w="2787" w:type="dxa"/>
          </w:tcPr>
          <w:p w14:paraId="2998FFEE" w14:textId="27C30702" w:rsidR="004C5AF6" w:rsidRPr="008A10EE" w:rsidRDefault="004C5AF6" w:rsidP="00914E28">
            <w:pPr>
              <w:jc w:val="both"/>
              <w:rPr>
                <w:rFonts w:cs="Times New Roman"/>
              </w:rPr>
            </w:pPr>
            <w:r w:rsidRPr="008A10EE">
              <w:rPr>
                <w:rFonts w:cs="Times New Roman"/>
              </w:rPr>
              <w:t>Apa saja komponen pada software yang perlu dilakukan saat testing?</w:t>
            </w:r>
          </w:p>
        </w:tc>
        <w:tc>
          <w:tcPr>
            <w:tcW w:w="2788" w:type="dxa"/>
          </w:tcPr>
          <w:p w14:paraId="6D9F0787" w14:textId="3326FE3A" w:rsidR="004C5AF6" w:rsidRPr="008A10EE" w:rsidRDefault="004C5AF6" w:rsidP="00914E28">
            <w:pPr>
              <w:jc w:val="both"/>
              <w:rPr>
                <w:rFonts w:cs="Times New Roman"/>
              </w:rPr>
            </w:pPr>
            <w:r w:rsidRPr="008A10EE">
              <w:rPr>
                <w:rFonts w:cs="Times New Roman"/>
              </w:rPr>
              <w:t>Tampilan, design interface, hasil yakni yang ditampilkan sesuai dengan kebutuhan</w:t>
            </w:r>
          </w:p>
        </w:tc>
      </w:tr>
      <w:tr w:rsidR="004C5AF6" w:rsidRPr="008A10EE" w14:paraId="416A368D" w14:textId="77777777" w:rsidTr="004F36FD">
        <w:tc>
          <w:tcPr>
            <w:tcW w:w="2787" w:type="dxa"/>
          </w:tcPr>
          <w:p w14:paraId="2FB9C619" w14:textId="05DBC134" w:rsidR="004C5AF6" w:rsidRPr="008A10EE" w:rsidRDefault="004C5AF6" w:rsidP="00914E28">
            <w:pPr>
              <w:jc w:val="both"/>
              <w:rPr>
                <w:rFonts w:cs="Times New Roman"/>
              </w:rPr>
            </w:pPr>
            <w:r w:rsidRPr="008A10EE">
              <w:rPr>
                <w:rFonts w:cs="Times New Roman"/>
              </w:rPr>
              <w:t>Berapa lama rentang waktu yang dibutuhkan oleh sebuah software dari pertama kali diluncurkan hingga mengalami update?</w:t>
            </w:r>
          </w:p>
        </w:tc>
        <w:tc>
          <w:tcPr>
            <w:tcW w:w="2788" w:type="dxa"/>
          </w:tcPr>
          <w:p w14:paraId="04F18AE5" w14:textId="2CAEBA6C" w:rsidR="004C5AF6" w:rsidRPr="008A10EE" w:rsidRDefault="004C5AF6" w:rsidP="00914E28">
            <w:pPr>
              <w:jc w:val="both"/>
              <w:rPr>
                <w:rFonts w:cs="Times New Roman"/>
              </w:rPr>
            </w:pPr>
            <w:r w:rsidRPr="008A10EE">
              <w:rPr>
                <w:rFonts w:cs="Times New Roman"/>
              </w:rPr>
              <w:t>Biasanya tidak lama, testingnya dilakukan per target, tidak langsung menyeluruh di akhir. Biasanya hanya membutuhkan waktu 1 hari. Untuk pembuatannya yang pasti dalam setahun kami membatasi menerima 2 project</w:t>
            </w:r>
          </w:p>
        </w:tc>
      </w:tr>
      <w:tr w:rsidR="004C5AF6" w:rsidRPr="008A10EE" w14:paraId="3F1C6816" w14:textId="77777777" w:rsidTr="004F36FD">
        <w:tc>
          <w:tcPr>
            <w:tcW w:w="2787" w:type="dxa"/>
          </w:tcPr>
          <w:p w14:paraId="4D4E8917" w14:textId="7E18D9AF" w:rsidR="004C5AF6" w:rsidRPr="008A10EE" w:rsidRDefault="004C5AF6" w:rsidP="00914E28">
            <w:pPr>
              <w:jc w:val="both"/>
              <w:rPr>
                <w:rFonts w:cs="Times New Roman"/>
              </w:rPr>
            </w:pPr>
            <w:r w:rsidRPr="008A10EE">
              <w:rPr>
                <w:rFonts w:cs="Times New Roman"/>
              </w:rPr>
              <w:lastRenderedPageBreak/>
              <w:t>Berapa lama proses yang dibutuhkan untuk melakukan migrasi data?</w:t>
            </w:r>
          </w:p>
        </w:tc>
        <w:tc>
          <w:tcPr>
            <w:tcW w:w="2788" w:type="dxa"/>
          </w:tcPr>
          <w:p w14:paraId="58EE0AAD" w14:textId="78A53498" w:rsidR="004C5AF6" w:rsidRPr="008A10EE" w:rsidRDefault="004C5AF6" w:rsidP="00914E28">
            <w:pPr>
              <w:jc w:val="both"/>
              <w:rPr>
                <w:rFonts w:cs="Times New Roman"/>
              </w:rPr>
            </w:pPr>
            <w:r w:rsidRPr="008A10EE">
              <w:rPr>
                <w:rFonts w:cs="Times New Roman"/>
              </w:rPr>
              <w:t>Waktu untuk migrasi tergantung pada besar datanya, jika semakin besar maka semakin lama pula</w:t>
            </w:r>
          </w:p>
        </w:tc>
      </w:tr>
      <w:tr w:rsidR="004C5AF6" w:rsidRPr="008A10EE" w14:paraId="0CF2C2B3" w14:textId="77777777" w:rsidTr="004F36FD">
        <w:tc>
          <w:tcPr>
            <w:tcW w:w="2787" w:type="dxa"/>
          </w:tcPr>
          <w:p w14:paraId="25462588" w14:textId="72F46B74" w:rsidR="004C5AF6" w:rsidRPr="008A10EE" w:rsidRDefault="004C5AF6" w:rsidP="00914E28">
            <w:pPr>
              <w:jc w:val="both"/>
              <w:rPr>
                <w:rFonts w:cs="Times New Roman"/>
              </w:rPr>
            </w:pPr>
            <w:r w:rsidRPr="008A10EE">
              <w:rPr>
                <w:rFonts w:cs="Times New Roman"/>
              </w:rPr>
              <w:t>Apa saja kendala yang dialami selama proses migrasi data?</w:t>
            </w:r>
          </w:p>
        </w:tc>
        <w:tc>
          <w:tcPr>
            <w:tcW w:w="2788" w:type="dxa"/>
          </w:tcPr>
          <w:p w14:paraId="0F1AA9DA" w14:textId="202E5301" w:rsidR="004C5AF6" w:rsidRPr="008A10EE" w:rsidRDefault="004C5AF6" w:rsidP="00914E28">
            <w:pPr>
              <w:jc w:val="both"/>
              <w:rPr>
                <w:rFonts w:cs="Times New Roman"/>
              </w:rPr>
            </w:pPr>
            <w:r w:rsidRPr="008A10EE">
              <w:rPr>
                <w:rFonts w:cs="Times New Roman"/>
              </w:rPr>
              <w:t>Kesulitan ketika hardisknya rusak saat kami melakukan backup dan kehilangan data saat 2 hari perkuliahan, sehingga harus input ulang dari data offline</w:t>
            </w:r>
          </w:p>
        </w:tc>
      </w:tr>
      <w:tr w:rsidR="004C5AF6" w:rsidRPr="008A10EE" w14:paraId="759162D8" w14:textId="77777777" w:rsidTr="004F36FD">
        <w:tc>
          <w:tcPr>
            <w:tcW w:w="2787" w:type="dxa"/>
          </w:tcPr>
          <w:p w14:paraId="0985ECBC" w14:textId="61D08273" w:rsidR="004C5AF6" w:rsidRPr="008A10EE" w:rsidRDefault="004C5AF6" w:rsidP="00914E28">
            <w:pPr>
              <w:jc w:val="both"/>
              <w:rPr>
                <w:rFonts w:cs="Times New Roman"/>
              </w:rPr>
            </w:pPr>
            <w:r w:rsidRPr="008A10EE">
              <w:rPr>
                <w:rFonts w:cs="Times New Roman"/>
              </w:rPr>
              <w:t>Siapa saja yang terlibat dalam proses migrasi data?</w:t>
            </w:r>
          </w:p>
        </w:tc>
        <w:tc>
          <w:tcPr>
            <w:tcW w:w="2788" w:type="dxa"/>
          </w:tcPr>
          <w:p w14:paraId="71D78EE2" w14:textId="394E19D5" w:rsidR="004C5AF6" w:rsidRPr="008A10EE" w:rsidRDefault="004C5AF6" w:rsidP="00914E28">
            <w:pPr>
              <w:jc w:val="both"/>
              <w:rPr>
                <w:rFonts w:cs="Times New Roman"/>
              </w:rPr>
            </w:pPr>
            <w:r w:rsidRPr="008A10EE">
              <w:rPr>
                <w:rFonts w:cs="Times New Roman"/>
              </w:rPr>
              <w:t>Pihak yang melakukan dari tim DSTI sendiri</w:t>
            </w:r>
          </w:p>
        </w:tc>
      </w:tr>
      <w:tr w:rsidR="004C5AF6" w:rsidRPr="008A10EE" w14:paraId="3BF808B1" w14:textId="77777777" w:rsidTr="004F36FD">
        <w:tc>
          <w:tcPr>
            <w:tcW w:w="2787" w:type="dxa"/>
          </w:tcPr>
          <w:p w14:paraId="3232456B" w14:textId="3AFC3E75" w:rsidR="004C5AF6" w:rsidRPr="008A10EE" w:rsidRDefault="004C5AF6" w:rsidP="00914E28">
            <w:pPr>
              <w:jc w:val="both"/>
              <w:rPr>
                <w:rFonts w:cs="Times New Roman"/>
              </w:rPr>
            </w:pPr>
            <w:r w:rsidRPr="008A10EE">
              <w:rPr>
                <w:rFonts w:cs="Times New Roman"/>
              </w:rPr>
              <w:t>Apa saja proses yang dibutuhkan dalam melakukan migrasi data?</w:t>
            </w:r>
          </w:p>
        </w:tc>
        <w:tc>
          <w:tcPr>
            <w:tcW w:w="2788" w:type="dxa"/>
          </w:tcPr>
          <w:p w14:paraId="4D9DDB6F" w14:textId="7FFF999A" w:rsidR="004C5AF6" w:rsidRPr="008A10EE" w:rsidRDefault="004C5AF6" w:rsidP="00914E28">
            <w:pPr>
              <w:jc w:val="both"/>
              <w:rPr>
                <w:rFonts w:cs="Times New Roman"/>
              </w:rPr>
            </w:pPr>
            <w:r w:rsidRPr="008A10EE">
              <w:rPr>
                <w:rFonts w:cs="Times New Roman"/>
              </w:rPr>
              <w:t>Input data lama ke sistem yang baru, seperti presensi kelas, jadwal, dll.</w:t>
            </w:r>
          </w:p>
        </w:tc>
      </w:tr>
      <w:tr w:rsidR="004C5AF6" w:rsidRPr="008A10EE" w14:paraId="6DD04C94" w14:textId="77777777" w:rsidTr="004F36FD">
        <w:tc>
          <w:tcPr>
            <w:tcW w:w="2787" w:type="dxa"/>
          </w:tcPr>
          <w:p w14:paraId="1D7D8AD6" w14:textId="7B1AB131" w:rsidR="004C5AF6" w:rsidRPr="008A10EE" w:rsidRDefault="004C5AF6" w:rsidP="00914E28">
            <w:pPr>
              <w:jc w:val="both"/>
              <w:rPr>
                <w:rFonts w:cs="Times New Roman"/>
              </w:rPr>
            </w:pPr>
            <w:r w:rsidRPr="008A10EE">
              <w:rPr>
                <w:rFonts w:cs="Times New Roman"/>
              </w:rPr>
              <w:t>Berapa biaya yang dialokasikan untuk pengimplementasian software ini?</w:t>
            </w:r>
          </w:p>
        </w:tc>
        <w:tc>
          <w:tcPr>
            <w:tcW w:w="2788" w:type="dxa"/>
          </w:tcPr>
          <w:p w14:paraId="7443F30E" w14:textId="625A6BCB" w:rsidR="004C5AF6" w:rsidRPr="008A10EE" w:rsidRDefault="004C5AF6" w:rsidP="00914E28">
            <w:pPr>
              <w:jc w:val="both"/>
              <w:rPr>
                <w:rFonts w:cs="Times New Roman"/>
              </w:rPr>
            </w:pPr>
            <w:r w:rsidRPr="008A10EE">
              <w:rPr>
                <w:rFonts w:cs="Times New Roman"/>
              </w:rPr>
              <w:t>Tidak ada biaya yang dikeluarkan untuk pembuatan software, biayanya dialokasikan untuk hardware seperti server (hingga Rp 12 juta)</w:t>
            </w:r>
          </w:p>
        </w:tc>
      </w:tr>
      <w:tr w:rsidR="004C5AF6" w:rsidRPr="008A10EE" w14:paraId="7AA21F4E" w14:textId="77777777" w:rsidTr="004F36FD">
        <w:tc>
          <w:tcPr>
            <w:tcW w:w="2787" w:type="dxa"/>
          </w:tcPr>
          <w:p w14:paraId="0E5C09D2" w14:textId="1A46171C" w:rsidR="004C5AF6" w:rsidRPr="008A10EE" w:rsidRDefault="004C5AF6" w:rsidP="00914E28">
            <w:pPr>
              <w:jc w:val="both"/>
              <w:rPr>
                <w:rFonts w:cs="Times New Roman"/>
              </w:rPr>
            </w:pPr>
            <w:r w:rsidRPr="008A10EE">
              <w:rPr>
                <w:rFonts w:cs="Times New Roman"/>
              </w:rPr>
              <w:t>Apakah estimasi biaya sesuai dengan biaya yang dikeluarkan selama proses implementasi?</w:t>
            </w:r>
          </w:p>
        </w:tc>
        <w:tc>
          <w:tcPr>
            <w:tcW w:w="2788" w:type="dxa"/>
          </w:tcPr>
          <w:p w14:paraId="7BF17F00" w14:textId="7FC7F6DE" w:rsidR="004C5AF6" w:rsidRPr="008A10EE" w:rsidRDefault="004C5AF6" w:rsidP="00914E28">
            <w:pPr>
              <w:jc w:val="both"/>
              <w:rPr>
                <w:rFonts w:cs="Times New Roman"/>
              </w:rPr>
            </w:pPr>
            <w:r w:rsidRPr="008A10EE">
              <w:rPr>
                <w:rFonts w:cs="Times New Roman"/>
              </w:rPr>
              <w:t>Ya, setiap tahun pengeluarannya berbeda untuk hardwarenya seperti server, namun tetap sesuai dengan estimasi</w:t>
            </w:r>
          </w:p>
        </w:tc>
      </w:tr>
      <w:tr w:rsidR="004C5AF6" w:rsidRPr="008A10EE" w14:paraId="05DF787F" w14:textId="77777777" w:rsidTr="004F36FD">
        <w:tc>
          <w:tcPr>
            <w:tcW w:w="2787" w:type="dxa"/>
          </w:tcPr>
          <w:p w14:paraId="0C240CFA" w14:textId="29468CAF" w:rsidR="004C5AF6" w:rsidRPr="008A10EE" w:rsidRDefault="004C5AF6" w:rsidP="00914E28">
            <w:pPr>
              <w:jc w:val="both"/>
              <w:rPr>
                <w:rFonts w:cs="Times New Roman"/>
              </w:rPr>
            </w:pPr>
            <w:r w:rsidRPr="008A10EE">
              <w:rPr>
                <w:rFonts w:cs="Times New Roman"/>
              </w:rPr>
              <w:t>Berapa lama waktu yang dibutuhkan selama proses implementasi software dari inisiasi proyek hingga proyek dinyatakan selesai?</w:t>
            </w:r>
          </w:p>
        </w:tc>
        <w:tc>
          <w:tcPr>
            <w:tcW w:w="2788" w:type="dxa"/>
          </w:tcPr>
          <w:p w14:paraId="5E127A02" w14:textId="0976A3D6" w:rsidR="004C5AF6" w:rsidRPr="008A10EE" w:rsidRDefault="004C5AF6" w:rsidP="00914E28">
            <w:pPr>
              <w:jc w:val="both"/>
              <w:rPr>
                <w:rFonts w:cs="Times New Roman"/>
              </w:rPr>
            </w:pPr>
            <w:r w:rsidRPr="008A10EE">
              <w:rPr>
                <w:rFonts w:cs="Times New Roman"/>
              </w:rPr>
              <w:t>Waktunya singkat, yang pasti dalam setahun dibatasi ada 2 project yang dikerjakan</w:t>
            </w:r>
          </w:p>
        </w:tc>
      </w:tr>
      <w:tr w:rsidR="004C5AF6" w:rsidRPr="008A10EE" w14:paraId="767C239F" w14:textId="77777777" w:rsidTr="004F36FD">
        <w:tc>
          <w:tcPr>
            <w:tcW w:w="2787" w:type="dxa"/>
          </w:tcPr>
          <w:p w14:paraId="7C0535C1" w14:textId="63F7E787" w:rsidR="004C5AF6" w:rsidRPr="008A10EE" w:rsidRDefault="004C5AF6" w:rsidP="00914E28">
            <w:pPr>
              <w:jc w:val="both"/>
              <w:rPr>
                <w:rFonts w:cs="Times New Roman"/>
              </w:rPr>
            </w:pPr>
            <w:r w:rsidRPr="008A10EE">
              <w:rPr>
                <w:rFonts w:cs="Times New Roman"/>
              </w:rPr>
              <w:t>Apa saja pertimbangan untuk memilih sebuah software yang akan diimplementasikan?</w:t>
            </w:r>
          </w:p>
        </w:tc>
        <w:tc>
          <w:tcPr>
            <w:tcW w:w="2788" w:type="dxa"/>
          </w:tcPr>
          <w:p w14:paraId="6EEC3362" w14:textId="29E51EAE" w:rsidR="004C5AF6" w:rsidRPr="008A10EE" w:rsidRDefault="004C5AF6" w:rsidP="00914E28">
            <w:pPr>
              <w:jc w:val="both"/>
              <w:rPr>
                <w:rFonts w:cs="Times New Roman"/>
              </w:rPr>
            </w:pPr>
            <w:r w:rsidRPr="008A10EE">
              <w:rPr>
                <w:rFonts w:cs="Times New Roman"/>
              </w:rPr>
              <w:t>Yang dipertimbangkan biasanya dilihat dari kecepatannya, server luar, user friendly</w:t>
            </w:r>
          </w:p>
        </w:tc>
      </w:tr>
      <w:tr w:rsidR="004C5AF6" w:rsidRPr="008A10EE" w14:paraId="60DA7FED" w14:textId="77777777" w:rsidTr="004F36FD">
        <w:tc>
          <w:tcPr>
            <w:tcW w:w="2787" w:type="dxa"/>
          </w:tcPr>
          <w:p w14:paraId="03151F55" w14:textId="0E6C9730" w:rsidR="004C5AF6" w:rsidRPr="008A10EE" w:rsidRDefault="004C5AF6" w:rsidP="00914E28">
            <w:pPr>
              <w:jc w:val="both"/>
              <w:rPr>
                <w:rFonts w:cs="Times New Roman"/>
              </w:rPr>
            </w:pPr>
            <w:r w:rsidRPr="008A10EE">
              <w:rPr>
                <w:rFonts w:cs="Times New Roman"/>
              </w:rPr>
              <w:lastRenderedPageBreak/>
              <w:t>Bagaimana menentukan hardware agar sesuai dengan software yang akan diimplementasikan?</w:t>
            </w:r>
          </w:p>
        </w:tc>
        <w:tc>
          <w:tcPr>
            <w:tcW w:w="2788" w:type="dxa"/>
          </w:tcPr>
          <w:p w14:paraId="5C5FC376" w14:textId="043A865C" w:rsidR="004C5AF6" w:rsidRPr="008A10EE" w:rsidRDefault="004C5AF6" w:rsidP="00914E28">
            <w:pPr>
              <w:jc w:val="both"/>
              <w:rPr>
                <w:rFonts w:cs="Times New Roman"/>
              </w:rPr>
            </w:pPr>
            <w:r w:rsidRPr="008A10EE">
              <w:rPr>
                <w:rFonts w:cs="Times New Roman"/>
              </w:rPr>
              <w:t>Disesuaikan dengan kebutuhan yang ada untuk menunjang software yang dibuat</w:t>
            </w:r>
          </w:p>
        </w:tc>
      </w:tr>
      <w:tr w:rsidR="004C5AF6" w:rsidRPr="008A10EE" w14:paraId="72F6CD86" w14:textId="77777777" w:rsidTr="004F36FD">
        <w:tc>
          <w:tcPr>
            <w:tcW w:w="2787" w:type="dxa"/>
          </w:tcPr>
          <w:p w14:paraId="48DC3CB4" w14:textId="026C96B6" w:rsidR="004C5AF6" w:rsidRPr="008A10EE" w:rsidRDefault="004C5AF6" w:rsidP="00914E28">
            <w:pPr>
              <w:jc w:val="both"/>
              <w:rPr>
                <w:rFonts w:cs="Times New Roman"/>
              </w:rPr>
            </w:pPr>
            <w:r w:rsidRPr="008A10EE">
              <w:rPr>
                <w:rFonts w:cs="Times New Roman"/>
              </w:rPr>
              <w:t>Apakah infrasttruktur TI yang ada sekarang mendukung implementasi software?</w:t>
            </w:r>
          </w:p>
        </w:tc>
        <w:tc>
          <w:tcPr>
            <w:tcW w:w="2788" w:type="dxa"/>
          </w:tcPr>
          <w:p w14:paraId="44119E68" w14:textId="4681039E" w:rsidR="004C5AF6" w:rsidRPr="008A10EE" w:rsidRDefault="004C5AF6" w:rsidP="00914E28">
            <w:pPr>
              <w:jc w:val="both"/>
              <w:rPr>
                <w:rFonts w:cs="Times New Roman"/>
              </w:rPr>
            </w:pPr>
            <w:r w:rsidRPr="008A10EE">
              <w:rPr>
                <w:rFonts w:cs="Times New Roman"/>
              </w:rPr>
              <w:t>Infrastruktur TI di Narotama sudah cukup mendukung implementasi software, karena sudah dibangun sejak lama jadi sudah terbilang stabil</w:t>
            </w:r>
          </w:p>
        </w:tc>
      </w:tr>
      <w:tr w:rsidR="004C5AF6" w:rsidRPr="008A10EE" w14:paraId="57565C92" w14:textId="77777777" w:rsidTr="004F36FD">
        <w:tc>
          <w:tcPr>
            <w:tcW w:w="2787" w:type="dxa"/>
          </w:tcPr>
          <w:p w14:paraId="52D8A6A3" w14:textId="31E0A991" w:rsidR="004C5AF6" w:rsidRPr="008A10EE" w:rsidRDefault="004C5AF6" w:rsidP="00914E28">
            <w:pPr>
              <w:jc w:val="both"/>
              <w:rPr>
                <w:rFonts w:cs="Times New Roman"/>
              </w:rPr>
            </w:pPr>
            <w:r w:rsidRPr="008A10EE">
              <w:rPr>
                <w:rFonts w:cs="Times New Roman"/>
              </w:rPr>
              <w:t>Pelajaran apa yang bisa anda ambil selama pengimplementasian aplikasi?</w:t>
            </w:r>
          </w:p>
        </w:tc>
        <w:tc>
          <w:tcPr>
            <w:tcW w:w="2788" w:type="dxa"/>
          </w:tcPr>
          <w:p w14:paraId="5C7D8B50" w14:textId="4170EE5C" w:rsidR="004C5AF6" w:rsidRPr="008A10EE" w:rsidRDefault="004C5AF6" w:rsidP="00914E28">
            <w:pPr>
              <w:jc w:val="both"/>
              <w:rPr>
                <w:rFonts w:cs="Times New Roman"/>
              </w:rPr>
            </w:pPr>
            <w:r w:rsidRPr="008A10EE">
              <w:rPr>
                <w:rFonts w:cs="Times New Roman"/>
              </w:rPr>
              <w:t>Backup semua data untuk menjaga kemungkinan yang tidak diinginkan, menjaga keamanan sistem dan software yang dibuat, membuat pengguna software lebih terbantu</w:t>
            </w:r>
          </w:p>
        </w:tc>
      </w:tr>
      <w:tr w:rsidR="004C5AF6" w:rsidRPr="008A10EE" w14:paraId="0685EC9F" w14:textId="77777777" w:rsidTr="004F36FD">
        <w:tc>
          <w:tcPr>
            <w:tcW w:w="2787" w:type="dxa"/>
          </w:tcPr>
          <w:p w14:paraId="29E58B06" w14:textId="3BE6E586" w:rsidR="004C5AF6" w:rsidRPr="008A10EE" w:rsidRDefault="004C5AF6" w:rsidP="00914E28">
            <w:pPr>
              <w:jc w:val="both"/>
              <w:rPr>
                <w:rFonts w:cs="Times New Roman"/>
              </w:rPr>
            </w:pPr>
            <w:r w:rsidRPr="008A10EE">
              <w:rPr>
                <w:rFonts w:cs="Times New Roman"/>
              </w:rPr>
              <w:t>Menurut anda apakah kriteria sukses dari sebuah implementasi?</w:t>
            </w:r>
          </w:p>
        </w:tc>
        <w:tc>
          <w:tcPr>
            <w:tcW w:w="2788" w:type="dxa"/>
          </w:tcPr>
          <w:p w14:paraId="66131E7F" w14:textId="72FDB21A" w:rsidR="004C5AF6" w:rsidRPr="008A10EE" w:rsidRDefault="004C5AF6" w:rsidP="00914E28">
            <w:pPr>
              <w:jc w:val="both"/>
              <w:rPr>
                <w:rFonts w:cs="Times New Roman"/>
              </w:rPr>
            </w:pPr>
            <w:r w:rsidRPr="008A10EE">
              <w:rPr>
                <w:rFonts w:cs="Times New Roman"/>
              </w:rPr>
              <w:t xml:space="preserve">Kesuksesan bisa dlihat dari segi kepuasan pengguna yang didapat dari feedback, konsep awal saat awal perencanaan jelas dan sesuai dengan hasil, tim DSTI konsisten dan sevisi, requirement jelas dan rinci, scope dari pengimplementasian perangkat lunak belum terlalu luas, software direncanakan dari dasar, project yang dikerjakan dalam setahun tidak terlalu banyak (maksimal 2 dalam setahun), user puas dengan hasil akhir pengimplementasian </w:t>
            </w:r>
            <w:r w:rsidRPr="008A10EE">
              <w:rPr>
                <w:rFonts w:cs="Times New Roman"/>
              </w:rPr>
              <w:lastRenderedPageBreak/>
              <w:t>perangkat lunak yang sudah dibuat</w:t>
            </w:r>
          </w:p>
        </w:tc>
      </w:tr>
      <w:tr w:rsidR="004C5AF6" w:rsidRPr="008A10EE" w14:paraId="1EFEAFEE" w14:textId="77777777" w:rsidTr="004F36FD">
        <w:tc>
          <w:tcPr>
            <w:tcW w:w="2787" w:type="dxa"/>
          </w:tcPr>
          <w:p w14:paraId="0DC4898E" w14:textId="41FA85BB" w:rsidR="004C5AF6" w:rsidRPr="008A10EE" w:rsidRDefault="004C5AF6" w:rsidP="00914E28">
            <w:pPr>
              <w:jc w:val="both"/>
              <w:rPr>
                <w:rFonts w:cs="Times New Roman"/>
              </w:rPr>
            </w:pPr>
            <w:r w:rsidRPr="008A10EE">
              <w:rPr>
                <w:rFonts w:cs="Times New Roman"/>
              </w:rPr>
              <w:lastRenderedPageBreak/>
              <w:t>Menurut anda apakah kriteria gagal dari sebuah implementasi?</w:t>
            </w:r>
          </w:p>
        </w:tc>
        <w:tc>
          <w:tcPr>
            <w:tcW w:w="2788" w:type="dxa"/>
          </w:tcPr>
          <w:p w14:paraId="03EA07B8" w14:textId="77777777" w:rsidR="00914E28" w:rsidRPr="008A10EE" w:rsidRDefault="004C5AF6" w:rsidP="00914E28">
            <w:pPr>
              <w:jc w:val="both"/>
              <w:rPr>
                <w:rFonts w:cs="Times New Roman"/>
              </w:rPr>
            </w:pPr>
            <w:r w:rsidRPr="008A10EE">
              <w:rPr>
                <w:rFonts w:cs="Times New Roman"/>
              </w:rPr>
              <w:t>Impelemtasi gagal bisa diakibatkan dari tidak sesuai dengan konsep awal,</w:t>
            </w:r>
          </w:p>
          <w:p w14:paraId="47DDB1E6" w14:textId="5776CED8" w:rsidR="004C5AF6" w:rsidRPr="008A10EE" w:rsidRDefault="004C5AF6" w:rsidP="00914E28">
            <w:pPr>
              <w:jc w:val="both"/>
              <w:rPr>
                <w:rFonts w:cs="Times New Roman"/>
              </w:rPr>
            </w:pPr>
            <w:r w:rsidRPr="008A10EE">
              <w:rPr>
                <w:rFonts w:cs="Times New Roman"/>
              </w:rPr>
              <w:t xml:space="preserve"> requirement yang berubah secara mendadak, SDM atau resourcenya (programmer) tidak bisa membuat software sesuai dengan requirement yang diinginkan pihak instansi, pembagian jobdesc yang tidak jelas, karena ada beberapa yang mendadak, tidak ada persiapan biaya yang dialokasikan dengan baik, keamanan dari perangkat lunak yang lemah, tidak adanya training penggunaan perangkat lunak yang akan diimplementasi untuk user</w:t>
            </w:r>
          </w:p>
        </w:tc>
      </w:tr>
      <w:tr w:rsidR="004C5AF6" w:rsidRPr="008A10EE" w14:paraId="34196C5D" w14:textId="77777777" w:rsidTr="004F36FD">
        <w:tc>
          <w:tcPr>
            <w:tcW w:w="2787" w:type="dxa"/>
          </w:tcPr>
          <w:p w14:paraId="14555185" w14:textId="7072013C" w:rsidR="004C5AF6" w:rsidRPr="008A10EE" w:rsidRDefault="004C5AF6" w:rsidP="00914E28">
            <w:pPr>
              <w:jc w:val="both"/>
              <w:rPr>
                <w:rFonts w:cs="Times New Roman"/>
              </w:rPr>
            </w:pPr>
            <w:r w:rsidRPr="008A10EE">
              <w:rPr>
                <w:rFonts w:cs="Times New Roman"/>
              </w:rPr>
              <w:t>Jika anda akan memulai sebuah project lagi, hal apa yang akan anda perhatikan lebih?</w:t>
            </w:r>
          </w:p>
        </w:tc>
        <w:tc>
          <w:tcPr>
            <w:tcW w:w="2788" w:type="dxa"/>
          </w:tcPr>
          <w:p w14:paraId="2825256C" w14:textId="5FEE1FA2" w:rsidR="004C5AF6" w:rsidRPr="008A10EE" w:rsidRDefault="004C5AF6" w:rsidP="00914E28">
            <w:pPr>
              <w:jc w:val="both"/>
              <w:rPr>
                <w:rFonts w:cs="Times New Roman"/>
              </w:rPr>
            </w:pPr>
            <w:r w:rsidRPr="008A10EE">
              <w:rPr>
                <w:rFonts w:cs="Times New Roman"/>
              </w:rPr>
              <w:t>Harus lebih terintegrasi dengan sistem lama, tidak terlal jauh dengan sistem yang sudah dimiliki, survey untuk penentuan project akan dikerjakan atau tidak.</w:t>
            </w:r>
          </w:p>
        </w:tc>
      </w:tr>
      <w:tr w:rsidR="004C5AF6" w:rsidRPr="008A10EE" w14:paraId="596818B7" w14:textId="77777777" w:rsidTr="004F36FD">
        <w:tc>
          <w:tcPr>
            <w:tcW w:w="2787" w:type="dxa"/>
          </w:tcPr>
          <w:p w14:paraId="682720DD" w14:textId="5435DCE0" w:rsidR="004C5AF6" w:rsidRPr="008A10EE" w:rsidRDefault="004C5AF6" w:rsidP="00914E28">
            <w:pPr>
              <w:jc w:val="both"/>
              <w:rPr>
                <w:rFonts w:cs="Times New Roman"/>
              </w:rPr>
            </w:pPr>
            <w:r w:rsidRPr="008A10EE">
              <w:rPr>
                <w:rFonts w:cs="Times New Roman"/>
              </w:rPr>
              <w:t>Saran dan masukan untuk orang yang ingin berperan sebagai pengimplementasi?</w:t>
            </w:r>
          </w:p>
        </w:tc>
        <w:tc>
          <w:tcPr>
            <w:tcW w:w="2788" w:type="dxa"/>
          </w:tcPr>
          <w:p w14:paraId="4024A8AF" w14:textId="0DFB5DF7" w:rsidR="004C5AF6" w:rsidRPr="008A10EE" w:rsidRDefault="004C5AF6" w:rsidP="00914E28">
            <w:pPr>
              <w:jc w:val="both"/>
              <w:rPr>
                <w:rFonts w:cs="Times New Roman"/>
              </w:rPr>
            </w:pPr>
            <w:r w:rsidRPr="008A10EE">
              <w:rPr>
                <w:rFonts w:cs="Times New Roman"/>
              </w:rPr>
              <w:t>Adanya pelatihan untuk semua pihak pengguna aplikasi atau software yang dibuat, menguasai bidang ilmu terkait pembuatan software (programming)</w:t>
            </w:r>
          </w:p>
        </w:tc>
      </w:tr>
    </w:tbl>
    <w:p w14:paraId="5DCCE6FF" w14:textId="77777777" w:rsidR="00E04F41" w:rsidRPr="008A10EE" w:rsidRDefault="00E04F41" w:rsidP="001B0998">
      <w:pPr>
        <w:rPr>
          <w:rFonts w:cs="Times New Roman"/>
          <w:lang w:val="en-US"/>
        </w:rPr>
      </w:pPr>
    </w:p>
    <w:p w14:paraId="79537CDE" w14:textId="77777777" w:rsidR="00914E28" w:rsidRPr="008A10EE" w:rsidRDefault="00914E28" w:rsidP="001B0998">
      <w:pPr>
        <w:contextualSpacing/>
        <w:rPr>
          <w:rFonts w:cs="Times New Roman"/>
          <w:b/>
          <w:bCs/>
          <w:lang w:val="en-US"/>
        </w:rPr>
      </w:pPr>
    </w:p>
    <w:p w14:paraId="63DA4012" w14:textId="071986C2" w:rsidR="00C8119B" w:rsidRPr="008A10EE" w:rsidRDefault="00C8119B" w:rsidP="001B0998">
      <w:pPr>
        <w:contextualSpacing/>
        <w:rPr>
          <w:rFonts w:cs="Times New Roman"/>
          <w:b/>
          <w:bCs/>
          <w:lang w:val="en-US"/>
        </w:rPr>
      </w:pPr>
      <w:r w:rsidRPr="008A10EE">
        <w:rPr>
          <w:rFonts w:cs="Times New Roman"/>
          <w:b/>
          <w:bCs/>
          <w:lang w:val="en-US"/>
        </w:rPr>
        <w:lastRenderedPageBreak/>
        <w:t>Transkrip Wawancara Responden 37</w:t>
      </w:r>
    </w:p>
    <w:p w14:paraId="46D8E913" w14:textId="4436C9C0"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Dr. Soetomo</w:t>
      </w:r>
    </w:p>
    <w:p w14:paraId="04E6B587" w14:textId="77777777" w:rsidR="00914E28" w:rsidRPr="008A10EE" w:rsidRDefault="00914E28" w:rsidP="001B0998">
      <w:pPr>
        <w:rPr>
          <w:rFonts w:cs="Times New Roman"/>
          <w:lang w:val="en-US"/>
        </w:rPr>
      </w:pPr>
    </w:p>
    <w:p w14:paraId="45183860" w14:textId="58F8E067" w:rsidR="00914E28" w:rsidRPr="008A10EE" w:rsidRDefault="00914E28" w:rsidP="00914E28">
      <w:pPr>
        <w:pStyle w:val="Caption"/>
        <w:keepNext/>
        <w:rPr>
          <w:rFonts w:cs="Times New Roman"/>
        </w:rPr>
      </w:pPr>
      <w:bookmarkStart w:id="1284" w:name="_Toc48471713"/>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3</w:t>
      </w:r>
      <w:r w:rsidR="00182426">
        <w:rPr>
          <w:rFonts w:cs="Times New Roman"/>
        </w:rPr>
        <w:fldChar w:fldCharType="end"/>
      </w:r>
      <w:r w:rsidRPr="008A10EE">
        <w:rPr>
          <w:rFonts w:cs="Times New Roman"/>
        </w:rPr>
        <w:t xml:space="preserve"> Transkrip Wawancara Responden 37</w:t>
      </w:r>
      <w:bookmarkEnd w:id="1284"/>
    </w:p>
    <w:tbl>
      <w:tblPr>
        <w:tblStyle w:val="TableGrid"/>
        <w:tblW w:w="0" w:type="auto"/>
        <w:tblLook w:val="04A0" w:firstRow="1" w:lastRow="0" w:firstColumn="1" w:lastColumn="0" w:noHBand="0" w:noVBand="1"/>
      </w:tblPr>
      <w:tblGrid>
        <w:gridCol w:w="2503"/>
        <w:gridCol w:w="1546"/>
        <w:gridCol w:w="1526"/>
      </w:tblGrid>
      <w:tr w:rsidR="00C8119B" w:rsidRPr="008A10EE" w14:paraId="7A38E77B" w14:textId="77777777" w:rsidTr="002944C4">
        <w:trPr>
          <w:tblHeader/>
        </w:trPr>
        <w:tc>
          <w:tcPr>
            <w:tcW w:w="2503" w:type="dxa"/>
          </w:tcPr>
          <w:p w14:paraId="7026DF35" w14:textId="77777777" w:rsidR="00C8119B" w:rsidRPr="002944C4" w:rsidRDefault="00C8119B" w:rsidP="001B0998">
            <w:pPr>
              <w:jc w:val="center"/>
              <w:rPr>
                <w:rFonts w:cs="Times New Roman"/>
                <w:b/>
                <w:bCs/>
              </w:rPr>
            </w:pPr>
            <w:r w:rsidRPr="002944C4">
              <w:rPr>
                <w:rFonts w:cs="Times New Roman"/>
                <w:b/>
                <w:bCs/>
              </w:rPr>
              <w:t>Profil PT</w:t>
            </w:r>
          </w:p>
        </w:tc>
        <w:tc>
          <w:tcPr>
            <w:tcW w:w="1546" w:type="dxa"/>
          </w:tcPr>
          <w:p w14:paraId="1E4DF8A8" w14:textId="77777777" w:rsidR="00C8119B" w:rsidRPr="002944C4" w:rsidRDefault="00C8119B" w:rsidP="001B0998">
            <w:pPr>
              <w:jc w:val="center"/>
              <w:rPr>
                <w:rFonts w:cs="Times New Roman"/>
                <w:b/>
                <w:bCs/>
              </w:rPr>
            </w:pPr>
            <w:r w:rsidRPr="002944C4">
              <w:rPr>
                <w:rFonts w:cs="Times New Roman"/>
                <w:b/>
                <w:bCs/>
              </w:rPr>
              <w:t>Profil Narasumber</w:t>
            </w:r>
          </w:p>
        </w:tc>
        <w:tc>
          <w:tcPr>
            <w:tcW w:w="1526" w:type="dxa"/>
          </w:tcPr>
          <w:p w14:paraId="3048F702" w14:textId="77777777" w:rsidR="00C8119B" w:rsidRPr="002944C4" w:rsidRDefault="00C8119B" w:rsidP="001B0998">
            <w:pPr>
              <w:jc w:val="center"/>
              <w:rPr>
                <w:rFonts w:cs="Times New Roman"/>
                <w:b/>
                <w:bCs/>
              </w:rPr>
            </w:pPr>
            <w:r w:rsidRPr="002944C4">
              <w:rPr>
                <w:rFonts w:cs="Times New Roman"/>
                <w:b/>
                <w:bCs/>
              </w:rPr>
              <w:t>Waktu dan Lokasi</w:t>
            </w:r>
          </w:p>
        </w:tc>
      </w:tr>
      <w:tr w:rsidR="001752F2" w:rsidRPr="008A10EE" w14:paraId="58118D10" w14:textId="77777777" w:rsidTr="00914E28">
        <w:tc>
          <w:tcPr>
            <w:tcW w:w="2503" w:type="dxa"/>
          </w:tcPr>
          <w:p w14:paraId="74155F21" w14:textId="71D661BD" w:rsidR="001752F2" w:rsidRPr="008A10EE" w:rsidRDefault="001752F2" w:rsidP="001B0998">
            <w:pPr>
              <w:rPr>
                <w:rFonts w:cs="Times New Roman"/>
              </w:rPr>
            </w:pPr>
            <w:r w:rsidRPr="008A10EE">
              <w:rPr>
                <w:rFonts w:cs="Times New Roman"/>
              </w:rPr>
              <w:t>Universitas Dr. Soetomo, atau disingkat dengan Unitomo, adalah salah satu dari [insert here] perguruan tinggi yang terletak di Kota Surabaya. Kampus yang terletak di Jl. Semolowaru No.84, Menur Pumpungan, Sukolilo ini telah berdiri sejak tahun 31 Juli 1981. Sampai saat ini Unitomo telah memiliki 25 program studi dari 9 fakultas yang ada. Sistem informasi yang sudah terimplementasi pada kampus ini adalah SIMAWA (Sistem Akademik), LIK (Layanan Informasi Kampus), E-Journal, E-Learning, Repository, Blog, Perpustakaan, dan SIM Penggajian.</w:t>
            </w:r>
          </w:p>
        </w:tc>
        <w:tc>
          <w:tcPr>
            <w:tcW w:w="1546" w:type="dxa"/>
          </w:tcPr>
          <w:p w14:paraId="72EF6228" w14:textId="09445A14" w:rsidR="001752F2" w:rsidRPr="008A10EE" w:rsidRDefault="001752F2" w:rsidP="001B0998">
            <w:pPr>
              <w:rPr>
                <w:rFonts w:cs="Times New Roman"/>
              </w:rPr>
            </w:pPr>
            <w:r w:rsidRPr="008A10EE">
              <w:rPr>
                <w:rFonts w:cs="Times New Roman"/>
              </w:rPr>
              <w:t>Bapak Budi Laksanto merupakan pegawai Universitas Dr. Soetomo yang menjabat sebagai Staff di bagian UPT Komputer Dr. Soetomo Surabaya.</w:t>
            </w:r>
          </w:p>
        </w:tc>
        <w:tc>
          <w:tcPr>
            <w:tcW w:w="1526" w:type="dxa"/>
          </w:tcPr>
          <w:p w14:paraId="3A22683C" w14:textId="77777777" w:rsidR="009C71BA" w:rsidRPr="008A10EE" w:rsidRDefault="009C71BA" w:rsidP="000A7FCF">
            <w:pPr>
              <w:pStyle w:val="ListParagraph"/>
              <w:numPr>
                <w:ilvl w:val="0"/>
                <w:numId w:val="45"/>
              </w:numPr>
              <w:ind w:left="307"/>
              <w:rPr>
                <w:rFonts w:cs="Times New Roman"/>
              </w:rPr>
            </w:pPr>
            <w:r w:rsidRPr="008A10EE">
              <w:rPr>
                <w:rFonts w:cs="Times New Roman"/>
              </w:rPr>
              <w:t>Hari, Tanggal :</w:t>
            </w:r>
          </w:p>
          <w:p w14:paraId="5505AB2D" w14:textId="77777777" w:rsidR="009C71BA" w:rsidRPr="008A10EE" w:rsidRDefault="009C71BA" w:rsidP="001B0998">
            <w:pPr>
              <w:pStyle w:val="ListParagraph"/>
              <w:ind w:left="307"/>
              <w:rPr>
                <w:rFonts w:cs="Times New Roman"/>
              </w:rPr>
            </w:pPr>
            <w:r w:rsidRPr="008A10EE">
              <w:rPr>
                <w:rFonts w:cs="Times New Roman"/>
              </w:rPr>
              <w:t>Kamis, 25 Oktober 2018</w:t>
            </w:r>
          </w:p>
          <w:p w14:paraId="5584ADF8"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5E12EE04" w14:textId="77777777" w:rsidR="009C71BA" w:rsidRPr="008A10EE" w:rsidRDefault="009C71BA" w:rsidP="001B0998">
            <w:pPr>
              <w:ind w:left="307"/>
              <w:rPr>
                <w:rFonts w:cs="Times New Roman"/>
              </w:rPr>
            </w:pPr>
            <w:r w:rsidRPr="008A10EE">
              <w:rPr>
                <w:rFonts w:cs="Times New Roman"/>
              </w:rPr>
              <w:t>11:15 – 12:50 WIB</w:t>
            </w:r>
          </w:p>
          <w:p w14:paraId="27D546DD"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64958B65" w14:textId="5507D077" w:rsidR="001752F2" w:rsidRPr="008A10EE" w:rsidRDefault="009C71BA" w:rsidP="001B0998">
            <w:pPr>
              <w:pStyle w:val="ListParagraph"/>
              <w:ind w:left="307"/>
              <w:rPr>
                <w:rFonts w:cs="Times New Roman"/>
              </w:rPr>
            </w:pPr>
            <w:r w:rsidRPr="008A10EE">
              <w:rPr>
                <w:rFonts w:cs="Times New Roman"/>
              </w:rPr>
              <w:t>Ruangan UPT Komputer Universitas Dr. Soetomo Surabaya</w:t>
            </w:r>
          </w:p>
        </w:tc>
      </w:tr>
    </w:tbl>
    <w:p w14:paraId="34FA6FE6" w14:textId="55E24919" w:rsidR="00C8119B" w:rsidRPr="008A10EE" w:rsidRDefault="00C8119B" w:rsidP="001B0998">
      <w:pPr>
        <w:rPr>
          <w:rFonts w:cs="Times New Roman"/>
          <w:lang w:val="en-US"/>
        </w:rPr>
      </w:pPr>
    </w:p>
    <w:p w14:paraId="486FAA8D" w14:textId="77777777" w:rsidR="00914E28" w:rsidRPr="008A10EE" w:rsidRDefault="00914E28" w:rsidP="001B0998">
      <w:pPr>
        <w:contextualSpacing/>
        <w:rPr>
          <w:rFonts w:cs="Times New Roman"/>
        </w:rPr>
      </w:pPr>
    </w:p>
    <w:p w14:paraId="5C85B656" w14:textId="2450BD02"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Dr. Soetomo.</w:t>
      </w:r>
    </w:p>
    <w:p w14:paraId="422F10E0" w14:textId="77777777" w:rsidR="00914E28" w:rsidRPr="008A10EE" w:rsidRDefault="00914E28" w:rsidP="001B0998">
      <w:pPr>
        <w:contextualSpacing/>
        <w:rPr>
          <w:rFonts w:cs="Times New Roman"/>
        </w:rPr>
      </w:pPr>
    </w:p>
    <w:p w14:paraId="0B90C575" w14:textId="3F056CB8" w:rsidR="00914E28" w:rsidRPr="008A10EE" w:rsidRDefault="00914E28" w:rsidP="00914E28">
      <w:pPr>
        <w:pStyle w:val="Caption"/>
        <w:keepNext/>
        <w:rPr>
          <w:rFonts w:cs="Times New Roman"/>
        </w:rPr>
      </w:pPr>
      <w:bookmarkStart w:id="1285" w:name="_Toc48471714"/>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4</w:t>
      </w:r>
      <w:r w:rsidR="00182426">
        <w:rPr>
          <w:rFonts w:cs="Times New Roman"/>
        </w:rPr>
        <w:fldChar w:fldCharType="end"/>
      </w:r>
      <w:r w:rsidRPr="008A10EE">
        <w:rPr>
          <w:rFonts w:cs="Times New Roman"/>
        </w:rPr>
        <w:t xml:space="preserve"> Daftar </w:t>
      </w:r>
      <w:r w:rsidR="002944C4">
        <w:rPr>
          <w:rFonts w:cs="Times New Roman"/>
        </w:rPr>
        <w:t>P</w:t>
      </w:r>
      <w:r w:rsidRPr="008A10EE">
        <w:rPr>
          <w:rFonts w:cs="Times New Roman"/>
        </w:rPr>
        <w:t xml:space="preserve">ertanyaan dan </w:t>
      </w:r>
      <w:r w:rsidR="002944C4">
        <w:rPr>
          <w:rFonts w:cs="Times New Roman"/>
        </w:rPr>
        <w:t>J</w:t>
      </w:r>
      <w:r w:rsidRPr="008A10EE">
        <w:rPr>
          <w:rFonts w:cs="Times New Roman"/>
        </w:rPr>
        <w:t xml:space="preserve">awaban </w:t>
      </w:r>
      <w:r w:rsidR="002944C4">
        <w:rPr>
          <w:rFonts w:cs="Times New Roman"/>
        </w:rPr>
        <w:t>N</w:t>
      </w:r>
      <w:r w:rsidRPr="008A10EE">
        <w:rPr>
          <w:rFonts w:cs="Times New Roman"/>
        </w:rPr>
        <w:t>arasumber 37</w:t>
      </w:r>
      <w:bookmarkEnd w:id="1285"/>
    </w:p>
    <w:tbl>
      <w:tblPr>
        <w:tblStyle w:val="TableGrid"/>
        <w:tblW w:w="0" w:type="auto"/>
        <w:tblLook w:val="04A0" w:firstRow="1" w:lastRow="0" w:firstColumn="1" w:lastColumn="0" w:noHBand="0" w:noVBand="1"/>
      </w:tblPr>
      <w:tblGrid>
        <w:gridCol w:w="2787"/>
        <w:gridCol w:w="2788"/>
      </w:tblGrid>
      <w:tr w:rsidR="00E04F41" w:rsidRPr="008A10EE" w14:paraId="520F2646" w14:textId="77777777" w:rsidTr="002944C4">
        <w:trPr>
          <w:tblHeader/>
        </w:trPr>
        <w:tc>
          <w:tcPr>
            <w:tcW w:w="2787" w:type="dxa"/>
          </w:tcPr>
          <w:p w14:paraId="10B0E56D" w14:textId="77777777" w:rsidR="00E04F41" w:rsidRPr="002944C4" w:rsidRDefault="00E04F41" w:rsidP="002944C4">
            <w:pPr>
              <w:jc w:val="center"/>
              <w:rPr>
                <w:rFonts w:cs="Times New Roman"/>
                <w:b/>
                <w:bCs/>
              </w:rPr>
            </w:pPr>
            <w:r w:rsidRPr="002944C4">
              <w:rPr>
                <w:rFonts w:cs="Times New Roman"/>
                <w:b/>
                <w:bCs/>
              </w:rPr>
              <w:t>Pertanyaan</w:t>
            </w:r>
          </w:p>
        </w:tc>
        <w:tc>
          <w:tcPr>
            <w:tcW w:w="2788" w:type="dxa"/>
          </w:tcPr>
          <w:p w14:paraId="6D5E3474" w14:textId="77777777" w:rsidR="00E04F41" w:rsidRPr="002944C4" w:rsidRDefault="00E04F41" w:rsidP="002944C4">
            <w:pPr>
              <w:jc w:val="center"/>
              <w:rPr>
                <w:rFonts w:cs="Times New Roman"/>
                <w:b/>
                <w:bCs/>
              </w:rPr>
            </w:pPr>
            <w:r w:rsidRPr="002944C4">
              <w:rPr>
                <w:rFonts w:cs="Times New Roman"/>
                <w:b/>
                <w:bCs/>
              </w:rPr>
              <w:t>Jawaban</w:t>
            </w:r>
          </w:p>
        </w:tc>
      </w:tr>
      <w:tr w:rsidR="00E04F41" w:rsidRPr="008A10EE" w14:paraId="64A6AE6C" w14:textId="77777777" w:rsidTr="004F36FD">
        <w:tc>
          <w:tcPr>
            <w:tcW w:w="2787" w:type="dxa"/>
          </w:tcPr>
          <w:p w14:paraId="2A3C2712" w14:textId="448433F9" w:rsidR="00E04F41" w:rsidRPr="008A10EE" w:rsidRDefault="004C5AF6" w:rsidP="00914E28">
            <w:pPr>
              <w:jc w:val="both"/>
              <w:rPr>
                <w:rFonts w:cs="Times New Roman"/>
              </w:rPr>
            </w:pPr>
            <w:r w:rsidRPr="008A10EE">
              <w:rPr>
                <w:rFonts w:cs="Times New Roman"/>
              </w:rPr>
              <w:t>Apakah sistem yang diterapkan mendukung visi dan misi instansi</w:t>
            </w:r>
          </w:p>
        </w:tc>
        <w:tc>
          <w:tcPr>
            <w:tcW w:w="2788" w:type="dxa"/>
          </w:tcPr>
          <w:p w14:paraId="60B396A2" w14:textId="5D144149" w:rsidR="00E04F41" w:rsidRPr="008A10EE" w:rsidRDefault="004C5AF6" w:rsidP="00914E28">
            <w:pPr>
              <w:jc w:val="both"/>
              <w:rPr>
                <w:rFonts w:cs="Times New Roman"/>
              </w:rPr>
            </w:pPr>
            <w:r w:rsidRPr="008A10EE">
              <w:rPr>
                <w:rFonts w:cs="Times New Roman"/>
              </w:rPr>
              <w:t>Untuk sistem yang sekarang sudah cukup mendukung, namu diusahakan untuk lebih memoderenkan dan meningkatan sistem yang sudah ada agar lebih baik lagi ke depannya</w:t>
            </w:r>
          </w:p>
        </w:tc>
      </w:tr>
      <w:tr w:rsidR="004C5AF6" w:rsidRPr="008A10EE" w14:paraId="2BC30EFD" w14:textId="77777777" w:rsidTr="004F36FD">
        <w:tc>
          <w:tcPr>
            <w:tcW w:w="2787" w:type="dxa"/>
          </w:tcPr>
          <w:p w14:paraId="09F51EFD" w14:textId="6BBB4EA3" w:rsidR="004C5AF6" w:rsidRPr="008A10EE" w:rsidRDefault="004C5AF6" w:rsidP="00914E28">
            <w:pPr>
              <w:jc w:val="both"/>
              <w:rPr>
                <w:rFonts w:cs="Times New Roman"/>
              </w:rPr>
            </w:pPr>
            <w:r w:rsidRPr="008A10EE">
              <w:rPr>
                <w:rFonts w:cs="Times New Roman"/>
              </w:rPr>
              <w:t>Apakah sistem yang diterapkan sejalan dengan proses bisnis instansi</w:t>
            </w:r>
          </w:p>
        </w:tc>
        <w:tc>
          <w:tcPr>
            <w:tcW w:w="2788" w:type="dxa"/>
          </w:tcPr>
          <w:p w14:paraId="1BB28C74" w14:textId="72F933BE" w:rsidR="004C5AF6" w:rsidRPr="008A10EE" w:rsidRDefault="004C5AF6" w:rsidP="00914E28">
            <w:pPr>
              <w:jc w:val="both"/>
              <w:rPr>
                <w:rFonts w:cs="Times New Roman"/>
              </w:rPr>
            </w:pPr>
            <w:r w:rsidRPr="008A10EE">
              <w:rPr>
                <w:rFonts w:cs="Times New Roman"/>
              </w:rPr>
              <w:t>Sistem yang ada sudah mendukung mengingat sistem yang dibuat sudah disesuaikan terlebih dahulu dengan proses bisnis yang diinginkan dan ada di UNITOMO. Memang tidak bisa dipungkiri, masih ada sistem yang belum berjalan maksimal maupun sistem belum terupdate ke versi yang lebih modern</w:t>
            </w:r>
          </w:p>
        </w:tc>
      </w:tr>
      <w:tr w:rsidR="004C5AF6" w:rsidRPr="008A10EE" w14:paraId="147155FA" w14:textId="77777777" w:rsidTr="004F36FD">
        <w:tc>
          <w:tcPr>
            <w:tcW w:w="2787" w:type="dxa"/>
          </w:tcPr>
          <w:p w14:paraId="28162C73" w14:textId="1D038BD8" w:rsidR="004C5AF6" w:rsidRPr="008A10EE" w:rsidRDefault="004C5AF6" w:rsidP="00914E28">
            <w:pPr>
              <w:jc w:val="both"/>
              <w:rPr>
                <w:rFonts w:cs="Times New Roman"/>
              </w:rPr>
            </w:pPr>
            <w:r w:rsidRPr="008A10EE">
              <w:rPr>
                <w:rFonts w:cs="Times New Roman"/>
              </w:rPr>
              <w:t>Bagaimanakah bentuk komitmen dan dukungan dari top management dalam menerapkan dan menyukseskan implementasi dari sistem ini?</w:t>
            </w:r>
          </w:p>
        </w:tc>
        <w:tc>
          <w:tcPr>
            <w:tcW w:w="2788" w:type="dxa"/>
          </w:tcPr>
          <w:p w14:paraId="737CF437" w14:textId="77777777" w:rsidR="004C5AF6" w:rsidRPr="008A10EE" w:rsidRDefault="004C5AF6" w:rsidP="00914E28">
            <w:pPr>
              <w:jc w:val="both"/>
              <w:rPr>
                <w:rFonts w:cs="Times New Roman"/>
              </w:rPr>
            </w:pPr>
            <w:r w:rsidRPr="008A10EE">
              <w:rPr>
                <w:rFonts w:cs="Times New Roman"/>
              </w:rPr>
              <w:t xml:space="preserve">Pihak manajemen baik itu dari fakultas dan rektorat selalu mendukung pengembangan dan implementasi sistem yang ada. Pihak manajemen juga proaktif dalam implementasi misalnya aktf ikut serta dalam pelatihan pemakaian aplikasi sebelum diluncurkan. Tidak dipungkiri pernah ada kendala soal anggran dan biaya baik itu terkait </w:t>
            </w:r>
            <w:r w:rsidRPr="008A10EE">
              <w:rPr>
                <w:rFonts w:cs="Times New Roman"/>
              </w:rPr>
              <w:lastRenderedPageBreak/>
              <w:t>development dan implementasinya</w:t>
            </w:r>
          </w:p>
          <w:p w14:paraId="75B3F956" w14:textId="1BB1D167" w:rsidR="004C5AF6" w:rsidRPr="008A10EE" w:rsidRDefault="004C5AF6" w:rsidP="00914E28">
            <w:pPr>
              <w:jc w:val="both"/>
              <w:rPr>
                <w:rFonts w:cs="Times New Roman"/>
              </w:rPr>
            </w:pPr>
            <w:r w:rsidRPr="008A10EE">
              <w:rPr>
                <w:rFonts w:cs="Times New Roman"/>
              </w:rPr>
              <w:t>*Perijinan atau pemrosesan surat permohonan sekarang lebih cepat dan dari pihak rektorat menjadi lebih proaktif ikut serta memonitoring proyek berkaitan dengan IT di UNITOMO</w:t>
            </w:r>
          </w:p>
        </w:tc>
      </w:tr>
      <w:tr w:rsidR="004C5AF6" w:rsidRPr="008A10EE" w14:paraId="2C86897F" w14:textId="77777777" w:rsidTr="004F36FD">
        <w:tc>
          <w:tcPr>
            <w:tcW w:w="2787" w:type="dxa"/>
          </w:tcPr>
          <w:p w14:paraId="17D43340" w14:textId="3CE50602" w:rsidR="004C5AF6" w:rsidRPr="008A10EE" w:rsidRDefault="004C5AF6" w:rsidP="00914E28">
            <w:pPr>
              <w:jc w:val="both"/>
              <w:rPr>
                <w:rFonts w:cs="Times New Roman"/>
              </w:rPr>
            </w:pPr>
            <w:r w:rsidRPr="008A10EE">
              <w:rPr>
                <w:rFonts w:cs="Times New Roman"/>
              </w:rPr>
              <w:lastRenderedPageBreak/>
              <w:t>Apakah terjadi restrukturisasi organisasi yang disebabkan oleh pengimplentasian sistem ini?</w:t>
            </w:r>
          </w:p>
        </w:tc>
        <w:tc>
          <w:tcPr>
            <w:tcW w:w="2788" w:type="dxa"/>
          </w:tcPr>
          <w:p w14:paraId="42BECB35" w14:textId="6C20CFFE" w:rsidR="004C5AF6" w:rsidRPr="008A10EE" w:rsidRDefault="004C5AF6" w:rsidP="00914E28">
            <w:pPr>
              <w:jc w:val="both"/>
              <w:rPr>
                <w:rFonts w:cs="Times New Roman"/>
              </w:rPr>
            </w:pPr>
            <w:r w:rsidRPr="008A10EE">
              <w:rPr>
                <w:rFonts w:cs="Times New Roman"/>
              </w:rPr>
              <w:t>Iya berubah. Penyebab utamanya adalah karen dulu tidak adanya dokumentasi terkait sistem yang mendetail. Akibatnya sekarang organisasi berubah mengikuti standar SOP yang baru di garap</w:t>
            </w:r>
          </w:p>
        </w:tc>
      </w:tr>
      <w:tr w:rsidR="00E04F41" w:rsidRPr="008A10EE" w14:paraId="45E567A3" w14:textId="77777777" w:rsidTr="004F36FD">
        <w:tc>
          <w:tcPr>
            <w:tcW w:w="2787" w:type="dxa"/>
          </w:tcPr>
          <w:p w14:paraId="697E62D0" w14:textId="76EDC669" w:rsidR="00E04F41" w:rsidRPr="008A10EE" w:rsidRDefault="004C5AF6" w:rsidP="00914E28">
            <w:pPr>
              <w:jc w:val="both"/>
              <w:rPr>
                <w:rFonts w:cs="Times New Roman"/>
              </w:rPr>
            </w:pPr>
            <w:r w:rsidRPr="008A10EE">
              <w:rPr>
                <w:rFonts w:cs="Times New Roman"/>
              </w:rPr>
              <w:t>Apakah ada kebijakan atau peraturan yang mendukung pengimplementasian sistem?</w:t>
            </w:r>
          </w:p>
        </w:tc>
        <w:tc>
          <w:tcPr>
            <w:tcW w:w="2788" w:type="dxa"/>
          </w:tcPr>
          <w:p w14:paraId="30A1AFE3" w14:textId="0AC62C82" w:rsidR="00E04F41" w:rsidRPr="008A10EE" w:rsidRDefault="004C5AF6" w:rsidP="00914E28">
            <w:pPr>
              <w:jc w:val="both"/>
              <w:rPr>
                <w:rFonts w:cs="Times New Roman"/>
              </w:rPr>
            </w:pPr>
            <w:r w:rsidRPr="008A10EE">
              <w:rPr>
                <w:rFonts w:cs="Times New Roman"/>
              </w:rPr>
              <w:t>Sampai saat ini tidak ada kebijakan maupaun aturan dan SOP khusus terkait iplementasi sistem di UNITOMO, mengingat SOP baru akan dibuat. Mungkin ke depannya aka nada peraturan atau kebijakan khusus</w:t>
            </w:r>
          </w:p>
        </w:tc>
      </w:tr>
      <w:tr w:rsidR="004C5AF6" w:rsidRPr="008A10EE" w14:paraId="506D6673" w14:textId="77777777" w:rsidTr="004F36FD">
        <w:tc>
          <w:tcPr>
            <w:tcW w:w="2787" w:type="dxa"/>
          </w:tcPr>
          <w:p w14:paraId="6FDCEC9A" w14:textId="526B57F8" w:rsidR="004C5AF6" w:rsidRPr="008A10EE" w:rsidRDefault="00A873FA" w:rsidP="00914E28">
            <w:pPr>
              <w:jc w:val="both"/>
              <w:rPr>
                <w:rFonts w:cs="Times New Roman"/>
              </w:rPr>
            </w:pPr>
            <w:r w:rsidRPr="008A10EE">
              <w:rPr>
                <w:rFonts w:cs="Times New Roman"/>
              </w:rPr>
              <w:t>Apakah dibentuk tim khusus untuk menyukseskan implementasi dari sistem ini ?</w:t>
            </w:r>
          </w:p>
        </w:tc>
        <w:tc>
          <w:tcPr>
            <w:tcW w:w="2788" w:type="dxa"/>
          </w:tcPr>
          <w:p w14:paraId="096DB2B4" w14:textId="427EDA77" w:rsidR="004C5AF6" w:rsidRPr="008A10EE" w:rsidRDefault="0050773A" w:rsidP="00914E28">
            <w:pPr>
              <w:jc w:val="both"/>
              <w:rPr>
                <w:rFonts w:cs="Times New Roman"/>
              </w:rPr>
            </w:pPr>
            <w:r w:rsidRPr="008A10EE">
              <w:rPr>
                <w:rFonts w:cs="Times New Roman"/>
              </w:rPr>
              <w:t xml:space="preserve">Tidak ada tim khusus yang dibentuk. Semua sistem baik itu development dan implementasinya langsung di handle oleh kami (Stakeholder UPT Komputer). Mengingat di sini kami sudah punya orang yang mengurus baik itu </w:t>
            </w:r>
            <w:r w:rsidRPr="008A10EE">
              <w:rPr>
                <w:rFonts w:cs="Times New Roman"/>
              </w:rPr>
              <w:lastRenderedPageBreak/>
              <w:t>software maupun hardwarenya.</w:t>
            </w:r>
          </w:p>
        </w:tc>
      </w:tr>
      <w:tr w:rsidR="004C5AF6" w:rsidRPr="008A10EE" w14:paraId="355B3D74" w14:textId="77777777" w:rsidTr="004F36FD">
        <w:tc>
          <w:tcPr>
            <w:tcW w:w="2787" w:type="dxa"/>
          </w:tcPr>
          <w:p w14:paraId="6333686C" w14:textId="2EC45E31" w:rsidR="004C5AF6" w:rsidRPr="008A10EE" w:rsidRDefault="0050773A" w:rsidP="00914E28">
            <w:pPr>
              <w:jc w:val="both"/>
              <w:rPr>
                <w:rFonts w:cs="Times New Roman"/>
              </w:rPr>
            </w:pPr>
            <w:r w:rsidRPr="008A10EE">
              <w:rPr>
                <w:rFonts w:cs="Times New Roman"/>
              </w:rPr>
              <w:lastRenderedPageBreak/>
              <w:t>Jika ya, apa saja strategi maupun aktivitas yang dilakukan?</w:t>
            </w:r>
          </w:p>
        </w:tc>
        <w:tc>
          <w:tcPr>
            <w:tcW w:w="2788" w:type="dxa"/>
          </w:tcPr>
          <w:p w14:paraId="4639E035" w14:textId="3276D00C" w:rsidR="004C5AF6" w:rsidRPr="008A10EE" w:rsidRDefault="0050773A" w:rsidP="00914E28">
            <w:pPr>
              <w:jc w:val="both"/>
              <w:rPr>
                <w:rFonts w:cs="Times New Roman"/>
              </w:rPr>
            </w:pPr>
            <w:r w:rsidRPr="008A10EE">
              <w:rPr>
                <w:rFonts w:cs="Times New Roman"/>
              </w:rPr>
              <w:t>Disetiap fakultas ada yang disebut sebagai operator. Tugasnya memastikan bahwa implementasi sistem terlaksana dengan baik di masing-maisng fakultasnya. Mereka juga yang akan memberikan pelatihan dan bantuan terkait sistem atau IT di masing-masing fakultas</w:t>
            </w:r>
          </w:p>
        </w:tc>
      </w:tr>
      <w:tr w:rsidR="004C5AF6" w:rsidRPr="008A10EE" w14:paraId="5A5AC512" w14:textId="77777777" w:rsidTr="004F36FD">
        <w:tc>
          <w:tcPr>
            <w:tcW w:w="2787" w:type="dxa"/>
          </w:tcPr>
          <w:p w14:paraId="0328881E" w14:textId="6CD82E70" w:rsidR="004C5AF6" w:rsidRPr="008A10EE" w:rsidRDefault="0050773A" w:rsidP="00914E28">
            <w:pPr>
              <w:jc w:val="both"/>
              <w:rPr>
                <w:rFonts w:cs="Times New Roman"/>
              </w:rPr>
            </w:pPr>
            <w:r w:rsidRPr="008A10EE">
              <w:rPr>
                <w:rFonts w:cs="Times New Roman"/>
              </w:rPr>
              <w:t>Siapa saja yang terlibat dalam pengembangan dan pengimplementasian sistem ?</w:t>
            </w:r>
          </w:p>
        </w:tc>
        <w:tc>
          <w:tcPr>
            <w:tcW w:w="2788" w:type="dxa"/>
          </w:tcPr>
          <w:p w14:paraId="4A032399" w14:textId="77777777" w:rsidR="0050773A" w:rsidRPr="008A10EE" w:rsidRDefault="0050773A" w:rsidP="00914E28">
            <w:pPr>
              <w:jc w:val="both"/>
              <w:rPr>
                <w:rFonts w:cs="Times New Roman"/>
              </w:rPr>
            </w:pPr>
            <w:r w:rsidRPr="008A10EE">
              <w:rPr>
                <w:rFonts w:cs="Times New Roman"/>
              </w:rPr>
              <w:t>Untuk pengembangan sistem atau app nya full dari UPT Komputer (Inhouse). Yang merequest untuk dibuatkan app tertentu biasanya dari pihak Fakultas. Mereka akan mengajukan permohonan pembuatan sistem atau app tertentu, nantinya akan disampaikan ke wakil rector. Jika disetujui maka sistem itu akan dikembangkan.</w:t>
            </w:r>
          </w:p>
          <w:p w14:paraId="44FA88B1" w14:textId="757993FF" w:rsidR="004C5AF6" w:rsidRPr="008A10EE" w:rsidRDefault="0050773A" w:rsidP="00914E28">
            <w:pPr>
              <w:jc w:val="both"/>
              <w:rPr>
                <w:rFonts w:cs="Times New Roman"/>
              </w:rPr>
            </w:pPr>
            <w:r w:rsidRPr="008A10EE">
              <w:rPr>
                <w:rFonts w:cs="Times New Roman"/>
              </w:rPr>
              <w:t>Untuk implementasi sistem, pihak kami (UPT) komputer terlibat langsung dalam memberikan pelatihan kepada operator-operator tiap fakultas, nantinya operator-operator akan memberikan pelatihan untuk stakeholder per-fakultas (user akhir)</w:t>
            </w:r>
          </w:p>
        </w:tc>
      </w:tr>
      <w:tr w:rsidR="0050773A" w:rsidRPr="008A10EE" w14:paraId="2AB93473" w14:textId="77777777" w:rsidTr="004F36FD">
        <w:tc>
          <w:tcPr>
            <w:tcW w:w="2787" w:type="dxa"/>
          </w:tcPr>
          <w:p w14:paraId="05350DDA" w14:textId="3DD687F7" w:rsidR="0050773A" w:rsidRPr="008A10EE" w:rsidRDefault="0050773A" w:rsidP="00914E28">
            <w:pPr>
              <w:jc w:val="both"/>
              <w:rPr>
                <w:rFonts w:cs="Times New Roman"/>
              </w:rPr>
            </w:pPr>
            <w:r w:rsidRPr="008A10EE">
              <w:rPr>
                <w:rFonts w:cs="Times New Roman"/>
              </w:rPr>
              <w:t>Apa saja peran dari masing-masing pihak ?</w:t>
            </w:r>
          </w:p>
        </w:tc>
        <w:tc>
          <w:tcPr>
            <w:tcW w:w="2788" w:type="dxa"/>
          </w:tcPr>
          <w:p w14:paraId="0353F419" w14:textId="77777777" w:rsidR="0050773A" w:rsidRPr="008A10EE" w:rsidRDefault="0050773A" w:rsidP="00914E28">
            <w:pPr>
              <w:jc w:val="both"/>
              <w:rPr>
                <w:rFonts w:cs="Times New Roman"/>
              </w:rPr>
            </w:pPr>
            <w:r w:rsidRPr="008A10EE">
              <w:rPr>
                <w:rFonts w:cs="Times New Roman"/>
              </w:rPr>
              <w:t>Wakil Rektor : Memberikan Izin dan Pengesahan</w:t>
            </w:r>
          </w:p>
          <w:p w14:paraId="46C80AB8" w14:textId="77777777" w:rsidR="0050773A" w:rsidRPr="008A10EE" w:rsidRDefault="0050773A" w:rsidP="00914E28">
            <w:pPr>
              <w:jc w:val="both"/>
              <w:rPr>
                <w:rFonts w:cs="Times New Roman"/>
              </w:rPr>
            </w:pPr>
            <w:r w:rsidRPr="008A10EE">
              <w:rPr>
                <w:rFonts w:cs="Times New Roman"/>
              </w:rPr>
              <w:lastRenderedPageBreak/>
              <w:t>Fakultas : Monitoring pengembangan app atau sistem</w:t>
            </w:r>
          </w:p>
          <w:p w14:paraId="03501210" w14:textId="77777777" w:rsidR="0050773A" w:rsidRPr="008A10EE" w:rsidRDefault="0050773A" w:rsidP="00914E28">
            <w:pPr>
              <w:jc w:val="both"/>
              <w:rPr>
                <w:rFonts w:cs="Times New Roman"/>
              </w:rPr>
            </w:pPr>
            <w:r w:rsidRPr="008A10EE">
              <w:rPr>
                <w:rFonts w:cs="Times New Roman"/>
              </w:rPr>
              <w:t>UPT Komputer : Melakukan pengembangan sistem sesuai requirement yang diminta sekaligus memberikan pelatihan pada operator fakultas</w:t>
            </w:r>
          </w:p>
          <w:p w14:paraId="5F6116EC" w14:textId="31D1926E" w:rsidR="0050773A" w:rsidRPr="008A10EE" w:rsidRDefault="0050773A" w:rsidP="00914E28">
            <w:pPr>
              <w:jc w:val="both"/>
              <w:rPr>
                <w:rFonts w:cs="Times New Roman"/>
              </w:rPr>
            </w:pPr>
            <w:r w:rsidRPr="008A10EE">
              <w:rPr>
                <w:rFonts w:cs="Times New Roman"/>
              </w:rPr>
              <w:t>Operator : Memberikan pelatihan pada stakeholder masing-masing fakultas</w:t>
            </w:r>
          </w:p>
        </w:tc>
      </w:tr>
      <w:tr w:rsidR="0050773A" w:rsidRPr="008A10EE" w14:paraId="4C70C850" w14:textId="77777777" w:rsidTr="004F36FD">
        <w:tc>
          <w:tcPr>
            <w:tcW w:w="2787" w:type="dxa"/>
          </w:tcPr>
          <w:p w14:paraId="48D2084E" w14:textId="0F9F5D06" w:rsidR="0050773A" w:rsidRPr="008A10EE" w:rsidRDefault="0050773A" w:rsidP="00914E28">
            <w:pPr>
              <w:jc w:val="both"/>
              <w:rPr>
                <w:rFonts w:cs="Times New Roman"/>
              </w:rPr>
            </w:pPr>
            <w:r w:rsidRPr="008A10EE">
              <w:rPr>
                <w:rFonts w:cs="Times New Roman"/>
              </w:rPr>
              <w:lastRenderedPageBreak/>
              <w:t>Bagaimana ekspetasi pengguna terhadap sistem ini sebelum implementasi ?</w:t>
            </w:r>
          </w:p>
        </w:tc>
        <w:tc>
          <w:tcPr>
            <w:tcW w:w="2788" w:type="dxa"/>
          </w:tcPr>
          <w:p w14:paraId="3C957330" w14:textId="52E12945" w:rsidR="0050773A" w:rsidRPr="008A10EE" w:rsidRDefault="0050773A" w:rsidP="00914E28">
            <w:pPr>
              <w:jc w:val="both"/>
              <w:rPr>
                <w:rFonts w:cs="Times New Roman"/>
              </w:rPr>
            </w:pPr>
            <w:r w:rsidRPr="008A10EE">
              <w:rPr>
                <w:rFonts w:cs="Times New Roman"/>
              </w:rPr>
              <w:t>Dari pengguna mengharapkan sistem yang dibuat bisa dipake tanpa trouble, mudah diakses dan bisa mendukung kegiatan perkuliahan di UNITOMO, namun tidak bisa dipungkiri jika kadnag-kadang masih sering terjadi trouble sistem. Trouble inilah yang sering kali menyebabkan adanya complain dari pengguna di fakultas</w:t>
            </w:r>
          </w:p>
        </w:tc>
      </w:tr>
      <w:tr w:rsidR="0050773A" w:rsidRPr="008A10EE" w14:paraId="410BE697" w14:textId="77777777" w:rsidTr="004F36FD">
        <w:tc>
          <w:tcPr>
            <w:tcW w:w="2787" w:type="dxa"/>
          </w:tcPr>
          <w:p w14:paraId="1EE56A79" w14:textId="217056FC" w:rsidR="0050773A" w:rsidRPr="008A10EE" w:rsidRDefault="0050773A" w:rsidP="00914E28">
            <w:pPr>
              <w:jc w:val="both"/>
              <w:rPr>
                <w:rFonts w:cs="Times New Roman"/>
              </w:rPr>
            </w:pPr>
            <w:r w:rsidRPr="008A10EE">
              <w:rPr>
                <w:rFonts w:cs="Times New Roman"/>
              </w:rPr>
              <w:t>Apakah sistem ini berhasil memenuhi ekspetasi pengguna ?</w:t>
            </w:r>
          </w:p>
        </w:tc>
        <w:tc>
          <w:tcPr>
            <w:tcW w:w="2788" w:type="dxa"/>
          </w:tcPr>
          <w:p w14:paraId="62325C4D" w14:textId="16116999" w:rsidR="0050773A" w:rsidRPr="008A10EE" w:rsidRDefault="0050773A" w:rsidP="00914E28">
            <w:pPr>
              <w:jc w:val="both"/>
              <w:rPr>
                <w:rFonts w:cs="Times New Roman"/>
              </w:rPr>
            </w:pPr>
            <w:r w:rsidRPr="008A10EE">
              <w:rPr>
                <w:rFonts w:cs="Times New Roman"/>
              </w:rPr>
              <w:t xml:space="preserve">Dari sisi requirement dan fungsionalitas serta fitur-fitur umumnya sudah terpenuhi, mengingat aplikasi yang dibuat bersifat request langsung dari fakultas, jadinya udah sesuai requiremen dari fakultas. Namun dari sisi operasional kadang kala masih ada protes </w:t>
            </w:r>
            <w:r w:rsidRPr="008A10EE">
              <w:rPr>
                <w:rFonts w:cs="Times New Roman"/>
              </w:rPr>
              <w:lastRenderedPageBreak/>
              <w:t>atau complain karena kadang kala terjadi trouble</w:t>
            </w:r>
          </w:p>
        </w:tc>
      </w:tr>
      <w:tr w:rsidR="0050773A" w:rsidRPr="008A10EE" w14:paraId="6213FF85" w14:textId="77777777" w:rsidTr="004F36FD">
        <w:tc>
          <w:tcPr>
            <w:tcW w:w="2787" w:type="dxa"/>
          </w:tcPr>
          <w:p w14:paraId="24D242E6" w14:textId="3910FC9B" w:rsidR="0050773A" w:rsidRPr="008A10EE" w:rsidRDefault="0050773A" w:rsidP="00914E28">
            <w:pPr>
              <w:jc w:val="both"/>
              <w:rPr>
                <w:rFonts w:cs="Times New Roman"/>
              </w:rPr>
            </w:pPr>
            <w:r w:rsidRPr="008A10EE">
              <w:rPr>
                <w:rFonts w:cs="Times New Roman"/>
              </w:rPr>
              <w:lastRenderedPageBreak/>
              <w:t>Apakah sistem yang dikembangkan telah memenuhi kebutuhan stakeholder</w:t>
            </w:r>
          </w:p>
        </w:tc>
        <w:tc>
          <w:tcPr>
            <w:tcW w:w="2788" w:type="dxa"/>
          </w:tcPr>
          <w:p w14:paraId="315D445A" w14:textId="723DFC38" w:rsidR="0050773A" w:rsidRPr="008A10EE" w:rsidRDefault="0050773A" w:rsidP="00914E28">
            <w:pPr>
              <w:jc w:val="both"/>
              <w:rPr>
                <w:rFonts w:cs="Times New Roman"/>
              </w:rPr>
            </w:pPr>
            <w:r w:rsidRPr="008A10EE">
              <w:rPr>
                <w:rFonts w:cs="Times New Roman"/>
              </w:rPr>
              <w:t>Secara requirement sudah, Mengingat aplikasi ini murni disesuaikan dengan requirement yang diminta oleh klien yaitu fakultas atau jurusan di kampus UNITOMO</w:t>
            </w:r>
          </w:p>
        </w:tc>
      </w:tr>
      <w:tr w:rsidR="0050773A" w:rsidRPr="008A10EE" w14:paraId="3B791AFE" w14:textId="77777777" w:rsidTr="004F36FD">
        <w:tc>
          <w:tcPr>
            <w:tcW w:w="2787" w:type="dxa"/>
          </w:tcPr>
          <w:p w14:paraId="28657785" w14:textId="589C826B" w:rsidR="0050773A" w:rsidRPr="008A10EE" w:rsidRDefault="0050773A" w:rsidP="00914E28">
            <w:pPr>
              <w:jc w:val="both"/>
              <w:rPr>
                <w:rFonts w:cs="Times New Roman"/>
              </w:rPr>
            </w:pPr>
            <w:r w:rsidRPr="008A10EE">
              <w:rPr>
                <w:rFonts w:cs="Times New Roman"/>
              </w:rPr>
              <w:t>Apakah sistem ini dikerjakan sendiri oleh internal UNITOMO ? atuakah menggunakan vendor luar ?</w:t>
            </w:r>
          </w:p>
        </w:tc>
        <w:tc>
          <w:tcPr>
            <w:tcW w:w="2788" w:type="dxa"/>
          </w:tcPr>
          <w:p w14:paraId="57A6F7B1" w14:textId="4AC87721" w:rsidR="0050773A" w:rsidRPr="008A10EE" w:rsidRDefault="0050773A" w:rsidP="00914E28">
            <w:pPr>
              <w:jc w:val="both"/>
              <w:rPr>
                <w:rFonts w:cs="Times New Roman"/>
              </w:rPr>
            </w:pPr>
            <w:r w:rsidRPr="008A10EE">
              <w:rPr>
                <w:rFonts w:cs="Times New Roman"/>
              </w:rPr>
              <w:t>Ya, sistem-sistem yang ada dibuat secara internal oleh UPT Komputer UNITOMO</w:t>
            </w:r>
          </w:p>
        </w:tc>
      </w:tr>
      <w:tr w:rsidR="0050773A" w:rsidRPr="008A10EE" w14:paraId="47216623" w14:textId="77777777" w:rsidTr="004F36FD">
        <w:tc>
          <w:tcPr>
            <w:tcW w:w="2787" w:type="dxa"/>
          </w:tcPr>
          <w:p w14:paraId="1806BE26" w14:textId="71CAC3CE" w:rsidR="0050773A" w:rsidRPr="008A10EE" w:rsidRDefault="0050773A" w:rsidP="00914E28">
            <w:pPr>
              <w:jc w:val="both"/>
              <w:rPr>
                <w:rFonts w:cs="Times New Roman"/>
              </w:rPr>
            </w:pPr>
            <w:r w:rsidRPr="008A10EE">
              <w:rPr>
                <w:rFonts w:cs="Times New Roman"/>
              </w:rPr>
              <w:t>Bagaimana alur pengembangan dari sistem yang dibuat tersebut?</w:t>
            </w:r>
          </w:p>
        </w:tc>
        <w:tc>
          <w:tcPr>
            <w:tcW w:w="2788" w:type="dxa"/>
          </w:tcPr>
          <w:p w14:paraId="55B97745" w14:textId="194E82D9" w:rsidR="0050773A" w:rsidRPr="008A10EE" w:rsidRDefault="0050773A" w:rsidP="00914E28">
            <w:pPr>
              <w:jc w:val="both"/>
              <w:rPr>
                <w:rFonts w:cs="Times New Roman"/>
              </w:rPr>
            </w:pPr>
            <w:r w:rsidRPr="008A10EE">
              <w:rPr>
                <w:rFonts w:cs="Times New Roman"/>
              </w:rPr>
              <w:t>Sistem dibuat oleh internal langsung, terlebih dahulu requirement diajukan oleh pihak fakultas, setelah disetujui oleh Wakil Rektor dan Rektoral maka akan diserahkan ke kami (UPT Teknologi). Kami akan mengerjakan aplikasi sesuai dengan requirement yang ada. Nantinya akan terus berkoordinasi dengan fakultas selaku pemilik requirement</w:t>
            </w:r>
          </w:p>
        </w:tc>
      </w:tr>
      <w:tr w:rsidR="0050773A" w:rsidRPr="008A10EE" w14:paraId="6D19765E" w14:textId="77777777" w:rsidTr="004F36FD">
        <w:tc>
          <w:tcPr>
            <w:tcW w:w="2787" w:type="dxa"/>
          </w:tcPr>
          <w:p w14:paraId="38566C6E" w14:textId="1EC79649" w:rsidR="0050773A" w:rsidRPr="008A10EE" w:rsidRDefault="0050773A" w:rsidP="00914E28">
            <w:pPr>
              <w:jc w:val="both"/>
              <w:rPr>
                <w:rFonts w:cs="Times New Roman"/>
              </w:rPr>
            </w:pPr>
            <w:r w:rsidRPr="008A10EE">
              <w:rPr>
                <w:rFonts w:cs="Times New Roman"/>
              </w:rPr>
              <w:t>Bagaimana ketersediaan hardware pendukung sistem yang dimiliki ? Apakah sudah memenuhi kebutuhan</w:t>
            </w:r>
          </w:p>
        </w:tc>
        <w:tc>
          <w:tcPr>
            <w:tcW w:w="2788" w:type="dxa"/>
          </w:tcPr>
          <w:p w14:paraId="668A923F" w14:textId="0EA64D0D" w:rsidR="0050773A" w:rsidRPr="008A10EE" w:rsidRDefault="0050773A" w:rsidP="00914E28">
            <w:pPr>
              <w:jc w:val="both"/>
              <w:rPr>
                <w:rFonts w:cs="Times New Roman"/>
              </w:rPr>
            </w:pPr>
            <w:r w:rsidRPr="008A10EE">
              <w:rPr>
                <w:rFonts w:cs="Times New Roman"/>
              </w:rPr>
              <w:t xml:space="preserve">Server pendukung sudah tersedia. Untuk servernya tersedia diruangan UPT Komputer, sehingga memudahkan perbaikan dan monitoring sewaktu-waktu. Untuk jaringan internet sebenarnya sudah ada namun masih terasa kurang. </w:t>
            </w:r>
            <w:r w:rsidRPr="008A10EE">
              <w:rPr>
                <w:rFonts w:cs="Times New Roman"/>
              </w:rPr>
              <w:lastRenderedPageBreak/>
              <w:t>Sekarang kami sedang melakukan pengadaan Fiber Optic untuk menunjang ketersediaan jaringan internet</w:t>
            </w:r>
          </w:p>
        </w:tc>
      </w:tr>
      <w:tr w:rsidR="0050773A" w:rsidRPr="008A10EE" w14:paraId="52849A23" w14:textId="77777777" w:rsidTr="004F36FD">
        <w:tc>
          <w:tcPr>
            <w:tcW w:w="2787" w:type="dxa"/>
          </w:tcPr>
          <w:p w14:paraId="3BE88ED6" w14:textId="3F4D57C0" w:rsidR="0050773A" w:rsidRPr="008A10EE" w:rsidRDefault="0050773A" w:rsidP="00914E28">
            <w:pPr>
              <w:jc w:val="both"/>
              <w:rPr>
                <w:rFonts w:cs="Times New Roman"/>
              </w:rPr>
            </w:pPr>
            <w:r w:rsidRPr="008A10EE">
              <w:rPr>
                <w:rFonts w:cs="Times New Roman"/>
              </w:rPr>
              <w:lastRenderedPageBreak/>
              <w:t>Apakah tersedia control room atau storage khusus untuk hardware yang dimiliki</w:t>
            </w:r>
          </w:p>
        </w:tc>
        <w:tc>
          <w:tcPr>
            <w:tcW w:w="2788" w:type="dxa"/>
          </w:tcPr>
          <w:p w14:paraId="63BC8699" w14:textId="2CFB5A54" w:rsidR="0050773A" w:rsidRPr="008A10EE" w:rsidRDefault="0050773A" w:rsidP="00914E28">
            <w:pPr>
              <w:jc w:val="both"/>
              <w:rPr>
                <w:rFonts w:cs="Times New Roman"/>
              </w:rPr>
            </w:pPr>
            <w:r w:rsidRPr="008A10EE">
              <w:rPr>
                <w:rFonts w:cs="Times New Roman"/>
              </w:rPr>
              <w:t>Untuk storage khusus kami belum ada, masih digabung dengan ruangan UPT Komputer UNITOMO</w:t>
            </w:r>
          </w:p>
        </w:tc>
      </w:tr>
      <w:tr w:rsidR="0050773A" w:rsidRPr="008A10EE" w14:paraId="052A5891" w14:textId="77777777" w:rsidTr="004F36FD">
        <w:tc>
          <w:tcPr>
            <w:tcW w:w="2787" w:type="dxa"/>
          </w:tcPr>
          <w:p w14:paraId="34EC1FFD" w14:textId="39BD2D18" w:rsidR="0050773A" w:rsidRPr="008A10EE" w:rsidRDefault="0050773A" w:rsidP="00914E28">
            <w:pPr>
              <w:jc w:val="both"/>
              <w:rPr>
                <w:rFonts w:cs="Times New Roman"/>
              </w:rPr>
            </w:pPr>
            <w:r w:rsidRPr="008A10EE">
              <w:rPr>
                <w:rFonts w:cs="Times New Roman"/>
              </w:rPr>
              <w:t>Apakah ada prosedur atau standar operasional tertentu yang diterapkan oleh UNITOMO dalam hal pengembangan sistem, misalnya terkait bahsa pemograman yang digunakan ?</w:t>
            </w:r>
          </w:p>
        </w:tc>
        <w:tc>
          <w:tcPr>
            <w:tcW w:w="2788" w:type="dxa"/>
          </w:tcPr>
          <w:p w14:paraId="375DC983" w14:textId="77777777" w:rsidR="0050773A" w:rsidRPr="008A10EE" w:rsidRDefault="0050773A" w:rsidP="00914E28">
            <w:pPr>
              <w:jc w:val="both"/>
              <w:rPr>
                <w:rFonts w:cs="Times New Roman"/>
              </w:rPr>
            </w:pPr>
            <w:r w:rsidRPr="008A10EE">
              <w:rPr>
                <w:rFonts w:cs="Times New Roman"/>
              </w:rPr>
              <w:t>Terkait standar development software, tidak ada standar khusus tertentu, kami mengembangkan aplikasi apabila diminta oleh pihak fakultas atau kampus, tentunya setelah mendapatkan persetujuan dari rektorat (dalam hal ini melalui wakil rector)</w:t>
            </w:r>
          </w:p>
          <w:p w14:paraId="6193FBA8" w14:textId="24087BC9" w:rsidR="0050773A" w:rsidRPr="008A10EE" w:rsidRDefault="0050773A" w:rsidP="00914E28">
            <w:pPr>
              <w:jc w:val="both"/>
              <w:rPr>
                <w:rFonts w:cs="Times New Roman"/>
              </w:rPr>
            </w:pPr>
            <w:r w:rsidRPr="008A10EE">
              <w:rPr>
                <w:rFonts w:cs="Times New Roman"/>
              </w:rPr>
              <w:t>Untuk bahasa pemograman yang digunakan tergantung jenis app yang dikembangkan. Umunnya kami menggunakan php untuk pengembangan app web based dan java untuk app mobile</w:t>
            </w:r>
          </w:p>
        </w:tc>
      </w:tr>
      <w:tr w:rsidR="0050773A" w:rsidRPr="008A10EE" w14:paraId="4410D2A7" w14:textId="77777777" w:rsidTr="004F36FD">
        <w:tc>
          <w:tcPr>
            <w:tcW w:w="2787" w:type="dxa"/>
          </w:tcPr>
          <w:p w14:paraId="17064600" w14:textId="0C2B5EF0" w:rsidR="0050773A" w:rsidRPr="008A10EE" w:rsidRDefault="0050773A" w:rsidP="00914E28">
            <w:pPr>
              <w:jc w:val="both"/>
              <w:rPr>
                <w:rFonts w:cs="Times New Roman"/>
              </w:rPr>
            </w:pPr>
            <w:r w:rsidRPr="008A10EE">
              <w:rPr>
                <w:rFonts w:cs="Times New Roman"/>
              </w:rPr>
              <w:t>Apakah infrastruktur yang sudah ada saat ini dapat memenuhi kebutuhan sistem ?</w:t>
            </w:r>
          </w:p>
        </w:tc>
        <w:tc>
          <w:tcPr>
            <w:tcW w:w="2788" w:type="dxa"/>
          </w:tcPr>
          <w:p w14:paraId="66B83687" w14:textId="060C9D7C" w:rsidR="0050773A" w:rsidRPr="008A10EE" w:rsidRDefault="0050773A" w:rsidP="00914E28">
            <w:pPr>
              <w:jc w:val="both"/>
              <w:rPr>
                <w:rFonts w:cs="Times New Roman"/>
              </w:rPr>
            </w:pPr>
            <w:r w:rsidRPr="008A10EE">
              <w:rPr>
                <w:rFonts w:cs="Times New Roman"/>
              </w:rPr>
              <w:t>Server sudah mendukung, namun untuk ketersediaan internet masih kurang</w:t>
            </w:r>
          </w:p>
        </w:tc>
      </w:tr>
      <w:tr w:rsidR="0050773A" w:rsidRPr="008A10EE" w14:paraId="3EA9E5A7" w14:textId="77777777" w:rsidTr="004F36FD">
        <w:tc>
          <w:tcPr>
            <w:tcW w:w="2787" w:type="dxa"/>
          </w:tcPr>
          <w:p w14:paraId="3E9D7F0A" w14:textId="026DA93F" w:rsidR="0050773A" w:rsidRPr="008A10EE" w:rsidRDefault="0050773A" w:rsidP="00914E28">
            <w:pPr>
              <w:jc w:val="both"/>
              <w:rPr>
                <w:rFonts w:cs="Times New Roman"/>
              </w:rPr>
            </w:pPr>
            <w:r w:rsidRPr="008A10EE">
              <w:rPr>
                <w:rFonts w:cs="Times New Roman"/>
              </w:rPr>
              <w:t xml:space="preserve">Jika tidak, apa yang perlu ditingkatkan dari infrastruktur IT yang telah dimiliki perusahaan agar </w:t>
            </w:r>
            <w:r w:rsidRPr="008A10EE">
              <w:rPr>
                <w:rFonts w:cs="Times New Roman"/>
              </w:rPr>
              <w:lastRenderedPageBreak/>
              <w:t>dapat memenuhi kebutuhan sistem ?</w:t>
            </w:r>
          </w:p>
        </w:tc>
        <w:tc>
          <w:tcPr>
            <w:tcW w:w="2788" w:type="dxa"/>
          </w:tcPr>
          <w:p w14:paraId="3B1F6672" w14:textId="222E1329" w:rsidR="0050773A" w:rsidRPr="008A10EE" w:rsidRDefault="0050773A" w:rsidP="00914E28">
            <w:pPr>
              <w:jc w:val="both"/>
              <w:rPr>
                <w:rFonts w:cs="Times New Roman"/>
              </w:rPr>
            </w:pPr>
            <w:r w:rsidRPr="008A10EE">
              <w:rPr>
                <w:rFonts w:cs="Times New Roman"/>
              </w:rPr>
              <w:lastRenderedPageBreak/>
              <w:t xml:space="preserve">Konektivitas jaringan pendukung dan internet. Untuk sekarang lagi dilakukan pengadaan fiber optic, untuk ke depannya </w:t>
            </w:r>
            <w:r w:rsidRPr="008A10EE">
              <w:rPr>
                <w:rFonts w:cs="Times New Roman"/>
              </w:rPr>
              <w:lastRenderedPageBreak/>
              <w:t>mungkin akan dilakukan pengadaan router</w:t>
            </w:r>
          </w:p>
        </w:tc>
      </w:tr>
      <w:tr w:rsidR="0050773A" w:rsidRPr="008A10EE" w14:paraId="505E22F1" w14:textId="77777777" w:rsidTr="004F36FD">
        <w:tc>
          <w:tcPr>
            <w:tcW w:w="2787" w:type="dxa"/>
          </w:tcPr>
          <w:p w14:paraId="57350F5F" w14:textId="0978EE35" w:rsidR="0050773A" w:rsidRPr="008A10EE" w:rsidRDefault="0050773A" w:rsidP="00914E28">
            <w:pPr>
              <w:jc w:val="both"/>
              <w:rPr>
                <w:rFonts w:cs="Times New Roman"/>
              </w:rPr>
            </w:pPr>
            <w:r w:rsidRPr="008A10EE">
              <w:rPr>
                <w:rFonts w:cs="Times New Roman"/>
              </w:rPr>
              <w:lastRenderedPageBreak/>
              <w:t>Bagaimana mekanisme pengadaan IT tersebut ?</w:t>
            </w:r>
          </w:p>
        </w:tc>
        <w:tc>
          <w:tcPr>
            <w:tcW w:w="2788" w:type="dxa"/>
          </w:tcPr>
          <w:p w14:paraId="299B92DE" w14:textId="56C92BEF" w:rsidR="0050773A" w:rsidRPr="008A10EE" w:rsidRDefault="0050773A" w:rsidP="00914E28">
            <w:pPr>
              <w:jc w:val="both"/>
              <w:rPr>
                <w:rFonts w:cs="Times New Roman"/>
              </w:rPr>
            </w:pPr>
            <w:r w:rsidRPr="008A10EE">
              <w:rPr>
                <w:rFonts w:cs="Times New Roman"/>
              </w:rPr>
              <w:t>Pihak kami UPT mengajukan surat permohonan pengadaan kepada rektorat, nantinya pihak rektorat akan mengecek dan memproses surat permohonan tersebut. Jika diterima maka pengadaan dapat dilakukan sesegera mungkin</w:t>
            </w:r>
          </w:p>
        </w:tc>
      </w:tr>
      <w:tr w:rsidR="0050773A" w:rsidRPr="008A10EE" w14:paraId="566EDF55" w14:textId="77777777" w:rsidTr="004F36FD">
        <w:tc>
          <w:tcPr>
            <w:tcW w:w="2787" w:type="dxa"/>
          </w:tcPr>
          <w:p w14:paraId="423A10A5" w14:textId="008E8B8B" w:rsidR="0050773A" w:rsidRPr="008A10EE" w:rsidRDefault="0050773A" w:rsidP="00914E28">
            <w:pPr>
              <w:jc w:val="both"/>
              <w:rPr>
                <w:rFonts w:cs="Times New Roman"/>
              </w:rPr>
            </w:pPr>
            <w:r w:rsidRPr="008A10EE">
              <w:rPr>
                <w:rFonts w:cs="Times New Roman"/>
              </w:rPr>
              <w:t>Siapkaah target pengguna dari sistem yang diimplementasi</w:t>
            </w:r>
          </w:p>
        </w:tc>
        <w:tc>
          <w:tcPr>
            <w:tcW w:w="2788" w:type="dxa"/>
          </w:tcPr>
          <w:p w14:paraId="489D5266" w14:textId="0523432F" w:rsidR="0050773A" w:rsidRPr="008A10EE" w:rsidRDefault="0050773A" w:rsidP="00914E28">
            <w:pPr>
              <w:jc w:val="both"/>
              <w:rPr>
                <w:rFonts w:cs="Times New Roman"/>
              </w:rPr>
            </w:pPr>
            <w:r w:rsidRPr="008A10EE">
              <w:rPr>
                <w:rFonts w:cs="Times New Roman"/>
              </w:rPr>
              <w:t>Stakeholder yang ada di UNITOMO, baik itu dari dosen, mahasiswa, hingga dosen pengajar sendiri. Di UNITOMO terdapat beberapa app yang ada, Terdapat LINK UNITOMO, E Learning, E Jurnal, Repositorim Perpustakaan, Blog, bahkan hingga sim Penggajian (digunakan untuk urusan gaji menggangu karyawan mauapun dosen UNITOMO</w:t>
            </w:r>
          </w:p>
        </w:tc>
      </w:tr>
      <w:tr w:rsidR="0050773A" w:rsidRPr="008A10EE" w14:paraId="02EF9939" w14:textId="77777777" w:rsidTr="004F36FD">
        <w:tc>
          <w:tcPr>
            <w:tcW w:w="2787" w:type="dxa"/>
          </w:tcPr>
          <w:p w14:paraId="02284DA9" w14:textId="585D6F70" w:rsidR="0050773A" w:rsidRPr="008A10EE" w:rsidRDefault="0050773A" w:rsidP="00914E28">
            <w:pPr>
              <w:jc w:val="both"/>
              <w:rPr>
                <w:rFonts w:cs="Times New Roman"/>
              </w:rPr>
            </w:pPr>
            <w:r w:rsidRPr="008A10EE">
              <w:rPr>
                <w:rFonts w:cs="Times New Roman"/>
              </w:rPr>
              <w:t>Seberapa siap pengguna untuk menggunakan sistem ?</w:t>
            </w:r>
          </w:p>
        </w:tc>
        <w:tc>
          <w:tcPr>
            <w:tcW w:w="2788" w:type="dxa"/>
          </w:tcPr>
          <w:p w14:paraId="5F38039D" w14:textId="51030D8E" w:rsidR="0050773A" w:rsidRPr="008A10EE" w:rsidRDefault="0050773A" w:rsidP="00914E28">
            <w:pPr>
              <w:jc w:val="both"/>
              <w:rPr>
                <w:rFonts w:cs="Times New Roman"/>
              </w:rPr>
            </w:pPr>
            <w:r w:rsidRPr="008A10EE">
              <w:rPr>
                <w:rFonts w:cs="Times New Roman"/>
              </w:rPr>
              <w:t>Cukup siap, karena sebelum digunakan secara luas, pengguna terlebih dahulu mendapatkan training maupun sosialisai penggunaan sistem</w:t>
            </w:r>
          </w:p>
        </w:tc>
      </w:tr>
      <w:tr w:rsidR="0050773A" w:rsidRPr="008A10EE" w14:paraId="22D0BFB2" w14:textId="77777777" w:rsidTr="004F36FD">
        <w:tc>
          <w:tcPr>
            <w:tcW w:w="2787" w:type="dxa"/>
          </w:tcPr>
          <w:p w14:paraId="2E7EFF4F" w14:textId="5D5842C3" w:rsidR="0050773A" w:rsidRPr="008A10EE" w:rsidRDefault="0050773A" w:rsidP="00914E28">
            <w:pPr>
              <w:jc w:val="both"/>
              <w:rPr>
                <w:rFonts w:cs="Times New Roman"/>
              </w:rPr>
            </w:pPr>
            <w:r w:rsidRPr="008A10EE">
              <w:rPr>
                <w:rFonts w:cs="Times New Roman"/>
              </w:rPr>
              <w:t>Langkah apa saja yang dilakukan untuk mempersiapkan pengguna ?</w:t>
            </w:r>
          </w:p>
        </w:tc>
        <w:tc>
          <w:tcPr>
            <w:tcW w:w="2788" w:type="dxa"/>
          </w:tcPr>
          <w:p w14:paraId="2B8517C9" w14:textId="77777777" w:rsidR="0050773A" w:rsidRPr="008A10EE" w:rsidRDefault="0050773A" w:rsidP="00914E28">
            <w:pPr>
              <w:jc w:val="both"/>
              <w:rPr>
                <w:rFonts w:cs="Times New Roman"/>
              </w:rPr>
            </w:pPr>
            <w:r w:rsidRPr="008A10EE">
              <w:rPr>
                <w:rFonts w:cs="Times New Roman"/>
              </w:rPr>
              <w:t xml:space="preserve">Sebelum aplikasi atau sistem diterapkan secara menyeluruh di UNITOMO, pihak UPT akan mengadakan pelatihan kepada operator </w:t>
            </w:r>
            <w:r w:rsidRPr="008A10EE">
              <w:rPr>
                <w:rFonts w:cs="Times New Roman"/>
              </w:rPr>
              <w:lastRenderedPageBreak/>
              <w:t>dari masing-maisng fakultas. Operator inikemudian diharuskan mengadakan pelatihan atau sosialisasi untuk stakeholder di tiap fakultas. (begitu pula termasuk didalamnya adalah mahasiswa UNITOMO sendiri)</w:t>
            </w:r>
          </w:p>
          <w:p w14:paraId="591557A8" w14:textId="2BEE4E3E" w:rsidR="0050773A" w:rsidRPr="008A10EE" w:rsidRDefault="0050773A" w:rsidP="00914E28">
            <w:pPr>
              <w:jc w:val="both"/>
              <w:rPr>
                <w:rFonts w:cs="Times New Roman"/>
              </w:rPr>
            </w:pPr>
            <w:r w:rsidRPr="008A10EE">
              <w:rPr>
                <w:rFonts w:cs="Times New Roman"/>
              </w:rPr>
              <w:t xml:space="preserve">*Untuk mahasiswa baru, pada tahun pertamanya akan langsung di sosialisasikan sistem yang telah ada </w:t>
            </w:r>
          </w:p>
        </w:tc>
      </w:tr>
      <w:tr w:rsidR="0050773A" w:rsidRPr="008A10EE" w14:paraId="10B4617A" w14:textId="77777777" w:rsidTr="004F36FD">
        <w:tc>
          <w:tcPr>
            <w:tcW w:w="2787" w:type="dxa"/>
          </w:tcPr>
          <w:p w14:paraId="5A513FD7" w14:textId="61E7A049" w:rsidR="0050773A" w:rsidRPr="008A10EE" w:rsidRDefault="0050773A" w:rsidP="00914E28">
            <w:pPr>
              <w:jc w:val="both"/>
              <w:rPr>
                <w:rFonts w:cs="Times New Roman"/>
              </w:rPr>
            </w:pPr>
            <w:r w:rsidRPr="008A10EE">
              <w:rPr>
                <w:rFonts w:cs="Times New Roman"/>
              </w:rPr>
              <w:lastRenderedPageBreak/>
              <w:t>Apakah dalam mengimplementasikan sistem ini pernah dilakukan pelatihan ?</w:t>
            </w:r>
          </w:p>
        </w:tc>
        <w:tc>
          <w:tcPr>
            <w:tcW w:w="2788" w:type="dxa"/>
          </w:tcPr>
          <w:p w14:paraId="7A0AF05F" w14:textId="1BE2A393" w:rsidR="0050773A" w:rsidRPr="008A10EE" w:rsidRDefault="0050773A" w:rsidP="00914E28">
            <w:pPr>
              <w:jc w:val="both"/>
              <w:rPr>
                <w:rFonts w:cs="Times New Roman"/>
              </w:rPr>
            </w:pPr>
            <w:r w:rsidRPr="008A10EE">
              <w:rPr>
                <w:rFonts w:cs="Times New Roman"/>
              </w:rPr>
              <w:t>Ya, dari pihak UPT mengadakan training untuk operator, operator kemudian bertugas memberikan pelatihan atau training di tingkat fakultas masing-masing</w:t>
            </w:r>
          </w:p>
        </w:tc>
      </w:tr>
      <w:tr w:rsidR="0050773A" w:rsidRPr="008A10EE" w14:paraId="46A01D47" w14:textId="77777777" w:rsidTr="004F36FD">
        <w:tc>
          <w:tcPr>
            <w:tcW w:w="2787" w:type="dxa"/>
          </w:tcPr>
          <w:p w14:paraId="0C67CC3E" w14:textId="7419504E" w:rsidR="0050773A" w:rsidRPr="008A10EE" w:rsidRDefault="0050773A" w:rsidP="00914E28">
            <w:pPr>
              <w:jc w:val="both"/>
              <w:rPr>
                <w:rFonts w:cs="Times New Roman"/>
              </w:rPr>
            </w:pPr>
            <w:r w:rsidRPr="008A10EE">
              <w:rPr>
                <w:rFonts w:cs="Times New Roman"/>
              </w:rPr>
              <w:t>Siapakah target dari pelatihan ?</w:t>
            </w:r>
          </w:p>
        </w:tc>
        <w:tc>
          <w:tcPr>
            <w:tcW w:w="2788" w:type="dxa"/>
          </w:tcPr>
          <w:p w14:paraId="05130B2B" w14:textId="5CEB35CB" w:rsidR="0050773A" w:rsidRPr="008A10EE" w:rsidRDefault="0050773A" w:rsidP="00914E28">
            <w:pPr>
              <w:jc w:val="both"/>
              <w:rPr>
                <w:rFonts w:cs="Times New Roman"/>
              </w:rPr>
            </w:pPr>
            <w:r w:rsidRPr="008A10EE">
              <w:rPr>
                <w:rFonts w:cs="Times New Roman"/>
              </w:rPr>
              <w:t>Target pelatihan adalah operator IT tiap fakultas dan serta civitas (dosen sekaligus mahasiswa) di UNITOMO</w:t>
            </w:r>
          </w:p>
        </w:tc>
      </w:tr>
      <w:tr w:rsidR="0050773A" w:rsidRPr="008A10EE" w14:paraId="03433C74" w14:textId="77777777" w:rsidTr="004F36FD">
        <w:tc>
          <w:tcPr>
            <w:tcW w:w="2787" w:type="dxa"/>
          </w:tcPr>
          <w:p w14:paraId="247D92C4" w14:textId="62DEE4CB" w:rsidR="0050773A" w:rsidRPr="008A10EE" w:rsidRDefault="0050773A" w:rsidP="00914E28">
            <w:pPr>
              <w:jc w:val="both"/>
              <w:rPr>
                <w:rFonts w:cs="Times New Roman"/>
              </w:rPr>
            </w:pPr>
            <w:r w:rsidRPr="008A10EE">
              <w:rPr>
                <w:rFonts w:cs="Times New Roman"/>
              </w:rPr>
              <w:t>Apakah tersedia user manual atau guide penggunaan untuk user dalam menggunakan sistem</w:t>
            </w:r>
          </w:p>
        </w:tc>
        <w:tc>
          <w:tcPr>
            <w:tcW w:w="2788" w:type="dxa"/>
          </w:tcPr>
          <w:p w14:paraId="00742886" w14:textId="0279477C" w:rsidR="0050773A" w:rsidRPr="008A10EE" w:rsidRDefault="0050773A" w:rsidP="00914E28">
            <w:pPr>
              <w:jc w:val="both"/>
              <w:rPr>
                <w:rFonts w:cs="Times New Roman"/>
              </w:rPr>
            </w:pPr>
            <w:r w:rsidRPr="008A10EE">
              <w:rPr>
                <w:rFonts w:cs="Times New Roman"/>
              </w:rPr>
              <w:t>Semua petunjuk penggunana langsung disertakan di aplikasi atau sistem yang ada. Untuk dokumen tertulis tidak tersedia</w:t>
            </w:r>
          </w:p>
        </w:tc>
      </w:tr>
      <w:tr w:rsidR="0050773A" w:rsidRPr="008A10EE" w14:paraId="4A52A1D3" w14:textId="77777777" w:rsidTr="004F36FD">
        <w:tc>
          <w:tcPr>
            <w:tcW w:w="2787" w:type="dxa"/>
          </w:tcPr>
          <w:p w14:paraId="4D06BEA6" w14:textId="5D2935BC" w:rsidR="0050773A" w:rsidRPr="008A10EE" w:rsidRDefault="0050773A" w:rsidP="00914E28">
            <w:pPr>
              <w:jc w:val="both"/>
              <w:rPr>
                <w:rFonts w:cs="Times New Roman"/>
              </w:rPr>
            </w:pPr>
            <w:r w:rsidRPr="008A10EE">
              <w:rPr>
                <w:rFonts w:cs="Times New Roman"/>
              </w:rPr>
              <w:t>Apakah tersedia help desk untuk menanggapi pertanyaan atau keluhan atas sistem nantinya</w:t>
            </w:r>
          </w:p>
        </w:tc>
        <w:tc>
          <w:tcPr>
            <w:tcW w:w="2788" w:type="dxa"/>
          </w:tcPr>
          <w:p w14:paraId="13F0D50A" w14:textId="77777777" w:rsidR="0050773A" w:rsidRPr="008A10EE" w:rsidRDefault="0050773A" w:rsidP="00914E28">
            <w:pPr>
              <w:jc w:val="both"/>
              <w:rPr>
                <w:rFonts w:cs="Times New Roman"/>
              </w:rPr>
            </w:pPr>
            <w:r w:rsidRPr="008A10EE">
              <w:rPr>
                <w:rFonts w:cs="Times New Roman"/>
              </w:rPr>
              <w:t xml:space="preserve">Help desk khusus tidak tersedia. Apabila terdapat keluhan atau pertanyaan, pengguna nantinya dapat langsung menanyakan ke pihak UPT Komputer. Selain ke UPTm pengguna juga </w:t>
            </w:r>
            <w:r w:rsidRPr="008A10EE">
              <w:rPr>
                <w:rFonts w:cs="Times New Roman"/>
              </w:rPr>
              <w:lastRenderedPageBreak/>
              <w:t>dapat menghubungi TU atau langsung ke pihak Fakultas (dalam hal ini langsung ke pihak operator)</w:t>
            </w:r>
          </w:p>
          <w:p w14:paraId="16CCCFF5" w14:textId="1929AD23" w:rsidR="0050773A" w:rsidRPr="008A10EE" w:rsidRDefault="0050773A" w:rsidP="00914E28">
            <w:pPr>
              <w:jc w:val="both"/>
              <w:rPr>
                <w:rFonts w:cs="Times New Roman"/>
              </w:rPr>
            </w:pPr>
            <w:r w:rsidRPr="008A10EE">
              <w:rPr>
                <w:rFonts w:cs="Times New Roman"/>
              </w:rPr>
              <w:t>*TIDAK ADA dokumentasi khusus terkait masalah yang ditanyakan oleh pengguna</w:t>
            </w:r>
          </w:p>
        </w:tc>
      </w:tr>
      <w:tr w:rsidR="0050773A" w:rsidRPr="008A10EE" w14:paraId="06505B3A" w14:textId="77777777" w:rsidTr="004F36FD">
        <w:tc>
          <w:tcPr>
            <w:tcW w:w="2787" w:type="dxa"/>
          </w:tcPr>
          <w:p w14:paraId="25D65594" w14:textId="7E4E086B" w:rsidR="0050773A" w:rsidRPr="008A10EE" w:rsidRDefault="0050773A" w:rsidP="00914E28">
            <w:pPr>
              <w:jc w:val="both"/>
              <w:rPr>
                <w:rFonts w:cs="Times New Roman"/>
              </w:rPr>
            </w:pPr>
            <w:r w:rsidRPr="008A10EE">
              <w:rPr>
                <w:rFonts w:cs="Times New Roman"/>
              </w:rPr>
              <w:lastRenderedPageBreak/>
              <w:t>Apakah dilakukan testing terhadap sistem sebelum diimplementasikan ?</w:t>
            </w:r>
          </w:p>
        </w:tc>
        <w:tc>
          <w:tcPr>
            <w:tcW w:w="2788" w:type="dxa"/>
          </w:tcPr>
          <w:p w14:paraId="2A9DE469" w14:textId="0396F239" w:rsidR="0050773A" w:rsidRPr="008A10EE" w:rsidRDefault="0050773A" w:rsidP="00914E28">
            <w:pPr>
              <w:jc w:val="both"/>
              <w:rPr>
                <w:rFonts w:cs="Times New Roman"/>
              </w:rPr>
            </w:pPr>
            <w:r w:rsidRPr="008A10EE">
              <w:rPr>
                <w:rFonts w:cs="Times New Roman"/>
              </w:rPr>
              <w:t>Ya</w:t>
            </w:r>
          </w:p>
        </w:tc>
      </w:tr>
      <w:tr w:rsidR="0050773A" w:rsidRPr="008A10EE" w14:paraId="7E6638FF" w14:textId="77777777" w:rsidTr="004F36FD">
        <w:tc>
          <w:tcPr>
            <w:tcW w:w="2787" w:type="dxa"/>
          </w:tcPr>
          <w:p w14:paraId="03645B5A" w14:textId="2FC5C4DF" w:rsidR="0050773A" w:rsidRPr="008A10EE" w:rsidRDefault="0050773A" w:rsidP="00914E28">
            <w:pPr>
              <w:jc w:val="both"/>
              <w:rPr>
                <w:rFonts w:cs="Times New Roman"/>
              </w:rPr>
            </w:pPr>
            <w:r w:rsidRPr="008A10EE">
              <w:rPr>
                <w:rFonts w:cs="Times New Roman"/>
              </w:rPr>
              <w:t>Test apa saja yang dilakukan terhadap sistem ?</w:t>
            </w:r>
          </w:p>
        </w:tc>
        <w:tc>
          <w:tcPr>
            <w:tcW w:w="2788" w:type="dxa"/>
          </w:tcPr>
          <w:p w14:paraId="3C114A90" w14:textId="73C9C8A8" w:rsidR="0050773A" w:rsidRPr="008A10EE" w:rsidRDefault="0050773A" w:rsidP="00914E28">
            <w:pPr>
              <w:jc w:val="both"/>
              <w:rPr>
                <w:rFonts w:cs="Times New Roman"/>
              </w:rPr>
            </w:pPr>
            <w:r w:rsidRPr="008A10EE">
              <w:rPr>
                <w:rFonts w:cs="Times New Roman"/>
              </w:rPr>
              <w:t>Kami melaukan test fungsionalitas sistem, apakah sistem telah berjalan sesuai dengan requirement awal, kami juga menguji apakah terdapat bug pada sistem atau tidak. Salah satu yang dilakukan adalah Unit Testing</w:t>
            </w:r>
          </w:p>
        </w:tc>
      </w:tr>
      <w:tr w:rsidR="0050773A" w:rsidRPr="008A10EE" w14:paraId="615912DE" w14:textId="77777777" w:rsidTr="004F36FD">
        <w:tc>
          <w:tcPr>
            <w:tcW w:w="2787" w:type="dxa"/>
          </w:tcPr>
          <w:p w14:paraId="3EF4D8D1" w14:textId="0B4A3667" w:rsidR="0050773A" w:rsidRPr="008A10EE" w:rsidRDefault="0050773A" w:rsidP="00914E28">
            <w:pPr>
              <w:jc w:val="both"/>
              <w:rPr>
                <w:rFonts w:cs="Times New Roman"/>
              </w:rPr>
            </w:pPr>
            <w:r w:rsidRPr="008A10EE">
              <w:rPr>
                <w:rFonts w:cs="Times New Roman"/>
              </w:rPr>
              <w:t>Siapa yang bertanggung jawab untuk melakukan testing terdahap sistem ?</w:t>
            </w:r>
          </w:p>
        </w:tc>
        <w:tc>
          <w:tcPr>
            <w:tcW w:w="2788" w:type="dxa"/>
          </w:tcPr>
          <w:p w14:paraId="766C2A36" w14:textId="77777777" w:rsidR="0050773A" w:rsidRPr="008A10EE" w:rsidRDefault="0050773A" w:rsidP="00914E28">
            <w:pPr>
              <w:jc w:val="both"/>
              <w:rPr>
                <w:rFonts w:cs="Times New Roman"/>
              </w:rPr>
            </w:pPr>
            <w:r w:rsidRPr="008A10EE">
              <w:rPr>
                <w:rFonts w:cs="Times New Roman"/>
              </w:rPr>
              <w:t>Testing dilakukan secara internal oleh pihak UPT. Dalam hal ini, selain mengembangkan aplikasi, pihak UPT jugalah yang bertugas melakukan testing</w:t>
            </w:r>
          </w:p>
          <w:p w14:paraId="522E9D65" w14:textId="2E9C46DD" w:rsidR="0050773A" w:rsidRPr="008A10EE" w:rsidRDefault="0050773A" w:rsidP="00914E28">
            <w:pPr>
              <w:jc w:val="both"/>
              <w:rPr>
                <w:rFonts w:cs="Times New Roman"/>
              </w:rPr>
            </w:pPr>
            <w:r w:rsidRPr="008A10EE">
              <w:rPr>
                <w:rFonts w:cs="Times New Roman"/>
              </w:rPr>
              <w:t>Selain testing internal oleh tim UPT Komputer, testing juga sering dilakukan dengan menggunakan bantuan Fakultas Ilmu Komputer. Sistem atau aplikasi yang baru di uji-cobakan minimal selama 6 bulan</w:t>
            </w:r>
          </w:p>
        </w:tc>
      </w:tr>
      <w:tr w:rsidR="0050773A" w:rsidRPr="008A10EE" w14:paraId="15FD3C23" w14:textId="77777777" w:rsidTr="004F36FD">
        <w:tc>
          <w:tcPr>
            <w:tcW w:w="2787" w:type="dxa"/>
          </w:tcPr>
          <w:p w14:paraId="09381141" w14:textId="5B1B87DC" w:rsidR="0050773A" w:rsidRPr="008A10EE" w:rsidRDefault="0050773A" w:rsidP="00914E28">
            <w:pPr>
              <w:jc w:val="both"/>
              <w:rPr>
                <w:rFonts w:cs="Times New Roman"/>
              </w:rPr>
            </w:pPr>
            <w:r w:rsidRPr="008A10EE">
              <w:rPr>
                <w:rFonts w:cs="Times New Roman"/>
              </w:rPr>
              <w:t>Dari hasil testing, apakah terdapat bug/error pada sistem ?</w:t>
            </w:r>
          </w:p>
        </w:tc>
        <w:tc>
          <w:tcPr>
            <w:tcW w:w="2788" w:type="dxa"/>
          </w:tcPr>
          <w:p w14:paraId="46FA9399" w14:textId="26FC4F68" w:rsidR="0050773A" w:rsidRPr="008A10EE" w:rsidRDefault="0050773A" w:rsidP="00914E28">
            <w:pPr>
              <w:jc w:val="both"/>
              <w:rPr>
                <w:rFonts w:cs="Times New Roman"/>
              </w:rPr>
            </w:pPr>
            <w:r w:rsidRPr="008A10EE">
              <w:rPr>
                <w:rFonts w:cs="Times New Roman"/>
              </w:rPr>
              <w:t xml:space="preserve">Tentu ada, Bug atau error yang ditemukan saat testing akan langsung diperbaiki. </w:t>
            </w:r>
            <w:r w:rsidRPr="008A10EE">
              <w:rPr>
                <w:rFonts w:cs="Times New Roman"/>
              </w:rPr>
              <w:lastRenderedPageBreak/>
              <w:t>Terdapat kasus dimana bug atau erorr tidak teridentifikasi pada fase Testing (melainkan setelah implementasi). Jika terjadi case demikian, maka pihak UPT Komputer akan memperbaiki error tersbeut sesegera mungkin dan memulihkan sistem</w:t>
            </w:r>
          </w:p>
        </w:tc>
      </w:tr>
      <w:tr w:rsidR="0050773A" w:rsidRPr="008A10EE" w14:paraId="2F0C5861" w14:textId="77777777" w:rsidTr="004F36FD">
        <w:tc>
          <w:tcPr>
            <w:tcW w:w="2787" w:type="dxa"/>
          </w:tcPr>
          <w:p w14:paraId="775B7A02" w14:textId="3C380D0E" w:rsidR="0050773A" w:rsidRPr="008A10EE" w:rsidRDefault="0050773A" w:rsidP="00914E28">
            <w:pPr>
              <w:jc w:val="both"/>
              <w:rPr>
                <w:rFonts w:cs="Times New Roman"/>
              </w:rPr>
            </w:pPr>
            <w:r w:rsidRPr="008A10EE">
              <w:rPr>
                <w:rFonts w:cs="Times New Roman"/>
              </w:rPr>
              <w:lastRenderedPageBreak/>
              <w:t>Berapa lama waktu yang dibutuhkan untuk mengerjakan sistem ?</w:t>
            </w:r>
          </w:p>
        </w:tc>
        <w:tc>
          <w:tcPr>
            <w:tcW w:w="2788" w:type="dxa"/>
          </w:tcPr>
          <w:p w14:paraId="0B64A4A1" w14:textId="077B5D50" w:rsidR="0050773A" w:rsidRPr="008A10EE" w:rsidRDefault="0050773A" w:rsidP="00914E28">
            <w:pPr>
              <w:jc w:val="both"/>
              <w:rPr>
                <w:rFonts w:cs="Times New Roman"/>
              </w:rPr>
            </w:pPr>
            <w:r w:rsidRPr="008A10EE">
              <w:rPr>
                <w:rFonts w:cs="Times New Roman"/>
              </w:rPr>
              <w:t>Umumnya berkisar sekitar 1 bulan untuk development sistem, sedangkan untuk maintenance error atau bug memerlukan waktu tambahan yang tidak pasti (tergantung tingaktan error yang ada)</w:t>
            </w:r>
          </w:p>
        </w:tc>
      </w:tr>
      <w:tr w:rsidR="0050773A" w:rsidRPr="008A10EE" w14:paraId="5952413F" w14:textId="77777777" w:rsidTr="004F36FD">
        <w:tc>
          <w:tcPr>
            <w:tcW w:w="2787" w:type="dxa"/>
          </w:tcPr>
          <w:p w14:paraId="05BA3544" w14:textId="4D3EECF1" w:rsidR="0050773A" w:rsidRPr="008A10EE" w:rsidRDefault="0050773A" w:rsidP="00914E28">
            <w:pPr>
              <w:jc w:val="both"/>
              <w:rPr>
                <w:rFonts w:cs="Times New Roman"/>
              </w:rPr>
            </w:pPr>
            <w:r w:rsidRPr="008A10EE">
              <w:rPr>
                <w:rFonts w:cs="Times New Roman"/>
              </w:rPr>
              <w:t>Apakah sistem selesai tepat waktu ? Jika tidak kendala apa yang dialami oleh tim selama pengembangan sistem ?</w:t>
            </w:r>
          </w:p>
        </w:tc>
        <w:tc>
          <w:tcPr>
            <w:tcW w:w="2788" w:type="dxa"/>
          </w:tcPr>
          <w:p w14:paraId="539A1631" w14:textId="51847DAE" w:rsidR="0050773A" w:rsidRPr="008A10EE" w:rsidRDefault="0050773A" w:rsidP="00914E28">
            <w:pPr>
              <w:jc w:val="both"/>
              <w:rPr>
                <w:rFonts w:cs="Times New Roman"/>
              </w:rPr>
            </w:pPr>
            <w:r w:rsidRPr="008A10EE">
              <w:rPr>
                <w:rFonts w:cs="Times New Roman"/>
              </w:rPr>
              <w:t>Untuk development umumnya selalu sesuai schedule atau timeline awal. Masalahnya terdapat pada tahapan testing dan maintenance. Waktu yang dibutuhkan pada tahapan ini tidak menentu (Tergantung tingkatan error yang ada)</w:t>
            </w:r>
          </w:p>
        </w:tc>
      </w:tr>
      <w:tr w:rsidR="0050773A" w:rsidRPr="008A10EE" w14:paraId="3DDAA4D6" w14:textId="77777777" w:rsidTr="004F36FD">
        <w:tc>
          <w:tcPr>
            <w:tcW w:w="2787" w:type="dxa"/>
          </w:tcPr>
          <w:p w14:paraId="3A9EF390" w14:textId="3A7DD519" w:rsidR="0050773A" w:rsidRPr="008A10EE" w:rsidRDefault="0050773A" w:rsidP="00914E28">
            <w:pPr>
              <w:jc w:val="both"/>
              <w:rPr>
                <w:rFonts w:cs="Times New Roman"/>
              </w:rPr>
            </w:pPr>
            <w:r w:rsidRPr="008A10EE">
              <w:rPr>
                <w:rFonts w:cs="Times New Roman"/>
              </w:rPr>
              <w:t>Sudah berapa lama sistem ini diimplementasikan ?</w:t>
            </w:r>
          </w:p>
        </w:tc>
        <w:tc>
          <w:tcPr>
            <w:tcW w:w="2788" w:type="dxa"/>
          </w:tcPr>
          <w:p w14:paraId="7EF2A616" w14:textId="3EEF939B" w:rsidR="0050773A" w:rsidRPr="008A10EE" w:rsidRDefault="0050773A" w:rsidP="00914E28">
            <w:pPr>
              <w:jc w:val="both"/>
              <w:rPr>
                <w:rFonts w:cs="Times New Roman"/>
              </w:rPr>
            </w:pPr>
            <w:r w:rsidRPr="008A10EE">
              <w:rPr>
                <w:rFonts w:cs="Times New Roman"/>
              </w:rPr>
              <w:t>Sistem SIMA Desktop sudah cukup lama diimplementasikan → Narasumber kami tidak tahu pasti sejak kapan</w:t>
            </w:r>
          </w:p>
        </w:tc>
      </w:tr>
      <w:tr w:rsidR="0050773A" w:rsidRPr="008A10EE" w14:paraId="3846FC7F" w14:textId="77777777" w:rsidTr="004F36FD">
        <w:tc>
          <w:tcPr>
            <w:tcW w:w="2787" w:type="dxa"/>
          </w:tcPr>
          <w:p w14:paraId="5731BBE7" w14:textId="55BBA4CE" w:rsidR="0050773A" w:rsidRPr="008A10EE" w:rsidRDefault="0050773A" w:rsidP="00914E28">
            <w:pPr>
              <w:jc w:val="both"/>
              <w:rPr>
                <w:rFonts w:cs="Times New Roman"/>
              </w:rPr>
            </w:pPr>
            <w:r w:rsidRPr="008A10EE">
              <w:rPr>
                <w:rFonts w:cs="Times New Roman"/>
              </w:rPr>
              <w:t xml:space="preserve">Apakah biaya yang dianggarkan sudah cukup memenuhi untuk </w:t>
            </w:r>
            <w:r w:rsidRPr="008A10EE">
              <w:rPr>
                <w:rFonts w:cs="Times New Roman"/>
              </w:rPr>
              <w:lastRenderedPageBreak/>
              <w:t>implementasi keseluruhan sistem yang ada</w:t>
            </w:r>
          </w:p>
        </w:tc>
        <w:tc>
          <w:tcPr>
            <w:tcW w:w="2788" w:type="dxa"/>
          </w:tcPr>
          <w:p w14:paraId="2A0260C4" w14:textId="17F83A84" w:rsidR="0050773A" w:rsidRPr="008A10EE" w:rsidRDefault="0050773A" w:rsidP="00914E28">
            <w:pPr>
              <w:jc w:val="both"/>
              <w:rPr>
                <w:rFonts w:cs="Times New Roman"/>
              </w:rPr>
            </w:pPr>
            <w:r w:rsidRPr="008A10EE">
              <w:rPr>
                <w:rFonts w:cs="Times New Roman"/>
              </w:rPr>
              <w:lastRenderedPageBreak/>
              <w:t>Hingga saat ini biaya untuk pengembangan dan implementasi sistem terbilang cukup</w:t>
            </w:r>
          </w:p>
        </w:tc>
      </w:tr>
      <w:tr w:rsidR="0050773A" w:rsidRPr="008A10EE" w14:paraId="48F41E82" w14:textId="77777777" w:rsidTr="004F36FD">
        <w:tc>
          <w:tcPr>
            <w:tcW w:w="2787" w:type="dxa"/>
          </w:tcPr>
          <w:p w14:paraId="5D920835" w14:textId="60F84C4B" w:rsidR="0050773A" w:rsidRPr="008A10EE" w:rsidRDefault="0050773A" w:rsidP="00914E28">
            <w:pPr>
              <w:jc w:val="both"/>
              <w:rPr>
                <w:rFonts w:cs="Times New Roman"/>
              </w:rPr>
            </w:pPr>
            <w:r w:rsidRPr="008A10EE">
              <w:rPr>
                <w:rFonts w:cs="Times New Roman"/>
              </w:rPr>
              <w:t>Apabila biaya implementasi melebihi anggaran awal, apa yang dilakukan oleh pihak bapak/ibu sebagai pengembang ?</w:t>
            </w:r>
          </w:p>
        </w:tc>
        <w:tc>
          <w:tcPr>
            <w:tcW w:w="2788" w:type="dxa"/>
          </w:tcPr>
          <w:p w14:paraId="4651BE08" w14:textId="7F17F858" w:rsidR="0050773A" w:rsidRPr="008A10EE" w:rsidRDefault="0050773A" w:rsidP="00914E28">
            <w:pPr>
              <w:jc w:val="both"/>
              <w:rPr>
                <w:rFonts w:cs="Times New Roman"/>
              </w:rPr>
            </w:pPr>
            <w:r w:rsidRPr="008A10EE">
              <w:rPr>
                <w:rFonts w:cs="Times New Roman"/>
              </w:rPr>
              <w:t>Untuk case seperti ini jarang terjadi, sebab sejak pembuatan anggran awal, dana telah dianggarakan sesuai kebutuhan untuk pengembangan nantinya (meliputi biaya hardware, sekaligus biaya development untuk tim). Apabila dananya kurang, kami akan mengajukan penambahan anggaran ke Pihak Rektorat Kampus. Umumnya langsung disetujui</w:t>
            </w:r>
          </w:p>
        </w:tc>
      </w:tr>
      <w:tr w:rsidR="0050773A" w:rsidRPr="008A10EE" w14:paraId="0C686B81" w14:textId="77777777" w:rsidTr="004F36FD">
        <w:tc>
          <w:tcPr>
            <w:tcW w:w="2787" w:type="dxa"/>
          </w:tcPr>
          <w:p w14:paraId="1CB3CF9C" w14:textId="49496A1F" w:rsidR="0050773A" w:rsidRPr="008A10EE" w:rsidRDefault="0050773A" w:rsidP="00914E28">
            <w:pPr>
              <w:jc w:val="both"/>
              <w:rPr>
                <w:rFonts w:cs="Times New Roman"/>
              </w:rPr>
            </w:pPr>
            <w:r w:rsidRPr="008A10EE">
              <w:rPr>
                <w:rFonts w:cs="Times New Roman"/>
              </w:rPr>
              <w:t>Berapa orang yang dibutuhkan untuk mengebangkan sistem ?</w:t>
            </w:r>
          </w:p>
        </w:tc>
        <w:tc>
          <w:tcPr>
            <w:tcW w:w="2788" w:type="dxa"/>
          </w:tcPr>
          <w:p w14:paraId="393048DF" w14:textId="1704F813" w:rsidR="0050773A" w:rsidRPr="008A10EE" w:rsidRDefault="0050773A" w:rsidP="00914E28">
            <w:pPr>
              <w:jc w:val="both"/>
              <w:rPr>
                <w:rFonts w:cs="Times New Roman"/>
              </w:rPr>
            </w:pPr>
            <w:r w:rsidRPr="008A10EE">
              <w:rPr>
                <w:rFonts w:cs="Times New Roman"/>
              </w:rPr>
              <w:t>Timnya sendiri merupakan internal dari UPT Komputer, umumnya sekitar 3 hingga 5 orang</w:t>
            </w:r>
          </w:p>
        </w:tc>
      </w:tr>
      <w:tr w:rsidR="0050773A" w:rsidRPr="008A10EE" w14:paraId="3E9B6367" w14:textId="77777777" w:rsidTr="004F36FD">
        <w:tc>
          <w:tcPr>
            <w:tcW w:w="2787" w:type="dxa"/>
          </w:tcPr>
          <w:p w14:paraId="600334AB" w14:textId="781085E8" w:rsidR="0050773A" w:rsidRPr="008A10EE" w:rsidRDefault="0050773A" w:rsidP="00914E28">
            <w:pPr>
              <w:jc w:val="both"/>
              <w:rPr>
                <w:rFonts w:cs="Times New Roman"/>
              </w:rPr>
            </w:pPr>
            <w:r w:rsidRPr="008A10EE">
              <w:rPr>
                <w:rFonts w:cs="Times New Roman"/>
              </w:rPr>
              <w:t>Bagaimana pembagian perannya</w:t>
            </w:r>
          </w:p>
        </w:tc>
        <w:tc>
          <w:tcPr>
            <w:tcW w:w="2788" w:type="dxa"/>
          </w:tcPr>
          <w:p w14:paraId="76087C74" w14:textId="72C5B758" w:rsidR="0050773A" w:rsidRPr="008A10EE" w:rsidRDefault="0050773A" w:rsidP="00914E28">
            <w:pPr>
              <w:jc w:val="both"/>
              <w:rPr>
                <w:rFonts w:cs="Times New Roman"/>
              </w:rPr>
            </w:pPr>
            <w:r w:rsidRPr="008A10EE">
              <w:rPr>
                <w:rFonts w:cs="Times New Roman"/>
              </w:rPr>
              <w:t>Karena dari internal UPT, maka tidak ada pembagian peran yang pasti. Timnya sendiri fleksibel, pembagian perannya disesuaikan dengan proyek yang dikerjakan</w:t>
            </w:r>
          </w:p>
        </w:tc>
      </w:tr>
      <w:tr w:rsidR="0050773A" w:rsidRPr="008A10EE" w14:paraId="3CD0E4D1" w14:textId="77777777" w:rsidTr="004F36FD">
        <w:tc>
          <w:tcPr>
            <w:tcW w:w="2787" w:type="dxa"/>
          </w:tcPr>
          <w:p w14:paraId="33985CA8" w14:textId="77725A71" w:rsidR="0050773A" w:rsidRPr="008A10EE" w:rsidRDefault="0050773A" w:rsidP="00914E28">
            <w:pPr>
              <w:jc w:val="both"/>
              <w:rPr>
                <w:rFonts w:cs="Times New Roman"/>
              </w:rPr>
            </w:pPr>
            <w:r w:rsidRPr="008A10EE">
              <w:rPr>
                <w:rFonts w:cs="Times New Roman"/>
              </w:rPr>
              <w:t>Siapa saja yang terlibat dalam implementasi sistem ?</w:t>
            </w:r>
          </w:p>
        </w:tc>
        <w:tc>
          <w:tcPr>
            <w:tcW w:w="2788" w:type="dxa"/>
          </w:tcPr>
          <w:p w14:paraId="77276169" w14:textId="6652DBCB" w:rsidR="0050773A" w:rsidRPr="008A10EE" w:rsidRDefault="0050773A" w:rsidP="00914E28">
            <w:pPr>
              <w:jc w:val="both"/>
              <w:rPr>
                <w:rFonts w:cs="Times New Roman"/>
              </w:rPr>
            </w:pPr>
            <w:r w:rsidRPr="008A10EE">
              <w:rPr>
                <w:rFonts w:cs="Times New Roman"/>
              </w:rPr>
              <w:t>Pihak tim pengemban dari UPT sendiri beserta operator masing-masing fakultas</w:t>
            </w:r>
          </w:p>
        </w:tc>
      </w:tr>
      <w:tr w:rsidR="0050773A" w:rsidRPr="008A10EE" w14:paraId="1DCA686A" w14:textId="77777777" w:rsidTr="004F36FD">
        <w:tc>
          <w:tcPr>
            <w:tcW w:w="2787" w:type="dxa"/>
          </w:tcPr>
          <w:p w14:paraId="029CC987" w14:textId="7321C6EE" w:rsidR="0050773A" w:rsidRPr="008A10EE" w:rsidRDefault="0050773A" w:rsidP="00914E28">
            <w:pPr>
              <w:jc w:val="both"/>
              <w:rPr>
                <w:rFonts w:cs="Times New Roman"/>
              </w:rPr>
            </w:pPr>
            <w:r w:rsidRPr="008A10EE">
              <w:rPr>
                <w:rFonts w:cs="Times New Roman"/>
              </w:rPr>
              <w:t>Apa saja peran dari masing-masing pihak yang terlibat ?</w:t>
            </w:r>
          </w:p>
        </w:tc>
        <w:tc>
          <w:tcPr>
            <w:tcW w:w="2788" w:type="dxa"/>
          </w:tcPr>
          <w:p w14:paraId="53EBF2B2" w14:textId="4F8011FD" w:rsidR="0050773A" w:rsidRPr="008A10EE" w:rsidRDefault="0050773A" w:rsidP="00914E28">
            <w:pPr>
              <w:jc w:val="both"/>
              <w:rPr>
                <w:rFonts w:cs="Times New Roman"/>
              </w:rPr>
            </w:pPr>
            <w:r w:rsidRPr="008A10EE">
              <w:rPr>
                <w:rFonts w:cs="Times New Roman"/>
              </w:rPr>
              <w:t xml:space="preserve">Tim UPT melakukan pengembangan sistem sekaligus memberikan pelatihan pada operator. Operator kemudian memberikan pelatihan pada pengguna baik itu dosen atau </w:t>
            </w:r>
            <w:r w:rsidRPr="008A10EE">
              <w:rPr>
                <w:rFonts w:cs="Times New Roman"/>
              </w:rPr>
              <w:lastRenderedPageBreak/>
              <w:t>mahasiswa di tiap-tiap fakultas yang ada (Satu fakultas minimal terdapat 1 operator IT)</w:t>
            </w:r>
          </w:p>
        </w:tc>
      </w:tr>
      <w:tr w:rsidR="0050773A" w:rsidRPr="008A10EE" w14:paraId="688E1284" w14:textId="77777777" w:rsidTr="004F36FD">
        <w:tc>
          <w:tcPr>
            <w:tcW w:w="2787" w:type="dxa"/>
          </w:tcPr>
          <w:p w14:paraId="367BAC4A" w14:textId="6D63D8C2" w:rsidR="0050773A" w:rsidRPr="008A10EE" w:rsidRDefault="0050773A" w:rsidP="00914E28">
            <w:pPr>
              <w:jc w:val="both"/>
              <w:rPr>
                <w:rFonts w:cs="Times New Roman"/>
              </w:rPr>
            </w:pPr>
            <w:r w:rsidRPr="008A10EE">
              <w:rPr>
                <w:rFonts w:cs="Times New Roman"/>
              </w:rPr>
              <w:lastRenderedPageBreak/>
              <w:t>Apakah sumber daya manusia yang ada sudah cukup untuk mengembangkan maupun mengimplementasikan sistem ?</w:t>
            </w:r>
          </w:p>
        </w:tc>
        <w:tc>
          <w:tcPr>
            <w:tcW w:w="2788" w:type="dxa"/>
          </w:tcPr>
          <w:p w14:paraId="418D65FB" w14:textId="6E47C85A" w:rsidR="0050773A" w:rsidRPr="008A10EE" w:rsidRDefault="0050773A" w:rsidP="00914E28">
            <w:pPr>
              <w:jc w:val="both"/>
              <w:rPr>
                <w:rFonts w:cs="Times New Roman"/>
              </w:rPr>
            </w:pPr>
            <w:r w:rsidRPr="008A10EE">
              <w:rPr>
                <w:rFonts w:cs="Times New Roman"/>
              </w:rPr>
              <w:t>Iya, sudah cukup</w:t>
            </w:r>
          </w:p>
        </w:tc>
      </w:tr>
      <w:tr w:rsidR="0050773A" w:rsidRPr="008A10EE" w14:paraId="296A1127" w14:textId="77777777" w:rsidTr="004F36FD">
        <w:tc>
          <w:tcPr>
            <w:tcW w:w="2787" w:type="dxa"/>
          </w:tcPr>
          <w:p w14:paraId="480B7ED4" w14:textId="12A58845" w:rsidR="0050773A" w:rsidRPr="008A10EE" w:rsidRDefault="0050773A" w:rsidP="00914E28">
            <w:pPr>
              <w:jc w:val="both"/>
              <w:rPr>
                <w:rFonts w:cs="Times New Roman"/>
              </w:rPr>
            </w:pPr>
            <w:r w:rsidRPr="008A10EE">
              <w:rPr>
                <w:rFonts w:cs="Times New Roman"/>
              </w:rPr>
              <w:t>Seberapa sering sistem ini digunakan ?</w:t>
            </w:r>
          </w:p>
        </w:tc>
        <w:tc>
          <w:tcPr>
            <w:tcW w:w="2788" w:type="dxa"/>
          </w:tcPr>
          <w:p w14:paraId="7C0D685F" w14:textId="6BC3C777" w:rsidR="0050773A" w:rsidRPr="008A10EE" w:rsidRDefault="0050773A" w:rsidP="00914E28">
            <w:pPr>
              <w:jc w:val="both"/>
              <w:rPr>
                <w:rFonts w:cs="Times New Roman"/>
              </w:rPr>
            </w:pPr>
            <w:r w:rsidRPr="008A10EE">
              <w:rPr>
                <w:rFonts w:cs="Times New Roman"/>
              </w:rPr>
              <w:t>SIMAWA sering digunakan, penggunaan atau pengaksesan hariannya cukup tinggi, sedangkan untuk SIM lainnya tidak begitu besar</w:t>
            </w:r>
          </w:p>
        </w:tc>
      </w:tr>
      <w:tr w:rsidR="0050773A" w:rsidRPr="008A10EE" w14:paraId="5DC66D45" w14:textId="77777777" w:rsidTr="004F36FD">
        <w:tc>
          <w:tcPr>
            <w:tcW w:w="2787" w:type="dxa"/>
          </w:tcPr>
          <w:p w14:paraId="7129FDC4" w14:textId="36FB7B97" w:rsidR="0050773A" w:rsidRPr="008A10EE" w:rsidRDefault="0050773A" w:rsidP="00914E28">
            <w:pPr>
              <w:jc w:val="both"/>
              <w:rPr>
                <w:rFonts w:cs="Times New Roman"/>
              </w:rPr>
            </w:pPr>
            <w:r w:rsidRPr="008A10EE">
              <w:rPr>
                <w:rFonts w:cs="Times New Roman"/>
              </w:rPr>
              <w:t>Kapan sistem paling banyak digunakan</w:t>
            </w:r>
          </w:p>
        </w:tc>
        <w:tc>
          <w:tcPr>
            <w:tcW w:w="2788" w:type="dxa"/>
          </w:tcPr>
          <w:p w14:paraId="72F9372B" w14:textId="3AB9BDB5" w:rsidR="0050773A" w:rsidRPr="008A10EE" w:rsidRDefault="0050773A" w:rsidP="00914E28">
            <w:pPr>
              <w:jc w:val="both"/>
              <w:rPr>
                <w:rFonts w:cs="Times New Roman"/>
              </w:rPr>
            </w:pPr>
            <w:r w:rsidRPr="008A10EE">
              <w:rPr>
                <w:rFonts w:cs="Times New Roman"/>
              </w:rPr>
              <w:t>Tingkat penggunaan SIMAWA yang paling tinggi umumnya terjadi pada saat FRSan atau pada awal tahun ajaran baru. Traffic penggunaannya meningkat jauh dibanding saat-saat lainnya</w:t>
            </w:r>
          </w:p>
        </w:tc>
      </w:tr>
      <w:tr w:rsidR="0050773A" w:rsidRPr="008A10EE" w14:paraId="38EA034A" w14:textId="77777777" w:rsidTr="004F36FD">
        <w:tc>
          <w:tcPr>
            <w:tcW w:w="2787" w:type="dxa"/>
          </w:tcPr>
          <w:p w14:paraId="61840CC2" w14:textId="56A33B6D" w:rsidR="0050773A" w:rsidRPr="008A10EE" w:rsidRDefault="0050773A" w:rsidP="00914E28">
            <w:pPr>
              <w:jc w:val="both"/>
              <w:rPr>
                <w:rFonts w:cs="Times New Roman"/>
              </w:rPr>
            </w:pPr>
            <w:r w:rsidRPr="008A10EE">
              <w:rPr>
                <w:rFonts w:cs="Times New Roman"/>
              </w:rPr>
              <w:t>Apakah sistem pernah mengalami gangguan pada waktu-waktu ramai pengguna ?</w:t>
            </w:r>
          </w:p>
        </w:tc>
        <w:tc>
          <w:tcPr>
            <w:tcW w:w="2788" w:type="dxa"/>
          </w:tcPr>
          <w:p w14:paraId="21EA69D0" w14:textId="38E0B239" w:rsidR="0050773A" w:rsidRPr="008A10EE" w:rsidRDefault="0050773A" w:rsidP="00914E28">
            <w:pPr>
              <w:jc w:val="both"/>
              <w:rPr>
                <w:rFonts w:cs="Times New Roman"/>
              </w:rPr>
            </w:pPr>
            <w:r w:rsidRPr="008A10EE">
              <w:rPr>
                <w:rFonts w:cs="Times New Roman"/>
              </w:rPr>
              <w:t>Ya, sever pernah mengalami down, sehingga sistem tidak dapat digunakan dalam waktu tertentu</w:t>
            </w:r>
          </w:p>
        </w:tc>
      </w:tr>
      <w:tr w:rsidR="0050773A" w:rsidRPr="008A10EE" w14:paraId="657BAE9C" w14:textId="77777777" w:rsidTr="004F36FD">
        <w:tc>
          <w:tcPr>
            <w:tcW w:w="2787" w:type="dxa"/>
          </w:tcPr>
          <w:p w14:paraId="0576DAC4" w14:textId="28C83D51" w:rsidR="0050773A" w:rsidRPr="008A10EE" w:rsidRDefault="0050773A" w:rsidP="00914E28">
            <w:pPr>
              <w:jc w:val="both"/>
              <w:rPr>
                <w:rFonts w:cs="Times New Roman"/>
              </w:rPr>
            </w:pPr>
            <w:r w:rsidRPr="008A10EE">
              <w:rPr>
                <w:rFonts w:cs="Times New Roman"/>
              </w:rPr>
              <w:t>Apakah ada sistem yang tidak digunakan lagi setelah implementasi ?</w:t>
            </w:r>
          </w:p>
        </w:tc>
        <w:tc>
          <w:tcPr>
            <w:tcW w:w="2788" w:type="dxa"/>
          </w:tcPr>
          <w:p w14:paraId="3BB33817" w14:textId="0CFF6A5B" w:rsidR="0050773A" w:rsidRPr="008A10EE" w:rsidRDefault="0050773A" w:rsidP="00914E28">
            <w:pPr>
              <w:jc w:val="both"/>
              <w:rPr>
                <w:rFonts w:cs="Times New Roman"/>
              </w:rPr>
            </w:pPr>
            <w:r w:rsidRPr="008A10EE">
              <w:rPr>
                <w:rFonts w:cs="Times New Roman"/>
              </w:rPr>
              <w:t xml:space="preserve">Ya, misalnya sistem absensi online. Di UNITOMO dulu sempat diterapkan sistem absensi online dengan Laptop, Disetoap kelas disediaka pc atau atau laptop untuk absensi, namum karena complain dari dosen </w:t>
            </w:r>
            <w:r w:rsidRPr="008A10EE">
              <w:rPr>
                <w:rFonts w:cs="Times New Roman"/>
              </w:rPr>
              <w:lastRenderedPageBreak/>
              <w:t>(karena absensi online lebih merepotkan) maka absensi kembali dilakukan secara manual. Hingga kini sistem absensi online tidak digunakan</w:t>
            </w:r>
          </w:p>
        </w:tc>
      </w:tr>
      <w:tr w:rsidR="0050773A" w:rsidRPr="008A10EE" w14:paraId="37D36985" w14:textId="77777777" w:rsidTr="004F36FD">
        <w:tc>
          <w:tcPr>
            <w:tcW w:w="2787" w:type="dxa"/>
          </w:tcPr>
          <w:p w14:paraId="6DBE2536" w14:textId="52388686" w:rsidR="0050773A" w:rsidRPr="008A10EE" w:rsidRDefault="0050773A" w:rsidP="00914E28">
            <w:pPr>
              <w:jc w:val="both"/>
              <w:rPr>
                <w:rFonts w:cs="Times New Roman"/>
              </w:rPr>
            </w:pPr>
            <w:r w:rsidRPr="008A10EE">
              <w:rPr>
                <w:rFonts w:cs="Times New Roman"/>
              </w:rPr>
              <w:lastRenderedPageBreak/>
              <w:t>Apakah ada tim khusus yang dibentuk guna mengantasi permasalahan sistem ke depannya (Misal tim maintenance atau sejenisnya) ?</w:t>
            </w:r>
          </w:p>
        </w:tc>
        <w:tc>
          <w:tcPr>
            <w:tcW w:w="2788" w:type="dxa"/>
          </w:tcPr>
          <w:p w14:paraId="32A67B42" w14:textId="3CD16942" w:rsidR="0050773A" w:rsidRPr="008A10EE" w:rsidRDefault="0050773A" w:rsidP="00914E28">
            <w:pPr>
              <w:jc w:val="both"/>
              <w:rPr>
                <w:rFonts w:cs="Times New Roman"/>
              </w:rPr>
            </w:pPr>
            <w:r w:rsidRPr="008A10EE">
              <w:rPr>
                <w:rFonts w:cs="Times New Roman"/>
              </w:rPr>
              <w:t>Mungkin, namun untuk sekarang semuanya masih dilakukan oleh Tim UPT Komputer UNITOMO (tidak ada tim khusus lainnya)</w:t>
            </w:r>
          </w:p>
        </w:tc>
      </w:tr>
      <w:tr w:rsidR="0050773A" w:rsidRPr="008A10EE" w14:paraId="3B742232" w14:textId="77777777" w:rsidTr="004F36FD">
        <w:tc>
          <w:tcPr>
            <w:tcW w:w="2787" w:type="dxa"/>
          </w:tcPr>
          <w:p w14:paraId="5CCD0B56" w14:textId="0CDA0DBD" w:rsidR="0050773A" w:rsidRPr="008A10EE" w:rsidRDefault="0050773A" w:rsidP="00914E28">
            <w:pPr>
              <w:jc w:val="both"/>
              <w:rPr>
                <w:rFonts w:cs="Times New Roman"/>
              </w:rPr>
            </w:pPr>
            <w:r w:rsidRPr="008A10EE">
              <w:rPr>
                <w:rFonts w:cs="Times New Roman"/>
              </w:rPr>
              <w:t>Bagaimana cara untuk mencegah risiko yang mungkin timbul saat sistem diimplementasikan ?</w:t>
            </w:r>
          </w:p>
        </w:tc>
        <w:tc>
          <w:tcPr>
            <w:tcW w:w="2788" w:type="dxa"/>
          </w:tcPr>
          <w:p w14:paraId="4138CF43" w14:textId="771FDB95" w:rsidR="0050773A" w:rsidRPr="008A10EE" w:rsidRDefault="0050773A" w:rsidP="00914E28">
            <w:pPr>
              <w:jc w:val="both"/>
              <w:rPr>
                <w:rFonts w:cs="Times New Roman"/>
              </w:rPr>
            </w:pPr>
            <w:r w:rsidRPr="008A10EE">
              <w:rPr>
                <w:rFonts w:cs="Times New Roman"/>
              </w:rPr>
              <w:t>Untuk mencegah risiko yang mungkin terjadi dibutuhkan SOP, namun hingga saat ini belum ada SOP khusus (dalam hal ini sedang dibuat bersamaan dengan Master Plan IT yang baru). Untuk sekarang tidak ada prosedur khusus untuk mencegah risiko yang mungkin timbul</w:t>
            </w:r>
          </w:p>
        </w:tc>
      </w:tr>
      <w:tr w:rsidR="0050773A" w:rsidRPr="008A10EE" w14:paraId="60C25235" w14:textId="77777777" w:rsidTr="004F36FD">
        <w:tc>
          <w:tcPr>
            <w:tcW w:w="2787" w:type="dxa"/>
          </w:tcPr>
          <w:p w14:paraId="15D0DF52" w14:textId="7B6A222B" w:rsidR="0050773A" w:rsidRPr="008A10EE" w:rsidRDefault="0050773A" w:rsidP="00914E28">
            <w:pPr>
              <w:jc w:val="both"/>
              <w:rPr>
                <w:rFonts w:cs="Times New Roman"/>
              </w:rPr>
            </w:pPr>
            <w:r w:rsidRPr="008A10EE">
              <w:rPr>
                <w:rFonts w:cs="Times New Roman"/>
              </w:rPr>
              <w:t>Apakah ada prosedur khusus terkait penanganan trouble atau masalah yang mungkin timbul pada sistem ?</w:t>
            </w:r>
          </w:p>
        </w:tc>
        <w:tc>
          <w:tcPr>
            <w:tcW w:w="2788" w:type="dxa"/>
          </w:tcPr>
          <w:p w14:paraId="091409A2" w14:textId="6C6BB436" w:rsidR="0050773A" w:rsidRPr="008A10EE" w:rsidRDefault="0050773A" w:rsidP="00914E28">
            <w:pPr>
              <w:jc w:val="both"/>
              <w:rPr>
                <w:rFonts w:cs="Times New Roman"/>
              </w:rPr>
            </w:pPr>
            <w:r w:rsidRPr="008A10EE">
              <w:rPr>
                <w:rFonts w:cs="Times New Roman"/>
              </w:rPr>
              <w:t>Hingga saat ini belum ada.</w:t>
            </w:r>
          </w:p>
        </w:tc>
      </w:tr>
    </w:tbl>
    <w:p w14:paraId="651B1F1E" w14:textId="77777777" w:rsidR="00E04F41" w:rsidRPr="008A10EE" w:rsidRDefault="00E04F41" w:rsidP="001B0998">
      <w:pPr>
        <w:rPr>
          <w:rFonts w:cs="Times New Roman"/>
          <w:lang w:val="en-US"/>
        </w:rPr>
      </w:pPr>
    </w:p>
    <w:p w14:paraId="06A3939D" w14:textId="28472C28" w:rsidR="00C8119B" w:rsidRPr="008A10EE" w:rsidRDefault="00C8119B" w:rsidP="001B0998">
      <w:pPr>
        <w:contextualSpacing/>
        <w:rPr>
          <w:rFonts w:cs="Times New Roman"/>
          <w:b/>
          <w:bCs/>
          <w:lang w:val="en-US"/>
        </w:rPr>
      </w:pPr>
      <w:r w:rsidRPr="008A10EE">
        <w:rPr>
          <w:rFonts w:cs="Times New Roman"/>
          <w:b/>
          <w:bCs/>
          <w:lang w:val="en-US"/>
        </w:rPr>
        <w:t>Transkrip Wawancara Responden 38</w:t>
      </w:r>
    </w:p>
    <w:p w14:paraId="7F997B43" w14:textId="38F54A2A" w:rsidR="00C8119B" w:rsidRPr="008A10EE" w:rsidRDefault="00C8119B" w:rsidP="001B0998">
      <w:pPr>
        <w:rPr>
          <w:rFonts w:cs="Times New Roman"/>
        </w:rPr>
      </w:pPr>
      <w:r w:rsidRPr="008A10EE">
        <w:rPr>
          <w:rFonts w:cs="Times New Roman"/>
        </w:rPr>
        <w:t>Wawancara dilakukan pada</w:t>
      </w:r>
      <w:r w:rsidRPr="008A10EE">
        <w:rPr>
          <w:rFonts w:cs="Times New Roman"/>
          <w:lang w:val="en-US"/>
        </w:rPr>
        <w:t xml:space="preserve"> </w:t>
      </w:r>
      <w:r w:rsidR="003B0923" w:rsidRPr="008A10EE">
        <w:rPr>
          <w:rFonts w:cs="Times New Roman"/>
        </w:rPr>
        <w:t>Universitas Merdeka Surabaya</w:t>
      </w:r>
    </w:p>
    <w:p w14:paraId="352B103D" w14:textId="77777777" w:rsidR="00914E28" w:rsidRPr="008A10EE" w:rsidRDefault="00914E28" w:rsidP="001B0998">
      <w:pPr>
        <w:rPr>
          <w:rFonts w:cs="Times New Roman"/>
          <w:lang w:val="en-US"/>
        </w:rPr>
      </w:pPr>
    </w:p>
    <w:p w14:paraId="15891FD4" w14:textId="5E53AB00" w:rsidR="00914E28" w:rsidRPr="008A10EE" w:rsidRDefault="00914E28" w:rsidP="00914E28">
      <w:pPr>
        <w:pStyle w:val="Caption"/>
        <w:keepNext/>
        <w:rPr>
          <w:rFonts w:cs="Times New Roman"/>
        </w:rPr>
      </w:pPr>
      <w:bookmarkStart w:id="1286" w:name="_Toc48471715"/>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5</w:t>
      </w:r>
      <w:r w:rsidR="00182426">
        <w:rPr>
          <w:rFonts w:cs="Times New Roman"/>
        </w:rPr>
        <w:fldChar w:fldCharType="end"/>
      </w:r>
      <w:r w:rsidRPr="008A10EE">
        <w:rPr>
          <w:rFonts w:cs="Times New Roman"/>
        </w:rPr>
        <w:t xml:space="preserve"> Transkrip Wawancara Responden 38</w:t>
      </w:r>
      <w:bookmarkEnd w:id="1286"/>
    </w:p>
    <w:tbl>
      <w:tblPr>
        <w:tblStyle w:val="TableGrid"/>
        <w:tblW w:w="0" w:type="auto"/>
        <w:tblLook w:val="04A0" w:firstRow="1" w:lastRow="0" w:firstColumn="1" w:lastColumn="0" w:noHBand="0" w:noVBand="1"/>
      </w:tblPr>
      <w:tblGrid>
        <w:gridCol w:w="2506"/>
        <w:gridCol w:w="1543"/>
        <w:gridCol w:w="1526"/>
      </w:tblGrid>
      <w:tr w:rsidR="00C8119B" w:rsidRPr="008A10EE" w14:paraId="5166FA98" w14:textId="77777777" w:rsidTr="00914E28">
        <w:tc>
          <w:tcPr>
            <w:tcW w:w="2506" w:type="dxa"/>
          </w:tcPr>
          <w:p w14:paraId="3E1AB652" w14:textId="77777777" w:rsidR="00C8119B" w:rsidRPr="008A10EE" w:rsidRDefault="00C8119B" w:rsidP="001B0998">
            <w:pPr>
              <w:jc w:val="center"/>
              <w:rPr>
                <w:rFonts w:cs="Times New Roman"/>
              </w:rPr>
            </w:pPr>
            <w:r w:rsidRPr="008A10EE">
              <w:rPr>
                <w:rFonts w:cs="Times New Roman"/>
              </w:rPr>
              <w:t>Profil PT</w:t>
            </w:r>
          </w:p>
        </w:tc>
        <w:tc>
          <w:tcPr>
            <w:tcW w:w="1543" w:type="dxa"/>
          </w:tcPr>
          <w:p w14:paraId="21D140BB" w14:textId="77777777" w:rsidR="00C8119B" w:rsidRPr="008A10EE" w:rsidRDefault="00C8119B" w:rsidP="001B0998">
            <w:pPr>
              <w:jc w:val="center"/>
              <w:rPr>
                <w:rFonts w:cs="Times New Roman"/>
              </w:rPr>
            </w:pPr>
            <w:r w:rsidRPr="008A10EE">
              <w:rPr>
                <w:rFonts w:cs="Times New Roman"/>
              </w:rPr>
              <w:t>Profil Narasumber</w:t>
            </w:r>
          </w:p>
        </w:tc>
        <w:tc>
          <w:tcPr>
            <w:tcW w:w="1526" w:type="dxa"/>
          </w:tcPr>
          <w:p w14:paraId="73AD10B6" w14:textId="77777777" w:rsidR="00C8119B" w:rsidRPr="008A10EE" w:rsidRDefault="00C8119B" w:rsidP="001B0998">
            <w:pPr>
              <w:jc w:val="center"/>
              <w:rPr>
                <w:rFonts w:cs="Times New Roman"/>
              </w:rPr>
            </w:pPr>
            <w:r w:rsidRPr="008A10EE">
              <w:rPr>
                <w:rFonts w:cs="Times New Roman"/>
              </w:rPr>
              <w:t>Waktu dan Lokasi</w:t>
            </w:r>
          </w:p>
        </w:tc>
      </w:tr>
      <w:tr w:rsidR="001752F2" w:rsidRPr="008A10EE" w14:paraId="218D8F52" w14:textId="77777777" w:rsidTr="00914E28">
        <w:tc>
          <w:tcPr>
            <w:tcW w:w="2506" w:type="dxa"/>
          </w:tcPr>
          <w:p w14:paraId="76A88962" w14:textId="03B129B5" w:rsidR="001752F2" w:rsidRPr="008A10EE" w:rsidRDefault="001752F2" w:rsidP="001B0998">
            <w:pPr>
              <w:rPr>
                <w:rFonts w:cs="Times New Roman"/>
              </w:rPr>
            </w:pPr>
            <w:r w:rsidRPr="008A10EE">
              <w:rPr>
                <w:rFonts w:cs="Times New Roman"/>
              </w:rPr>
              <w:t xml:space="preserve">Universitas Merdeka Surabaya atau yang </w:t>
            </w:r>
            <w:r w:rsidRPr="008A10EE">
              <w:rPr>
                <w:rFonts w:cs="Times New Roman"/>
              </w:rPr>
              <w:lastRenderedPageBreak/>
              <w:t>sering kita kenal dengan sebutan UNMERBAYA adalah sebuah perguruan tinggi yang berada di Surabaya, Jawa Timur. Universitas ini mulai berdiri dan diresmikan pada 30 July 2003, saat ini universitas Merdeka Surabaya menyelenggarakan semua kegiatan perkuliahannya pada gedung kampus yang berlokasi di Jl. Ketintang Madya VII No.2, Jambangan Jawa Timur, Indonesia. Dengan mahasiswa yang cukup banyak, Universitas Merdeka Surabaya terus melakukan perbaikan pelayanan, pelayanan seperti keakademikan, pembayaran, SDM dan juga pelaporan ke PDDIKTI, karena Universitas Merdeka Surabaya sebagai perguruan tinggi dibawah Dikti, tentu mempunyai kewajiban untuk melakukan pelaporan secara berkala kepada pemerintah melalui sistem pelaporan PDDIKTI Feeder.</w:t>
            </w:r>
          </w:p>
        </w:tc>
        <w:tc>
          <w:tcPr>
            <w:tcW w:w="1543" w:type="dxa"/>
          </w:tcPr>
          <w:p w14:paraId="3AAB7195" w14:textId="0A5C5F5A" w:rsidR="001752F2" w:rsidRPr="008A10EE" w:rsidRDefault="001752F2" w:rsidP="001B0998">
            <w:pPr>
              <w:rPr>
                <w:rFonts w:cs="Times New Roman"/>
              </w:rPr>
            </w:pPr>
            <w:r w:rsidRPr="008A10EE">
              <w:rPr>
                <w:rFonts w:cs="Times New Roman"/>
              </w:rPr>
              <w:lastRenderedPageBreak/>
              <w:t xml:space="preserve">Bapak Nanang merupakan </w:t>
            </w:r>
            <w:r w:rsidRPr="008A10EE">
              <w:rPr>
                <w:rFonts w:cs="Times New Roman"/>
              </w:rPr>
              <w:lastRenderedPageBreak/>
              <w:t>pegawai Universitas Merdeka Surabaya yang menjabat sebagai staff IT Universitas Merdeka Surabaya. Bapak Nanang sebagai penanggung jawab IT Universitas Merdeka Surabaya dan merupakan satu-satunya tim yang menangani IT pada universitas tersebut.</w:t>
            </w:r>
          </w:p>
        </w:tc>
        <w:tc>
          <w:tcPr>
            <w:tcW w:w="1526" w:type="dxa"/>
          </w:tcPr>
          <w:p w14:paraId="695DF9B7" w14:textId="77777777" w:rsidR="009C71BA" w:rsidRPr="008A10EE" w:rsidRDefault="009C71BA" w:rsidP="000A7FCF">
            <w:pPr>
              <w:pStyle w:val="ListParagraph"/>
              <w:numPr>
                <w:ilvl w:val="0"/>
                <w:numId w:val="45"/>
              </w:numPr>
              <w:ind w:left="307"/>
              <w:rPr>
                <w:rFonts w:cs="Times New Roman"/>
              </w:rPr>
            </w:pPr>
            <w:r w:rsidRPr="008A10EE">
              <w:rPr>
                <w:rFonts w:cs="Times New Roman"/>
              </w:rPr>
              <w:lastRenderedPageBreak/>
              <w:t>Hari, Tanggal :</w:t>
            </w:r>
          </w:p>
          <w:p w14:paraId="5541E1E8" w14:textId="77777777" w:rsidR="009C71BA" w:rsidRPr="008A10EE" w:rsidRDefault="009C71BA" w:rsidP="001B0998">
            <w:pPr>
              <w:pStyle w:val="ListParagraph"/>
              <w:ind w:left="307"/>
              <w:rPr>
                <w:rFonts w:cs="Times New Roman"/>
              </w:rPr>
            </w:pPr>
            <w:r w:rsidRPr="008A10EE">
              <w:rPr>
                <w:rFonts w:cs="Times New Roman"/>
              </w:rPr>
              <w:lastRenderedPageBreak/>
              <w:t>Kamis, 25 Oktober 2018</w:t>
            </w:r>
          </w:p>
          <w:p w14:paraId="5B8467DB" w14:textId="77777777" w:rsidR="009C71BA" w:rsidRPr="008A10EE" w:rsidRDefault="009C71BA" w:rsidP="000A7FCF">
            <w:pPr>
              <w:pStyle w:val="ListParagraph"/>
              <w:numPr>
                <w:ilvl w:val="0"/>
                <w:numId w:val="45"/>
              </w:numPr>
              <w:ind w:left="307"/>
              <w:rPr>
                <w:rFonts w:cs="Times New Roman"/>
              </w:rPr>
            </w:pPr>
            <w:r w:rsidRPr="008A10EE">
              <w:rPr>
                <w:rFonts w:cs="Times New Roman"/>
              </w:rPr>
              <w:t>Waktu :</w:t>
            </w:r>
          </w:p>
          <w:p w14:paraId="01912FF4" w14:textId="77777777" w:rsidR="009C71BA" w:rsidRPr="008A10EE" w:rsidRDefault="009C71BA" w:rsidP="001B0998">
            <w:pPr>
              <w:ind w:left="307"/>
              <w:rPr>
                <w:rFonts w:cs="Times New Roman"/>
              </w:rPr>
            </w:pPr>
            <w:r w:rsidRPr="008A10EE">
              <w:rPr>
                <w:rFonts w:cs="Times New Roman"/>
              </w:rPr>
              <w:t>14:20 – 16:00 WIB</w:t>
            </w:r>
          </w:p>
          <w:p w14:paraId="188193C6" w14:textId="77777777" w:rsidR="009C71BA" w:rsidRPr="008A10EE" w:rsidRDefault="009C71BA" w:rsidP="000A7FCF">
            <w:pPr>
              <w:pStyle w:val="ListParagraph"/>
              <w:numPr>
                <w:ilvl w:val="0"/>
                <w:numId w:val="45"/>
              </w:numPr>
              <w:ind w:left="307"/>
              <w:rPr>
                <w:rFonts w:cs="Times New Roman"/>
              </w:rPr>
            </w:pPr>
            <w:r w:rsidRPr="008A10EE">
              <w:rPr>
                <w:rFonts w:cs="Times New Roman"/>
              </w:rPr>
              <w:t>Tempat :</w:t>
            </w:r>
          </w:p>
          <w:p w14:paraId="5E313A11" w14:textId="402CFA0D" w:rsidR="001752F2" w:rsidRPr="008A10EE" w:rsidRDefault="009C71BA" w:rsidP="001B0998">
            <w:pPr>
              <w:pStyle w:val="ListParagraph"/>
              <w:ind w:left="307"/>
              <w:rPr>
                <w:rFonts w:cs="Times New Roman"/>
              </w:rPr>
            </w:pPr>
            <w:r w:rsidRPr="008A10EE">
              <w:rPr>
                <w:rFonts w:cs="Times New Roman"/>
              </w:rPr>
              <w:t>Universitas Merdeka Surabaya</w:t>
            </w:r>
          </w:p>
        </w:tc>
      </w:tr>
    </w:tbl>
    <w:p w14:paraId="1957BD39" w14:textId="77777777" w:rsidR="00E04F41" w:rsidRPr="008A10EE" w:rsidRDefault="00E04F41" w:rsidP="001B0998">
      <w:pPr>
        <w:rPr>
          <w:rFonts w:cs="Times New Roman"/>
          <w:lang w:val="en-US"/>
        </w:rPr>
      </w:pPr>
    </w:p>
    <w:p w14:paraId="5602F7F7" w14:textId="5D8FF989" w:rsidR="00E04F41" w:rsidRPr="008A10EE" w:rsidRDefault="00E04F41" w:rsidP="001B0998">
      <w:pPr>
        <w:contextualSpacing/>
        <w:rPr>
          <w:rFonts w:cs="Times New Roman"/>
        </w:rPr>
      </w:pPr>
      <w:r w:rsidRPr="008A10EE">
        <w:rPr>
          <w:rFonts w:cs="Times New Roman"/>
        </w:rPr>
        <w:t>Daftar pertanyaan dan jawaban narasumber</w:t>
      </w:r>
      <w:r w:rsidR="003B0923" w:rsidRPr="008A10EE">
        <w:rPr>
          <w:rFonts w:cs="Times New Roman"/>
        </w:rPr>
        <w:t xml:space="preserve"> Universitas Merdeka Surabaya.</w:t>
      </w:r>
    </w:p>
    <w:p w14:paraId="7764DB53" w14:textId="77777777" w:rsidR="00914E28" w:rsidRPr="008A10EE" w:rsidRDefault="00914E28" w:rsidP="001B0998">
      <w:pPr>
        <w:contextualSpacing/>
        <w:rPr>
          <w:rFonts w:cs="Times New Roman"/>
        </w:rPr>
      </w:pPr>
    </w:p>
    <w:p w14:paraId="752DE95D" w14:textId="42CE9CCF" w:rsidR="00914E28" w:rsidRPr="008A10EE" w:rsidRDefault="00914E28" w:rsidP="00914E28">
      <w:pPr>
        <w:pStyle w:val="Caption"/>
        <w:keepNext/>
        <w:rPr>
          <w:rFonts w:cs="Times New Roman"/>
        </w:rPr>
      </w:pPr>
      <w:bookmarkStart w:id="1287" w:name="_Toc48471716"/>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B</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76</w:t>
      </w:r>
      <w:r w:rsidR="00182426">
        <w:rPr>
          <w:rFonts w:cs="Times New Roman"/>
        </w:rPr>
        <w:fldChar w:fldCharType="end"/>
      </w:r>
      <w:r w:rsidRPr="008A10EE">
        <w:rPr>
          <w:rFonts w:cs="Times New Roman"/>
        </w:rPr>
        <w:t xml:space="preserve"> Daftar </w:t>
      </w:r>
      <w:r w:rsidR="002944C4">
        <w:rPr>
          <w:rFonts w:cs="Times New Roman"/>
        </w:rPr>
        <w:t>P</w:t>
      </w:r>
      <w:r w:rsidRPr="008A10EE">
        <w:rPr>
          <w:rFonts w:cs="Times New Roman"/>
        </w:rPr>
        <w:t xml:space="preserve">ertanyaan dan </w:t>
      </w:r>
      <w:r w:rsidR="002944C4">
        <w:rPr>
          <w:rFonts w:cs="Times New Roman"/>
        </w:rPr>
        <w:t>J</w:t>
      </w:r>
      <w:r w:rsidRPr="008A10EE">
        <w:rPr>
          <w:rFonts w:cs="Times New Roman"/>
        </w:rPr>
        <w:t xml:space="preserve">awaban </w:t>
      </w:r>
      <w:r w:rsidR="002944C4">
        <w:rPr>
          <w:rFonts w:cs="Times New Roman"/>
        </w:rPr>
        <w:t>N</w:t>
      </w:r>
      <w:r w:rsidRPr="008A10EE">
        <w:rPr>
          <w:rFonts w:cs="Times New Roman"/>
        </w:rPr>
        <w:t>arasumber 38</w:t>
      </w:r>
      <w:bookmarkEnd w:id="1287"/>
    </w:p>
    <w:tbl>
      <w:tblPr>
        <w:tblStyle w:val="TableGrid"/>
        <w:tblW w:w="0" w:type="auto"/>
        <w:tblLook w:val="04A0" w:firstRow="1" w:lastRow="0" w:firstColumn="1" w:lastColumn="0" w:noHBand="0" w:noVBand="1"/>
      </w:tblPr>
      <w:tblGrid>
        <w:gridCol w:w="1838"/>
        <w:gridCol w:w="3737"/>
      </w:tblGrid>
      <w:tr w:rsidR="00E04F41" w:rsidRPr="008A10EE" w14:paraId="6B5BA4EF" w14:textId="77777777" w:rsidTr="002944C4">
        <w:trPr>
          <w:tblHeader/>
        </w:trPr>
        <w:tc>
          <w:tcPr>
            <w:tcW w:w="1838" w:type="dxa"/>
          </w:tcPr>
          <w:p w14:paraId="4AEFAAC7" w14:textId="77777777" w:rsidR="00E04F41" w:rsidRPr="002944C4" w:rsidRDefault="00E04F41" w:rsidP="002944C4">
            <w:pPr>
              <w:jc w:val="center"/>
              <w:rPr>
                <w:rFonts w:cs="Times New Roman"/>
                <w:b/>
                <w:bCs/>
              </w:rPr>
            </w:pPr>
            <w:r w:rsidRPr="002944C4">
              <w:rPr>
                <w:rFonts w:cs="Times New Roman"/>
                <w:b/>
                <w:bCs/>
              </w:rPr>
              <w:t>Pertanyaan</w:t>
            </w:r>
          </w:p>
        </w:tc>
        <w:tc>
          <w:tcPr>
            <w:tcW w:w="3737" w:type="dxa"/>
          </w:tcPr>
          <w:p w14:paraId="67776B48" w14:textId="77777777" w:rsidR="00E04F41" w:rsidRPr="002944C4" w:rsidRDefault="00E04F41" w:rsidP="002944C4">
            <w:pPr>
              <w:jc w:val="center"/>
              <w:rPr>
                <w:rFonts w:cs="Times New Roman"/>
                <w:b/>
                <w:bCs/>
              </w:rPr>
            </w:pPr>
            <w:r w:rsidRPr="002944C4">
              <w:rPr>
                <w:rFonts w:cs="Times New Roman"/>
                <w:b/>
                <w:bCs/>
              </w:rPr>
              <w:t>Jawaban</w:t>
            </w:r>
          </w:p>
        </w:tc>
      </w:tr>
      <w:tr w:rsidR="00E04F41" w:rsidRPr="008A10EE" w14:paraId="2F87CE4E" w14:textId="77777777" w:rsidTr="007E4B61">
        <w:tc>
          <w:tcPr>
            <w:tcW w:w="1838" w:type="dxa"/>
          </w:tcPr>
          <w:p w14:paraId="35D367BA" w14:textId="0F51AA3A" w:rsidR="00E04F41" w:rsidRPr="008A10EE" w:rsidRDefault="00914E28" w:rsidP="00914E28">
            <w:pPr>
              <w:jc w:val="both"/>
              <w:rPr>
                <w:rFonts w:cs="Times New Roman"/>
              </w:rPr>
            </w:pPr>
            <w:r w:rsidRPr="008A10EE">
              <w:rPr>
                <w:rFonts w:cs="Times New Roman"/>
              </w:rPr>
              <w:t xml:space="preserve">Bagaimanakah dukungan </w:t>
            </w:r>
            <w:r w:rsidR="009C576F" w:rsidRPr="008A10EE">
              <w:rPr>
                <w:rFonts w:cs="Times New Roman"/>
              </w:rPr>
              <w:t>l</w:t>
            </w:r>
            <w:r w:rsidR="007E4B61" w:rsidRPr="008A10EE">
              <w:rPr>
                <w:rFonts w:cs="Times New Roman"/>
              </w:rPr>
              <w:t>ingkungan</w:t>
            </w:r>
            <w:r w:rsidRPr="008A10EE">
              <w:rPr>
                <w:rFonts w:cs="Times New Roman"/>
              </w:rPr>
              <w:t xml:space="preserve"> dari kampus </w:t>
            </w:r>
            <w:r w:rsidR="00512F63" w:rsidRPr="008A10EE">
              <w:rPr>
                <w:rFonts w:cs="Times New Roman"/>
              </w:rPr>
              <w:t>in</w:t>
            </w:r>
            <w:r w:rsidR="007E4B61" w:rsidRPr="008A10EE">
              <w:rPr>
                <w:rFonts w:cs="Times New Roman"/>
              </w:rPr>
              <w:t xml:space="preserve">? </w:t>
            </w:r>
          </w:p>
        </w:tc>
        <w:tc>
          <w:tcPr>
            <w:tcW w:w="3737" w:type="dxa"/>
          </w:tcPr>
          <w:p w14:paraId="0A3F0AA3" w14:textId="69A65E8C" w:rsidR="00E04F41" w:rsidRPr="008A10EE" w:rsidRDefault="007E4B61" w:rsidP="00914E28">
            <w:pPr>
              <w:jc w:val="both"/>
              <w:rPr>
                <w:rFonts w:cs="Times New Roman"/>
              </w:rPr>
            </w:pPr>
            <w:r w:rsidRPr="008A10EE">
              <w:rPr>
                <w:rFonts w:cs="Times New Roman"/>
              </w:rPr>
              <w:t>Universitas merdeka surabaya sudah bertahun-tahun menggunakan sistem manual dan mereka belom menerapkan SIM Siakad</w:t>
            </w:r>
          </w:p>
        </w:tc>
      </w:tr>
      <w:tr w:rsidR="00E04F41" w:rsidRPr="008A10EE" w14:paraId="1705E07D" w14:textId="77777777" w:rsidTr="007E4B61">
        <w:tc>
          <w:tcPr>
            <w:tcW w:w="1838" w:type="dxa"/>
          </w:tcPr>
          <w:p w14:paraId="08025DEE" w14:textId="77777777" w:rsidR="00E04F41" w:rsidRPr="008A10EE" w:rsidRDefault="00E04F41" w:rsidP="00914E28">
            <w:pPr>
              <w:jc w:val="both"/>
              <w:rPr>
                <w:rFonts w:cs="Times New Roman"/>
              </w:rPr>
            </w:pPr>
          </w:p>
        </w:tc>
        <w:tc>
          <w:tcPr>
            <w:tcW w:w="3737" w:type="dxa"/>
          </w:tcPr>
          <w:p w14:paraId="5DDA33E6" w14:textId="2597A62E" w:rsidR="00E04F41" w:rsidRPr="008A10EE" w:rsidRDefault="007E4B61" w:rsidP="00914E28">
            <w:pPr>
              <w:jc w:val="both"/>
              <w:rPr>
                <w:rFonts w:cs="Times New Roman"/>
              </w:rPr>
            </w:pPr>
            <w:r w:rsidRPr="008A10EE">
              <w:rPr>
                <w:rFonts w:cs="Times New Roman"/>
              </w:rPr>
              <w:t>Lingkungan kecil, jadi merasa belum membutuhkan sistem</w:t>
            </w:r>
          </w:p>
        </w:tc>
      </w:tr>
      <w:tr w:rsidR="007E4B61" w:rsidRPr="008A10EE" w14:paraId="60B48947" w14:textId="77777777" w:rsidTr="007E4B61">
        <w:tc>
          <w:tcPr>
            <w:tcW w:w="1838" w:type="dxa"/>
          </w:tcPr>
          <w:p w14:paraId="72E6E00A" w14:textId="77777777" w:rsidR="007E4B61" w:rsidRPr="008A10EE" w:rsidRDefault="007E4B61" w:rsidP="00914E28">
            <w:pPr>
              <w:jc w:val="both"/>
              <w:rPr>
                <w:rFonts w:cs="Times New Roman"/>
              </w:rPr>
            </w:pPr>
          </w:p>
        </w:tc>
        <w:tc>
          <w:tcPr>
            <w:tcW w:w="3737" w:type="dxa"/>
          </w:tcPr>
          <w:p w14:paraId="1E2DDE44" w14:textId="0BCFB5C9" w:rsidR="007E4B61" w:rsidRPr="008A10EE" w:rsidRDefault="007E4B61" w:rsidP="00914E28">
            <w:pPr>
              <w:jc w:val="both"/>
              <w:rPr>
                <w:rFonts w:cs="Times New Roman"/>
              </w:rPr>
            </w:pPr>
            <w:r w:rsidRPr="008A10EE">
              <w:rPr>
                <w:rFonts w:cs="Times New Roman"/>
              </w:rPr>
              <w:t>Lingkungan UNMERBAYA adalah universitas dengan jumlah mahasiswa tidak banyak, sehingga tidak terlalu direpotkan dengan input manual</w:t>
            </w:r>
          </w:p>
        </w:tc>
      </w:tr>
      <w:tr w:rsidR="007E4B61" w:rsidRPr="008A10EE" w14:paraId="5A0E1736" w14:textId="77777777" w:rsidTr="007E4B61">
        <w:tc>
          <w:tcPr>
            <w:tcW w:w="1838" w:type="dxa"/>
          </w:tcPr>
          <w:p w14:paraId="1310F016" w14:textId="0AC79879" w:rsidR="007E4B61" w:rsidRPr="008A10EE" w:rsidRDefault="009C576F" w:rsidP="00914E28">
            <w:pPr>
              <w:jc w:val="both"/>
              <w:rPr>
                <w:rFonts w:cs="Times New Roman"/>
              </w:rPr>
            </w:pPr>
            <w:r w:rsidRPr="008A10EE">
              <w:rPr>
                <w:rFonts w:cs="Times New Roman"/>
              </w:rPr>
              <w:t xml:space="preserve">Bagaimana ketersediaan </w:t>
            </w:r>
            <w:r w:rsidR="007E4B61" w:rsidRPr="008A10EE">
              <w:rPr>
                <w:rFonts w:cs="Times New Roman"/>
              </w:rPr>
              <w:t>SDM?</w:t>
            </w:r>
          </w:p>
        </w:tc>
        <w:tc>
          <w:tcPr>
            <w:tcW w:w="3737" w:type="dxa"/>
          </w:tcPr>
          <w:p w14:paraId="0BD734B7" w14:textId="2F33DA31" w:rsidR="007E4B61" w:rsidRPr="008A10EE" w:rsidRDefault="007E4B61" w:rsidP="00914E28">
            <w:pPr>
              <w:jc w:val="both"/>
              <w:rPr>
                <w:rFonts w:cs="Times New Roman"/>
              </w:rPr>
            </w:pPr>
            <w:r w:rsidRPr="008A10EE">
              <w:rPr>
                <w:rFonts w:cs="Times New Roman"/>
              </w:rPr>
              <w:t>Tidak memiliki divisi atau bagian yang mengurus IT sendiri.</w:t>
            </w:r>
          </w:p>
        </w:tc>
      </w:tr>
      <w:tr w:rsidR="007E4B61" w:rsidRPr="008A10EE" w14:paraId="7128D3E7" w14:textId="77777777" w:rsidTr="007E4B61">
        <w:tc>
          <w:tcPr>
            <w:tcW w:w="1838" w:type="dxa"/>
          </w:tcPr>
          <w:p w14:paraId="64A1AB8C" w14:textId="77777777" w:rsidR="007E4B61" w:rsidRPr="008A10EE" w:rsidRDefault="007E4B61" w:rsidP="00914E28">
            <w:pPr>
              <w:jc w:val="both"/>
              <w:rPr>
                <w:rFonts w:cs="Times New Roman"/>
              </w:rPr>
            </w:pPr>
          </w:p>
        </w:tc>
        <w:tc>
          <w:tcPr>
            <w:tcW w:w="3737" w:type="dxa"/>
          </w:tcPr>
          <w:p w14:paraId="293F017D" w14:textId="6D6CDA34" w:rsidR="007E4B61" w:rsidRPr="008A10EE" w:rsidRDefault="007E4B61" w:rsidP="00914E28">
            <w:pPr>
              <w:jc w:val="both"/>
              <w:rPr>
                <w:rFonts w:cs="Times New Roman"/>
              </w:rPr>
            </w:pPr>
            <w:r w:rsidRPr="008A10EE">
              <w:rPr>
                <w:rFonts w:cs="Times New Roman"/>
              </w:rPr>
              <w:t>Seluruh pekerjaan yang berbau IT serahkan kepada 2 orang saja</w:t>
            </w:r>
          </w:p>
        </w:tc>
      </w:tr>
      <w:tr w:rsidR="007E4B61" w:rsidRPr="008A10EE" w14:paraId="1B6CB5C7" w14:textId="77777777" w:rsidTr="007E4B61">
        <w:tc>
          <w:tcPr>
            <w:tcW w:w="1838" w:type="dxa"/>
          </w:tcPr>
          <w:p w14:paraId="1A163B80" w14:textId="74559C6B" w:rsidR="007E4B61" w:rsidRPr="008A10EE" w:rsidRDefault="007E4B61" w:rsidP="00914E28">
            <w:pPr>
              <w:jc w:val="both"/>
              <w:rPr>
                <w:rFonts w:cs="Times New Roman"/>
              </w:rPr>
            </w:pPr>
            <w:r w:rsidRPr="008A10EE">
              <w:rPr>
                <w:rFonts w:cs="Times New Roman"/>
              </w:rPr>
              <w:t>Manajemen Organisasi</w:t>
            </w:r>
            <w:r w:rsidR="009C576F" w:rsidRPr="008A10EE">
              <w:rPr>
                <w:rFonts w:cs="Times New Roman"/>
              </w:rPr>
              <w:t>. Apa tidak ada dukungan dari top management?</w:t>
            </w:r>
          </w:p>
        </w:tc>
        <w:tc>
          <w:tcPr>
            <w:tcW w:w="3737" w:type="dxa"/>
          </w:tcPr>
          <w:p w14:paraId="61F5528C" w14:textId="0EC9DC79" w:rsidR="007E4B61" w:rsidRPr="008A10EE" w:rsidRDefault="007E4B61" w:rsidP="00914E28">
            <w:pPr>
              <w:jc w:val="both"/>
              <w:rPr>
                <w:rFonts w:cs="Times New Roman"/>
              </w:rPr>
            </w:pPr>
            <w:r w:rsidRPr="008A10EE">
              <w:rPr>
                <w:rFonts w:cs="Times New Roman"/>
              </w:rPr>
              <w:t>Pihak stakeholder baru menyadari</w:t>
            </w:r>
          </w:p>
        </w:tc>
      </w:tr>
      <w:tr w:rsidR="007E4B61" w:rsidRPr="008A10EE" w14:paraId="2FABA73D" w14:textId="77777777" w:rsidTr="007E4B61">
        <w:tc>
          <w:tcPr>
            <w:tcW w:w="1838" w:type="dxa"/>
          </w:tcPr>
          <w:p w14:paraId="404F33C1" w14:textId="77777777" w:rsidR="007E4B61" w:rsidRPr="008A10EE" w:rsidRDefault="007E4B61" w:rsidP="00914E28">
            <w:pPr>
              <w:jc w:val="both"/>
              <w:rPr>
                <w:rFonts w:cs="Times New Roman"/>
              </w:rPr>
            </w:pPr>
          </w:p>
        </w:tc>
        <w:tc>
          <w:tcPr>
            <w:tcW w:w="3737" w:type="dxa"/>
          </w:tcPr>
          <w:p w14:paraId="398147C8" w14:textId="447159C0" w:rsidR="007E4B61" w:rsidRPr="008A10EE" w:rsidRDefault="007E4B61" w:rsidP="00914E28">
            <w:pPr>
              <w:jc w:val="both"/>
              <w:rPr>
                <w:rFonts w:cs="Times New Roman"/>
              </w:rPr>
            </w:pPr>
            <w:r w:rsidRPr="008A10EE">
              <w:rPr>
                <w:rFonts w:cs="Times New Roman"/>
              </w:rPr>
              <w:t>Pihak top manajemen baru menyadari pentingnya menerapkan sistem digital dalam lingkungan universitas dengan dalih agar tidak ketinggalan</w:t>
            </w:r>
          </w:p>
        </w:tc>
      </w:tr>
      <w:tr w:rsidR="007E4B61" w:rsidRPr="008A10EE" w14:paraId="45ACC3FB" w14:textId="77777777" w:rsidTr="007E4B61">
        <w:tc>
          <w:tcPr>
            <w:tcW w:w="1838" w:type="dxa"/>
          </w:tcPr>
          <w:p w14:paraId="2F58A2B0" w14:textId="0008A5DB" w:rsidR="007E4B61" w:rsidRPr="008A10EE" w:rsidRDefault="007E4B61" w:rsidP="00914E28">
            <w:pPr>
              <w:jc w:val="both"/>
              <w:rPr>
                <w:rFonts w:cs="Times New Roman"/>
              </w:rPr>
            </w:pPr>
            <w:r w:rsidRPr="008A10EE">
              <w:rPr>
                <w:rFonts w:cs="Times New Roman"/>
              </w:rPr>
              <w:t>Infrastruktur IT?</w:t>
            </w:r>
            <w:r w:rsidR="009C576F" w:rsidRPr="008A10EE">
              <w:rPr>
                <w:rFonts w:cs="Times New Roman"/>
              </w:rPr>
              <w:t xml:space="preserve"> Apakah belum terpenuhi dan belum memadai?</w:t>
            </w:r>
          </w:p>
        </w:tc>
        <w:tc>
          <w:tcPr>
            <w:tcW w:w="3737" w:type="dxa"/>
          </w:tcPr>
          <w:p w14:paraId="766617D2" w14:textId="4B5C8BDB" w:rsidR="007E4B61" w:rsidRPr="008A10EE" w:rsidRDefault="007E4B61" w:rsidP="00914E28">
            <w:pPr>
              <w:jc w:val="both"/>
              <w:rPr>
                <w:rFonts w:cs="Times New Roman"/>
              </w:rPr>
            </w:pPr>
            <w:r w:rsidRPr="008A10EE">
              <w:rPr>
                <w:rFonts w:cs="Times New Roman"/>
              </w:rPr>
              <w:t>Tidak memiliki ruang untuk menyimpan server sendiri</w:t>
            </w:r>
          </w:p>
        </w:tc>
      </w:tr>
      <w:tr w:rsidR="007E4B61" w:rsidRPr="008A10EE" w14:paraId="4F692616" w14:textId="77777777" w:rsidTr="007E4B61">
        <w:tc>
          <w:tcPr>
            <w:tcW w:w="1838" w:type="dxa"/>
          </w:tcPr>
          <w:p w14:paraId="0658E501" w14:textId="77777777" w:rsidR="007E4B61" w:rsidRPr="008A10EE" w:rsidRDefault="007E4B61" w:rsidP="00914E28">
            <w:pPr>
              <w:jc w:val="both"/>
              <w:rPr>
                <w:rFonts w:cs="Times New Roman"/>
              </w:rPr>
            </w:pPr>
          </w:p>
        </w:tc>
        <w:tc>
          <w:tcPr>
            <w:tcW w:w="3737" w:type="dxa"/>
          </w:tcPr>
          <w:p w14:paraId="1B560E23" w14:textId="3ED56C93" w:rsidR="007E4B61" w:rsidRPr="008A10EE" w:rsidRDefault="007E4B61" w:rsidP="00914E28">
            <w:pPr>
              <w:jc w:val="both"/>
              <w:rPr>
                <w:rFonts w:cs="Times New Roman"/>
              </w:rPr>
            </w:pPr>
            <w:r w:rsidRPr="008A10EE">
              <w:rPr>
                <w:rFonts w:cs="Times New Roman"/>
              </w:rPr>
              <w:t xml:space="preserve">Tidak memiliki tempat untuk menyimpan server, bahkan belum </w:t>
            </w:r>
            <w:r w:rsidRPr="008A10EE">
              <w:rPr>
                <w:rFonts w:cs="Times New Roman"/>
              </w:rPr>
              <w:lastRenderedPageBreak/>
              <w:t>memiliki ruang untuk pekerja IT secara jelas.</w:t>
            </w:r>
          </w:p>
        </w:tc>
      </w:tr>
    </w:tbl>
    <w:p w14:paraId="15377019" w14:textId="0CC5BFB2" w:rsidR="004601F9" w:rsidRPr="008A10EE" w:rsidRDefault="00A51EB2" w:rsidP="001B0998">
      <w:pPr>
        <w:rPr>
          <w:rFonts w:cs="Times New Roman"/>
          <w:lang w:val="en-US"/>
        </w:rPr>
      </w:pPr>
      <w:r w:rsidRPr="008A10EE">
        <w:rPr>
          <w:rFonts w:cs="Times New Roman"/>
          <w:lang w:val="en-US"/>
        </w:rPr>
        <w:lastRenderedPageBreak/>
        <w:br w:type="page"/>
      </w:r>
    </w:p>
    <w:p w14:paraId="33B64AB7" w14:textId="77777777" w:rsidR="00F33A80" w:rsidRPr="008A10EE" w:rsidRDefault="00A51EB2" w:rsidP="00F33A80">
      <w:pPr>
        <w:spacing w:line="360" w:lineRule="auto"/>
        <w:jc w:val="center"/>
        <w:rPr>
          <w:rFonts w:cs="Times New Roman"/>
          <w:i/>
          <w:iCs/>
        </w:rPr>
      </w:pPr>
      <w:bookmarkStart w:id="1288" w:name="_Toc30017283"/>
      <w:r w:rsidRPr="008A10EE">
        <w:rPr>
          <w:rFonts w:cs="Times New Roman"/>
          <w:i/>
          <w:iCs/>
          <w:lang w:val="en-US"/>
        </w:rPr>
        <w:lastRenderedPageBreak/>
        <w:t>H</w:t>
      </w:r>
      <w:r w:rsidRPr="008A10EE">
        <w:rPr>
          <w:rFonts w:cs="Times New Roman"/>
          <w:i/>
          <w:iCs/>
        </w:rPr>
        <w:t>alaman ini sengaja dikosongkan</w:t>
      </w:r>
    </w:p>
    <w:p w14:paraId="278AB643" w14:textId="77777777" w:rsidR="00F33A80" w:rsidRPr="008A10EE" w:rsidRDefault="00F33A80" w:rsidP="00F33A80">
      <w:pPr>
        <w:pStyle w:val="Heading1"/>
        <w:spacing w:before="0" w:after="0"/>
        <w:contextualSpacing/>
        <w:rPr>
          <w:rFonts w:cs="Times New Roman"/>
          <w:lang w:val="en-US"/>
        </w:rPr>
        <w:sectPr w:rsidR="00F33A80" w:rsidRPr="008A10EE" w:rsidSect="009C7DCD">
          <w:pgSz w:w="8420" w:h="11907"/>
          <w:pgMar w:top="1107" w:right="1134" w:bottom="1134" w:left="1701" w:header="720" w:footer="720" w:gutter="0"/>
          <w:cols w:space="720"/>
          <w:titlePg/>
          <w:docGrid w:linePitch="299"/>
        </w:sectPr>
      </w:pPr>
    </w:p>
    <w:p w14:paraId="20DEEA74" w14:textId="2192E498" w:rsidR="00A51EB2" w:rsidRPr="008A10EE" w:rsidRDefault="00A51EB2" w:rsidP="00F33A80">
      <w:pPr>
        <w:pStyle w:val="Heading1"/>
        <w:spacing w:before="0" w:after="0"/>
        <w:contextualSpacing/>
        <w:rPr>
          <w:rFonts w:cs="Times New Roman"/>
          <w:lang w:val="en-US"/>
        </w:rPr>
      </w:pPr>
      <w:bookmarkStart w:id="1289" w:name="_Toc48471590"/>
      <w:r w:rsidRPr="008A10EE">
        <w:rPr>
          <w:rFonts w:cs="Times New Roman"/>
          <w:lang w:val="en-US"/>
        </w:rPr>
        <w:lastRenderedPageBreak/>
        <w:t xml:space="preserve">LAMPIRAN </w:t>
      </w:r>
      <w:bookmarkEnd w:id="1288"/>
      <w:r w:rsidRPr="008A10EE">
        <w:rPr>
          <w:rFonts w:cs="Times New Roman"/>
          <w:lang w:val="en-US"/>
        </w:rPr>
        <w:t>C</w:t>
      </w:r>
      <w:bookmarkEnd w:id="1289"/>
    </w:p>
    <w:p w14:paraId="0F61F612" w14:textId="73EB3204" w:rsidR="00A51EB2" w:rsidRDefault="00824C17" w:rsidP="00455A55">
      <w:pPr>
        <w:jc w:val="center"/>
        <w:rPr>
          <w:rFonts w:cs="Times New Roman"/>
          <w:b/>
          <w:bCs/>
          <w:lang w:val="en-US"/>
        </w:rPr>
      </w:pPr>
      <w:bookmarkStart w:id="1290" w:name="_Toc27063153"/>
      <w:bookmarkStart w:id="1291" w:name="_Toc27236050"/>
      <w:bookmarkStart w:id="1292" w:name="_Toc30017284"/>
      <w:bookmarkStart w:id="1293" w:name="_Toc30367203"/>
      <w:bookmarkStart w:id="1294" w:name="_Toc31289494"/>
      <w:bookmarkEnd w:id="1290"/>
      <w:bookmarkEnd w:id="1291"/>
      <w:bookmarkEnd w:id="1292"/>
      <w:bookmarkEnd w:id="1293"/>
      <w:bookmarkEnd w:id="1294"/>
      <w:r w:rsidRPr="008A10EE">
        <w:rPr>
          <w:rFonts w:cs="Times New Roman"/>
          <w:b/>
          <w:bCs/>
          <w:lang w:val="en-US"/>
        </w:rPr>
        <w:t xml:space="preserve"> </w:t>
      </w:r>
      <w:r w:rsidR="002D50FD" w:rsidRPr="008A10EE">
        <w:rPr>
          <w:rFonts w:cs="Times New Roman"/>
          <w:b/>
          <w:bCs/>
          <w:lang w:val="en-US"/>
        </w:rPr>
        <w:t>TRANSKRIP DISKUSI PENDALAMAN HASIL AKHIR DENGAN</w:t>
      </w:r>
      <w:r w:rsidRPr="008A10EE">
        <w:rPr>
          <w:rFonts w:cs="Times New Roman"/>
          <w:b/>
          <w:bCs/>
          <w:lang w:val="en-US"/>
        </w:rPr>
        <w:t xml:space="preserve"> EXPERT</w:t>
      </w:r>
    </w:p>
    <w:p w14:paraId="20EAC575" w14:textId="77777777" w:rsidR="00455A55" w:rsidRPr="00455A55" w:rsidRDefault="00455A55" w:rsidP="000A7FCF">
      <w:pPr>
        <w:pStyle w:val="Heading1"/>
        <w:numPr>
          <w:ilvl w:val="0"/>
          <w:numId w:val="71"/>
        </w:numPr>
        <w:rPr>
          <w:rFonts w:cs="Times New Roman"/>
          <w:bCs/>
          <w:lang w:val="en-US"/>
        </w:rPr>
      </w:pPr>
      <w:bookmarkStart w:id="1295" w:name="_Toc48157328"/>
      <w:bookmarkStart w:id="1296" w:name="_Toc48471591"/>
      <w:bookmarkEnd w:id="1295"/>
      <w:bookmarkEnd w:id="1296"/>
    </w:p>
    <w:p w14:paraId="2F78F8A8" w14:textId="5F781F50" w:rsidR="001462C8" w:rsidRPr="008A10EE" w:rsidRDefault="001B0998" w:rsidP="001462C8">
      <w:pPr>
        <w:rPr>
          <w:rFonts w:cs="Times New Roman"/>
          <w:lang w:val="en-US"/>
        </w:rPr>
      </w:pPr>
      <w:r w:rsidRPr="008A10EE">
        <w:rPr>
          <w:rFonts w:cs="Times New Roman"/>
          <w:lang w:val="en-US"/>
        </w:rPr>
        <w:t xml:space="preserve">Diskusi ini </w:t>
      </w:r>
      <w:r w:rsidR="00A51EB2" w:rsidRPr="008A10EE">
        <w:rPr>
          <w:rFonts w:cs="Times New Roman"/>
          <w:lang w:val="en-US"/>
        </w:rPr>
        <w:t xml:space="preserve"> </w:t>
      </w:r>
      <w:r w:rsidRPr="008A10EE">
        <w:rPr>
          <w:rFonts w:cs="Times New Roman"/>
          <w:lang w:val="en-US"/>
        </w:rPr>
        <w:t>dilakukan dengan orang yang dianggap ahli dibidang pengem</w:t>
      </w:r>
      <w:r w:rsidR="001462C8" w:rsidRPr="008A10EE">
        <w:rPr>
          <w:rFonts w:cs="Times New Roman"/>
          <w:lang w:val="en-US"/>
        </w:rPr>
        <w:t>bangan dan implementasi sistem informasi.</w:t>
      </w:r>
      <w:r w:rsidR="00DD42B1" w:rsidRPr="008A10EE">
        <w:rPr>
          <w:rFonts w:cs="Times New Roman"/>
        </w:rPr>
        <w:t xml:space="preserve"> </w:t>
      </w:r>
      <w:r w:rsidR="00DD42B1" w:rsidRPr="008A10EE">
        <w:rPr>
          <w:rFonts w:cs="Times New Roman"/>
          <w:lang w:val="en-US"/>
        </w:rPr>
        <w:t xml:space="preserve">Diskusi dengan </w:t>
      </w:r>
      <w:r w:rsidR="00DD42B1" w:rsidRPr="008A10EE">
        <w:rPr>
          <w:rFonts w:cs="Times New Roman"/>
          <w:i/>
          <w:iCs/>
          <w:lang w:val="en-US"/>
        </w:rPr>
        <w:t>expert</w:t>
      </w:r>
      <w:r w:rsidR="00DD42B1" w:rsidRPr="008A10EE">
        <w:rPr>
          <w:rFonts w:cs="Times New Roman"/>
          <w:lang w:val="en-US"/>
        </w:rPr>
        <w:t xml:space="preserve"> ini bersifat semi-terstruktur.</w:t>
      </w:r>
      <w:r w:rsidR="001462C8" w:rsidRPr="008A10EE">
        <w:rPr>
          <w:rFonts w:cs="Times New Roman"/>
          <w:lang w:val="en-US"/>
        </w:rPr>
        <w:t xml:space="preserve"> Tujuan dari diskusi ini yaitu untuk melakukan pendalaman hasil akhir terhadap data hasil wawancara yang sudah diolah, mencari tahu faktor apa saja yang berpengaruh bagi kesuksesan implementasi sistem informasi pada perguruan tinggi diluar hasil yang didapat oleh peneliti, mencari tahu hubungan antar faktor yang saling mempengaruhi dari implementasi sistem informasi pada perguruan tinggi diluar hasil yang didapat oleh peneliti, dan diskusi bersama expert terkait pengalamannya dalam bidang pengembangan dan implementasi sistem informasi pada perguruan tinggi</w:t>
      </w:r>
      <w:r w:rsidR="00DD42B1" w:rsidRPr="008A10EE">
        <w:rPr>
          <w:rFonts w:cs="Times New Roman"/>
          <w:lang w:val="en-US"/>
        </w:rPr>
        <w:t xml:space="preserve"> yang masih berkaitan dengan data dan informasi yang diperlukan pada topik penelitian ini</w:t>
      </w:r>
      <w:r w:rsidR="001462C8" w:rsidRPr="008A10EE">
        <w:rPr>
          <w:rFonts w:cs="Times New Roman"/>
          <w:lang w:val="en-US"/>
        </w:rPr>
        <w:t>.</w:t>
      </w:r>
      <w:r w:rsidR="00DD42B1" w:rsidRPr="008A10EE">
        <w:rPr>
          <w:rFonts w:cs="Times New Roman"/>
          <w:lang w:val="en-US"/>
        </w:rPr>
        <w:t xml:space="preserve"> </w:t>
      </w:r>
    </w:p>
    <w:p w14:paraId="3793BE1A" w14:textId="77777777" w:rsidR="001462C8" w:rsidRPr="008A10EE" w:rsidRDefault="001462C8" w:rsidP="001462C8">
      <w:pPr>
        <w:rPr>
          <w:rFonts w:cs="Times New Roman"/>
          <w:lang w:val="en-US"/>
        </w:rPr>
      </w:pPr>
    </w:p>
    <w:p w14:paraId="6B57201E" w14:textId="77777777" w:rsidR="00DD42B1" w:rsidRPr="008A10EE" w:rsidRDefault="001462C8" w:rsidP="001462C8">
      <w:pPr>
        <w:rPr>
          <w:rFonts w:cs="Times New Roman"/>
          <w:lang w:val="en-US"/>
        </w:rPr>
      </w:pPr>
      <w:r w:rsidRPr="008A10EE">
        <w:rPr>
          <w:rFonts w:cs="Times New Roman"/>
          <w:lang w:val="en-US"/>
        </w:rPr>
        <w:t>Diskusi ini dilakukan dengan Bapak Radityo Prasetyo Wibowo, S.Kom., M.Kom. pada Hari Sabtu, Tanggal 11 Juli 2020 dengan video call melalui media Microsoft Teams. Diskusi ini berlangsung selama 2 jam 15 menit.</w:t>
      </w:r>
    </w:p>
    <w:p w14:paraId="018D8E5F" w14:textId="77777777" w:rsidR="00DD42B1" w:rsidRPr="008A10EE" w:rsidRDefault="00DD42B1" w:rsidP="001462C8">
      <w:pPr>
        <w:rPr>
          <w:rFonts w:cs="Times New Roman"/>
          <w:lang w:val="en-US"/>
        </w:rPr>
      </w:pPr>
    </w:p>
    <w:p w14:paraId="4B1E9DCF" w14:textId="77777777" w:rsidR="00DD42B1" w:rsidRPr="008A10EE" w:rsidRDefault="00DD42B1" w:rsidP="001462C8">
      <w:pPr>
        <w:rPr>
          <w:rFonts w:cs="Times New Roman"/>
          <w:b/>
          <w:bCs/>
          <w:i/>
          <w:iCs/>
          <w:lang w:val="en-US"/>
        </w:rPr>
      </w:pPr>
      <w:r w:rsidRPr="008A10EE">
        <w:rPr>
          <w:rFonts w:cs="Times New Roman"/>
          <w:b/>
          <w:bCs/>
          <w:lang w:val="en-US"/>
        </w:rPr>
        <w:t xml:space="preserve">TRANSKRIP DISKUSI DENGAN </w:t>
      </w:r>
      <w:r w:rsidRPr="008A10EE">
        <w:rPr>
          <w:rFonts w:cs="Times New Roman"/>
          <w:b/>
          <w:bCs/>
          <w:i/>
          <w:iCs/>
          <w:lang w:val="en-US"/>
        </w:rPr>
        <w:t>EXPERT</w:t>
      </w:r>
    </w:p>
    <w:p w14:paraId="372FA09B" w14:textId="77777777" w:rsidR="00DD42B1" w:rsidRPr="008A10EE" w:rsidRDefault="00DD42B1" w:rsidP="001462C8">
      <w:pPr>
        <w:rPr>
          <w:rFonts w:cs="Times New Roman"/>
          <w:b/>
          <w:bCs/>
          <w:lang w:val="en-US"/>
        </w:rPr>
      </w:pPr>
    </w:p>
    <w:p w14:paraId="720B4095" w14:textId="62B9384A" w:rsidR="00225D5E" w:rsidRPr="008A10EE" w:rsidRDefault="00225D5E" w:rsidP="00225D5E">
      <w:pPr>
        <w:pStyle w:val="Caption"/>
        <w:keepNext/>
        <w:rPr>
          <w:rFonts w:cs="Times New Roman"/>
        </w:rPr>
      </w:pPr>
      <w:bookmarkStart w:id="1297" w:name="_Toc48471717"/>
      <w:r w:rsidRPr="008A10EE">
        <w:rPr>
          <w:rFonts w:cs="Times New Roman"/>
        </w:rPr>
        <w:t xml:space="preserve">Tabel </w:t>
      </w:r>
      <w:r w:rsidR="00182426">
        <w:rPr>
          <w:rFonts w:cs="Times New Roman"/>
        </w:rPr>
        <w:fldChar w:fldCharType="begin"/>
      </w:r>
      <w:r w:rsidR="00182426">
        <w:rPr>
          <w:rFonts w:cs="Times New Roman"/>
        </w:rPr>
        <w:instrText xml:space="preserve"> STYLEREF 1 \s </w:instrText>
      </w:r>
      <w:r w:rsidR="00182426">
        <w:rPr>
          <w:rFonts w:cs="Times New Roman"/>
        </w:rPr>
        <w:fldChar w:fldCharType="separate"/>
      </w:r>
      <w:r w:rsidR="00441E18">
        <w:rPr>
          <w:rFonts w:cs="Times New Roman"/>
          <w:noProof/>
        </w:rPr>
        <w:t>C</w:t>
      </w:r>
      <w:r w:rsidR="00182426">
        <w:rPr>
          <w:rFonts w:cs="Times New Roman"/>
        </w:rPr>
        <w:fldChar w:fldCharType="end"/>
      </w:r>
      <w:r w:rsidR="00182426">
        <w:rPr>
          <w:rFonts w:cs="Times New Roman"/>
        </w:rPr>
        <w:t>.</w:t>
      </w:r>
      <w:r w:rsidR="00182426">
        <w:rPr>
          <w:rFonts w:cs="Times New Roman"/>
        </w:rPr>
        <w:fldChar w:fldCharType="begin"/>
      </w:r>
      <w:r w:rsidR="00182426">
        <w:rPr>
          <w:rFonts w:cs="Times New Roman"/>
        </w:rPr>
        <w:instrText xml:space="preserve"> SEQ Tabel \* ARABIC \s 1 </w:instrText>
      </w:r>
      <w:r w:rsidR="00182426">
        <w:rPr>
          <w:rFonts w:cs="Times New Roman"/>
        </w:rPr>
        <w:fldChar w:fldCharType="separate"/>
      </w:r>
      <w:r w:rsidR="00441E18">
        <w:rPr>
          <w:rFonts w:cs="Times New Roman"/>
          <w:noProof/>
        </w:rPr>
        <w:t>1</w:t>
      </w:r>
      <w:r w:rsidR="00182426">
        <w:rPr>
          <w:rFonts w:cs="Times New Roman"/>
        </w:rPr>
        <w:fldChar w:fldCharType="end"/>
      </w:r>
      <w:r w:rsidRPr="008A10EE">
        <w:rPr>
          <w:rFonts w:cs="Times New Roman"/>
        </w:rPr>
        <w:t xml:space="preserve"> Transkrip Diskusi dengan</w:t>
      </w:r>
      <w:r w:rsidRPr="008A10EE">
        <w:rPr>
          <w:rFonts w:cs="Times New Roman"/>
          <w:i/>
          <w:iCs w:val="0"/>
        </w:rPr>
        <w:t xml:space="preserve"> Expert</w:t>
      </w:r>
      <w:bookmarkEnd w:id="1297"/>
    </w:p>
    <w:tbl>
      <w:tblPr>
        <w:tblStyle w:val="TableGrid"/>
        <w:tblW w:w="0" w:type="auto"/>
        <w:tblLook w:val="04A0" w:firstRow="1" w:lastRow="0" w:firstColumn="1" w:lastColumn="0" w:noHBand="0" w:noVBand="1"/>
      </w:tblPr>
      <w:tblGrid>
        <w:gridCol w:w="2787"/>
        <w:gridCol w:w="2788"/>
      </w:tblGrid>
      <w:tr w:rsidR="00DD42B1" w:rsidRPr="008A10EE" w14:paraId="5E132988" w14:textId="77777777" w:rsidTr="002944C4">
        <w:trPr>
          <w:tblHeader/>
        </w:trPr>
        <w:tc>
          <w:tcPr>
            <w:tcW w:w="2787" w:type="dxa"/>
          </w:tcPr>
          <w:p w14:paraId="5A115E7F" w14:textId="15792940" w:rsidR="00DD42B1" w:rsidRPr="002944C4" w:rsidRDefault="00DD42B1" w:rsidP="002944C4">
            <w:pPr>
              <w:jc w:val="center"/>
              <w:rPr>
                <w:rFonts w:cs="Times New Roman"/>
                <w:b/>
                <w:bCs/>
              </w:rPr>
            </w:pPr>
            <w:r w:rsidRPr="002944C4">
              <w:rPr>
                <w:rFonts w:cs="Times New Roman"/>
                <w:b/>
                <w:bCs/>
              </w:rPr>
              <w:t>Pertanyaan</w:t>
            </w:r>
          </w:p>
        </w:tc>
        <w:tc>
          <w:tcPr>
            <w:tcW w:w="2788" w:type="dxa"/>
          </w:tcPr>
          <w:p w14:paraId="67630DBE" w14:textId="58CBA4AD" w:rsidR="00DD42B1" w:rsidRPr="002944C4" w:rsidRDefault="00DD42B1" w:rsidP="002944C4">
            <w:pPr>
              <w:jc w:val="center"/>
              <w:rPr>
                <w:rFonts w:cs="Times New Roman"/>
                <w:b/>
                <w:bCs/>
              </w:rPr>
            </w:pPr>
            <w:r w:rsidRPr="002944C4">
              <w:rPr>
                <w:rFonts w:cs="Times New Roman"/>
                <w:b/>
                <w:bCs/>
              </w:rPr>
              <w:t>Jawaban</w:t>
            </w:r>
          </w:p>
        </w:tc>
      </w:tr>
      <w:tr w:rsidR="00DD42B1" w:rsidRPr="008A10EE" w14:paraId="4B042F36" w14:textId="77777777" w:rsidTr="00DD42B1">
        <w:tc>
          <w:tcPr>
            <w:tcW w:w="2787" w:type="dxa"/>
          </w:tcPr>
          <w:p w14:paraId="202D3BBF" w14:textId="06AEC5E9" w:rsidR="00DD42B1" w:rsidRPr="008A10EE" w:rsidRDefault="00DD42B1" w:rsidP="001462C8">
            <w:pPr>
              <w:rPr>
                <w:rFonts w:cs="Times New Roman"/>
              </w:rPr>
            </w:pPr>
            <w:r w:rsidRPr="008A10EE">
              <w:rPr>
                <w:rFonts w:cs="Times New Roman"/>
              </w:rPr>
              <w:t xml:space="preserve">Selamat pagi pak radit. Terimakasih sudah mau meluangkan waktunya untuk berdiskusi pada pagi hari ini untuk membantu saya melakukan pendalaman hasil akhir terhadap penelitian </w:t>
            </w:r>
            <w:r w:rsidRPr="008A10EE">
              <w:rPr>
                <w:rFonts w:cs="Times New Roman"/>
              </w:rPr>
              <w:lastRenderedPageBreak/>
              <w:t>pada tugas akhir saya kali ini.</w:t>
            </w:r>
          </w:p>
        </w:tc>
        <w:tc>
          <w:tcPr>
            <w:tcW w:w="2788" w:type="dxa"/>
          </w:tcPr>
          <w:p w14:paraId="0259D31A" w14:textId="0EC53441" w:rsidR="00DD42B1" w:rsidRPr="008A10EE" w:rsidRDefault="00DD42B1" w:rsidP="001462C8">
            <w:pPr>
              <w:rPr>
                <w:rFonts w:cs="Times New Roman"/>
              </w:rPr>
            </w:pPr>
            <w:r w:rsidRPr="008A10EE">
              <w:rPr>
                <w:rFonts w:cs="Times New Roman"/>
              </w:rPr>
              <w:lastRenderedPageBreak/>
              <w:t>Oh ya, santai saja gapapa.</w:t>
            </w:r>
          </w:p>
        </w:tc>
      </w:tr>
      <w:tr w:rsidR="00DD42B1" w:rsidRPr="008A10EE" w14:paraId="5C373580" w14:textId="77777777" w:rsidTr="00DD42B1">
        <w:tc>
          <w:tcPr>
            <w:tcW w:w="2787" w:type="dxa"/>
          </w:tcPr>
          <w:p w14:paraId="148CA72B" w14:textId="7E045484" w:rsidR="00DD42B1" w:rsidRPr="008A10EE" w:rsidRDefault="00DD42B1" w:rsidP="001462C8">
            <w:pPr>
              <w:rPr>
                <w:rFonts w:cs="Times New Roman"/>
              </w:rPr>
            </w:pPr>
            <w:r w:rsidRPr="008A10EE">
              <w:rPr>
                <w:rFonts w:cs="Times New Roman"/>
              </w:rPr>
              <w:t xml:space="preserve">Baik pak, ini karena kita sudah saling kenal namun untuk meyakinkan bahwa Pak Radit adalah orang yang tepat dan bisa dikatakan </w:t>
            </w:r>
            <w:r w:rsidRPr="008A10EE">
              <w:rPr>
                <w:rFonts w:cs="Times New Roman"/>
                <w:i/>
                <w:iCs/>
              </w:rPr>
              <w:t xml:space="preserve">expert </w:t>
            </w:r>
            <w:r w:rsidRPr="008A10EE">
              <w:rPr>
                <w:rFonts w:cs="Times New Roman"/>
              </w:rPr>
              <w:t>boleh dijelaskan sedikit pak mengenai pengalaman pak radit dibidang pengembangan dan implementasi sistem informasi.</w:t>
            </w:r>
          </w:p>
        </w:tc>
        <w:tc>
          <w:tcPr>
            <w:tcW w:w="2788" w:type="dxa"/>
          </w:tcPr>
          <w:p w14:paraId="72F5D69D" w14:textId="16359143" w:rsidR="00DD42B1" w:rsidRPr="008A10EE" w:rsidRDefault="00DD42B1" w:rsidP="001462C8">
            <w:pPr>
              <w:rPr>
                <w:rFonts w:cs="Times New Roman"/>
              </w:rPr>
            </w:pPr>
            <w:r w:rsidRPr="008A10EE">
              <w:rPr>
                <w:rFonts w:cs="Times New Roman"/>
              </w:rPr>
              <w:t xml:space="preserve">Ya, jadi saya sudah berkecimpung didunia </w:t>
            </w:r>
            <w:r w:rsidRPr="008A10EE">
              <w:rPr>
                <w:rFonts w:cs="Times New Roman"/>
                <w:i/>
                <w:iCs/>
              </w:rPr>
              <w:t>project</w:t>
            </w:r>
            <w:r w:rsidRPr="008A10EE">
              <w:rPr>
                <w:rFonts w:cs="Times New Roman"/>
              </w:rPr>
              <w:t xml:space="preserve"> seperti ini sudah sejak lama ya. Sudah sejak saya kuliah ditahun kedua dan sebelum lulus saya sudah bekerja sebagai </w:t>
            </w:r>
            <w:r w:rsidRPr="008A10EE">
              <w:rPr>
                <w:rFonts w:cs="Times New Roman"/>
                <w:i/>
                <w:iCs/>
              </w:rPr>
              <w:t>project developer</w:t>
            </w:r>
            <w:r w:rsidRPr="008A10EE">
              <w:rPr>
                <w:rFonts w:cs="Times New Roman"/>
              </w:rPr>
              <w:t xml:space="preserve">. Kemudian megang bagian database, bagaimana saya mengkomunikasikan ke temen-temen pengembang agar aplikasi yang dikembangkan tidak ngawur karena satu database. Satu aplikasi saja yang ngawur akan mempengaruhi aplikasi yang lain. </w:t>
            </w:r>
            <w:r w:rsidR="004C52A4" w:rsidRPr="008A10EE">
              <w:rPr>
                <w:rFonts w:cs="Times New Roman"/>
              </w:rPr>
              <w:t xml:space="preserve">Ini menjadikan saya juga harus memahami proses bisnis yang ada, terus kalo ngomong soal reporting udah nggak soal database lagi karena reporting data harus bisa dipahami dari sudut pandang proses bisnisnya. Agar data yang ada tidak saling </w:t>
            </w:r>
            <w:r w:rsidR="004C52A4" w:rsidRPr="008A10EE">
              <w:rPr>
                <w:rFonts w:cs="Times New Roman"/>
                <w:i/>
                <w:iCs/>
              </w:rPr>
              <w:t>miss</w:t>
            </w:r>
            <w:r w:rsidR="004C52A4" w:rsidRPr="008A10EE">
              <w:rPr>
                <w:rFonts w:cs="Times New Roman"/>
              </w:rPr>
              <w:t>. Gitu rofiqoh</w:t>
            </w:r>
          </w:p>
        </w:tc>
      </w:tr>
      <w:tr w:rsidR="00DD42B1" w:rsidRPr="008A10EE" w14:paraId="02AF765E" w14:textId="77777777" w:rsidTr="00DD42B1">
        <w:tc>
          <w:tcPr>
            <w:tcW w:w="2787" w:type="dxa"/>
          </w:tcPr>
          <w:p w14:paraId="7A940F3F" w14:textId="55DE80F3" w:rsidR="00DD42B1" w:rsidRPr="008A10EE" w:rsidRDefault="004C52A4" w:rsidP="001462C8">
            <w:pPr>
              <w:rPr>
                <w:rFonts w:cs="Times New Roman"/>
              </w:rPr>
            </w:pPr>
            <w:r w:rsidRPr="008A10EE">
              <w:rPr>
                <w:rFonts w:cs="Times New Roman"/>
              </w:rPr>
              <w:t>Tujuan dari diskusi kali ini saya ingin (menjelaskan tujuan diskusi 3 poin yang sudah dijelaskan sebelumnya)</w:t>
            </w:r>
          </w:p>
        </w:tc>
        <w:tc>
          <w:tcPr>
            <w:tcW w:w="2788" w:type="dxa"/>
          </w:tcPr>
          <w:p w14:paraId="1D19D28F" w14:textId="01A51CE7" w:rsidR="00DD42B1" w:rsidRPr="008A10EE" w:rsidRDefault="004C52A4" w:rsidP="001462C8">
            <w:pPr>
              <w:rPr>
                <w:rFonts w:cs="Times New Roman"/>
              </w:rPr>
            </w:pPr>
            <w:r w:rsidRPr="008A10EE">
              <w:rPr>
                <w:rFonts w:cs="Times New Roman"/>
              </w:rPr>
              <w:t>Oh ya, oke lanjut.</w:t>
            </w:r>
          </w:p>
        </w:tc>
      </w:tr>
      <w:tr w:rsidR="00DD42B1" w:rsidRPr="008A10EE" w14:paraId="77E45155" w14:textId="77777777" w:rsidTr="00DD42B1">
        <w:tc>
          <w:tcPr>
            <w:tcW w:w="2787" w:type="dxa"/>
          </w:tcPr>
          <w:p w14:paraId="205CB364" w14:textId="094DE63D" w:rsidR="00DD42B1" w:rsidRPr="008A10EE" w:rsidRDefault="004C52A4" w:rsidP="001462C8">
            <w:pPr>
              <w:rPr>
                <w:rFonts w:cs="Times New Roman"/>
              </w:rPr>
            </w:pPr>
            <w:r w:rsidRPr="008A10EE">
              <w:rPr>
                <w:rFonts w:cs="Times New Roman"/>
              </w:rPr>
              <w:lastRenderedPageBreak/>
              <w:t>Oke jadi saya prolog dulu nggeh pak, dari hasil wawancara yang sudah saya dapat</w:t>
            </w:r>
          </w:p>
        </w:tc>
        <w:tc>
          <w:tcPr>
            <w:tcW w:w="2788" w:type="dxa"/>
          </w:tcPr>
          <w:p w14:paraId="1F5AC27F" w14:textId="26B78B51" w:rsidR="00DD42B1" w:rsidRPr="008A10EE" w:rsidRDefault="004C52A4" w:rsidP="001462C8">
            <w:pPr>
              <w:rPr>
                <w:rFonts w:cs="Times New Roman"/>
              </w:rPr>
            </w:pPr>
            <w:r w:rsidRPr="008A10EE">
              <w:rPr>
                <w:rFonts w:cs="Times New Roman"/>
              </w:rPr>
              <w:t>Yaa, monggo monggo</w:t>
            </w:r>
          </w:p>
        </w:tc>
      </w:tr>
      <w:tr w:rsidR="004C52A4" w:rsidRPr="008A10EE" w14:paraId="3545530F" w14:textId="77777777" w:rsidTr="00DD42B1">
        <w:tc>
          <w:tcPr>
            <w:tcW w:w="2787" w:type="dxa"/>
          </w:tcPr>
          <w:p w14:paraId="37B863B8" w14:textId="23751F37" w:rsidR="004C52A4" w:rsidRPr="008A10EE" w:rsidRDefault="004C52A4" w:rsidP="001462C8">
            <w:pPr>
              <w:rPr>
                <w:rFonts w:cs="Times New Roman"/>
              </w:rPr>
            </w:pPr>
            <w:r w:rsidRPr="008A10EE">
              <w:rPr>
                <w:rFonts w:cs="Times New Roman"/>
              </w:rPr>
              <w:t>Jadi sebelum saya mengolah hasil wawancara saya melakukan pengelompokan faktor apa saja sih berpengaruh sebagai pendorong kesuksesan implementasi sistem informasi itu melalui studi literatur penelitian terdahulu. Dan didapat 10 faktor yang dapat menjadi pendorong kesuksesan implementasi sistem informasi. ini masih secara general nggeh pak.</w:t>
            </w:r>
          </w:p>
        </w:tc>
        <w:tc>
          <w:tcPr>
            <w:tcW w:w="2788" w:type="dxa"/>
          </w:tcPr>
          <w:p w14:paraId="37D659F1" w14:textId="6F55024D" w:rsidR="004C52A4" w:rsidRPr="008A10EE" w:rsidRDefault="004C52A4" w:rsidP="001462C8">
            <w:pPr>
              <w:rPr>
                <w:rFonts w:cs="Times New Roman"/>
              </w:rPr>
            </w:pPr>
            <w:r w:rsidRPr="008A10EE">
              <w:rPr>
                <w:rFonts w:cs="Times New Roman"/>
              </w:rPr>
              <w:t>Hmmm yaa masih general implementasi sistem informasi disemua aspek atau bidang gitu ya?</w:t>
            </w:r>
          </w:p>
        </w:tc>
      </w:tr>
      <w:tr w:rsidR="004C52A4" w:rsidRPr="008A10EE" w14:paraId="6D8CA8FE" w14:textId="77777777" w:rsidTr="00DD42B1">
        <w:tc>
          <w:tcPr>
            <w:tcW w:w="2787" w:type="dxa"/>
          </w:tcPr>
          <w:p w14:paraId="437C3969" w14:textId="2EBF2CDA" w:rsidR="004C52A4" w:rsidRPr="008A10EE" w:rsidRDefault="004C52A4" w:rsidP="001462C8">
            <w:pPr>
              <w:rPr>
                <w:rFonts w:cs="Times New Roman"/>
              </w:rPr>
            </w:pPr>
            <w:r w:rsidRPr="008A10EE">
              <w:rPr>
                <w:rFonts w:cs="Times New Roman"/>
              </w:rPr>
              <w:t>Iyaa seperti itu pak</w:t>
            </w:r>
          </w:p>
        </w:tc>
        <w:tc>
          <w:tcPr>
            <w:tcW w:w="2788" w:type="dxa"/>
          </w:tcPr>
          <w:p w14:paraId="0FB3533B" w14:textId="7A2471C3" w:rsidR="004C52A4" w:rsidRPr="008A10EE" w:rsidRDefault="004C52A4" w:rsidP="001462C8">
            <w:pPr>
              <w:rPr>
                <w:rFonts w:cs="Times New Roman"/>
              </w:rPr>
            </w:pPr>
            <w:r w:rsidRPr="008A10EE">
              <w:rPr>
                <w:rFonts w:cs="Times New Roman"/>
              </w:rPr>
              <w:t>Oke lanjut</w:t>
            </w:r>
          </w:p>
        </w:tc>
      </w:tr>
      <w:tr w:rsidR="00DD42B1" w:rsidRPr="008A10EE" w14:paraId="4837DAB1" w14:textId="77777777" w:rsidTr="00DD42B1">
        <w:tc>
          <w:tcPr>
            <w:tcW w:w="2787" w:type="dxa"/>
          </w:tcPr>
          <w:p w14:paraId="41EFA9C0" w14:textId="77777777" w:rsidR="00DD42B1" w:rsidRPr="008A10EE" w:rsidRDefault="004C52A4" w:rsidP="001462C8">
            <w:pPr>
              <w:rPr>
                <w:rFonts w:cs="Times New Roman"/>
              </w:rPr>
            </w:pPr>
            <w:r w:rsidRPr="008A10EE">
              <w:rPr>
                <w:rFonts w:cs="Times New Roman"/>
              </w:rPr>
              <w:t>Dari situ saya mendapat 10 faktor antara lain :</w:t>
            </w:r>
          </w:p>
          <w:p w14:paraId="48339417" w14:textId="77777777" w:rsidR="004C52A4" w:rsidRPr="008A10EE" w:rsidRDefault="004C52A4" w:rsidP="000A7FCF">
            <w:pPr>
              <w:pStyle w:val="ListParagraph"/>
              <w:numPr>
                <w:ilvl w:val="0"/>
                <w:numId w:val="46"/>
              </w:numPr>
              <w:rPr>
                <w:rFonts w:cs="Times New Roman"/>
              </w:rPr>
            </w:pPr>
            <w:r w:rsidRPr="008A10EE">
              <w:rPr>
                <w:rFonts w:cs="Times New Roman"/>
              </w:rPr>
              <w:t>Karakteristik Pengguna</w:t>
            </w:r>
          </w:p>
          <w:p w14:paraId="2131EAFE" w14:textId="77777777" w:rsidR="004C52A4" w:rsidRPr="008A10EE" w:rsidRDefault="004C52A4" w:rsidP="000A7FCF">
            <w:pPr>
              <w:pStyle w:val="ListParagraph"/>
              <w:numPr>
                <w:ilvl w:val="0"/>
                <w:numId w:val="46"/>
              </w:numPr>
              <w:rPr>
                <w:rFonts w:cs="Times New Roman"/>
              </w:rPr>
            </w:pPr>
            <w:r w:rsidRPr="008A10EE">
              <w:rPr>
                <w:rFonts w:cs="Times New Roman"/>
              </w:rPr>
              <w:t>Kemampuan Sistem</w:t>
            </w:r>
          </w:p>
          <w:p w14:paraId="52E41F8B" w14:textId="77777777" w:rsidR="004C52A4" w:rsidRPr="008A10EE" w:rsidRDefault="004C52A4" w:rsidP="000A7FCF">
            <w:pPr>
              <w:pStyle w:val="ListParagraph"/>
              <w:numPr>
                <w:ilvl w:val="0"/>
                <w:numId w:val="46"/>
              </w:numPr>
              <w:rPr>
                <w:rFonts w:cs="Times New Roman"/>
              </w:rPr>
            </w:pPr>
            <w:r w:rsidRPr="008A10EE">
              <w:rPr>
                <w:rFonts w:cs="Times New Roman"/>
              </w:rPr>
              <w:t>Keuangan</w:t>
            </w:r>
          </w:p>
          <w:p w14:paraId="6479367C" w14:textId="77777777" w:rsidR="00A60D7D" w:rsidRPr="008A10EE" w:rsidRDefault="004C52A4" w:rsidP="000A7FCF">
            <w:pPr>
              <w:pStyle w:val="ListParagraph"/>
              <w:numPr>
                <w:ilvl w:val="0"/>
                <w:numId w:val="46"/>
              </w:numPr>
              <w:rPr>
                <w:rFonts w:cs="Times New Roman"/>
              </w:rPr>
            </w:pPr>
            <w:r w:rsidRPr="008A10EE">
              <w:rPr>
                <w:rFonts w:cs="Times New Roman"/>
              </w:rPr>
              <w:t>Manajemen Organisasi</w:t>
            </w:r>
          </w:p>
          <w:p w14:paraId="0C6B841F" w14:textId="77777777" w:rsidR="00A60D7D" w:rsidRPr="008A10EE" w:rsidRDefault="004C52A4" w:rsidP="000A7FCF">
            <w:pPr>
              <w:pStyle w:val="ListParagraph"/>
              <w:numPr>
                <w:ilvl w:val="0"/>
                <w:numId w:val="46"/>
              </w:numPr>
              <w:rPr>
                <w:rFonts w:cs="Times New Roman"/>
              </w:rPr>
            </w:pPr>
            <w:r w:rsidRPr="008A10EE">
              <w:rPr>
                <w:rFonts w:cs="Times New Roman"/>
              </w:rPr>
              <w:t>Manajemen Proyek</w:t>
            </w:r>
          </w:p>
          <w:p w14:paraId="2DD95AAE" w14:textId="77777777" w:rsidR="00A60D7D" w:rsidRPr="008A10EE" w:rsidRDefault="004C52A4" w:rsidP="000A7FCF">
            <w:pPr>
              <w:pStyle w:val="ListParagraph"/>
              <w:numPr>
                <w:ilvl w:val="0"/>
                <w:numId w:val="46"/>
              </w:numPr>
              <w:rPr>
                <w:rFonts w:cs="Times New Roman"/>
              </w:rPr>
            </w:pPr>
            <w:r w:rsidRPr="008A10EE">
              <w:rPr>
                <w:rFonts w:cs="Times New Roman"/>
              </w:rPr>
              <w:t>Pembagian Tugas Kerja</w:t>
            </w:r>
          </w:p>
          <w:p w14:paraId="645B4E6E" w14:textId="77777777" w:rsidR="00A60D7D" w:rsidRPr="008A10EE" w:rsidRDefault="004C52A4" w:rsidP="000A7FCF">
            <w:pPr>
              <w:pStyle w:val="ListParagraph"/>
              <w:numPr>
                <w:ilvl w:val="0"/>
                <w:numId w:val="46"/>
              </w:numPr>
              <w:rPr>
                <w:rFonts w:cs="Times New Roman"/>
              </w:rPr>
            </w:pPr>
            <w:r w:rsidRPr="008A10EE">
              <w:rPr>
                <w:rFonts w:cs="Times New Roman"/>
              </w:rPr>
              <w:t>Peningkatan Pengetahuan dan Keterampilan</w:t>
            </w:r>
          </w:p>
          <w:p w14:paraId="4379DC88" w14:textId="77777777" w:rsidR="00A60D7D" w:rsidRPr="008A10EE" w:rsidRDefault="004C52A4" w:rsidP="000A7FCF">
            <w:pPr>
              <w:pStyle w:val="ListParagraph"/>
              <w:numPr>
                <w:ilvl w:val="0"/>
                <w:numId w:val="46"/>
              </w:numPr>
              <w:rPr>
                <w:rFonts w:cs="Times New Roman"/>
              </w:rPr>
            </w:pPr>
            <w:r w:rsidRPr="008A10EE">
              <w:rPr>
                <w:rFonts w:cs="Times New Roman"/>
              </w:rPr>
              <w:t>Pengembang atau Developer</w:t>
            </w:r>
          </w:p>
          <w:p w14:paraId="798D69D3" w14:textId="77777777" w:rsidR="00A60D7D" w:rsidRPr="008A10EE" w:rsidRDefault="004C52A4" w:rsidP="000A7FCF">
            <w:pPr>
              <w:pStyle w:val="ListParagraph"/>
              <w:numPr>
                <w:ilvl w:val="0"/>
                <w:numId w:val="46"/>
              </w:numPr>
              <w:rPr>
                <w:rFonts w:cs="Times New Roman"/>
              </w:rPr>
            </w:pPr>
            <w:r w:rsidRPr="008A10EE">
              <w:rPr>
                <w:rFonts w:cs="Times New Roman"/>
              </w:rPr>
              <w:lastRenderedPageBreak/>
              <w:t>Sumber Daya Manusia</w:t>
            </w:r>
          </w:p>
          <w:p w14:paraId="662DD1CA" w14:textId="77777777" w:rsidR="004C52A4" w:rsidRPr="008A10EE" w:rsidRDefault="004C52A4" w:rsidP="000A7FCF">
            <w:pPr>
              <w:pStyle w:val="ListParagraph"/>
              <w:numPr>
                <w:ilvl w:val="0"/>
                <w:numId w:val="46"/>
              </w:numPr>
              <w:rPr>
                <w:rFonts w:cs="Times New Roman"/>
              </w:rPr>
            </w:pPr>
            <w:r w:rsidRPr="008A10EE">
              <w:rPr>
                <w:rFonts w:cs="Times New Roman"/>
                <w:lang w:val="en-ID"/>
              </w:rPr>
              <w:t>Sumber Daya Teknologi</w:t>
            </w:r>
          </w:p>
          <w:p w14:paraId="0D1129DC" w14:textId="6017C4DD" w:rsidR="00947A42" w:rsidRPr="008A10EE" w:rsidRDefault="00947A42" w:rsidP="00947A42">
            <w:pPr>
              <w:rPr>
                <w:rFonts w:cs="Times New Roman"/>
              </w:rPr>
            </w:pPr>
            <w:r w:rsidRPr="008A10EE">
              <w:rPr>
                <w:rFonts w:cs="Times New Roman"/>
              </w:rPr>
              <w:t>Nah dari faktor yang sudah saya dapat ini. Saat hasil wawancara sudah dilakukan kodifikasi atau pengolahan saya mengelompokkan jawaban narasumber ke dalam 10 faktor ini, dan 1 faktor yaitu faktor lainnya yang saya temukan pada saat wawancara dan menjadi faktor pendorong juga bagi kesuksesan implementasi sistem informasi.</w:t>
            </w:r>
          </w:p>
        </w:tc>
        <w:tc>
          <w:tcPr>
            <w:tcW w:w="2788" w:type="dxa"/>
          </w:tcPr>
          <w:p w14:paraId="667F99B0" w14:textId="0A7069D4" w:rsidR="00DD42B1" w:rsidRPr="008A10EE" w:rsidRDefault="00947A42" w:rsidP="001462C8">
            <w:pPr>
              <w:rPr>
                <w:rFonts w:cs="Times New Roman"/>
              </w:rPr>
            </w:pPr>
            <w:r w:rsidRPr="008A10EE">
              <w:rPr>
                <w:rFonts w:cs="Times New Roman"/>
              </w:rPr>
              <w:lastRenderedPageBreak/>
              <w:t>Oke, terus dari faktor yang sudah kamu dapat dari wawancara. Hasilnya bagaimana ?</w:t>
            </w:r>
          </w:p>
        </w:tc>
      </w:tr>
      <w:tr w:rsidR="00947A42" w:rsidRPr="008A10EE" w14:paraId="0EA13399" w14:textId="77777777" w:rsidTr="00DD42B1">
        <w:tc>
          <w:tcPr>
            <w:tcW w:w="2787" w:type="dxa"/>
          </w:tcPr>
          <w:p w14:paraId="2AB88D63" w14:textId="34678253" w:rsidR="00947A42" w:rsidRPr="008A10EE" w:rsidRDefault="00947A42" w:rsidP="001462C8">
            <w:pPr>
              <w:rPr>
                <w:rFonts w:cs="Times New Roman"/>
              </w:rPr>
            </w:pPr>
            <w:r w:rsidRPr="008A10EE">
              <w:rPr>
                <w:rFonts w:cs="Times New Roman"/>
              </w:rPr>
              <w:t>Ya, saya mendapat sub-faktor yang menjadi pendorong dan penghambat bagi faktor tersebut pak. Saya jelasin singkatnya satu persatu nggeh pak</w:t>
            </w:r>
          </w:p>
        </w:tc>
        <w:tc>
          <w:tcPr>
            <w:tcW w:w="2788" w:type="dxa"/>
          </w:tcPr>
          <w:p w14:paraId="0514EBA8" w14:textId="6C26B4E4" w:rsidR="00947A42" w:rsidRPr="008A10EE" w:rsidRDefault="00947A42" w:rsidP="001462C8">
            <w:pPr>
              <w:rPr>
                <w:rFonts w:cs="Times New Roman"/>
              </w:rPr>
            </w:pPr>
            <w:r w:rsidRPr="008A10EE">
              <w:rPr>
                <w:rFonts w:cs="Times New Roman"/>
              </w:rPr>
              <w:t>Yaa silahkan</w:t>
            </w:r>
          </w:p>
        </w:tc>
      </w:tr>
      <w:tr w:rsidR="00947A42" w:rsidRPr="008A10EE" w14:paraId="3F859884" w14:textId="77777777" w:rsidTr="00DD42B1">
        <w:tc>
          <w:tcPr>
            <w:tcW w:w="2787" w:type="dxa"/>
          </w:tcPr>
          <w:p w14:paraId="3E588DDA" w14:textId="2D9A29AC" w:rsidR="00947A42" w:rsidRPr="008A10EE" w:rsidRDefault="00947A42" w:rsidP="001462C8">
            <w:pPr>
              <w:rPr>
                <w:rFonts w:cs="Times New Roman"/>
              </w:rPr>
            </w:pPr>
            <w:r w:rsidRPr="008A10EE">
              <w:rPr>
                <w:rFonts w:cs="Times New Roman"/>
              </w:rPr>
              <w:t>(peneliti menjelaskan sub-faktor yang didapat dengan menampilkan gambar faktor karakteristik pengguna sampai faktor lainnya seperti pada bab 6.1.1 sampai 6.1.11)</w:t>
            </w:r>
          </w:p>
        </w:tc>
        <w:tc>
          <w:tcPr>
            <w:tcW w:w="2788" w:type="dxa"/>
          </w:tcPr>
          <w:p w14:paraId="6646A71B" w14:textId="2D205028" w:rsidR="00947A42" w:rsidRPr="008A10EE" w:rsidRDefault="00947A42" w:rsidP="001462C8">
            <w:pPr>
              <w:rPr>
                <w:rFonts w:cs="Times New Roman"/>
              </w:rPr>
            </w:pPr>
            <w:r w:rsidRPr="008A10EE">
              <w:rPr>
                <w:rFonts w:cs="Times New Roman"/>
              </w:rPr>
              <w:t>Oke, yap lanjut</w:t>
            </w:r>
          </w:p>
        </w:tc>
      </w:tr>
      <w:tr w:rsidR="00947A42" w:rsidRPr="008A10EE" w14:paraId="35971762" w14:textId="77777777" w:rsidTr="00DD42B1">
        <w:tc>
          <w:tcPr>
            <w:tcW w:w="2787" w:type="dxa"/>
          </w:tcPr>
          <w:p w14:paraId="69C964DF" w14:textId="75AA612F" w:rsidR="00947A42" w:rsidRPr="008A10EE" w:rsidRDefault="00947A42" w:rsidP="001462C8">
            <w:pPr>
              <w:rPr>
                <w:rFonts w:cs="Times New Roman"/>
              </w:rPr>
            </w:pPr>
            <w:r w:rsidRPr="008A10EE">
              <w:rPr>
                <w:rFonts w:cs="Times New Roman"/>
              </w:rPr>
              <w:t xml:space="preserve">Oke, disini saya mau bertanya pak. Menurut pak radit pada faktor manajemen organisasi dimana sub-faktor aturan/hukum yang mengikat dengan instruksi </w:t>
            </w:r>
            <w:r w:rsidRPr="008A10EE">
              <w:rPr>
                <w:rFonts w:cs="Times New Roman"/>
              </w:rPr>
              <w:lastRenderedPageBreak/>
              <w:t>pimpinan itu dua hal yang sama atau berbeda ya pak?</w:t>
            </w:r>
          </w:p>
        </w:tc>
        <w:tc>
          <w:tcPr>
            <w:tcW w:w="2788" w:type="dxa"/>
          </w:tcPr>
          <w:p w14:paraId="6E2FA9EF" w14:textId="4347697A" w:rsidR="00947A42" w:rsidRPr="008A10EE" w:rsidRDefault="00947A42" w:rsidP="001462C8">
            <w:pPr>
              <w:rPr>
                <w:rFonts w:cs="Times New Roman"/>
              </w:rPr>
            </w:pPr>
            <w:r w:rsidRPr="008A10EE">
              <w:rPr>
                <w:rFonts w:cs="Times New Roman"/>
              </w:rPr>
              <w:lastRenderedPageBreak/>
              <w:t>Menurut saya berbeda ya. Jadi instruksi resmi itu harus mesti tertulis ta</w:t>
            </w:r>
            <w:r w:rsidR="00EF59F0" w:rsidRPr="008A10EE">
              <w:rPr>
                <w:rFonts w:cs="Times New Roman"/>
              </w:rPr>
              <w:t xml:space="preserve">? Kok saya nangkepnya kalo instruksi yaa bisa tertulis bisa ngga. Tergantung audience nya ya. </w:t>
            </w:r>
            <w:r w:rsidR="00EF59F0" w:rsidRPr="008A10EE">
              <w:rPr>
                <w:rFonts w:cs="Times New Roman"/>
              </w:rPr>
              <w:lastRenderedPageBreak/>
              <w:t xml:space="preserve">Kalo tendik gitu mungkin harus ada hitam diatas putih agar mau melaksanakan instruksi tersebut. Tapi kalau dosen kayaknya untuk instruksi resmi hitam diatas putih itu nggak ngefek.ya mungkin ngefek sih tapi mungkin lebih ke jengah karena terlalu banyaknya aturan. Nah dosen nggak terlalu suka dengan itu. Lebih bisa diajak maju bareng gitu, lisan pun ndak masalah. Asalkan mau diajak gerak bareng. Nah susahnya kan disitu, dosen itu kan orang pinter ya. Di ITS sudah S2 semua dosennya nggak ada yang S1, nah merintah orang pinter itu kan agak susah ya. Jadi mereka punya padangan masing-masing. Ya namanya organisasi beda pandangan itu wajar ya. Jadi bagaimana cara menjadikan satu pandangan itu yang susah. Nah kalau aturan/hukum yang mengikat itu bisa jadi diluar organisasi, ya contohnya pelaporan pddikti lah ya. Jadi ada aturan wajib semua perguruan tinggi di Indonesia harus </w:t>
            </w:r>
            <w:r w:rsidR="00526795" w:rsidRPr="008A10EE">
              <w:rPr>
                <w:rFonts w:cs="Times New Roman"/>
              </w:rPr>
              <w:t xml:space="preserve">melakukan pelaporan kegiatan di </w:t>
            </w:r>
            <w:r w:rsidR="00526795" w:rsidRPr="008A10EE">
              <w:rPr>
                <w:rFonts w:cs="Times New Roman"/>
              </w:rPr>
              <w:lastRenderedPageBreak/>
              <w:t>perguruan tinggi sebagai syarat perankingan. Jadi menurut saya kedua hal itu berbeda sih</w:t>
            </w:r>
          </w:p>
        </w:tc>
      </w:tr>
      <w:tr w:rsidR="00526795" w:rsidRPr="008A10EE" w14:paraId="7DC9E33A" w14:textId="77777777" w:rsidTr="00DD42B1">
        <w:tc>
          <w:tcPr>
            <w:tcW w:w="2787" w:type="dxa"/>
          </w:tcPr>
          <w:p w14:paraId="1C1728E6" w14:textId="13AC1112" w:rsidR="00526795" w:rsidRPr="008A10EE" w:rsidRDefault="00476B63" w:rsidP="001462C8">
            <w:pPr>
              <w:rPr>
                <w:rFonts w:cs="Times New Roman"/>
              </w:rPr>
            </w:pPr>
            <w:r w:rsidRPr="008A10EE">
              <w:rPr>
                <w:rFonts w:cs="Times New Roman"/>
              </w:rPr>
              <w:lastRenderedPageBreak/>
              <w:t>Baik, pak radit. Dari semua faktor yang sudah saya jelaskan. Sudah sesuaikah dengan apa yang pak radit alami selama berkecimpung didunia pengembangan dan implementasi sistem informasi ini?</w:t>
            </w:r>
          </w:p>
        </w:tc>
        <w:tc>
          <w:tcPr>
            <w:tcW w:w="2788" w:type="dxa"/>
          </w:tcPr>
          <w:p w14:paraId="3F88CA69" w14:textId="17FA3B2E" w:rsidR="00526795" w:rsidRPr="008A10EE" w:rsidRDefault="00476B63" w:rsidP="001462C8">
            <w:pPr>
              <w:rPr>
                <w:rFonts w:cs="Times New Roman"/>
              </w:rPr>
            </w:pPr>
            <w:r w:rsidRPr="008A10EE">
              <w:rPr>
                <w:rFonts w:cs="Times New Roman"/>
              </w:rPr>
              <w:t>Secara keseluruhan sepertinya sudah ya Rofiqoh. Kamu mengkotak-kotakkan faktor yang bisa mempengaruhi kesuksesan dan yang bisa menjadi penghalang bagi kelancaran pengembangan dan implementasinya. Namun saya sepertinya memiliki teori tersendiri kalau bicara soal faktor kesuksesan.</w:t>
            </w:r>
          </w:p>
        </w:tc>
      </w:tr>
      <w:tr w:rsidR="00476B63" w:rsidRPr="008A10EE" w14:paraId="48F28F00" w14:textId="77777777" w:rsidTr="00DD42B1">
        <w:tc>
          <w:tcPr>
            <w:tcW w:w="2787" w:type="dxa"/>
          </w:tcPr>
          <w:p w14:paraId="68C785B8" w14:textId="48675A60" w:rsidR="00476B63" w:rsidRPr="008A10EE" w:rsidRDefault="00476B63" w:rsidP="001462C8">
            <w:pPr>
              <w:rPr>
                <w:rFonts w:cs="Times New Roman"/>
              </w:rPr>
            </w:pPr>
            <w:r w:rsidRPr="008A10EE">
              <w:rPr>
                <w:rFonts w:cs="Times New Roman"/>
              </w:rPr>
              <w:t>Bisa dijelaskan mungkin Pak Radit teori menurut bapak?</w:t>
            </w:r>
          </w:p>
        </w:tc>
        <w:tc>
          <w:tcPr>
            <w:tcW w:w="2788" w:type="dxa"/>
          </w:tcPr>
          <w:p w14:paraId="4961D343" w14:textId="7EAEDA9F" w:rsidR="00476B63" w:rsidRPr="008A10EE" w:rsidRDefault="00476B63" w:rsidP="001462C8">
            <w:pPr>
              <w:rPr>
                <w:rFonts w:cs="Times New Roman"/>
              </w:rPr>
            </w:pPr>
            <w:r w:rsidRPr="008A10EE">
              <w:rPr>
                <w:rFonts w:cs="Times New Roman"/>
              </w:rPr>
              <w:t xml:space="preserve">Ya, jadikan ini kamu ada faktor kesuksesan dari segi teknis ya kalo saya bisa bilang. Kayak perangkat TIK yang memadai, harus ada training dulu waktu sistem mau diimplementasikan, terus software apa yang cocok dipake pas ngembangin aplikasinya. Pake developer atau </w:t>
            </w:r>
            <w:r w:rsidRPr="008A10EE">
              <w:rPr>
                <w:rFonts w:cs="Times New Roman"/>
                <w:i/>
                <w:iCs/>
              </w:rPr>
              <w:t>in house</w:t>
            </w:r>
            <w:r w:rsidRPr="008A10EE">
              <w:rPr>
                <w:rFonts w:cs="Times New Roman"/>
              </w:rPr>
              <w:t xml:space="preserve"> aja bikin aplikasi IS nya. Kalo saya lihat faktor-faktor tersebut bakal ngikut kalau faktor non-teknis nya sudah diperbaiki terlebih dahulu.</w:t>
            </w:r>
          </w:p>
        </w:tc>
      </w:tr>
      <w:tr w:rsidR="00476B63" w:rsidRPr="008A10EE" w14:paraId="37BFEAD2" w14:textId="77777777" w:rsidTr="00DD42B1">
        <w:tc>
          <w:tcPr>
            <w:tcW w:w="2787" w:type="dxa"/>
          </w:tcPr>
          <w:p w14:paraId="46C3DDD7" w14:textId="658AEAA3" w:rsidR="00476B63" w:rsidRPr="008A10EE" w:rsidRDefault="00476B63" w:rsidP="001462C8">
            <w:pPr>
              <w:rPr>
                <w:rFonts w:cs="Times New Roman"/>
              </w:rPr>
            </w:pPr>
            <w:r w:rsidRPr="008A10EE">
              <w:rPr>
                <w:rFonts w:cs="Times New Roman"/>
              </w:rPr>
              <w:t>Bisa dijelaskan pak terkait faktor non-teknis tersebut?</w:t>
            </w:r>
          </w:p>
        </w:tc>
        <w:tc>
          <w:tcPr>
            <w:tcW w:w="2788" w:type="dxa"/>
          </w:tcPr>
          <w:p w14:paraId="63225912" w14:textId="74836DBF" w:rsidR="00476B63" w:rsidRPr="008A10EE" w:rsidRDefault="00476B63" w:rsidP="001462C8">
            <w:pPr>
              <w:rPr>
                <w:rFonts w:cs="Times New Roman"/>
              </w:rPr>
            </w:pPr>
            <w:r w:rsidRPr="008A10EE">
              <w:rPr>
                <w:rFonts w:cs="Times New Roman"/>
              </w:rPr>
              <w:t xml:space="preserve">Ya, jadi saya ambil kasus dilingkungan perguruan tinggi dimana saya berada </w:t>
            </w:r>
            <w:r w:rsidRPr="008A10EE">
              <w:rPr>
                <w:rFonts w:cs="Times New Roman"/>
              </w:rPr>
              <w:lastRenderedPageBreak/>
              <w:t>sekarang ya. Jadi menurut saya sistem itu akan ngikut sama proses bisnisnya. Karena memang sistem dirancang kan harus sesuai proses bisnis. Betul nggak?</w:t>
            </w:r>
          </w:p>
        </w:tc>
      </w:tr>
      <w:tr w:rsidR="00476B63" w:rsidRPr="008A10EE" w14:paraId="264A8B30" w14:textId="77777777" w:rsidTr="00DD42B1">
        <w:tc>
          <w:tcPr>
            <w:tcW w:w="2787" w:type="dxa"/>
          </w:tcPr>
          <w:p w14:paraId="499F0BEF" w14:textId="4C0DDFA4" w:rsidR="00476B63" w:rsidRPr="008A10EE" w:rsidRDefault="00476B63" w:rsidP="001462C8">
            <w:pPr>
              <w:rPr>
                <w:rFonts w:cs="Times New Roman"/>
              </w:rPr>
            </w:pPr>
            <w:r w:rsidRPr="008A10EE">
              <w:rPr>
                <w:rFonts w:cs="Times New Roman"/>
              </w:rPr>
              <w:lastRenderedPageBreak/>
              <w:t>Iya betul pak</w:t>
            </w:r>
          </w:p>
        </w:tc>
        <w:tc>
          <w:tcPr>
            <w:tcW w:w="2788" w:type="dxa"/>
          </w:tcPr>
          <w:p w14:paraId="7599BF3D" w14:textId="250539B9" w:rsidR="00476B63" w:rsidRPr="008A10EE" w:rsidRDefault="00476B63" w:rsidP="001462C8">
            <w:pPr>
              <w:rPr>
                <w:rFonts w:cs="Times New Roman"/>
              </w:rPr>
            </w:pPr>
            <w:r w:rsidRPr="008A10EE">
              <w:rPr>
                <w:rFonts w:cs="Times New Roman"/>
              </w:rPr>
              <w:t>Nah, masalahnya karo proses bisnisnya dari awal udah gak bener. Udah jelek dan kacau. Sistemnya gimana? Yaa ikutan jadi jelek. Jalan sih jalan, membantu sih membantu. Cuma yaa nggak terlalu efektif.</w:t>
            </w:r>
          </w:p>
        </w:tc>
      </w:tr>
      <w:tr w:rsidR="00476B63" w:rsidRPr="008A10EE" w14:paraId="3CC73D12" w14:textId="77777777" w:rsidTr="00DD42B1">
        <w:tc>
          <w:tcPr>
            <w:tcW w:w="2787" w:type="dxa"/>
          </w:tcPr>
          <w:p w14:paraId="1945E0C2" w14:textId="16ED5316" w:rsidR="00476B63" w:rsidRPr="008A10EE" w:rsidRDefault="00476B63" w:rsidP="001462C8">
            <w:pPr>
              <w:rPr>
                <w:rFonts w:cs="Times New Roman"/>
              </w:rPr>
            </w:pPr>
            <w:r w:rsidRPr="008A10EE">
              <w:rPr>
                <w:rFonts w:cs="Times New Roman"/>
              </w:rPr>
              <w:t>Jadi bisa saya simpulkan perbaikan terhadap proses bisnis yang buruk perlu dilakukan oleh organisasi terlebih dahulu ya pak sebelum sistem dikembangkan dan diimplementasikan?</w:t>
            </w:r>
          </w:p>
        </w:tc>
        <w:tc>
          <w:tcPr>
            <w:tcW w:w="2788" w:type="dxa"/>
          </w:tcPr>
          <w:p w14:paraId="28CC32D7" w14:textId="5E38B16F" w:rsidR="00476B63" w:rsidRPr="008A10EE" w:rsidRDefault="00476B63" w:rsidP="001462C8">
            <w:pPr>
              <w:rPr>
                <w:rFonts w:cs="Times New Roman"/>
              </w:rPr>
            </w:pPr>
            <w:r w:rsidRPr="008A10EE">
              <w:rPr>
                <w:rFonts w:cs="Times New Roman"/>
              </w:rPr>
              <w:t>Iya, betul. Kalau kamu mau mengulik lebih dalam soal sistem dan proses bisnisnya nanti kamu coba diskusi sama Bu Mahe deh. Beliau yang lebih faham soal proses bisnis khususnya diperguruan tinggi kita saat ini.</w:t>
            </w:r>
          </w:p>
        </w:tc>
      </w:tr>
      <w:tr w:rsidR="00476B63" w:rsidRPr="008A10EE" w14:paraId="2AF18967" w14:textId="77777777" w:rsidTr="00DD42B1">
        <w:tc>
          <w:tcPr>
            <w:tcW w:w="2787" w:type="dxa"/>
          </w:tcPr>
          <w:p w14:paraId="16FCB3FD" w14:textId="1EA4FB3E" w:rsidR="00476B63" w:rsidRPr="008A10EE" w:rsidRDefault="00476B63" w:rsidP="001462C8">
            <w:pPr>
              <w:rPr>
                <w:rFonts w:cs="Times New Roman"/>
              </w:rPr>
            </w:pPr>
            <w:r w:rsidRPr="008A10EE">
              <w:rPr>
                <w:rFonts w:cs="Times New Roman"/>
              </w:rPr>
              <w:t xml:space="preserve">Baik pak, mungkin itu bisa jadi saran untuk penelitian selanjutnya. Lalu selain proses bisnis pak apa </w:t>
            </w:r>
            <w:r w:rsidR="00E86B7E" w:rsidRPr="008A10EE">
              <w:rPr>
                <w:rFonts w:cs="Times New Roman"/>
              </w:rPr>
              <w:t>ada lagi?</w:t>
            </w:r>
          </w:p>
        </w:tc>
        <w:tc>
          <w:tcPr>
            <w:tcW w:w="2788" w:type="dxa"/>
          </w:tcPr>
          <w:p w14:paraId="7791AEF3" w14:textId="1BFEAF3B" w:rsidR="00476B63" w:rsidRPr="008A10EE" w:rsidRDefault="00E86B7E" w:rsidP="001462C8">
            <w:pPr>
              <w:rPr>
                <w:rFonts w:cs="Times New Roman"/>
              </w:rPr>
            </w:pPr>
            <w:r w:rsidRPr="008A10EE">
              <w:rPr>
                <w:rFonts w:cs="Times New Roman"/>
              </w:rPr>
              <w:t xml:space="preserve">Yaa, yang paling kerasa ini sih kurangnya atau tidak adanya keselarasan. Jadi baik dari pihak </w:t>
            </w:r>
            <w:r w:rsidRPr="008A10EE">
              <w:rPr>
                <w:rFonts w:cs="Times New Roman"/>
                <w:i/>
                <w:iCs/>
              </w:rPr>
              <w:t>top management</w:t>
            </w:r>
            <w:r w:rsidRPr="008A10EE">
              <w:rPr>
                <w:rFonts w:cs="Times New Roman"/>
              </w:rPr>
              <w:t xml:space="preserve"> disini berarti pak rektor dan jajarannya ya, terus ke departemen-departemen terkait diperguruan tinggi ini. Kemudian sampe ke dosen-dosennya. Itu semua kurang selaras. Masih dengan ego </w:t>
            </w:r>
            <w:r w:rsidRPr="008A10EE">
              <w:rPr>
                <w:rFonts w:cs="Times New Roman"/>
              </w:rPr>
              <w:lastRenderedPageBreak/>
              <w:t>mereka masing-masing. Kemudian ketidak selarasan ini juga terjadi pada visi misi kita. Yang di</w:t>
            </w:r>
            <w:r w:rsidR="00EC2EB7" w:rsidRPr="008A10EE">
              <w:rPr>
                <w:rFonts w:cs="Times New Roman"/>
              </w:rPr>
              <w:t>i</w:t>
            </w:r>
            <w:r w:rsidRPr="008A10EE">
              <w:rPr>
                <w:rFonts w:cs="Times New Roman"/>
              </w:rPr>
              <w:t>nginkan rektor itu melenceng nggak sesuai sama visi misi yang ada. Keinginan untuk meraih A,B,C,D itu nggak disesuaikan dengan kapasitas yang ada. Kalau mau A,B,C,D tercapai ya penuhi kapasitasnya. Mana bisa pengen banyak dengan orang yang cuma segini. Kalau tetep maksa dengan orang yang segini. Harus tentukan prioritas. Mana dulu yang mau digarap. Jangan semua mau digarap tapi kapasitas nggak mumpuni.</w:t>
            </w:r>
          </w:p>
        </w:tc>
      </w:tr>
      <w:tr w:rsidR="00E86B7E" w:rsidRPr="008A10EE" w14:paraId="2E54F93C" w14:textId="77777777" w:rsidTr="00DD42B1">
        <w:tc>
          <w:tcPr>
            <w:tcW w:w="2787" w:type="dxa"/>
          </w:tcPr>
          <w:p w14:paraId="488D1093" w14:textId="13DFE7AA" w:rsidR="00E86B7E" w:rsidRPr="008A10EE" w:rsidRDefault="00E86B7E" w:rsidP="001462C8">
            <w:pPr>
              <w:rPr>
                <w:rFonts w:cs="Times New Roman"/>
              </w:rPr>
            </w:pPr>
            <w:r w:rsidRPr="008A10EE">
              <w:rPr>
                <w:rFonts w:cs="Times New Roman"/>
              </w:rPr>
              <w:lastRenderedPageBreak/>
              <w:t xml:space="preserve">Berarti masalah kapasitas ini masalah kekurangan </w:t>
            </w:r>
            <w:r w:rsidRPr="008A10EE">
              <w:rPr>
                <w:rFonts w:cs="Times New Roman"/>
                <w:i/>
                <w:iCs/>
              </w:rPr>
              <w:t>resource</w:t>
            </w:r>
            <w:r w:rsidRPr="008A10EE">
              <w:rPr>
                <w:rFonts w:cs="Times New Roman"/>
              </w:rPr>
              <w:t xml:space="preserve"> ya pak?</w:t>
            </w:r>
          </w:p>
        </w:tc>
        <w:tc>
          <w:tcPr>
            <w:tcW w:w="2788" w:type="dxa"/>
          </w:tcPr>
          <w:p w14:paraId="66C1A7F3" w14:textId="7DA852FC" w:rsidR="00E86B7E" w:rsidRPr="008A10EE" w:rsidRDefault="00E86B7E" w:rsidP="001462C8">
            <w:pPr>
              <w:rPr>
                <w:rFonts w:cs="Times New Roman"/>
              </w:rPr>
            </w:pPr>
            <w:r w:rsidRPr="008A10EE">
              <w:rPr>
                <w:rFonts w:cs="Times New Roman"/>
              </w:rPr>
              <w:t xml:space="preserve">Iyaa bisa jadi. Tapi susahnya di Organisasi berbentuk perguruan tinggi ini Rofiqoh. Kadang </w:t>
            </w:r>
            <w:r w:rsidRPr="008A10EE">
              <w:rPr>
                <w:rFonts w:cs="Times New Roman"/>
                <w:i/>
                <w:iCs/>
              </w:rPr>
              <w:t>resource</w:t>
            </w:r>
            <w:r w:rsidRPr="008A10EE">
              <w:rPr>
                <w:rFonts w:cs="Times New Roman"/>
              </w:rPr>
              <w:t xml:space="preserve"> udah cukup. Tapi nggak banyak yang berkompeten. Dan susahnya kalau mau nyari yang kompeten harus meng</w:t>
            </w:r>
            <w:r w:rsidRPr="008A10EE">
              <w:rPr>
                <w:rFonts w:cs="Times New Roman"/>
              </w:rPr>
              <w:softHyphen/>
            </w:r>
            <w:r w:rsidRPr="008A10EE">
              <w:rPr>
                <w:rFonts w:cs="Times New Roman"/>
                <w:i/>
                <w:iCs/>
              </w:rPr>
              <w:t>-hire</w:t>
            </w:r>
            <w:r w:rsidRPr="008A10EE">
              <w:rPr>
                <w:rFonts w:cs="Times New Roman"/>
              </w:rPr>
              <w:t xml:space="preserve"> orang baru. Orang lama? Nggak bisa dipecat. K</w:t>
            </w:r>
            <w:r w:rsidR="00EC2EB7" w:rsidRPr="008A10EE">
              <w:rPr>
                <w:rFonts w:cs="Times New Roman"/>
              </w:rPr>
              <w:t xml:space="preserve">an </w:t>
            </w:r>
            <w:r w:rsidRPr="008A10EE">
              <w:rPr>
                <w:rFonts w:cs="Times New Roman"/>
              </w:rPr>
              <w:t xml:space="preserve">orang-orang didalamnya pegawai negeri sipil alias PNS semua. Beda dengan organisasi berbentuk perusahaan. Kalau nggak </w:t>
            </w:r>
            <w:r w:rsidRPr="008A10EE">
              <w:rPr>
                <w:rFonts w:cs="Times New Roman"/>
              </w:rPr>
              <w:lastRenderedPageBreak/>
              <w:t xml:space="preserve">kompeten ya langsung pecat cari yang baru yang lebih kompeten. Beres. Kalau perguruan tinggi kendalanya itu tadi. Makanya perlu adanya keselarasan, prioritas, dan sikap </w:t>
            </w:r>
            <w:r w:rsidRPr="008A10EE">
              <w:rPr>
                <w:rFonts w:cs="Times New Roman"/>
                <w:i/>
                <w:iCs/>
              </w:rPr>
              <w:t>leadership</w:t>
            </w:r>
            <w:r w:rsidRPr="008A10EE">
              <w:rPr>
                <w:rFonts w:cs="Times New Roman"/>
              </w:rPr>
              <w:t xml:space="preserve"> dari pimpinan.</w:t>
            </w:r>
          </w:p>
        </w:tc>
      </w:tr>
      <w:tr w:rsidR="00476B63" w:rsidRPr="008A10EE" w14:paraId="0DBDCD9D" w14:textId="77777777" w:rsidTr="00DD42B1">
        <w:tc>
          <w:tcPr>
            <w:tcW w:w="2787" w:type="dxa"/>
          </w:tcPr>
          <w:p w14:paraId="3FD9A9EC" w14:textId="520DA2D0" w:rsidR="00476B63" w:rsidRPr="008A10EE" w:rsidRDefault="00E86B7E" w:rsidP="001462C8">
            <w:pPr>
              <w:rPr>
                <w:rFonts w:cs="Times New Roman"/>
              </w:rPr>
            </w:pPr>
            <w:r w:rsidRPr="008A10EE">
              <w:rPr>
                <w:rFonts w:cs="Times New Roman"/>
              </w:rPr>
              <w:lastRenderedPageBreak/>
              <w:t xml:space="preserve">Nah ini ada kata </w:t>
            </w:r>
            <w:r w:rsidRPr="008A10EE">
              <w:rPr>
                <w:rFonts w:cs="Times New Roman"/>
                <w:i/>
                <w:iCs/>
              </w:rPr>
              <w:t>leadership</w:t>
            </w:r>
            <w:r w:rsidRPr="008A10EE">
              <w:rPr>
                <w:rFonts w:cs="Times New Roman"/>
              </w:rPr>
              <w:t xml:space="preserve"> memang menurut pak Radit, pimpinan saat ini apakah tidak memiliki sikap </w:t>
            </w:r>
            <w:r w:rsidRPr="008A10EE">
              <w:rPr>
                <w:rFonts w:cs="Times New Roman"/>
                <w:i/>
                <w:iCs/>
              </w:rPr>
              <w:t>leadership</w:t>
            </w:r>
            <w:r w:rsidRPr="008A10EE">
              <w:rPr>
                <w:rFonts w:cs="Times New Roman"/>
              </w:rPr>
              <w:t xml:space="preserve"> pak?</w:t>
            </w:r>
          </w:p>
        </w:tc>
        <w:tc>
          <w:tcPr>
            <w:tcW w:w="2788" w:type="dxa"/>
          </w:tcPr>
          <w:p w14:paraId="1C5897A1" w14:textId="317F2B63" w:rsidR="00476B63" w:rsidRPr="008A10EE" w:rsidRDefault="00E86B7E" w:rsidP="00E5285D">
            <w:pPr>
              <w:jc w:val="both"/>
              <w:rPr>
                <w:rFonts w:cs="Times New Roman"/>
              </w:rPr>
            </w:pPr>
            <w:r w:rsidRPr="008A10EE">
              <w:rPr>
                <w:rFonts w:cs="Times New Roman"/>
              </w:rPr>
              <w:t xml:space="preserve">Kalau saya pribadi ya belum. Benar rektor itu pimpinan. Cuma kok menurut saya ya. Ini terjadi dibeberapa kampus juga. Stigma dosen lebih tinggi </w:t>
            </w:r>
            <w:r w:rsidR="00E5285D" w:rsidRPr="008A10EE">
              <w:rPr>
                <w:rFonts w:cs="Times New Roman"/>
              </w:rPr>
              <w:t xml:space="preserve">suaranya ketimbang rektor itu masih melekat sampai sekarang. Jadi kalau rektor berkata A misal terus didebat sama dosen-dosen, perkataan A itu tadi bisa goyah dan mungkin saja bakal berubah karena pengaruh perdebatan tadi. Kemudian kalo soal </w:t>
            </w:r>
            <w:r w:rsidR="00E5285D" w:rsidRPr="008A10EE">
              <w:rPr>
                <w:rFonts w:cs="Times New Roman"/>
                <w:i/>
                <w:iCs/>
              </w:rPr>
              <w:t>leadership</w:t>
            </w:r>
            <w:r w:rsidR="00E5285D" w:rsidRPr="008A10EE">
              <w:rPr>
                <w:rFonts w:cs="Times New Roman"/>
              </w:rPr>
              <w:t xml:space="preserve"> itu juga bukan soal suruh-menyuruh ya. Tapi lebih ke gimana caranya nge-</w:t>
            </w:r>
            <w:r w:rsidR="00E5285D" w:rsidRPr="008A10EE">
              <w:rPr>
                <w:rFonts w:cs="Times New Roman"/>
                <w:i/>
                <w:iCs/>
              </w:rPr>
              <w:t>lead</w:t>
            </w:r>
            <w:r w:rsidR="00E5285D" w:rsidRPr="008A10EE">
              <w:rPr>
                <w:rFonts w:cs="Times New Roman"/>
              </w:rPr>
              <w:t xml:space="preserve"> bawahan-bawahannya biar bisa saling bekerjasama. Nah balik lagi kepada faktor keselarasan tadi. Cuma emang belum pada punya kesadaran aja dari masing-masing pihak. Masih dengan egonya masing-masing.</w:t>
            </w:r>
          </w:p>
        </w:tc>
      </w:tr>
      <w:tr w:rsidR="00E86B7E" w:rsidRPr="008A10EE" w14:paraId="431C7457" w14:textId="77777777" w:rsidTr="00DD42B1">
        <w:tc>
          <w:tcPr>
            <w:tcW w:w="2787" w:type="dxa"/>
          </w:tcPr>
          <w:p w14:paraId="7010CA0E" w14:textId="489D2DD3" w:rsidR="00E86B7E" w:rsidRPr="008A10EE" w:rsidRDefault="00E5285D" w:rsidP="001462C8">
            <w:pPr>
              <w:rPr>
                <w:rFonts w:cs="Times New Roman"/>
              </w:rPr>
            </w:pPr>
            <w:r w:rsidRPr="008A10EE">
              <w:rPr>
                <w:rFonts w:cs="Times New Roman"/>
              </w:rPr>
              <w:lastRenderedPageBreak/>
              <w:t>Mengenai kesadaran yang rendah juga menjadi penghambat ya pak buat implementasi sistem?</w:t>
            </w:r>
          </w:p>
        </w:tc>
        <w:tc>
          <w:tcPr>
            <w:tcW w:w="2788" w:type="dxa"/>
          </w:tcPr>
          <w:p w14:paraId="4F246AA7" w14:textId="218C3BDF" w:rsidR="00E86B7E" w:rsidRPr="008A10EE" w:rsidRDefault="00E5285D" w:rsidP="001462C8">
            <w:pPr>
              <w:rPr>
                <w:rFonts w:cs="Times New Roman"/>
              </w:rPr>
            </w:pPr>
            <w:r w:rsidRPr="008A10EE">
              <w:rPr>
                <w:rFonts w:cs="Times New Roman"/>
              </w:rPr>
              <w:t>Oh yaa jelas itu</w:t>
            </w:r>
          </w:p>
        </w:tc>
      </w:tr>
      <w:tr w:rsidR="00E5285D" w:rsidRPr="008A10EE" w14:paraId="57A9624A" w14:textId="77777777" w:rsidTr="00DD42B1">
        <w:tc>
          <w:tcPr>
            <w:tcW w:w="2787" w:type="dxa"/>
          </w:tcPr>
          <w:p w14:paraId="1519BC1F" w14:textId="70183F41" w:rsidR="00E5285D" w:rsidRPr="008A10EE" w:rsidRDefault="00E5285D" w:rsidP="001462C8">
            <w:pPr>
              <w:rPr>
                <w:rFonts w:cs="Times New Roman"/>
              </w:rPr>
            </w:pPr>
            <w:r w:rsidRPr="008A10EE">
              <w:rPr>
                <w:rFonts w:cs="Times New Roman"/>
              </w:rPr>
              <w:t>Mungkin bapak bisa sharing pengalaman terkait permasalahan yang Pak Radit alami ini?</w:t>
            </w:r>
          </w:p>
        </w:tc>
        <w:tc>
          <w:tcPr>
            <w:tcW w:w="2788" w:type="dxa"/>
          </w:tcPr>
          <w:p w14:paraId="17529EF9" w14:textId="0B6497D9" w:rsidR="00E5285D" w:rsidRPr="008A10EE" w:rsidRDefault="00E5285D" w:rsidP="001462C8">
            <w:pPr>
              <w:rPr>
                <w:rFonts w:cs="Times New Roman"/>
              </w:rPr>
            </w:pPr>
            <w:r w:rsidRPr="008A10EE">
              <w:rPr>
                <w:rFonts w:cs="Times New Roman"/>
              </w:rPr>
              <w:t>Yaa kalau pengalaman nggak enak soal implementasi sih banyak ya. Aku ambil satu kasus yang relate sama kamu deh. Misal dipelaporan. Buat kasus anak-anak yang belom terdaftar di Dikti karena NIM nya kosong, nama ortu atau TTL nya nggak diisi. Kamu dan teman-teman magang dipelaporan Dikti gimana menyelesaikannya?</w:t>
            </w:r>
          </w:p>
        </w:tc>
      </w:tr>
      <w:tr w:rsidR="00E5285D" w:rsidRPr="008A10EE" w14:paraId="4BEFDF6E" w14:textId="77777777" w:rsidTr="00DD42B1">
        <w:tc>
          <w:tcPr>
            <w:tcW w:w="2787" w:type="dxa"/>
          </w:tcPr>
          <w:p w14:paraId="54E23C17" w14:textId="6525A0C4" w:rsidR="00E5285D" w:rsidRPr="008A10EE" w:rsidRDefault="00E5285D" w:rsidP="001462C8">
            <w:pPr>
              <w:rPr>
                <w:rFonts w:cs="Times New Roman"/>
              </w:rPr>
            </w:pPr>
            <w:r w:rsidRPr="008A10EE">
              <w:rPr>
                <w:rFonts w:cs="Times New Roman"/>
              </w:rPr>
              <w:t>Yaa, kita data saja sih pak. Kan kita mau benerin didatabase nya juga nggak tau isian data mahasiswa yang bersangkutan.</w:t>
            </w:r>
          </w:p>
        </w:tc>
        <w:tc>
          <w:tcPr>
            <w:tcW w:w="2788" w:type="dxa"/>
          </w:tcPr>
          <w:p w14:paraId="06281D12" w14:textId="7D94F165" w:rsidR="00E5285D" w:rsidRPr="008A10EE" w:rsidRDefault="00E5285D" w:rsidP="001462C8">
            <w:pPr>
              <w:rPr>
                <w:rFonts w:cs="Times New Roman"/>
              </w:rPr>
            </w:pPr>
            <w:r w:rsidRPr="008A10EE">
              <w:rPr>
                <w:rFonts w:cs="Times New Roman"/>
              </w:rPr>
              <w:t xml:space="preserve">Naah itu. DPTSI tuh nggak tahu datanya. Yang tau orang akademik. Tapi kalau pelaporan kurang yang disalahkan siapa? DPTSI. Mereka bilang “pelaporan itu tanggungjawab DPTSI, jadi kalau ranking turun karena ada data yang belum dilaporkan itu salah DPTSI”. Laah gimana mau ngirim ngelaporin kalau data aslinya aja nggak lengkap. Gimana cobak? Jadi departemen satu dengan yang lain itu belum selaras, masih saling lempar dan menyalahkan satu sama lain. Harusnya bisa berkolaborasi karena </w:t>
            </w:r>
            <w:r w:rsidRPr="008A10EE">
              <w:rPr>
                <w:rFonts w:cs="Times New Roman"/>
              </w:rPr>
              <w:lastRenderedPageBreak/>
              <w:t>memang sistem kalau mau terintegrasi, proses bisnis dan departemen terkait orang-orang didalamnya juga harus saling terintegrasi terlebih dahulu.</w:t>
            </w:r>
          </w:p>
        </w:tc>
      </w:tr>
      <w:tr w:rsidR="00E5285D" w:rsidRPr="008A10EE" w14:paraId="7F0C00CD" w14:textId="77777777" w:rsidTr="00DD42B1">
        <w:tc>
          <w:tcPr>
            <w:tcW w:w="2787" w:type="dxa"/>
          </w:tcPr>
          <w:p w14:paraId="5215BDCF" w14:textId="131249CE" w:rsidR="00E5285D" w:rsidRPr="008A10EE" w:rsidRDefault="00E5285D" w:rsidP="001462C8">
            <w:pPr>
              <w:rPr>
                <w:rFonts w:cs="Times New Roman"/>
              </w:rPr>
            </w:pPr>
            <w:r w:rsidRPr="008A10EE">
              <w:rPr>
                <w:rFonts w:cs="Times New Roman"/>
              </w:rPr>
              <w:lastRenderedPageBreak/>
              <w:t>Iyaa iyaa bener pak.</w:t>
            </w:r>
            <w:r w:rsidR="00C85887" w:rsidRPr="008A10EE">
              <w:rPr>
                <w:rFonts w:cs="Times New Roman"/>
              </w:rPr>
              <w:t xml:space="preserve"> Terus untuk mengatasi hal ini bagaimana pak?</w:t>
            </w:r>
          </w:p>
        </w:tc>
        <w:tc>
          <w:tcPr>
            <w:tcW w:w="2788" w:type="dxa"/>
          </w:tcPr>
          <w:p w14:paraId="271F83B2" w14:textId="135B23C2" w:rsidR="00E5285D" w:rsidRPr="008A10EE" w:rsidRDefault="00C85887" w:rsidP="001462C8">
            <w:pPr>
              <w:rPr>
                <w:rFonts w:cs="Times New Roman"/>
              </w:rPr>
            </w:pPr>
            <w:r w:rsidRPr="008A10EE">
              <w:rPr>
                <w:rFonts w:cs="Times New Roman"/>
              </w:rPr>
              <w:t>Ya harus kebijakan dari pimpinan. Harus tegas pimpinan menyatakan “ini tugas departemen ini, tugas collect data tugasnya ini, terkumpul, sampaikan ke departemen ini, datanya kurang terkait soal apa minta ke departemen terkait, departemen yang dituju sudah harus siap dan bersedia memfasilitasi data yang dibutuhkan”. Naah kalau saling terintegrasi orang-orangnya kek gini, proses bisnisnya manteb, sistem bakal ngikut. Karena sistem dirancang sesuai sama proses bisnis yang dilakukan sama si orang-orang didepartemen ini. Kalau jalannya sendiri-sendiri yawes, sistem</w:t>
            </w:r>
            <w:r w:rsidR="00EC2EB7" w:rsidRPr="008A10EE">
              <w:rPr>
                <w:rFonts w:cs="Times New Roman"/>
              </w:rPr>
              <w:t xml:space="preserve"> yang </w:t>
            </w:r>
            <w:r w:rsidRPr="008A10EE">
              <w:rPr>
                <w:rFonts w:cs="Times New Roman"/>
              </w:rPr>
              <w:t>dibangun ya bakal jalan sendiri-sendiri menurut ego mereka sendiri-sendiri.</w:t>
            </w:r>
          </w:p>
        </w:tc>
      </w:tr>
      <w:tr w:rsidR="00E5285D" w:rsidRPr="008A10EE" w14:paraId="559201F0" w14:textId="77777777" w:rsidTr="00DD42B1">
        <w:tc>
          <w:tcPr>
            <w:tcW w:w="2787" w:type="dxa"/>
          </w:tcPr>
          <w:p w14:paraId="279632BC" w14:textId="130BC806" w:rsidR="00E5285D" w:rsidRPr="008A10EE" w:rsidRDefault="00C85887" w:rsidP="001462C8">
            <w:pPr>
              <w:rPr>
                <w:rFonts w:cs="Times New Roman"/>
              </w:rPr>
            </w:pPr>
            <w:r w:rsidRPr="008A10EE">
              <w:rPr>
                <w:rFonts w:cs="Times New Roman"/>
              </w:rPr>
              <w:t xml:space="preserve">Jadi sikap </w:t>
            </w:r>
            <w:r w:rsidRPr="008A10EE">
              <w:rPr>
                <w:rFonts w:cs="Times New Roman"/>
                <w:i/>
                <w:iCs/>
              </w:rPr>
              <w:t>leadership</w:t>
            </w:r>
            <w:r w:rsidRPr="008A10EE">
              <w:rPr>
                <w:rFonts w:cs="Times New Roman"/>
              </w:rPr>
              <w:t xml:space="preserve"> dari pimpinan benar-benar berpengaruh ya pak?</w:t>
            </w:r>
          </w:p>
        </w:tc>
        <w:tc>
          <w:tcPr>
            <w:tcW w:w="2788" w:type="dxa"/>
          </w:tcPr>
          <w:p w14:paraId="48252F3D" w14:textId="73F7C87C" w:rsidR="00E5285D" w:rsidRPr="008A10EE" w:rsidRDefault="00C85887" w:rsidP="001462C8">
            <w:pPr>
              <w:rPr>
                <w:rFonts w:cs="Times New Roman"/>
              </w:rPr>
            </w:pPr>
            <w:r w:rsidRPr="008A10EE">
              <w:rPr>
                <w:rFonts w:cs="Times New Roman"/>
              </w:rPr>
              <w:t xml:space="preserve">Jelas. Cuma buat memunculkan sikap ini juga nggak mudah. Pasti bakal banyak pro dan kontra dari </w:t>
            </w:r>
            <w:r w:rsidRPr="008A10EE">
              <w:rPr>
                <w:rFonts w:cs="Times New Roman"/>
              </w:rPr>
              <w:lastRenderedPageBreak/>
              <w:t>berbagai pihak karena merubah proses bisnis dan menyadarkan pikiran orang-orang agar sadar akan pentingnya bekerjasama agar saling terintegrasi itu tidak mudah.</w:t>
            </w:r>
          </w:p>
        </w:tc>
      </w:tr>
      <w:tr w:rsidR="00C85887" w:rsidRPr="008A10EE" w14:paraId="20AB24C2" w14:textId="77777777" w:rsidTr="00DD42B1">
        <w:tc>
          <w:tcPr>
            <w:tcW w:w="2787" w:type="dxa"/>
          </w:tcPr>
          <w:p w14:paraId="23D7DE4A" w14:textId="05CB1F91" w:rsidR="00C85887" w:rsidRPr="008A10EE" w:rsidRDefault="00C85887" w:rsidP="001462C8">
            <w:pPr>
              <w:rPr>
                <w:rFonts w:cs="Times New Roman"/>
              </w:rPr>
            </w:pPr>
            <w:r w:rsidRPr="008A10EE">
              <w:rPr>
                <w:rFonts w:cs="Times New Roman"/>
              </w:rPr>
              <w:lastRenderedPageBreak/>
              <w:t xml:space="preserve">Pak Radit ada saran untuk masalah </w:t>
            </w:r>
            <w:r w:rsidRPr="008A10EE">
              <w:rPr>
                <w:rFonts w:cs="Times New Roman"/>
                <w:i/>
                <w:iCs/>
              </w:rPr>
              <w:t>leadership</w:t>
            </w:r>
            <w:r w:rsidRPr="008A10EE">
              <w:rPr>
                <w:rFonts w:cs="Times New Roman"/>
              </w:rPr>
              <w:t xml:space="preserve"> ini?</w:t>
            </w:r>
          </w:p>
        </w:tc>
        <w:tc>
          <w:tcPr>
            <w:tcW w:w="2788" w:type="dxa"/>
          </w:tcPr>
          <w:p w14:paraId="2B777408" w14:textId="2774CC66" w:rsidR="00C85887" w:rsidRPr="008A10EE" w:rsidRDefault="00C85887" w:rsidP="001462C8">
            <w:pPr>
              <w:rPr>
                <w:rFonts w:cs="Times New Roman"/>
              </w:rPr>
            </w:pPr>
            <w:r w:rsidRPr="008A10EE">
              <w:rPr>
                <w:rFonts w:cs="Times New Roman"/>
              </w:rPr>
              <w:t>Kalau saya yaa, kembali ke case tadi. Dimana kalau proses Top-Down nggak bisa</w:t>
            </w:r>
            <w:r w:rsidR="00EC2EB7" w:rsidRPr="008A10EE">
              <w:rPr>
                <w:rFonts w:cs="Times New Roman"/>
              </w:rPr>
              <w:t xml:space="preserve">, </w:t>
            </w:r>
            <w:r w:rsidRPr="008A10EE">
              <w:rPr>
                <w:rFonts w:cs="Times New Roman"/>
              </w:rPr>
              <w:t>saya akan mencoba cara Button-Up. Ini kasusnya masih soal pelaporan ya. Biar kamu bisa faham karena kasusmu juga ini haha. Kenapa saya akhir-akhir ini mulai nge-</w:t>
            </w:r>
            <w:r w:rsidRPr="008A10EE">
              <w:rPr>
                <w:rFonts w:cs="Times New Roman"/>
                <w:i/>
                <w:iCs/>
              </w:rPr>
              <w:t>push</w:t>
            </w:r>
            <w:r w:rsidRPr="008A10EE">
              <w:rPr>
                <w:rFonts w:cs="Times New Roman"/>
              </w:rPr>
              <w:t xml:space="preserve"> pak yono (orang vendor sevima pengembang aplikasi profeeder untuk pelaporan data ke Dikti) untuk segera finalisasi fitur-fitur yang bermasalah dari profeeder terus minta ganti server udah ngga pakai server dari sevima. Saya pindah ke server milik perguruan tinggi kita sendiri? Karena saya mau menyiapkan aplikasi pelaporan ini untuk Admin atau TU prodi. Data terkait mahasiswa, kondisi mahasiswa dan dosen-dosen yang paling faham ya TU Prodi. Makanya kalau DPTSI kesulitan collect data </w:t>
            </w:r>
            <w:r w:rsidRPr="008A10EE">
              <w:rPr>
                <w:rFonts w:cs="Times New Roman"/>
              </w:rPr>
              <w:lastRenderedPageBreak/>
              <w:t>mahasiswa</w:t>
            </w:r>
            <w:r w:rsidR="001E0A86" w:rsidRPr="008A10EE">
              <w:rPr>
                <w:rFonts w:cs="Times New Roman"/>
              </w:rPr>
              <w:t xml:space="preserve"> untuk pelaporan. Kita alihkan pelaporan dilakukan oleh masing-masing prodi sekarang. Tugas DPTSI ngapain habis itu? Sebagai tempat pengajuan permasalahan misal kalau ada fitur yang gagal sinkronisasi ke SIAKAD, atau permasalahan terkait aplikasi deh pokoknya. Sudah bukan soal data lagi. Karena TU prodi yang paling tau data masing-masing mahasiswa dan dosen-dosen mereka.</w:t>
            </w:r>
          </w:p>
        </w:tc>
      </w:tr>
      <w:tr w:rsidR="001E0A86" w:rsidRPr="008A10EE" w14:paraId="2C19EB7F" w14:textId="77777777" w:rsidTr="00DD42B1">
        <w:tc>
          <w:tcPr>
            <w:tcW w:w="2787" w:type="dxa"/>
          </w:tcPr>
          <w:p w14:paraId="459BA9D0" w14:textId="5E939F94" w:rsidR="001E0A86" w:rsidRPr="008A10EE" w:rsidRDefault="001E0A86" w:rsidP="001462C8">
            <w:pPr>
              <w:rPr>
                <w:rFonts w:cs="Times New Roman"/>
              </w:rPr>
            </w:pPr>
            <w:r w:rsidRPr="008A10EE">
              <w:rPr>
                <w:rFonts w:cs="Times New Roman"/>
              </w:rPr>
              <w:lastRenderedPageBreak/>
              <w:t>Jadi ini nanti pengaruhnya akan seperti apa pak?</w:t>
            </w:r>
          </w:p>
        </w:tc>
        <w:tc>
          <w:tcPr>
            <w:tcW w:w="2788" w:type="dxa"/>
          </w:tcPr>
          <w:p w14:paraId="7FCE6587" w14:textId="09E09315" w:rsidR="001E0A86" w:rsidRPr="008A10EE" w:rsidRDefault="001E0A86" w:rsidP="001462C8">
            <w:pPr>
              <w:rPr>
                <w:rFonts w:cs="Times New Roman"/>
              </w:rPr>
            </w:pPr>
            <w:r w:rsidRPr="008A10EE">
              <w:rPr>
                <w:rFonts w:cs="Times New Roman"/>
              </w:rPr>
              <w:t xml:space="preserve">Jelas sangat berpengaruh Rofiqoh. Kalau pelaporan sudah di masing-masing prodi. Pelaporan sudah benar dan hampir 100% terus melaporkannya. Nanti akademik dan departemen-departemen terkait bakal ngelirik. Oh ternyata emang lebih cocok dimasing-masing prodi, DPTSI bener </w:t>
            </w:r>
            <w:r w:rsidR="00EC2EB7" w:rsidRPr="008A10EE">
              <w:rPr>
                <w:rFonts w:cs="Times New Roman"/>
              </w:rPr>
              <w:t>c</w:t>
            </w:r>
            <w:r w:rsidRPr="008A10EE">
              <w:rPr>
                <w:rFonts w:cs="Times New Roman"/>
              </w:rPr>
              <w:t xml:space="preserve">uma bagian pengembangan aplikasinya aja. Terus akhirnya dilirik sama pimpinan. Naah baru deh orang-orang atas sadar kalau kerjasama, kapasitas, dan saling bersinergi itu penting. Disini harapan nantinya pimpinan akan mulai berani </w:t>
            </w:r>
            <w:r w:rsidRPr="008A10EE">
              <w:rPr>
                <w:rFonts w:cs="Times New Roman"/>
              </w:rPr>
              <w:lastRenderedPageBreak/>
              <w:t>me-</w:t>
            </w:r>
            <w:r w:rsidRPr="008A10EE">
              <w:rPr>
                <w:rFonts w:cs="Times New Roman"/>
                <w:i/>
                <w:iCs/>
              </w:rPr>
              <w:t xml:space="preserve">redesign </w:t>
            </w:r>
            <w:r w:rsidRPr="008A10EE">
              <w:rPr>
                <w:rFonts w:cs="Times New Roman"/>
              </w:rPr>
              <w:t>proses bisnis beserta tugas dan tanggungjawab tiap departemen. Mana departemen yang nggak cocok melakukan tugas tertentu. Terus mana yang seharusnya departemen meng</w:t>
            </w:r>
            <w:r w:rsidRPr="008A10EE">
              <w:rPr>
                <w:rFonts w:cs="Times New Roman"/>
              </w:rPr>
              <w:softHyphen/>
            </w:r>
            <w:r w:rsidRPr="008A10EE">
              <w:rPr>
                <w:rFonts w:cs="Times New Roman"/>
                <w:i/>
                <w:iCs/>
              </w:rPr>
              <w:t>-handle</w:t>
            </w:r>
            <w:r w:rsidRPr="008A10EE">
              <w:rPr>
                <w:rFonts w:cs="Times New Roman"/>
              </w:rPr>
              <w:t xml:space="preserve"> kerjaan ini. Jadi nggak cuma dilimpahkan ke satu orang atau departemen aja. Sehingga kerja cepat tapi nggak tepat itu bisa berganti jadi ya kerja cepat juga tepat. Kamu ngerasa nggak sih kerjamu dan teman-teman magang dipelaporan sudah cepat?</w:t>
            </w:r>
          </w:p>
        </w:tc>
      </w:tr>
      <w:tr w:rsidR="001E0A86" w:rsidRPr="008A10EE" w14:paraId="4882F6DC" w14:textId="77777777" w:rsidTr="00DD42B1">
        <w:tc>
          <w:tcPr>
            <w:tcW w:w="2787" w:type="dxa"/>
          </w:tcPr>
          <w:p w14:paraId="6C038F67" w14:textId="3D68D73D" w:rsidR="001E0A86" w:rsidRPr="008A10EE" w:rsidRDefault="001E0A86" w:rsidP="001462C8">
            <w:pPr>
              <w:rPr>
                <w:rFonts w:cs="Times New Roman"/>
              </w:rPr>
            </w:pPr>
            <w:r w:rsidRPr="008A10EE">
              <w:rPr>
                <w:rFonts w:cs="Times New Roman"/>
              </w:rPr>
              <w:lastRenderedPageBreak/>
              <w:t xml:space="preserve">Cepat sih pak, nggak pernah lewat </w:t>
            </w:r>
            <w:r w:rsidRPr="008A10EE">
              <w:rPr>
                <w:rFonts w:cs="Times New Roman"/>
                <w:i/>
                <w:iCs/>
              </w:rPr>
              <w:t xml:space="preserve">deadline </w:t>
            </w:r>
            <w:r w:rsidRPr="008A10EE">
              <w:rPr>
                <w:rFonts w:cs="Times New Roman"/>
              </w:rPr>
              <w:t>yang udah ditentukan juga</w:t>
            </w:r>
          </w:p>
        </w:tc>
        <w:tc>
          <w:tcPr>
            <w:tcW w:w="2788" w:type="dxa"/>
          </w:tcPr>
          <w:p w14:paraId="5FA1428D" w14:textId="1D16A4B5" w:rsidR="001E0A86" w:rsidRPr="008A10EE" w:rsidRDefault="001E0A86" w:rsidP="001462C8">
            <w:pPr>
              <w:rPr>
                <w:rFonts w:cs="Times New Roman"/>
              </w:rPr>
            </w:pPr>
            <w:r w:rsidRPr="008A10EE">
              <w:rPr>
                <w:rFonts w:cs="Times New Roman"/>
              </w:rPr>
              <w:t>Terus tepat nggak menurutmu?</w:t>
            </w:r>
          </w:p>
        </w:tc>
      </w:tr>
      <w:tr w:rsidR="001E0A86" w:rsidRPr="008A10EE" w14:paraId="7B0CDCF5" w14:textId="77777777" w:rsidTr="00DD42B1">
        <w:tc>
          <w:tcPr>
            <w:tcW w:w="2787" w:type="dxa"/>
          </w:tcPr>
          <w:p w14:paraId="583B8AF2" w14:textId="2CE08998" w:rsidR="001E0A86" w:rsidRPr="008A10EE" w:rsidRDefault="001E0A86" w:rsidP="001462C8">
            <w:pPr>
              <w:rPr>
                <w:rFonts w:cs="Times New Roman"/>
              </w:rPr>
            </w:pPr>
            <w:r w:rsidRPr="008A10EE">
              <w:rPr>
                <w:rFonts w:cs="Times New Roman"/>
              </w:rPr>
              <w:t>Sama sekali nggak pak. Banyak kasus yang mahasiswa sudah pindah bidang tapi karena kita gatau pindah bidang mana. Jadi yasudah seadanya data aja. Data lama kirim juga gapapa yang penting data mahasiswa dah masuk Dikti dan terdaftar id_reg_pd nya</w:t>
            </w:r>
          </w:p>
        </w:tc>
        <w:tc>
          <w:tcPr>
            <w:tcW w:w="2788" w:type="dxa"/>
          </w:tcPr>
          <w:p w14:paraId="7F4E5481" w14:textId="7147A06A" w:rsidR="001E0A86" w:rsidRPr="008A10EE" w:rsidRDefault="001E0A86" w:rsidP="001462C8">
            <w:pPr>
              <w:rPr>
                <w:rFonts w:cs="Times New Roman"/>
              </w:rPr>
            </w:pPr>
            <w:r w:rsidRPr="008A10EE">
              <w:rPr>
                <w:rFonts w:cs="Times New Roman"/>
              </w:rPr>
              <w:t>Naah itu looo. Kita bisa kerja cepat tapi apakah tepat? Nggak kan. Sistem membantu sih membantu. Wong kirim ribuan data tinggal sekali klik kan dengan profeeder. Cuma kualitas datanya yang masuk ke Dikti</w:t>
            </w:r>
            <w:r w:rsidR="00EC2EB7" w:rsidRPr="008A10EE">
              <w:rPr>
                <w:rFonts w:cs="Times New Roman"/>
              </w:rPr>
              <w:t xml:space="preserve"> gimana</w:t>
            </w:r>
            <w:r w:rsidRPr="008A10EE">
              <w:rPr>
                <w:rFonts w:cs="Times New Roman"/>
              </w:rPr>
              <w:t>? Jelek banget, banyak yang nggak sesuai</w:t>
            </w:r>
          </w:p>
        </w:tc>
      </w:tr>
      <w:tr w:rsidR="001E0A86" w:rsidRPr="008A10EE" w14:paraId="5B40A712" w14:textId="77777777" w:rsidTr="00DD42B1">
        <w:tc>
          <w:tcPr>
            <w:tcW w:w="2787" w:type="dxa"/>
          </w:tcPr>
          <w:p w14:paraId="7218D4F1" w14:textId="6015D374" w:rsidR="001E0A86" w:rsidRPr="008A10EE" w:rsidRDefault="001E0A86" w:rsidP="001462C8">
            <w:pPr>
              <w:rPr>
                <w:rFonts w:cs="Times New Roman"/>
              </w:rPr>
            </w:pPr>
            <w:r w:rsidRPr="008A10EE">
              <w:rPr>
                <w:rFonts w:cs="Times New Roman"/>
              </w:rPr>
              <w:t>Hoo iyaa bener-bener pak.</w:t>
            </w:r>
          </w:p>
        </w:tc>
        <w:tc>
          <w:tcPr>
            <w:tcW w:w="2788" w:type="dxa"/>
          </w:tcPr>
          <w:p w14:paraId="3DAE1AA3" w14:textId="461E9233" w:rsidR="001E0A86" w:rsidRPr="008A10EE" w:rsidRDefault="001E0A86" w:rsidP="001462C8">
            <w:pPr>
              <w:rPr>
                <w:rFonts w:cs="Times New Roman"/>
              </w:rPr>
            </w:pPr>
            <w:r w:rsidRPr="008A10EE">
              <w:rPr>
                <w:rFonts w:cs="Times New Roman"/>
              </w:rPr>
              <w:t>Makanya</w:t>
            </w:r>
            <w:r w:rsidR="00BD7C4A" w:rsidRPr="008A10EE">
              <w:rPr>
                <w:rFonts w:cs="Times New Roman"/>
              </w:rPr>
              <w:t xml:space="preserve">, </w:t>
            </w:r>
            <w:r w:rsidRPr="008A10EE">
              <w:rPr>
                <w:rFonts w:cs="Times New Roman"/>
              </w:rPr>
              <w:t>sehingga kesimpulan dari saya</w:t>
            </w:r>
            <w:r w:rsidR="00BD7C4A" w:rsidRPr="008A10EE">
              <w:rPr>
                <w:rFonts w:cs="Times New Roman"/>
              </w:rPr>
              <w:t xml:space="preserve"> faktor non-teknis diperbaiki dulu </w:t>
            </w:r>
            <w:r w:rsidR="00BD7C4A" w:rsidRPr="008A10EE">
              <w:rPr>
                <w:rFonts w:cs="Times New Roman"/>
              </w:rPr>
              <w:lastRenderedPageBreak/>
              <w:t xml:space="preserve">sebelum implementasi sistem. mulai dari proses bisnis yang buruk, keselarasan dan kesadaran dari semua pihak, </w:t>
            </w:r>
            <w:r w:rsidR="00EC2EB7" w:rsidRPr="008A10EE">
              <w:rPr>
                <w:rFonts w:cs="Times New Roman"/>
              </w:rPr>
              <w:t xml:space="preserve">tujuan dan keinginan pimpinan dengan </w:t>
            </w:r>
            <w:r w:rsidR="00BD7C4A" w:rsidRPr="008A10EE">
              <w:rPr>
                <w:rFonts w:cs="Times New Roman"/>
              </w:rPr>
              <w:t>visi misi yang nggak melenceng, terus budaya ego dan mau semua harus tercapai itu juga harus dirubah. Pimpinan harus memiliki prioritas, kapasitas juga jadi hal yang penting disini. Kapasitas cukup dan berkompeten. Sudah itu sih dari saya.</w:t>
            </w:r>
          </w:p>
        </w:tc>
      </w:tr>
      <w:tr w:rsidR="00BD7C4A" w:rsidRPr="008A10EE" w14:paraId="1736775C" w14:textId="77777777" w:rsidTr="00DD42B1">
        <w:tc>
          <w:tcPr>
            <w:tcW w:w="2787" w:type="dxa"/>
          </w:tcPr>
          <w:p w14:paraId="0744522A" w14:textId="64F40ADC" w:rsidR="00BD7C4A" w:rsidRPr="008A10EE" w:rsidRDefault="00BD7C4A" w:rsidP="001462C8">
            <w:pPr>
              <w:rPr>
                <w:rFonts w:cs="Times New Roman"/>
              </w:rPr>
            </w:pPr>
            <w:r w:rsidRPr="008A10EE">
              <w:rPr>
                <w:rFonts w:cs="Times New Roman"/>
              </w:rPr>
              <w:lastRenderedPageBreak/>
              <w:t>Waahh, sangat membuka pikiran saya pak Radit. Baik pak Radit terimakasih karena sudah mau berbagi ilmu dan pengalaman serta pemikiran dan teori dari Pak Radit berdasarkan kondisi dan pengalaman yang pak Radit alami dalam dunia pengembangan dan implementasi sistem informasi.</w:t>
            </w:r>
          </w:p>
        </w:tc>
        <w:tc>
          <w:tcPr>
            <w:tcW w:w="2788" w:type="dxa"/>
          </w:tcPr>
          <w:p w14:paraId="6310D133" w14:textId="7E9C6DBE" w:rsidR="00BD7C4A" w:rsidRPr="008A10EE" w:rsidRDefault="00BD7C4A" w:rsidP="001462C8">
            <w:pPr>
              <w:rPr>
                <w:rFonts w:cs="Times New Roman"/>
              </w:rPr>
            </w:pPr>
            <w:r w:rsidRPr="008A10EE">
              <w:rPr>
                <w:rFonts w:cs="Times New Roman"/>
              </w:rPr>
              <w:t>Ya, sama-sama Rofiqoh</w:t>
            </w:r>
          </w:p>
        </w:tc>
      </w:tr>
      <w:tr w:rsidR="00BD7C4A" w:rsidRPr="008A10EE" w14:paraId="7C3DE923" w14:textId="77777777" w:rsidTr="00DD42B1">
        <w:tc>
          <w:tcPr>
            <w:tcW w:w="2787" w:type="dxa"/>
          </w:tcPr>
          <w:p w14:paraId="51D1F652" w14:textId="71CD5764" w:rsidR="00BD7C4A" w:rsidRPr="008A10EE" w:rsidRDefault="00BD7C4A" w:rsidP="001462C8">
            <w:pPr>
              <w:rPr>
                <w:rFonts w:cs="Times New Roman"/>
              </w:rPr>
            </w:pPr>
            <w:r w:rsidRPr="008A10EE">
              <w:rPr>
                <w:rFonts w:cs="Times New Roman"/>
              </w:rPr>
              <w:t>Jika nanti ada beberapa hal yang masih perlu saya tanyakan terkait penelitian tugas akhir ini. Bolehkah saya menghubungi ulang Pak Radit</w:t>
            </w:r>
          </w:p>
        </w:tc>
        <w:tc>
          <w:tcPr>
            <w:tcW w:w="2788" w:type="dxa"/>
          </w:tcPr>
          <w:p w14:paraId="7EE397A7" w14:textId="5E32CCFE" w:rsidR="00BD7C4A" w:rsidRPr="008A10EE" w:rsidRDefault="00BD7C4A" w:rsidP="001462C8">
            <w:pPr>
              <w:rPr>
                <w:rFonts w:cs="Times New Roman"/>
              </w:rPr>
            </w:pPr>
            <w:r w:rsidRPr="008A10EE">
              <w:rPr>
                <w:rFonts w:cs="Times New Roman"/>
              </w:rPr>
              <w:t>Oh silangkah. Dengan senang hati saya kalau membahas perihal beginian</w:t>
            </w:r>
          </w:p>
        </w:tc>
      </w:tr>
      <w:tr w:rsidR="00BD7C4A" w:rsidRPr="008A10EE" w14:paraId="4168B350" w14:textId="77777777" w:rsidTr="00DD42B1">
        <w:tc>
          <w:tcPr>
            <w:tcW w:w="2787" w:type="dxa"/>
          </w:tcPr>
          <w:p w14:paraId="2E2A4E38" w14:textId="702E8A87" w:rsidR="00BD7C4A" w:rsidRPr="008A10EE" w:rsidRDefault="00BD7C4A" w:rsidP="001462C8">
            <w:pPr>
              <w:rPr>
                <w:rFonts w:cs="Times New Roman"/>
              </w:rPr>
            </w:pPr>
            <w:r w:rsidRPr="008A10EE">
              <w:rPr>
                <w:rFonts w:cs="Times New Roman"/>
              </w:rPr>
              <w:lastRenderedPageBreak/>
              <w:t>Baik pak, sekali lagi terimakasih. Selamat siang pak.</w:t>
            </w:r>
          </w:p>
        </w:tc>
        <w:tc>
          <w:tcPr>
            <w:tcW w:w="2788" w:type="dxa"/>
          </w:tcPr>
          <w:p w14:paraId="280776E3" w14:textId="69F1B538" w:rsidR="00BD7C4A" w:rsidRPr="008A10EE" w:rsidRDefault="00BD7C4A" w:rsidP="001462C8">
            <w:pPr>
              <w:rPr>
                <w:rFonts w:cs="Times New Roman"/>
              </w:rPr>
            </w:pPr>
            <w:r w:rsidRPr="008A10EE">
              <w:rPr>
                <w:rFonts w:cs="Times New Roman"/>
              </w:rPr>
              <w:t>Ya sama-sama selamat siang juga.</w:t>
            </w:r>
          </w:p>
        </w:tc>
      </w:tr>
    </w:tbl>
    <w:p w14:paraId="2C3CFD80" w14:textId="2A32876E" w:rsidR="00A51EB2" w:rsidRPr="008A10EE" w:rsidRDefault="00A51EB2" w:rsidP="001462C8">
      <w:pPr>
        <w:rPr>
          <w:rFonts w:cs="Times New Roman"/>
          <w:lang w:val="en-US"/>
        </w:rPr>
        <w:sectPr w:rsidR="00A51EB2" w:rsidRPr="008A10EE" w:rsidSect="00FB2808">
          <w:pgSz w:w="8420" w:h="11907"/>
          <w:pgMar w:top="1107" w:right="1134" w:bottom="1134" w:left="1701" w:header="720" w:footer="720" w:gutter="0"/>
          <w:cols w:space="720"/>
          <w:titlePg/>
          <w:docGrid w:linePitch="299"/>
        </w:sectPr>
      </w:pPr>
    </w:p>
    <w:p w14:paraId="2AA049BC" w14:textId="4F45D085" w:rsidR="00D24A7D" w:rsidRPr="008A10EE" w:rsidRDefault="00D24A7D" w:rsidP="007B12F0">
      <w:pPr>
        <w:spacing w:line="360" w:lineRule="auto"/>
        <w:rPr>
          <w:rFonts w:cs="Times New Roman"/>
          <w:lang w:val="en-US"/>
        </w:rPr>
      </w:pPr>
    </w:p>
    <w:sectPr w:rsidR="00D24A7D" w:rsidRPr="008A10EE" w:rsidSect="001462C8">
      <w:pgSz w:w="8420" w:h="11907"/>
      <w:pgMar w:top="1134" w:right="1701" w:bottom="1107"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1E36D3" w14:textId="77777777" w:rsidR="002A14F8" w:rsidRDefault="002A14F8" w:rsidP="00391A48">
      <w:r>
        <w:separator/>
      </w:r>
    </w:p>
  </w:endnote>
  <w:endnote w:type="continuationSeparator" w:id="0">
    <w:p w14:paraId="0109D8D2" w14:textId="77777777" w:rsidR="002A14F8" w:rsidRDefault="002A14F8" w:rsidP="00391A48">
      <w:r>
        <w:continuationSeparator/>
      </w:r>
    </w:p>
  </w:endnote>
  <w:endnote w:type="continuationNotice" w:id="1">
    <w:p w14:paraId="46712060" w14:textId="77777777" w:rsidR="002A14F8" w:rsidRDefault="002A14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ヒラギノ角ゴ Pro W3">
    <w:altName w:val="MS Mincho"/>
    <w:charset w:val="80"/>
    <w:family w:val="auto"/>
    <w:pitch w:val="variable"/>
    <w:sig w:usb0="00000000" w:usb1="00000000" w:usb2="01000407" w:usb3="00000000" w:csb0="00020000" w:csb1="00000000"/>
  </w:font>
  <w:font w:name="DejaVu Sans">
    <w:altName w:val="Verdana"/>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8509626"/>
      <w:docPartObj>
        <w:docPartGallery w:val="Page Numbers (Bottom of Page)"/>
        <w:docPartUnique/>
      </w:docPartObj>
    </w:sdtPr>
    <w:sdtEndPr>
      <w:rPr>
        <w:noProof/>
      </w:rPr>
    </w:sdtEndPr>
    <w:sdtContent>
      <w:p w14:paraId="4631A248" w14:textId="14E68D4D" w:rsidR="00441E18" w:rsidRDefault="00441E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703DC4" w14:textId="77777777" w:rsidR="00441E18" w:rsidRDefault="00441E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145996"/>
      <w:docPartObj>
        <w:docPartGallery w:val="Page Numbers (Bottom of Page)"/>
        <w:docPartUnique/>
      </w:docPartObj>
    </w:sdtPr>
    <w:sdtEndPr>
      <w:rPr>
        <w:noProof/>
      </w:rPr>
    </w:sdtEndPr>
    <w:sdtContent>
      <w:p w14:paraId="5E5C22D2" w14:textId="0A4662F4" w:rsidR="00441E18" w:rsidRDefault="00441E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4870A7" w14:textId="77777777" w:rsidR="00441E18" w:rsidRDefault="00441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155732"/>
      <w:docPartObj>
        <w:docPartGallery w:val="Page Numbers (Bottom of Page)"/>
        <w:docPartUnique/>
      </w:docPartObj>
    </w:sdtPr>
    <w:sdtEndPr>
      <w:rPr>
        <w:noProof/>
      </w:rPr>
    </w:sdtEndPr>
    <w:sdtContent>
      <w:p w14:paraId="078CDEFF" w14:textId="503C26CD" w:rsidR="00441E18" w:rsidRDefault="00441E18">
        <w:pPr>
          <w:pStyle w:val="Footer"/>
          <w:jc w:val="center"/>
        </w:pPr>
        <w:r>
          <w:fldChar w:fldCharType="begin"/>
        </w:r>
        <w:r>
          <w:instrText xml:space="preserve"> PAGE   \* MERGEFORMAT </w:instrText>
        </w:r>
        <w:r>
          <w:fldChar w:fldCharType="separate"/>
        </w:r>
        <w:r>
          <w:rPr>
            <w:noProof/>
          </w:rPr>
          <w:t>83</w:t>
        </w:r>
        <w:r>
          <w:rPr>
            <w:noProof/>
          </w:rPr>
          <w:fldChar w:fldCharType="end"/>
        </w:r>
      </w:p>
    </w:sdtContent>
  </w:sdt>
  <w:p w14:paraId="7BD2AA8B" w14:textId="77777777" w:rsidR="00441E18" w:rsidRDefault="00441E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805021"/>
      <w:docPartObj>
        <w:docPartGallery w:val="Page Numbers (Bottom of Page)"/>
        <w:docPartUnique/>
      </w:docPartObj>
    </w:sdtPr>
    <w:sdtEndPr>
      <w:rPr>
        <w:noProof/>
      </w:rPr>
    </w:sdtEndPr>
    <w:sdtContent>
      <w:p w14:paraId="292BAE32" w14:textId="5B8D4AAC" w:rsidR="00441E18" w:rsidRDefault="00441E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86F023" w14:textId="77777777" w:rsidR="00441E18" w:rsidRDefault="00441E1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5074118"/>
      <w:docPartObj>
        <w:docPartGallery w:val="Page Numbers (Bottom of Page)"/>
        <w:docPartUnique/>
      </w:docPartObj>
    </w:sdtPr>
    <w:sdtEndPr>
      <w:rPr>
        <w:noProof/>
      </w:rPr>
    </w:sdtEndPr>
    <w:sdtContent>
      <w:p w14:paraId="76991E9D" w14:textId="77777777" w:rsidR="00441E18" w:rsidRDefault="00441E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3854A9" w14:textId="77777777" w:rsidR="00441E18" w:rsidRDefault="00441E1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6855809"/>
      <w:docPartObj>
        <w:docPartGallery w:val="Page Numbers (Bottom of Page)"/>
        <w:docPartUnique/>
      </w:docPartObj>
    </w:sdtPr>
    <w:sdtEndPr>
      <w:rPr>
        <w:noProof/>
      </w:rPr>
    </w:sdtEndPr>
    <w:sdtContent>
      <w:p w14:paraId="3375AB73" w14:textId="77777777" w:rsidR="00441E18" w:rsidRDefault="00441E18">
        <w:pPr>
          <w:pStyle w:val="Footer"/>
          <w:jc w:val="center"/>
        </w:pPr>
        <w:r>
          <w:fldChar w:fldCharType="begin"/>
        </w:r>
        <w:r>
          <w:instrText xml:space="preserve"> PAGE   \* MERGEFORMAT </w:instrText>
        </w:r>
        <w:r>
          <w:fldChar w:fldCharType="separate"/>
        </w:r>
        <w:r>
          <w:rPr>
            <w:noProof/>
          </w:rPr>
          <w:t>83</w:t>
        </w:r>
        <w:r>
          <w:rPr>
            <w:noProof/>
          </w:rPr>
          <w:fldChar w:fldCharType="end"/>
        </w:r>
      </w:p>
    </w:sdtContent>
  </w:sdt>
  <w:p w14:paraId="443F31FE" w14:textId="77777777" w:rsidR="00441E18" w:rsidRDefault="00441E1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DD76B" w14:textId="13A084F3" w:rsidR="00441E18" w:rsidRDefault="00441E18">
    <w:pPr>
      <w:pStyle w:val="Footer"/>
    </w:pPr>
  </w:p>
  <w:p w14:paraId="733DED86" w14:textId="77777777" w:rsidR="00441E18" w:rsidRDefault="00441E1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84203" w14:textId="7F3AB099" w:rsidR="00441E18" w:rsidRDefault="00441E18">
    <w:pPr>
      <w:pStyle w:val="Footer"/>
      <w:jc w:val="center"/>
    </w:pPr>
  </w:p>
  <w:p w14:paraId="6F19219D" w14:textId="77777777" w:rsidR="00441E18" w:rsidRDefault="00441E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C5B7F" w14:textId="77777777" w:rsidR="002A14F8" w:rsidRDefault="002A14F8" w:rsidP="00391A48">
      <w:r>
        <w:separator/>
      </w:r>
    </w:p>
  </w:footnote>
  <w:footnote w:type="continuationSeparator" w:id="0">
    <w:p w14:paraId="209CE53E" w14:textId="77777777" w:rsidR="002A14F8" w:rsidRDefault="002A14F8" w:rsidP="00391A48">
      <w:r>
        <w:continuationSeparator/>
      </w:r>
    </w:p>
  </w:footnote>
  <w:footnote w:type="continuationNotice" w:id="1">
    <w:p w14:paraId="01E4DA54" w14:textId="77777777" w:rsidR="002A14F8" w:rsidRDefault="002A14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7299721"/>
      <w:docPartObj>
        <w:docPartGallery w:val="Page Numbers (Top of Page)"/>
        <w:docPartUnique/>
      </w:docPartObj>
    </w:sdtPr>
    <w:sdtEndPr>
      <w:rPr>
        <w:noProof/>
      </w:rPr>
    </w:sdtEndPr>
    <w:sdtContent>
      <w:p w14:paraId="24CC709E" w14:textId="4799981A" w:rsidR="00441E18" w:rsidRDefault="00441E18">
        <w:pPr>
          <w:pStyle w:val="Header"/>
        </w:pPr>
        <w:r>
          <w:fldChar w:fldCharType="begin"/>
        </w:r>
        <w:r>
          <w:instrText xml:space="preserve"> PAGE   \* MERGEFORMAT </w:instrText>
        </w:r>
        <w:r>
          <w:fldChar w:fldCharType="separate"/>
        </w:r>
        <w:r>
          <w:rPr>
            <w:noProof/>
          </w:rPr>
          <w:t>92</w:t>
        </w:r>
        <w:r>
          <w:rPr>
            <w:noProof/>
          </w:rPr>
          <w:fldChar w:fldCharType="end"/>
        </w:r>
      </w:p>
    </w:sdtContent>
  </w:sdt>
  <w:p w14:paraId="752439A3" w14:textId="77777777" w:rsidR="00441E18" w:rsidRPr="00184676" w:rsidRDefault="00441E18" w:rsidP="003905A6">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579266"/>
      <w:docPartObj>
        <w:docPartGallery w:val="Page Numbers (Top of Page)"/>
        <w:docPartUnique/>
      </w:docPartObj>
    </w:sdtPr>
    <w:sdtEndPr/>
    <w:sdtContent>
      <w:p w14:paraId="07F1DB1E" w14:textId="2D603CCD" w:rsidR="00441E18" w:rsidRDefault="00441E18">
        <w:pPr>
          <w:pStyle w:val="Header"/>
          <w:jc w:val="right"/>
        </w:pPr>
        <w:r>
          <w:fldChar w:fldCharType="begin"/>
        </w:r>
        <w:r>
          <w:instrText>PAGE   \* MERGEFORMAT</w:instrText>
        </w:r>
        <w:r>
          <w:fldChar w:fldCharType="separate"/>
        </w:r>
        <w:r>
          <w:rPr>
            <w:lang w:val="id-ID"/>
          </w:rPr>
          <w:t>2</w:t>
        </w:r>
        <w:r>
          <w:fldChar w:fldCharType="end"/>
        </w:r>
      </w:p>
    </w:sdtContent>
  </w:sdt>
  <w:p w14:paraId="01F66D2F" w14:textId="77777777" w:rsidR="00441E18" w:rsidRDefault="00441E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18123A" w14:textId="77777777" w:rsidR="00441E18" w:rsidRDefault="00441E18" w:rsidP="00520892">
    <w:pPr>
      <w:pStyle w:val="Header"/>
      <w:spacing w:before="120" w:after="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8CC10" w14:textId="0AB295BB" w:rsidR="00441E18" w:rsidRDefault="00441E18">
    <w:pPr>
      <w:pStyle w:val="Header"/>
    </w:pPr>
  </w:p>
  <w:p w14:paraId="4E379C35" w14:textId="77777777" w:rsidR="00441E18" w:rsidRPr="00184676" w:rsidRDefault="00441E18" w:rsidP="003905A6">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044498"/>
      <w:docPartObj>
        <w:docPartGallery w:val="Page Numbers (Top of Page)"/>
        <w:docPartUnique/>
      </w:docPartObj>
    </w:sdtPr>
    <w:sdtEndPr/>
    <w:sdtContent>
      <w:p w14:paraId="52EDE217" w14:textId="389A3ECC" w:rsidR="00441E18" w:rsidRDefault="002A14F8">
        <w:pPr>
          <w:pStyle w:val="Header"/>
          <w:jc w:val="right"/>
        </w:pPr>
      </w:p>
    </w:sdtContent>
  </w:sdt>
  <w:p w14:paraId="0B07782E" w14:textId="77777777" w:rsidR="00441E18" w:rsidRDefault="00441E1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960366"/>
      <w:docPartObj>
        <w:docPartGallery w:val="Page Numbers (Top of Page)"/>
        <w:docPartUnique/>
      </w:docPartObj>
    </w:sdtPr>
    <w:sdtEndPr>
      <w:rPr>
        <w:noProof/>
      </w:rPr>
    </w:sdtEndPr>
    <w:sdtContent>
      <w:p w14:paraId="4240F228" w14:textId="77777777" w:rsidR="00441E18" w:rsidRDefault="00441E18">
        <w:pPr>
          <w:pStyle w:val="Header"/>
        </w:pPr>
        <w:r>
          <w:fldChar w:fldCharType="begin"/>
        </w:r>
        <w:r>
          <w:instrText xml:space="preserve"> PAGE   \* MERGEFORMAT </w:instrText>
        </w:r>
        <w:r>
          <w:fldChar w:fldCharType="separate"/>
        </w:r>
        <w:r>
          <w:rPr>
            <w:noProof/>
          </w:rPr>
          <w:t>2</w:t>
        </w:r>
        <w:r>
          <w:rPr>
            <w:noProof/>
          </w:rPr>
          <w:fldChar w:fldCharType="end"/>
        </w:r>
      </w:p>
    </w:sdtContent>
  </w:sdt>
  <w:p w14:paraId="5096B5DB" w14:textId="77777777" w:rsidR="00441E18" w:rsidRPr="00184676" w:rsidRDefault="00441E18" w:rsidP="003905A6">
    <w:pPr>
      <w:pStyle w:val="Header"/>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4746159"/>
      <w:docPartObj>
        <w:docPartGallery w:val="Page Numbers (Top of Page)"/>
        <w:docPartUnique/>
      </w:docPartObj>
    </w:sdtPr>
    <w:sdtEndPr/>
    <w:sdtContent>
      <w:p w14:paraId="52951E58" w14:textId="77777777" w:rsidR="00441E18" w:rsidRDefault="00441E18">
        <w:pPr>
          <w:pStyle w:val="Header"/>
          <w:jc w:val="right"/>
        </w:pPr>
        <w:r>
          <w:fldChar w:fldCharType="begin"/>
        </w:r>
        <w:r>
          <w:instrText>PAGE   \* MERGEFORMAT</w:instrText>
        </w:r>
        <w:r>
          <w:fldChar w:fldCharType="separate"/>
        </w:r>
        <w:r>
          <w:rPr>
            <w:lang w:val="id-ID"/>
          </w:rPr>
          <w:t>2</w:t>
        </w:r>
        <w:r>
          <w:fldChar w:fldCharType="end"/>
        </w:r>
      </w:p>
    </w:sdtContent>
  </w:sdt>
  <w:p w14:paraId="3DBA08C2" w14:textId="77777777" w:rsidR="00441E18" w:rsidRDefault="00441E1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2368259"/>
      <w:docPartObj>
        <w:docPartGallery w:val="Page Numbers (Top of Page)"/>
        <w:docPartUnique/>
      </w:docPartObj>
    </w:sdtPr>
    <w:sdtEndPr/>
    <w:sdtContent>
      <w:p w14:paraId="764A4963" w14:textId="41947BC1" w:rsidR="00441E18" w:rsidRDefault="00441E18">
        <w:pPr>
          <w:pStyle w:val="Header"/>
          <w:jc w:val="right"/>
        </w:pPr>
        <w:r>
          <w:fldChar w:fldCharType="begin"/>
        </w:r>
        <w:r>
          <w:instrText>PAGE   \* MERGEFORMAT</w:instrText>
        </w:r>
        <w:r>
          <w:fldChar w:fldCharType="separate"/>
        </w:r>
        <w:r>
          <w:rPr>
            <w:lang w:val="id-ID"/>
          </w:rPr>
          <w:t>2</w:t>
        </w:r>
        <w:r>
          <w:fldChar w:fldCharType="end"/>
        </w:r>
      </w:p>
    </w:sdtContent>
  </w:sdt>
  <w:p w14:paraId="26333503" w14:textId="77777777" w:rsidR="00441E18" w:rsidRDefault="00441E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032FF"/>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C579A1"/>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58E36DD"/>
    <w:multiLevelType w:val="multilevel"/>
    <w:tmpl w:val="50A6742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color w:val="000000" w:themeColor="text1"/>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A06AB0"/>
    <w:multiLevelType w:val="multilevel"/>
    <w:tmpl w:val="41F48B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6C908DF"/>
    <w:multiLevelType w:val="hybridMultilevel"/>
    <w:tmpl w:val="26C25D6C"/>
    <w:lvl w:ilvl="0" w:tplc="B04259A2">
      <w:start w:val="1"/>
      <w:numFmt w:val="upperLetter"/>
      <w:lvlText w:val="%1."/>
      <w:lvlJc w:val="left"/>
      <w:pPr>
        <w:ind w:left="720" w:hanging="360"/>
      </w:pPr>
      <w:rPr>
        <w:rFonts w:hint="default"/>
        <w:color w:val="FFFFFF" w:themeColor="background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1A54AF"/>
    <w:multiLevelType w:val="multilevel"/>
    <w:tmpl w:val="D6007FF8"/>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b/>
        <w:bCs w:val="0"/>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094A1DFE"/>
    <w:multiLevelType w:val="hybridMultilevel"/>
    <w:tmpl w:val="7E6ED8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AF32B35"/>
    <w:multiLevelType w:val="hybridMultilevel"/>
    <w:tmpl w:val="CA5EF91C"/>
    <w:lvl w:ilvl="0" w:tplc="1758E3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C3634EA"/>
    <w:multiLevelType w:val="hybridMultilevel"/>
    <w:tmpl w:val="30D24E88"/>
    <w:lvl w:ilvl="0" w:tplc="BF9A1496">
      <w:start w:val="1"/>
      <w:numFmt w:val="decimal"/>
      <w:lvlText w:val="2.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C3D36D2"/>
    <w:multiLevelType w:val="hybridMultilevel"/>
    <w:tmpl w:val="05F0178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129F0D23"/>
    <w:multiLevelType w:val="hybridMultilevel"/>
    <w:tmpl w:val="0BEA59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4EF5839"/>
    <w:multiLevelType w:val="hybridMultilevel"/>
    <w:tmpl w:val="38FC91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6C830FD"/>
    <w:multiLevelType w:val="multilevel"/>
    <w:tmpl w:val="863E6FB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16DA687A"/>
    <w:multiLevelType w:val="hybridMultilevel"/>
    <w:tmpl w:val="17D835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AA44CB"/>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282E33FD"/>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8EC16C0"/>
    <w:multiLevelType w:val="multilevel"/>
    <w:tmpl w:val="50A6742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A815667"/>
    <w:multiLevelType w:val="hybridMultilevel"/>
    <w:tmpl w:val="AB487100"/>
    <w:lvl w:ilvl="0" w:tplc="D6DC3F4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8" w15:restartNumberingAfterBreak="0">
    <w:nsid w:val="2B021CBD"/>
    <w:multiLevelType w:val="hybridMultilevel"/>
    <w:tmpl w:val="6338EC24"/>
    <w:lvl w:ilvl="0" w:tplc="3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3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9" w15:restartNumberingAfterBreak="0">
    <w:nsid w:val="2BA33EED"/>
    <w:multiLevelType w:val="hybridMultilevel"/>
    <w:tmpl w:val="E7F66162"/>
    <w:lvl w:ilvl="0" w:tplc="E5E8AC84">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2BFC292A"/>
    <w:multiLevelType w:val="multilevel"/>
    <w:tmpl w:val="F29879BA"/>
    <w:lvl w:ilvl="0">
      <w:start w:val="1"/>
      <w:numFmt w:val="decimal"/>
      <w:lvlText w:val="%1"/>
      <w:lvlJc w:val="left"/>
      <w:pPr>
        <w:ind w:left="432" w:hanging="432"/>
      </w:pPr>
      <w:rPr>
        <w:rFonts w:hint="default"/>
        <w:vanish/>
        <w:color w:val="auto"/>
      </w:rPr>
    </w:lvl>
    <w:lvl w:ilvl="1">
      <w:start w:val="1"/>
      <w:numFmt w:val="decimal"/>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2.%3"/>
      <w:lvlJc w:val="left"/>
      <w:pPr>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2.2.1.%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2DC75675"/>
    <w:multiLevelType w:val="multilevel"/>
    <w:tmpl w:val="1914987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22" w15:restartNumberingAfterBreak="0">
    <w:nsid w:val="33BA33D0"/>
    <w:multiLevelType w:val="multilevel"/>
    <w:tmpl w:val="C4801762"/>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6260FE1"/>
    <w:multiLevelType w:val="hybridMultilevel"/>
    <w:tmpl w:val="EA4885F6"/>
    <w:lvl w:ilvl="0" w:tplc="AD4A7448">
      <w:start w:val="1"/>
      <w:numFmt w:val="lowerLetter"/>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376B4C44"/>
    <w:multiLevelType w:val="hybridMultilevel"/>
    <w:tmpl w:val="26A00F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88A4B65"/>
    <w:multiLevelType w:val="hybridMultilevel"/>
    <w:tmpl w:val="BF5E0C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D5A62ED"/>
    <w:multiLevelType w:val="hybridMultilevel"/>
    <w:tmpl w:val="337A3A9A"/>
    <w:lvl w:ilvl="0" w:tplc="3036E51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3F48603A"/>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1C15361"/>
    <w:multiLevelType w:val="hybridMultilevel"/>
    <w:tmpl w:val="BB1222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3F667D5"/>
    <w:multiLevelType w:val="multilevel"/>
    <w:tmpl w:val="9AC29F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45B14FD"/>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47530E0A"/>
    <w:multiLevelType w:val="hybridMultilevel"/>
    <w:tmpl w:val="A46C54CC"/>
    <w:lvl w:ilvl="0" w:tplc="810AF074">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15:restartNumberingAfterBreak="0">
    <w:nsid w:val="47776EFA"/>
    <w:multiLevelType w:val="hybridMultilevel"/>
    <w:tmpl w:val="D6F62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BA41E1F"/>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4C745474"/>
    <w:multiLevelType w:val="hybridMultilevel"/>
    <w:tmpl w:val="640C8014"/>
    <w:lvl w:ilvl="0" w:tplc="F20C68CA">
      <w:start w:val="1"/>
      <w:numFmt w:val="decimal"/>
      <w:lvlText w:val="%1."/>
      <w:lvlJc w:val="left"/>
      <w:pPr>
        <w:ind w:left="720" w:hanging="360"/>
      </w:pPr>
      <w:rPr>
        <w:rFonts w:hint="default"/>
        <w:color w:val="FFFFFF" w:themeColor="background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EDC1F1A"/>
    <w:multiLevelType w:val="hybridMultilevel"/>
    <w:tmpl w:val="E054A8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51014D1D"/>
    <w:multiLevelType w:val="hybridMultilevel"/>
    <w:tmpl w:val="594AE8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3261AE5"/>
    <w:multiLevelType w:val="multilevel"/>
    <w:tmpl w:val="8CC295C0"/>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33A2903"/>
    <w:multiLevelType w:val="hybridMultilevel"/>
    <w:tmpl w:val="2990EA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55AD1D6F"/>
    <w:multiLevelType w:val="hybridMultilevel"/>
    <w:tmpl w:val="8F6CBC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6874483"/>
    <w:multiLevelType w:val="hybridMultilevel"/>
    <w:tmpl w:val="50B6C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6DA3A89"/>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56FE1774"/>
    <w:multiLevelType w:val="hybridMultilevel"/>
    <w:tmpl w:val="FBBE3F14"/>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3" w15:restartNumberingAfterBreak="0">
    <w:nsid w:val="57732637"/>
    <w:multiLevelType w:val="hybridMultilevel"/>
    <w:tmpl w:val="8E68B9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9EF6CE1"/>
    <w:multiLevelType w:val="hybridMultilevel"/>
    <w:tmpl w:val="40B0F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AD43781"/>
    <w:multiLevelType w:val="multilevel"/>
    <w:tmpl w:val="7DBC3376"/>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D0F53BD"/>
    <w:multiLevelType w:val="hybridMultilevel"/>
    <w:tmpl w:val="A39AD174"/>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7" w15:restartNumberingAfterBreak="0">
    <w:nsid w:val="5D525914"/>
    <w:multiLevelType w:val="multilevel"/>
    <w:tmpl w:val="48D8E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5EEC435B"/>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9" w15:restartNumberingAfterBreak="0">
    <w:nsid w:val="60475E94"/>
    <w:multiLevelType w:val="hybridMultilevel"/>
    <w:tmpl w:val="1444C68E"/>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0" w15:restartNumberingAfterBreak="0">
    <w:nsid w:val="618270F0"/>
    <w:multiLevelType w:val="hybridMultilevel"/>
    <w:tmpl w:val="01A8CF62"/>
    <w:lvl w:ilvl="0" w:tplc="86828F42">
      <w:start w:val="1"/>
      <w:numFmt w:val="lowerLetter"/>
      <w:lvlText w:val="%1."/>
      <w:lvlJc w:val="left"/>
      <w:pPr>
        <w:ind w:left="786" w:hanging="360"/>
      </w:pPr>
      <w:rPr>
        <w:rFonts w:hint="default"/>
        <w:b w:val="0"/>
        <w:bCs w:val="0"/>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1" w15:restartNumberingAfterBreak="0">
    <w:nsid w:val="619A1D13"/>
    <w:multiLevelType w:val="hybridMultilevel"/>
    <w:tmpl w:val="F5EE72FC"/>
    <w:lvl w:ilvl="0" w:tplc="BC186D0E">
      <w:start w:val="1"/>
      <w:numFmt w:val="lowerLetter"/>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645721AC"/>
    <w:multiLevelType w:val="multilevel"/>
    <w:tmpl w:val="CDC21B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6606407D"/>
    <w:multiLevelType w:val="multilevel"/>
    <w:tmpl w:val="CCC8BB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66F22E24"/>
    <w:multiLevelType w:val="hybridMultilevel"/>
    <w:tmpl w:val="238AC1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D354D55"/>
    <w:multiLevelType w:val="hybridMultilevel"/>
    <w:tmpl w:val="591AAE24"/>
    <w:lvl w:ilvl="0" w:tplc="F4D66D8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6" w15:restartNumberingAfterBreak="0">
    <w:nsid w:val="6D55225C"/>
    <w:multiLevelType w:val="multilevel"/>
    <w:tmpl w:val="31563322"/>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6D5D4843"/>
    <w:multiLevelType w:val="hybridMultilevel"/>
    <w:tmpl w:val="F2C4F0A6"/>
    <w:lvl w:ilvl="0" w:tplc="810AF074">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8" w15:restartNumberingAfterBreak="0">
    <w:nsid w:val="6F96251F"/>
    <w:multiLevelType w:val="hybridMultilevel"/>
    <w:tmpl w:val="9AFE69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09D1A08"/>
    <w:multiLevelType w:val="hybridMultilevel"/>
    <w:tmpl w:val="211C9CD4"/>
    <w:lvl w:ilvl="0" w:tplc="6CA2E580">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0" w15:restartNumberingAfterBreak="0">
    <w:nsid w:val="72591DB5"/>
    <w:multiLevelType w:val="hybridMultilevel"/>
    <w:tmpl w:val="1D5EE536"/>
    <w:lvl w:ilvl="0" w:tplc="6DF6D6FC">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736B3385"/>
    <w:multiLevelType w:val="hybridMultilevel"/>
    <w:tmpl w:val="52F620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3D46388"/>
    <w:multiLevelType w:val="hybridMultilevel"/>
    <w:tmpl w:val="64DE06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758F4DB8"/>
    <w:multiLevelType w:val="hybridMultilevel"/>
    <w:tmpl w:val="0F128E38"/>
    <w:lvl w:ilvl="0" w:tplc="71846F30">
      <w:start w:val="1"/>
      <w:numFmt w:val="lowerLetter"/>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4" w15:restartNumberingAfterBreak="0">
    <w:nsid w:val="776350FC"/>
    <w:multiLevelType w:val="multilevel"/>
    <w:tmpl w:val="241EEFAE"/>
    <w:lvl w:ilvl="0">
      <w:start w:val="1"/>
      <w:numFmt w:val="decimal"/>
      <w:lvlText w:val="%1."/>
      <w:lvlJc w:val="left"/>
      <w:pPr>
        <w:ind w:left="1004" w:hanging="360"/>
      </w:pPr>
      <w:rPr>
        <w:rFonts w:hint="default"/>
      </w:rPr>
    </w:lvl>
    <w:lvl w:ilvl="1">
      <w:start w:val="1"/>
      <w:numFmt w:val="decimal"/>
      <w:isLgl/>
      <w:lvlText w:val="%1.%2"/>
      <w:lvlJc w:val="left"/>
      <w:pPr>
        <w:ind w:left="1169" w:hanging="525"/>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65" w15:restartNumberingAfterBreak="0">
    <w:nsid w:val="777878C6"/>
    <w:multiLevelType w:val="hybridMultilevel"/>
    <w:tmpl w:val="5EF0A2E2"/>
    <w:lvl w:ilvl="0" w:tplc="38E86D6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7EF59A9"/>
    <w:multiLevelType w:val="hybridMultilevel"/>
    <w:tmpl w:val="CEEA6FC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7" w15:restartNumberingAfterBreak="0">
    <w:nsid w:val="7955177D"/>
    <w:multiLevelType w:val="multilevel"/>
    <w:tmpl w:val="1D8A8692"/>
    <w:lvl w:ilvl="0">
      <w:start w:val="1"/>
      <w:numFmt w:val="bullet"/>
      <w:lvlText w:val=""/>
      <w:lvlJc w:val="left"/>
      <w:pPr>
        <w:ind w:left="360" w:hanging="360"/>
      </w:pPr>
      <w:rPr>
        <w:rFonts w:ascii="Symbol" w:hAnsi="Symbol" w:hint="default"/>
        <w:color w:val="000000" w:themeColor="text1"/>
      </w:rPr>
    </w:lvl>
    <w:lvl w:ilvl="1">
      <w:start w:val="1"/>
      <w:numFmt w:val="decimal"/>
      <w:isLgl/>
      <w:lvlText w:val="%1.%2."/>
      <w:lvlJc w:val="left"/>
      <w:pPr>
        <w:ind w:left="261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color w:val="000000" w:themeColor="text1"/>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8" w15:restartNumberingAfterBreak="0">
    <w:nsid w:val="7AA842AD"/>
    <w:multiLevelType w:val="hybridMultilevel"/>
    <w:tmpl w:val="DFBCBCF8"/>
    <w:lvl w:ilvl="0" w:tplc="F67C78A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9" w15:restartNumberingAfterBreak="0">
    <w:nsid w:val="7F547C06"/>
    <w:multiLevelType w:val="multilevel"/>
    <w:tmpl w:val="94B2E30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5"/>
  </w:num>
  <w:num w:numId="2">
    <w:abstractNumId w:val="3"/>
  </w:num>
  <w:num w:numId="3">
    <w:abstractNumId w:val="64"/>
  </w:num>
  <w:num w:numId="4">
    <w:abstractNumId w:val="22"/>
  </w:num>
  <w:num w:numId="5">
    <w:abstractNumId w:val="37"/>
  </w:num>
  <w:num w:numId="6">
    <w:abstractNumId w:val="20"/>
  </w:num>
  <w:num w:numId="7">
    <w:abstractNumId w:val="29"/>
  </w:num>
  <w:num w:numId="8">
    <w:abstractNumId w:val="52"/>
  </w:num>
  <w:num w:numId="9">
    <w:abstractNumId w:val="56"/>
  </w:num>
  <w:num w:numId="10">
    <w:abstractNumId w:val="39"/>
  </w:num>
  <w:num w:numId="11">
    <w:abstractNumId w:val="8"/>
  </w:num>
  <w:num w:numId="12">
    <w:abstractNumId w:val="16"/>
  </w:num>
  <w:num w:numId="13">
    <w:abstractNumId w:val="18"/>
  </w:num>
  <w:num w:numId="14">
    <w:abstractNumId w:val="2"/>
  </w:num>
  <w:num w:numId="15">
    <w:abstractNumId w:val="47"/>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63"/>
  </w:num>
  <w:num w:numId="19">
    <w:abstractNumId w:val="50"/>
  </w:num>
  <w:num w:numId="20">
    <w:abstractNumId w:val="36"/>
  </w:num>
  <w:num w:numId="21">
    <w:abstractNumId w:val="49"/>
  </w:num>
  <w:num w:numId="22">
    <w:abstractNumId w:val="69"/>
  </w:num>
  <w:num w:numId="23">
    <w:abstractNumId w:val="11"/>
  </w:num>
  <w:num w:numId="24">
    <w:abstractNumId w:val="57"/>
  </w:num>
  <w:num w:numId="25">
    <w:abstractNumId w:val="31"/>
  </w:num>
  <w:num w:numId="26">
    <w:abstractNumId w:val="12"/>
  </w:num>
  <w:num w:numId="27">
    <w:abstractNumId w:val="44"/>
  </w:num>
  <w:num w:numId="28">
    <w:abstractNumId w:val="53"/>
  </w:num>
  <w:num w:numId="29">
    <w:abstractNumId w:val="68"/>
  </w:num>
  <w:num w:numId="30">
    <w:abstractNumId w:val="60"/>
  </w:num>
  <w:num w:numId="31">
    <w:abstractNumId w:val="9"/>
  </w:num>
  <w:num w:numId="32">
    <w:abstractNumId w:val="24"/>
  </w:num>
  <w:num w:numId="33">
    <w:abstractNumId w:val="5"/>
  </w:num>
  <w:num w:numId="34">
    <w:abstractNumId w:val="34"/>
  </w:num>
  <w:num w:numId="35">
    <w:abstractNumId w:val="1"/>
  </w:num>
  <w:num w:numId="36">
    <w:abstractNumId w:val="14"/>
  </w:num>
  <w:num w:numId="37">
    <w:abstractNumId w:val="48"/>
  </w:num>
  <w:num w:numId="38">
    <w:abstractNumId w:val="30"/>
  </w:num>
  <w:num w:numId="39">
    <w:abstractNumId w:val="27"/>
  </w:num>
  <w:num w:numId="40">
    <w:abstractNumId w:val="15"/>
  </w:num>
  <w:num w:numId="41">
    <w:abstractNumId w:val="41"/>
  </w:num>
  <w:num w:numId="42">
    <w:abstractNumId w:val="33"/>
  </w:num>
  <w:num w:numId="43">
    <w:abstractNumId w:val="0"/>
  </w:num>
  <w:num w:numId="44">
    <w:abstractNumId w:val="67"/>
  </w:num>
  <w:num w:numId="45">
    <w:abstractNumId w:val="6"/>
  </w:num>
  <w:num w:numId="46">
    <w:abstractNumId w:val="10"/>
  </w:num>
  <w:num w:numId="47">
    <w:abstractNumId w:val="61"/>
  </w:num>
  <w:num w:numId="48">
    <w:abstractNumId w:val="21"/>
  </w:num>
  <w:num w:numId="49">
    <w:abstractNumId w:val="32"/>
  </w:num>
  <w:num w:numId="50">
    <w:abstractNumId w:val="43"/>
  </w:num>
  <w:num w:numId="51">
    <w:abstractNumId w:val="35"/>
  </w:num>
  <w:num w:numId="52">
    <w:abstractNumId w:val="66"/>
  </w:num>
  <w:num w:numId="53">
    <w:abstractNumId w:val="40"/>
  </w:num>
  <w:num w:numId="54">
    <w:abstractNumId w:val="13"/>
  </w:num>
  <w:num w:numId="55">
    <w:abstractNumId w:val="62"/>
  </w:num>
  <w:num w:numId="56">
    <w:abstractNumId w:val="59"/>
  </w:num>
  <w:num w:numId="57">
    <w:abstractNumId w:val="19"/>
  </w:num>
  <w:num w:numId="58">
    <w:abstractNumId w:val="26"/>
  </w:num>
  <w:num w:numId="59">
    <w:abstractNumId w:val="17"/>
  </w:num>
  <w:num w:numId="60">
    <w:abstractNumId w:val="55"/>
  </w:num>
  <w:num w:numId="61">
    <w:abstractNumId w:val="28"/>
  </w:num>
  <w:num w:numId="62">
    <w:abstractNumId w:val="25"/>
  </w:num>
  <w:num w:numId="63">
    <w:abstractNumId w:val="58"/>
  </w:num>
  <w:num w:numId="64">
    <w:abstractNumId w:val="7"/>
  </w:num>
  <w:num w:numId="65">
    <w:abstractNumId w:val="54"/>
  </w:num>
  <w:num w:numId="66">
    <w:abstractNumId w:val="46"/>
  </w:num>
  <w:num w:numId="67">
    <w:abstractNumId w:val="42"/>
  </w:num>
  <w:num w:numId="68">
    <w:abstractNumId w:val="51"/>
  </w:num>
  <w:num w:numId="69">
    <w:abstractNumId w:val="65"/>
  </w:num>
  <w:num w:numId="70">
    <w:abstractNumId w:val="38"/>
  </w:num>
  <w:num w:numId="71">
    <w:abstractNumId w:val="4"/>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mirrorMargins/>
  <w:hideSpellingErrors/>
  <w:hideGrammatical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ID" w:vendorID="64" w:dllVersion="0" w:nlCheck="1" w:checkStyle="0"/>
  <w:activeWritingStyle w:appName="MSWord" w:lang="en-GB" w:vendorID="64" w:dllVersion="0" w:nlCheck="1" w:checkStyle="0"/>
  <w:activeWritingStyle w:appName="MSWord" w:lang="pt-BR" w:vendorID="64" w:dllVersion="4096" w:nlCheck="1" w:checkStyle="0"/>
  <w:activeWritingStyle w:appName="MSWord" w:lang="it-IT" w:vendorID="64" w:dllVersion="4096" w:nlCheck="1" w:checkStyle="0"/>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F45"/>
    <w:rsid w:val="00000330"/>
    <w:rsid w:val="000004C6"/>
    <w:rsid w:val="00000B39"/>
    <w:rsid w:val="00000CD3"/>
    <w:rsid w:val="00000DD6"/>
    <w:rsid w:val="00000E5B"/>
    <w:rsid w:val="00000E61"/>
    <w:rsid w:val="00000FF7"/>
    <w:rsid w:val="000012E3"/>
    <w:rsid w:val="000013CD"/>
    <w:rsid w:val="0000151C"/>
    <w:rsid w:val="000017C9"/>
    <w:rsid w:val="00001995"/>
    <w:rsid w:val="00001A5E"/>
    <w:rsid w:val="0000227E"/>
    <w:rsid w:val="00002312"/>
    <w:rsid w:val="000023D4"/>
    <w:rsid w:val="00002457"/>
    <w:rsid w:val="000027BE"/>
    <w:rsid w:val="000028F4"/>
    <w:rsid w:val="00002DEF"/>
    <w:rsid w:val="00003356"/>
    <w:rsid w:val="00003A90"/>
    <w:rsid w:val="00003D34"/>
    <w:rsid w:val="00004271"/>
    <w:rsid w:val="00004370"/>
    <w:rsid w:val="000043B0"/>
    <w:rsid w:val="00004687"/>
    <w:rsid w:val="00004877"/>
    <w:rsid w:val="000049BE"/>
    <w:rsid w:val="00005025"/>
    <w:rsid w:val="00005127"/>
    <w:rsid w:val="000053A6"/>
    <w:rsid w:val="000053CD"/>
    <w:rsid w:val="00005C99"/>
    <w:rsid w:val="00005CD8"/>
    <w:rsid w:val="00005F14"/>
    <w:rsid w:val="00006129"/>
    <w:rsid w:val="000069DD"/>
    <w:rsid w:val="00006A67"/>
    <w:rsid w:val="00007061"/>
    <w:rsid w:val="000071D6"/>
    <w:rsid w:val="0000728E"/>
    <w:rsid w:val="000079A2"/>
    <w:rsid w:val="00007D86"/>
    <w:rsid w:val="00007E01"/>
    <w:rsid w:val="000101BF"/>
    <w:rsid w:val="00011046"/>
    <w:rsid w:val="0001116A"/>
    <w:rsid w:val="00011578"/>
    <w:rsid w:val="00011BA2"/>
    <w:rsid w:val="0001256D"/>
    <w:rsid w:val="00012644"/>
    <w:rsid w:val="00012AD2"/>
    <w:rsid w:val="00012E38"/>
    <w:rsid w:val="00013339"/>
    <w:rsid w:val="00013A57"/>
    <w:rsid w:val="00013D9C"/>
    <w:rsid w:val="00013DB1"/>
    <w:rsid w:val="000145C0"/>
    <w:rsid w:val="000146EF"/>
    <w:rsid w:val="0001488A"/>
    <w:rsid w:val="000150D7"/>
    <w:rsid w:val="0001548C"/>
    <w:rsid w:val="000155BF"/>
    <w:rsid w:val="0001586E"/>
    <w:rsid w:val="00015E45"/>
    <w:rsid w:val="000162F5"/>
    <w:rsid w:val="0001696B"/>
    <w:rsid w:val="00016E61"/>
    <w:rsid w:val="00017225"/>
    <w:rsid w:val="0001790C"/>
    <w:rsid w:val="0001799E"/>
    <w:rsid w:val="00017A0B"/>
    <w:rsid w:val="000214D3"/>
    <w:rsid w:val="0002157C"/>
    <w:rsid w:val="0002157E"/>
    <w:rsid w:val="000216AB"/>
    <w:rsid w:val="000217DD"/>
    <w:rsid w:val="00021AAB"/>
    <w:rsid w:val="00021DBF"/>
    <w:rsid w:val="000222AA"/>
    <w:rsid w:val="0002239A"/>
    <w:rsid w:val="000224EC"/>
    <w:rsid w:val="00022A5A"/>
    <w:rsid w:val="00022F61"/>
    <w:rsid w:val="0002317C"/>
    <w:rsid w:val="0002389F"/>
    <w:rsid w:val="00023D40"/>
    <w:rsid w:val="00023E9E"/>
    <w:rsid w:val="00024424"/>
    <w:rsid w:val="0002497C"/>
    <w:rsid w:val="00024D18"/>
    <w:rsid w:val="000251BD"/>
    <w:rsid w:val="00025D2E"/>
    <w:rsid w:val="00025DE4"/>
    <w:rsid w:val="00025FF7"/>
    <w:rsid w:val="0002656A"/>
    <w:rsid w:val="0002666D"/>
    <w:rsid w:val="0002678C"/>
    <w:rsid w:val="000272C9"/>
    <w:rsid w:val="0002745B"/>
    <w:rsid w:val="00027506"/>
    <w:rsid w:val="00027DF9"/>
    <w:rsid w:val="00030043"/>
    <w:rsid w:val="000303B4"/>
    <w:rsid w:val="000305D6"/>
    <w:rsid w:val="00030674"/>
    <w:rsid w:val="000307E9"/>
    <w:rsid w:val="00030B5F"/>
    <w:rsid w:val="00030BAA"/>
    <w:rsid w:val="00030E10"/>
    <w:rsid w:val="00031531"/>
    <w:rsid w:val="00031989"/>
    <w:rsid w:val="00031E34"/>
    <w:rsid w:val="0003216D"/>
    <w:rsid w:val="000321F6"/>
    <w:rsid w:val="000330A0"/>
    <w:rsid w:val="00033113"/>
    <w:rsid w:val="000331D5"/>
    <w:rsid w:val="00033200"/>
    <w:rsid w:val="0003322E"/>
    <w:rsid w:val="000333D5"/>
    <w:rsid w:val="00033A72"/>
    <w:rsid w:val="00033EA1"/>
    <w:rsid w:val="00033F64"/>
    <w:rsid w:val="00033F67"/>
    <w:rsid w:val="00034AE3"/>
    <w:rsid w:val="00034BEA"/>
    <w:rsid w:val="0003507D"/>
    <w:rsid w:val="000353B3"/>
    <w:rsid w:val="00035760"/>
    <w:rsid w:val="0003577F"/>
    <w:rsid w:val="00035861"/>
    <w:rsid w:val="0003608F"/>
    <w:rsid w:val="00036397"/>
    <w:rsid w:val="00036767"/>
    <w:rsid w:val="000369DF"/>
    <w:rsid w:val="00036DDF"/>
    <w:rsid w:val="00036FA6"/>
    <w:rsid w:val="0003794A"/>
    <w:rsid w:val="00037B6E"/>
    <w:rsid w:val="00037CA9"/>
    <w:rsid w:val="00037FA5"/>
    <w:rsid w:val="0004040E"/>
    <w:rsid w:val="00040BBD"/>
    <w:rsid w:val="00040F7C"/>
    <w:rsid w:val="0004109D"/>
    <w:rsid w:val="000411C7"/>
    <w:rsid w:val="00041359"/>
    <w:rsid w:val="0004138F"/>
    <w:rsid w:val="00041E18"/>
    <w:rsid w:val="00042014"/>
    <w:rsid w:val="00042112"/>
    <w:rsid w:val="00042DD5"/>
    <w:rsid w:val="00042E67"/>
    <w:rsid w:val="0004311C"/>
    <w:rsid w:val="00043230"/>
    <w:rsid w:val="00043508"/>
    <w:rsid w:val="000442C1"/>
    <w:rsid w:val="000448BA"/>
    <w:rsid w:val="00044A46"/>
    <w:rsid w:val="00044A90"/>
    <w:rsid w:val="00044DA2"/>
    <w:rsid w:val="000455EA"/>
    <w:rsid w:val="00045C58"/>
    <w:rsid w:val="00045ED6"/>
    <w:rsid w:val="000460AC"/>
    <w:rsid w:val="00046614"/>
    <w:rsid w:val="00046858"/>
    <w:rsid w:val="00046A18"/>
    <w:rsid w:val="00046B4D"/>
    <w:rsid w:val="00050091"/>
    <w:rsid w:val="00050C36"/>
    <w:rsid w:val="00051C25"/>
    <w:rsid w:val="000520B9"/>
    <w:rsid w:val="00052193"/>
    <w:rsid w:val="000526A0"/>
    <w:rsid w:val="0005280B"/>
    <w:rsid w:val="00052D5C"/>
    <w:rsid w:val="00053005"/>
    <w:rsid w:val="0005313A"/>
    <w:rsid w:val="00053B33"/>
    <w:rsid w:val="00053EA8"/>
    <w:rsid w:val="000542CC"/>
    <w:rsid w:val="00054B60"/>
    <w:rsid w:val="00054F50"/>
    <w:rsid w:val="000557BB"/>
    <w:rsid w:val="000559EF"/>
    <w:rsid w:val="00055B59"/>
    <w:rsid w:val="00055DC9"/>
    <w:rsid w:val="00056009"/>
    <w:rsid w:val="00056030"/>
    <w:rsid w:val="0005610C"/>
    <w:rsid w:val="000566EE"/>
    <w:rsid w:val="00056EDE"/>
    <w:rsid w:val="000570DE"/>
    <w:rsid w:val="000572B4"/>
    <w:rsid w:val="000576FA"/>
    <w:rsid w:val="0005792F"/>
    <w:rsid w:val="00057D49"/>
    <w:rsid w:val="00057E17"/>
    <w:rsid w:val="000600AC"/>
    <w:rsid w:val="00060261"/>
    <w:rsid w:val="00060270"/>
    <w:rsid w:val="000607D7"/>
    <w:rsid w:val="0006086D"/>
    <w:rsid w:val="000612EB"/>
    <w:rsid w:val="000614B7"/>
    <w:rsid w:val="000616D7"/>
    <w:rsid w:val="000618A1"/>
    <w:rsid w:val="0006198E"/>
    <w:rsid w:val="00061A8A"/>
    <w:rsid w:val="00061D72"/>
    <w:rsid w:val="0006200D"/>
    <w:rsid w:val="000624BF"/>
    <w:rsid w:val="00062601"/>
    <w:rsid w:val="00062794"/>
    <w:rsid w:val="00063137"/>
    <w:rsid w:val="00063579"/>
    <w:rsid w:val="00063C24"/>
    <w:rsid w:val="00064159"/>
    <w:rsid w:val="0006427F"/>
    <w:rsid w:val="00064329"/>
    <w:rsid w:val="0006448C"/>
    <w:rsid w:val="000646D4"/>
    <w:rsid w:val="00064756"/>
    <w:rsid w:val="00064E6F"/>
    <w:rsid w:val="0006530B"/>
    <w:rsid w:val="00065432"/>
    <w:rsid w:val="00065CFD"/>
    <w:rsid w:val="00065DE3"/>
    <w:rsid w:val="00065FED"/>
    <w:rsid w:val="00066052"/>
    <w:rsid w:val="00066275"/>
    <w:rsid w:val="000662B2"/>
    <w:rsid w:val="000662C9"/>
    <w:rsid w:val="00066400"/>
    <w:rsid w:val="00066B6B"/>
    <w:rsid w:val="00066BE3"/>
    <w:rsid w:val="00066C62"/>
    <w:rsid w:val="00066DB7"/>
    <w:rsid w:val="00066EF5"/>
    <w:rsid w:val="0006729E"/>
    <w:rsid w:val="000674E5"/>
    <w:rsid w:val="00067A9E"/>
    <w:rsid w:val="000709C1"/>
    <w:rsid w:val="0007100D"/>
    <w:rsid w:val="000710CE"/>
    <w:rsid w:val="0007123E"/>
    <w:rsid w:val="0007144E"/>
    <w:rsid w:val="00071B5A"/>
    <w:rsid w:val="00071C4D"/>
    <w:rsid w:val="00071D6C"/>
    <w:rsid w:val="00071F28"/>
    <w:rsid w:val="00072205"/>
    <w:rsid w:val="000727FA"/>
    <w:rsid w:val="000729DD"/>
    <w:rsid w:val="000737DE"/>
    <w:rsid w:val="00073BA1"/>
    <w:rsid w:val="00074020"/>
    <w:rsid w:val="000748C8"/>
    <w:rsid w:val="00074B7F"/>
    <w:rsid w:val="000753B8"/>
    <w:rsid w:val="000753D3"/>
    <w:rsid w:val="00075774"/>
    <w:rsid w:val="000758EF"/>
    <w:rsid w:val="000760AF"/>
    <w:rsid w:val="0007626A"/>
    <w:rsid w:val="0007638E"/>
    <w:rsid w:val="00076701"/>
    <w:rsid w:val="0007671E"/>
    <w:rsid w:val="00076E4D"/>
    <w:rsid w:val="00076ED0"/>
    <w:rsid w:val="00076EDC"/>
    <w:rsid w:val="00076F7B"/>
    <w:rsid w:val="0007748A"/>
    <w:rsid w:val="00077554"/>
    <w:rsid w:val="00077595"/>
    <w:rsid w:val="000779A7"/>
    <w:rsid w:val="00077A52"/>
    <w:rsid w:val="00077D7A"/>
    <w:rsid w:val="000805E7"/>
    <w:rsid w:val="0008087A"/>
    <w:rsid w:val="00080C04"/>
    <w:rsid w:val="00081250"/>
    <w:rsid w:val="000814B7"/>
    <w:rsid w:val="000815B7"/>
    <w:rsid w:val="0008165D"/>
    <w:rsid w:val="00081A54"/>
    <w:rsid w:val="00081E40"/>
    <w:rsid w:val="00082292"/>
    <w:rsid w:val="000824F9"/>
    <w:rsid w:val="00082AB8"/>
    <w:rsid w:val="00082DA8"/>
    <w:rsid w:val="00083362"/>
    <w:rsid w:val="0008337E"/>
    <w:rsid w:val="00083539"/>
    <w:rsid w:val="00083885"/>
    <w:rsid w:val="00083FF8"/>
    <w:rsid w:val="000846D4"/>
    <w:rsid w:val="00084874"/>
    <w:rsid w:val="00084B8E"/>
    <w:rsid w:val="00085292"/>
    <w:rsid w:val="0008545D"/>
    <w:rsid w:val="0008555F"/>
    <w:rsid w:val="000855ED"/>
    <w:rsid w:val="00085778"/>
    <w:rsid w:val="000857D8"/>
    <w:rsid w:val="00085C1A"/>
    <w:rsid w:val="00086530"/>
    <w:rsid w:val="000866C3"/>
    <w:rsid w:val="000866F7"/>
    <w:rsid w:val="000876A5"/>
    <w:rsid w:val="00087A5B"/>
    <w:rsid w:val="00087E75"/>
    <w:rsid w:val="00087F0E"/>
    <w:rsid w:val="000903C3"/>
    <w:rsid w:val="0009077F"/>
    <w:rsid w:val="000908DC"/>
    <w:rsid w:val="00090F26"/>
    <w:rsid w:val="00091398"/>
    <w:rsid w:val="00091780"/>
    <w:rsid w:val="00091910"/>
    <w:rsid w:val="0009204D"/>
    <w:rsid w:val="000920F8"/>
    <w:rsid w:val="00092A88"/>
    <w:rsid w:val="00092AC8"/>
    <w:rsid w:val="00092F0F"/>
    <w:rsid w:val="0009360A"/>
    <w:rsid w:val="00093A08"/>
    <w:rsid w:val="00093C14"/>
    <w:rsid w:val="00093CFC"/>
    <w:rsid w:val="00093FF5"/>
    <w:rsid w:val="00094390"/>
    <w:rsid w:val="0009474E"/>
    <w:rsid w:val="00094CA8"/>
    <w:rsid w:val="00094E42"/>
    <w:rsid w:val="00094FCC"/>
    <w:rsid w:val="0009514E"/>
    <w:rsid w:val="000957A7"/>
    <w:rsid w:val="00095DDF"/>
    <w:rsid w:val="00095F43"/>
    <w:rsid w:val="00095FAB"/>
    <w:rsid w:val="0009635E"/>
    <w:rsid w:val="0009644B"/>
    <w:rsid w:val="000967CA"/>
    <w:rsid w:val="00096EAF"/>
    <w:rsid w:val="0009715B"/>
    <w:rsid w:val="00097218"/>
    <w:rsid w:val="000973A4"/>
    <w:rsid w:val="000974C3"/>
    <w:rsid w:val="0009758D"/>
    <w:rsid w:val="0009790E"/>
    <w:rsid w:val="0009796F"/>
    <w:rsid w:val="00097CA7"/>
    <w:rsid w:val="00097EF9"/>
    <w:rsid w:val="00097F67"/>
    <w:rsid w:val="000A006C"/>
    <w:rsid w:val="000A11DA"/>
    <w:rsid w:val="000A1322"/>
    <w:rsid w:val="000A15E6"/>
    <w:rsid w:val="000A180C"/>
    <w:rsid w:val="000A1BAA"/>
    <w:rsid w:val="000A210A"/>
    <w:rsid w:val="000A2198"/>
    <w:rsid w:val="000A2225"/>
    <w:rsid w:val="000A234A"/>
    <w:rsid w:val="000A24AE"/>
    <w:rsid w:val="000A2AE6"/>
    <w:rsid w:val="000A3124"/>
    <w:rsid w:val="000A3401"/>
    <w:rsid w:val="000A365E"/>
    <w:rsid w:val="000A3F6D"/>
    <w:rsid w:val="000A413F"/>
    <w:rsid w:val="000A4196"/>
    <w:rsid w:val="000A4960"/>
    <w:rsid w:val="000A4A7D"/>
    <w:rsid w:val="000A553E"/>
    <w:rsid w:val="000A569C"/>
    <w:rsid w:val="000A5C6E"/>
    <w:rsid w:val="000A5C80"/>
    <w:rsid w:val="000A5EC3"/>
    <w:rsid w:val="000A71CE"/>
    <w:rsid w:val="000A77CA"/>
    <w:rsid w:val="000A7FB2"/>
    <w:rsid w:val="000A7FCF"/>
    <w:rsid w:val="000B09C3"/>
    <w:rsid w:val="000B0FF2"/>
    <w:rsid w:val="000B1010"/>
    <w:rsid w:val="000B134E"/>
    <w:rsid w:val="000B1C5C"/>
    <w:rsid w:val="000B1E2A"/>
    <w:rsid w:val="000B2048"/>
    <w:rsid w:val="000B2869"/>
    <w:rsid w:val="000B2BFE"/>
    <w:rsid w:val="000B32E0"/>
    <w:rsid w:val="000B36EE"/>
    <w:rsid w:val="000B3956"/>
    <w:rsid w:val="000B3B8D"/>
    <w:rsid w:val="000B3EBF"/>
    <w:rsid w:val="000B462C"/>
    <w:rsid w:val="000B46CD"/>
    <w:rsid w:val="000B4BD2"/>
    <w:rsid w:val="000B4C13"/>
    <w:rsid w:val="000B4EAF"/>
    <w:rsid w:val="000B4EFE"/>
    <w:rsid w:val="000B5C7D"/>
    <w:rsid w:val="000B5EBA"/>
    <w:rsid w:val="000B6025"/>
    <w:rsid w:val="000B668E"/>
    <w:rsid w:val="000B68D5"/>
    <w:rsid w:val="000B6DBE"/>
    <w:rsid w:val="000B6E9A"/>
    <w:rsid w:val="000B6F22"/>
    <w:rsid w:val="000B6F47"/>
    <w:rsid w:val="000B7057"/>
    <w:rsid w:val="000B70D0"/>
    <w:rsid w:val="000B7B60"/>
    <w:rsid w:val="000B7D2E"/>
    <w:rsid w:val="000B7EF9"/>
    <w:rsid w:val="000B7F58"/>
    <w:rsid w:val="000C00DA"/>
    <w:rsid w:val="000C0A65"/>
    <w:rsid w:val="000C1D91"/>
    <w:rsid w:val="000C24BA"/>
    <w:rsid w:val="000C2561"/>
    <w:rsid w:val="000C266E"/>
    <w:rsid w:val="000C29C0"/>
    <w:rsid w:val="000C2F8F"/>
    <w:rsid w:val="000C3BCB"/>
    <w:rsid w:val="000C3C47"/>
    <w:rsid w:val="000C3E5B"/>
    <w:rsid w:val="000C3EE8"/>
    <w:rsid w:val="000C45A5"/>
    <w:rsid w:val="000C45FB"/>
    <w:rsid w:val="000C46A7"/>
    <w:rsid w:val="000C568B"/>
    <w:rsid w:val="000C56B6"/>
    <w:rsid w:val="000C5927"/>
    <w:rsid w:val="000C603E"/>
    <w:rsid w:val="000C61F8"/>
    <w:rsid w:val="000C6335"/>
    <w:rsid w:val="000C6E5A"/>
    <w:rsid w:val="000C7A08"/>
    <w:rsid w:val="000C7A7E"/>
    <w:rsid w:val="000C7C73"/>
    <w:rsid w:val="000C7CCD"/>
    <w:rsid w:val="000D0363"/>
    <w:rsid w:val="000D0729"/>
    <w:rsid w:val="000D0A85"/>
    <w:rsid w:val="000D0CE0"/>
    <w:rsid w:val="000D11CE"/>
    <w:rsid w:val="000D1288"/>
    <w:rsid w:val="000D1510"/>
    <w:rsid w:val="000D192C"/>
    <w:rsid w:val="000D1AA6"/>
    <w:rsid w:val="000D1CE7"/>
    <w:rsid w:val="000D1D34"/>
    <w:rsid w:val="000D1DEB"/>
    <w:rsid w:val="000D212A"/>
    <w:rsid w:val="000D26F7"/>
    <w:rsid w:val="000D2BA9"/>
    <w:rsid w:val="000D32C6"/>
    <w:rsid w:val="000D349A"/>
    <w:rsid w:val="000D3E18"/>
    <w:rsid w:val="000D40B0"/>
    <w:rsid w:val="000D43C0"/>
    <w:rsid w:val="000D455D"/>
    <w:rsid w:val="000D4887"/>
    <w:rsid w:val="000D4F81"/>
    <w:rsid w:val="000D5070"/>
    <w:rsid w:val="000D55E9"/>
    <w:rsid w:val="000D566B"/>
    <w:rsid w:val="000D56B9"/>
    <w:rsid w:val="000D570D"/>
    <w:rsid w:val="000D5960"/>
    <w:rsid w:val="000D59A1"/>
    <w:rsid w:val="000D5B2C"/>
    <w:rsid w:val="000D5D67"/>
    <w:rsid w:val="000D6696"/>
    <w:rsid w:val="000D66A7"/>
    <w:rsid w:val="000D688B"/>
    <w:rsid w:val="000D69A8"/>
    <w:rsid w:val="000D6CEF"/>
    <w:rsid w:val="000D76B4"/>
    <w:rsid w:val="000D77C1"/>
    <w:rsid w:val="000D7B55"/>
    <w:rsid w:val="000D7B9F"/>
    <w:rsid w:val="000D7D6C"/>
    <w:rsid w:val="000E0003"/>
    <w:rsid w:val="000E0AF1"/>
    <w:rsid w:val="000E0B38"/>
    <w:rsid w:val="000E0F77"/>
    <w:rsid w:val="000E1644"/>
    <w:rsid w:val="000E1A5F"/>
    <w:rsid w:val="000E1A65"/>
    <w:rsid w:val="000E2128"/>
    <w:rsid w:val="000E2455"/>
    <w:rsid w:val="000E2920"/>
    <w:rsid w:val="000E2F2A"/>
    <w:rsid w:val="000E359A"/>
    <w:rsid w:val="000E3682"/>
    <w:rsid w:val="000E3A7C"/>
    <w:rsid w:val="000E3CEC"/>
    <w:rsid w:val="000E442A"/>
    <w:rsid w:val="000E447D"/>
    <w:rsid w:val="000E4543"/>
    <w:rsid w:val="000E4AB9"/>
    <w:rsid w:val="000E4FA3"/>
    <w:rsid w:val="000E5306"/>
    <w:rsid w:val="000E5545"/>
    <w:rsid w:val="000E5AA2"/>
    <w:rsid w:val="000E5FC1"/>
    <w:rsid w:val="000E601F"/>
    <w:rsid w:val="000E645C"/>
    <w:rsid w:val="000E65D5"/>
    <w:rsid w:val="000E662E"/>
    <w:rsid w:val="000E6BDE"/>
    <w:rsid w:val="000E7215"/>
    <w:rsid w:val="000E7256"/>
    <w:rsid w:val="000E74D7"/>
    <w:rsid w:val="000E7D2C"/>
    <w:rsid w:val="000E7E7B"/>
    <w:rsid w:val="000F049C"/>
    <w:rsid w:val="000F05F3"/>
    <w:rsid w:val="000F09BB"/>
    <w:rsid w:val="000F0A35"/>
    <w:rsid w:val="000F182D"/>
    <w:rsid w:val="000F1BAC"/>
    <w:rsid w:val="000F1BCF"/>
    <w:rsid w:val="000F1D76"/>
    <w:rsid w:val="000F1DC3"/>
    <w:rsid w:val="000F206E"/>
    <w:rsid w:val="000F21E7"/>
    <w:rsid w:val="000F2A66"/>
    <w:rsid w:val="000F2E2B"/>
    <w:rsid w:val="000F3147"/>
    <w:rsid w:val="000F370D"/>
    <w:rsid w:val="000F3788"/>
    <w:rsid w:val="000F380C"/>
    <w:rsid w:val="000F3BB7"/>
    <w:rsid w:val="000F3DE6"/>
    <w:rsid w:val="000F4F6C"/>
    <w:rsid w:val="000F504B"/>
    <w:rsid w:val="000F529F"/>
    <w:rsid w:val="000F52FC"/>
    <w:rsid w:val="000F5375"/>
    <w:rsid w:val="000F538F"/>
    <w:rsid w:val="000F5FB2"/>
    <w:rsid w:val="000F613B"/>
    <w:rsid w:val="000F6251"/>
    <w:rsid w:val="000F630B"/>
    <w:rsid w:val="000F7279"/>
    <w:rsid w:val="000F72BC"/>
    <w:rsid w:val="000F768C"/>
    <w:rsid w:val="000F7C5E"/>
    <w:rsid w:val="000F7C6E"/>
    <w:rsid w:val="000F7DAF"/>
    <w:rsid w:val="00100B39"/>
    <w:rsid w:val="00100CF8"/>
    <w:rsid w:val="00100DB4"/>
    <w:rsid w:val="00100DD9"/>
    <w:rsid w:val="00100DE7"/>
    <w:rsid w:val="001012F1"/>
    <w:rsid w:val="0010218B"/>
    <w:rsid w:val="001024C1"/>
    <w:rsid w:val="0010311A"/>
    <w:rsid w:val="00103950"/>
    <w:rsid w:val="00103BA9"/>
    <w:rsid w:val="0010412C"/>
    <w:rsid w:val="001042E0"/>
    <w:rsid w:val="00104908"/>
    <w:rsid w:val="001049DD"/>
    <w:rsid w:val="00105379"/>
    <w:rsid w:val="001054CF"/>
    <w:rsid w:val="00106830"/>
    <w:rsid w:val="00106F9E"/>
    <w:rsid w:val="001073E0"/>
    <w:rsid w:val="001078FC"/>
    <w:rsid w:val="00107D8C"/>
    <w:rsid w:val="00110101"/>
    <w:rsid w:val="00110169"/>
    <w:rsid w:val="00110405"/>
    <w:rsid w:val="001105DF"/>
    <w:rsid w:val="00110C84"/>
    <w:rsid w:val="00110CDB"/>
    <w:rsid w:val="00110E7C"/>
    <w:rsid w:val="00110F85"/>
    <w:rsid w:val="001111F0"/>
    <w:rsid w:val="0011164A"/>
    <w:rsid w:val="0011189D"/>
    <w:rsid w:val="00111E98"/>
    <w:rsid w:val="00112242"/>
    <w:rsid w:val="001126BF"/>
    <w:rsid w:val="001126DA"/>
    <w:rsid w:val="0011296B"/>
    <w:rsid w:val="00112B07"/>
    <w:rsid w:val="00112F05"/>
    <w:rsid w:val="0011358E"/>
    <w:rsid w:val="00114127"/>
    <w:rsid w:val="0011422F"/>
    <w:rsid w:val="00114507"/>
    <w:rsid w:val="0011464D"/>
    <w:rsid w:val="0011467F"/>
    <w:rsid w:val="00114906"/>
    <w:rsid w:val="00114A08"/>
    <w:rsid w:val="00114C9C"/>
    <w:rsid w:val="00114F83"/>
    <w:rsid w:val="00114FE3"/>
    <w:rsid w:val="0011560B"/>
    <w:rsid w:val="0011568F"/>
    <w:rsid w:val="00115C37"/>
    <w:rsid w:val="00115CF8"/>
    <w:rsid w:val="00115F85"/>
    <w:rsid w:val="00116535"/>
    <w:rsid w:val="001167CC"/>
    <w:rsid w:val="0011704E"/>
    <w:rsid w:val="0011766F"/>
    <w:rsid w:val="001176F1"/>
    <w:rsid w:val="001178C7"/>
    <w:rsid w:val="00117C92"/>
    <w:rsid w:val="00117FCF"/>
    <w:rsid w:val="00120033"/>
    <w:rsid w:val="001202DF"/>
    <w:rsid w:val="00120609"/>
    <w:rsid w:val="001206F4"/>
    <w:rsid w:val="00120900"/>
    <w:rsid w:val="0012093A"/>
    <w:rsid w:val="00120A75"/>
    <w:rsid w:val="00120D63"/>
    <w:rsid w:val="00120D6A"/>
    <w:rsid w:val="001211B3"/>
    <w:rsid w:val="00121B94"/>
    <w:rsid w:val="00122205"/>
    <w:rsid w:val="0012240B"/>
    <w:rsid w:val="001229E5"/>
    <w:rsid w:val="0012337B"/>
    <w:rsid w:val="00124C5B"/>
    <w:rsid w:val="00124D9B"/>
    <w:rsid w:val="001252D9"/>
    <w:rsid w:val="001252E6"/>
    <w:rsid w:val="001255E5"/>
    <w:rsid w:val="00125646"/>
    <w:rsid w:val="0012569A"/>
    <w:rsid w:val="00125886"/>
    <w:rsid w:val="001258A9"/>
    <w:rsid w:val="001258CC"/>
    <w:rsid w:val="0012595C"/>
    <w:rsid w:val="00125A36"/>
    <w:rsid w:val="00125C7A"/>
    <w:rsid w:val="00125CFA"/>
    <w:rsid w:val="00125DD8"/>
    <w:rsid w:val="0012641A"/>
    <w:rsid w:val="00126B49"/>
    <w:rsid w:val="00126BF6"/>
    <w:rsid w:val="00126C8C"/>
    <w:rsid w:val="00126EB3"/>
    <w:rsid w:val="001271A1"/>
    <w:rsid w:val="0012723A"/>
    <w:rsid w:val="0012727F"/>
    <w:rsid w:val="001273AA"/>
    <w:rsid w:val="0012780F"/>
    <w:rsid w:val="001279A5"/>
    <w:rsid w:val="00127E47"/>
    <w:rsid w:val="001301D5"/>
    <w:rsid w:val="00130543"/>
    <w:rsid w:val="001305EA"/>
    <w:rsid w:val="00130786"/>
    <w:rsid w:val="001308BE"/>
    <w:rsid w:val="00130A3E"/>
    <w:rsid w:val="001311D8"/>
    <w:rsid w:val="001313C1"/>
    <w:rsid w:val="00131554"/>
    <w:rsid w:val="00131866"/>
    <w:rsid w:val="00131D47"/>
    <w:rsid w:val="00131EC9"/>
    <w:rsid w:val="00131F56"/>
    <w:rsid w:val="00131F9B"/>
    <w:rsid w:val="001320EA"/>
    <w:rsid w:val="0013225D"/>
    <w:rsid w:val="001328B6"/>
    <w:rsid w:val="00132A64"/>
    <w:rsid w:val="00132AB3"/>
    <w:rsid w:val="00132BE8"/>
    <w:rsid w:val="00132C6C"/>
    <w:rsid w:val="00133181"/>
    <w:rsid w:val="00133522"/>
    <w:rsid w:val="00133622"/>
    <w:rsid w:val="0013370D"/>
    <w:rsid w:val="00133D18"/>
    <w:rsid w:val="0013427F"/>
    <w:rsid w:val="001345D0"/>
    <w:rsid w:val="00134991"/>
    <w:rsid w:val="00134C90"/>
    <w:rsid w:val="00134DFC"/>
    <w:rsid w:val="00134E0C"/>
    <w:rsid w:val="00134EAF"/>
    <w:rsid w:val="001350CF"/>
    <w:rsid w:val="001356F9"/>
    <w:rsid w:val="00136A02"/>
    <w:rsid w:val="00136B60"/>
    <w:rsid w:val="00136BCB"/>
    <w:rsid w:val="0013701B"/>
    <w:rsid w:val="001370E0"/>
    <w:rsid w:val="001372A1"/>
    <w:rsid w:val="00137322"/>
    <w:rsid w:val="001373EB"/>
    <w:rsid w:val="001377E8"/>
    <w:rsid w:val="00137B6C"/>
    <w:rsid w:val="00137EEC"/>
    <w:rsid w:val="00137F88"/>
    <w:rsid w:val="00140AB2"/>
    <w:rsid w:val="00140BA8"/>
    <w:rsid w:val="00140C83"/>
    <w:rsid w:val="00140F3B"/>
    <w:rsid w:val="0014166B"/>
    <w:rsid w:val="0014198D"/>
    <w:rsid w:val="001419B8"/>
    <w:rsid w:val="00141CFC"/>
    <w:rsid w:val="00142654"/>
    <w:rsid w:val="00142A09"/>
    <w:rsid w:val="001439BE"/>
    <w:rsid w:val="00143EA1"/>
    <w:rsid w:val="00144079"/>
    <w:rsid w:val="001440AB"/>
    <w:rsid w:val="00144ACC"/>
    <w:rsid w:val="00144B09"/>
    <w:rsid w:val="00144BC0"/>
    <w:rsid w:val="00144BC4"/>
    <w:rsid w:val="00144BC9"/>
    <w:rsid w:val="00144C1B"/>
    <w:rsid w:val="001455D6"/>
    <w:rsid w:val="00145A68"/>
    <w:rsid w:val="00145DFC"/>
    <w:rsid w:val="00145F53"/>
    <w:rsid w:val="00145FBC"/>
    <w:rsid w:val="001462C8"/>
    <w:rsid w:val="0014644D"/>
    <w:rsid w:val="001464B5"/>
    <w:rsid w:val="0014667D"/>
    <w:rsid w:val="00146C25"/>
    <w:rsid w:val="0014727A"/>
    <w:rsid w:val="0014737E"/>
    <w:rsid w:val="0014741D"/>
    <w:rsid w:val="00147539"/>
    <w:rsid w:val="0014760B"/>
    <w:rsid w:val="001478F1"/>
    <w:rsid w:val="00147C80"/>
    <w:rsid w:val="0015009D"/>
    <w:rsid w:val="001503FF"/>
    <w:rsid w:val="001506E6"/>
    <w:rsid w:val="00151685"/>
    <w:rsid w:val="00151702"/>
    <w:rsid w:val="0015172E"/>
    <w:rsid w:val="00151805"/>
    <w:rsid w:val="001519C9"/>
    <w:rsid w:val="00151EFE"/>
    <w:rsid w:val="00152020"/>
    <w:rsid w:val="0015299A"/>
    <w:rsid w:val="001533B1"/>
    <w:rsid w:val="0015362E"/>
    <w:rsid w:val="001538C9"/>
    <w:rsid w:val="00153D0A"/>
    <w:rsid w:val="00153DC8"/>
    <w:rsid w:val="001541C0"/>
    <w:rsid w:val="001541FF"/>
    <w:rsid w:val="00154567"/>
    <w:rsid w:val="001545B4"/>
    <w:rsid w:val="00154638"/>
    <w:rsid w:val="001546D5"/>
    <w:rsid w:val="0015483A"/>
    <w:rsid w:val="00154D2E"/>
    <w:rsid w:val="00154F7D"/>
    <w:rsid w:val="00154FB5"/>
    <w:rsid w:val="001550A8"/>
    <w:rsid w:val="0015526A"/>
    <w:rsid w:val="001552EB"/>
    <w:rsid w:val="00155D74"/>
    <w:rsid w:val="00155F5F"/>
    <w:rsid w:val="00156440"/>
    <w:rsid w:val="00156F72"/>
    <w:rsid w:val="00156FBA"/>
    <w:rsid w:val="00157956"/>
    <w:rsid w:val="00157E8E"/>
    <w:rsid w:val="00157F79"/>
    <w:rsid w:val="00160001"/>
    <w:rsid w:val="00160431"/>
    <w:rsid w:val="0016078C"/>
    <w:rsid w:val="00160EB0"/>
    <w:rsid w:val="00160F3E"/>
    <w:rsid w:val="001613A9"/>
    <w:rsid w:val="00161433"/>
    <w:rsid w:val="0016191D"/>
    <w:rsid w:val="00161991"/>
    <w:rsid w:val="00161B2A"/>
    <w:rsid w:val="00161DBF"/>
    <w:rsid w:val="001628F6"/>
    <w:rsid w:val="00162BB0"/>
    <w:rsid w:val="00162D89"/>
    <w:rsid w:val="00162E1D"/>
    <w:rsid w:val="00163087"/>
    <w:rsid w:val="001636CD"/>
    <w:rsid w:val="00163798"/>
    <w:rsid w:val="0016400E"/>
    <w:rsid w:val="00164076"/>
    <w:rsid w:val="00164302"/>
    <w:rsid w:val="00164D7B"/>
    <w:rsid w:val="00164DD6"/>
    <w:rsid w:val="00164EA0"/>
    <w:rsid w:val="001654C4"/>
    <w:rsid w:val="001655E9"/>
    <w:rsid w:val="00165869"/>
    <w:rsid w:val="001658EA"/>
    <w:rsid w:val="00165B86"/>
    <w:rsid w:val="00165EBB"/>
    <w:rsid w:val="00165FB4"/>
    <w:rsid w:val="00166286"/>
    <w:rsid w:val="001666EB"/>
    <w:rsid w:val="00166879"/>
    <w:rsid w:val="00166AF8"/>
    <w:rsid w:val="00166E5F"/>
    <w:rsid w:val="00167633"/>
    <w:rsid w:val="00167796"/>
    <w:rsid w:val="00167BE0"/>
    <w:rsid w:val="0017061A"/>
    <w:rsid w:val="001709DD"/>
    <w:rsid w:val="00170EEB"/>
    <w:rsid w:val="00171265"/>
    <w:rsid w:val="001712A4"/>
    <w:rsid w:val="0017197A"/>
    <w:rsid w:val="00171E42"/>
    <w:rsid w:val="001720BE"/>
    <w:rsid w:val="001723C4"/>
    <w:rsid w:val="0017269B"/>
    <w:rsid w:val="00172E1B"/>
    <w:rsid w:val="0017318C"/>
    <w:rsid w:val="00173C29"/>
    <w:rsid w:val="00173C42"/>
    <w:rsid w:val="00174210"/>
    <w:rsid w:val="001744D6"/>
    <w:rsid w:val="001745E8"/>
    <w:rsid w:val="00174A31"/>
    <w:rsid w:val="00174EA7"/>
    <w:rsid w:val="00174EDF"/>
    <w:rsid w:val="001752F2"/>
    <w:rsid w:val="00175BF6"/>
    <w:rsid w:val="00175CD7"/>
    <w:rsid w:val="00176176"/>
    <w:rsid w:val="001761F8"/>
    <w:rsid w:val="0017654C"/>
    <w:rsid w:val="001767B3"/>
    <w:rsid w:val="00176890"/>
    <w:rsid w:val="00176A45"/>
    <w:rsid w:val="00176C80"/>
    <w:rsid w:val="00177CD0"/>
    <w:rsid w:val="001806FE"/>
    <w:rsid w:val="001808BA"/>
    <w:rsid w:val="001809D6"/>
    <w:rsid w:val="001815B0"/>
    <w:rsid w:val="00181602"/>
    <w:rsid w:val="00181AFB"/>
    <w:rsid w:val="00181D48"/>
    <w:rsid w:val="00181FBA"/>
    <w:rsid w:val="0018222D"/>
    <w:rsid w:val="00182298"/>
    <w:rsid w:val="001823C1"/>
    <w:rsid w:val="00182426"/>
    <w:rsid w:val="00182455"/>
    <w:rsid w:val="00182FAB"/>
    <w:rsid w:val="001835F8"/>
    <w:rsid w:val="0018372F"/>
    <w:rsid w:val="0018386A"/>
    <w:rsid w:val="00183943"/>
    <w:rsid w:val="00183E82"/>
    <w:rsid w:val="00183FBC"/>
    <w:rsid w:val="00184259"/>
    <w:rsid w:val="00184477"/>
    <w:rsid w:val="001846CB"/>
    <w:rsid w:val="00184AEC"/>
    <w:rsid w:val="00184CB8"/>
    <w:rsid w:val="00184D6E"/>
    <w:rsid w:val="00184E60"/>
    <w:rsid w:val="001851BE"/>
    <w:rsid w:val="001855A7"/>
    <w:rsid w:val="00185849"/>
    <w:rsid w:val="00185940"/>
    <w:rsid w:val="00185E42"/>
    <w:rsid w:val="00185EB3"/>
    <w:rsid w:val="0018601B"/>
    <w:rsid w:val="00186327"/>
    <w:rsid w:val="00186522"/>
    <w:rsid w:val="00186638"/>
    <w:rsid w:val="0018697B"/>
    <w:rsid w:val="001874ED"/>
    <w:rsid w:val="0018763E"/>
    <w:rsid w:val="00187666"/>
    <w:rsid w:val="00187751"/>
    <w:rsid w:val="00187FEA"/>
    <w:rsid w:val="00190E2A"/>
    <w:rsid w:val="00192120"/>
    <w:rsid w:val="00192373"/>
    <w:rsid w:val="001923BF"/>
    <w:rsid w:val="001925C5"/>
    <w:rsid w:val="001925ED"/>
    <w:rsid w:val="00192EC1"/>
    <w:rsid w:val="0019309E"/>
    <w:rsid w:val="001930D0"/>
    <w:rsid w:val="001935DD"/>
    <w:rsid w:val="0019377A"/>
    <w:rsid w:val="00193A39"/>
    <w:rsid w:val="00193E7C"/>
    <w:rsid w:val="001947A2"/>
    <w:rsid w:val="00194CFA"/>
    <w:rsid w:val="00195085"/>
    <w:rsid w:val="00195121"/>
    <w:rsid w:val="0019516E"/>
    <w:rsid w:val="001953EB"/>
    <w:rsid w:val="00195574"/>
    <w:rsid w:val="00195D66"/>
    <w:rsid w:val="00195F34"/>
    <w:rsid w:val="00196206"/>
    <w:rsid w:val="00196CD7"/>
    <w:rsid w:val="00197059"/>
    <w:rsid w:val="001973F2"/>
    <w:rsid w:val="00197BEA"/>
    <w:rsid w:val="001A0033"/>
    <w:rsid w:val="001A01D2"/>
    <w:rsid w:val="001A053F"/>
    <w:rsid w:val="001A081E"/>
    <w:rsid w:val="001A0842"/>
    <w:rsid w:val="001A08CD"/>
    <w:rsid w:val="001A0958"/>
    <w:rsid w:val="001A0BA9"/>
    <w:rsid w:val="001A0FC3"/>
    <w:rsid w:val="001A102F"/>
    <w:rsid w:val="001A16A8"/>
    <w:rsid w:val="001A1ABE"/>
    <w:rsid w:val="001A210B"/>
    <w:rsid w:val="001A22A0"/>
    <w:rsid w:val="001A233F"/>
    <w:rsid w:val="001A2477"/>
    <w:rsid w:val="001A2551"/>
    <w:rsid w:val="001A2736"/>
    <w:rsid w:val="001A2D02"/>
    <w:rsid w:val="001A2EB9"/>
    <w:rsid w:val="001A31E6"/>
    <w:rsid w:val="001A3298"/>
    <w:rsid w:val="001A3922"/>
    <w:rsid w:val="001A396F"/>
    <w:rsid w:val="001A3DD0"/>
    <w:rsid w:val="001A40E3"/>
    <w:rsid w:val="001A459C"/>
    <w:rsid w:val="001A48A6"/>
    <w:rsid w:val="001A4F43"/>
    <w:rsid w:val="001A50DD"/>
    <w:rsid w:val="001A55BB"/>
    <w:rsid w:val="001A5659"/>
    <w:rsid w:val="001A57E6"/>
    <w:rsid w:val="001A5E7C"/>
    <w:rsid w:val="001A5EAE"/>
    <w:rsid w:val="001A5FAC"/>
    <w:rsid w:val="001A6075"/>
    <w:rsid w:val="001A7145"/>
    <w:rsid w:val="001A7934"/>
    <w:rsid w:val="001A7D5B"/>
    <w:rsid w:val="001A7DC9"/>
    <w:rsid w:val="001A7DF2"/>
    <w:rsid w:val="001B022F"/>
    <w:rsid w:val="001B0738"/>
    <w:rsid w:val="001B0998"/>
    <w:rsid w:val="001B0A83"/>
    <w:rsid w:val="001B0E73"/>
    <w:rsid w:val="001B151C"/>
    <w:rsid w:val="001B1966"/>
    <w:rsid w:val="001B1B8C"/>
    <w:rsid w:val="001B1E9C"/>
    <w:rsid w:val="001B21CC"/>
    <w:rsid w:val="001B2252"/>
    <w:rsid w:val="001B22CE"/>
    <w:rsid w:val="001B2434"/>
    <w:rsid w:val="001B25A0"/>
    <w:rsid w:val="001B2951"/>
    <w:rsid w:val="001B297F"/>
    <w:rsid w:val="001B2A39"/>
    <w:rsid w:val="001B2BAA"/>
    <w:rsid w:val="001B2EA8"/>
    <w:rsid w:val="001B3947"/>
    <w:rsid w:val="001B3A92"/>
    <w:rsid w:val="001B3DD1"/>
    <w:rsid w:val="001B414D"/>
    <w:rsid w:val="001B42F2"/>
    <w:rsid w:val="001B43F6"/>
    <w:rsid w:val="001B4407"/>
    <w:rsid w:val="001B4B0E"/>
    <w:rsid w:val="001B4B94"/>
    <w:rsid w:val="001B4E32"/>
    <w:rsid w:val="001B4EBD"/>
    <w:rsid w:val="001B504D"/>
    <w:rsid w:val="001B546A"/>
    <w:rsid w:val="001B55A3"/>
    <w:rsid w:val="001B55C1"/>
    <w:rsid w:val="001B561F"/>
    <w:rsid w:val="001B571A"/>
    <w:rsid w:val="001B58D4"/>
    <w:rsid w:val="001B5E8D"/>
    <w:rsid w:val="001B5EB9"/>
    <w:rsid w:val="001B651C"/>
    <w:rsid w:val="001B68D4"/>
    <w:rsid w:val="001B6DCC"/>
    <w:rsid w:val="001B738B"/>
    <w:rsid w:val="001B7C0D"/>
    <w:rsid w:val="001C0305"/>
    <w:rsid w:val="001C054B"/>
    <w:rsid w:val="001C087D"/>
    <w:rsid w:val="001C0B0D"/>
    <w:rsid w:val="001C0B5B"/>
    <w:rsid w:val="001C0CB1"/>
    <w:rsid w:val="001C0DA0"/>
    <w:rsid w:val="001C1158"/>
    <w:rsid w:val="001C13A7"/>
    <w:rsid w:val="001C1581"/>
    <w:rsid w:val="001C1639"/>
    <w:rsid w:val="001C1851"/>
    <w:rsid w:val="001C1D8B"/>
    <w:rsid w:val="001C234D"/>
    <w:rsid w:val="001C2BD0"/>
    <w:rsid w:val="001C2E36"/>
    <w:rsid w:val="001C3319"/>
    <w:rsid w:val="001C36F4"/>
    <w:rsid w:val="001C37D3"/>
    <w:rsid w:val="001C3AB9"/>
    <w:rsid w:val="001C3C82"/>
    <w:rsid w:val="001C3D9E"/>
    <w:rsid w:val="001C4337"/>
    <w:rsid w:val="001C477A"/>
    <w:rsid w:val="001C50D5"/>
    <w:rsid w:val="001C50EC"/>
    <w:rsid w:val="001C539F"/>
    <w:rsid w:val="001C55C8"/>
    <w:rsid w:val="001C57B7"/>
    <w:rsid w:val="001C5918"/>
    <w:rsid w:val="001C599B"/>
    <w:rsid w:val="001C5C55"/>
    <w:rsid w:val="001C5D1C"/>
    <w:rsid w:val="001C5FA2"/>
    <w:rsid w:val="001C6227"/>
    <w:rsid w:val="001C6527"/>
    <w:rsid w:val="001C6670"/>
    <w:rsid w:val="001C67D6"/>
    <w:rsid w:val="001C6AD1"/>
    <w:rsid w:val="001C6B1F"/>
    <w:rsid w:val="001C7CED"/>
    <w:rsid w:val="001C7D03"/>
    <w:rsid w:val="001C7E9A"/>
    <w:rsid w:val="001D0177"/>
    <w:rsid w:val="001D026F"/>
    <w:rsid w:val="001D04FD"/>
    <w:rsid w:val="001D0659"/>
    <w:rsid w:val="001D0899"/>
    <w:rsid w:val="001D138E"/>
    <w:rsid w:val="001D1401"/>
    <w:rsid w:val="001D144D"/>
    <w:rsid w:val="001D1493"/>
    <w:rsid w:val="001D17B3"/>
    <w:rsid w:val="001D18D8"/>
    <w:rsid w:val="001D1A5F"/>
    <w:rsid w:val="001D215D"/>
    <w:rsid w:val="001D2208"/>
    <w:rsid w:val="001D2493"/>
    <w:rsid w:val="001D2808"/>
    <w:rsid w:val="001D28CB"/>
    <w:rsid w:val="001D2ACD"/>
    <w:rsid w:val="001D2B79"/>
    <w:rsid w:val="001D2CC8"/>
    <w:rsid w:val="001D321E"/>
    <w:rsid w:val="001D395A"/>
    <w:rsid w:val="001D3D7C"/>
    <w:rsid w:val="001D3DAA"/>
    <w:rsid w:val="001D3DF7"/>
    <w:rsid w:val="001D3FC2"/>
    <w:rsid w:val="001D4111"/>
    <w:rsid w:val="001D420E"/>
    <w:rsid w:val="001D4501"/>
    <w:rsid w:val="001D47B5"/>
    <w:rsid w:val="001D4F7A"/>
    <w:rsid w:val="001D526C"/>
    <w:rsid w:val="001D55BC"/>
    <w:rsid w:val="001D57CA"/>
    <w:rsid w:val="001D5A02"/>
    <w:rsid w:val="001D5BA8"/>
    <w:rsid w:val="001D6217"/>
    <w:rsid w:val="001D627B"/>
    <w:rsid w:val="001D6296"/>
    <w:rsid w:val="001D6591"/>
    <w:rsid w:val="001D65FC"/>
    <w:rsid w:val="001D661C"/>
    <w:rsid w:val="001D6B7A"/>
    <w:rsid w:val="001D6EC9"/>
    <w:rsid w:val="001D7121"/>
    <w:rsid w:val="001D74E3"/>
    <w:rsid w:val="001D7604"/>
    <w:rsid w:val="001D7621"/>
    <w:rsid w:val="001D76E5"/>
    <w:rsid w:val="001D7B67"/>
    <w:rsid w:val="001D7CF0"/>
    <w:rsid w:val="001D7E23"/>
    <w:rsid w:val="001E0A86"/>
    <w:rsid w:val="001E0B1F"/>
    <w:rsid w:val="001E10D1"/>
    <w:rsid w:val="001E190A"/>
    <w:rsid w:val="001E1980"/>
    <w:rsid w:val="001E1CCB"/>
    <w:rsid w:val="001E1D22"/>
    <w:rsid w:val="001E1E59"/>
    <w:rsid w:val="001E1F3F"/>
    <w:rsid w:val="001E27E7"/>
    <w:rsid w:val="001E2FE5"/>
    <w:rsid w:val="001E3BB4"/>
    <w:rsid w:val="001E4099"/>
    <w:rsid w:val="001E4758"/>
    <w:rsid w:val="001E4D6B"/>
    <w:rsid w:val="001E4FE2"/>
    <w:rsid w:val="001E5305"/>
    <w:rsid w:val="001E5C86"/>
    <w:rsid w:val="001E5E21"/>
    <w:rsid w:val="001E63B4"/>
    <w:rsid w:val="001E66E5"/>
    <w:rsid w:val="001E69E4"/>
    <w:rsid w:val="001E6BC3"/>
    <w:rsid w:val="001E6DD4"/>
    <w:rsid w:val="001E6E6F"/>
    <w:rsid w:val="001E70F0"/>
    <w:rsid w:val="001E7136"/>
    <w:rsid w:val="001E78B6"/>
    <w:rsid w:val="001E79B5"/>
    <w:rsid w:val="001F039B"/>
    <w:rsid w:val="001F03F6"/>
    <w:rsid w:val="001F04F2"/>
    <w:rsid w:val="001F055C"/>
    <w:rsid w:val="001F0786"/>
    <w:rsid w:val="001F09E3"/>
    <w:rsid w:val="001F0ABE"/>
    <w:rsid w:val="001F0B78"/>
    <w:rsid w:val="001F0D37"/>
    <w:rsid w:val="001F1988"/>
    <w:rsid w:val="001F24EF"/>
    <w:rsid w:val="001F2D77"/>
    <w:rsid w:val="001F2DB2"/>
    <w:rsid w:val="001F34DB"/>
    <w:rsid w:val="001F4009"/>
    <w:rsid w:val="001F44BB"/>
    <w:rsid w:val="001F4507"/>
    <w:rsid w:val="001F496E"/>
    <w:rsid w:val="001F4E3E"/>
    <w:rsid w:val="001F4E77"/>
    <w:rsid w:val="001F54E8"/>
    <w:rsid w:val="001F627B"/>
    <w:rsid w:val="001F68FE"/>
    <w:rsid w:val="001F6EDD"/>
    <w:rsid w:val="001F75A3"/>
    <w:rsid w:val="001F7915"/>
    <w:rsid w:val="001F7A98"/>
    <w:rsid w:val="002003A4"/>
    <w:rsid w:val="00200764"/>
    <w:rsid w:val="00200DFE"/>
    <w:rsid w:val="0020143B"/>
    <w:rsid w:val="00202180"/>
    <w:rsid w:val="002023AE"/>
    <w:rsid w:val="002024C2"/>
    <w:rsid w:val="0020264C"/>
    <w:rsid w:val="00202707"/>
    <w:rsid w:val="00202D72"/>
    <w:rsid w:val="00202F40"/>
    <w:rsid w:val="00203019"/>
    <w:rsid w:val="00203102"/>
    <w:rsid w:val="002032BF"/>
    <w:rsid w:val="002033C4"/>
    <w:rsid w:val="00203481"/>
    <w:rsid w:val="00203A0B"/>
    <w:rsid w:val="00203B25"/>
    <w:rsid w:val="00203B87"/>
    <w:rsid w:val="00203D80"/>
    <w:rsid w:val="00203EE7"/>
    <w:rsid w:val="002041C8"/>
    <w:rsid w:val="0020483D"/>
    <w:rsid w:val="00204BE0"/>
    <w:rsid w:val="00204D13"/>
    <w:rsid w:val="00204FF2"/>
    <w:rsid w:val="002050E3"/>
    <w:rsid w:val="00205520"/>
    <w:rsid w:val="002055AD"/>
    <w:rsid w:val="00205627"/>
    <w:rsid w:val="00205737"/>
    <w:rsid w:val="00205DB2"/>
    <w:rsid w:val="00205F71"/>
    <w:rsid w:val="00206254"/>
    <w:rsid w:val="002064CC"/>
    <w:rsid w:val="00206657"/>
    <w:rsid w:val="002069EF"/>
    <w:rsid w:val="00206C5C"/>
    <w:rsid w:val="00206E41"/>
    <w:rsid w:val="0020725D"/>
    <w:rsid w:val="002073E2"/>
    <w:rsid w:val="00207C9D"/>
    <w:rsid w:val="002109CD"/>
    <w:rsid w:val="00210F52"/>
    <w:rsid w:val="00211601"/>
    <w:rsid w:val="00211B2F"/>
    <w:rsid w:val="00211BC7"/>
    <w:rsid w:val="00211EF7"/>
    <w:rsid w:val="0021229D"/>
    <w:rsid w:val="0021231B"/>
    <w:rsid w:val="00212360"/>
    <w:rsid w:val="00212910"/>
    <w:rsid w:val="00212948"/>
    <w:rsid w:val="00212D19"/>
    <w:rsid w:val="002133AA"/>
    <w:rsid w:val="00213555"/>
    <w:rsid w:val="002137D7"/>
    <w:rsid w:val="0021383F"/>
    <w:rsid w:val="0021395B"/>
    <w:rsid w:val="0021492E"/>
    <w:rsid w:val="00214A08"/>
    <w:rsid w:val="002154C2"/>
    <w:rsid w:val="0021558B"/>
    <w:rsid w:val="00215EE2"/>
    <w:rsid w:val="00215F36"/>
    <w:rsid w:val="00215F5A"/>
    <w:rsid w:val="00215FC2"/>
    <w:rsid w:val="002164F8"/>
    <w:rsid w:val="002168F5"/>
    <w:rsid w:val="002178CD"/>
    <w:rsid w:val="00217EF8"/>
    <w:rsid w:val="00217FDD"/>
    <w:rsid w:val="00220134"/>
    <w:rsid w:val="00220441"/>
    <w:rsid w:val="00220783"/>
    <w:rsid w:val="002208E7"/>
    <w:rsid w:val="00220AA9"/>
    <w:rsid w:val="00220B93"/>
    <w:rsid w:val="002212A1"/>
    <w:rsid w:val="00222083"/>
    <w:rsid w:val="0022253C"/>
    <w:rsid w:val="0022254C"/>
    <w:rsid w:val="00222E14"/>
    <w:rsid w:val="00223613"/>
    <w:rsid w:val="002236BF"/>
    <w:rsid w:val="00223C48"/>
    <w:rsid w:val="00223CCE"/>
    <w:rsid w:val="00223E8B"/>
    <w:rsid w:val="00223FC0"/>
    <w:rsid w:val="0022441B"/>
    <w:rsid w:val="00224E24"/>
    <w:rsid w:val="002250D3"/>
    <w:rsid w:val="002250F7"/>
    <w:rsid w:val="002253D5"/>
    <w:rsid w:val="00225D5E"/>
    <w:rsid w:val="00226163"/>
    <w:rsid w:val="00226935"/>
    <w:rsid w:val="00227205"/>
    <w:rsid w:val="00227583"/>
    <w:rsid w:val="00227836"/>
    <w:rsid w:val="0022793B"/>
    <w:rsid w:val="00227EE2"/>
    <w:rsid w:val="00227FDE"/>
    <w:rsid w:val="00230151"/>
    <w:rsid w:val="00230153"/>
    <w:rsid w:val="0023062E"/>
    <w:rsid w:val="00230671"/>
    <w:rsid w:val="00230B55"/>
    <w:rsid w:val="00230F1A"/>
    <w:rsid w:val="0023113A"/>
    <w:rsid w:val="00231447"/>
    <w:rsid w:val="0023159E"/>
    <w:rsid w:val="00231757"/>
    <w:rsid w:val="0023270E"/>
    <w:rsid w:val="00232735"/>
    <w:rsid w:val="002329C4"/>
    <w:rsid w:val="002329C9"/>
    <w:rsid w:val="00232B8A"/>
    <w:rsid w:val="00232BA8"/>
    <w:rsid w:val="00232D1C"/>
    <w:rsid w:val="00232E74"/>
    <w:rsid w:val="0023322D"/>
    <w:rsid w:val="002334CB"/>
    <w:rsid w:val="00233996"/>
    <w:rsid w:val="00233A3A"/>
    <w:rsid w:val="00233EA7"/>
    <w:rsid w:val="002343AC"/>
    <w:rsid w:val="002355B1"/>
    <w:rsid w:val="0023562B"/>
    <w:rsid w:val="00235BE6"/>
    <w:rsid w:val="00235F40"/>
    <w:rsid w:val="00235FF6"/>
    <w:rsid w:val="0023606E"/>
    <w:rsid w:val="00236310"/>
    <w:rsid w:val="002371BC"/>
    <w:rsid w:val="00240007"/>
    <w:rsid w:val="00240220"/>
    <w:rsid w:val="0024027E"/>
    <w:rsid w:val="00240395"/>
    <w:rsid w:val="0024087D"/>
    <w:rsid w:val="00240933"/>
    <w:rsid w:val="00240B5E"/>
    <w:rsid w:val="00240E74"/>
    <w:rsid w:val="00240FFC"/>
    <w:rsid w:val="002412AE"/>
    <w:rsid w:val="00241390"/>
    <w:rsid w:val="0024179E"/>
    <w:rsid w:val="00241A12"/>
    <w:rsid w:val="00241A37"/>
    <w:rsid w:val="00241E69"/>
    <w:rsid w:val="00242198"/>
    <w:rsid w:val="00242B1F"/>
    <w:rsid w:val="00242BC8"/>
    <w:rsid w:val="00242D42"/>
    <w:rsid w:val="00242EB5"/>
    <w:rsid w:val="00243033"/>
    <w:rsid w:val="002436F8"/>
    <w:rsid w:val="002437C3"/>
    <w:rsid w:val="00243A26"/>
    <w:rsid w:val="00243A29"/>
    <w:rsid w:val="00243C4E"/>
    <w:rsid w:val="00243E86"/>
    <w:rsid w:val="002441A8"/>
    <w:rsid w:val="00244695"/>
    <w:rsid w:val="0024494A"/>
    <w:rsid w:val="002456E3"/>
    <w:rsid w:val="00245959"/>
    <w:rsid w:val="00245DC0"/>
    <w:rsid w:val="002462DF"/>
    <w:rsid w:val="002464DF"/>
    <w:rsid w:val="0024690D"/>
    <w:rsid w:val="00246E15"/>
    <w:rsid w:val="00246F66"/>
    <w:rsid w:val="00247160"/>
    <w:rsid w:val="00247464"/>
    <w:rsid w:val="0024773D"/>
    <w:rsid w:val="00247961"/>
    <w:rsid w:val="0024796D"/>
    <w:rsid w:val="00247B7B"/>
    <w:rsid w:val="00247C60"/>
    <w:rsid w:val="00247EEE"/>
    <w:rsid w:val="00250008"/>
    <w:rsid w:val="00250251"/>
    <w:rsid w:val="00250894"/>
    <w:rsid w:val="00250B20"/>
    <w:rsid w:val="00250E29"/>
    <w:rsid w:val="00250EDB"/>
    <w:rsid w:val="0025127D"/>
    <w:rsid w:val="0025134A"/>
    <w:rsid w:val="00251ED3"/>
    <w:rsid w:val="00252250"/>
    <w:rsid w:val="0025238F"/>
    <w:rsid w:val="0025274B"/>
    <w:rsid w:val="0025281C"/>
    <w:rsid w:val="002532AA"/>
    <w:rsid w:val="00253600"/>
    <w:rsid w:val="002539F0"/>
    <w:rsid w:val="00253ED8"/>
    <w:rsid w:val="002544FF"/>
    <w:rsid w:val="002546C5"/>
    <w:rsid w:val="00254C7A"/>
    <w:rsid w:val="0025541C"/>
    <w:rsid w:val="00255524"/>
    <w:rsid w:val="0025552C"/>
    <w:rsid w:val="00255603"/>
    <w:rsid w:val="00255826"/>
    <w:rsid w:val="00255F2E"/>
    <w:rsid w:val="00256040"/>
    <w:rsid w:val="0025664E"/>
    <w:rsid w:val="00257536"/>
    <w:rsid w:val="00257D72"/>
    <w:rsid w:val="00257ECF"/>
    <w:rsid w:val="0026003A"/>
    <w:rsid w:val="0026007A"/>
    <w:rsid w:val="002600EB"/>
    <w:rsid w:val="002605F1"/>
    <w:rsid w:val="0026064F"/>
    <w:rsid w:val="00260FBE"/>
    <w:rsid w:val="0026116B"/>
    <w:rsid w:val="002611CB"/>
    <w:rsid w:val="00261700"/>
    <w:rsid w:val="002619E6"/>
    <w:rsid w:val="0026225B"/>
    <w:rsid w:val="002626FE"/>
    <w:rsid w:val="002627B8"/>
    <w:rsid w:val="002629DF"/>
    <w:rsid w:val="0026318A"/>
    <w:rsid w:val="002632B9"/>
    <w:rsid w:val="00263642"/>
    <w:rsid w:val="0026369F"/>
    <w:rsid w:val="00263956"/>
    <w:rsid w:val="00264006"/>
    <w:rsid w:val="00264250"/>
    <w:rsid w:val="002646F8"/>
    <w:rsid w:val="00264EBE"/>
    <w:rsid w:val="00265551"/>
    <w:rsid w:val="002659E1"/>
    <w:rsid w:val="00265EC2"/>
    <w:rsid w:val="00266145"/>
    <w:rsid w:val="00266167"/>
    <w:rsid w:val="0026633A"/>
    <w:rsid w:val="0026672B"/>
    <w:rsid w:val="00266838"/>
    <w:rsid w:val="00267B2B"/>
    <w:rsid w:val="00267D71"/>
    <w:rsid w:val="00267F94"/>
    <w:rsid w:val="002700B0"/>
    <w:rsid w:val="00270253"/>
    <w:rsid w:val="002705CC"/>
    <w:rsid w:val="00270C6E"/>
    <w:rsid w:val="00270DEE"/>
    <w:rsid w:val="00270F75"/>
    <w:rsid w:val="00271748"/>
    <w:rsid w:val="00271A7D"/>
    <w:rsid w:val="00271D33"/>
    <w:rsid w:val="00271E0C"/>
    <w:rsid w:val="002724C6"/>
    <w:rsid w:val="00272521"/>
    <w:rsid w:val="00272764"/>
    <w:rsid w:val="00272A07"/>
    <w:rsid w:val="00273D57"/>
    <w:rsid w:val="00274404"/>
    <w:rsid w:val="002744D4"/>
    <w:rsid w:val="0027485D"/>
    <w:rsid w:val="00274C35"/>
    <w:rsid w:val="00274E6F"/>
    <w:rsid w:val="00275199"/>
    <w:rsid w:val="002751B7"/>
    <w:rsid w:val="00275756"/>
    <w:rsid w:val="00275CC5"/>
    <w:rsid w:val="00275D0A"/>
    <w:rsid w:val="00276305"/>
    <w:rsid w:val="002765EE"/>
    <w:rsid w:val="00276967"/>
    <w:rsid w:val="00276B36"/>
    <w:rsid w:val="00276B90"/>
    <w:rsid w:val="00276DB9"/>
    <w:rsid w:val="00276F24"/>
    <w:rsid w:val="00277442"/>
    <w:rsid w:val="002774C5"/>
    <w:rsid w:val="002800B9"/>
    <w:rsid w:val="0028025D"/>
    <w:rsid w:val="002803AF"/>
    <w:rsid w:val="00281004"/>
    <w:rsid w:val="002810A7"/>
    <w:rsid w:val="0028129B"/>
    <w:rsid w:val="002818DD"/>
    <w:rsid w:val="0028195C"/>
    <w:rsid w:val="0028236A"/>
    <w:rsid w:val="0028242C"/>
    <w:rsid w:val="002825EC"/>
    <w:rsid w:val="002826F7"/>
    <w:rsid w:val="00282869"/>
    <w:rsid w:val="00283103"/>
    <w:rsid w:val="002832A9"/>
    <w:rsid w:val="00284079"/>
    <w:rsid w:val="002840D2"/>
    <w:rsid w:val="002847FC"/>
    <w:rsid w:val="00284B06"/>
    <w:rsid w:val="00284BD8"/>
    <w:rsid w:val="00284E8E"/>
    <w:rsid w:val="0028505C"/>
    <w:rsid w:val="0028513E"/>
    <w:rsid w:val="0028583B"/>
    <w:rsid w:val="00285887"/>
    <w:rsid w:val="00285D63"/>
    <w:rsid w:val="00285DD0"/>
    <w:rsid w:val="00286303"/>
    <w:rsid w:val="0028687A"/>
    <w:rsid w:val="00286DAF"/>
    <w:rsid w:val="00286DCA"/>
    <w:rsid w:val="00286E21"/>
    <w:rsid w:val="002872EE"/>
    <w:rsid w:val="0028780F"/>
    <w:rsid w:val="0029028A"/>
    <w:rsid w:val="002906C3"/>
    <w:rsid w:val="00290EE7"/>
    <w:rsid w:val="002914CA"/>
    <w:rsid w:val="0029176E"/>
    <w:rsid w:val="0029255D"/>
    <w:rsid w:val="00292D51"/>
    <w:rsid w:val="00292F7D"/>
    <w:rsid w:val="0029373A"/>
    <w:rsid w:val="00293D6A"/>
    <w:rsid w:val="00293FB8"/>
    <w:rsid w:val="002944C4"/>
    <w:rsid w:val="0029465F"/>
    <w:rsid w:val="00294721"/>
    <w:rsid w:val="00294868"/>
    <w:rsid w:val="00294EAC"/>
    <w:rsid w:val="00295075"/>
    <w:rsid w:val="0029575A"/>
    <w:rsid w:val="00295AE7"/>
    <w:rsid w:val="00295FA1"/>
    <w:rsid w:val="0029609C"/>
    <w:rsid w:val="0029609D"/>
    <w:rsid w:val="002966CC"/>
    <w:rsid w:val="002973B0"/>
    <w:rsid w:val="00297401"/>
    <w:rsid w:val="002974D9"/>
    <w:rsid w:val="0029763D"/>
    <w:rsid w:val="00297AE2"/>
    <w:rsid w:val="002A05A0"/>
    <w:rsid w:val="002A062D"/>
    <w:rsid w:val="002A0670"/>
    <w:rsid w:val="002A0CCD"/>
    <w:rsid w:val="002A14F8"/>
    <w:rsid w:val="002A1961"/>
    <w:rsid w:val="002A1CCB"/>
    <w:rsid w:val="002A1D63"/>
    <w:rsid w:val="002A2C2E"/>
    <w:rsid w:val="002A3131"/>
    <w:rsid w:val="002A33D9"/>
    <w:rsid w:val="002A350D"/>
    <w:rsid w:val="002A38C6"/>
    <w:rsid w:val="002A38DA"/>
    <w:rsid w:val="002A3F47"/>
    <w:rsid w:val="002A42BB"/>
    <w:rsid w:val="002A4532"/>
    <w:rsid w:val="002A5AC0"/>
    <w:rsid w:val="002A5FFC"/>
    <w:rsid w:val="002A738F"/>
    <w:rsid w:val="002A73AC"/>
    <w:rsid w:val="002A7821"/>
    <w:rsid w:val="002A7A11"/>
    <w:rsid w:val="002A7CE4"/>
    <w:rsid w:val="002B093A"/>
    <w:rsid w:val="002B0C44"/>
    <w:rsid w:val="002B171F"/>
    <w:rsid w:val="002B1938"/>
    <w:rsid w:val="002B19BF"/>
    <w:rsid w:val="002B1DEE"/>
    <w:rsid w:val="002B1EA6"/>
    <w:rsid w:val="002B1EE0"/>
    <w:rsid w:val="002B1F5F"/>
    <w:rsid w:val="002B20C8"/>
    <w:rsid w:val="002B22F9"/>
    <w:rsid w:val="002B239E"/>
    <w:rsid w:val="002B2835"/>
    <w:rsid w:val="002B2932"/>
    <w:rsid w:val="002B2B90"/>
    <w:rsid w:val="002B2EBB"/>
    <w:rsid w:val="002B2EDF"/>
    <w:rsid w:val="002B3042"/>
    <w:rsid w:val="002B330F"/>
    <w:rsid w:val="002B3315"/>
    <w:rsid w:val="002B332D"/>
    <w:rsid w:val="002B39F8"/>
    <w:rsid w:val="002B3F8B"/>
    <w:rsid w:val="002B4139"/>
    <w:rsid w:val="002B438B"/>
    <w:rsid w:val="002B447F"/>
    <w:rsid w:val="002B4AD3"/>
    <w:rsid w:val="002B5021"/>
    <w:rsid w:val="002B52C5"/>
    <w:rsid w:val="002B5540"/>
    <w:rsid w:val="002B5715"/>
    <w:rsid w:val="002B5A7A"/>
    <w:rsid w:val="002B5D1D"/>
    <w:rsid w:val="002B60BE"/>
    <w:rsid w:val="002B670A"/>
    <w:rsid w:val="002B78E3"/>
    <w:rsid w:val="002B7E3C"/>
    <w:rsid w:val="002C026A"/>
    <w:rsid w:val="002C0517"/>
    <w:rsid w:val="002C06FC"/>
    <w:rsid w:val="002C1053"/>
    <w:rsid w:val="002C1925"/>
    <w:rsid w:val="002C1A05"/>
    <w:rsid w:val="002C1B20"/>
    <w:rsid w:val="002C200F"/>
    <w:rsid w:val="002C21AF"/>
    <w:rsid w:val="002C22CE"/>
    <w:rsid w:val="002C2852"/>
    <w:rsid w:val="002C2A73"/>
    <w:rsid w:val="002C2B73"/>
    <w:rsid w:val="002C2DFA"/>
    <w:rsid w:val="002C2EB9"/>
    <w:rsid w:val="002C2EC0"/>
    <w:rsid w:val="002C2FC3"/>
    <w:rsid w:val="002C32B0"/>
    <w:rsid w:val="002C3413"/>
    <w:rsid w:val="002C3633"/>
    <w:rsid w:val="002C43FA"/>
    <w:rsid w:val="002C4517"/>
    <w:rsid w:val="002C4959"/>
    <w:rsid w:val="002C4C43"/>
    <w:rsid w:val="002C50EB"/>
    <w:rsid w:val="002C5BC7"/>
    <w:rsid w:val="002C5BF8"/>
    <w:rsid w:val="002C61FD"/>
    <w:rsid w:val="002C6417"/>
    <w:rsid w:val="002C67B1"/>
    <w:rsid w:val="002C6A60"/>
    <w:rsid w:val="002C6C43"/>
    <w:rsid w:val="002C6E91"/>
    <w:rsid w:val="002D074E"/>
    <w:rsid w:val="002D08C3"/>
    <w:rsid w:val="002D0CB3"/>
    <w:rsid w:val="002D0D16"/>
    <w:rsid w:val="002D0D62"/>
    <w:rsid w:val="002D21F2"/>
    <w:rsid w:val="002D222E"/>
    <w:rsid w:val="002D2237"/>
    <w:rsid w:val="002D23E9"/>
    <w:rsid w:val="002D24C0"/>
    <w:rsid w:val="002D2B5C"/>
    <w:rsid w:val="002D2D30"/>
    <w:rsid w:val="002D2EAA"/>
    <w:rsid w:val="002D347D"/>
    <w:rsid w:val="002D3585"/>
    <w:rsid w:val="002D36CB"/>
    <w:rsid w:val="002D3A36"/>
    <w:rsid w:val="002D3A89"/>
    <w:rsid w:val="002D3BAD"/>
    <w:rsid w:val="002D3BC0"/>
    <w:rsid w:val="002D3D1E"/>
    <w:rsid w:val="002D4380"/>
    <w:rsid w:val="002D444F"/>
    <w:rsid w:val="002D4633"/>
    <w:rsid w:val="002D472D"/>
    <w:rsid w:val="002D50FD"/>
    <w:rsid w:val="002D5247"/>
    <w:rsid w:val="002D5273"/>
    <w:rsid w:val="002D5A97"/>
    <w:rsid w:val="002D62F1"/>
    <w:rsid w:val="002D66DB"/>
    <w:rsid w:val="002D66E5"/>
    <w:rsid w:val="002D6A13"/>
    <w:rsid w:val="002D6A1E"/>
    <w:rsid w:val="002D6A75"/>
    <w:rsid w:val="002D6AE5"/>
    <w:rsid w:val="002D6B47"/>
    <w:rsid w:val="002D6B5D"/>
    <w:rsid w:val="002D6E94"/>
    <w:rsid w:val="002D70EC"/>
    <w:rsid w:val="002D716E"/>
    <w:rsid w:val="002D792C"/>
    <w:rsid w:val="002D7D8B"/>
    <w:rsid w:val="002E03A1"/>
    <w:rsid w:val="002E0C2B"/>
    <w:rsid w:val="002E0EAD"/>
    <w:rsid w:val="002E1077"/>
    <w:rsid w:val="002E11D9"/>
    <w:rsid w:val="002E13F0"/>
    <w:rsid w:val="002E1730"/>
    <w:rsid w:val="002E1B3D"/>
    <w:rsid w:val="002E1BA7"/>
    <w:rsid w:val="002E1FAA"/>
    <w:rsid w:val="002E2335"/>
    <w:rsid w:val="002E3D97"/>
    <w:rsid w:val="002E47E3"/>
    <w:rsid w:val="002E5216"/>
    <w:rsid w:val="002E55E7"/>
    <w:rsid w:val="002E5A1C"/>
    <w:rsid w:val="002E657D"/>
    <w:rsid w:val="002E67DC"/>
    <w:rsid w:val="002E6FA3"/>
    <w:rsid w:val="002E750A"/>
    <w:rsid w:val="002E758B"/>
    <w:rsid w:val="002E7597"/>
    <w:rsid w:val="002E7626"/>
    <w:rsid w:val="002E76FA"/>
    <w:rsid w:val="002E7A0D"/>
    <w:rsid w:val="002F0849"/>
    <w:rsid w:val="002F0BA4"/>
    <w:rsid w:val="002F0F3D"/>
    <w:rsid w:val="002F11E5"/>
    <w:rsid w:val="002F1236"/>
    <w:rsid w:val="002F1284"/>
    <w:rsid w:val="002F1B97"/>
    <w:rsid w:val="002F1CBC"/>
    <w:rsid w:val="002F1D52"/>
    <w:rsid w:val="002F1E91"/>
    <w:rsid w:val="002F215A"/>
    <w:rsid w:val="002F228B"/>
    <w:rsid w:val="002F281B"/>
    <w:rsid w:val="002F2E37"/>
    <w:rsid w:val="002F319A"/>
    <w:rsid w:val="002F344D"/>
    <w:rsid w:val="002F4851"/>
    <w:rsid w:val="002F4B07"/>
    <w:rsid w:val="002F4B84"/>
    <w:rsid w:val="002F4E18"/>
    <w:rsid w:val="002F599C"/>
    <w:rsid w:val="002F5CF3"/>
    <w:rsid w:val="002F6035"/>
    <w:rsid w:val="002F638B"/>
    <w:rsid w:val="002F6471"/>
    <w:rsid w:val="002F6A4C"/>
    <w:rsid w:val="002F6AB3"/>
    <w:rsid w:val="002F6ADD"/>
    <w:rsid w:val="002F6DE2"/>
    <w:rsid w:val="002F6E2F"/>
    <w:rsid w:val="002F71E4"/>
    <w:rsid w:val="002F7348"/>
    <w:rsid w:val="002F7410"/>
    <w:rsid w:val="002F7900"/>
    <w:rsid w:val="0030006C"/>
    <w:rsid w:val="0030031D"/>
    <w:rsid w:val="003004B2"/>
    <w:rsid w:val="00300FE0"/>
    <w:rsid w:val="00301774"/>
    <w:rsid w:val="00301909"/>
    <w:rsid w:val="00301C76"/>
    <w:rsid w:val="00301C90"/>
    <w:rsid w:val="00301D28"/>
    <w:rsid w:val="0030210B"/>
    <w:rsid w:val="00302135"/>
    <w:rsid w:val="00302433"/>
    <w:rsid w:val="00302647"/>
    <w:rsid w:val="00302F97"/>
    <w:rsid w:val="00303767"/>
    <w:rsid w:val="003038D7"/>
    <w:rsid w:val="003042F8"/>
    <w:rsid w:val="0030491D"/>
    <w:rsid w:val="003049EB"/>
    <w:rsid w:val="003049F5"/>
    <w:rsid w:val="00304DE3"/>
    <w:rsid w:val="00304F28"/>
    <w:rsid w:val="00305773"/>
    <w:rsid w:val="003057A8"/>
    <w:rsid w:val="003058A2"/>
    <w:rsid w:val="00305F36"/>
    <w:rsid w:val="00305FC0"/>
    <w:rsid w:val="003060AC"/>
    <w:rsid w:val="00306343"/>
    <w:rsid w:val="003066DB"/>
    <w:rsid w:val="00307378"/>
    <w:rsid w:val="00307460"/>
    <w:rsid w:val="00307823"/>
    <w:rsid w:val="00307D19"/>
    <w:rsid w:val="00307E1D"/>
    <w:rsid w:val="00307FA8"/>
    <w:rsid w:val="003103BF"/>
    <w:rsid w:val="0031068A"/>
    <w:rsid w:val="00310697"/>
    <w:rsid w:val="00310754"/>
    <w:rsid w:val="00310C75"/>
    <w:rsid w:val="00310CBE"/>
    <w:rsid w:val="00311215"/>
    <w:rsid w:val="0031181A"/>
    <w:rsid w:val="00311E5D"/>
    <w:rsid w:val="0031224D"/>
    <w:rsid w:val="003123B2"/>
    <w:rsid w:val="00312425"/>
    <w:rsid w:val="00312567"/>
    <w:rsid w:val="00312AC7"/>
    <w:rsid w:val="00312BB9"/>
    <w:rsid w:val="00312D4C"/>
    <w:rsid w:val="00313467"/>
    <w:rsid w:val="0031377C"/>
    <w:rsid w:val="00313880"/>
    <w:rsid w:val="003138DA"/>
    <w:rsid w:val="00313BAE"/>
    <w:rsid w:val="00313F11"/>
    <w:rsid w:val="00314071"/>
    <w:rsid w:val="003142E8"/>
    <w:rsid w:val="003143A1"/>
    <w:rsid w:val="00314501"/>
    <w:rsid w:val="00314622"/>
    <w:rsid w:val="003148BF"/>
    <w:rsid w:val="00314C82"/>
    <w:rsid w:val="00314DD1"/>
    <w:rsid w:val="00314E6A"/>
    <w:rsid w:val="0031550B"/>
    <w:rsid w:val="00315FD5"/>
    <w:rsid w:val="003162E1"/>
    <w:rsid w:val="003166DB"/>
    <w:rsid w:val="00317AFF"/>
    <w:rsid w:val="00317B13"/>
    <w:rsid w:val="00317BC2"/>
    <w:rsid w:val="00317C3B"/>
    <w:rsid w:val="00320122"/>
    <w:rsid w:val="003204CC"/>
    <w:rsid w:val="00320608"/>
    <w:rsid w:val="003207A5"/>
    <w:rsid w:val="00320A98"/>
    <w:rsid w:val="00320ADE"/>
    <w:rsid w:val="00320F8B"/>
    <w:rsid w:val="00321320"/>
    <w:rsid w:val="00321B12"/>
    <w:rsid w:val="00321D71"/>
    <w:rsid w:val="003223CA"/>
    <w:rsid w:val="0032251B"/>
    <w:rsid w:val="00322807"/>
    <w:rsid w:val="00322964"/>
    <w:rsid w:val="003229F3"/>
    <w:rsid w:val="00322E29"/>
    <w:rsid w:val="00323453"/>
    <w:rsid w:val="00323C18"/>
    <w:rsid w:val="003240C6"/>
    <w:rsid w:val="00324207"/>
    <w:rsid w:val="00324B6C"/>
    <w:rsid w:val="00324E04"/>
    <w:rsid w:val="003254BB"/>
    <w:rsid w:val="00325A86"/>
    <w:rsid w:val="00325C22"/>
    <w:rsid w:val="00325C83"/>
    <w:rsid w:val="0032634D"/>
    <w:rsid w:val="00326498"/>
    <w:rsid w:val="003264A5"/>
    <w:rsid w:val="00326BD8"/>
    <w:rsid w:val="00326D67"/>
    <w:rsid w:val="0032721E"/>
    <w:rsid w:val="003275C7"/>
    <w:rsid w:val="0032762B"/>
    <w:rsid w:val="00327AC9"/>
    <w:rsid w:val="00327B44"/>
    <w:rsid w:val="003300B0"/>
    <w:rsid w:val="0033068D"/>
    <w:rsid w:val="00330A94"/>
    <w:rsid w:val="00330AB2"/>
    <w:rsid w:val="0033127A"/>
    <w:rsid w:val="0033128D"/>
    <w:rsid w:val="003313C2"/>
    <w:rsid w:val="0033144A"/>
    <w:rsid w:val="00331491"/>
    <w:rsid w:val="00331541"/>
    <w:rsid w:val="003321A9"/>
    <w:rsid w:val="003321FF"/>
    <w:rsid w:val="00332D29"/>
    <w:rsid w:val="00332DBB"/>
    <w:rsid w:val="0033334D"/>
    <w:rsid w:val="0033380F"/>
    <w:rsid w:val="00333AC7"/>
    <w:rsid w:val="003348BF"/>
    <w:rsid w:val="00334A49"/>
    <w:rsid w:val="00334B89"/>
    <w:rsid w:val="00334BCD"/>
    <w:rsid w:val="00334D21"/>
    <w:rsid w:val="00334E3D"/>
    <w:rsid w:val="00334F6D"/>
    <w:rsid w:val="003351C5"/>
    <w:rsid w:val="00335226"/>
    <w:rsid w:val="00335570"/>
    <w:rsid w:val="0033582A"/>
    <w:rsid w:val="00335B48"/>
    <w:rsid w:val="00335DC3"/>
    <w:rsid w:val="00335F27"/>
    <w:rsid w:val="0033636B"/>
    <w:rsid w:val="00336488"/>
    <w:rsid w:val="00336727"/>
    <w:rsid w:val="00336743"/>
    <w:rsid w:val="00336893"/>
    <w:rsid w:val="00336DA5"/>
    <w:rsid w:val="003372EA"/>
    <w:rsid w:val="003374B5"/>
    <w:rsid w:val="003379B6"/>
    <w:rsid w:val="00337BD7"/>
    <w:rsid w:val="00337C71"/>
    <w:rsid w:val="00337DCD"/>
    <w:rsid w:val="00340386"/>
    <w:rsid w:val="00340507"/>
    <w:rsid w:val="0034099B"/>
    <w:rsid w:val="003409BF"/>
    <w:rsid w:val="00340C69"/>
    <w:rsid w:val="00340E22"/>
    <w:rsid w:val="00340FFE"/>
    <w:rsid w:val="003412D0"/>
    <w:rsid w:val="003413AF"/>
    <w:rsid w:val="0034156D"/>
    <w:rsid w:val="003415CF"/>
    <w:rsid w:val="003427BC"/>
    <w:rsid w:val="00342887"/>
    <w:rsid w:val="00342889"/>
    <w:rsid w:val="003428C8"/>
    <w:rsid w:val="00343371"/>
    <w:rsid w:val="003433BF"/>
    <w:rsid w:val="00343912"/>
    <w:rsid w:val="00343A9A"/>
    <w:rsid w:val="00343ACA"/>
    <w:rsid w:val="003440CD"/>
    <w:rsid w:val="003442BE"/>
    <w:rsid w:val="003443D9"/>
    <w:rsid w:val="00344741"/>
    <w:rsid w:val="003449FF"/>
    <w:rsid w:val="00344F7F"/>
    <w:rsid w:val="00345A75"/>
    <w:rsid w:val="003462E7"/>
    <w:rsid w:val="003464A5"/>
    <w:rsid w:val="0034655C"/>
    <w:rsid w:val="00346790"/>
    <w:rsid w:val="0034689C"/>
    <w:rsid w:val="0034693F"/>
    <w:rsid w:val="00346FC0"/>
    <w:rsid w:val="0034778C"/>
    <w:rsid w:val="00347AE8"/>
    <w:rsid w:val="00347AEF"/>
    <w:rsid w:val="00347D51"/>
    <w:rsid w:val="003500AC"/>
    <w:rsid w:val="0035012D"/>
    <w:rsid w:val="003509D7"/>
    <w:rsid w:val="00350B02"/>
    <w:rsid w:val="00350F63"/>
    <w:rsid w:val="0035107A"/>
    <w:rsid w:val="0035131C"/>
    <w:rsid w:val="00351327"/>
    <w:rsid w:val="00351521"/>
    <w:rsid w:val="00351527"/>
    <w:rsid w:val="00351616"/>
    <w:rsid w:val="00351779"/>
    <w:rsid w:val="0035192C"/>
    <w:rsid w:val="00351AFA"/>
    <w:rsid w:val="00351C85"/>
    <w:rsid w:val="00351FD6"/>
    <w:rsid w:val="0035201C"/>
    <w:rsid w:val="003522C4"/>
    <w:rsid w:val="00352927"/>
    <w:rsid w:val="00352988"/>
    <w:rsid w:val="003529D9"/>
    <w:rsid w:val="00352A88"/>
    <w:rsid w:val="00352B9F"/>
    <w:rsid w:val="00352CBA"/>
    <w:rsid w:val="00352D36"/>
    <w:rsid w:val="00352DD5"/>
    <w:rsid w:val="00352E72"/>
    <w:rsid w:val="00352F72"/>
    <w:rsid w:val="003532AA"/>
    <w:rsid w:val="00353368"/>
    <w:rsid w:val="00353836"/>
    <w:rsid w:val="00353965"/>
    <w:rsid w:val="00353AFB"/>
    <w:rsid w:val="00353B07"/>
    <w:rsid w:val="00353F12"/>
    <w:rsid w:val="0035413E"/>
    <w:rsid w:val="00354146"/>
    <w:rsid w:val="0035416C"/>
    <w:rsid w:val="003542F2"/>
    <w:rsid w:val="003543D9"/>
    <w:rsid w:val="003543DC"/>
    <w:rsid w:val="003544C2"/>
    <w:rsid w:val="003547DF"/>
    <w:rsid w:val="00354821"/>
    <w:rsid w:val="0035496B"/>
    <w:rsid w:val="0035539B"/>
    <w:rsid w:val="00355BF1"/>
    <w:rsid w:val="00355E34"/>
    <w:rsid w:val="00356264"/>
    <w:rsid w:val="00356270"/>
    <w:rsid w:val="003564B3"/>
    <w:rsid w:val="00356937"/>
    <w:rsid w:val="0035707B"/>
    <w:rsid w:val="0035728C"/>
    <w:rsid w:val="00357D22"/>
    <w:rsid w:val="00360ACA"/>
    <w:rsid w:val="00360C08"/>
    <w:rsid w:val="00360F6E"/>
    <w:rsid w:val="003614C6"/>
    <w:rsid w:val="003615E2"/>
    <w:rsid w:val="0036167C"/>
    <w:rsid w:val="00361C17"/>
    <w:rsid w:val="00361C67"/>
    <w:rsid w:val="0036269F"/>
    <w:rsid w:val="003628B1"/>
    <w:rsid w:val="00362AE3"/>
    <w:rsid w:val="00363174"/>
    <w:rsid w:val="003633E1"/>
    <w:rsid w:val="00363A23"/>
    <w:rsid w:val="00363A86"/>
    <w:rsid w:val="00363CC3"/>
    <w:rsid w:val="00363FEF"/>
    <w:rsid w:val="00364103"/>
    <w:rsid w:val="00364263"/>
    <w:rsid w:val="0036448B"/>
    <w:rsid w:val="003644E5"/>
    <w:rsid w:val="00364C60"/>
    <w:rsid w:val="00364F37"/>
    <w:rsid w:val="00365232"/>
    <w:rsid w:val="003658CE"/>
    <w:rsid w:val="00365955"/>
    <w:rsid w:val="00365AAC"/>
    <w:rsid w:val="00365C23"/>
    <w:rsid w:val="00365D71"/>
    <w:rsid w:val="003667AD"/>
    <w:rsid w:val="0036690B"/>
    <w:rsid w:val="00366C89"/>
    <w:rsid w:val="00366CCA"/>
    <w:rsid w:val="003671C5"/>
    <w:rsid w:val="003672CE"/>
    <w:rsid w:val="003675E7"/>
    <w:rsid w:val="00367933"/>
    <w:rsid w:val="00367DB2"/>
    <w:rsid w:val="00367E7D"/>
    <w:rsid w:val="00370071"/>
    <w:rsid w:val="003700A5"/>
    <w:rsid w:val="0037051D"/>
    <w:rsid w:val="0037064F"/>
    <w:rsid w:val="003707E6"/>
    <w:rsid w:val="00370C77"/>
    <w:rsid w:val="00370E57"/>
    <w:rsid w:val="00370FF8"/>
    <w:rsid w:val="003715F6"/>
    <w:rsid w:val="0037180E"/>
    <w:rsid w:val="00371A83"/>
    <w:rsid w:val="00371E18"/>
    <w:rsid w:val="003720A0"/>
    <w:rsid w:val="003725FD"/>
    <w:rsid w:val="00373215"/>
    <w:rsid w:val="00373282"/>
    <w:rsid w:val="0037357B"/>
    <w:rsid w:val="00373798"/>
    <w:rsid w:val="00373E6A"/>
    <w:rsid w:val="00374100"/>
    <w:rsid w:val="00374430"/>
    <w:rsid w:val="00374471"/>
    <w:rsid w:val="003744BA"/>
    <w:rsid w:val="00374BA1"/>
    <w:rsid w:val="00374FF6"/>
    <w:rsid w:val="0037554E"/>
    <w:rsid w:val="0037563C"/>
    <w:rsid w:val="003756B7"/>
    <w:rsid w:val="00375EF2"/>
    <w:rsid w:val="0037627B"/>
    <w:rsid w:val="0037632A"/>
    <w:rsid w:val="003764C4"/>
    <w:rsid w:val="003764DF"/>
    <w:rsid w:val="003764E1"/>
    <w:rsid w:val="003765C3"/>
    <w:rsid w:val="00377350"/>
    <w:rsid w:val="00377496"/>
    <w:rsid w:val="00377BA2"/>
    <w:rsid w:val="00377E90"/>
    <w:rsid w:val="003800E7"/>
    <w:rsid w:val="00380369"/>
    <w:rsid w:val="003804C1"/>
    <w:rsid w:val="0038060F"/>
    <w:rsid w:val="00380610"/>
    <w:rsid w:val="00380713"/>
    <w:rsid w:val="00380719"/>
    <w:rsid w:val="003807F2"/>
    <w:rsid w:val="00380C3A"/>
    <w:rsid w:val="00381544"/>
    <w:rsid w:val="00381BBA"/>
    <w:rsid w:val="00381D63"/>
    <w:rsid w:val="00381EA2"/>
    <w:rsid w:val="0038294F"/>
    <w:rsid w:val="00382CCE"/>
    <w:rsid w:val="00382D71"/>
    <w:rsid w:val="003830F8"/>
    <w:rsid w:val="003832F8"/>
    <w:rsid w:val="00383776"/>
    <w:rsid w:val="00383923"/>
    <w:rsid w:val="003845BE"/>
    <w:rsid w:val="003848EB"/>
    <w:rsid w:val="00385DD5"/>
    <w:rsid w:val="00385DF3"/>
    <w:rsid w:val="00386014"/>
    <w:rsid w:val="00386A84"/>
    <w:rsid w:val="00386B11"/>
    <w:rsid w:val="00386BF9"/>
    <w:rsid w:val="00386CD3"/>
    <w:rsid w:val="0038722E"/>
    <w:rsid w:val="0038759B"/>
    <w:rsid w:val="003875CA"/>
    <w:rsid w:val="00387ABB"/>
    <w:rsid w:val="00387B70"/>
    <w:rsid w:val="003901F1"/>
    <w:rsid w:val="00390451"/>
    <w:rsid w:val="003905A6"/>
    <w:rsid w:val="00390B45"/>
    <w:rsid w:val="00390C0E"/>
    <w:rsid w:val="003911EA"/>
    <w:rsid w:val="003912F9"/>
    <w:rsid w:val="003913A7"/>
    <w:rsid w:val="0039158B"/>
    <w:rsid w:val="003916B0"/>
    <w:rsid w:val="003919BA"/>
    <w:rsid w:val="00391A48"/>
    <w:rsid w:val="00391B07"/>
    <w:rsid w:val="00391C33"/>
    <w:rsid w:val="00391D4B"/>
    <w:rsid w:val="00391F7D"/>
    <w:rsid w:val="00392427"/>
    <w:rsid w:val="003924D8"/>
    <w:rsid w:val="00392A63"/>
    <w:rsid w:val="003933FE"/>
    <w:rsid w:val="00393471"/>
    <w:rsid w:val="00393514"/>
    <w:rsid w:val="00393563"/>
    <w:rsid w:val="00393676"/>
    <w:rsid w:val="00393939"/>
    <w:rsid w:val="00393A49"/>
    <w:rsid w:val="00393AE5"/>
    <w:rsid w:val="00393B91"/>
    <w:rsid w:val="00394421"/>
    <w:rsid w:val="00394600"/>
    <w:rsid w:val="00394A81"/>
    <w:rsid w:val="003950F9"/>
    <w:rsid w:val="00395C1F"/>
    <w:rsid w:val="00395EC4"/>
    <w:rsid w:val="00396076"/>
    <w:rsid w:val="0039628D"/>
    <w:rsid w:val="00396523"/>
    <w:rsid w:val="00396781"/>
    <w:rsid w:val="003968B0"/>
    <w:rsid w:val="003968B5"/>
    <w:rsid w:val="00396F6A"/>
    <w:rsid w:val="003970CB"/>
    <w:rsid w:val="0039726A"/>
    <w:rsid w:val="0039769F"/>
    <w:rsid w:val="00397751"/>
    <w:rsid w:val="00397A35"/>
    <w:rsid w:val="00397BB8"/>
    <w:rsid w:val="00397BE4"/>
    <w:rsid w:val="00397C9C"/>
    <w:rsid w:val="00397F70"/>
    <w:rsid w:val="003A0B3C"/>
    <w:rsid w:val="003A0C6B"/>
    <w:rsid w:val="003A0EA4"/>
    <w:rsid w:val="003A1727"/>
    <w:rsid w:val="003A1A0B"/>
    <w:rsid w:val="003A1A2F"/>
    <w:rsid w:val="003A1EA2"/>
    <w:rsid w:val="003A1F75"/>
    <w:rsid w:val="003A2B71"/>
    <w:rsid w:val="003A2D4A"/>
    <w:rsid w:val="003A32D1"/>
    <w:rsid w:val="003A33D9"/>
    <w:rsid w:val="003A3565"/>
    <w:rsid w:val="003A3E88"/>
    <w:rsid w:val="003A3F9D"/>
    <w:rsid w:val="003A43F2"/>
    <w:rsid w:val="003A456F"/>
    <w:rsid w:val="003A46A9"/>
    <w:rsid w:val="003A472A"/>
    <w:rsid w:val="003A51D0"/>
    <w:rsid w:val="003A6702"/>
    <w:rsid w:val="003A6955"/>
    <w:rsid w:val="003A69B5"/>
    <w:rsid w:val="003A6F4D"/>
    <w:rsid w:val="003A7441"/>
    <w:rsid w:val="003A7657"/>
    <w:rsid w:val="003A7F4B"/>
    <w:rsid w:val="003B0586"/>
    <w:rsid w:val="003B0923"/>
    <w:rsid w:val="003B0A89"/>
    <w:rsid w:val="003B0AEF"/>
    <w:rsid w:val="003B0B3C"/>
    <w:rsid w:val="003B0BD0"/>
    <w:rsid w:val="003B14C5"/>
    <w:rsid w:val="003B1837"/>
    <w:rsid w:val="003B19A2"/>
    <w:rsid w:val="003B242C"/>
    <w:rsid w:val="003B262C"/>
    <w:rsid w:val="003B2CB9"/>
    <w:rsid w:val="003B2CFB"/>
    <w:rsid w:val="003B2DE2"/>
    <w:rsid w:val="003B3247"/>
    <w:rsid w:val="003B3CDB"/>
    <w:rsid w:val="003B3FFA"/>
    <w:rsid w:val="003B40EA"/>
    <w:rsid w:val="003B413D"/>
    <w:rsid w:val="003B45D4"/>
    <w:rsid w:val="003B46A7"/>
    <w:rsid w:val="003B4A0F"/>
    <w:rsid w:val="003B4A15"/>
    <w:rsid w:val="003B4D25"/>
    <w:rsid w:val="003B4FB0"/>
    <w:rsid w:val="003B5626"/>
    <w:rsid w:val="003B5A86"/>
    <w:rsid w:val="003B5C43"/>
    <w:rsid w:val="003B5CF0"/>
    <w:rsid w:val="003B6546"/>
    <w:rsid w:val="003B65AF"/>
    <w:rsid w:val="003B6E6B"/>
    <w:rsid w:val="003B707D"/>
    <w:rsid w:val="003B78CA"/>
    <w:rsid w:val="003B7D9A"/>
    <w:rsid w:val="003B7E31"/>
    <w:rsid w:val="003C0025"/>
    <w:rsid w:val="003C05AA"/>
    <w:rsid w:val="003C0838"/>
    <w:rsid w:val="003C097D"/>
    <w:rsid w:val="003C10A0"/>
    <w:rsid w:val="003C11EE"/>
    <w:rsid w:val="003C1334"/>
    <w:rsid w:val="003C13A7"/>
    <w:rsid w:val="003C18B3"/>
    <w:rsid w:val="003C18CE"/>
    <w:rsid w:val="003C1B8B"/>
    <w:rsid w:val="003C1E7A"/>
    <w:rsid w:val="003C20BD"/>
    <w:rsid w:val="003C25EB"/>
    <w:rsid w:val="003C296F"/>
    <w:rsid w:val="003C30C5"/>
    <w:rsid w:val="003C3234"/>
    <w:rsid w:val="003C38CC"/>
    <w:rsid w:val="003C4229"/>
    <w:rsid w:val="003C43DC"/>
    <w:rsid w:val="003C43F9"/>
    <w:rsid w:val="003C45FA"/>
    <w:rsid w:val="003C463A"/>
    <w:rsid w:val="003C4724"/>
    <w:rsid w:val="003C4AE3"/>
    <w:rsid w:val="003C4E1A"/>
    <w:rsid w:val="003C5089"/>
    <w:rsid w:val="003C54EC"/>
    <w:rsid w:val="003C5745"/>
    <w:rsid w:val="003C59A0"/>
    <w:rsid w:val="003C5B8F"/>
    <w:rsid w:val="003C5E8A"/>
    <w:rsid w:val="003C678B"/>
    <w:rsid w:val="003C6A65"/>
    <w:rsid w:val="003C6DAD"/>
    <w:rsid w:val="003C6E76"/>
    <w:rsid w:val="003C6EF2"/>
    <w:rsid w:val="003C7034"/>
    <w:rsid w:val="003C70B3"/>
    <w:rsid w:val="003C7622"/>
    <w:rsid w:val="003C7A8C"/>
    <w:rsid w:val="003C7CC9"/>
    <w:rsid w:val="003D0285"/>
    <w:rsid w:val="003D0452"/>
    <w:rsid w:val="003D0614"/>
    <w:rsid w:val="003D0938"/>
    <w:rsid w:val="003D117B"/>
    <w:rsid w:val="003D1212"/>
    <w:rsid w:val="003D1320"/>
    <w:rsid w:val="003D173E"/>
    <w:rsid w:val="003D1948"/>
    <w:rsid w:val="003D1BCF"/>
    <w:rsid w:val="003D1CFD"/>
    <w:rsid w:val="003D1D4C"/>
    <w:rsid w:val="003D1E7A"/>
    <w:rsid w:val="003D2823"/>
    <w:rsid w:val="003D2B36"/>
    <w:rsid w:val="003D2F82"/>
    <w:rsid w:val="003D3223"/>
    <w:rsid w:val="003D324E"/>
    <w:rsid w:val="003D3311"/>
    <w:rsid w:val="003D3700"/>
    <w:rsid w:val="003D41C1"/>
    <w:rsid w:val="003D420C"/>
    <w:rsid w:val="003D4214"/>
    <w:rsid w:val="003D4902"/>
    <w:rsid w:val="003D4A51"/>
    <w:rsid w:val="003D4D59"/>
    <w:rsid w:val="003D5336"/>
    <w:rsid w:val="003D55CD"/>
    <w:rsid w:val="003D5856"/>
    <w:rsid w:val="003D5B8D"/>
    <w:rsid w:val="003D5F47"/>
    <w:rsid w:val="003D6330"/>
    <w:rsid w:val="003D6772"/>
    <w:rsid w:val="003D6B54"/>
    <w:rsid w:val="003D6BE8"/>
    <w:rsid w:val="003D703C"/>
    <w:rsid w:val="003D773E"/>
    <w:rsid w:val="003D7E86"/>
    <w:rsid w:val="003E0B3F"/>
    <w:rsid w:val="003E0B5E"/>
    <w:rsid w:val="003E0B76"/>
    <w:rsid w:val="003E0C81"/>
    <w:rsid w:val="003E10E2"/>
    <w:rsid w:val="003E11A0"/>
    <w:rsid w:val="003E1241"/>
    <w:rsid w:val="003E1F77"/>
    <w:rsid w:val="003E22CD"/>
    <w:rsid w:val="003E247E"/>
    <w:rsid w:val="003E2CB1"/>
    <w:rsid w:val="003E2FD5"/>
    <w:rsid w:val="003E303F"/>
    <w:rsid w:val="003E31F0"/>
    <w:rsid w:val="003E364E"/>
    <w:rsid w:val="003E38CB"/>
    <w:rsid w:val="003E3922"/>
    <w:rsid w:val="003E39DF"/>
    <w:rsid w:val="003E3AE2"/>
    <w:rsid w:val="003E3C13"/>
    <w:rsid w:val="003E3CD3"/>
    <w:rsid w:val="003E3F17"/>
    <w:rsid w:val="003E4018"/>
    <w:rsid w:val="003E41A4"/>
    <w:rsid w:val="003E42A3"/>
    <w:rsid w:val="003E4724"/>
    <w:rsid w:val="003E4C45"/>
    <w:rsid w:val="003E5359"/>
    <w:rsid w:val="003E59FF"/>
    <w:rsid w:val="003E5EB3"/>
    <w:rsid w:val="003E6448"/>
    <w:rsid w:val="003E65B9"/>
    <w:rsid w:val="003E6709"/>
    <w:rsid w:val="003E67B7"/>
    <w:rsid w:val="003E686A"/>
    <w:rsid w:val="003E7BFD"/>
    <w:rsid w:val="003E7D58"/>
    <w:rsid w:val="003E7F28"/>
    <w:rsid w:val="003F043D"/>
    <w:rsid w:val="003F04CF"/>
    <w:rsid w:val="003F0BD2"/>
    <w:rsid w:val="003F0C2A"/>
    <w:rsid w:val="003F0FFC"/>
    <w:rsid w:val="003F1388"/>
    <w:rsid w:val="003F1597"/>
    <w:rsid w:val="003F1616"/>
    <w:rsid w:val="003F1663"/>
    <w:rsid w:val="003F1DCE"/>
    <w:rsid w:val="003F21B1"/>
    <w:rsid w:val="003F24AC"/>
    <w:rsid w:val="003F3E4D"/>
    <w:rsid w:val="003F433F"/>
    <w:rsid w:val="003F4871"/>
    <w:rsid w:val="003F4CB5"/>
    <w:rsid w:val="003F5E9B"/>
    <w:rsid w:val="003F5F71"/>
    <w:rsid w:val="003F61A1"/>
    <w:rsid w:val="003F6917"/>
    <w:rsid w:val="003F6A01"/>
    <w:rsid w:val="003F746E"/>
    <w:rsid w:val="003F749C"/>
    <w:rsid w:val="003F760B"/>
    <w:rsid w:val="003F77D0"/>
    <w:rsid w:val="00400510"/>
    <w:rsid w:val="00400778"/>
    <w:rsid w:val="00400B09"/>
    <w:rsid w:val="00400BEF"/>
    <w:rsid w:val="00400E34"/>
    <w:rsid w:val="0040169D"/>
    <w:rsid w:val="00401969"/>
    <w:rsid w:val="00401B92"/>
    <w:rsid w:val="00401CD1"/>
    <w:rsid w:val="0040201D"/>
    <w:rsid w:val="004021E7"/>
    <w:rsid w:val="004025EE"/>
    <w:rsid w:val="0040260F"/>
    <w:rsid w:val="004026C4"/>
    <w:rsid w:val="004027D2"/>
    <w:rsid w:val="00402840"/>
    <w:rsid w:val="00402A79"/>
    <w:rsid w:val="00402C0A"/>
    <w:rsid w:val="00402C68"/>
    <w:rsid w:val="00402DDC"/>
    <w:rsid w:val="00402DFB"/>
    <w:rsid w:val="004031F6"/>
    <w:rsid w:val="00403409"/>
    <w:rsid w:val="004036FB"/>
    <w:rsid w:val="004037D3"/>
    <w:rsid w:val="00403BCB"/>
    <w:rsid w:val="00403F6B"/>
    <w:rsid w:val="00403F98"/>
    <w:rsid w:val="0040409E"/>
    <w:rsid w:val="00404265"/>
    <w:rsid w:val="004049A4"/>
    <w:rsid w:val="00404D8A"/>
    <w:rsid w:val="00405170"/>
    <w:rsid w:val="004054D9"/>
    <w:rsid w:val="00406942"/>
    <w:rsid w:val="00406CF7"/>
    <w:rsid w:val="00407162"/>
    <w:rsid w:val="0040728E"/>
    <w:rsid w:val="0040773C"/>
    <w:rsid w:val="00407774"/>
    <w:rsid w:val="00407961"/>
    <w:rsid w:val="00407AF5"/>
    <w:rsid w:val="00407BB4"/>
    <w:rsid w:val="00407C80"/>
    <w:rsid w:val="00407F16"/>
    <w:rsid w:val="00410353"/>
    <w:rsid w:val="004104B3"/>
    <w:rsid w:val="004104C2"/>
    <w:rsid w:val="00410590"/>
    <w:rsid w:val="004106F5"/>
    <w:rsid w:val="004109B7"/>
    <w:rsid w:val="00410E3B"/>
    <w:rsid w:val="00411B27"/>
    <w:rsid w:val="00411D58"/>
    <w:rsid w:val="004121E4"/>
    <w:rsid w:val="00412200"/>
    <w:rsid w:val="004123FD"/>
    <w:rsid w:val="00412454"/>
    <w:rsid w:val="004124D8"/>
    <w:rsid w:val="00412A87"/>
    <w:rsid w:val="00412AB4"/>
    <w:rsid w:val="00412C2A"/>
    <w:rsid w:val="00412C9A"/>
    <w:rsid w:val="0041300A"/>
    <w:rsid w:val="00413128"/>
    <w:rsid w:val="004133A3"/>
    <w:rsid w:val="004139AC"/>
    <w:rsid w:val="00413E11"/>
    <w:rsid w:val="00414332"/>
    <w:rsid w:val="0041437D"/>
    <w:rsid w:val="00414535"/>
    <w:rsid w:val="004147EE"/>
    <w:rsid w:val="0041497C"/>
    <w:rsid w:val="00414E24"/>
    <w:rsid w:val="00414FD1"/>
    <w:rsid w:val="00414FFA"/>
    <w:rsid w:val="0041553C"/>
    <w:rsid w:val="00415A60"/>
    <w:rsid w:val="00415AC4"/>
    <w:rsid w:val="00415CCF"/>
    <w:rsid w:val="00415E4C"/>
    <w:rsid w:val="00415F52"/>
    <w:rsid w:val="00416180"/>
    <w:rsid w:val="00416DC8"/>
    <w:rsid w:val="00416EAA"/>
    <w:rsid w:val="0041740C"/>
    <w:rsid w:val="00417476"/>
    <w:rsid w:val="00417830"/>
    <w:rsid w:val="00417A39"/>
    <w:rsid w:val="00417AFF"/>
    <w:rsid w:val="00417B59"/>
    <w:rsid w:val="00417C5C"/>
    <w:rsid w:val="00417E2E"/>
    <w:rsid w:val="00417E44"/>
    <w:rsid w:val="004203AF"/>
    <w:rsid w:val="0042078A"/>
    <w:rsid w:val="00420795"/>
    <w:rsid w:val="00420A07"/>
    <w:rsid w:val="00420B5A"/>
    <w:rsid w:val="00421031"/>
    <w:rsid w:val="004212F0"/>
    <w:rsid w:val="004213F7"/>
    <w:rsid w:val="00421DE7"/>
    <w:rsid w:val="00422785"/>
    <w:rsid w:val="00422991"/>
    <w:rsid w:val="00422A4D"/>
    <w:rsid w:val="00422BD0"/>
    <w:rsid w:val="00422E35"/>
    <w:rsid w:val="00422FA3"/>
    <w:rsid w:val="00423018"/>
    <w:rsid w:val="0042369A"/>
    <w:rsid w:val="0042463E"/>
    <w:rsid w:val="00424C2B"/>
    <w:rsid w:val="00424C86"/>
    <w:rsid w:val="00424D10"/>
    <w:rsid w:val="00424D4E"/>
    <w:rsid w:val="00425113"/>
    <w:rsid w:val="004251E0"/>
    <w:rsid w:val="0042523B"/>
    <w:rsid w:val="004252FE"/>
    <w:rsid w:val="00425349"/>
    <w:rsid w:val="00425440"/>
    <w:rsid w:val="0042548B"/>
    <w:rsid w:val="0042598D"/>
    <w:rsid w:val="00425C95"/>
    <w:rsid w:val="00425CB9"/>
    <w:rsid w:val="00425D1A"/>
    <w:rsid w:val="004260A3"/>
    <w:rsid w:val="0042614E"/>
    <w:rsid w:val="004263CE"/>
    <w:rsid w:val="0042642F"/>
    <w:rsid w:val="00426443"/>
    <w:rsid w:val="00426975"/>
    <w:rsid w:val="00426C35"/>
    <w:rsid w:val="00426E00"/>
    <w:rsid w:val="004270C2"/>
    <w:rsid w:val="004274B8"/>
    <w:rsid w:val="00427B48"/>
    <w:rsid w:val="00427C78"/>
    <w:rsid w:val="00427FAB"/>
    <w:rsid w:val="0043019B"/>
    <w:rsid w:val="004301FC"/>
    <w:rsid w:val="004306FF"/>
    <w:rsid w:val="00430E1C"/>
    <w:rsid w:val="00430ED8"/>
    <w:rsid w:val="00430FE6"/>
    <w:rsid w:val="004314C5"/>
    <w:rsid w:val="00431996"/>
    <w:rsid w:val="00431BCB"/>
    <w:rsid w:val="00432357"/>
    <w:rsid w:val="00432619"/>
    <w:rsid w:val="00432D0E"/>
    <w:rsid w:val="0043315D"/>
    <w:rsid w:val="004333CF"/>
    <w:rsid w:val="004334D3"/>
    <w:rsid w:val="00433683"/>
    <w:rsid w:val="00433BC3"/>
    <w:rsid w:val="00433F01"/>
    <w:rsid w:val="00433FC2"/>
    <w:rsid w:val="0043449D"/>
    <w:rsid w:val="00434744"/>
    <w:rsid w:val="00434796"/>
    <w:rsid w:val="00434A42"/>
    <w:rsid w:val="00434B7E"/>
    <w:rsid w:val="00434D4A"/>
    <w:rsid w:val="00434F85"/>
    <w:rsid w:val="00435168"/>
    <w:rsid w:val="004352A8"/>
    <w:rsid w:val="004357D9"/>
    <w:rsid w:val="00435F16"/>
    <w:rsid w:val="00436293"/>
    <w:rsid w:val="004362E9"/>
    <w:rsid w:val="00436BF5"/>
    <w:rsid w:val="00436D3A"/>
    <w:rsid w:val="00436D3E"/>
    <w:rsid w:val="00436FEC"/>
    <w:rsid w:val="0043776E"/>
    <w:rsid w:val="00437823"/>
    <w:rsid w:val="004378DA"/>
    <w:rsid w:val="00437D4A"/>
    <w:rsid w:val="00437FBD"/>
    <w:rsid w:val="00440180"/>
    <w:rsid w:val="00440AEE"/>
    <w:rsid w:val="00440F40"/>
    <w:rsid w:val="00441000"/>
    <w:rsid w:val="00441346"/>
    <w:rsid w:val="004417CF"/>
    <w:rsid w:val="00441BDD"/>
    <w:rsid w:val="00441BE7"/>
    <w:rsid w:val="00441D5E"/>
    <w:rsid w:val="00441E18"/>
    <w:rsid w:val="00441FFB"/>
    <w:rsid w:val="00442326"/>
    <w:rsid w:val="00442344"/>
    <w:rsid w:val="00442ADC"/>
    <w:rsid w:val="0044308D"/>
    <w:rsid w:val="0044331D"/>
    <w:rsid w:val="0044352A"/>
    <w:rsid w:val="00443F29"/>
    <w:rsid w:val="00444338"/>
    <w:rsid w:val="004446F4"/>
    <w:rsid w:val="00444986"/>
    <w:rsid w:val="00444A98"/>
    <w:rsid w:val="00444D24"/>
    <w:rsid w:val="004450EB"/>
    <w:rsid w:val="00445187"/>
    <w:rsid w:val="00445909"/>
    <w:rsid w:val="00445B62"/>
    <w:rsid w:val="00445C0E"/>
    <w:rsid w:val="00445DA1"/>
    <w:rsid w:val="00446386"/>
    <w:rsid w:val="004464B7"/>
    <w:rsid w:val="004464F4"/>
    <w:rsid w:val="00446D16"/>
    <w:rsid w:val="00446FCF"/>
    <w:rsid w:val="004470A8"/>
    <w:rsid w:val="00447742"/>
    <w:rsid w:val="004477AC"/>
    <w:rsid w:val="00447DCA"/>
    <w:rsid w:val="00450455"/>
    <w:rsid w:val="00450577"/>
    <w:rsid w:val="004505DB"/>
    <w:rsid w:val="00450F9B"/>
    <w:rsid w:val="00450F9D"/>
    <w:rsid w:val="004511E6"/>
    <w:rsid w:val="00451CF3"/>
    <w:rsid w:val="00451DD5"/>
    <w:rsid w:val="00451E5F"/>
    <w:rsid w:val="00451EEB"/>
    <w:rsid w:val="004527AF"/>
    <w:rsid w:val="00452970"/>
    <w:rsid w:val="00452B90"/>
    <w:rsid w:val="004538B3"/>
    <w:rsid w:val="00453AB7"/>
    <w:rsid w:val="004540C8"/>
    <w:rsid w:val="00454AC8"/>
    <w:rsid w:val="0045504E"/>
    <w:rsid w:val="00455306"/>
    <w:rsid w:val="00455616"/>
    <w:rsid w:val="00455A55"/>
    <w:rsid w:val="00455AEF"/>
    <w:rsid w:val="00455EDA"/>
    <w:rsid w:val="0045610A"/>
    <w:rsid w:val="0045638C"/>
    <w:rsid w:val="004563B6"/>
    <w:rsid w:val="00456438"/>
    <w:rsid w:val="00456ADB"/>
    <w:rsid w:val="00457165"/>
    <w:rsid w:val="004572C6"/>
    <w:rsid w:val="00457AA0"/>
    <w:rsid w:val="00457AF6"/>
    <w:rsid w:val="00457B44"/>
    <w:rsid w:val="00457B9B"/>
    <w:rsid w:val="00457D37"/>
    <w:rsid w:val="00457E6D"/>
    <w:rsid w:val="00457FAD"/>
    <w:rsid w:val="004601F9"/>
    <w:rsid w:val="00460311"/>
    <w:rsid w:val="004603CA"/>
    <w:rsid w:val="004604D9"/>
    <w:rsid w:val="00460871"/>
    <w:rsid w:val="0046099D"/>
    <w:rsid w:val="00460F50"/>
    <w:rsid w:val="00460FE2"/>
    <w:rsid w:val="004614B2"/>
    <w:rsid w:val="00461794"/>
    <w:rsid w:val="00461927"/>
    <w:rsid w:val="00461CC8"/>
    <w:rsid w:val="00461E0B"/>
    <w:rsid w:val="00462308"/>
    <w:rsid w:val="00462374"/>
    <w:rsid w:val="00462B38"/>
    <w:rsid w:val="00462EDD"/>
    <w:rsid w:val="004638B3"/>
    <w:rsid w:val="0046392D"/>
    <w:rsid w:val="00463976"/>
    <w:rsid w:val="00463A1C"/>
    <w:rsid w:val="004643C1"/>
    <w:rsid w:val="00464FE9"/>
    <w:rsid w:val="004650BA"/>
    <w:rsid w:val="004650C3"/>
    <w:rsid w:val="0046529A"/>
    <w:rsid w:val="0046591E"/>
    <w:rsid w:val="00465BD7"/>
    <w:rsid w:val="00465BE5"/>
    <w:rsid w:val="00466416"/>
    <w:rsid w:val="0046691F"/>
    <w:rsid w:val="00466F49"/>
    <w:rsid w:val="00467033"/>
    <w:rsid w:val="00467411"/>
    <w:rsid w:val="0046758A"/>
    <w:rsid w:val="004675BA"/>
    <w:rsid w:val="004679B1"/>
    <w:rsid w:val="00467CA0"/>
    <w:rsid w:val="00467D39"/>
    <w:rsid w:val="00470A4C"/>
    <w:rsid w:val="004714E4"/>
    <w:rsid w:val="00471703"/>
    <w:rsid w:val="00471B8F"/>
    <w:rsid w:val="00471BD6"/>
    <w:rsid w:val="004720CA"/>
    <w:rsid w:val="00472136"/>
    <w:rsid w:val="004722BE"/>
    <w:rsid w:val="00472364"/>
    <w:rsid w:val="00472B86"/>
    <w:rsid w:val="0047313B"/>
    <w:rsid w:val="00473642"/>
    <w:rsid w:val="0047385C"/>
    <w:rsid w:val="00473C81"/>
    <w:rsid w:val="00473FB8"/>
    <w:rsid w:val="00473FEE"/>
    <w:rsid w:val="004743AB"/>
    <w:rsid w:val="004748E0"/>
    <w:rsid w:val="00474B36"/>
    <w:rsid w:val="00474B68"/>
    <w:rsid w:val="00474ED6"/>
    <w:rsid w:val="00474F46"/>
    <w:rsid w:val="00474FA9"/>
    <w:rsid w:val="00474FC6"/>
    <w:rsid w:val="004752C3"/>
    <w:rsid w:val="00475616"/>
    <w:rsid w:val="0047572D"/>
    <w:rsid w:val="004758F4"/>
    <w:rsid w:val="0047595E"/>
    <w:rsid w:val="00475C31"/>
    <w:rsid w:val="00475C50"/>
    <w:rsid w:val="00476B63"/>
    <w:rsid w:val="00476F0B"/>
    <w:rsid w:val="004775BB"/>
    <w:rsid w:val="0047789F"/>
    <w:rsid w:val="00477D6D"/>
    <w:rsid w:val="0048005B"/>
    <w:rsid w:val="0048035F"/>
    <w:rsid w:val="004807B1"/>
    <w:rsid w:val="004808B0"/>
    <w:rsid w:val="00480AE6"/>
    <w:rsid w:val="00480B3E"/>
    <w:rsid w:val="00480C78"/>
    <w:rsid w:val="004811DF"/>
    <w:rsid w:val="00481351"/>
    <w:rsid w:val="00481698"/>
    <w:rsid w:val="00481997"/>
    <w:rsid w:val="004819D4"/>
    <w:rsid w:val="00481ABD"/>
    <w:rsid w:val="00481F42"/>
    <w:rsid w:val="00482524"/>
    <w:rsid w:val="00482959"/>
    <w:rsid w:val="004830E8"/>
    <w:rsid w:val="0048312A"/>
    <w:rsid w:val="0048378B"/>
    <w:rsid w:val="00483F33"/>
    <w:rsid w:val="00483FC7"/>
    <w:rsid w:val="00484423"/>
    <w:rsid w:val="004847DB"/>
    <w:rsid w:val="0048496F"/>
    <w:rsid w:val="00484DD7"/>
    <w:rsid w:val="00484F8A"/>
    <w:rsid w:val="004850BA"/>
    <w:rsid w:val="00485269"/>
    <w:rsid w:val="0048586E"/>
    <w:rsid w:val="00485DD7"/>
    <w:rsid w:val="00486332"/>
    <w:rsid w:val="004872B2"/>
    <w:rsid w:val="0048739E"/>
    <w:rsid w:val="00487992"/>
    <w:rsid w:val="00487BD8"/>
    <w:rsid w:val="00487D7A"/>
    <w:rsid w:val="00487E83"/>
    <w:rsid w:val="00487EF0"/>
    <w:rsid w:val="004901B9"/>
    <w:rsid w:val="004904E3"/>
    <w:rsid w:val="00490DE2"/>
    <w:rsid w:val="004912D2"/>
    <w:rsid w:val="004916D1"/>
    <w:rsid w:val="00491729"/>
    <w:rsid w:val="00491CA6"/>
    <w:rsid w:val="00491D02"/>
    <w:rsid w:val="00491E22"/>
    <w:rsid w:val="004920C7"/>
    <w:rsid w:val="00492545"/>
    <w:rsid w:val="00492BA4"/>
    <w:rsid w:val="00492ECF"/>
    <w:rsid w:val="00493216"/>
    <w:rsid w:val="0049377E"/>
    <w:rsid w:val="004937A9"/>
    <w:rsid w:val="00493A68"/>
    <w:rsid w:val="00493C03"/>
    <w:rsid w:val="00493CC5"/>
    <w:rsid w:val="00493D3F"/>
    <w:rsid w:val="00493FDA"/>
    <w:rsid w:val="00494179"/>
    <w:rsid w:val="004945C4"/>
    <w:rsid w:val="0049471A"/>
    <w:rsid w:val="0049483C"/>
    <w:rsid w:val="004948F8"/>
    <w:rsid w:val="00494F1E"/>
    <w:rsid w:val="00494F97"/>
    <w:rsid w:val="0049546D"/>
    <w:rsid w:val="00495580"/>
    <w:rsid w:val="00495AA3"/>
    <w:rsid w:val="00495C72"/>
    <w:rsid w:val="00495E8B"/>
    <w:rsid w:val="00496250"/>
    <w:rsid w:val="004962F7"/>
    <w:rsid w:val="004970A8"/>
    <w:rsid w:val="0049770E"/>
    <w:rsid w:val="00497AC4"/>
    <w:rsid w:val="00497AEB"/>
    <w:rsid w:val="00497CDD"/>
    <w:rsid w:val="00497CEA"/>
    <w:rsid w:val="00497F8E"/>
    <w:rsid w:val="00497FFB"/>
    <w:rsid w:val="004A00A0"/>
    <w:rsid w:val="004A029D"/>
    <w:rsid w:val="004A0902"/>
    <w:rsid w:val="004A0A61"/>
    <w:rsid w:val="004A0BC0"/>
    <w:rsid w:val="004A10A9"/>
    <w:rsid w:val="004A1BF1"/>
    <w:rsid w:val="004A1F70"/>
    <w:rsid w:val="004A237D"/>
    <w:rsid w:val="004A2650"/>
    <w:rsid w:val="004A2C40"/>
    <w:rsid w:val="004A2E40"/>
    <w:rsid w:val="004A38CA"/>
    <w:rsid w:val="004A3A13"/>
    <w:rsid w:val="004A3CAB"/>
    <w:rsid w:val="004A40E5"/>
    <w:rsid w:val="004A46C2"/>
    <w:rsid w:val="004A4780"/>
    <w:rsid w:val="004A51DB"/>
    <w:rsid w:val="004A5438"/>
    <w:rsid w:val="004A564F"/>
    <w:rsid w:val="004A58D8"/>
    <w:rsid w:val="004A5949"/>
    <w:rsid w:val="004A59C9"/>
    <w:rsid w:val="004A5BA0"/>
    <w:rsid w:val="004A5BCC"/>
    <w:rsid w:val="004A5E2D"/>
    <w:rsid w:val="004A6E69"/>
    <w:rsid w:val="004A6F08"/>
    <w:rsid w:val="004A6F5B"/>
    <w:rsid w:val="004A7DE3"/>
    <w:rsid w:val="004B0307"/>
    <w:rsid w:val="004B0FF6"/>
    <w:rsid w:val="004B114C"/>
    <w:rsid w:val="004B11B3"/>
    <w:rsid w:val="004B1572"/>
    <w:rsid w:val="004B184A"/>
    <w:rsid w:val="004B223A"/>
    <w:rsid w:val="004B2621"/>
    <w:rsid w:val="004B2662"/>
    <w:rsid w:val="004B2878"/>
    <w:rsid w:val="004B29DF"/>
    <w:rsid w:val="004B2E3B"/>
    <w:rsid w:val="004B2F11"/>
    <w:rsid w:val="004B2F14"/>
    <w:rsid w:val="004B37DE"/>
    <w:rsid w:val="004B3800"/>
    <w:rsid w:val="004B3FB3"/>
    <w:rsid w:val="004B4001"/>
    <w:rsid w:val="004B4229"/>
    <w:rsid w:val="004B42B3"/>
    <w:rsid w:val="004B5713"/>
    <w:rsid w:val="004B5A4D"/>
    <w:rsid w:val="004B5A85"/>
    <w:rsid w:val="004B625D"/>
    <w:rsid w:val="004B63F0"/>
    <w:rsid w:val="004B6402"/>
    <w:rsid w:val="004B6A50"/>
    <w:rsid w:val="004B7310"/>
    <w:rsid w:val="004B772E"/>
    <w:rsid w:val="004B7886"/>
    <w:rsid w:val="004B7C5D"/>
    <w:rsid w:val="004C0582"/>
    <w:rsid w:val="004C0598"/>
    <w:rsid w:val="004C0A8E"/>
    <w:rsid w:val="004C0BA8"/>
    <w:rsid w:val="004C0C2B"/>
    <w:rsid w:val="004C1097"/>
    <w:rsid w:val="004C1E57"/>
    <w:rsid w:val="004C1F5A"/>
    <w:rsid w:val="004C26B8"/>
    <w:rsid w:val="004C2927"/>
    <w:rsid w:val="004C29D2"/>
    <w:rsid w:val="004C3058"/>
    <w:rsid w:val="004C3601"/>
    <w:rsid w:val="004C3619"/>
    <w:rsid w:val="004C36C6"/>
    <w:rsid w:val="004C36D4"/>
    <w:rsid w:val="004C385A"/>
    <w:rsid w:val="004C38F6"/>
    <w:rsid w:val="004C3F3A"/>
    <w:rsid w:val="004C4127"/>
    <w:rsid w:val="004C4540"/>
    <w:rsid w:val="004C4609"/>
    <w:rsid w:val="004C46E7"/>
    <w:rsid w:val="004C48BE"/>
    <w:rsid w:val="004C4FFF"/>
    <w:rsid w:val="004C52A4"/>
    <w:rsid w:val="004C52D3"/>
    <w:rsid w:val="004C54D0"/>
    <w:rsid w:val="004C5805"/>
    <w:rsid w:val="004C5AF6"/>
    <w:rsid w:val="004C5B53"/>
    <w:rsid w:val="004C5B64"/>
    <w:rsid w:val="004C5CC4"/>
    <w:rsid w:val="004C5D4F"/>
    <w:rsid w:val="004C5DE1"/>
    <w:rsid w:val="004C5E38"/>
    <w:rsid w:val="004C67B9"/>
    <w:rsid w:val="004C6B6F"/>
    <w:rsid w:val="004C6D0C"/>
    <w:rsid w:val="004C7022"/>
    <w:rsid w:val="004C7030"/>
    <w:rsid w:val="004C76E2"/>
    <w:rsid w:val="004C7B2A"/>
    <w:rsid w:val="004D00AA"/>
    <w:rsid w:val="004D03F0"/>
    <w:rsid w:val="004D0569"/>
    <w:rsid w:val="004D12F4"/>
    <w:rsid w:val="004D1371"/>
    <w:rsid w:val="004D19B9"/>
    <w:rsid w:val="004D26C6"/>
    <w:rsid w:val="004D28B4"/>
    <w:rsid w:val="004D2B58"/>
    <w:rsid w:val="004D2BAA"/>
    <w:rsid w:val="004D2CE7"/>
    <w:rsid w:val="004D31F0"/>
    <w:rsid w:val="004D3E94"/>
    <w:rsid w:val="004D498D"/>
    <w:rsid w:val="004D5256"/>
    <w:rsid w:val="004D533C"/>
    <w:rsid w:val="004D5BE8"/>
    <w:rsid w:val="004D5CCA"/>
    <w:rsid w:val="004D60F3"/>
    <w:rsid w:val="004D66B0"/>
    <w:rsid w:val="004D6A36"/>
    <w:rsid w:val="004D73BC"/>
    <w:rsid w:val="004D7510"/>
    <w:rsid w:val="004D7956"/>
    <w:rsid w:val="004D79C6"/>
    <w:rsid w:val="004D7FA2"/>
    <w:rsid w:val="004E0363"/>
    <w:rsid w:val="004E071E"/>
    <w:rsid w:val="004E08DB"/>
    <w:rsid w:val="004E0FBC"/>
    <w:rsid w:val="004E1267"/>
    <w:rsid w:val="004E1297"/>
    <w:rsid w:val="004E14E0"/>
    <w:rsid w:val="004E14F2"/>
    <w:rsid w:val="004E1937"/>
    <w:rsid w:val="004E1C5D"/>
    <w:rsid w:val="004E1C99"/>
    <w:rsid w:val="004E2356"/>
    <w:rsid w:val="004E2E36"/>
    <w:rsid w:val="004E31D4"/>
    <w:rsid w:val="004E3C77"/>
    <w:rsid w:val="004E405E"/>
    <w:rsid w:val="004E4166"/>
    <w:rsid w:val="004E4C04"/>
    <w:rsid w:val="004E4CCA"/>
    <w:rsid w:val="004E4FE2"/>
    <w:rsid w:val="004E50BD"/>
    <w:rsid w:val="004E50E8"/>
    <w:rsid w:val="004E5700"/>
    <w:rsid w:val="004E5729"/>
    <w:rsid w:val="004E5764"/>
    <w:rsid w:val="004E58B6"/>
    <w:rsid w:val="004E5C98"/>
    <w:rsid w:val="004E6444"/>
    <w:rsid w:val="004E66C4"/>
    <w:rsid w:val="004E6AE1"/>
    <w:rsid w:val="004E6BB8"/>
    <w:rsid w:val="004E6C72"/>
    <w:rsid w:val="004E6CA8"/>
    <w:rsid w:val="004E7090"/>
    <w:rsid w:val="004E7268"/>
    <w:rsid w:val="004E732D"/>
    <w:rsid w:val="004E7373"/>
    <w:rsid w:val="004E7413"/>
    <w:rsid w:val="004E798D"/>
    <w:rsid w:val="004E7B79"/>
    <w:rsid w:val="004E7CD0"/>
    <w:rsid w:val="004F03C1"/>
    <w:rsid w:val="004F091D"/>
    <w:rsid w:val="004F0CED"/>
    <w:rsid w:val="004F0DCF"/>
    <w:rsid w:val="004F0FA0"/>
    <w:rsid w:val="004F1224"/>
    <w:rsid w:val="004F14D8"/>
    <w:rsid w:val="004F1A83"/>
    <w:rsid w:val="004F1B1E"/>
    <w:rsid w:val="004F22AE"/>
    <w:rsid w:val="004F294A"/>
    <w:rsid w:val="004F29A2"/>
    <w:rsid w:val="004F2D2E"/>
    <w:rsid w:val="004F2F71"/>
    <w:rsid w:val="004F3093"/>
    <w:rsid w:val="004F32B0"/>
    <w:rsid w:val="004F36FD"/>
    <w:rsid w:val="004F3770"/>
    <w:rsid w:val="004F38B1"/>
    <w:rsid w:val="004F3947"/>
    <w:rsid w:val="004F3972"/>
    <w:rsid w:val="004F3AEB"/>
    <w:rsid w:val="004F421A"/>
    <w:rsid w:val="004F477F"/>
    <w:rsid w:val="004F52DD"/>
    <w:rsid w:val="004F53F3"/>
    <w:rsid w:val="004F5999"/>
    <w:rsid w:val="004F5B5F"/>
    <w:rsid w:val="004F5D51"/>
    <w:rsid w:val="004F5F5E"/>
    <w:rsid w:val="004F648F"/>
    <w:rsid w:val="004F67DC"/>
    <w:rsid w:val="004F6B1C"/>
    <w:rsid w:val="004F73DD"/>
    <w:rsid w:val="004F77B7"/>
    <w:rsid w:val="004F77F4"/>
    <w:rsid w:val="004F7837"/>
    <w:rsid w:val="004F796A"/>
    <w:rsid w:val="005003DD"/>
    <w:rsid w:val="005009DC"/>
    <w:rsid w:val="005010C6"/>
    <w:rsid w:val="00501333"/>
    <w:rsid w:val="00501579"/>
    <w:rsid w:val="0050177E"/>
    <w:rsid w:val="00501B3D"/>
    <w:rsid w:val="00501C82"/>
    <w:rsid w:val="00501D13"/>
    <w:rsid w:val="00501FC2"/>
    <w:rsid w:val="00502B50"/>
    <w:rsid w:val="00502D22"/>
    <w:rsid w:val="00502ECF"/>
    <w:rsid w:val="00502ED9"/>
    <w:rsid w:val="00503464"/>
    <w:rsid w:val="0050393A"/>
    <w:rsid w:val="00503A56"/>
    <w:rsid w:val="00503E88"/>
    <w:rsid w:val="005041FC"/>
    <w:rsid w:val="00504418"/>
    <w:rsid w:val="005044A8"/>
    <w:rsid w:val="005047F9"/>
    <w:rsid w:val="005049AF"/>
    <w:rsid w:val="00504C83"/>
    <w:rsid w:val="005053C9"/>
    <w:rsid w:val="00505CAB"/>
    <w:rsid w:val="00505F9F"/>
    <w:rsid w:val="005061BD"/>
    <w:rsid w:val="00506530"/>
    <w:rsid w:val="00506B35"/>
    <w:rsid w:val="00506B6B"/>
    <w:rsid w:val="00506DAE"/>
    <w:rsid w:val="00506FB7"/>
    <w:rsid w:val="005072C0"/>
    <w:rsid w:val="005076B5"/>
    <w:rsid w:val="0050773A"/>
    <w:rsid w:val="00507A82"/>
    <w:rsid w:val="00507B02"/>
    <w:rsid w:val="00507E69"/>
    <w:rsid w:val="005106BC"/>
    <w:rsid w:val="00510881"/>
    <w:rsid w:val="00510A63"/>
    <w:rsid w:val="00510EE9"/>
    <w:rsid w:val="0051132F"/>
    <w:rsid w:val="0051139D"/>
    <w:rsid w:val="00511814"/>
    <w:rsid w:val="00511840"/>
    <w:rsid w:val="0051188E"/>
    <w:rsid w:val="00511B70"/>
    <w:rsid w:val="00512219"/>
    <w:rsid w:val="00512531"/>
    <w:rsid w:val="00512E5B"/>
    <w:rsid w:val="00512F63"/>
    <w:rsid w:val="005137A7"/>
    <w:rsid w:val="005138E5"/>
    <w:rsid w:val="00513D7A"/>
    <w:rsid w:val="00514116"/>
    <w:rsid w:val="0051447F"/>
    <w:rsid w:val="00514A10"/>
    <w:rsid w:val="00514AD4"/>
    <w:rsid w:val="00514BB3"/>
    <w:rsid w:val="00514C03"/>
    <w:rsid w:val="00514E96"/>
    <w:rsid w:val="00515090"/>
    <w:rsid w:val="005158E4"/>
    <w:rsid w:val="005159FE"/>
    <w:rsid w:val="00515EA4"/>
    <w:rsid w:val="00515F3B"/>
    <w:rsid w:val="005160FE"/>
    <w:rsid w:val="00516557"/>
    <w:rsid w:val="005165C3"/>
    <w:rsid w:val="0051698A"/>
    <w:rsid w:val="005169BF"/>
    <w:rsid w:val="00516BCC"/>
    <w:rsid w:val="00516EE3"/>
    <w:rsid w:val="00516FCC"/>
    <w:rsid w:val="005170E9"/>
    <w:rsid w:val="00517316"/>
    <w:rsid w:val="00517359"/>
    <w:rsid w:val="00517DE4"/>
    <w:rsid w:val="00517E16"/>
    <w:rsid w:val="00520017"/>
    <w:rsid w:val="0052023C"/>
    <w:rsid w:val="005205CE"/>
    <w:rsid w:val="00520806"/>
    <w:rsid w:val="00520892"/>
    <w:rsid w:val="005209BF"/>
    <w:rsid w:val="0052116C"/>
    <w:rsid w:val="005214B9"/>
    <w:rsid w:val="00521E40"/>
    <w:rsid w:val="005224CC"/>
    <w:rsid w:val="00522743"/>
    <w:rsid w:val="00522873"/>
    <w:rsid w:val="00522914"/>
    <w:rsid w:val="00522FD6"/>
    <w:rsid w:val="00523000"/>
    <w:rsid w:val="00523027"/>
    <w:rsid w:val="005233B4"/>
    <w:rsid w:val="005236B5"/>
    <w:rsid w:val="0052408B"/>
    <w:rsid w:val="00524142"/>
    <w:rsid w:val="005242AD"/>
    <w:rsid w:val="00524421"/>
    <w:rsid w:val="005249B7"/>
    <w:rsid w:val="00525477"/>
    <w:rsid w:val="00525FB9"/>
    <w:rsid w:val="00526375"/>
    <w:rsid w:val="00526661"/>
    <w:rsid w:val="00526795"/>
    <w:rsid w:val="00526980"/>
    <w:rsid w:val="005269AF"/>
    <w:rsid w:val="00526CB9"/>
    <w:rsid w:val="00526FD0"/>
    <w:rsid w:val="0052712C"/>
    <w:rsid w:val="00527301"/>
    <w:rsid w:val="00527C46"/>
    <w:rsid w:val="00527F43"/>
    <w:rsid w:val="005301AC"/>
    <w:rsid w:val="005301DD"/>
    <w:rsid w:val="00530578"/>
    <w:rsid w:val="00530B85"/>
    <w:rsid w:val="00530D24"/>
    <w:rsid w:val="00530E16"/>
    <w:rsid w:val="00530F80"/>
    <w:rsid w:val="00530FA2"/>
    <w:rsid w:val="0053116D"/>
    <w:rsid w:val="005313BF"/>
    <w:rsid w:val="005317B1"/>
    <w:rsid w:val="00531D31"/>
    <w:rsid w:val="00531D37"/>
    <w:rsid w:val="00531FE4"/>
    <w:rsid w:val="0053258F"/>
    <w:rsid w:val="00532888"/>
    <w:rsid w:val="005328E4"/>
    <w:rsid w:val="00532B93"/>
    <w:rsid w:val="00532BE2"/>
    <w:rsid w:val="00532FCC"/>
    <w:rsid w:val="0053305B"/>
    <w:rsid w:val="00533A04"/>
    <w:rsid w:val="00533DA1"/>
    <w:rsid w:val="00533DDD"/>
    <w:rsid w:val="005346F0"/>
    <w:rsid w:val="00534806"/>
    <w:rsid w:val="00534A7E"/>
    <w:rsid w:val="00534C3E"/>
    <w:rsid w:val="00535622"/>
    <w:rsid w:val="005357CD"/>
    <w:rsid w:val="00535971"/>
    <w:rsid w:val="00535ED6"/>
    <w:rsid w:val="0053652F"/>
    <w:rsid w:val="00536A6D"/>
    <w:rsid w:val="00536ACD"/>
    <w:rsid w:val="005373FC"/>
    <w:rsid w:val="005375D7"/>
    <w:rsid w:val="00537A02"/>
    <w:rsid w:val="00537D2D"/>
    <w:rsid w:val="005404F7"/>
    <w:rsid w:val="00540B15"/>
    <w:rsid w:val="00540BD3"/>
    <w:rsid w:val="00540C3B"/>
    <w:rsid w:val="00540CD7"/>
    <w:rsid w:val="00540CDF"/>
    <w:rsid w:val="00541376"/>
    <w:rsid w:val="005413A4"/>
    <w:rsid w:val="005419CE"/>
    <w:rsid w:val="00541B3E"/>
    <w:rsid w:val="00541C83"/>
    <w:rsid w:val="00541E73"/>
    <w:rsid w:val="0054208A"/>
    <w:rsid w:val="005428CE"/>
    <w:rsid w:val="00542AB0"/>
    <w:rsid w:val="00542BEB"/>
    <w:rsid w:val="00542F9E"/>
    <w:rsid w:val="0054354C"/>
    <w:rsid w:val="00543722"/>
    <w:rsid w:val="005437A5"/>
    <w:rsid w:val="00543878"/>
    <w:rsid w:val="00543F19"/>
    <w:rsid w:val="005440EA"/>
    <w:rsid w:val="005441C1"/>
    <w:rsid w:val="005442F9"/>
    <w:rsid w:val="00544633"/>
    <w:rsid w:val="0054486F"/>
    <w:rsid w:val="00544897"/>
    <w:rsid w:val="00544D39"/>
    <w:rsid w:val="00544D75"/>
    <w:rsid w:val="005453F0"/>
    <w:rsid w:val="00545668"/>
    <w:rsid w:val="00545B6B"/>
    <w:rsid w:val="00545E5D"/>
    <w:rsid w:val="00546065"/>
    <w:rsid w:val="00546101"/>
    <w:rsid w:val="0054675C"/>
    <w:rsid w:val="005467EC"/>
    <w:rsid w:val="00546853"/>
    <w:rsid w:val="00546C59"/>
    <w:rsid w:val="00547255"/>
    <w:rsid w:val="00547C16"/>
    <w:rsid w:val="00547CDF"/>
    <w:rsid w:val="00547E6D"/>
    <w:rsid w:val="005502CC"/>
    <w:rsid w:val="0055072B"/>
    <w:rsid w:val="00550895"/>
    <w:rsid w:val="00550D59"/>
    <w:rsid w:val="00550FC7"/>
    <w:rsid w:val="00551538"/>
    <w:rsid w:val="00551903"/>
    <w:rsid w:val="00551BBC"/>
    <w:rsid w:val="00551BE2"/>
    <w:rsid w:val="00551CF4"/>
    <w:rsid w:val="00551F4E"/>
    <w:rsid w:val="00552375"/>
    <w:rsid w:val="0055278A"/>
    <w:rsid w:val="00552852"/>
    <w:rsid w:val="00552A77"/>
    <w:rsid w:val="00552CBB"/>
    <w:rsid w:val="00552DBB"/>
    <w:rsid w:val="005531AB"/>
    <w:rsid w:val="005531B7"/>
    <w:rsid w:val="00553538"/>
    <w:rsid w:val="005535B2"/>
    <w:rsid w:val="00553BB9"/>
    <w:rsid w:val="00553C1C"/>
    <w:rsid w:val="00554157"/>
    <w:rsid w:val="005542BC"/>
    <w:rsid w:val="0055436D"/>
    <w:rsid w:val="005545DD"/>
    <w:rsid w:val="00554A80"/>
    <w:rsid w:val="00554B05"/>
    <w:rsid w:val="00554C49"/>
    <w:rsid w:val="00554F90"/>
    <w:rsid w:val="0055531B"/>
    <w:rsid w:val="005559F2"/>
    <w:rsid w:val="00555CB0"/>
    <w:rsid w:val="00555CE2"/>
    <w:rsid w:val="00555ECC"/>
    <w:rsid w:val="00556078"/>
    <w:rsid w:val="005562FB"/>
    <w:rsid w:val="0055640C"/>
    <w:rsid w:val="00556464"/>
    <w:rsid w:val="00556477"/>
    <w:rsid w:val="00556585"/>
    <w:rsid w:val="0055658C"/>
    <w:rsid w:val="005565CB"/>
    <w:rsid w:val="00556719"/>
    <w:rsid w:val="00556B8D"/>
    <w:rsid w:val="00556CE0"/>
    <w:rsid w:val="00556DCB"/>
    <w:rsid w:val="00556F98"/>
    <w:rsid w:val="005570C8"/>
    <w:rsid w:val="0055764B"/>
    <w:rsid w:val="00557952"/>
    <w:rsid w:val="00560637"/>
    <w:rsid w:val="005607D2"/>
    <w:rsid w:val="00560F55"/>
    <w:rsid w:val="005611D5"/>
    <w:rsid w:val="00561363"/>
    <w:rsid w:val="00561422"/>
    <w:rsid w:val="00561680"/>
    <w:rsid w:val="005617C9"/>
    <w:rsid w:val="00562313"/>
    <w:rsid w:val="00562321"/>
    <w:rsid w:val="0056243C"/>
    <w:rsid w:val="00562994"/>
    <w:rsid w:val="00562B18"/>
    <w:rsid w:val="00562CE1"/>
    <w:rsid w:val="00562E65"/>
    <w:rsid w:val="00563C82"/>
    <w:rsid w:val="00564C39"/>
    <w:rsid w:val="00564F2A"/>
    <w:rsid w:val="00565AF0"/>
    <w:rsid w:val="00565FA1"/>
    <w:rsid w:val="00566510"/>
    <w:rsid w:val="0056662A"/>
    <w:rsid w:val="00566672"/>
    <w:rsid w:val="00566E5C"/>
    <w:rsid w:val="00566E7B"/>
    <w:rsid w:val="00567134"/>
    <w:rsid w:val="0056753A"/>
    <w:rsid w:val="005675FC"/>
    <w:rsid w:val="00567741"/>
    <w:rsid w:val="00567DB9"/>
    <w:rsid w:val="0057019F"/>
    <w:rsid w:val="00570553"/>
    <w:rsid w:val="0057097C"/>
    <w:rsid w:val="00571085"/>
    <w:rsid w:val="00571090"/>
    <w:rsid w:val="005716A6"/>
    <w:rsid w:val="00571B71"/>
    <w:rsid w:val="00571C3A"/>
    <w:rsid w:val="00571CA8"/>
    <w:rsid w:val="00571CE7"/>
    <w:rsid w:val="00571DD4"/>
    <w:rsid w:val="00572026"/>
    <w:rsid w:val="00572075"/>
    <w:rsid w:val="005722EC"/>
    <w:rsid w:val="0057249B"/>
    <w:rsid w:val="005728D0"/>
    <w:rsid w:val="005728D2"/>
    <w:rsid w:val="00572A4F"/>
    <w:rsid w:val="00572A5E"/>
    <w:rsid w:val="005730F6"/>
    <w:rsid w:val="00573319"/>
    <w:rsid w:val="0057348D"/>
    <w:rsid w:val="005739DD"/>
    <w:rsid w:val="00573EA8"/>
    <w:rsid w:val="00574058"/>
    <w:rsid w:val="00574139"/>
    <w:rsid w:val="00574863"/>
    <w:rsid w:val="00575338"/>
    <w:rsid w:val="005754BE"/>
    <w:rsid w:val="00575501"/>
    <w:rsid w:val="00575682"/>
    <w:rsid w:val="00575AE1"/>
    <w:rsid w:val="005764BE"/>
    <w:rsid w:val="00576D18"/>
    <w:rsid w:val="00576E4E"/>
    <w:rsid w:val="00576E5A"/>
    <w:rsid w:val="00576E90"/>
    <w:rsid w:val="00576EBB"/>
    <w:rsid w:val="00577442"/>
    <w:rsid w:val="005776BB"/>
    <w:rsid w:val="005777A0"/>
    <w:rsid w:val="005778AE"/>
    <w:rsid w:val="00577941"/>
    <w:rsid w:val="00577DD3"/>
    <w:rsid w:val="00580A37"/>
    <w:rsid w:val="00580A8E"/>
    <w:rsid w:val="00580FDB"/>
    <w:rsid w:val="0058125A"/>
    <w:rsid w:val="0058140F"/>
    <w:rsid w:val="005816A8"/>
    <w:rsid w:val="00581F0F"/>
    <w:rsid w:val="00581F97"/>
    <w:rsid w:val="005829E0"/>
    <w:rsid w:val="00582F1A"/>
    <w:rsid w:val="00583543"/>
    <w:rsid w:val="00583CD6"/>
    <w:rsid w:val="005844F1"/>
    <w:rsid w:val="00584760"/>
    <w:rsid w:val="005848EB"/>
    <w:rsid w:val="00584DA1"/>
    <w:rsid w:val="0058500A"/>
    <w:rsid w:val="0058555D"/>
    <w:rsid w:val="00585AE7"/>
    <w:rsid w:val="00585DFC"/>
    <w:rsid w:val="005860B2"/>
    <w:rsid w:val="00586188"/>
    <w:rsid w:val="00586284"/>
    <w:rsid w:val="00586423"/>
    <w:rsid w:val="005867FE"/>
    <w:rsid w:val="00586980"/>
    <w:rsid w:val="00586D52"/>
    <w:rsid w:val="00586E9A"/>
    <w:rsid w:val="00587552"/>
    <w:rsid w:val="00587AD4"/>
    <w:rsid w:val="00587B4F"/>
    <w:rsid w:val="00587BBC"/>
    <w:rsid w:val="00587E13"/>
    <w:rsid w:val="005903BE"/>
    <w:rsid w:val="005904C1"/>
    <w:rsid w:val="0059080B"/>
    <w:rsid w:val="005908B2"/>
    <w:rsid w:val="00590A42"/>
    <w:rsid w:val="00590B8A"/>
    <w:rsid w:val="0059173E"/>
    <w:rsid w:val="0059291C"/>
    <w:rsid w:val="00593121"/>
    <w:rsid w:val="00593A11"/>
    <w:rsid w:val="00593AFB"/>
    <w:rsid w:val="00594275"/>
    <w:rsid w:val="00595074"/>
    <w:rsid w:val="00595385"/>
    <w:rsid w:val="005959BF"/>
    <w:rsid w:val="00595CB0"/>
    <w:rsid w:val="00595DBE"/>
    <w:rsid w:val="00595E4A"/>
    <w:rsid w:val="00596605"/>
    <w:rsid w:val="005967B3"/>
    <w:rsid w:val="005967EF"/>
    <w:rsid w:val="00596A74"/>
    <w:rsid w:val="00596BA0"/>
    <w:rsid w:val="00596F8B"/>
    <w:rsid w:val="00596FFD"/>
    <w:rsid w:val="005971B8"/>
    <w:rsid w:val="005976FE"/>
    <w:rsid w:val="005979A4"/>
    <w:rsid w:val="005979ED"/>
    <w:rsid w:val="00597C7F"/>
    <w:rsid w:val="00597D9A"/>
    <w:rsid w:val="005A031E"/>
    <w:rsid w:val="005A03A6"/>
    <w:rsid w:val="005A049D"/>
    <w:rsid w:val="005A067A"/>
    <w:rsid w:val="005A093C"/>
    <w:rsid w:val="005A0F44"/>
    <w:rsid w:val="005A0FBE"/>
    <w:rsid w:val="005A11DA"/>
    <w:rsid w:val="005A1782"/>
    <w:rsid w:val="005A1F1C"/>
    <w:rsid w:val="005A237F"/>
    <w:rsid w:val="005A28C6"/>
    <w:rsid w:val="005A2B65"/>
    <w:rsid w:val="005A2BBB"/>
    <w:rsid w:val="005A2DBB"/>
    <w:rsid w:val="005A33D8"/>
    <w:rsid w:val="005A364D"/>
    <w:rsid w:val="005A381C"/>
    <w:rsid w:val="005A49C7"/>
    <w:rsid w:val="005A4AC5"/>
    <w:rsid w:val="005A4DDA"/>
    <w:rsid w:val="005A5022"/>
    <w:rsid w:val="005A5694"/>
    <w:rsid w:val="005A5E5D"/>
    <w:rsid w:val="005A6005"/>
    <w:rsid w:val="005A61BD"/>
    <w:rsid w:val="005A667A"/>
    <w:rsid w:val="005A6793"/>
    <w:rsid w:val="005A68B4"/>
    <w:rsid w:val="005A6B54"/>
    <w:rsid w:val="005A6BE9"/>
    <w:rsid w:val="005A6F9D"/>
    <w:rsid w:val="005A71F9"/>
    <w:rsid w:val="005A73B2"/>
    <w:rsid w:val="005A75E0"/>
    <w:rsid w:val="005A76A4"/>
    <w:rsid w:val="005A7954"/>
    <w:rsid w:val="005A7D14"/>
    <w:rsid w:val="005A7FC1"/>
    <w:rsid w:val="005B037E"/>
    <w:rsid w:val="005B0693"/>
    <w:rsid w:val="005B0782"/>
    <w:rsid w:val="005B0B9D"/>
    <w:rsid w:val="005B0D68"/>
    <w:rsid w:val="005B14B7"/>
    <w:rsid w:val="005B196E"/>
    <w:rsid w:val="005B1AEA"/>
    <w:rsid w:val="005B1BEC"/>
    <w:rsid w:val="005B1E94"/>
    <w:rsid w:val="005B2231"/>
    <w:rsid w:val="005B2C53"/>
    <w:rsid w:val="005B2F9F"/>
    <w:rsid w:val="005B3078"/>
    <w:rsid w:val="005B30A5"/>
    <w:rsid w:val="005B35FB"/>
    <w:rsid w:val="005B3708"/>
    <w:rsid w:val="005B3FE5"/>
    <w:rsid w:val="005B4563"/>
    <w:rsid w:val="005B4646"/>
    <w:rsid w:val="005B4D50"/>
    <w:rsid w:val="005B4E52"/>
    <w:rsid w:val="005B52B3"/>
    <w:rsid w:val="005B55A1"/>
    <w:rsid w:val="005B5621"/>
    <w:rsid w:val="005B631D"/>
    <w:rsid w:val="005B7015"/>
    <w:rsid w:val="005B759B"/>
    <w:rsid w:val="005B7875"/>
    <w:rsid w:val="005B79A5"/>
    <w:rsid w:val="005B79F8"/>
    <w:rsid w:val="005B7C48"/>
    <w:rsid w:val="005C005C"/>
    <w:rsid w:val="005C0153"/>
    <w:rsid w:val="005C0DDD"/>
    <w:rsid w:val="005C1278"/>
    <w:rsid w:val="005C15E1"/>
    <w:rsid w:val="005C1A7A"/>
    <w:rsid w:val="005C1AED"/>
    <w:rsid w:val="005C1D38"/>
    <w:rsid w:val="005C1F64"/>
    <w:rsid w:val="005C215D"/>
    <w:rsid w:val="005C2480"/>
    <w:rsid w:val="005C2C83"/>
    <w:rsid w:val="005C2EE3"/>
    <w:rsid w:val="005C3000"/>
    <w:rsid w:val="005C3181"/>
    <w:rsid w:val="005C3431"/>
    <w:rsid w:val="005C35E7"/>
    <w:rsid w:val="005C3888"/>
    <w:rsid w:val="005C3B87"/>
    <w:rsid w:val="005C4189"/>
    <w:rsid w:val="005C477A"/>
    <w:rsid w:val="005C504A"/>
    <w:rsid w:val="005C536C"/>
    <w:rsid w:val="005C5436"/>
    <w:rsid w:val="005C57D4"/>
    <w:rsid w:val="005C5804"/>
    <w:rsid w:val="005C5971"/>
    <w:rsid w:val="005C5BED"/>
    <w:rsid w:val="005C5CC2"/>
    <w:rsid w:val="005C5CCD"/>
    <w:rsid w:val="005C5DC3"/>
    <w:rsid w:val="005C5DFA"/>
    <w:rsid w:val="005C5FAC"/>
    <w:rsid w:val="005C61E2"/>
    <w:rsid w:val="005C64DC"/>
    <w:rsid w:val="005C6A33"/>
    <w:rsid w:val="005C6C36"/>
    <w:rsid w:val="005C701E"/>
    <w:rsid w:val="005C71F5"/>
    <w:rsid w:val="005C7576"/>
    <w:rsid w:val="005C7F96"/>
    <w:rsid w:val="005D0186"/>
    <w:rsid w:val="005D05AA"/>
    <w:rsid w:val="005D0B3E"/>
    <w:rsid w:val="005D0CAB"/>
    <w:rsid w:val="005D0DC6"/>
    <w:rsid w:val="005D0FD3"/>
    <w:rsid w:val="005D14DB"/>
    <w:rsid w:val="005D1876"/>
    <w:rsid w:val="005D1DA2"/>
    <w:rsid w:val="005D1E1B"/>
    <w:rsid w:val="005D21C8"/>
    <w:rsid w:val="005D278D"/>
    <w:rsid w:val="005D29B7"/>
    <w:rsid w:val="005D2A63"/>
    <w:rsid w:val="005D2A65"/>
    <w:rsid w:val="005D2BA4"/>
    <w:rsid w:val="005D2F38"/>
    <w:rsid w:val="005D328D"/>
    <w:rsid w:val="005D35F0"/>
    <w:rsid w:val="005D3996"/>
    <w:rsid w:val="005D3DA6"/>
    <w:rsid w:val="005D3DD3"/>
    <w:rsid w:val="005D4259"/>
    <w:rsid w:val="005D4588"/>
    <w:rsid w:val="005D4723"/>
    <w:rsid w:val="005D47FF"/>
    <w:rsid w:val="005D49E3"/>
    <w:rsid w:val="005D4D54"/>
    <w:rsid w:val="005D52FB"/>
    <w:rsid w:val="005D5477"/>
    <w:rsid w:val="005D5834"/>
    <w:rsid w:val="005D5926"/>
    <w:rsid w:val="005D5ECF"/>
    <w:rsid w:val="005D6101"/>
    <w:rsid w:val="005D627D"/>
    <w:rsid w:val="005D6649"/>
    <w:rsid w:val="005D6835"/>
    <w:rsid w:val="005D6C0F"/>
    <w:rsid w:val="005D7009"/>
    <w:rsid w:val="005D7190"/>
    <w:rsid w:val="005D7EDB"/>
    <w:rsid w:val="005E0387"/>
    <w:rsid w:val="005E0526"/>
    <w:rsid w:val="005E0754"/>
    <w:rsid w:val="005E0BB9"/>
    <w:rsid w:val="005E1044"/>
    <w:rsid w:val="005E11EB"/>
    <w:rsid w:val="005E11FE"/>
    <w:rsid w:val="005E13EE"/>
    <w:rsid w:val="005E141D"/>
    <w:rsid w:val="005E142D"/>
    <w:rsid w:val="005E16DE"/>
    <w:rsid w:val="005E1B56"/>
    <w:rsid w:val="005E1D4F"/>
    <w:rsid w:val="005E2430"/>
    <w:rsid w:val="005E2CBD"/>
    <w:rsid w:val="005E2D43"/>
    <w:rsid w:val="005E3154"/>
    <w:rsid w:val="005E35B1"/>
    <w:rsid w:val="005E36FB"/>
    <w:rsid w:val="005E3F72"/>
    <w:rsid w:val="005E3FD8"/>
    <w:rsid w:val="005E4202"/>
    <w:rsid w:val="005E444A"/>
    <w:rsid w:val="005E4CC4"/>
    <w:rsid w:val="005E54C4"/>
    <w:rsid w:val="005E5570"/>
    <w:rsid w:val="005E572F"/>
    <w:rsid w:val="005E5A55"/>
    <w:rsid w:val="005E5A68"/>
    <w:rsid w:val="005E5D78"/>
    <w:rsid w:val="005E5DB7"/>
    <w:rsid w:val="005E62C1"/>
    <w:rsid w:val="005E6B5D"/>
    <w:rsid w:val="005E6E82"/>
    <w:rsid w:val="005E7500"/>
    <w:rsid w:val="005E7B07"/>
    <w:rsid w:val="005E7CC7"/>
    <w:rsid w:val="005E7CDB"/>
    <w:rsid w:val="005E7D1A"/>
    <w:rsid w:val="005F0D03"/>
    <w:rsid w:val="005F0D32"/>
    <w:rsid w:val="005F0F93"/>
    <w:rsid w:val="005F1026"/>
    <w:rsid w:val="005F1158"/>
    <w:rsid w:val="005F1C4D"/>
    <w:rsid w:val="005F1C68"/>
    <w:rsid w:val="005F2061"/>
    <w:rsid w:val="005F20AE"/>
    <w:rsid w:val="005F256F"/>
    <w:rsid w:val="005F29AA"/>
    <w:rsid w:val="005F328F"/>
    <w:rsid w:val="005F3610"/>
    <w:rsid w:val="005F3685"/>
    <w:rsid w:val="005F384D"/>
    <w:rsid w:val="005F38B9"/>
    <w:rsid w:val="005F4075"/>
    <w:rsid w:val="005F40F0"/>
    <w:rsid w:val="005F42CF"/>
    <w:rsid w:val="005F4379"/>
    <w:rsid w:val="005F4A09"/>
    <w:rsid w:val="005F4C5D"/>
    <w:rsid w:val="005F4CA8"/>
    <w:rsid w:val="005F4E9F"/>
    <w:rsid w:val="005F5997"/>
    <w:rsid w:val="005F5C4E"/>
    <w:rsid w:val="005F5E4A"/>
    <w:rsid w:val="005F5EC9"/>
    <w:rsid w:val="005F61BE"/>
    <w:rsid w:val="005F7100"/>
    <w:rsid w:val="005F774E"/>
    <w:rsid w:val="005F79CB"/>
    <w:rsid w:val="005F7D49"/>
    <w:rsid w:val="005F7FC4"/>
    <w:rsid w:val="00600639"/>
    <w:rsid w:val="0060094F"/>
    <w:rsid w:val="00601437"/>
    <w:rsid w:val="0060184C"/>
    <w:rsid w:val="00601899"/>
    <w:rsid w:val="00601A8A"/>
    <w:rsid w:val="00602843"/>
    <w:rsid w:val="00602E3C"/>
    <w:rsid w:val="0060329E"/>
    <w:rsid w:val="006034E4"/>
    <w:rsid w:val="0060369A"/>
    <w:rsid w:val="00603A92"/>
    <w:rsid w:val="00603E06"/>
    <w:rsid w:val="00603E61"/>
    <w:rsid w:val="00603F2E"/>
    <w:rsid w:val="00604249"/>
    <w:rsid w:val="006047CA"/>
    <w:rsid w:val="00604D9E"/>
    <w:rsid w:val="0060527B"/>
    <w:rsid w:val="006052B1"/>
    <w:rsid w:val="00605B9D"/>
    <w:rsid w:val="00605C43"/>
    <w:rsid w:val="00605D98"/>
    <w:rsid w:val="00605DB2"/>
    <w:rsid w:val="00606164"/>
    <w:rsid w:val="006061E6"/>
    <w:rsid w:val="00606233"/>
    <w:rsid w:val="00606248"/>
    <w:rsid w:val="0060691C"/>
    <w:rsid w:val="00606982"/>
    <w:rsid w:val="00606A81"/>
    <w:rsid w:val="006071A1"/>
    <w:rsid w:val="006074D8"/>
    <w:rsid w:val="006074F8"/>
    <w:rsid w:val="00607540"/>
    <w:rsid w:val="00607A1B"/>
    <w:rsid w:val="00607A3D"/>
    <w:rsid w:val="00607BA2"/>
    <w:rsid w:val="00607CFC"/>
    <w:rsid w:val="00607D0B"/>
    <w:rsid w:val="00607DB6"/>
    <w:rsid w:val="006105A1"/>
    <w:rsid w:val="006107E5"/>
    <w:rsid w:val="006108B9"/>
    <w:rsid w:val="0061098B"/>
    <w:rsid w:val="00610C64"/>
    <w:rsid w:val="00610D67"/>
    <w:rsid w:val="00610FCF"/>
    <w:rsid w:val="00611014"/>
    <w:rsid w:val="0061123C"/>
    <w:rsid w:val="006115C3"/>
    <w:rsid w:val="006117CC"/>
    <w:rsid w:val="00611880"/>
    <w:rsid w:val="006118D4"/>
    <w:rsid w:val="00611F14"/>
    <w:rsid w:val="0061214E"/>
    <w:rsid w:val="006127B0"/>
    <w:rsid w:val="00612A15"/>
    <w:rsid w:val="00613083"/>
    <w:rsid w:val="0061314D"/>
    <w:rsid w:val="006137BE"/>
    <w:rsid w:val="00613973"/>
    <w:rsid w:val="00613A05"/>
    <w:rsid w:val="00613D13"/>
    <w:rsid w:val="00613F30"/>
    <w:rsid w:val="00614169"/>
    <w:rsid w:val="006144AA"/>
    <w:rsid w:val="00614A48"/>
    <w:rsid w:val="0061518D"/>
    <w:rsid w:val="006152FD"/>
    <w:rsid w:val="006154EE"/>
    <w:rsid w:val="00615547"/>
    <w:rsid w:val="00615A4E"/>
    <w:rsid w:val="00615D1D"/>
    <w:rsid w:val="00615DA5"/>
    <w:rsid w:val="006161B0"/>
    <w:rsid w:val="00616468"/>
    <w:rsid w:val="00616929"/>
    <w:rsid w:val="00616A89"/>
    <w:rsid w:val="00616C43"/>
    <w:rsid w:val="00616CD8"/>
    <w:rsid w:val="00617119"/>
    <w:rsid w:val="00617471"/>
    <w:rsid w:val="006174D2"/>
    <w:rsid w:val="0061788B"/>
    <w:rsid w:val="00617EBC"/>
    <w:rsid w:val="00620124"/>
    <w:rsid w:val="00620145"/>
    <w:rsid w:val="0062079F"/>
    <w:rsid w:val="00620881"/>
    <w:rsid w:val="00620AE8"/>
    <w:rsid w:val="00620DE5"/>
    <w:rsid w:val="00620E07"/>
    <w:rsid w:val="006210FA"/>
    <w:rsid w:val="0062118B"/>
    <w:rsid w:val="0062147A"/>
    <w:rsid w:val="00621523"/>
    <w:rsid w:val="00621FBF"/>
    <w:rsid w:val="00622355"/>
    <w:rsid w:val="00622D02"/>
    <w:rsid w:val="00622F24"/>
    <w:rsid w:val="0062350F"/>
    <w:rsid w:val="00623649"/>
    <w:rsid w:val="0062375E"/>
    <w:rsid w:val="006241DB"/>
    <w:rsid w:val="006245E9"/>
    <w:rsid w:val="0062477F"/>
    <w:rsid w:val="00624F20"/>
    <w:rsid w:val="00624F24"/>
    <w:rsid w:val="00625800"/>
    <w:rsid w:val="006258AD"/>
    <w:rsid w:val="00625A12"/>
    <w:rsid w:val="00625A19"/>
    <w:rsid w:val="00625B1C"/>
    <w:rsid w:val="0062600B"/>
    <w:rsid w:val="00626580"/>
    <w:rsid w:val="00626A6D"/>
    <w:rsid w:val="00627571"/>
    <w:rsid w:val="00627EC9"/>
    <w:rsid w:val="00630165"/>
    <w:rsid w:val="00630870"/>
    <w:rsid w:val="00630B47"/>
    <w:rsid w:val="00630B85"/>
    <w:rsid w:val="006310AC"/>
    <w:rsid w:val="006316BB"/>
    <w:rsid w:val="0063245F"/>
    <w:rsid w:val="006325A8"/>
    <w:rsid w:val="00632996"/>
    <w:rsid w:val="006329AB"/>
    <w:rsid w:val="006329BA"/>
    <w:rsid w:val="00632B0B"/>
    <w:rsid w:val="00632EC5"/>
    <w:rsid w:val="006330F7"/>
    <w:rsid w:val="00633974"/>
    <w:rsid w:val="00633D1C"/>
    <w:rsid w:val="00633FC4"/>
    <w:rsid w:val="0063439E"/>
    <w:rsid w:val="006344CB"/>
    <w:rsid w:val="00634695"/>
    <w:rsid w:val="006348A4"/>
    <w:rsid w:val="0063495C"/>
    <w:rsid w:val="00634B77"/>
    <w:rsid w:val="00635219"/>
    <w:rsid w:val="00635AC9"/>
    <w:rsid w:val="0063611A"/>
    <w:rsid w:val="0063636F"/>
    <w:rsid w:val="00636373"/>
    <w:rsid w:val="006363FB"/>
    <w:rsid w:val="00636ABB"/>
    <w:rsid w:val="00636ADB"/>
    <w:rsid w:val="0064006F"/>
    <w:rsid w:val="0064041A"/>
    <w:rsid w:val="00640CE1"/>
    <w:rsid w:val="0064115C"/>
    <w:rsid w:val="00641600"/>
    <w:rsid w:val="006418F6"/>
    <w:rsid w:val="0064190D"/>
    <w:rsid w:val="0064223E"/>
    <w:rsid w:val="0064226E"/>
    <w:rsid w:val="006422CD"/>
    <w:rsid w:val="00642535"/>
    <w:rsid w:val="00642C41"/>
    <w:rsid w:val="00642D95"/>
    <w:rsid w:val="00643110"/>
    <w:rsid w:val="00643BAF"/>
    <w:rsid w:val="00643BDE"/>
    <w:rsid w:val="00643D82"/>
    <w:rsid w:val="00643E91"/>
    <w:rsid w:val="00643F96"/>
    <w:rsid w:val="006449EE"/>
    <w:rsid w:val="00644AD0"/>
    <w:rsid w:val="00644DD7"/>
    <w:rsid w:val="0064506F"/>
    <w:rsid w:val="006453A6"/>
    <w:rsid w:val="00645483"/>
    <w:rsid w:val="0064594C"/>
    <w:rsid w:val="00645C4E"/>
    <w:rsid w:val="00646049"/>
    <w:rsid w:val="0064604B"/>
    <w:rsid w:val="00646081"/>
    <w:rsid w:val="00646C5B"/>
    <w:rsid w:val="0064747E"/>
    <w:rsid w:val="006505F0"/>
    <w:rsid w:val="00650CA9"/>
    <w:rsid w:val="00650D89"/>
    <w:rsid w:val="00651515"/>
    <w:rsid w:val="00652905"/>
    <w:rsid w:val="00652D8B"/>
    <w:rsid w:val="00652E0D"/>
    <w:rsid w:val="006532E0"/>
    <w:rsid w:val="00653AA3"/>
    <w:rsid w:val="00654066"/>
    <w:rsid w:val="0065413F"/>
    <w:rsid w:val="006541BB"/>
    <w:rsid w:val="00654A03"/>
    <w:rsid w:val="00655156"/>
    <w:rsid w:val="00655456"/>
    <w:rsid w:val="00655A43"/>
    <w:rsid w:val="00655C90"/>
    <w:rsid w:val="00656044"/>
    <w:rsid w:val="00656217"/>
    <w:rsid w:val="006563A2"/>
    <w:rsid w:val="006563CC"/>
    <w:rsid w:val="0065674B"/>
    <w:rsid w:val="00656C66"/>
    <w:rsid w:val="00656DC1"/>
    <w:rsid w:val="006574E8"/>
    <w:rsid w:val="00657831"/>
    <w:rsid w:val="006578C0"/>
    <w:rsid w:val="00657A25"/>
    <w:rsid w:val="00657BDE"/>
    <w:rsid w:val="00657D9C"/>
    <w:rsid w:val="00657ED4"/>
    <w:rsid w:val="00660076"/>
    <w:rsid w:val="006603E1"/>
    <w:rsid w:val="00660E47"/>
    <w:rsid w:val="00661893"/>
    <w:rsid w:val="00661E02"/>
    <w:rsid w:val="00662165"/>
    <w:rsid w:val="006623C0"/>
    <w:rsid w:val="006626BC"/>
    <w:rsid w:val="00662948"/>
    <w:rsid w:val="00662E9F"/>
    <w:rsid w:val="00662FB4"/>
    <w:rsid w:val="00663043"/>
    <w:rsid w:val="006632E4"/>
    <w:rsid w:val="00663362"/>
    <w:rsid w:val="006643AB"/>
    <w:rsid w:val="00665673"/>
    <w:rsid w:val="006657D0"/>
    <w:rsid w:val="0066598A"/>
    <w:rsid w:val="006659A5"/>
    <w:rsid w:val="00665A1B"/>
    <w:rsid w:val="00665C8D"/>
    <w:rsid w:val="00665FC8"/>
    <w:rsid w:val="00666538"/>
    <w:rsid w:val="006666A9"/>
    <w:rsid w:val="0066680D"/>
    <w:rsid w:val="00666DB0"/>
    <w:rsid w:val="00666F3E"/>
    <w:rsid w:val="0066708A"/>
    <w:rsid w:val="00667199"/>
    <w:rsid w:val="006672D6"/>
    <w:rsid w:val="00667ADE"/>
    <w:rsid w:val="00667C25"/>
    <w:rsid w:val="0067007A"/>
    <w:rsid w:val="0067016E"/>
    <w:rsid w:val="006706A7"/>
    <w:rsid w:val="006707D8"/>
    <w:rsid w:val="00670DD3"/>
    <w:rsid w:val="00670ED3"/>
    <w:rsid w:val="0067113F"/>
    <w:rsid w:val="006716E1"/>
    <w:rsid w:val="006718BD"/>
    <w:rsid w:val="00671AFA"/>
    <w:rsid w:val="00671E1B"/>
    <w:rsid w:val="00672535"/>
    <w:rsid w:val="00672ACD"/>
    <w:rsid w:val="00672F9F"/>
    <w:rsid w:val="00672FE9"/>
    <w:rsid w:val="006730AB"/>
    <w:rsid w:val="0067324A"/>
    <w:rsid w:val="006738D4"/>
    <w:rsid w:val="00673EEC"/>
    <w:rsid w:val="00674237"/>
    <w:rsid w:val="006742F8"/>
    <w:rsid w:val="00674450"/>
    <w:rsid w:val="0067478F"/>
    <w:rsid w:val="00674A3A"/>
    <w:rsid w:val="00674EAE"/>
    <w:rsid w:val="00675001"/>
    <w:rsid w:val="00676B35"/>
    <w:rsid w:val="00676D30"/>
    <w:rsid w:val="00676DE9"/>
    <w:rsid w:val="00676F49"/>
    <w:rsid w:val="006770CD"/>
    <w:rsid w:val="006774FB"/>
    <w:rsid w:val="00677608"/>
    <w:rsid w:val="00677704"/>
    <w:rsid w:val="006778CB"/>
    <w:rsid w:val="00677B7A"/>
    <w:rsid w:val="00680477"/>
    <w:rsid w:val="00680876"/>
    <w:rsid w:val="006808BF"/>
    <w:rsid w:val="006809AD"/>
    <w:rsid w:val="00680A42"/>
    <w:rsid w:val="00681186"/>
    <w:rsid w:val="006812E7"/>
    <w:rsid w:val="006814CE"/>
    <w:rsid w:val="00681BCD"/>
    <w:rsid w:val="00681C18"/>
    <w:rsid w:val="00681E11"/>
    <w:rsid w:val="0068252D"/>
    <w:rsid w:val="006830C9"/>
    <w:rsid w:val="0068369B"/>
    <w:rsid w:val="0068372E"/>
    <w:rsid w:val="00683A59"/>
    <w:rsid w:val="00683F44"/>
    <w:rsid w:val="00683FBB"/>
    <w:rsid w:val="0068484A"/>
    <w:rsid w:val="00684EEB"/>
    <w:rsid w:val="00685334"/>
    <w:rsid w:val="00685579"/>
    <w:rsid w:val="006855B4"/>
    <w:rsid w:val="006857ED"/>
    <w:rsid w:val="00685D84"/>
    <w:rsid w:val="00685F7A"/>
    <w:rsid w:val="0068641F"/>
    <w:rsid w:val="00686527"/>
    <w:rsid w:val="0068692C"/>
    <w:rsid w:val="00686E1F"/>
    <w:rsid w:val="00686F2B"/>
    <w:rsid w:val="006874D7"/>
    <w:rsid w:val="00687F96"/>
    <w:rsid w:val="00691197"/>
    <w:rsid w:val="00691361"/>
    <w:rsid w:val="006913C1"/>
    <w:rsid w:val="0069184A"/>
    <w:rsid w:val="00691F1A"/>
    <w:rsid w:val="0069214B"/>
    <w:rsid w:val="00692195"/>
    <w:rsid w:val="0069270F"/>
    <w:rsid w:val="00692CC9"/>
    <w:rsid w:val="0069391D"/>
    <w:rsid w:val="00693AC1"/>
    <w:rsid w:val="0069457F"/>
    <w:rsid w:val="006949DB"/>
    <w:rsid w:val="00694BBE"/>
    <w:rsid w:val="00694C0B"/>
    <w:rsid w:val="00694CA2"/>
    <w:rsid w:val="00694CE3"/>
    <w:rsid w:val="006952F3"/>
    <w:rsid w:val="006957A5"/>
    <w:rsid w:val="0069589B"/>
    <w:rsid w:val="006958A3"/>
    <w:rsid w:val="00695D06"/>
    <w:rsid w:val="00695DCE"/>
    <w:rsid w:val="00696972"/>
    <w:rsid w:val="00697036"/>
    <w:rsid w:val="006971B0"/>
    <w:rsid w:val="00697425"/>
    <w:rsid w:val="00697679"/>
    <w:rsid w:val="006976AD"/>
    <w:rsid w:val="006976F5"/>
    <w:rsid w:val="00697F6C"/>
    <w:rsid w:val="006A001E"/>
    <w:rsid w:val="006A0547"/>
    <w:rsid w:val="006A067A"/>
    <w:rsid w:val="006A08EB"/>
    <w:rsid w:val="006A0B5C"/>
    <w:rsid w:val="006A0B80"/>
    <w:rsid w:val="006A0EC7"/>
    <w:rsid w:val="006A0FE9"/>
    <w:rsid w:val="006A13E1"/>
    <w:rsid w:val="006A157D"/>
    <w:rsid w:val="006A178C"/>
    <w:rsid w:val="006A179A"/>
    <w:rsid w:val="006A1BA0"/>
    <w:rsid w:val="006A1E0F"/>
    <w:rsid w:val="006A1F56"/>
    <w:rsid w:val="006A2093"/>
    <w:rsid w:val="006A227D"/>
    <w:rsid w:val="006A254F"/>
    <w:rsid w:val="006A2807"/>
    <w:rsid w:val="006A2976"/>
    <w:rsid w:val="006A2A5C"/>
    <w:rsid w:val="006A2A84"/>
    <w:rsid w:val="006A2B38"/>
    <w:rsid w:val="006A3855"/>
    <w:rsid w:val="006A3C2E"/>
    <w:rsid w:val="006A3DD5"/>
    <w:rsid w:val="006A3FCD"/>
    <w:rsid w:val="006A4009"/>
    <w:rsid w:val="006A49DF"/>
    <w:rsid w:val="006A4ACD"/>
    <w:rsid w:val="006A53EA"/>
    <w:rsid w:val="006A57B2"/>
    <w:rsid w:val="006A58F3"/>
    <w:rsid w:val="006A5B58"/>
    <w:rsid w:val="006A5DC4"/>
    <w:rsid w:val="006A5F1A"/>
    <w:rsid w:val="006A6A71"/>
    <w:rsid w:val="006A6D31"/>
    <w:rsid w:val="006A709D"/>
    <w:rsid w:val="006A7185"/>
    <w:rsid w:val="006A74EC"/>
    <w:rsid w:val="006A7774"/>
    <w:rsid w:val="006B00B3"/>
    <w:rsid w:val="006B00E6"/>
    <w:rsid w:val="006B013C"/>
    <w:rsid w:val="006B01C3"/>
    <w:rsid w:val="006B0462"/>
    <w:rsid w:val="006B0566"/>
    <w:rsid w:val="006B09FF"/>
    <w:rsid w:val="006B0CC7"/>
    <w:rsid w:val="006B0E86"/>
    <w:rsid w:val="006B0E96"/>
    <w:rsid w:val="006B0EB6"/>
    <w:rsid w:val="006B0F36"/>
    <w:rsid w:val="006B11AD"/>
    <w:rsid w:val="006B1C27"/>
    <w:rsid w:val="006B1E9C"/>
    <w:rsid w:val="006B236F"/>
    <w:rsid w:val="006B250A"/>
    <w:rsid w:val="006B34EC"/>
    <w:rsid w:val="006B363C"/>
    <w:rsid w:val="006B3713"/>
    <w:rsid w:val="006B38D2"/>
    <w:rsid w:val="006B3A59"/>
    <w:rsid w:val="006B3E74"/>
    <w:rsid w:val="006B3ED0"/>
    <w:rsid w:val="006B432C"/>
    <w:rsid w:val="006B483B"/>
    <w:rsid w:val="006B48E6"/>
    <w:rsid w:val="006B4A4C"/>
    <w:rsid w:val="006B4DF0"/>
    <w:rsid w:val="006B4F57"/>
    <w:rsid w:val="006B4FC8"/>
    <w:rsid w:val="006B5263"/>
    <w:rsid w:val="006B52FC"/>
    <w:rsid w:val="006B571D"/>
    <w:rsid w:val="006B57EF"/>
    <w:rsid w:val="006B5BF5"/>
    <w:rsid w:val="006B5D14"/>
    <w:rsid w:val="006B5F16"/>
    <w:rsid w:val="006B6873"/>
    <w:rsid w:val="006B717F"/>
    <w:rsid w:val="006B7423"/>
    <w:rsid w:val="006B75B7"/>
    <w:rsid w:val="006B79D9"/>
    <w:rsid w:val="006B7AA8"/>
    <w:rsid w:val="006C00E6"/>
    <w:rsid w:val="006C034E"/>
    <w:rsid w:val="006C04EE"/>
    <w:rsid w:val="006C05F5"/>
    <w:rsid w:val="006C0A42"/>
    <w:rsid w:val="006C0CB2"/>
    <w:rsid w:val="006C10E1"/>
    <w:rsid w:val="006C123E"/>
    <w:rsid w:val="006C1A74"/>
    <w:rsid w:val="006C1B48"/>
    <w:rsid w:val="006C1B89"/>
    <w:rsid w:val="006C276B"/>
    <w:rsid w:val="006C2777"/>
    <w:rsid w:val="006C2DBD"/>
    <w:rsid w:val="006C2DD9"/>
    <w:rsid w:val="006C2EC9"/>
    <w:rsid w:val="006C3281"/>
    <w:rsid w:val="006C32B1"/>
    <w:rsid w:val="006C3404"/>
    <w:rsid w:val="006C369E"/>
    <w:rsid w:val="006C3970"/>
    <w:rsid w:val="006C3CF3"/>
    <w:rsid w:val="006C3EFD"/>
    <w:rsid w:val="006C459F"/>
    <w:rsid w:val="006C47A3"/>
    <w:rsid w:val="006C4B21"/>
    <w:rsid w:val="006C4FB4"/>
    <w:rsid w:val="006C5637"/>
    <w:rsid w:val="006C5800"/>
    <w:rsid w:val="006C5DE2"/>
    <w:rsid w:val="006C66B5"/>
    <w:rsid w:val="006C67A7"/>
    <w:rsid w:val="006C6A58"/>
    <w:rsid w:val="006C71C0"/>
    <w:rsid w:val="006C72DC"/>
    <w:rsid w:val="006C7606"/>
    <w:rsid w:val="006C76D1"/>
    <w:rsid w:val="006C7723"/>
    <w:rsid w:val="006C773A"/>
    <w:rsid w:val="006C77E2"/>
    <w:rsid w:val="006C78AA"/>
    <w:rsid w:val="006C7C5B"/>
    <w:rsid w:val="006C7CCA"/>
    <w:rsid w:val="006D0565"/>
    <w:rsid w:val="006D069A"/>
    <w:rsid w:val="006D0882"/>
    <w:rsid w:val="006D0CA8"/>
    <w:rsid w:val="006D1084"/>
    <w:rsid w:val="006D10BB"/>
    <w:rsid w:val="006D16B4"/>
    <w:rsid w:val="006D17D0"/>
    <w:rsid w:val="006D1E04"/>
    <w:rsid w:val="006D201E"/>
    <w:rsid w:val="006D28F4"/>
    <w:rsid w:val="006D299F"/>
    <w:rsid w:val="006D2A98"/>
    <w:rsid w:val="006D2BCA"/>
    <w:rsid w:val="006D2E25"/>
    <w:rsid w:val="006D3047"/>
    <w:rsid w:val="006D3AB2"/>
    <w:rsid w:val="006D3ABC"/>
    <w:rsid w:val="006D40FF"/>
    <w:rsid w:val="006D459B"/>
    <w:rsid w:val="006D46AC"/>
    <w:rsid w:val="006D4794"/>
    <w:rsid w:val="006D4821"/>
    <w:rsid w:val="006D4C73"/>
    <w:rsid w:val="006D51D7"/>
    <w:rsid w:val="006D5A08"/>
    <w:rsid w:val="006D5B0D"/>
    <w:rsid w:val="006D5DB2"/>
    <w:rsid w:val="006D5DC7"/>
    <w:rsid w:val="006D5E26"/>
    <w:rsid w:val="006D7041"/>
    <w:rsid w:val="006D70A9"/>
    <w:rsid w:val="006D7294"/>
    <w:rsid w:val="006D7631"/>
    <w:rsid w:val="006D79A2"/>
    <w:rsid w:val="006D7A8F"/>
    <w:rsid w:val="006D7B78"/>
    <w:rsid w:val="006D7D1D"/>
    <w:rsid w:val="006E0207"/>
    <w:rsid w:val="006E0596"/>
    <w:rsid w:val="006E08C2"/>
    <w:rsid w:val="006E0A14"/>
    <w:rsid w:val="006E0EE8"/>
    <w:rsid w:val="006E1819"/>
    <w:rsid w:val="006E1BBA"/>
    <w:rsid w:val="006E1DAC"/>
    <w:rsid w:val="006E1DF9"/>
    <w:rsid w:val="006E1E29"/>
    <w:rsid w:val="006E1F3E"/>
    <w:rsid w:val="006E21DA"/>
    <w:rsid w:val="006E2B03"/>
    <w:rsid w:val="006E2B7D"/>
    <w:rsid w:val="006E2BC8"/>
    <w:rsid w:val="006E2FC4"/>
    <w:rsid w:val="006E3126"/>
    <w:rsid w:val="006E3438"/>
    <w:rsid w:val="006E3558"/>
    <w:rsid w:val="006E3A2D"/>
    <w:rsid w:val="006E3E85"/>
    <w:rsid w:val="006E3F44"/>
    <w:rsid w:val="006E40D7"/>
    <w:rsid w:val="006E4AFF"/>
    <w:rsid w:val="006E4B9A"/>
    <w:rsid w:val="006E4C8C"/>
    <w:rsid w:val="006E4D51"/>
    <w:rsid w:val="006E4E9F"/>
    <w:rsid w:val="006E4EF7"/>
    <w:rsid w:val="006E5AF6"/>
    <w:rsid w:val="006E60A7"/>
    <w:rsid w:val="006E621A"/>
    <w:rsid w:val="006E62BA"/>
    <w:rsid w:val="006E6CA8"/>
    <w:rsid w:val="006E6D98"/>
    <w:rsid w:val="006E6F80"/>
    <w:rsid w:val="006E7212"/>
    <w:rsid w:val="006E7306"/>
    <w:rsid w:val="006E73E7"/>
    <w:rsid w:val="006E78C7"/>
    <w:rsid w:val="006E7F78"/>
    <w:rsid w:val="006F01B5"/>
    <w:rsid w:val="006F02D6"/>
    <w:rsid w:val="006F0574"/>
    <w:rsid w:val="006F070B"/>
    <w:rsid w:val="006F0A5B"/>
    <w:rsid w:val="006F1261"/>
    <w:rsid w:val="006F13F8"/>
    <w:rsid w:val="006F1DA7"/>
    <w:rsid w:val="006F2137"/>
    <w:rsid w:val="006F251E"/>
    <w:rsid w:val="006F26EC"/>
    <w:rsid w:val="006F27B0"/>
    <w:rsid w:val="006F2A2B"/>
    <w:rsid w:val="006F2C34"/>
    <w:rsid w:val="006F2D7A"/>
    <w:rsid w:val="006F2E2C"/>
    <w:rsid w:val="006F2E44"/>
    <w:rsid w:val="006F310A"/>
    <w:rsid w:val="006F39EF"/>
    <w:rsid w:val="006F3A2C"/>
    <w:rsid w:val="006F3E26"/>
    <w:rsid w:val="006F3F53"/>
    <w:rsid w:val="006F4547"/>
    <w:rsid w:val="006F45E1"/>
    <w:rsid w:val="006F4699"/>
    <w:rsid w:val="006F475B"/>
    <w:rsid w:val="006F49EE"/>
    <w:rsid w:val="006F4B58"/>
    <w:rsid w:val="006F4FE9"/>
    <w:rsid w:val="006F53A7"/>
    <w:rsid w:val="006F5945"/>
    <w:rsid w:val="006F61F5"/>
    <w:rsid w:val="006F636F"/>
    <w:rsid w:val="006F64E1"/>
    <w:rsid w:val="006F68B5"/>
    <w:rsid w:val="006F6CD7"/>
    <w:rsid w:val="006F6D7C"/>
    <w:rsid w:val="006F70D4"/>
    <w:rsid w:val="006F7A05"/>
    <w:rsid w:val="006F7BA4"/>
    <w:rsid w:val="006F7CD8"/>
    <w:rsid w:val="007009FF"/>
    <w:rsid w:val="00700B7F"/>
    <w:rsid w:val="007012CB"/>
    <w:rsid w:val="00701370"/>
    <w:rsid w:val="0070181B"/>
    <w:rsid w:val="00701AB0"/>
    <w:rsid w:val="00701D00"/>
    <w:rsid w:val="00701D40"/>
    <w:rsid w:val="00701DEB"/>
    <w:rsid w:val="00702193"/>
    <w:rsid w:val="00702640"/>
    <w:rsid w:val="00702670"/>
    <w:rsid w:val="00702712"/>
    <w:rsid w:val="00702A03"/>
    <w:rsid w:val="00702CFF"/>
    <w:rsid w:val="00702E07"/>
    <w:rsid w:val="00703345"/>
    <w:rsid w:val="0070375B"/>
    <w:rsid w:val="00703BC1"/>
    <w:rsid w:val="00704229"/>
    <w:rsid w:val="007042EA"/>
    <w:rsid w:val="0070431C"/>
    <w:rsid w:val="00704433"/>
    <w:rsid w:val="00704878"/>
    <w:rsid w:val="00704A6A"/>
    <w:rsid w:val="00704E0E"/>
    <w:rsid w:val="00705089"/>
    <w:rsid w:val="00705142"/>
    <w:rsid w:val="007052B8"/>
    <w:rsid w:val="007056D8"/>
    <w:rsid w:val="0070624C"/>
    <w:rsid w:val="0070638F"/>
    <w:rsid w:val="0070659C"/>
    <w:rsid w:val="007067CF"/>
    <w:rsid w:val="00706939"/>
    <w:rsid w:val="00707150"/>
    <w:rsid w:val="00707353"/>
    <w:rsid w:val="0070750B"/>
    <w:rsid w:val="0070784C"/>
    <w:rsid w:val="00707A1B"/>
    <w:rsid w:val="00707A9D"/>
    <w:rsid w:val="00707BA9"/>
    <w:rsid w:val="00707EBA"/>
    <w:rsid w:val="007105D8"/>
    <w:rsid w:val="007106FC"/>
    <w:rsid w:val="007107D1"/>
    <w:rsid w:val="00710876"/>
    <w:rsid w:val="00710CC1"/>
    <w:rsid w:val="00710CD1"/>
    <w:rsid w:val="00710FCF"/>
    <w:rsid w:val="0071106B"/>
    <w:rsid w:val="00711379"/>
    <w:rsid w:val="00711393"/>
    <w:rsid w:val="00711A38"/>
    <w:rsid w:val="00711F12"/>
    <w:rsid w:val="00712368"/>
    <w:rsid w:val="00712569"/>
    <w:rsid w:val="00712B36"/>
    <w:rsid w:val="00712C1D"/>
    <w:rsid w:val="00713079"/>
    <w:rsid w:val="007131E9"/>
    <w:rsid w:val="00713321"/>
    <w:rsid w:val="00713365"/>
    <w:rsid w:val="007141B1"/>
    <w:rsid w:val="007142CC"/>
    <w:rsid w:val="00714DB6"/>
    <w:rsid w:val="00715280"/>
    <w:rsid w:val="0071602C"/>
    <w:rsid w:val="00716477"/>
    <w:rsid w:val="007164AA"/>
    <w:rsid w:val="00716740"/>
    <w:rsid w:val="007169BE"/>
    <w:rsid w:val="00716B45"/>
    <w:rsid w:val="00716E78"/>
    <w:rsid w:val="00717341"/>
    <w:rsid w:val="007174E0"/>
    <w:rsid w:val="0071755C"/>
    <w:rsid w:val="00717CE4"/>
    <w:rsid w:val="00717D80"/>
    <w:rsid w:val="00717D82"/>
    <w:rsid w:val="00717E49"/>
    <w:rsid w:val="007201E5"/>
    <w:rsid w:val="007202AB"/>
    <w:rsid w:val="00720387"/>
    <w:rsid w:val="007211C7"/>
    <w:rsid w:val="007220BE"/>
    <w:rsid w:val="007223B9"/>
    <w:rsid w:val="007225C7"/>
    <w:rsid w:val="007228CA"/>
    <w:rsid w:val="00722CAE"/>
    <w:rsid w:val="007233FE"/>
    <w:rsid w:val="00723A24"/>
    <w:rsid w:val="007241DC"/>
    <w:rsid w:val="00724280"/>
    <w:rsid w:val="007244D1"/>
    <w:rsid w:val="0072452F"/>
    <w:rsid w:val="007253AB"/>
    <w:rsid w:val="00725731"/>
    <w:rsid w:val="00725DFD"/>
    <w:rsid w:val="0072625B"/>
    <w:rsid w:val="00726389"/>
    <w:rsid w:val="0072656B"/>
    <w:rsid w:val="00726AA5"/>
    <w:rsid w:val="00726B52"/>
    <w:rsid w:val="00726C06"/>
    <w:rsid w:val="00726E28"/>
    <w:rsid w:val="007270ED"/>
    <w:rsid w:val="00727345"/>
    <w:rsid w:val="00730548"/>
    <w:rsid w:val="007305F7"/>
    <w:rsid w:val="00730907"/>
    <w:rsid w:val="00730AC6"/>
    <w:rsid w:val="00730E6E"/>
    <w:rsid w:val="00731264"/>
    <w:rsid w:val="007314ED"/>
    <w:rsid w:val="00731757"/>
    <w:rsid w:val="00731E79"/>
    <w:rsid w:val="007329A5"/>
    <w:rsid w:val="00732CD9"/>
    <w:rsid w:val="007333F2"/>
    <w:rsid w:val="007334FA"/>
    <w:rsid w:val="00733578"/>
    <w:rsid w:val="00733841"/>
    <w:rsid w:val="0073396C"/>
    <w:rsid w:val="007339C9"/>
    <w:rsid w:val="00733AA3"/>
    <w:rsid w:val="00733B9C"/>
    <w:rsid w:val="00733D3B"/>
    <w:rsid w:val="00733DBA"/>
    <w:rsid w:val="0073410C"/>
    <w:rsid w:val="007341F9"/>
    <w:rsid w:val="0073431C"/>
    <w:rsid w:val="007345A4"/>
    <w:rsid w:val="00734615"/>
    <w:rsid w:val="0073463E"/>
    <w:rsid w:val="007349B4"/>
    <w:rsid w:val="00734A60"/>
    <w:rsid w:val="00734B08"/>
    <w:rsid w:val="00735238"/>
    <w:rsid w:val="0073548F"/>
    <w:rsid w:val="0073585C"/>
    <w:rsid w:val="0073597C"/>
    <w:rsid w:val="007362E7"/>
    <w:rsid w:val="0073632C"/>
    <w:rsid w:val="007366A5"/>
    <w:rsid w:val="00736BBF"/>
    <w:rsid w:val="00737136"/>
    <w:rsid w:val="00737159"/>
    <w:rsid w:val="007371AF"/>
    <w:rsid w:val="00737566"/>
    <w:rsid w:val="007376B3"/>
    <w:rsid w:val="007378A9"/>
    <w:rsid w:val="00737A77"/>
    <w:rsid w:val="007407BE"/>
    <w:rsid w:val="00740C61"/>
    <w:rsid w:val="00740C87"/>
    <w:rsid w:val="00740E75"/>
    <w:rsid w:val="00741160"/>
    <w:rsid w:val="007411AF"/>
    <w:rsid w:val="00741405"/>
    <w:rsid w:val="007415A8"/>
    <w:rsid w:val="00741A54"/>
    <w:rsid w:val="00741FC7"/>
    <w:rsid w:val="007429D7"/>
    <w:rsid w:val="007429DA"/>
    <w:rsid w:val="00743580"/>
    <w:rsid w:val="007435B9"/>
    <w:rsid w:val="007438E9"/>
    <w:rsid w:val="0074396B"/>
    <w:rsid w:val="00743DFB"/>
    <w:rsid w:val="007440B1"/>
    <w:rsid w:val="0074432C"/>
    <w:rsid w:val="007445AF"/>
    <w:rsid w:val="007446C5"/>
    <w:rsid w:val="0074474D"/>
    <w:rsid w:val="00744EEF"/>
    <w:rsid w:val="007450D0"/>
    <w:rsid w:val="00745F13"/>
    <w:rsid w:val="00746DA5"/>
    <w:rsid w:val="00746F30"/>
    <w:rsid w:val="00746FCA"/>
    <w:rsid w:val="007474A1"/>
    <w:rsid w:val="007477F2"/>
    <w:rsid w:val="0075013F"/>
    <w:rsid w:val="00750155"/>
    <w:rsid w:val="00750541"/>
    <w:rsid w:val="00750771"/>
    <w:rsid w:val="007507AD"/>
    <w:rsid w:val="00750CFF"/>
    <w:rsid w:val="0075111E"/>
    <w:rsid w:val="007512B1"/>
    <w:rsid w:val="00751CBD"/>
    <w:rsid w:val="00751FF7"/>
    <w:rsid w:val="0075214B"/>
    <w:rsid w:val="00752825"/>
    <w:rsid w:val="00752936"/>
    <w:rsid w:val="00752D31"/>
    <w:rsid w:val="00752EDC"/>
    <w:rsid w:val="0075404A"/>
    <w:rsid w:val="007552ED"/>
    <w:rsid w:val="00755886"/>
    <w:rsid w:val="00755C48"/>
    <w:rsid w:val="00756210"/>
    <w:rsid w:val="00756331"/>
    <w:rsid w:val="00756829"/>
    <w:rsid w:val="00756E54"/>
    <w:rsid w:val="007577C8"/>
    <w:rsid w:val="00760538"/>
    <w:rsid w:val="007609A0"/>
    <w:rsid w:val="00760BD5"/>
    <w:rsid w:val="00760EF8"/>
    <w:rsid w:val="007612E3"/>
    <w:rsid w:val="007616DE"/>
    <w:rsid w:val="00761B56"/>
    <w:rsid w:val="00761EDD"/>
    <w:rsid w:val="00762163"/>
    <w:rsid w:val="007624B6"/>
    <w:rsid w:val="007624E9"/>
    <w:rsid w:val="0076289B"/>
    <w:rsid w:val="0076351B"/>
    <w:rsid w:val="00763752"/>
    <w:rsid w:val="00763AFE"/>
    <w:rsid w:val="00763C8C"/>
    <w:rsid w:val="007641AF"/>
    <w:rsid w:val="007648A9"/>
    <w:rsid w:val="00764B8F"/>
    <w:rsid w:val="00764D0B"/>
    <w:rsid w:val="00764E4B"/>
    <w:rsid w:val="00764FFF"/>
    <w:rsid w:val="0076503C"/>
    <w:rsid w:val="0076539C"/>
    <w:rsid w:val="007653CF"/>
    <w:rsid w:val="007654E9"/>
    <w:rsid w:val="00765854"/>
    <w:rsid w:val="00766573"/>
    <w:rsid w:val="007671A1"/>
    <w:rsid w:val="007674A8"/>
    <w:rsid w:val="00767914"/>
    <w:rsid w:val="00767BB8"/>
    <w:rsid w:val="00767FD9"/>
    <w:rsid w:val="0077001F"/>
    <w:rsid w:val="0077002F"/>
    <w:rsid w:val="00770307"/>
    <w:rsid w:val="0077031C"/>
    <w:rsid w:val="00770429"/>
    <w:rsid w:val="0077050C"/>
    <w:rsid w:val="007707D6"/>
    <w:rsid w:val="00770859"/>
    <w:rsid w:val="00770D9D"/>
    <w:rsid w:val="00770F3A"/>
    <w:rsid w:val="007710A7"/>
    <w:rsid w:val="007710E1"/>
    <w:rsid w:val="007714D7"/>
    <w:rsid w:val="00771B1B"/>
    <w:rsid w:val="00771D03"/>
    <w:rsid w:val="00771EA8"/>
    <w:rsid w:val="007725E0"/>
    <w:rsid w:val="00772725"/>
    <w:rsid w:val="00772B09"/>
    <w:rsid w:val="00772F42"/>
    <w:rsid w:val="007731FF"/>
    <w:rsid w:val="007735DC"/>
    <w:rsid w:val="00773693"/>
    <w:rsid w:val="00773743"/>
    <w:rsid w:val="00773DA5"/>
    <w:rsid w:val="00773FE7"/>
    <w:rsid w:val="007742ED"/>
    <w:rsid w:val="00774621"/>
    <w:rsid w:val="00774729"/>
    <w:rsid w:val="007752B9"/>
    <w:rsid w:val="00775A84"/>
    <w:rsid w:val="00775CDD"/>
    <w:rsid w:val="00776935"/>
    <w:rsid w:val="007769BD"/>
    <w:rsid w:val="00776AAF"/>
    <w:rsid w:val="00777171"/>
    <w:rsid w:val="007773A3"/>
    <w:rsid w:val="00777451"/>
    <w:rsid w:val="0077774C"/>
    <w:rsid w:val="00777AD7"/>
    <w:rsid w:val="00777B19"/>
    <w:rsid w:val="00777CAF"/>
    <w:rsid w:val="007803DC"/>
    <w:rsid w:val="00780D2C"/>
    <w:rsid w:val="007811E8"/>
    <w:rsid w:val="007813C1"/>
    <w:rsid w:val="007818EB"/>
    <w:rsid w:val="00781FED"/>
    <w:rsid w:val="0078219B"/>
    <w:rsid w:val="007824F5"/>
    <w:rsid w:val="007825AF"/>
    <w:rsid w:val="00782772"/>
    <w:rsid w:val="00782BCB"/>
    <w:rsid w:val="00782BD2"/>
    <w:rsid w:val="007835EE"/>
    <w:rsid w:val="00783B66"/>
    <w:rsid w:val="00783FB8"/>
    <w:rsid w:val="0078412E"/>
    <w:rsid w:val="00784316"/>
    <w:rsid w:val="00784329"/>
    <w:rsid w:val="007843AF"/>
    <w:rsid w:val="00784545"/>
    <w:rsid w:val="007848F2"/>
    <w:rsid w:val="00784BC1"/>
    <w:rsid w:val="00784C1F"/>
    <w:rsid w:val="00784C4F"/>
    <w:rsid w:val="00784CE9"/>
    <w:rsid w:val="00784FC1"/>
    <w:rsid w:val="007850C8"/>
    <w:rsid w:val="00785405"/>
    <w:rsid w:val="0078547B"/>
    <w:rsid w:val="007859BA"/>
    <w:rsid w:val="00785C31"/>
    <w:rsid w:val="00785DC6"/>
    <w:rsid w:val="00785F10"/>
    <w:rsid w:val="0078646F"/>
    <w:rsid w:val="00786707"/>
    <w:rsid w:val="00786830"/>
    <w:rsid w:val="00786ADB"/>
    <w:rsid w:val="00786C88"/>
    <w:rsid w:val="00786EBB"/>
    <w:rsid w:val="0078717B"/>
    <w:rsid w:val="007871DD"/>
    <w:rsid w:val="007872FC"/>
    <w:rsid w:val="00787525"/>
    <w:rsid w:val="007877C2"/>
    <w:rsid w:val="007905CD"/>
    <w:rsid w:val="00791751"/>
    <w:rsid w:val="007918CA"/>
    <w:rsid w:val="00791A88"/>
    <w:rsid w:val="00791BE6"/>
    <w:rsid w:val="00791FF0"/>
    <w:rsid w:val="007920EF"/>
    <w:rsid w:val="00792499"/>
    <w:rsid w:val="007926C4"/>
    <w:rsid w:val="00792B3D"/>
    <w:rsid w:val="007930EC"/>
    <w:rsid w:val="00793264"/>
    <w:rsid w:val="007932F3"/>
    <w:rsid w:val="007934A7"/>
    <w:rsid w:val="00793B45"/>
    <w:rsid w:val="00793DC9"/>
    <w:rsid w:val="00793EAE"/>
    <w:rsid w:val="007945AD"/>
    <w:rsid w:val="007947A3"/>
    <w:rsid w:val="007948FB"/>
    <w:rsid w:val="00794A12"/>
    <w:rsid w:val="00794CC8"/>
    <w:rsid w:val="00794EE0"/>
    <w:rsid w:val="00795511"/>
    <w:rsid w:val="00795733"/>
    <w:rsid w:val="00795737"/>
    <w:rsid w:val="0079585C"/>
    <w:rsid w:val="0079592B"/>
    <w:rsid w:val="00795C33"/>
    <w:rsid w:val="00795C95"/>
    <w:rsid w:val="00796572"/>
    <w:rsid w:val="007966F8"/>
    <w:rsid w:val="00796A47"/>
    <w:rsid w:val="00796F62"/>
    <w:rsid w:val="00797280"/>
    <w:rsid w:val="007974BC"/>
    <w:rsid w:val="00797621"/>
    <w:rsid w:val="00797C6B"/>
    <w:rsid w:val="00797CC3"/>
    <w:rsid w:val="007A0505"/>
    <w:rsid w:val="007A0BC4"/>
    <w:rsid w:val="007A0EE5"/>
    <w:rsid w:val="007A108D"/>
    <w:rsid w:val="007A11F4"/>
    <w:rsid w:val="007A18CA"/>
    <w:rsid w:val="007A1DC2"/>
    <w:rsid w:val="007A23F4"/>
    <w:rsid w:val="007A25BC"/>
    <w:rsid w:val="007A2A44"/>
    <w:rsid w:val="007A2CD2"/>
    <w:rsid w:val="007A3437"/>
    <w:rsid w:val="007A37E5"/>
    <w:rsid w:val="007A3F37"/>
    <w:rsid w:val="007A406E"/>
    <w:rsid w:val="007A4AC9"/>
    <w:rsid w:val="007A4AE7"/>
    <w:rsid w:val="007A4D8C"/>
    <w:rsid w:val="007A529A"/>
    <w:rsid w:val="007A5429"/>
    <w:rsid w:val="007A5431"/>
    <w:rsid w:val="007A56E2"/>
    <w:rsid w:val="007A56E3"/>
    <w:rsid w:val="007A5824"/>
    <w:rsid w:val="007A58F4"/>
    <w:rsid w:val="007A5D72"/>
    <w:rsid w:val="007A676D"/>
    <w:rsid w:val="007A697E"/>
    <w:rsid w:val="007A6DE1"/>
    <w:rsid w:val="007A7005"/>
    <w:rsid w:val="007A7894"/>
    <w:rsid w:val="007A79C1"/>
    <w:rsid w:val="007A7C2B"/>
    <w:rsid w:val="007A7F79"/>
    <w:rsid w:val="007B0319"/>
    <w:rsid w:val="007B04A9"/>
    <w:rsid w:val="007B0718"/>
    <w:rsid w:val="007B0B99"/>
    <w:rsid w:val="007B0E81"/>
    <w:rsid w:val="007B0F3E"/>
    <w:rsid w:val="007B1238"/>
    <w:rsid w:val="007B12F0"/>
    <w:rsid w:val="007B1927"/>
    <w:rsid w:val="007B1EF9"/>
    <w:rsid w:val="007B2831"/>
    <w:rsid w:val="007B2C9E"/>
    <w:rsid w:val="007B3262"/>
    <w:rsid w:val="007B3439"/>
    <w:rsid w:val="007B356F"/>
    <w:rsid w:val="007B3842"/>
    <w:rsid w:val="007B3D06"/>
    <w:rsid w:val="007B3ECE"/>
    <w:rsid w:val="007B3EFE"/>
    <w:rsid w:val="007B3F23"/>
    <w:rsid w:val="007B3F83"/>
    <w:rsid w:val="007B4346"/>
    <w:rsid w:val="007B4E9D"/>
    <w:rsid w:val="007B5167"/>
    <w:rsid w:val="007B52B1"/>
    <w:rsid w:val="007B53A1"/>
    <w:rsid w:val="007B53E6"/>
    <w:rsid w:val="007B53F8"/>
    <w:rsid w:val="007B5468"/>
    <w:rsid w:val="007B54F3"/>
    <w:rsid w:val="007B5DBD"/>
    <w:rsid w:val="007B5F10"/>
    <w:rsid w:val="007B6551"/>
    <w:rsid w:val="007B65C1"/>
    <w:rsid w:val="007B6C82"/>
    <w:rsid w:val="007B6F0E"/>
    <w:rsid w:val="007B70BC"/>
    <w:rsid w:val="007B70D3"/>
    <w:rsid w:val="007B7168"/>
    <w:rsid w:val="007B7502"/>
    <w:rsid w:val="007B7851"/>
    <w:rsid w:val="007B7A1F"/>
    <w:rsid w:val="007B7B13"/>
    <w:rsid w:val="007B7D77"/>
    <w:rsid w:val="007B7DF4"/>
    <w:rsid w:val="007C0499"/>
    <w:rsid w:val="007C0660"/>
    <w:rsid w:val="007C0AB7"/>
    <w:rsid w:val="007C0B81"/>
    <w:rsid w:val="007C0E60"/>
    <w:rsid w:val="007C1186"/>
    <w:rsid w:val="007C1DA2"/>
    <w:rsid w:val="007C1F92"/>
    <w:rsid w:val="007C1F9F"/>
    <w:rsid w:val="007C2D6D"/>
    <w:rsid w:val="007C2D7B"/>
    <w:rsid w:val="007C31A8"/>
    <w:rsid w:val="007C3785"/>
    <w:rsid w:val="007C427E"/>
    <w:rsid w:val="007C4C7C"/>
    <w:rsid w:val="007C4F13"/>
    <w:rsid w:val="007C52AF"/>
    <w:rsid w:val="007C55D2"/>
    <w:rsid w:val="007C5CDB"/>
    <w:rsid w:val="007C5FFF"/>
    <w:rsid w:val="007C64EB"/>
    <w:rsid w:val="007C679F"/>
    <w:rsid w:val="007C6804"/>
    <w:rsid w:val="007C6860"/>
    <w:rsid w:val="007C6D59"/>
    <w:rsid w:val="007C6FEE"/>
    <w:rsid w:val="007C70B0"/>
    <w:rsid w:val="007C771B"/>
    <w:rsid w:val="007C773D"/>
    <w:rsid w:val="007C788F"/>
    <w:rsid w:val="007C7961"/>
    <w:rsid w:val="007C79D3"/>
    <w:rsid w:val="007C7ADA"/>
    <w:rsid w:val="007D00B0"/>
    <w:rsid w:val="007D01C1"/>
    <w:rsid w:val="007D021C"/>
    <w:rsid w:val="007D03D4"/>
    <w:rsid w:val="007D0A0C"/>
    <w:rsid w:val="007D0BC1"/>
    <w:rsid w:val="007D0C29"/>
    <w:rsid w:val="007D0DE5"/>
    <w:rsid w:val="007D13B5"/>
    <w:rsid w:val="007D146C"/>
    <w:rsid w:val="007D1DA8"/>
    <w:rsid w:val="007D2627"/>
    <w:rsid w:val="007D27E6"/>
    <w:rsid w:val="007D2805"/>
    <w:rsid w:val="007D2EE3"/>
    <w:rsid w:val="007D2EFC"/>
    <w:rsid w:val="007D2F8B"/>
    <w:rsid w:val="007D329E"/>
    <w:rsid w:val="007D340B"/>
    <w:rsid w:val="007D398B"/>
    <w:rsid w:val="007D3A0E"/>
    <w:rsid w:val="007D3CB3"/>
    <w:rsid w:val="007D3E16"/>
    <w:rsid w:val="007D4001"/>
    <w:rsid w:val="007D434A"/>
    <w:rsid w:val="007D4479"/>
    <w:rsid w:val="007D44AB"/>
    <w:rsid w:val="007D4AEB"/>
    <w:rsid w:val="007D4CD4"/>
    <w:rsid w:val="007D51A0"/>
    <w:rsid w:val="007D626F"/>
    <w:rsid w:val="007D642F"/>
    <w:rsid w:val="007D64D3"/>
    <w:rsid w:val="007D658E"/>
    <w:rsid w:val="007D67E5"/>
    <w:rsid w:val="007D6817"/>
    <w:rsid w:val="007D69BF"/>
    <w:rsid w:val="007D6CD8"/>
    <w:rsid w:val="007D6DC7"/>
    <w:rsid w:val="007D6DE8"/>
    <w:rsid w:val="007D79B3"/>
    <w:rsid w:val="007D7ABB"/>
    <w:rsid w:val="007D7AD8"/>
    <w:rsid w:val="007E0218"/>
    <w:rsid w:val="007E0271"/>
    <w:rsid w:val="007E0385"/>
    <w:rsid w:val="007E0597"/>
    <w:rsid w:val="007E0BF3"/>
    <w:rsid w:val="007E15F7"/>
    <w:rsid w:val="007E1692"/>
    <w:rsid w:val="007E1D57"/>
    <w:rsid w:val="007E22B5"/>
    <w:rsid w:val="007E2408"/>
    <w:rsid w:val="007E283B"/>
    <w:rsid w:val="007E2A8C"/>
    <w:rsid w:val="007E2E2F"/>
    <w:rsid w:val="007E3062"/>
    <w:rsid w:val="007E338E"/>
    <w:rsid w:val="007E34DE"/>
    <w:rsid w:val="007E34FB"/>
    <w:rsid w:val="007E35B3"/>
    <w:rsid w:val="007E3635"/>
    <w:rsid w:val="007E3724"/>
    <w:rsid w:val="007E3B92"/>
    <w:rsid w:val="007E4AEE"/>
    <w:rsid w:val="007E4B61"/>
    <w:rsid w:val="007E515E"/>
    <w:rsid w:val="007E520E"/>
    <w:rsid w:val="007E5285"/>
    <w:rsid w:val="007E52B7"/>
    <w:rsid w:val="007E5761"/>
    <w:rsid w:val="007E5929"/>
    <w:rsid w:val="007E5CAB"/>
    <w:rsid w:val="007E5DB5"/>
    <w:rsid w:val="007E5FB2"/>
    <w:rsid w:val="007E638D"/>
    <w:rsid w:val="007E647F"/>
    <w:rsid w:val="007E653A"/>
    <w:rsid w:val="007E682B"/>
    <w:rsid w:val="007E6F26"/>
    <w:rsid w:val="007E7824"/>
    <w:rsid w:val="007F001A"/>
    <w:rsid w:val="007F040F"/>
    <w:rsid w:val="007F051E"/>
    <w:rsid w:val="007F0589"/>
    <w:rsid w:val="007F0833"/>
    <w:rsid w:val="007F09C3"/>
    <w:rsid w:val="007F0D57"/>
    <w:rsid w:val="007F0E53"/>
    <w:rsid w:val="007F1040"/>
    <w:rsid w:val="007F13D0"/>
    <w:rsid w:val="007F155F"/>
    <w:rsid w:val="007F1679"/>
    <w:rsid w:val="007F19B5"/>
    <w:rsid w:val="007F2182"/>
    <w:rsid w:val="007F21B7"/>
    <w:rsid w:val="007F27B1"/>
    <w:rsid w:val="007F31A0"/>
    <w:rsid w:val="007F3B02"/>
    <w:rsid w:val="007F3B8D"/>
    <w:rsid w:val="007F3D01"/>
    <w:rsid w:val="007F40CF"/>
    <w:rsid w:val="007F421D"/>
    <w:rsid w:val="007F4B99"/>
    <w:rsid w:val="007F4D0E"/>
    <w:rsid w:val="007F4D94"/>
    <w:rsid w:val="007F4E3B"/>
    <w:rsid w:val="007F52FA"/>
    <w:rsid w:val="007F5399"/>
    <w:rsid w:val="007F5A45"/>
    <w:rsid w:val="007F64F9"/>
    <w:rsid w:val="007F6764"/>
    <w:rsid w:val="007F6873"/>
    <w:rsid w:val="007F6DDA"/>
    <w:rsid w:val="007F73D6"/>
    <w:rsid w:val="007F782E"/>
    <w:rsid w:val="007F7A3F"/>
    <w:rsid w:val="00800106"/>
    <w:rsid w:val="00800144"/>
    <w:rsid w:val="00800183"/>
    <w:rsid w:val="0080040B"/>
    <w:rsid w:val="00800B62"/>
    <w:rsid w:val="0080109B"/>
    <w:rsid w:val="008014E2"/>
    <w:rsid w:val="00802508"/>
    <w:rsid w:val="00802624"/>
    <w:rsid w:val="00802773"/>
    <w:rsid w:val="0080278E"/>
    <w:rsid w:val="00802AEB"/>
    <w:rsid w:val="00802EF5"/>
    <w:rsid w:val="008031C0"/>
    <w:rsid w:val="008036A1"/>
    <w:rsid w:val="0080372B"/>
    <w:rsid w:val="00803F45"/>
    <w:rsid w:val="00803F6A"/>
    <w:rsid w:val="00804893"/>
    <w:rsid w:val="008048C4"/>
    <w:rsid w:val="00804DA3"/>
    <w:rsid w:val="00805356"/>
    <w:rsid w:val="008053C6"/>
    <w:rsid w:val="0080577D"/>
    <w:rsid w:val="00805C1F"/>
    <w:rsid w:val="00805F48"/>
    <w:rsid w:val="008061A7"/>
    <w:rsid w:val="008069E5"/>
    <w:rsid w:val="0080714C"/>
    <w:rsid w:val="00807819"/>
    <w:rsid w:val="008078C1"/>
    <w:rsid w:val="00807EBF"/>
    <w:rsid w:val="00807F86"/>
    <w:rsid w:val="008106B6"/>
    <w:rsid w:val="00810925"/>
    <w:rsid w:val="00810CFE"/>
    <w:rsid w:val="00811050"/>
    <w:rsid w:val="00811A30"/>
    <w:rsid w:val="00811E4D"/>
    <w:rsid w:val="00811EF1"/>
    <w:rsid w:val="0081211A"/>
    <w:rsid w:val="0081262E"/>
    <w:rsid w:val="008129FD"/>
    <w:rsid w:val="00812A16"/>
    <w:rsid w:val="00812C7F"/>
    <w:rsid w:val="00813336"/>
    <w:rsid w:val="0081379E"/>
    <w:rsid w:val="008139D5"/>
    <w:rsid w:val="00813C42"/>
    <w:rsid w:val="00813CE8"/>
    <w:rsid w:val="008140F7"/>
    <w:rsid w:val="008142E0"/>
    <w:rsid w:val="0081434B"/>
    <w:rsid w:val="008143C9"/>
    <w:rsid w:val="00814C7E"/>
    <w:rsid w:val="00814DD8"/>
    <w:rsid w:val="00814DEF"/>
    <w:rsid w:val="008151EA"/>
    <w:rsid w:val="008151FF"/>
    <w:rsid w:val="0081522E"/>
    <w:rsid w:val="0081571A"/>
    <w:rsid w:val="00815808"/>
    <w:rsid w:val="00815EDF"/>
    <w:rsid w:val="0081600F"/>
    <w:rsid w:val="008160DD"/>
    <w:rsid w:val="0081623C"/>
    <w:rsid w:val="00816276"/>
    <w:rsid w:val="008164B1"/>
    <w:rsid w:val="00816EFD"/>
    <w:rsid w:val="0081713C"/>
    <w:rsid w:val="00817301"/>
    <w:rsid w:val="00817825"/>
    <w:rsid w:val="00817D1B"/>
    <w:rsid w:val="00820162"/>
    <w:rsid w:val="0082027B"/>
    <w:rsid w:val="0082109C"/>
    <w:rsid w:val="008210E2"/>
    <w:rsid w:val="0082122A"/>
    <w:rsid w:val="008212A2"/>
    <w:rsid w:val="0082155B"/>
    <w:rsid w:val="0082181F"/>
    <w:rsid w:val="00821927"/>
    <w:rsid w:val="00822059"/>
    <w:rsid w:val="008224EC"/>
    <w:rsid w:val="008229CE"/>
    <w:rsid w:val="008229EB"/>
    <w:rsid w:val="00822D14"/>
    <w:rsid w:val="008231B7"/>
    <w:rsid w:val="0082339A"/>
    <w:rsid w:val="00823517"/>
    <w:rsid w:val="00823643"/>
    <w:rsid w:val="00823972"/>
    <w:rsid w:val="00824046"/>
    <w:rsid w:val="008247BC"/>
    <w:rsid w:val="00824C17"/>
    <w:rsid w:val="00824E6C"/>
    <w:rsid w:val="008251C4"/>
    <w:rsid w:val="00825B2C"/>
    <w:rsid w:val="00826068"/>
    <w:rsid w:val="0082687F"/>
    <w:rsid w:val="0082699C"/>
    <w:rsid w:val="00826C2D"/>
    <w:rsid w:val="00826C6A"/>
    <w:rsid w:val="00826FD6"/>
    <w:rsid w:val="00827081"/>
    <w:rsid w:val="008272D6"/>
    <w:rsid w:val="0082756F"/>
    <w:rsid w:val="008276CB"/>
    <w:rsid w:val="00830066"/>
    <w:rsid w:val="008303AE"/>
    <w:rsid w:val="0083056F"/>
    <w:rsid w:val="0083062C"/>
    <w:rsid w:val="008306BD"/>
    <w:rsid w:val="00830D35"/>
    <w:rsid w:val="00831372"/>
    <w:rsid w:val="00831451"/>
    <w:rsid w:val="0083157C"/>
    <w:rsid w:val="008315FF"/>
    <w:rsid w:val="008318D0"/>
    <w:rsid w:val="00831941"/>
    <w:rsid w:val="008319B2"/>
    <w:rsid w:val="0083248C"/>
    <w:rsid w:val="00832986"/>
    <w:rsid w:val="00833E15"/>
    <w:rsid w:val="0083457B"/>
    <w:rsid w:val="00834DB4"/>
    <w:rsid w:val="00834EDE"/>
    <w:rsid w:val="0083524A"/>
    <w:rsid w:val="00835291"/>
    <w:rsid w:val="0083531E"/>
    <w:rsid w:val="008354CB"/>
    <w:rsid w:val="00835807"/>
    <w:rsid w:val="00835AFD"/>
    <w:rsid w:val="00835C02"/>
    <w:rsid w:val="00835EBC"/>
    <w:rsid w:val="00836086"/>
    <w:rsid w:val="00836099"/>
    <w:rsid w:val="008361EF"/>
    <w:rsid w:val="00836333"/>
    <w:rsid w:val="008364D3"/>
    <w:rsid w:val="00836743"/>
    <w:rsid w:val="00836770"/>
    <w:rsid w:val="00836EB1"/>
    <w:rsid w:val="00836EF5"/>
    <w:rsid w:val="00837152"/>
    <w:rsid w:val="008376B2"/>
    <w:rsid w:val="00837C4E"/>
    <w:rsid w:val="00837E51"/>
    <w:rsid w:val="00837E60"/>
    <w:rsid w:val="00840129"/>
    <w:rsid w:val="008401E3"/>
    <w:rsid w:val="00840553"/>
    <w:rsid w:val="00840616"/>
    <w:rsid w:val="00840986"/>
    <w:rsid w:val="00840DF4"/>
    <w:rsid w:val="0084127D"/>
    <w:rsid w:val="0084159C"/>
    <w:rsid w:val="0084186E"/>
    <w:rsid w:val="00841C9E"/>
    <w:rsid w:val="00841F35"/>
    <w:rsid w:val="0084216C"/>
    <w:rsid w:val="008424E0"/>
    <w:rsid w:val="008425E1"/>
    <w:rsid w:val="00842C7E"/>
    <w:rsid w:val="00842E47"/>
    <w:rsid w:val="00842F22"/>
    <w:rsid w:val="00843344"/>
    <w:rsid w:val="00843541"/>
    <w:rsid w:val="0084379E"/>
    <w:rsid w:val="008439C7"/>
    <w:rsid w:val="00843A31"/>
    <w:rsid w:val="00844013"/>
    <w:rsid w:val="00844368"/>
    <w:rsid w:val="00844664"/>
    <w:rsid w:val="00844732"/>
    <w:rsid w:val="00844A75"/>
    <w:rsid w:val="00845221"/>
    <w:rsid w:val="00845358"/>
    <w:rsid w:val="00845737"/>
    <w:rsid w:val="00845AD5"/>
    <w:rsid w:val="00846473"/>
    <w:rsid w:val="008465A6"/>
    <w:rsid w:val="00846D05"/>
    <w:rsid w:val="0084703A"/>
    <w:rsid w:val="00847553"/>
    <w:rsid w:val="008476C0"/>
    <w:rsid w:val="008476DB"/>
    <w:rsid w:val="00847739"/>
    <w:rsid w:val="008477F3"/>
    <w:rsid w:val="00847A89"/>
    <w:rsid w:val="00847EC4"/>
    <w:rsid w:val="0085082D"/>
    <w:rsid w:val="00850869"/>
    <w:rsid w:val="00850FD3"/>
    <w:rsid w:val="00851459"/>
    <w:rsid w:val="008515E0"/>
    <w:rsid w:val="008515E9"/>
    <w:rsid w:val="0085171A"/>
    <w:rsid w:val="00851AB0"/>
    <w:rsid w:val="00851B35"/>
    <w:rsid w:val="00852358"/>
    <w:rsid w:val="008526A2"/>
    <w:rsid w:val="00852CB7"/>
    <w:rsid w:val="00852D89"/>
    <w:rsid w:val="008532C9"/>
    <w:rsid w:val="008539B8"/>
    <w:rsid w:val="00853A50"/>
    <w:rsid w:val="00853C4A"/>
    <w:rsid w:val="00853D8B"/>
    <w:rsid w:val="0085455B"/>
    <w:rsid w:val="008548C5"/>
    <w:rsid w:val="008549ED"/>
    <w:rsid w:val="00854CBC"/>
    <w:rsid w:val="00854E57"/>
    <w:rsid w:val="0085510C"/>
    <w:rsid w:val="008552C3"/>
    <w:rsid w:val="0085552E"/>
    <w:rsid w:val="008555CA"/>
    <w:rsid w:val="00855FDC"/>
    <w:rsid w:val="0085650C"/>
    <w:rsid w:val="00856AA6"/>
    <w:rsid w:val="0085740B"/>
    <w:rsid w:val="0085786C"/>
    <w:rsid w:val="008600CF"/>
    <w:rsid w:val="008602EC"/>
    <w:rsid w:val="0086035D"/>
    <w:rsid w:val="008606C8"/>
    <w:rsid w:val="00860878"/>
    <w:rsid w:val="008608EB"/>
    <w:rsid w:val="00861036"/>
    <w:rsid w:val="0086155B"/>
    <w:rsid w:val="008617C4"/>
    <w:rsid w:val="00861888"/>
    <w:rsid w:val="00861ACE"/>
    <w:rsid w:val="00861B74"/>
    <w:rsid w:val="00861C0D"/>
    <w:rsid w:val="00861E03"/>
    <w:rsid w:val="008623FF"/>
    <w:rsid w:val="008624D6"/>
    <w:rsid w:val="00862AF7"/>
    <w:rsid w:val="00862B39"/>
    <w:rsid w:val="00862F8F"/>
    <w:rsid w:val="00863037"/>
    <w:rsid w:val="008630CD"/>
    <w:rsid w:val="008630D9"/>
    <w:rsid w:val="00863445"/>
    <w:rsid w:val="00863499"/>
    <w:rsid w:val="00863511"/>
    <w:rsid w:val="0086378F"/>
    <w:rsid w:val="00863853"/>
    <w:rsid w:val="00863D4E"/>
    <w:rsid w:val="00864E71"/>
    <w:rsid w:val="008653A7"/>
    <w:rsid w:val="0086556B"/>
    <w:rsid w:val="0086566D"/>
    <w:rsid w:val="00865679"/>
    <w:rsid w:val="008658B5"/>
    <w:rsid w:val="008661ED"/>
    <w:rsid w:val="0086670C"/>
    <w:rsid w:val="00867336"/>
    <w:rsid w:val="0086743F"/>
    <w:rsid w:val="00867CFB"/>
    <w:rsid w:val="00870029"/>
    <w:rsid w:val="008701E9"/>
    <w:rsid w:val="008703C4"/>
    <w:rsid w:val="00870F66"/>
    <w:rsid w:val="00871359"/>
    <w:rsid w:val="00871417"/>
    <w:rsid w:val="00871909"/>
    <w:rsid w:val="00871C76"/>
    <w:rsid w:val="00871C7B"/>
    <w:rsid w:val="00871E2B"/>
    <w:rsid w:val="0087218F"/>
    <w:rsid w:val="0087249F"/>
    <w:rsid w:val="00872613"/>
    <w:rsid w:val="008727C8"/>
    <w:rsid w:val="00872960"/>
    <w:rsid w:val="008735E3"/>
    <w:rsid w:val="008739B2"/>
    <w:rsid w:val="00873CEC"/>
    <w:rsid w:val="008741C2"/>
    <w:rsid w:val="00874504"/>
    <w:rsid w:val="008749D6"/>
    <w:rsid w:val="00875177"/>
    <w:rsid w:val="008751C9"/>
    <w:rsid w:val="0087522E"/>
    <w:rsid w:val="008754B4"/>
    <w:rsid w:val="008756DA"/>
    <w:rsid w:val="008758D4"/>
    <w:rsid w:val="00875951"/>
    <w:rsid w:val="008761BF"/>
    <w:rsid w:val="00876282"/>
    <w:rsid w:val="00876324"/>
    <w:rsid w:val="008766D5"/>
    <w:rsid w:val="00877169"/>
    <w:rsid w:val="0087722B"/>
    <w:rsid w:val="0087736D"/>
    <w:rsid w:val="00877B9F"/>
    <w:rsid w:val="00880B53"/>
    <w:rsid w:val="00880B77"/>
    <w:rsid w:val="00880BA1"/>
    <w:rsid w:val="00880CEE"/>
    <w:rsid w:val="00880E90"/>
    <w:rsid w:val="00881135"/>
    <w:rsid w:val="008813F7"/>
    <w:rsid w:val="0088199C"/>
    <w:rsid w:val="00881A1B"/>
    <w:rsid w:val="00881C33"/>
    <w:rsid w:val="00881E6A"/>
    <w:rsid w:val="00882011"/>
    <w:rsid w:val="0088214E"/>
    <w:rsid w:val="00882198"/>
    <w:rsid w:val="00882288"/>
    <w:rsid w:val="008831F0"/>
    <w:rsid w:val="00883DB6"/>
    <w:rsid w:val="00883FC4"/>
    <w:rsid w:val="00884055"/>
    <w:rsid w:val="0088444B"/>
    <w:rsid w:val="00884461"/>
    <w:rsid w:val="008844B7"/>
    <w:rsid w:val="008850DC"/>
    <w:rsid w:val="00885302"/>
    <w:rsid w:val="008855C3"/>
    <w:rsid w:val="008856AD"/>
    <w:rsid w:val="00885937"/>
    <w:rsid w:val="00885B89"/>
    <w:rsid w:val="00885BC1"/>
    <w:rsid w:val="00885EC5"/>
    <w:rsid w:val="008863DF"/>
    <w:rsid w:val="008866CC"/>
    <w:rsid w:val="00886BF5"/>
    <w:rsid w:val="00887532"/>
    <w:rsid w:val="00887740"/>
    <w:rsid w:val="00887B70"/>
    <w:rsid w:val="00887C24"/>
    <w:rsid w:val="00887D9C"/>
    <w:rsid w:val="00890150"/>
    <w:rsid w:val="00890DF8"/>
    <w:rsid w:val="00890E5D"/>
    <w:rsid w:val="00890F6A"/>
    <w:rsid w:val="0089116E"/>
    <w:rsid w:val="00891B8D"/>
    <w:rsid w:val="00891E5E"/>
    <w:rsid w:val="00891F5A"/>
    <w:rsid w:val="00891FC0"/>
    <w:rsid w:val="0089225F"/>
    <w:rsid w:val="008928A2"/>
    <w:rsid w:val="0089295D"/>
    <w:rsid w:val="00892B4C"/>
    <w:rsid w:val="00893185"/>
    <w:rsid w:val="00893ACD"/>
    <w:rsid w:val="00893E2D"/>
    <w:rsid w:val="00893EFF"/>
    <w:rsid w:val="0089409B"/>
    <w:rsid w:val="0089426C"/>
    <w:rsid w:val="00894A82"/>
    <w:rsid w:val="00894C90"/>
    <w:rsid w:val="00894C9A"/>
    <w:rsid w:val="008951F7"/>
    <w:rsid w:val="00895966"/>
    <w:rsid w:val="00895C1D"/>
    <w:rsid w:val="00895CD8"/>
    <w:rsid w:val="00895E57"/>
    <w:rsid w:val="00895EC1"/>
    <w:rsid w:val="00896012"/>
    <w:rsid w:val="00896F9F"/>
    <w:rsid w:val="008971C8"/>
    <w:rsid w:val="008972B6"/>
    <w:rsid w:val="008976D6"/>
    <w:rsid w:val="00897763"/>
    <w:rsid w:val="00897A8B"/>
    <w:rsid w:val="00897DC3"/>
    <w:rsid w:val="008A0131"/>
    <w:rsid w:val="008A04D5"/>
    <w:rsid w:val="008A04DC"/>
    <w:rsid w:val="008A087F"/>
    <w:rsid w:val="008A0F2B"/>
    <w:rsid w:val="008A1067"/>
    <w:rsid w:val="008A10EE"/>
    <w:rsid w:val="008A13A9"/>
    <w:rsid w:val="008A1635"/>
    <w:rsid w:val="008A17EE"/>
    <w:rsid w:val="008A1E29"/>
    <w:rsid w:val="008A25F4"/>
    <w:rsid w:val="008A2839"/>
    <w:rsid w:val="008A28C8"/>
    <w:rsid w:val="008A29E1"/>
    <w:rsid w:val="008A2B11"/>
    <w:rsid w:val="008A3065"/>
    <w:rsid w:val="008A3534"/>
    <w:rsid w:val="008A3749"/>
    <w:rsid w:val="008A4DF8"/>
    <w:rsid w:val="008A574A"/>
    <w:rsid w:val="008A62B5"/>
    <w:rsid w:val="008A65C1"/>
    <w:rsid w:val="008A6F36"/>
    <w:rsid w:val="008A778F"/>
    <w:rsid w:val="008A7E36"/>
    <w:rsid w:val="008B0294"/>
    <w:rsid w:val="008B07A9"/>
    <w:rsid w:val="008B07D5"/>
    <w:rsid w:val="008B0B9D"/>
    <w:rsid w:val="008B2133"/>
    <w:rsid w:val="008B254F"/>
    <w:rsid w:val="008B2BA9"/>
    <w:rsid w:val="008B3457"/>
    <w:rsid w:val="008B3B17"/>
    <w:rsid w:val="008B424A"/>
    <w:rsid w:val="008B4422"/>
    <w:rsid w:val="008B4573"/>
    <w:rsid w:val="008B458E"/>
    <w:rsid w:val="008B470D"/>
    <w:rsid w:val="008B4766"/>
    <w:rsid w:val="008B47CD"/>
    <w:rsid w:val="008B5B66"/>
    <w:rsid w:val="008B68F8"/>
    <w:rsid w:val="008B6A53"/>
    <w:rsid w:val="008B6B51"/>
    <w:rsid w:val="008B777C"/>
    <w:rsid w:val="008B7871"/>
    <w:rsid w:val="008C024F"/>
    <w:rsid w:val="008C03AC"/>
    <w:rsid w:val="008C08FE"/>
    <w:rsid w:val="008C0F11"/>
    <w:rsid w:val="008C107A"/>
    <w:rsid w:val="008C118A"/>
    <w:rsid w:val="008C1352"/>
    <w:rsid w:val="008C13C3"/>
    <w:rsid w:val="008C1570"/>
    <w:rsid w:val="008C16FF"/>
    <w:rsid w:val="008C1706"/>
    <w:rsid w:val="008C17E0"/>
    <w:rsid w:val="008C17E6"/>
    <w:rsid w:val="008C1C0D"/>
    <w:rsid w:val="008C1C59"/>
    <w:rsid w:val="008C1D45"/>
    <w:rsid w:val="008C1F43"/>
    <w:rsid w:val="008C20B9"/>
    <w:rsid w:val="008C2252"/>
    <w:rsid w:val="008C250D"/>
    <w:rsid w:val="008C2719"/>
    <w:rsid w:val="008C2738"/>
    <w:rsid w:val="008C274C"/>
    <w:rsid w:val="008C2B30"/>
    <w:rsid w:val="008C3623"/>
    <w:rsid w:val="008C3BC6"/>
    <w:rsid w:val="008C4261"/>
    <w:rsid w:val="008C4663"/>
    <w:rsid w:val="008C4A44"/>
    <w:rsid w:val="008C4EB0"/>
    <w:rsid w:val="008C4EC9"/>
    <w:rsid w:val="008C4ECE"/>
    <w:rsid w:val="008C50F2"/>
    <w:rsid w:val="008C5294"/>
    <w:rsid w:val="008C533F"/>
    <w:rsid w:val="008C5474"/>
    <w:rsid w:val="008C579E"/>
    <w:rsid w:val="008C634B"/>
    <w:rsid w:val="008C6413"/>
    <w:rsid w:val="008C679E"/>
    <w:rsid w:val="008C68AC"/>
    <w:rsid w:val="008C6AD3"/>
    <w:rsid w:val="008C6AD7"/>
    <w:rsid w:val="008C6EDE"/>
    <w:rsid w:val="008C6F7A"/>
    <w:rsid w:val="008C7117"/>
    <w:rsid w:val="008C76B8"/>
    <w:rsid w:val="008C7C68"/>
    <w:rsid w:val="008D0097"/>
    <w:rsid w:val="008D0449"/>
    <w:rsid w:val="008D0D51"/>
    <w:rsid w:val="008D0D92"/>
    <w:rsid w:val="008D0E1A"/>
    <w:rsid w:val="008D10F7"/>
    <w:rsid w:val="008D13DA"/>
    <w:rsid w:val="008D16E0"/>
    <w:rsid w:val="008D1A65"/>
    <w:rsid w:val="008D1C3B"/>
    <w:rsid w:val="008D2312"/>
    <w:rsid w:val="008D2876"/>
    <w:rsid w:val="008D28B2"/>
    <w:rsid w:val="008D2A3B"/>
    <w:rsid w:val="008D2B4B"/>
    <w:rsid w:val="008D2E2F"/>
    <w:rsid w:val="008D3546"/>
    <w:rsid w:val="008D3742"/>
    <w:rsid w:val="008D40B0"/>
    <w:rsid w:val="008D43E8"/>
    <w:rsid w:val="008D4502"/>
    <w:rsid w:val="008D46C7"/>
    <w:rsid w:val="008D4702"/>
    <w:rsid w:val="008D4780"/>
    <w:rsid w:val="008D4813"/>
    <w:rsid w:val="008D496F"/>
    <w:rsid w:val="008D4D59"/>
    <w:rsid w:val="008D523C"/>
    <w:rsid w:val="008D53A2"/>
    <w:rsid w:val="008D5540"/>
    <w:rsid w:val="008D58DD"/>
    <w:rsid w:val="008D591D"/>
    <w:rsid w:val="008D597E"/>
    <w:rsid w:val="008D5A22"/>
    <w:rsid w:val="008D5AF1"/>
    <w:rsid w:val="008D5D9E"/>
    <w:rsid w:val="008D5E53"/>
    <w:rsid w:val="008D653D"/>
    <w:rsid w:val="008D6A26"/>
    <w:rsid w:val="008D70CC"/>
    <w:rsid w:val="008D7612"/>
    <w:rsid w:val="008D7766"/>
    <w:rsid w:val="008D7A8F"/>
    <w:rsid w:val="008D7CB4"/>
    <w:rsid w:val="008E04AA"/>
    <w:rsid w:val="008E06F0"/>
    <w:rsid w:val="008E088C"/>
    <w:rsid w:val="008E08AB"/>
    <w:rsid w:val="008E09FD"/>
    <w:rsid w:val="008E0A71"/>
    <w:rsid w:val="008E0CD6"/>
    <w:rsid w:val="008E0D4B"/>
    <w:rsid w:val="008E119B"/>
    <w:rsid w:val="008E1612"/>
    <w:rsid w:val="008E199F"/>
    <w:rsid w:val="008E2544"/>
    <w:rsid w:val="008E27D0"/>
    <w:rsid w:val="008E34B0"/>
    <w:rsid w:val="008E3507"/>
    <w:rsid w:val="008E38D4"/>
    <w:rsid w:val="008E3D5F"/>
    <w:rsid w:val="008E3F6A"/>
    <w:rsid w:val="008E4391"/>
    <w:rsid w:val="008E439D"/>
    <w:rsid w:val="008E44A2"/>
    <w:rsid w:val="008E4B75"/>
    <w:rsid w:val="008E4C19"/>
    <w:rsid w:val="008E4D76"/>
    <w:rsid w:val="008E5226"/>
    <w:rsid w:val="008E5340"/>
    <w:rsid w:val="008E53DF"/>
    <w:rsid w:val="008E5D24"/>
    <w:rsid w:val="008E5FA1"/>
    <w:rsid w:val="008E6294"/>
    <w:rsid w:val="008E636B"/>
    <w:rsid w:val="008E6543"/>
    <w:rsid w:val="008E6C85"/>
    <w:rsid w:val="008F025C"/>
    <w:rsid w:val="008F0311"/>
    <w:rsid w:val="008F0794"/>
    <w:rsid w:val="008F139D"/>
    <w:rsid w:val="008F1E69"/>
    <w:rsid w:val="008F1E6D"/>
    <w:rsid w:val="008F1F22"/>
    <w:rsid w:val="008F20E6"/>
    <w:rsid w:val="008F280D"/>
    <w:rsid w:val="008F308C"/>
    <w:rsid w:val="008F31A1"/>
    <w:rsid w:val="008F3649"/>
    <w:rsid w:val="008F3C70"/>
    <w:rsid w:val="008F4350"/>
    <w:rsid w:val="008F43A9"/>
    <w:rsid w:val="008F48B3"/>
    <w:rsid w:val="008F4BBB"/>
    <w:rsid w:val="008F4F80"/>
    <w:rsid w:val="008F505A"/>
    <w:rsid w:val="008F536A"/>
    <w:rsid w:val="008F548A"/>
    <w:rsid w:val="008F5555"/>
    <w:rsid w:val="008F55CF"/>
    <w:rsid w:val="008F5871"/>
    <w:rsid w:val="008F59A9"/>
    <w:rsid w:val="008F5A66"/>
    <w:rsid w:val="008F65E5"/>
    <w:rsid w:val="008F66AB"/>
    <w:rsid w:val="008F6A03"/>
    <w:rsid w:val="008F6AFF"/>
    <w:rsid w:val="008F6BEB"/>
    <w:rsid w:val="008F6E2E"/>
    <w:rsid w:val="008F6EE3"/>
    <w:rsid w:val="008F6F8D"/>
    <w:rsid w:val="008F713F"/>
    <w:rsid w:val="008F7292"/>
    <w:rsid w:val="008F79E7"/>
    <w:rsid w:val="008F7B50"/>
    <w:rsid w:val="008F7CD7"/>
    <w:rsid w:val="009001DA"/>
    <w:rsid w:val="009002D9"/>
    <w:rsid w:val="00900636"/>
    <w:rsid w:val="009007AF"/>
    <w:rsid w:val="009009CA"/>
    <w:rsid w:val="00900A9D"/>
    <w:rsid w:val="00900AD5"/>
    <w:rsid w:val="00901903"/>
    <w:rsid w:val="00901AA6"/>
    <w:rsid w:val="00901BC4"/>
    <w:rsid w:val="00901BE5"/>
    <w:rsid w:val="0090209E"/>
    <w:rsid w:val="009024F1"/>
    <w:rsid w:val="009025E7"/>
    <w:rsid w:val="00902AEC"/>
    <w:rsid w:val="00902B6C"/>
    <w:rsid w:val="00902EFE"/>
    <w:rsid w:val="009031DA"/>
    <w:rsid w:val="009039BB"/>
    <w:rsid w:val="00903FB9"/>
    <w:rsid w:val="0090412A"/>
    <w:rsid w:val="009047D6"/>
    <w:rsid w:val="00904A05"/>
    <w:rsid w:val="00904FB5"/>
    <w:rsid w:val="00904FE2"/>
    <w:rsid w:val="009052F5"/>
    <w:rsid w:val="0090535F"/>
    <w:rsid w:val="009054F8"/>
    <w:rsid w:val="0090594D"/>
    <w:rsid w:val="00905EDC"/>
    <w:rsid w:val="00905F6A"/>
    <w:rsid w:val="00906043"/>
    <w:rsid w:val="0090627F"/>
    <w:rsid w:val="009063CB"/>
    <w:rsid w:val="009063EF"/>
    <w:rsid w:val="0090648C"/>
    <w:rsid w:val="00906EAB"/>
    <w:rsid w:val="00907156"/>
    <w:rsid w:val="009071D6"/>
    <w:rsid w:val="0090742C"/>
    <w:rsid w:val="0090747D"/>
    <w:rsid w:val="00907691"/>
    <w:rsid w:val="00907770"/>
    <w:rsid w:val="00907A07"/>
    <w:rsid w:val="00907A4F"/>
    <w:rsid w:val="00907A8B"/>
    <w:rsid w:val="00907A9A"/>
    <w:rsid w:val="009100AB"/>
    <w:rsid w:val="0091066E"/>
    <w:rsid w:val="00910A2E"/>
    <w:rsid w:val="00910D25"/>
    <w:rsid w:val="00910D8E"/>
    <w:rsid w:val="009111AF"/>
    <w:rsid w:val="0091130F"/>
    <w:rsid w:val="009113A5"/>
    <w:rsid w:val="00911694"/>
    <w:rsid w:val="009123FA"/>
    <w:rsid w:val="009124AA"/>
    <w:rsid w:val="00912510"/>
    <w:rsid w:val="00912763"/>
    <w:rsid w:val="00912771"/>
    <w:rsid w:val="00912B80"/>
    <w:rsid w:val="00912EF5"/>
    <w:rsid w:val="00912F61"/>
    <w:rsid w:val="009131C7"/>
    <w:rsid w:val="009133A1"/>
    <w:rsid w:val="0091397C"/>
    <w:rsid w:val="0091399A"/>
    <w:rsid w:val="00913E2C"/>
    <w:rsid w:val="00913F53"/>
    <w:rsid w:val="00914E28"/>
    <w:rsid w:val="0091541B"/>
    <w:rsid w:val="00915623"/>
    <w:rsid w:val="00915EFD"/>
    <w:rsid w:val="00915FED"/>
    <w:rsid w:val="0091601A"/>
    <w:rsid w:val="00916A46"/>
    <w:rsid w:val="00916CF9"/>
    <w:rsid w:val="00916DAD"/>
    <w:rsid w:val="0091728D"/>
    <w:rsid w:val="0091735A"/>
    <w:rsid w:val="0091739E"/>
    <w:rsid w:val="009175F6"/>
    <w:rsid w:val="009175FC"/>
    <w:rsid w:val="009178C5"/>
    <w:rsid w:val="00917F09"/>
    <w:rsid w:val="00920704"/>
    <w:rsid w:val="009207AF"/>
    <w:rsid w:val="009208BF"/>
    <w:rsid w:val="00920D07"/>
    <w:rsid w:val="00920EBA"/>
    <w:rsid w:val="009210D0"/>
    <w:rsid w:val="00921102"/>
    <w:rsid w:val="00921A4D"/>
    <w:rsid w:val="00921F90"/>
    <w:rsid w:val="0092206E"/>
    <w:rsid w:val="00922ADE"/>
    <w:rsid w:val="00922D7E"/>
    <w:rsid w:val="0092318E"/>
    <w:rsid w:val="00923255"/>
    <w:rsid w:val="00923353"/>
    <w:rsid w:val="00924087"/>
    <w:rsid w:val="009240DE"/>
    <w:rsid w:val="0092411A"/>
    <w:rsid w:val="00924172"/>
    <w:rsid w:val="009241E8"/>
    <w:rsid w:val="00924FE0"/>
    <w:rsid w:val="00925761"/>
    <w:rsid w:val="00925767"/>
    <w:rsid w:val="00925983"/>
    <w:rsid w:val="00925CF7"/>
    <w:rsid w:val="00925DEC"/>
    <w:rsid w:val="00926214"/>
    <w:rsid w:val="009269BA"/>
    <w:rsid w:val="00926B53"/>
    <w:rsid w:val="0092719D"/>
    <w:rsid w:val="00927503"/>
    <w:rsid w:val="00927828"/>
    <w:rsid w:val="00927C6A"/>
    <w:rsid w:val="00927CBF"/>
    <w:rsid w:val="0093003B"/>
    <w:rsid w:val="009301A7"/>
    <w:rsid w:val="00930983"/>
    <w:rsid w:val="00930CC6"/>
    <w:rsid w:val="00931270"/>
    <w:rsid w:val="009312D6"/>
    <w:rsid w:val="00931BE1"/>
    <w:rsid w:val="00931C8F"/>
    <w:rsid w:val="00931C9C"/>
    <w:rsid w:val="00931DE9"/>
    <w:rsid w:val="00931E06"/>
    <w:rsid w:val="00931E5E"/>
    <w:rsid w:val="009320CA"/>
    <w:rsid w:val="009320ED"/>
    <w:rsid w:val="0093259F"/>
    <w:rsid w:val="00932791"/>
    <w:rsid w:val="009327A4"/>
    <w:rsid w:val="00932803"/>
    <w:rsid w:val="0093293B"/>
    <w:rsid w:val="009339E3"/>
    <w:rsid w:val="00933ED9"/>
    <w:rsid w:val="0093425B"/>
    <w:rsid w:val="009342AA"/>
    <w:rsid w:val="009346A5"/>
    <w:rsid w:val="00934F8F"/>
    <w:rsid w:val="00935828"/>
    <w:rsid w:val="009359DC"/>
    <w:rsid w:val="00935B51"/>
    <w:rsid w:val="00935FBD"/>
    <w:rsid w:val="009367EB"/>
    <w:rsid w:val="0093693A"/>
    <w:rsid w:val="009369A0"/>
    <w:rsid w:val="009369DD"/>
    <w:rsid w:val="00937081"/>
    <w:rsid w:val="0093714B"/>
    <w:rsid w:val="0093718A"/>
    <w:rsid w:val="009374E8"/>
    <w:rsid w:val="00937859"/>
    <w:rsid w:val="009378AB"/>
    <w:rsid w:val="00937A04"/>
    <w:rsid w:val="00937E78"/>
    <w:rsid w:val="009400DB"/>
    <w:rsid w:val="00940400"/>
    <w:rsid w:val="009417F8"/>
    <w:rsid w:val="0094192F"/>
    <w:rsid w:val="00941A37"/>
    <w:rsid w:val="009420CE"/>
    <w:rsid w:val="00942467"/>
    <w:rsid w:val="0094300E"/>
    <w:rsid w:val="009431C9"/>
    <w:rsid w:val="009431EC"/>
    <w:rsid w:val="0094327C"/>
    <w:rsid w:val="00943F9B"/>
    <w:rsid w:val="009445B7"/>
    <w:rsid w:val="00944E06"/>
    <w:rsid w:val="009451C2"/>
    <w:rsid w:val="00945895"/>
    <w:rsid w:val="00945AE8"/>
    <w:rsid w:val="009464F8"/>
    <w:rsid w:val="0094686A"/>
    <w:rsid w:val="00946A9D"/>
    <w:rsid w:val="00946BAD"/>
    <w:rsid w:val="00946CD0"/>
    <w:rsid w:val="00947075"/>
    <w:rsid w:val="009471CD"/>
    <w:rsid w:val="00947239"/>
    <w:rsid w:val="00947A42"/>
    <w:rsid w:val="00950130"/>
    <w:rsid w:val="00950378"/>
    <w:rsid w:val="00950A6B"/>
    <w:rsid w:val="0095199F"/>
    <w:rsid w:val="00951C6A"/>
    <w:rsid w:val="00951F00"/>
    <w:rsid w:val="00951F0D"/>
    <w:rsid w:val="0095279B"/>
    <w:rsid w:val="00952A27"/>
    <w:rsid w:val="00952B01"/>
    <w:rsid w:val="00952BD4"/>
    <w:rsid w:val="00952D11"/>
    <w:rsid w:val="00952D8D"/>
    <w:rsid w:val="00952E69"/>
    <w:rsid w:val="00952F68"/>
    <w:rsid w:val="009530A5"/>
    <w:rsid w:val="009534FD"/>
    <w:rsid w:val="009536B1"/>
    <w:rsid w:val="00953B50"/>
    <w:rsid w:val="00954362"/>
    <w:rsid w:val="009544AB"/>
    <w:rsid w:val="00954560"/>
    <w:rsid w:val="00954636"/>
    <w:rsid w:val="009546C4"/>
    <w:rsid w:val="009549F6"/>
    <w:rsid w:val="00954CCF"/>
    <w:rsid w:val="00954D3B"/>
    <w:rsid w:val="009554A4"/>
    <w:rsid w:val="00955964"/>
    <w:rsid w:val="00955CBB"/>
    <w:rsid w:val="0095617B"/>
    <w:rsid w:val="009564B7"/>
    <w:rsid w:val="00956D52"/>
    <w:rsid w:val="0095725F"/>
    <w:rsid w:val="0095751A"/>
    <w:rsid w:val="009579CB"/>
    <w:rsid w:val="00957E26"/>
    <w:rsid w:val="00957EFD"/>
    <w:rsid w:val="009600C2"/>
    <w:rsid w:val="0096010C"/>
    <w:rsid w:val="009603CF"/>
    <w:rsid w:val="009607DE"/>
    <w:rsid w:val="00960986"/>
    <w:rsid w:val="00960ED5"/>
    <w:rsid w:val="00961196"/>
    <w:rsid w:val="0096140B"/>
    <w:rsid w:val="00961668"/>
    <w:rsid w:val="00962719"/>
    <w:rsid w:val="00962D2E"/>
    <w:rsid w:val="00962D66"/>
    <w:rsid w:val="009633DF"/>
    <w:rsid w:val="00963841"/>
    <w:rsid w:val="00963CFC"/>
    <w:rsid w:val="00963D4A"/>
    <w:rsid w:val="0096403B"/>
    <w:rsid w:val="0096477F"/>
    <w:rsid w:val="00964B78"/>
    <w:rsid w:val="00964DA1"/>
    <w:rsid w:val="00965F47"/>
    <w:rsid w:val="009660E7"/>
    <w:rsid w:val="00966885"/>
    <w:rsid w:val="009669A3"/>
    <w:rsid w:val="00966A5D"/>
    <w:rsid w:val="00966CBC"/>
    <w:rsid w:val="00966E5C"/>
    <w:rsid w:val="00966EB3"/>
    <w:rsid w:val="00967182"/>
    <w:rsid w:val="00967537"/>
    <w:rsid w:val="0096774C"/>
    <w:rsid w:val="00967872"/>
    <w:rsid w:val="009678F2"/>
    <w:rsid w:val="0096793B"/>
    <w:rsid w:val="00967D19"/>
    <w:rsid w:val="00967D9D"/>
    <w:rsid w:val="009703AA"/>
    <w:rsid w:val="00970671"/>
    <w:rsid w:val="0097067D"/>
    <w:rsid w:val="009709BE"/>
    <w:rsid w:val="00970C3E"/>
    <w:rsid w:val="00971204"/>
    <w:rsid w:val="009716BF"/>
    <w:rsid w:val="009718B4"/>
    <w:rsid w:val="00971AA6"/>
    <w:rsid w:val="00971E43"/>
    <w:rsid w:val="0097205A"/>
    <w:rsid w:val="0097214D"/>
    <w:rsid w:val="009724D6"/>
    <w:rsid w:val="0097277E"/>
    <w:rsid w:val="009727A3"/>
    <w:rsid w:val="00972C3C"/>
    <w:rsid w:val="00972CE8"/>
    <w:rsid w:val="00972DDF"/>
    <w:rsid w:val="00972F25"/>
    <w:rsid w:val="00972F51"/>
    <w:rsid w:val="00972FB0"/>
    <w:rsid w:val="00973113"/>
    <w:rsid w:val="0097344B"/>
    <w:rsid w:val="0097357F"/>
    <w:rsid w:val="00973F42"/>
    <w:rsid w:val="00973FB8"/>
    <w:rsid w:val="009742CC"/>
    <w:rsid w:val="0097453E"/>
    <w:rsid w:val="009749F6"/>
    <w:rsid w:val="00974D43"/>
    <w:rsid w:val="0097530E"/>
    <w:rsid w:val="009758BC"/>
    <w:rsid w:val="00976910"/>
    <w:rsid w:val="00977091"/>
    <w:rsid w:val="009775B3"/>
    <w:rsid w:val="00977B6B"/>
    <w:rsid w:val="00977E19"/>
    <w:rsid w:val="00977E3E"/>
    <w:rsid w:val="00980351"/>
    <w:rsid w:val="00980812"/>
    <w:rsid w:val="009809C5"/>
    <w:rsid w:val="00981299"/>
    <w:rsid w:val="009812D9"/>
    <w:rsid w:val="00981897"/>
    <w:rsid w:val="00981C66"/>
    <w:rsid w:val="00981D17"/>
    <w:rsid w:val="00982300"/>
    <w:rsid w:val="009825D0"/>
    <w:rsid w:val="0098294D"/>
    <w:rsid w:val="00982A5A"/>
    <w:rsid w:val="00982D80"/>
    <w:rsid w:val="0098324E"/>
    <w:rsid w:val="009837F3"/>
    <w:rsid w:val="009839D6"/>
    <w:rsid w:val="00984084"/>
    <w:rsid w:val="009840DC"/>
    <w:rsid w:val="00984B44"/>
    <w:rsid w:val="00984DF3"/>
    <w:rsid w:val="0098524A"/>
    <w:rsid w:val="00985418"/>
    <w:rsid w:val="00985527"/>
    <w:rsid w:val="00985C4C"/>
    <w:rsid w:val="009868C1"/>
    <w:rsid w:val="00986E9F"/>
    <w:rsid w:val="009870E7"/>
    <w:rsid w:val="0098710E"/>
    <w:rsid w:val="0098763C"/>
    <w:rsid w:val="00987A0D"/>
    <w:rsid w:val="00987CD7"/>
    <w:rsid w:val="00990298"/>
    <w:rsid w:val="00990485"/>
    <w:rsid w:val="009904BA"/>
    <w:rsid w:val="0099080D"/>
    <w:rsid w:val="00990C97"/>
    <w:rsid w:val="009912E7"/>
    <w:rsid w:val="009918DC"/>
    <w:rsid w:val="00991AAA"/>
    <w:rsid w:val="00992267"/>
    <w:rsid w:val="00992462"/>
    <w:rsid w:val="0099269C"/>
    <w:rsid w:val="00993112"/>
    <w:rsid w:val="00993145"/>
    <w:rsid w:val="00993EA8"/>
    <w:rsid w:val="00994108"/>
    <w:rsid w:val="00994651"/>
    <w:rsid w:val="009946A6"/>
    <w:rsid w:val="009949E9"/>
    <w:rsid w:val="00994B41"/>
    <w:rsid w:val="00994C7F"/>
    <w:rsid w:val="00995C5B"/>
    <w:rsid w:val="00995F1D"/>
    <w:rsid w:val="00996770"/>
    <w:rsid w:val="0099682B"/>
    <w:rsid w:val="0099719E"/>
    <w:rsid w:val="00997907"/>
    <w:rsid w:val="00997AF1"/>
    <w:rsid w:val="00997B1F"/>
    <w:rsid w:val="00997C3C"/>
    <w:rsid w:val="00997C96"/>
    <w:rsid w:val="009A0775"/>
    <w:rsid w:val="009A0AD4"/>
    <w:rsid w:val="009A0D59"/>
    <w:rsid w:val="009A0E25"/>
    <w:rsid w:val="009A17A0"/>
    <w:rsid w:val="009A1C04"/>
    <w:rsid w:val="009A1C6F"/>
    <w:rsid w:val="009A1F93"/>
    <w:rsid w:val="009A2159"/>
    <w:rsid w:val="009A21A4"/>
    <w:rsid w:val="009A27A1"/>
    <w:rsid w:val="009A28E4"/>
    <w:rsid w:val="009A295E"/>
    <w:rsid w:val="009A2A4D"/>
    <w:rsid w:val="009A2E94"/>
    <w:rsid w:val="009A3125"/>
    <w:rsid w:val="009A383E"/>
    <w:rsid w:val="009A387C"/>
    <w:rsid w:val="009A3E39"/>
    <w:rsid w:val="009A3FE5"/>
    <w:rsid w:val="009A4338"/>
    <w:rsid w:val="009A487B"/>
    <w:rsid w:val="009A48A3"/>
    <w:rsid w:val="009A5168"/>
    <w:rsid w:val="009A52E7"/>
    <w:rsid w:val="009A557F"/>
    <w:rsid w:val="009A5939"/>
    <w:rsid w:val="009A5CAC"/>
    <w:rsid w:val="009A6475"/>
    <w:rsid w:val="009A66FE"/>
    <w:rsid w:val="009A6A91"/>
    <w:rsid w:val="009A70C5"/>
    <w:rsid w:val="009A70D8"/>
    <w:rsid w:val="009A7105"/>
    <w:rsid w:val="009B0761"/>
    <w:rsid w:val="009B0AB4"/>
    <w:rsid w:val="009B0BCB"/>
    <w:rsid w:val="009B0D7E"/>
    <w:rsid w:val="009B0F6F"/>
    <w:rsid w:val="009B147D"/>
    <w:rsid w:val="009B16E2"/>
    <w:rsid w:val="009B27DB"/>
    <w:rsid w:val="009B2B6D"/>
    <w:rsid w:val="009B2C11"/>
    <w:rsid w:val="009B3014"/>
    <w:rsid w:val="009B31D4"/>
    <w:rsid w:val="009B40B0"/>
    <w:rsid w:val="009B435C"/>
    <w:rsid w:val="009B4480"/>
    <w:rsid w:val="009B44E3"/>
    <w:rsid w:val="009B45A5"/>
    <w:rsid w:val="009B474A"/>
    <w:rsid w:val="009B47DE"/>
    <w:rsid w:val="009B4AEF"/>
    <w:rsid w:val="009B4BDF"/>
    <w:rsid w:val="009B4C3B"/>
    <w:rsid w:val="009B4CE6"/>
    <w:rsid w:val="009B4E2D"/>
    <w:rsid w:val="009B4E40"/>
    <w:rsid w:val="009B55F6"/>
    <w:rsid w:val="009B5C78"/>
    <w:rsid w:val="009B5EBD"/>
    <w:rsid w:val="009B5EF3"/>
    <w:rsid w:val="009B6116"/>
    <w:rsid w:val="009B6182"/>
    <w:rsid w:val="009B62D5"/>
    <w:rsid w:val="009B65C8"/>
    <w:rsid w:val="009B68EC"/>
    <w:rsid w:val="009B6A70"/>
    <w:rsid w:val="009B7081"/>
    <w:rsid w:val="009B713E"/>
    <w:rsid w:val="009B73FC"/>
    <w:rsid w:val="009B7C31"/>
    <w:rsid w:val="009B7D13"/>
    <w:rsid w:val="009B7D6F"/>
    <w:rsid w:val="009C01B4"/>
    <w:rsid w:val="009C0661"/>
    <w:rsid w:val="009C06DE"/>
    <w:rsid w:val="009C09F0"/>
    <w:rsid w:val="009C0CDF"/>
    <w:rsid w:val="009C1140"/>
    <w:rsid w:val="009C1570"/>
    <w:rsid w:val="009C1619"/>
    <w:rsid w:val="009C1A2D"/>
    <w:rsid w:val="009C22E2"/>
    <w:rsid w:val="009C27D6"/>
    <w:rsid w:val="009C2889"/>
    <w:rsid w:val="009C2CB8"/>
    <w:rsid w:val="009C301F"/>
    <w:rsid w:val="009C34B9"/>
    <w:rsid w:val="009C3C31"/>
    <w:rsid w:val="009C4652"/>
    <w:rsid w:val="009C466D"/>
    <w:rsid w:val="009C47AD"/>
    <w:rsid w:val="009C48BD"/>
    <w:rsid w:val="009C4908"/>
    <w:rsid w:val="009C49D6"/>
    <w:rsid w:val="009C4AA1"/>
    <w:rsid w:val="009C5101"/>
    <w:rsid w:val="009C534D"/>
    <w:rsid w:val="009C555A"/>
    <w:rsid w:val="009C576F"/>
    <w:rsid w:val="009C5BE7"/>
    <w:rsid w:val="009C5F5A"/>
    <w:rsid w:val="009C71BA"/>
    <w:rsid w:val="009C7236"/>
    <w:rsid w:val="009C756E"/>
    <w:rsid w:val="009C777F"/>
    <w:rsid w:val="009C79F9"/>
    <w:rsid w:val="009C7CCF"/>
    <w:rsid w:val="009C7CEC"/>
    <w:rsid w:val="009C7DCC"/>
    <w:rsid w:val="009C7DCD"/>
    <w:rsid w:val="009C7E56"/>
    <w:rsid w:val="009C7E63"/>
    <w:rsid w:val="009D007E"/>
    <w:rsid w:val="009D00CE"/>
    <w:rsid w:val="009D018A"/>
    <w:rsid w:val="009D0708"/>
    <w:rsid w:val="009D08CF"/>
    <w:rsid w:val="009D0B8F"/>
    <w:rsid w:val="009D163A"/>
    <w:rsid w:val="009D1AAC"/>
    <w:rsid w:val="009D1BF6"/>
    <w:rsid w:val="009D2192"/>
    <w:rsid w:val="009D21DE"/>
    <w:rsid w:val="009D2728"/>
    <w:rsid w:val="009D2B9B"/>
    <w:rsid w:val="009D33B4"/>
    <w:rsid w:val="009D3960"/>
    <w:rsid w:val="009D3B60"/>
    <w:rsid w:val="009D3B83"/>
    <w:rsid w:val="009D3F8D"/>
    <w:rsid w:val="009D44E8"/>
    <w:rsid w:val="009D46BE"/>
    <w:rsid w:val="009D49A1"/>
    <w:rsid w:val="009D4A8B"/>
    <w:rsid w:val="009D4D55"/>
    <w:rsid w:val="009D4F1F"/>
    <w:rsid w:val="009D4F78"/>
    <w:rsid w:val="009D5631"/>
    <w:rsid w:val="009D57F4"/>
    <w:rsid w:val="009D57FD"/>
    <w:rsid w:val="009D59C9"/>
    <w:rsid w:val="009D5E74"/>
    <w:rsid w:val="009D63D5"/>
    <w:rsid w:val="009D6434"/>
    <w:rsid w:val="009D65DC"/>
    <w:rsid w:val="009D681B"/>
    <w:rsid w:val="009D6BCA"/>
    <w:rsid w:val="009D756C"/>
    <w:rsid w:val="009D799A"/>
    <w:rsid w:val="009D79F2"/>
    <w:rsid w:val="009D7BAA"/>
    <w:rsid w:val="009D7ED9"/>
    <w:rsid w:val="009E03FF"/>
    <w:rsid w:val="009E083F"/>
    <w:rsid w:val="009E087B"/>
    <w:rsid w:val="009E08B0"/>
    <w:rsid w:val="009E0951"/>
    <w:rsid w:val="009E0A05"/>
    <w:rsid w:val="009E0E07"/>
    <w:rsid w:val="009E0EF1"/>
    <w:rsid w:val="009E1119"/>
    <w:rsid w:val="009E1831"/>
    <w:rsid w:val="009E1B3F"/>
    <w:rsid w:val="009E2099"/>
    <w:rsid w:val="009E2129"/>
    <w:rsid w:val="009E235E"/>
    <w:rsid w:val="009E2835"/>
    <w:rsid w:val="009E2C78"/>
    <w:rsid w:val="009E2F8A"/>
    <w:rsid w:val="009E31FA"/>
    <w:rsid w:val="009E3502"/>
    <w:rsid w:val="009E3C84"/>
    <w:rsid w:val="009E3D0F"/>
    <w:rsid w:val="009E40D0"/>
    <w:rsid w:val="009E46DF"/>
    <w:rsid w:val="009E4C5B"/>
    <w:rsid w:val="009E5188"/>
    <w:rsid w:val="009E54A3"/>
    <w:rsid w:val="009E5661"/>
    <w:rsid w:val="009E61B3"/>
    <w:rsid w:val="009E651D"/>
    <w:rsid w:val="009E6C86"/>
    <w:rsid w:val="009E705D"/>
    <w:rsid w:val="009E70A0"/>
    <w:rsid w:val="009E7679"/>
    <w:rsid w:val="009E772E"/>
    <w:rsid w:val="009E78BE"/>
    <w:rsid w:val="009F000F"/>
    <w:rsid w:val="009F0A12"/>
    <w:rsid w:val="009F0C44"/>
    <w:rsid w:val="009F0EF1"/>
    <w:rsid w:val="009F0FF8"/>
    <w:rsid w:val="009F1D19"/>
    <w:rsid w:val="009F1FB5"/>
    <w:rsid w:val="009F22A5"/>
    <w:rsid w:val="009F22D8"/>
    <w:rsid w:val="009F2536"/>
    <w:rsid w:val="009F25C3"/>
    <w:rsid w:val="009F270F"/>
    <w:rsid w:val="009F2C71"/>
    <w:rsid w:val="009F2D92"/>
    <w:rsid w:val="009F3385"/>
    <w:rsid w:val="009F3638"/>
    <w:rsid w:val="009F3927"/>
    <w:rsid w:val="009F3F79"/>
    <w:rsid w:val="009F407B"/>
    <w:rsid w:val="009F4559"/>
    <w:rsid w:val="009F45C2"/>
    <w:rsid w:val="009F4700"/>
    <w:rsid w:val="009F485C"/>
    <w:rsid w:val="009F4941"/>
    <w:rsid w:val="009F4B25"/>
    <w:rsid w:val="009F4CB2"/>
    <w:rsid w:val="009F559D"/>
    <w:rsid w:val="009F56BD"/>
    <w:rsid w:val="009F5713"/>
    <w:rsid w:val="009F5749"/>
    <w:rsid w:val="009F5796"/>
    <w:rsid w:val="009F5A8B"/>
    <w:rsid w:val="009F5EC5"/>
    <w:rsid w:val="009F6018"/>
    <w:rsid w:val="009F64F6"/>
    <w:rsid w:val="009F6908"/>
    <w:rsid w:val="009F6AE5"/>
    <w:rsid w:val="009F6DDF"/>
    <w:rsid w:val="009F708B"/>
    <w:rsid w:val="009F750A"/>
    <w:rsid w:val="009F76D3"/>
    <w:rsid w:val="009F7B9A"/>
    <w:rsid w:val="009F7CF5"/>
    <w:rsid w:val="009F7E5F"/>
    <w:rsid w:val="00A00537"/>
    <w:rsid w:val="00A007C6"/>
    <w:rsid w:val="00A00BE4"/>
    <w:rsid w:val="00A0108F"/>
    <w:rsid w:val="00A0118F"/>
    <w:rsid w:val="00A0129D"/>
    <w:rsid w:val="00A01459"/>
    <w:rsid w:val="00A015A8"/>
    <w:rsid w:val="00A01A36"/>
    <w:rsid w:val="00A01F62"/>
    <w:rsid w:val="00A0204F"/>
    <w:rsid w:val="00A023FD"/>
    <w:rsid w:val="00A02519"/>
    <w:rsid w:val="00A0266D"/>
    <w:rsid w:val="00A0276C"/>
    <w:rsid w:val="00A02779"/>
    <w:rsid w:val="00A02C35"/>
    <w:rsid w:val="00A0305D"/>
    <w:rsid w:val="00A0314C"/>
    <w:rsid w:val="00A033B1"/>
    <w:rsid w:val="00A0353C"/>
    <w:rsid w:val="00A037AF"/>
    <w:rsid w:val="00A03FF5"/>
    <w:rsid w:val="00A048B6"/>
    <w:rsid w:val="00A049A3"/>
    <w:rsid w:val="00A04AE3"/>
    <w:rsid w:val="00A04E60"/>
    <w:rsid w:val="00A04F4E"/>
    <w:rsid w:val="00A05100"/>
    <w:rsid w:val="00A053A6"/>
    <w:rsid w:val="00A0599B"/>
    <w:rsid w:val="00A05AE2"/>
    <w:rsid w:val="00A065E7"/>
    <w:rsid w:val="00A065EA"/>
    <w:rsid w:val="00A0666E"/>
    <w:rsid w:val="00A0698D"/>
    <w:rsid w:val="00A06DFB"/>
    <w:rsid w:val="00A06EDA"/>
    <w:rsid w:val="00A073CC"/>
    <w:rsid w:val="00A075D1"/>
    <w:rsid w:val="00A07F7D"/>
    <w:rsid w:val="00A101DE"/>
    <w:rsid w:val="00A106B0"/>
    <w:rsid w:val="00A1083B"/>
    <w:rsid w:val="00A10892"/>
    <w:rsid w:val="00A11029"/>
    <w:rsid w:val="00A11039"/>
    <w:rsid w:val="00A118CC"/>
    <w:rsid w:val="00A11D98"/>
    <w:rsid w:val="00A11DEE"/>
    <w:rsid w:val="00A12045"/>
    <w:rsid w:val="00A1224C"/>
    <w:rsid w:val="00A12766"/>
    <w:rsid w:val="00A128FF"/>
    <w:rsid w:val="00A12A73"/>
    <w:rsid w:val="00A12CA5"/>
    <w:rsid w:val="00A13134"/>
    <w:rsid w:val="00A13285"/>
    <w:rsid w:val="00A13422"/>
    <w:rsid w:val="00A1362D"/>
    <w:rsid w:val="00A138A3"/>
    <w:rsid w:val="00A13D9F"/>
    <w:rsid w:val="00A13F9C"/>
    <w:rsid w:val="00A14BBA"/>
    <w:rsid w:val="00A14C38"/>
    <w:rsid w:val="00A14EFC"/>
    <w:rsid w:val="00A156AF"/>
    <w:rsid w:val="00A157EE"/>
    <w:rsid w:val="00A15915"/>
    <w:rsid w:val="00A159E1"/>
    <w:rsid w:val="00A15CC4"/>
    <w:rsid w:val="00A15CE7"/>
    <w:rsid w:val="00A15E66"/>
    <w:rsid w:val="00A1614B"/>
    <w:rsid w:val="00A1630E"/>
    <w:rsid w:val="00A169D5"/>
    <w:rsid w:val="00A16AF9"/>
    <w:rsid w:val="00A16D26"/>
    <w:rsid w:val="00A16F76"/>
    <w:rsid w:val="00A17250"/>
    <w:rsid w:val="00A174C0"/>
    <w:rsid w:val="00A17FDA"/>
    <w:rsid w:val="00A206B5"/>
    <w:rsid w:val="00A20894"/>
    <w:rsid w:val="00A2092A"/>
    <w:rsid w:val="00A2114D"/>
    <w:rsid w:val="00A2189D"/>
    <w:rsid w:val="00A218D5"/>
    <w:rsid w:val="00A21B67"/>
    <w:rsid w:val="00A21B76"/>
    <w:rsid w:val="00A21C8A"/>
    <w:rsid w:val="00A21DFB"/>
    <w:rsid w:val="00A22322"/>
    <w:rsid w:val="00A22446"/>
    <w:rsid w:val="00A2298C"/>
    <w:rsid w:val="00A229B3"/>
    <w:rsid w:val="00A22BCB"/>
    <w:rsid w:val="00A232DF"/>
    <w:rsid w:val="00A23305"/>
    <w:rsid w:val="00A23526"/>
    <w:rsid w:val="00A237C1"/>
    <w:rsid w:val="00A24050"/>
    <w:rsid w:val="00A24105"/>
    <w:rsid w:val="00A24535"/>
    <w:rsid w:val="00A24CEE"/>
    <w:rsid w:val="00A253DD"/>
    <w:rsid w:val="00A256DE"/>
    <w:rsid w:val="00A259C5"/>
    <w:rsid w:val="00A25A2B"/>
    <w:rsid w:val="00A25E05"/>
    <w:rsid w:val="00A25E8C"/>
    <w:rsid w:val="00A26018"/>
    <w:rsid w:val="00A26456"/>
    <w:rsid w:val="00A264BF"/>
    <w:rsid w:val="00A27A2A"/>
    <w:rsid w:val="00A27DFF"/>
    <w:rsid w:val="00A302D1"/>
    <w:rsid w:val="00A304AC"/>
    <w:rsid w:val="00A30F01"/>
    <w:rsid w:val="00A31A14"/>
    <w:rsid w:val="00A31BDF"/>
    <w:rsid w:val="00A31EE2"/>
    <w:rsid w:val="00A32211"/>
    <w:rsid w:val="00A32253"/>
    <w:rsid w:val="00A32313"/>
    <w:rsid w:val="00A327BF"/>
    <w:rsid w:val="00A32957"/>
    <w:rsid w:val="00A330EF"/>
    <w:rsid w:val="00A33228"/>
    <w:rsid w:val="00A33C97"/>
    <w:rsid w:val="00A34094"/>
    <w:rsid w:val="00A3419A"/>
    <w:rsid w:val="00A34366"/>
    <w:rsid w:val="00A34606"/>
    <w:rsid w:val="00A349E3"/>
    <w:rsid w:val="00A34AD4"/>
    <w:rsid w:val="00A34C7A"/>
    <w:rsid w:val="00A35176"/>
    <w:rsid w:val="00A35192"/>
    <w:rsid w:val="00A35319"/>
    <w:rsid w:val="00A35B65"/>
    <w:rsid w:val="00A35F4D"/>
    <w:rsid w:val="00A35F5A"/>
    <w:rsid w:val="00A36394"/>
    <w:rsid w:val="00A368F8"/>
    <w:rsid w:val="00A36CD0"/>
    <w:rsid w:val="00A36CF4"/>
    <w:rsid w:val="00A370B0"/>
    <w:rsid w:val="00A37327"/>
    <w:rsid w:val="00A37333"/>
    <w:rsid w:val="00A377AA"/>
    <w:rsid w:val="00A37B29"/>
    <w:rsid w:val="00A37BED"/>
    <w:rsid w:val="00A37CA0"/>
    <w:rsid w:val="00A40161"/>
    <w:rsid w:val="00A4022A"/>
    <w:rsid w:val="00A40883"/>
    <w:rsid w:val="00A40CE1"/>
    <w:rsid w:val="00A40FFF"/>
    <w:rsid w:val="00A41046"/>
    <w:rsid w:val="00A4104D"/>
    <w:rsid w:val="00A410D8"/>
    <w:rsid w:val="00A41197"/>
    <w:rsid w:val="00A414ED"/>
    <w:rsid w:val="00A415BF"/>
    <w:rsid w:val="00A417C7"/>
    <w:rsid w:val="00A4187A"/>
    <w:rsid w:val="00A419FC"/>
    <w:rsid w:val="00A41C3A"/>
    <w:rsid w:val="00A42961"/>
    <w:rsid w:val="00A42EA7"/>
    <w:rsid w:val="00A434DB"/>
    <w:rsid w:val="00A435F9"/>
    <w:rsid w:val="00A439C6"/>
    <w:rsid w:val="00A44CDC"/>
    <w:rsid w:val="00A44F4E"/>
    <w:rsid w:val="00A454A0"/>
    <w:rsid w:val="00A457CD"/>
    <w:rsid w:val="00A45816"/>
    <w:rsid w:val="00A458E5"/>
    <w:rsid w:val="00A467B0"/>
    <w:rsid w:val="00A4691A"/>
    <w:rsid w:val="00A46AE5"/>
    <w:rsid w:val="00A473DA"/>
    <w:rsid w:val="00A47406"/>
    <w:rsid w:val="00A47589"/>
    <w:rsid w:val="00A475F8"/>
    <w:rsid w:val="00A47D8A"/>
    <w:rsid w:val="00A47DEF"/>
    <w:rsid w:val="00A502C4"/>
    <w:rsid w:val="00A505DF"/>
    <w:rsid w:val="00A5081D"/>
    <w:rsid w:val="00A50B08"/>
    <w:rsid w:val="00A50DDE"/>
    <w:rsid w:val="00A50F39"/>
    <w:rsid w:val="00A51C94"/>
    <w:rsid w:val="00A51D94"/>
    <w:rsid w:val="00A51EB2"/>
    <w:rsid w:val="00A524E4"/>
    <w:rsid w:val="00A529B4"/>
    <w:rsid w:val="00A52C07"/>
    <w:rsid w:val="00A52D52"/>
    <w:rsid w:val="00A52E13"/>
    <w:rsid w:val="00A52EAE"/>
    <w:rsid w:val="00A532C1"/>
    <w:rsid w:val="00A53314"/>
    <w:rsid w:val="00A53316"/>
    <w:rsid w:val="00A533B2"/>
    <w:rsid w:val="00A53525"/>
    <w:rsid w:val="00A5383D"/>
    <w:rsid w:val="00A53917"/>
    <w:rsid w:val="00A54087"/>
    <w:rsid w:val="00A54976"/>
    <w:rsid w:val="00A54AFF"/>
    <w:rsid w:val="00A555CC"/>
    <w:rsid w:val="00A55698"/>
    <w:rsid w:val="00A556B3"/>
    <w:rsid w:val="00A558BC"/>
    <w:rsid w:val="00A5601A"/>
    <w:rsid w:val="00A56201"/>
    <w:rsid w:val="00A56347"/>
    <w:rsid w:val="00A564FA"/>
    <w:rsid w:val="00A566EB"/>
    <w:rsid w:val="00A56717"/>
    <w:rsid w:val="00A56AD4"/>
    <w:rsid w:val="00A56FA5"/>
    <w:rsid w:val="00A5707B"/>
    <w:rsid w:val="00A57438"/>
    <w:rsid w:val="00A5745D"/>
    <w:rsid w:val="00A57C26"/>
    <w:rsid w:val="00A57E59"/>
    <w:rsid w:val="00A6048D"/>
    <w:rsid w:val="00A60519"/>
    <w:rsid w:val="00A60BD9"/>
    <w:rsid w:val="00A60D7D"/>
    <w:rsid w:val="00A60DCA"/>
    <w:rsid w:val="00A60E7E"/>
    <w:rsid w:val="00A61075"/>
    <w:rsid w:val="00A6147A"/>
    <w:rsid w:val="00A6271E"/>
    <w:rsid w:val="00A62A57"/>
    <w:rsid w:val="00A62C95"/>
    <w:rsid w:val="00A62E3C"/>
    <w:rsid w:val="00A6305F"/>
    <w:rsid w:val="00A6315E"/>
    <w:rsid w:val="00A6326C"/>
    <w:rsid w:val="00A633EC"/>
    <w:rsid w:val="00A634CA"/>
    <w:rsid w:val="00A6371F"/>
    <w:rsid w:val="00A64610"/>
    <w:rsid w:val="00A64701"/>
    <w:rsid w:val="00A64795"/>
    <w:rsid w:val="00A6492E"/>
    <w:rsid w:val="00A64A3A"/>
    <w:rsid w:val="00A64A7F"/>
    <w:rsid w:val="00A64C8F"/>
    <w:rsid w:val="00A65809"/>
    <w:rsid w:val="00A65841"/>
    <w:rsid w:val="00A66AC7"/>
    <w:rsid w:val="00A66B9B"/>
    <w:rsid w:val="00A67086"/>
    <w:rsid w:val="00A6764C"/>
    <w:rsid w:val="00A67881"/>
    <w:rsid w:val="00A67B00"/>
    <w:rsid w:val="00A67BD6"/>
    <w:rsid w:val="00A67CEA"/>
    <w:rsid w:val="00A67D05"/>
    <w:rsid w:val="00A707A9"/>
    <w:rsid w:val="00A70D4A"/>
    <w:rsid w:val="00A7104E"/>
    <w:rsid w:val="00A71724"/>
    <w:rsid w:val="00A71A16"/>
    <w:rsid w:val="00A71EFF"/>
    <w:rsid w:val="00A72022"/>
    <w:rsid w:val="00A72127"/>
    <w:rsid w:val="00A72412"/>
    <w:rsid w:val="00A72A92"/>
    <w:rsid w:val="00A72AA9"/>
    <w:rsid w:val="00A72E37"/>
    <w:rsid w:val="00A73106"/>
    <w:rsid w:val="00A73441"/>
    <w:rsid w:val="00A73AE7"/>
    <w:rsid w:val="00A73BAB"/>
    <w:rsid w:val="00A73C96"/>
    <w:rsid w:val="00A73E9F"/>
    <w:rsid w:val="00A74227"/>
    <w:rsid w:val="00A743D5"/>
    <w:rsid w:val="00A7473A"/>
    <w:rsid w:val="00A74B2F"/>
    <w:rsid w:val="00A74BFF"/>
    <w:rsid w:val="00A74F84"/>
    <w:rsid w:val="00A7500C"/>
    <w:rsid w:val="00A7508E"/>
    <w:rsid w:val="00A751E3"/>
    <w:rsid w:val="00A75285"/>
    <w:rsid w:val="00A752EC"/>
    <w:rsid w:val="00A753CF"/>
    <w:rsid w:val="00A758B5"/>
    <w:rsid w:val="00A75BAD"/>
    <w:rsid w:val="00A75E4B"/>
    <w:rsid w:val="00A764F2"/>
    <w:rsid w:val="00A76AA7"/>
    <w:rsid w:val="00A76C18"/>
    <w:rsid w:val="00A76CD3"/>
    <w:rsid w:val="00A77184"/>
    <w:rsid w:val="00A777B1"/>
    <w:rsid w:val="00A77946"/>
    <w:rsid w:val="00A779B4"/>
    <w:rsid w:val="00A80055"/>
    <w:rsid w:val="00A8036B"/>
    <w:rsid w:val="00A804AE"/>
    <w:rsid w:val="00A805A1"/>
    <w:rsid w:val="00A80DD5"/>
    <w:rsid w:val="00A8107C"/>
    <w:rsid w:val="00A8173D"/>
    <w:rsid w:val="00A8183F"/>
    <w:rsid w:val="00A81BD2"/>
    <w:rsid w:val="00A81CBC"/>
    <w:rsid w:val="00A820FA"/>
    <w:rsid w:val="00A822BD"/>
    <w:rsid w:val="00A822E3"/>
    <w:rsid w:val="00A8256C"/>
    <w:rsid w:val="00A82941"/>
    <w:rsid w:val="00A82A6A"/>
    <w:rsid w:val="00A82F5D"/>
    <w:rsid w:val="00A82FB9"/>
    <w:rsid w:val="00A82FDC"/>
    <w:rsid w:val="00A8356C"/>
    <w:rsid w:val="00A835AD"/>
    <w:rsid w:val="00A83AA6"/>
    <w:rsid w:val="00A83D10"/>
    <w:rsid w:val="00A84261"/>
    <w:rsid w:val="00A843F8"/>
    <w:rsid w:val="00A8442B"/>
    <w:rsid w:val="00A8449E"/>
    <w:rsid w:val="00A84A9D"/>
    <w:rsid w:val="00A84B2C"/>
    <w:rsid w:val="00A84D99"/>
    <w:rsid w:val="00A84FE4"/>
    <w:rsid w:val="00A8527D"/>
    <w:rsid w:val="00A85403"/>
    <w:rsid w:val="00A85511"/>
    <w:rsid w:val="00A855D9"/>
    <w:rsid w:val="00A8565D"/>
    <w:rsid w:val="00A857CD"/>
    <w:rsid w:val="00A857F3"/>
    <w:rsid w:val="00A85E63"/>
    <w:rsid w:val="00A85EA8"/>
    <w:rsid w:val="00A8637F"/>
    <w:rsid w:val="00A8651A"/>
    <w:rsid w:val="00A86C9B"/>
    <w:rsid w:val="00A86E7A"/>
    <w:rsid w:val="00A86E88"/>
    <w:rsid w:val="00A873FA"/>
    <w:rsid w:val="00A876C3"/>
    <w:rsid w:val="00A87AA8"/>
    <w:rsid w:val="00A90345"/>
    <w:rsid w:val="00A90488"/>
    <w:rsid w:val="00A90704"/>
    <w:rsid w:val="00A91314"/>
    <w:rsid w:val="00A915CA"/>
    <w:rsid w:val="00A916CA"/>
    <w:rsid w:val="00A91931"/>
    <w:rsid w:val="00A91B18"/>
    <w:rsid w:val="00A91C17"/>
    <w:rsid w:val="00A91C28"/>
    <w:rsid w:val="00A91D89"/>
    <w:rsid w:val="00A91DC5"/>
    <w:rsid w:val="00A92130"/>
    <w:rsid w:val="00A92198"/>
    <w:rsid w:val="00A922C3"/>
    <w:rsid w:val="00A92ADF"/>
    <w:rsid w:val="00A92E82"/>
    <w:rsid w:val="00A936DC"/>
    <w:rsid w:val="00A93886"/>
    <w:rsid w:val="00A93AAE"/>
    <w:rsid w:val="00A94713"/>
    <w:rsid w:val="00A94FF2"/>
    <w:rsid w:val="00A95032"/>
    <w:rsid w:val="00A956DA"/>
    <w:rsid w:val="00A9598E"/>
    <w:rsid w:val="00A95E11"/>
    <w:rsid w:val="00A95ECE"/>
    <w:rsid w:val="00A95FE4"/>
    <w:rsid w:val="00A969F0"/>
    <w:rsid w:val="00A96D5D"/>
    <w:rsid w:val="00A96E41"/>
    <w:rsid w:val="00A97C1C"/>
    <w:rsid w:val="00AA0444"/>
    <w:rsid w:val="00AA0F65"/>
    <w:rsid w:val="00AA1392"/>
    <w:rsid w:val="00AA1B90"/>
    <w:rsid w:val="00AA1C84"/>
    <w:rsid w:val="00AA1D73"/>
    <w:rsid w:val="00AA1E88"/>
    <w:rsid w:val="00AA2A15"/>
    <w:rsid w:val="00AA2B80"/>
    <w:rsid w:val="00AA2DD5"/>
    <w:rsid w:val="00AA2EF7"/>
    <w:rsid w:val="00AA3BF2"/>
    <w:rsid w:val="00AA3ED1"/>
    <w:rsid w:val="00AA4009"/>
    <w:rsid w:val="00AA41F0"/>
    <w:rsid w:val="00AA4D8F"/>
    <w:rsid w:val="00AA4F13"/>
    <w:rsid w:val="00AA5515"/>
    <w:rsid w:val="00AA59EB"/>
    <w:rsid w:val="00AA5ADE"/>
    <w:rsid w:val="00AA5C15"/>
    <w:rsid w:val="00AA61F2"/>
    <w:rsid w:val="00AA6A84"/>
    <w:rsid w:val="00AA6DF1"/>
    <w:rsid w:val="00AA6E2A"/>
    <w:rsid w:val="00AA737F"/>
    <w:rsid w:val="00AA75C2"/>
    <w:rsid w:val="00AA7965"/>
    <w:rsid w:val="00AA79D7"/>
    <w:rsid w:val="00AA7AB2"/>
    <w:rsid w:val="00AB0DDA"/>
    <w:rsid w:val="00AB10C2"/>
    <w:rsid w:val="00AB1521"/>
    <w:rsid w:val="00AB1716"/>
    <w:rsid w:val="00AB192B"/>
    <w:rsid w:val="00AB1A27"/>
    <w:rsid w:val="00AB1AE6"/>
    <w:rsid w:val="00AB1C87"/>
    <w:rsid w:val="00AB1D0A"/>
    <w:rsid w:val="00AB2273"/>
    <w:rsid w:val="00AB2888"/>
    <w:rsid w:val="00AB2A11"/>
    <w:rsid w:val="00AB2D8B"/>
    <w:rsid w:val="00AB30A6"/>
    <w:rsid w:val="00AB363D"/>
    <w:rsid w:val="00AB372B"/>
    <w:rsid w:val="00AB3AD3"/>
    <w:rsid w:val="00AB3C4A"/>
    <w:rsid w:val="00AB3E37"/>
    <w:rsid w:val="00AB3F2B"/>
    <w:rsid w:val="00AB424F"/>
    <w:rsid w:val="00AB4B32"/>
    <w:rsid w:val="00AB4B63"/>
    <w:rsid w:val="00AB4C12"/>
    <w:rsid w:val="00AB5697"/>
    <w:rsid w:val="00AB59FC"/>
    <w:rsid w:val="00AB5BBC"/>
    <w:rsid w:val="00AB5ED7"/>
    <w:rsid w:val="00AB60EB"/>
    <w:rsid w:val="00AB621A"/>
    <w:rsid w:val="00AB64CF"/>
    <w:rsid w:val="00AB6651"/>
    <w:rsid w:val="00AB6A3C"/>
    <w:rsid w:val="00AB6D6A"/>
    <w:rsid w:val="00AB7020"/>
    <w:rsid w:val="00AB7326"/>
    <w:rsid w:val="00AB7E9F"/>
    <w:rsid w:val="00AC01B5"/>
    <w:rsid w:val="00AC0365"/>
    <w:rsid w:val="00AC0A81"/>
    <w:rsid w:val="00AC148C"/>
    <w:rsid w:val="00AC1639"/>
    <w:rsid w:val="00AC1B61"/>
    <w:rsid w:val="00AC20B9"/>
    <w:rsid w:val="00AC2232"/>
    <w:rsid w:val="00AC26FE"/>
    <w:rsid w:val="00AC2815"/>
    <w:rsid w:val="00AC2A84"/>
    <w:rsid w:val="00AC2DDA"/>
    <w:rsid w:val="00AC2FB7"/>
    <w:rsid w:val="00AC3055"/>
    <w:rsid w:val="00AC307F"/>
    <w:rsid w:val="00AC34B4"/>
    <w:rsid w:val="00AC37F0"/>
    <w:rsid w:val="00AC3F0A"/>
    <w:rsid w:val="00AC429C"/>
    <w:rsid w:val="00AC4406"/>
    <w:rsid w:val="00AC4613"/>
    <w:rsid w:val="00AC48D7"/>
    <w:rsid w:val="00AC4933"/>
    <w:rsid w:val="00AC4B16"/>
    <w:rsid w:val="00AC4FBB"/>
    <w:rsid w:val="00AC5403"/>
    <w:rsid w:val="00AC5620"/>
    <w:rsid w:val="00AC576F"/>
    <w:rsid w:val="00AC5D27"/>
    <w:rsid w:val="00AC5EA5"/>
    <w:rsid w:val="00AC6320"/>
    <w:rsid w:val="00AC632D"/>
    <w:rsid w:val="00AC662C"/>
    <w:rsid w:val="00AC67D8"/>
    <w:rsid w:val="00AC6A4A"/>
    <w:rsid w:val="00AC7031"/>
    <w:rsid w:val="00AC709A"/>
    <w:rsid w:val="00AC70C8"/>
    <w:rsid w:val="00AC7399"/>
    <w:rsid w:val="00AC74DC"/>
    <w:rsid w:val="00AC770A"/>
    <w:rsid w:val="00AC78D1"/>
    <w:rsid w:val="00AC7A65"/>
    <w:rsid w:val="00AD0432"/>
    <w:rsid w:val="00AD0480"/>
    <w:rsid w:val="00AD0758"/>
    <w:rsid w:val="00AD0A3B"/>
    <w:rsid w:val="00AD0CE8"/>
    <w:rsid w:val="00AD10A2"/>
    <w:rsid w:val="00AD11E9"/>
    <w:rsid w:val="00AD14D7"/>
    <w:rsid w:val="00AD1D36"/>
    <w:rsid w:val="00AD2777"/>
    <w:rsid w:val="00AD29A3"/>
    <w:rsid w:val="00AD2F2D"/>
    <w:rsid w:val="00AD3107"/>
    <w:rsid w:val="00AD33C1"/>
    <w:rsid w:val="00AD39BD"/>
    <w:rsid w:val="00AD3E86"/>
    <w:rsid w:val="00AD4261"/>
    <w:rsid w:val="00AD465B"/>
    <w:rsid w:val="00AD4C73"/>
    <w:rsid w:val="00AD4D3F"/>
    <w:rsid w:val="00AD53DA"/>
    <w:rsid w:val="00AD543D"/>
    <w:rsid w:val="00AD56B0"/>
    <w:rsid w:val="00AD5806"/>
    <w:rsid w:val="00AD64BD"/>
    <w:rsid w:val="00AD65B3"/>
    <w:rsid w:val="00AD6D60"/>
    <w:rsid w:val="00AD745E"/>
    <w:rsid w:val="00AD761A"/>
    <w:rsid w:val="00AD7787"/>
    <w:rsid w:val="00AD7A69"/>
    <w:rsid w:val="00AE0059"/>
    <w:rsid w:val="00AE0130"/>
    <w:rsid w:val="00AE02EF"/>
    <w:rsid w:val="00AE037D"/>
    <w:rsid w:val="00AE08D3"/>
    <w:rsid w:val="00AE0B1C"/>
    <w:rsid w:val="00AE0EB0"/>
    <w:rsid w:val="00AE1746"/>
    <w:rsid w:val="00AE2917"/>
    <w:rsid w:val="00AE2C29"/>
    <w:rsid w:val="00AE2ECA"/>
    <w:rsid w:val="00AE3423"/>
    <w:rsid w:val="00AE3806"/>
    <w:rsid w:val="00AE3A3F"/>
    <w:rsid w:val="00AE3D78"/>
    <w:rsid w:val="00AE3F80"/>
    <w:rsid w:val="00AE4CFB"/>
    <w:rsid w:val="00AE5334"/>
    <w:rsid w:val="00AE5379"/>
    <w:rsid w:val="00AE5443"/>
    <w:rsid w:val="00AE545C"/>
    <w:rsid w:val="00AE5805"/>
    <w:rsid w:val="00AE61F4"/>
    <w:rsid w:val="00AE6BC2"/>
    <w:rsid w:val="00AE7408"/>
    <w:rsid w:val="00AE743F"/>
    <w:rsid w:val="00AE765C"/>
    <w:rsid w:val="00AE7995"/>
    <w:rsid w:val="00AF020A"/>
    <w:rsid w:val="00AF03C3"/>
    <w:rsid w:val="00AF0411"/>
    <w:rsid w:val="00AF0524"/>
    <w:rsid w:val="00AF0728"/>
    <w:rsid w:val="00AF0797"/>
    <w:rsid w:val="00AF0BF4"/>
    <w:rsid w:val="00AF100A"/>
    <w:rsid w:val="00AF1E84"/>
    <w:rsid w:val="00AF1F8E"/>
    <w:rsid w:val="00AF202B"/>
    <w:rsid w:val="00AF23EA"/>
    <w:rsid w:val="00AF28FF"/>
    <w:rsid w:val="00AF2CAF"/>
    <w:rsid w:val="00AF2EF6"/>
    <w:rsid w:val="00AF3000"/>
    <w:rsid w:val="00AF31F2"/>
    <w:rsid w:val="00AF39F7"/>
    <w:rsid w:val="00AF3FBF"/>
    <w:rsid w:val="00AF3FCF"/>
    <w:rsid w:val="00AF44EF"/>
    <w:rsid w:val="00AF476E"/>
    <w:rsid w:val="00AF49EB"/>
    <w:rsid w:val="00AF4D79"/>
    <w:rsid w:val="00AF4E0A"/>
    <w:rsid w:val="00AF4EA1"/>
    <w:rsid w:val="00AF4EB2"/>
    <w:rsid w:val="00AF5057"/>
    <w:rsid w:val="00AF51A5"/>
    <w:rsid w:val="00AF5354"/>
    <w:rsid w:val="00AF557E"/>
    <w:rsid w:val="00AF6357"/>
    <w:rsid w:val="00AF64D5"/>
    <w:rsid w:val="00AF6627"/>
    <w:rsid w:val="00AF691B"/>
    <w:rsid w:val="00AF6A5C"/>
    <w:rsid w:val="00AF72EE"/>
    <w:rsid w:val="00AF733B"/>
    <w:rsid w:val="00AF7B57"/>
    <w:rsid w:val="00AF7C59"/>
    <w:rsid w:val="00B00060"/>
    <w:rsid w:val="00B00829"/>
    <w:rsid w:val="00B00B41"/>
    <w:rsid w:val="00B01694"/>
    <w:rsid w:val="00B01F79"/>
    <w:rsid w:val="00B020FD"/>
    <w:rsid w:val="00B021CA"/>
    <w:rsid w:val="00B02729"/>
    <w:rsid w:val="00B0315B"/>
    <w:rsid w:val="00B037C1"/>
    <w:rsid w:val="00B038B2"/>
    <w:rsid w:val="00B03D11"/>
    <w:rsid w:val="00B03F23"/>
    <w:rsid w:val="00B04022"/>
    <w:rsid w:val="00B04332"/>
    <w:rsid w:val="00B0468C"/>
    <w:rsid w:val="00B0486D"/>
    <w:rsid w:val="00B060F8"/>
    <w:rsid w:val="00B0620C"/>
    <w:rsid w:val="00B0641C"/>
    <w:rsid w:val="00B068EC"/>
    <w:rsid w:val="00B06BBE"/>
    <w:rsid w:val="00B06D2C"/>
    <w:rsid w:val="00B06EFB"/>
    <w:rsid w:val="00B06FB9"/>
    <w:rsid w:val="00B07332"/>
    <w:rsid w:val="00B07772"/>
    <w:rsid w:val="00B077CA"/>
    <w:rsid w:val="00B07BB5"/>
    <w:rsid w:val="00B07CF9"/>
    <w:rsid w:val="00B07EAB"/>
    <w:rsid w:val="00B07F45"/>
    <w:rsid w:val="00B102A6"/>
    <w:rsid w:val="00B10683"/>
    <w:rsid w:val="00B10740"/>
    <w:rsid w:val="00B10E2A"/>
    <w:rsid w:val="00B10EE7"/>
    <w:rsid w:val="00B114FF"/>
    <w:rsid w:val="00B11A7E"/>
    <w:rsid w:val="00B125CF"/>
    <w:rsid w:val="00B1271C"/>
    <w:rsid w:val="00B129E1"/>
    <w:rsid w:val="00B12C78"/>
    <w:rsid w:val="00B12E85"/>
    <w:rsid w:val="00B12F35"/>
    <w:rsid w:val="00B13312"/>
    <w:rsid w:val="00B135B6"/>
    <w:rsid w:val="00B13999"/>
    <w:rsid w:val="00B13E07"/>
    <w:rsid w:val="00B1415F"/>
    <w:rsid w:val="00B141BB"/>
    <w:rsid w:val="00B14F27"/>
    <w:rsid w:val="00B1527A"/>
    <w:rsid w:val="00B15930"/>
    <w:rsid w:val="00B15E5F"/>
    <w:rsid w:val="00B15F89"/>
    <w:rsid w:val="00B1677A"/>
    <w:rsid w:val="00B16796"/>
    <w:rsid w:val="00B16F4D"/>
    <w:rsid w:val="00B17380"/>
    <w:rsid w:val="00B1797D"/>
    <w:rsid w:val="00B17CC6"/>
    <w:rsid w:val="00B20C7A"/>
    <w:rsid w:val="00B20CA6"/>
    <w:rsid w:val="00B20EB7"/>
    <w:rsid w:val="00B21082"/>
    <w:rsid w:val="00B216F6"/>
    <w:rsid w:val="00B218AA"/>
    <w:rsid w:val="00B21BA9"/>
    <w:rsid w:val="00B21E35"/>
    <w:rsid w:val="00B223B4"/>
    <w:rsid w:val="00B2251E"/>
    <w:rsid w:val="00B226EE"/>
    <w:rsid w:val="00B227F4"/>
    <w:rsid w:val="00B22A2F"/>
    <w:rsid w:val="00B22DFF"/>
    <w:rsid w:val="00B22E94"/>
    <w:rsid w:val="00B23B52"/>
    <w:rsid w:val="00B23C78"/>
    <w:rsid w:val="00B24004"/>
    <w:rsid w:val="00B249EF"/>
    <w:rsid w:val="00B24D5D"/>
    <w:rsid w:val="00B25427"/>
    <w:rsid w:val="00B256AA"/>
    <w:rsid w:val="00B25FBA"/>
    <w:rsid w:val="00B2612E"/>
    <w:rsid w:val="00B2640D"/>
    <w:rsid w:val="00B26678"/>
    <w:rsid w:val="00B26A2D"/>
    <w:rsid w:val="00B26A8E"/>
    <w:rsid w:val="00B26C34"/>
    <w:rsid w:val="00B274DF"/>
    <w:rsid w:val="00B27A7E"/>
    <w:rsid w:val="00B27D6F"/>
    <w:rsid w:val="00B3014F"/>
    <w:rsid w:val="00B30254"/>
    <w:rsid w:val="00B30546"/>
    <w:rsid w:val="00B30798"/>
    <w:rsid w:val="00B31E53"/>
    <w:rsid w:val="00B32288"/>
    <w:rsid w:val="00B324E0"/>
    <w:rsid w:val="00B32971"/>
    <w:rsid w:val="00B32E89"/>
    <w:rsid w:val="00B33114"/>
    <w:rsid w:val="00B331A8"/>
    <w:rsid w:val="00B334D8"/>
    <w:rsid w:val="00B335AA"/>
    <w:rsid w:val="00B335D9"/>
    <w:rsid w:val="00B336AF"/>
    <w:rsid w:val="00B337A0"/>
    <w:rsid w:val="00B33ADA"/>
    <w:rsid w:val="00B33D4E"/>
    <w:rsid w:val="00B34545"/>
    <w:rsid w:val="00B349DC"/>
    <w:rsid w:val="00B34C6E"/>
    <w:rsid w:val="00B34D1B"/>
    <w:rsid w:val="00B35006"/>
    <w:rsid w:val="00B352A9"/>
    <w:rsid w:val="00B3556A"/>
    <w:rsid w:val="00B359CF"/>
    <w:rsid w:val="00B35D3C"/>
    <w:rsid w:val="00B35F85"/>
    <w:rsid w:val="00B36055"/>
    <w:rsid w:val="00B36239"/>
    <w:rsid w:val="00B362E2"/>
    <w:rsid w:val="00B363D1"/>
    <w:rsid w:val="00B3645F"/>
    <w:rsid w:val="00B367A0"/>
    <w:rsid w:val="00B37660"/>
    <w:rsid w:val="00B37834"/>
    <w:rsid w:val="00B37BC1"/>
    <w:rsid w:val="00B37CB2"/>
    <w:rsid w:val="00B400EB"/>
    <w:rsid w:val="00B401C1"/>
    <w:rsid w:val="00B4045E"/>
    <w:rsid w:val="00B40AEE"/>
    <w:rsid w:val="00B40CF9"/>
    <w:rsid w:val="00B413C5"/>
    <w:rsid w:val="00B41EBD"/>
    <w:rsid w:val="00B41F31"/>
    <w:rsid w:val="00B4206B"/>
    <w:rsid w:val="00B4253D"/>
    <w:rsid w:val="00B4276C"/>
    <w:rsid w:val="00B4280C"/>
    <w:rsid w:val="00B42C39"/>
    <w:rsid w:val="00B42D0B"/>
    <w:rsid w:val="00B42F56"/>
    <w:rsid w:val="00B42F7D"/>
    <w:rsid w:val="00B431F1"/>
    <w:rsid w:val="00B43586"/>
    <w:rsid w:val="00B43956"/>
    <w:rsid w:val="00B44398"/>
    <w:rsid w:val="00B44616"/>
    <w:rsid w:val="00B449B1"/>
    <w:rsid w:val="00B44B1F"/>
    <w:rsid w:val="00B44E16"/>
    <w:rsid w:val="00B455F0"/>
    <w:rsid w:val="00B4575A"/>
    <w:rsid w:val="00B45C11"/>
    <w:rsid w:val="00B46348"/>
    <w:rsid w:val="00B466FF"/>
    <w:rsid w:val="00B469AD"/>
    <w:rsid w:val="00B46E47"/>
    <w:rsid w:val="00B46EF3"/>
    <w:rsid w:val="00B47635"/>
    <w:rsid w:val="00B4775F"/>
    <w:rsid w:val="00B47BDC"/>
    <w:rsid w:val="00B500E1"/>
    <w:rsid w:val="00B50112"/>
    <w:rsid w:val="00B50242"/>
    <w:rsid w:val="00B5056D"/>
    <w:rsid w:val="00B510EC"/>
    <w:rsid w:val="00B5144A"/>
    <w:rsid w:val="00B5158F"/>
    <w:rsid w:val="00B51599"/>
    <w:rsid w:val="00B517B5"/>
    <w:rsid w:val="00B51828"/>
    <w:rsid w:val="00B51939"/>
    <w:rsid w:val="00B51A1B"/>
    <w:rsid w:val="00B51D0F"/>
    <w:rsid w:val="00B5225E"/>
    <w:rsid w:val="00B5285B"/>
    <w:rsid w:val="00B52EE9"/>
    <w:rsid w:val="00B53341"/>
    <w:rsid w:val="00B53660"/>
    <w:rsid w:val="00B5372B"/>
    <w:rsid w:val="00B5374C"/>
    <w:rsid w:val="00B53984"/>
    <w:rsid w:val="00B539D3"/>
    <w:rsid w:val="00B54316"/>
    <w:rsid w:val="00B5492D"/>
    <w:rsid w:val="00B549EB"/>
    <w:rsid w:val="00B54E35"/>
    <w:rsid w:val="00B54EC3"/>
    <w:rsid w:val="00B54F26"/>
    <w:rsid w:val="00B54F7E"/>
    <w:rsid w:val="00B54FDD"/>
    <w:rsid w:val="00B55547"/>
    <w:rsid w:val="00B55D06"/>
    <w:rsid w:val="00B5603E"/>
    <w:rsid w:val="00B5626D"/>
    <w:rsid w:val="00B56A31"/>
    <w:rsid w:val="00B56A53"/>
    <w:rsid w:val="00B57A62"/>
    <w:rsid w:val="00B600A3"/>
    <w:rsid w:val="00B6059D"/>
    <w:rsid w:val="00B60966"/>
    <w:rsid w:val="00B60B1C"/>
    <w:rsid w:val="00B60DA3"/>
    <w:rsid w:val="00B60F64"/>
    <w:rsid w:val="00B60FBF"/>
    <w:rsid w:val="00B611D3"/>
    <w:rsid w:val="00B616F5"/>
    <w:rsid w:val="00B61920"/>
    <w:rsid w:val="00B61E8B"/>
    <w:rsid w:val="00B62142"/>
    <w:rsid w:val="00B621AE"/>
    <w:rsid w:val="00B62254"/>
    <w:rsid w:val="00B62309"/>
    <w:rsid w:val="00B629A4"/>
    <w:rsid w:val="00B62C12"/>
    <w:rsid w:val="00B62E3F"/>
    <w:rsid w:val="00B62E95"/>
    <w:rsid w:val="00B63630"/>
    <w:rsid w:val="00B63CE2"/>
    <w:rsid w:val="00B64589"/>
    <w:rsid w:val="00B645BC"/>
    <w:rsid w:val="00B64699"/>
    <w:rsid w:val="00B64A95"/>
    <w:rsid w:val="00B65028"/>
    <w:rsid w:val="00B65309"/>
    <w:rsid w:val="00B65389"/>
    <w:rsid w:val="00B653AB"/>
    <w:rsid w:val="00B654C2"/>
    <w:rsid w:val="00B66134"/>
    <w:rsid w:val="00B669BA"/>
    <w:rsid w:val="00B669D4"/>
    <w:rsid w:val="00B66E9F"/>
    <w:rsid w:val="00B67BF7"/>
    <w:rsid w:val="00B67E0B"/>
    <w:rsid w:val="00B67F47"/>
    <w:rsid w:val="00B67FBC"/>
    <w:rsid w:val="00B703DF"/>
    <w:rsid w:val="00B70915"/>
    <w:rsid w:val="00B7111E"/>
    <w:rsid w:val="00B7145E"/>
    <w:rsid w:val="00B7196C"/>
    <w:rsid w:val="00B71CCC"/>
    <w:rsid w:val="00B71DC3"/>
    <w:rsid w:val="00B72068"/>
    <w:rsid w:val="00B726C3"/>
    <w:rsid w:val="00B726E5"/>
    <w:rsid w:val="00B7273F"/>
    <w:rsid w:val="00B729CE"/>
    <w:rsid w:val="00B73590"/>
    <w:rsid w:val="00B73B97"/>
    <w:rsid w:val="00B73C17"/>
    <w:rsid w:val="00B742A3"/>
    <w:rsid w:val="00B7441D"/>
    <w:rsid w:val="00B7446B"/>
    <w:rsid w:val="00B745D0"/>
    <w:rsid w:val="00B747EC"/>
    <w:rsid w:val="00B74906"/>
    <w:rsid w:val="00B74C48"/>
    <w:rsid w:val="00B74C9E"/>
    <w:rsid w:val="00B750FE"/>
    <w:rsid w:val="00B75D3C"/>
    <w:rsid w:val="00B75D65"/>
    <w:rsid w:val="00B7609D"/>
    <w:rsid w:val="00B761C2"/>
    <w:rsid w:val="00B762CE"/>
    <w:rsid w:val="00B76814"/>
    <w:rsid w:val="00B76841"/>
    <w:rsid w:val="00B7688F"/>
    <w:rsid w:val="00B76A4A"/>
    <w:rsid w:val="00B773E1"/>
    <w:rsid w:val="00B77ACF"/>
    <w:rsid w:val="00B77C86"/>
    <w:rsid w:val="00B77D23"/>
    <w:rsid w:val="00B77E77"/>
    <w:rsid w:val="00B80184"/>
    <w:rsid w:val="00B80305"/>
    <w:rsid w:val="00B805FA"/>
    <w:rsid w:val="00B807CA"/>
    <w:rsid w:val="00B80820"/>
    <w:rsid w:val="00B80D25"/>
    <w:rsid w:val="00B80D78"/>
    <w:rsid w:val="00B80E7F"/>
    <w:rsid w:val="00B80F80"/>
    <w:rsid w:val="00B81051"/>
    <w:rsid w:val="00B81356"/>
    <w:rsid w:val="00B819C2"/>
    <w:rsid w:val="00B81B98"/>
    <w:rsid w:val="00B81DA9"/>
    <w:rsid w:val="00B81E9A"/>
    <w:rsid w:val="00B8221A"/>
    <w:rsid w:val="00B822A4"/>
    <w:rsid w:val="00B82425"/>
    <w:rsid w:val="00B82ADA"/>
    <w:rsid w:val="00B82D9F"/>
    <w:rsid w:val="00B82F85"/>
    <w:rsid w:val="00B83029"/>
    <w:rsid w:val="00B83246"/>
    <w:rsid w:val="00B8357F"/>
    <w:rsid w:val="00B8375D"/>
    <w:rsid w:val="00B83F03"/>
    <w:rsid w:val="00B84A31"/>
    <w:rsid w:val="00B84C4E"/>
    <w:rsid w:val="00B8504D"/>
    <w:rsid w:val="00B850D8"/>
    <w:rsid w:val="00B85314"/>
    <w:rsid w:val="00B85385"/>
    <w:rsid w:val="00B85F60"/>
    <w:rsid w:val="00B86204"/>
    <w:rsid w:val="00B8622E"/>
    <w:rsid w:val="00B86400"/>
    <w:rsid w:val="00B864B5"/>
    <w:rsid w:val="00B867FA"/>
    <w:rsid w:val="00B86D26"/>
    <w:rsid w:val="00B873FD"/>
    <w:rsid w:val="00B87E23"/>
    <w:rsid w:val="00B9056C"/>
    <w:rsid w:val="00B90F15"/>
    <w:rsid w:val="00B9154F"/>
    <w:rsid w:val="00B91B35"/>
    <w:rsid w:val="00B91ED1"/>
    <w:rsid w:val="00B91FCE"/>
    <w:rsid w:val="00B92041"/>
    <w:rsid w:val="00B922D1"/>
    <w:rsid w:val="00B92579"/>
    <w:rsid w:val="00B926AA"/>
    <w:rsid w:val="00B93463"/>
    <w:rsid w:val="00B937AA"/>
    <w:rsid w:val="00B93918"/>
    <w:rsid w:val="00B93928"/>
    <w:rsid w:val="00B93A6B"/>
    <w:rsid w:val="00B93A76"/>
    <w:rsid w:val="00B93F7A"/>
    <w:rsid w:val="00B941F3"/>
    <w:rsid w:val="00B947E3"/>
    <w:rsid w:val="00B94E85"/>
    <w:rsid w:val="00B94F03"/>
    <w:rsid w:val="00B9523C"/>
    <w:rsid w:val="00B95333"/>
    <w:rsid w:val="00B95642"/>
    <w:rsid w:val="00B959D2"/>
    <w:rsid w:val="00B95DE6"/>
    <w:rsid w:val="00B963DA"/>
    <w:rsid w:val="00B96831"/>
    <w:rsid w:val="00B969A8"/>
    <w:rsid w:val="00B969D4"/>
    <w:rsid w:val="00B96F22"/>
    <w:rsid w:val="00B970B9"/>
    <w:rsid w:val="00B970E2"/>
    <w:rsid w:val="00B975B6"/>
    <w:rsid w:val="00B97C03"/>
    <w:rsid w:val="00B97E35"/>
    <w:rsid w:val="00B97ECA"/>
    <w:rsid w:val="00BA086E"/>
    <w:rsid w:val="00BA0B0F"/>
    <w:rsid w:val="00BA10D3"/>
    <w:rsid w:val="00BA1912"/>
    <w:rsid w:val="00BA1942"/>
    <w:rsid w:val="00BA1FEA"/>
    <w:rsid w:val="00BA283A"/>
    <w:rsid w:val="00BA2A49"/>
    <w:rsid w:val="00BA2BDB"/>
    <w:rsid w:val="00BA2D12"/>
    <w:rsid w:val="00BA2D91"/>
    <w:rsid w:val="00BA31F1"/>
    <w:rsid w:val="00BA38BB"/>
    <w:rsid w:val="00BA39C7"/>
    <w:rsid w:val="00BA3CFB"/>
    <w:rsid w:val="00BA4346"/>
    <w:rsid w:val="00BA43EA"/>
    <w:rsid w:val="00BA45EF"/>
    <w:rsid w:val="00BA49F9"/>
    <w:rsid w:val="00BA4A71"/>
    <w:rsid w:val="00BA4B2C"/>
    <w:rsid w:val="00BA4DB5"/>
    <w:rsid w:val="00BA4F1B"/>
    <w:rsid w:val="00BA5268"/>
    <w:rsid w:val="00BA5868"/>
    <w:rsid w:val="00BA5A0B"/>
    <w:rsid w:val="00BA60CC"/>
    <w:rsid w:val="00BA694E"/>
    <w:rsid w:val="00BA6986"/>
    <w:rsid w:val="00BA7267"/>
    <w:rsid w:val="00BA7338"/>
    <w:rsid w:val="00BA73CE"/>
    <w:rsid w:val="00BA760C"/>
    <w:rsid w:val="00BA78DD"/>
    <w:rsid w:val="00BA799D"/>
    <w:rsid w:val="00BA7CDF"/>
    <w:rsid w:val="00BB0350"/>
    <w:rsid w:val="00BB051A"/>
    <w:rsid w:val="00BB05ED"/>
    <w:rsid w:val="00BB0743"/>
    <w:rsid w:val="00BB090E"/>
    <w:rsid w:val="00BB0ED3"/>
    <w:rsid w:val="00BB15FE"/>
    <w:rsid w:val="00BB176C"/>
    <w:rsid w:val="00BB1813"/>
    <w:rsid w:val="00BB19C2"/>
    <w:rsid w:val="00BB1B1F"/>
    <w:rsid w:val="00BB1D2F"/>
    <w:rsid w:val="00BB1DBA"/>
    <w:rsid w:val="00BB263A"/>
    <w:rsid w:val="00BB2666"/>
    <w:rsid w:val="00BB2AD6"/>
    <w:rsid w:val="00BB2BA1"/>
    <w:rsid w:val="00BB2C8E"/>
    <w:rsid w:val="00BB2CDD"/>
    <w:rsid w:val="00BB3568"/>
    <w:rsid w:val="00BB39D8"/>
    <w:rsid w:val="00BB3E24"/>
    <w:rsid w:val="00BB4596"/>
    <w:rsid w:val="00BB488D"/>
    <w:rsid w:val="00BB543A"/>
    <w:rsid w:val="00BB55E6"/>
    <w:rsid w:val="00BB56EF"/>
    <w:rsid w:val="00BB5C67"/>
    <w:rsid w:val="00BB62AE"/>
    <w:rsid w:val="00BB6435"/>
    <w:rsid w:val="00BB6522"/>
    <w:rsid w:val="00BB6802"/>
    <w:rsid w:val="00BB6CA3"/>
    <w:rsid w:val="00BB6F65"/>
    <w:rsid w:val="00BB7112"/>
    <w:rsid w:val="00BB743F"/>
    <w:rsid w:val="00BB7593"/>
    <w:rsid w:val="00BB7B79"/>
    <w:rsid w:val="00BB7FC4"/>
    <w:rsid w:val="00BC0182"/>
    <w:rsid w:val="00BC027A"/>
    <w:rsid w:val="00BC0B09"/>
    <w:rsid w:val="00BC0B98"/>
    <w:rsid w:val="00BC0D8A"/>
    <w:rsid w:val="00BC0F83"/>
    <w:rsid w:val="00BC10A8"/>
    <w:rsid w:val="00BC10F1"/>
    <w:rsid w:val="00BC1707"/>
    <w:rsid w:val="00BC17AA"/>
    <w:rsid w:val="00BC1D0B"/>
    <w:rsid w:val="00BC24B4"/>
    <w:rsid w:val="00BC28C8"/>
    <w:rsid w:val="00BC2C9F"/>
    <w:rsid w:val="00BC41D4"/>
    <w:rsid w:val="00BC464D"/>
    <w:rsid w:val="00BC47F7"/>
    <w:rsid w:val="00BC4957"/>
    <w:rsid w:val="00BC51C1"/>
    <w:rsid w:val="00BC52D5"/>
    <w:rsid w:val="00BC5A11"/>
    <w:rsid w:val="00BC5A96"/>
    <w:rsid w:val="00BC5B59"/>
    <w:rsid w:val="00BC5BCE"/>
    <w:rsid w:val="00BC6200"/>
    <w:rsid w:val="00BC664F"/>
    <w:rsid w:val="00BC6BE8"/>
    <w:rsid w:val="00BC6E34"/>
    <w:rsid w:val="00BC7C4B"/>
    <w:rsid w:val="00BC7E99"/>
    <w:rsid w:val="00BD05F2"/>
    <w:rsid w:val="00BD07F8"/>
    <w:rsid w:val="00BD090E"/>
    <w:rsid w:val="00BD0961"/>
    <w:rsid w:val="00BD0E18"/>
    <w:rsid w:val="00BD1496"/>
    <w:rsid w:val="00BD1E34"/>
    <w:rsid w:val="00BD216F"/>
    <w:rsid w:val="00BD2796"/>
    <w:rsid w:val="00BD2839"/>
    <w:rsid w:val="00BD2AEE"/>
    <w:rsid w:val="00BD2C3A"/>
    <w:rsid w:val="00BD2C42"/>
    <w:rsid w:val="00BD2D91"/>
    <w:rsid w:val="00BD2E0F"/>
    <w:rsid w:val="00BD34AB"/>
    <w:rsid w:val="00BD3767"/>
    <w:rsid w:val="00BD391A"/>
    <w:rsid w:val="00BD39E4"/>
    <w:rsid w:val="00BD3A95"/>
    <w:rsid w:val="00BD3B23"/>
    <w:rsid w:val="00BD3BFA"/>
    <w:rsid w:val="00BD417D"/>
    <w:rsid w:val="00BD4182"/>
    <w:rsid w:val="00BD41A8"/>
    <w:rsid w:val="00BD4506"/>
    <w:rsid w:val="00BD47E5"/>
    <w:rsid w:val="00BD4877"/>
    <w:rsid w:val="00BD4D49"/>
    <w:rsid w:val="00BD53D0"/>
    <w:rsid w:val="00BD5A15"/>
    <w:rsid w:val="00BD5A23"/>
    <w:rsid w:val="00BD6303"/>
    <w:rsid w:val="00BD6B69"/>
    <w:rsid w:val="00BD6D68"/>
    <w:rsid w:val="00BD6EE5"/>
    <w:rsid w:val="00BD7902"/>
    <w:rsid w:val="00BD7C4A"/>
    <w:rsid w:val="00BE061E"/>
    <w:rsid w:val="00BE09DC"/>
    <w:rsid w:val="00BE0C88"/>
    <w:rsid w:val="00BE12E5"/>
    <w:rsid w:val="00BE15B0"/>
    <w:rsid w:val="00BE1A05"/>
    <w:rsid w:val="00BE1A70"/>
    <w:rsid w:val="00BE2010"/>
    <w:rsid w:val="00BE2527"/>
    <w:rsid w:val="00BE2A53"/>
    <w:rsid w:val="00BE2F13"/>
    <w:rsid w:val="00BE3283"/>
    <w:rsid w:val="00BE36FC"/>
    <w:rsid w:val="00BE374C"/>
    <w:rsid w:val="00BE37FC"/>
    <w:rsid w:val="00BE3C05"/>
    <w:rsid w:val="00BE4913"/>
    <w:rsid w:val="00BE49B9"/>
    <w:rsid w:val="00BE4AFF"/>
    <w:rsid w:val="00BE4D8A"/>
    <w:rsid w:val="00BE5486"/>
    <w:rsid w:val="00BE5C68"/>
    <w:rsid w:val="00BE5D5F"/>
    <w:rsid w:val="00BE6294"/>
    <w:rsid w:val="00BE6BF7"/>
    <w:rsid w:val="00BE6E30"/>
    <w:rsid w:val="00BE6E62"/>
    <w:rsid w:val="00BE6F26"/>
    <w:rsid w:val="00BE716B"/>
    <w:rsid w:val="00BE7348"/>
    <w:rsid w:val="00BE77BB"/>
    <w:rsid w:val="00BE77C1"/>
    <w:rsid w:val="00BE78A5"/>
    <w:rsid w:val="00BE79C7"/>
    <w:rsid w:val="00BE7EF5"/>
    <w:rsid w:val="00BE7F8F"/>
    <w:rsid w:val="00BF032D"/>
    <w:rsid w:val="00BF040A"/>
    <w:rsid w:val="00BF0D80"/>
    <w:rsid w:val="00BF0E00"/>
    <w:rsid w:val="00BF0ED8"/>
    <w:rsid w:val="00BF117F"/>
    <w:rsid w:val="00BF17C0"/>
    <w:rsid w:val="00BF1B7A"/>
    <w:rsid w:val="00BF22C6"/>
    <w:rsid w:val="00BF2A26"/>
    <w:rsid w:val="00BF31F3"/>
    <w:rsid w:val="00BF4621"/>
    <w:rsid w:val="00BF50DA"/>
    <w:rsid w:val="00BF5146"/>
    <w:rsid w:val="00BF5189"/>
    <w:rsid w:val="00BF5A6D"/>
    <w:rsid w:val="00BF5C2F"/>
    <w:rsid w:val="00BF5CD9"/>
    <w:rsid w:val="00BF5DAC"/>
    <w:rsid w:val="00BF6219"/>
    <w:rsid w:val="00BF62EC"/>
    <w:rsid w:val="00BF644B"/>
    <w:rsid w:val="00BF6805"/>
    <w:rsid w:val="00BF68A3"/>
    <w:rsid w:val="00BF6A2E"/>
    <w:rsid w:val="00BF6EA2"/>
    <w:rsid w:val="00BF7457"/>
    <w:rsid w:val="00BF74CC"/>
    <w:rsid w:val="00BF7C23"/>
    <w:rsid w:val="00C00466"/>
    <w:rsid w:val="00C0047F"/>
    <w:rsid w:val="00C006E0"/>
    <w:rsid w:val="00C007F8"/>
    <w:rsid w:val="00C0096F"/>
    <w:rsid w:val="00C01265"/>
    <w:rsid w:val="00C019A6"/>
    <w:rsid w:val="00C01BBB"/>
    <w:rsid w:val="00C022C3"/>
    <w:rsid w:val="00C02330"/>
    <w:rsid w:val="00C02510"/>
    <w:rsid w:val="00C026A8"/>
    <w:rsid w:val="00C02ABB"/>
    <w:rsid w:val="00C02B92"/>
    <w:rsid w:val="00C02DE0"/>
    <w:rsid w:val="00C04C15"/>
    <w:rsid w:val="00C04D7A"/>
    <w:rsid w:val="00C04F23"/>
    <w:rsid w:val="00C05008"/>
    <w:rsid w:val="00C0557E"/>
    <w:rsid w:val="00C059FD"/>
    <w:rsid w:val="00C05C4E"/>
    <w:rsid w:val="00C06C5A"/>
    <w:rsid w:val="00C06DEB"/>
    <w:rsid w:val="00C07124"/>
    <w:rsid w:val="00C07A5C"/>
    <w:rsid w:val="00C07E19"/>
    <w:rsid w:val="00C07E51"/>
    <w:rsid w:val="00C07FA0"/>
    <w:rsid w:val="00C07FB2"/>
    <w:rsid w:val="00C10113"/>
    <w:rsid w:val="00C105DD"/>
    <w:rsid w:val="00C10777"/>
    <w:rsid w:val="00C109CD"/>
    <w:rsid w:val="00C10A6E"/>
    <w:rsid w:val="00C10B6E"/>
    <w:rsid w:val="00C10F90"/>
    <w:rsid w:val="00C11707"/>
    <w:rsid w:val="00C11A46"/>
    <w:rsid w:val="00C11D08"/>
    <w:rsid w:val="00C124A8"/>
    <w:rsid w:val="00C12BA6"/>
    <w:rsid w:val="00C12ED1"/>
    <w:rsid w:val="00C12F22"/>
    <w:rsid w:val="00C1309B"/>
    <w:rsid w:val="00C13D86"/>
    <w:rsid w:val="00C13E97"/>
    <w:rsid w:val="00C13EB9"/>
    <w:rsid w:val="00C1421C"/>
    <w:rsid w:val="00C147D0"/>
    <w:rsid w:val="00C14B8E"/>
    <w:rsid w:val="00C14BCB"/>
    <w:rsid w:val="00C14C8C"/>
    <w:rsid w:val="00C14CEF"/>
    <w:rsid w:val="00C1520B"/>
    <w:rsid w:val="00C15469"/>
    <w:rsid w:val="00C157F4"/>
    <w:rsid w:val="00C15A93"/>
    <w:rsid w:val="00C1607C"/>
    <w:rsid w:val="00C165F3"/>
    <w:rsid w:val="00C167CD"/>
    <w:rsid w:val="00C168A0"/>
    <w:rsid w:val="00C17074"/>
    <w:rsid w:val="00C1707F"/>
    <w:rsid w:val="00C1727F"/>
    <w:rsid w:val="00C173EA"/>
    <w:rsid w:val="00C1754B"/>
    <w:rsid w:val="00C17935"/>
    <w:rsid w:val="00C17988"/>
    <w:rsid w:val="00C20542"/>
    <w:rsid w:val="00C205BD"/>
    <w:rsid w:val="00C20641"/>
    <w:rsid w:val="00C20723"/>
    <w:rsid w:val="00C2088C"/>
    <w:rsid w:val="00C209C8"/>
    <w:rsid w:val="00C20D32"/>
    <w:rsid w:val="00C20F47"/>
    <w:rsid w:val="00C20F4E"/>
    <w:rsid w:val="00C20F77"/>
    <w:rsid w:val="00C20FFC"/>
    <w:rsid w:val="00C2102D"/>
    <w:rsid w:val="00C21050"/>
    <w:rsid w:val="00C2116A"/>
    <w:rsid w:val="00C2138E"/>
    <w:rsid w:val="00C21B30"/>
    <w:rsid w:val="00C21B5B"/>
    <w:rsid w:val="00C228B6"/>
    <w:rsid w:val="00C23056"/>
    <w:rsid w:val="00C23212"/>
    <w:rsid w:val="00C23245"/>
    <w:rsid w:val="00C23509"/>
    <w:rsid w:val="00C23D0F"/>
    <w:rsid w:val="00C23D26"/>
    <w:rsid w:val="00C23D9A"/>
    <w:rsid w:val="00C23EA2"/>
    <w:rsid w:val="00C253EA"/>
    <w:rsid w:val="00C25905"/>
    <w:rsid w:val="00C25D9F"/>
    <w:rsid w:val="00C25F34"/>
    <w:rsid w:val="00C265E6"/>
    <w:rsid w:val="00C26887"/>
    <w:rsid w:val="00C26DC9"/>
    <w:rsid w:val="00C26E74"/>
    <w:rsid w:val="00C27045"/>
    <w:rsid w:val="00C272AA"/>
    <w:rsid w:val="00C272D7"/>
    <w:rsid w:val="00C273EB"/>
    <w:rsid w:val="00C27983"/>
    <w:rsid w:val="00C30C23"/>
    <w:rsid w:val="00C30D61"/>
    <w:rsid w:val="00C30FCC"/>
    <w:rsid w:val="00C31239"/>
    <w:rsid w:val="00C314B1"/>
    <w:rsid w:val="00C31758"/>
    <w:rsid w:val="00C3181B"/>
    <w:rsid w:val="00C31BA2"/>
    <w:rsid w:val="00C31F2F"/>
    <w:rsid w:val="00C31F57"/>
    <w:rsid w:val="00C323BB"/>
    <w:rsid w:val="00C327C6"/>
    <w:rsid w:val="00C329B9"/>
    <w:rsid w:val="00C32A38"/>
    <w:rsid w:val="00C32F2B"/>
    <w:rsid w:val="00C32FF6"/>
    <w:rsid w:val="00C3326A"/>
    <w:rsid w:val="00C3344E"/>
    <w:rsid w:val="00C3351F"/>
    <w:rsid w:val="00C3368D"/>
    <w:rsid w:val="00C338AE"/>
    <w:rsid w:val="00C33FB0"/>
    <w:rsid w:val="00C3421B"/>
    <w:rsid w:val="00C3427D"/>
    <w:rsid w:val="00C34481"/>
    <w:rsid w:val="00C34736"/>
    <w:rsid w:val="00C34810"/>
    <w:rsid w:val="00C34891"/>
    <w:rsid w:val="00C34AB7"/>
    <w:rsid w:val="00C34C76"/>
    <w:rsid w:val="00C34D23"/>
    <w:rsid w:val="00C35864"/>
    <w:rsid w:val="00C359A2"/>
    <w:rsid w:val="00C35ABD"/>
    <w:rsid w:val="00C35B53"/>
    <w:rsid w:val="00C35CED"/>
    <w:rsid w:val="00C35D58"/>
    <w:rsid w:val="00C35E01"/>
    <w:rsid w:val="00C361E4"/>
    <w:rsid w:val="00C36424"/>
    <w:rsid w:val="00C36459"/>
    <w:rsid w:val="00C364FA"/>
    <w:rsid w:val="00C36DAC"/>
    <w:rsid w:val="00C37A09"/>
    <w:rsid w:val="00C37F51"/>
    <w:rsid w:val="00C40016"/>
    <w:rsid w:val="00C402D8"/>
    <w:rsid w:val="00C40791"/>
    <w:rsid w:val="00C40A54"/>
    <w:rsid w:val="00C40AF6"/>
    <w:rsid w:val="00C40DCB"/>
    <w:rsid w:val="00C40FD0"/>
    <w:rsid w:val="00C40FFA"/>
    <w:rsid w:val="00C412FA"/>
    <w:rsid w:val="00C41325"/>
    <w:rsid w:val="00C4151E"/>
    <w:rsid w:val="00C415BA"/>
    <w:rsid w:val="00C41709"/>
    <w:rsid w:val="00C41790"/>
    <w:rsid w:val="00C41D35"/>
    <w:rsid w:val="00C41DF0"/>
    <w:rsid w:val="00C41FC4"/>
    <w:rsid w:val="00C420AC"/>
    <w:rsid w:val="00C42644"/>
    <w:rsid w:val="00C42C80"/>
    <w:rsid w:val="00C44792"/>
    <w:rsid w:val="00C44799"/>
    <w:rsid w:val="00C44B58"/>
    <w:rsid w:val="00C44D57"/>
    <w:rsid w:val="00C44F6B"/>
    <w:rsid w:val="00C45029"/>
    <w:rsid w:val="00C45240"/>
    <w:rsid w:val="00C452C3"/>
    <w:rsid w:val="00C45853"/>
    <w:rsid w:val="00C45C48"/>
    <w:rsid w:val="00C46240"/>
    <w:rsid w:val="00C4638E"/>
    <w:rsid w:val="00C464B6"/>
    <w:rsid w:val="00C46570"/>
    <w:rsid w:val="00C465C5"/>
    <w:rsid w:val="00C46BC4"/>
    <w:rsid w:val="00C46C6C"/>
    <w:rsid w:val="00C46D75"/>
    <w:rsid w:val="00C4735F"/>
    <w:rsid w:val="00C47390"/>
    <w:rsid w:val="00C47D39"/>
    <w:rsid w:val="00C47EE4"/>
    <w:rsid w:val="00C47FE7"/>
    <w:rsid w:val="00C50D6D"/>
    <w:rsid w:val="00C51420"/>
    <w:rsid w:val="00C5191A"/>
    <w:rsid w:val="00C521A6"/>
    <w:rsid w:val="00C521CE"/>
    <w:rsid w:val="00C527FF"/>
    <w:rsid w:val="00C52C79"/>
    <w:rsid w:val="00C52D7D"/>
    <w:rsid w:val="00C532ED"/>
    <w:rsid w:val="00C5366D"/>
    <w:rsid w:val="00C5384F"/>
    <w:rsid w:val="00C53A57"/>
    <w:rsid w:val="00C53E1B"/>
    <w:rsid w:val="00C53EDD"/>
    <w:rsid w:val="00C54014"/>
    <w:rsid w:val="00C5448E"/>
    <w:rsid w:val="00C546BA"/>
    <w:rsid w:val="00C54700"/>
    <w:rsid w:val="00C54802"/>
    <w:rsid w:val="00C54CDE"/>
    <w:rsid w:val="00C556CB"/>
    <w:rsid w:val="00C55D54"/>
    <w:rsid w:val="00C55DA5"/>
    <w:rsid w:val="00C563DC"/>
    <w:rsid w:val="00C56AD3"/>
    <w:rsid w:val="00C57384"/>
    <w:rsid w:val="00C573A9"/>
    <w:rsid w:val="00C57839"/>
    <w:rsid w:val="00C601E4"/>
    <w:rsid w:val="00C60259"/>
    <w:rsid w:val="00C60274"/>
    <w:rsid w:val="00C60ABC"/>
    <w:rsid w:val="00C612FD"/>
    <w:rsid w:val="00C61850"/>
    <w:rsid w:val="00C61DE1"/>
    <w:rsid w:val="00C62006"/>
    <w:rsid w:val="00C623DA"/>
    <w:rsid w:val="00C62693"/>
    <w:rsid w:val="00C62F54"/>
    <w:rsid w:val="00C62F84"/>
    <w:rsid w:val="00C63E0C"/>
    <w:rsid w:val="00C63FA3"/>
    <w:rsid w:val="00C64185"/>
    <w:rsid w:val="00C643D2"/>
    <w:rsid w:val="00C64D87"/>
    <w:rsid w:val="00C657D5"/>
    <w:rsid w:val="00C65B9E"/>
    <w:rsid w:val="00C65DA7"/>
    <w:rsid w:val="00C660AF"/>
    <w:rsid w:val="00C663DB"/>
    <w:rsid w:val="00C66987"/>
    <w:rsid w:val="00C66AE6"/>
    <w:rsid w:val="00C66D89"/>
    <w:rsid w:val="00C674FB"/>
    <w:rsid w:val="00C6785A"/>
    <w:rsid w:val="00C67BDA"/>
    <w:rsid w:val="00C67EC3"/>
    <w:rsid w:val="00C7027D"/>
    <w:rsid w:val="00C7052A"/>
    <w:rsid w:val="00C70796"/>
    <w:rsid w:val="00C70921"/>
    <w:rsid w:val="00C70D6B"/>
    <w:rsid w:val="00C70F7E"/>
    <w:rsid w:val="00C71317"/>
    <w:rsid w:val="00C715D9"/>
    <w:rsid w:val="00C71A95"/>
    <w:rsid w:val="00C71B64"/>
    <w:rsid w:val="00C72228"/>
    <w:rsid w:val="00C72B29"/>
    <w:rsid w:val="00C72B59"/>
    <w:rsid w:val="00C72C80"/>
    <w:rsid w:val="00C72DB9"/>
    <w:rsid w:val="00C73115"/>
    <w:rsid w:val="00C73763"/>
    <w:rsid w:val="00C7393A"/>
    <w:rsid w:val="00C73E92"/>
    <w:rsid w:val="00C7407C"/>
    <w:rsid w:val="00C74379"/>
    <w:rsid w:val="00C743F7"/>
    <w:rsid w:val="00C74712"/>
    <w:rsid w:val="00C748ED"/>
    <w:rsid w:val="00C74A51"/>
    <w:rsid w:val="00C74A71"/>
    <w:rsid w:val="00C74EEA"/>
    <w:rsid w:val="00C75100"/>
    <w:rsid w:val="00C7511B"/>
    <w:rsid w:val="00C751B6"/>
    <w:rsid w:val="00C75692"/>
    <w:rsid w:val="00C75AE3"/>
    <w:rsid w:val="00C75ED6"/>
    <w:rsid w:val="00C75F8F"/>
    <w:rsid w:val="00C76812"/>
    <w:rsid w:val="00C76991"/>
    <w:rsid w:val="00C76C7E"/>
    <w:rsid w:val="00C76CAC"/>
    <w:rsid w:val="00C773F3"/>
    <w:rsid w:val="00C779F5"/>
    <w:rsid w:val="00C77B8B"/>
    <w:rsid w:val="00C801C9"/>
    <w:rsid w:val="00C80C7A"/>
    <w:rsid w:val="00C80CA7"/>
    <w:rsid w:val="00C80F05"/>
    <w:rsid w:val="00C81032"/>
    <w:rsid w:val="00C81192"/>
    <w:rsid w:val="00C8119B"/>
    <w:rsid w:val="00C81761"/>
    <w:rsid w:val="00C8177F"/>
    <w:rsid w:val="00C819BF"/>
    <w:rsid w:val="00C819F7"/>
    <w:rsid w:val="00C81B81"/>
    <w:rsid w:val="00C81C29"/>
    <w:rsid w:val="00C81ED3"/>
    <w:rsid w:val="00C8285E"/>
    <w:rsid w:val="00C82CE5"/>
    <w:rsid w:val="00C82EB7"/>
    <w:rsid w:val="00C82F62"/>
    <w:rsid w:val="00C837F7"/>
    <w:rsid w:val="00C83BCD"/>
    <w:rsid w:val="00C83D4B"/>
    <w:rsid w:val="00C846DD"/>
    <w:rsid w:val="00C84B8E"/>
    <w:rsid w:val="00C84BAE"/>
    <w:rsid w:val="00C84EEE"/>
    <w:rsid w:val="00C84FBD"/>
    <w:rsid w:val="00C85009"/>
    <w:rsid w:val="00C85037"/>
    <w:rsid w:val="00C851AB"/>
    <w:rsid w:val="00C8572F"/>
    <w:rsid w:val="00C85887"/>
    <w:rsid w:val="00C85C5A"/>
    <w:rsid w:val="00C863D4"/>
    <w:rsid w:val="00C86C0D"/>
    <w:rsid w:val="00C86E99"/>
    <w:rsid w:val="00C87357"/>
    <w:rsid w:val="00C874CA"/>
    <w:rsid w:val="00C87A41"/>
    <w:rsid w:val="00C87EC6"/>
    <w:rsid w:val="00C90B99"/>
    <w:rsid w:val="00C90C15"/>
    <w:rsid w:val="00C9129F"/>
    <w:rsid w:val="00C91CAB"/>
    <w:rsid w:val="00C923D2"/>
    <w:rsid w:val="00C9261E"/>
    <w:rsid w:val="00C92C05"/>
    <w:rsid w:val="00C92CCE"/>
    <w:rsid w:val="00C9317A"/>
    <w:rsid w:val="00C9325F"/>
    <w:rsid w:val="00C932C7"/>
    <w:rsid w:val="00C93470"/>
    <w:rsid w:val="00C93706"/>
    <w:rsid w:val="00C93935"/>
    <w:rsid w:val="00C93CE9"/>
    <w:rsid w:val="00C94105"/>
    <w:rsid w:val="00C942B9"/>
    <w:rsid w:val="00C943A4"/>
    <w:rsid w:val="00C95048"/>
    <w:rsid w:val="00C9543C"/>
    <w:rsid w:val="00C954AD"/>
    <w:rsid w:val="00C95B72"/>
    <w:rsid w:val="00C95DCA"/>
    <w:rsid w:val="00C95F41"/>
    <w:rsid w:val="00C95F51"/>
    <w:rsid w:val="00C961C4"/>
    <w:rsid w:val="00C9622F"/>
    <w:rsid w:val="00C9668B"/>
    <w:rsid w:val="00C96E5D"/>
    <w:rsid w:val="00C97015"/>
    <w:rsid w:val="00C97191"/>
    <w:rsid w:val="00C974E0"/>
    <w:rsid w:val="00C97812"/>
    <w:rsid w:val="00C979B2"/>
    <w:rsid w:val="00C97A5B"/>
    <w:rsid w:val="00C97D31"/>
    <w:rsid w:val="00CA0014"/>
    <w:rsid w:val="00CA0648"/>
    <w:rsid w:val="00CA14D6"/>
    <w:rsid w:val="00CA17D2"/>
    <w:rsid w:val="00CA19A6"/>
    <w:rsid w:val="00CA2244"/>
    <w:rsid w:val="00CA2403"/>
    <w:rsid w:val="00CA2467"/>
    <w:rsid w:val="00CA29FB"/>
    <w:rsid w:val="00CA2A87"/>
    <w:rsid w:val="00CA2B71"/>
    <w:rsid w:val="00CA3365"/>
    <w:rsid w:val="00CA3388"/>
    <w:rsid w:val="00CA34F9"/>
    <w:rsid w:val="00CA367C"/>
    <w:rsid w:val="00CA3EB3"/>
    <w:rsid w:val="00CA42A0"/>
    <w:rsid w:val="00CA43B8"/>
    <w:rsid w:val="00CA4FEC"/>
    <w:rsid w:val="00CA517B"/>
    <w:rsid w:val="00CA521F"/>
    <w:rsid w:val="00CA5365"/>
    <w:rsid w:val="00CA5BCF"/>
    <w:rsid w:val="00CA5C3A"/>
    <w:rsid w:val="00CA5D58"/>
    <w:rsid w:val="00CA5F85"/>
    <w:rsid w:val="00CA64FE"/>
    <w:rsid w:val="00CA676B"/>
    <w:rsid w:val="00CA6C7A"/>
    <w:rsid w:val="00CA6FEB"/>
    <w:rsid w:val="00CA7003"/>
    <w:rsid w:val="00CA70FC"/>
    <w:rsid w:val="00CA747B"/>
    <w:rsid w:val="00CA7958"/>
    <w:rsid w:val="00CB00B0"/>
    <w:rsid w:val="00CB0301"/>
    <w:rsid w:val="00CB0528"/>
    <w:rsid w:val="00CB06AE"/>
    <w:rsid w:val="00CB096B"/>
    <w:rsid w:val="00CB0A62"/>
    <w:rsid w:val="00CB0B7D"/>
    <w:rsid w:val="00CB0E5C"/>
    <w:rsid w:val="00CB0F2E"/>
    <w:rsid w:val="00CB1DCE"/>
    <w:rsid w:val="00CB285E"/>
    <w:rsid w:val="00CB288B"/>
    <w:rsid w:val="00CB2DCA"/>
    <w:rsid w:val="00CB2E04"/>
    <w:rsid w:val="00CB2ECD"/>
    <w:rsid w:val="00CB3E6B"/>
    <w:rsid w:val="00CB47A5"/>
    <w:rsid w:val="00CB48EE"/>
    <w:rsid w:val="00CB49C2"/>
    <w:rsid w:val="00CB4C34"/>
    <w:rsid w:val="00CB4D09"/>
    <w:rsid w:val="00CB5654"/>
    <w:rsid w:val="00CB5C8C"/>
    <w:rsid w:val="00CB6389"/>
    <w:rsid w:val="00CB64EC"/>
    <w:rsid w:val="00CB6B59"/>
    <w:rsid w:val="00CB72ED"/>
    <w:rsid w:val="00CB733C"/>
    <w:rsid w:val="00CC0123"/>
    <w:rsid w:val="00CC02F1"/>
    <w:rsid w:val="00CC070F"/>
    <w:rsid w:val="00CC097A"/>
    <w:rsid w:val="00CC0A39"/>
    <w:rsid w:val="00CC0E45"/>
    <w:rsid w:val="00CC0E74"/>
    <w:rsid w:val="00CC1763"/>
    <w:rsid w:val="00CC1E54"/>
    <w:rsid w:val="00CC1E9C"/>
    <w:rsid w:val="00CC1FC8"/>
    <w:rsid w:val="00CC2056"/>
    <w:rsid w:val="00CC227C"/>
    <w:rsid w:val="00CC2535"/>
    <w:rsid w:val="00CC2DC5"/>
    <w:rsid w:val="00CC30A2"/>
    <w:rsid w:val="00CC332E"/>
    <w:rsid w:val="00CC3462"/>
    <w:rsid w:val="00CC353B"/>
    <w:rsid w:val="00CC374C"/>
    <w:rsid w:val="00CC3A0D"/>
    <w:rsid w:val="00CC3E6B"/>
    <w:rsid w:val="00CC3E7C"/>
    <w:rsid w:val="00CC40A8"/>
    <w:rsid w:val="00CC4B0D"/>
    <w:rsid w:val="00CC4B3C"/>
    <w:rsid w:val="00CC4FFF"/>
    <w:rsid w:val="00CC5501"/>
    <w:rsid w:val="00CC5581"/>
    <w:rsid w:val="00CC5691"/>
    <w:rsid w:val="00CC5EE2"/>
    <w:rsid w:val="00CC6186"/>
    <w:rsid w:val="00CC6A95"/>
    <w:rsid w:val="00CC6C1C"/>
    <w:rsid w:val="00CC6DA6"/>
    <w:rsid w:val="00CC7463"/>
    <w:rsid w:val="00CC7577"/>
    <w:rsid w:val="00CC7C75"/>
    <w:rsid w:val="00CC7D10"/>
    <w:rsid w:val="00CC7DE7"/>
    <w:rsid w:val="00CD01C2"/>
    <w:rsid w:val="00CD01CF"/>
    <w:rsid w:val="00CD02D9"/>
    <w:rsid w:val="00CD06F7"/>
    <w:rsid w:val="00CD0C5F"/>
    <w:rsid w:val="00CD0F5A"/>
    <w:rsid w:val="00CD1502"/>
    <w:rsid w:val="00CD150C"/>
    <w:rsid w:val="00CD1A21"/>
    <w:rsid w:val="00CD1A9E"/>
    <w:rsid w:val="00CD20A5"/>
    <w:rsid w:val="00CD2153"/>
    <w:rsid w:val="00CD236D"/>
    <w:rsid w:val="00CD3316"/>
    <w:rsid w:val="00CD370C"/>
    <w:rsid w:val="00CD398B"/>
    <w:rsid w:val="00CD3EC6"/>
    <w:rsid w:val="00CD42B4"/>
    <w:rsid w:val="00CD44BA"/>
    <w:rsid w:val="00CD4B8C"/>
    <w:rsid w:val="00CD51AA"/>
    <w:rsid w:val="00CD5218"/>
    <w:rsid w:val="00CD5890"/>
    <w:rsid w:val="00CD62F2"/>
    <w:rsid w:val="00CD656D"/>
    <w:rsid w:val="00CD6C7B"/>
    <w:rsid w:val="00CD6E29"/>
    <w:rsid w:val="00CD6F31"/>
    <w:rsid w:val="00CD736D"/>
    <w:rsid w:val="00CD7429"/>
    <w:rsid w:val="00CD756C"/>
    <w:rsid w:val="00CD7DAF"/>
    <w:rsid w:val="00CE01A3"/>
    <w:rsid w:val="00CE02EF"/>
    <w:rsid w:val="00CE0CA1"/>
    <w:rsid w:val="00CE0EF8"/>
    <w:rsid w:val="00CE0F12"/>
    <w:rsid w:val="00CE0F8E"/>
    <w:rsid w:val="00CE15A3"/>
    <w:rsid w:val="00CE192A"/>
    <w:rsid w:val="00CE1BF4"/>
    <w:rsid w:val="00CE1C05"/>
    <w:rsid w:val="00CE265A"/>
    <w:rsid w:val="00CE27A5"/>
    <w:rsid w:val="00CE2D07"/>
    <w:rsid w:val="00CE2EC0"/>
    <w:rsid w:val="00CE3498"/>
    <w:rsid w:val="00CE360B"/>
    <w:rsid w:val="00CE3819"/>
    <w:rsid w:val="00CE4A8D"/>
    <w:rsid w:val="00CE5270"/>
    <w:rsid w:val="00CE5B8E"/>
    <w:rsid w:val="00CE5C90"/>
    <w:rsid w:val="00CE6515"/>
    <w:rsid w:val="00CE6D5B"/>
    <w:rsid w:val="00CE734B"/>
    <w:rsid w:val="00CE7635"/>
    <w:rsid w:val="00CE7B8D"/>
    <w:rsid w:val="00CF02AD"/>
    <w:rsid w:val="00CF05FC"/>
    <w:rsid w:val="00CF094D"/>
    <w:rsid w:val="00CF0A28"/>
    <w:rsid w:val="00CF0BB7"/>
    <w:rsid w:val="00CF0E8B"/>
    <w:rsid w:val="00CF1155"/>
    <w:rsid w:val="00CF1213"/>
    <w:rsid w:val="00CF12E8"/>
    <w:rsid w:val="00CF2195"/>
    <w:rsid w:val="00CF2340"/>
    <w:rsid w:val="00CF2345"/>
    <w:rsid w:val="00CF2585"/>
    <w:rsid w:val="00CF2B2E"/>
    <w:rsid w:val="00CF3399"/>
    <w:rsid w:val="00CF360F"/>
    <w:rsid w:val="00CF3738"/>
    <w:rsid w:val="00CF37A0"/>
    <w:rsid w:val="00CF3AB4"/>
    <w:rsid w:val="00CF3BAD"/>
    <w:rsid w:val="00CF3D01"/>
    <w:rsid w:val="00CF4070"/>
    <w:rsid w:val="00CF407B"/>
    <w:rsid w:val="00CF40AA"/>
    <w:rsid w:val="00CF40B9"/>
    <w:rsid w:val="00CF4113"/>
    <w:rsid w:val="00CF417B"/>
    <w:rsid w:val="00CF4257"/>
    <w:rsid w:val="00CF4646"/>
    <w:rsid w:val="00CF48C6"/>
    <w:rsid w:val="00CF49F4"/>
    <w:rsid w:val="00CF4A0B"/>
    <w:rsid w:val="00CF5040"/>
    <w:rsid w:val="00CF527A"/>
    <w:rsid w:val="00CF5BB5"/>
    <w:rsid w:val="00CF648F"/>
    <w:rsid w:val="00CF69FB"/>
    <w:rsid w:val="00CF7D91"/>
    <w:rsid w:val="00D0025E"/>
    <w:rsid w:val="00D00415"/>
    <w:rsid w:val="00D00498"/>
    <w:rsid w:val="00D0066A"/>
    <w:rsid w:val="00D0087E"/>
    <w:rsid w:val="00D00BBA"/>
    <w:rsid w:val="00D01002"/>
    <w:rsid w:val="00D0133B"/>
    <w:rsid w:val="00D013A3"/>
    <w:rsid w:val="00D01AF8"/>
    <w:rsid w:val="00D01EB6"/>
    <w:rsid w:val="00D0224C"/>
    <w:rsid w:val="00D026CA"/>
    <w:rsid w:val="00D03356"/>
    <w:rsid w:val="00D03784"/>
    <w:rsid w:val="00D0379C"/>
    <w:rsid w:val="00D039A9"/>
    <w:rsid w:val="00D03BFB"/>
    <w:rsid w:val="00D03C9E"/>
    <w:rsid w:val="00D0440A"/>
    <w:rsid w:val="00D0489D"/>
    <w:rsid w:val="00D04F1E"/>
    <w:rsid w:val="00D0571A"/>
    <w:rsid w:val="00D05795"/>
    <w:rsid w:val="00D0593D"/>
    <w:rsid w:val="00D05E07"/>
    <w:rsid w:val="00D05F98"/>
    <w:rsid w:val="00D06089"/>
    <w:rsid w:val="00D06485"/>
    <w:rsid w:val="00D065BD"/>
    <w:rsid w:val="00D069EE"/>
    <w:rsid w:val="00D06B9A"/>
    <w:rsid w:val="00D06DDB"/>
    <w:rsid w:val="00D071EE"/>
    <w:rsid w:val="00D07842"/>
    <w:rsid w:val="00D07AAA"/>
    <w:rsid w:val="00D07D17"/>
    <w:rsid w:val="00D114F7"/>
    <w:rsid w:val="00D11932"/>
    <w:rsid w:val="00D12212"/>
    <w:rsid w:val="00D1279B"/>
    <w:rsid w:val="00D12CB3"/>
    <w:rsid w:val="00D132D4"/>
    <w:rsid w:val="00D133DE"/>
    <w:rsid w:val="00D134CB"/>
    <w:rsid w:val="00D135B1"/>
    <w:rsid w:val="00D13AA8"/>
    <w:rsid w:val="00D13D37"/>
    <w:rsid w:val="00D14425"/>
    <w:rsid w:val="00D14C97"/>
    <w:rsid w:val="00D14FFA"/>
    <w:rsid w:val="00D156B6"/>
    <w:rsid w:val="00D158D2"/>
    <w:rsid w:val="00D15B5B"/>
    <w:rsid w:val="00D166C9"/>
    <w:rsid w:val="00D166F6"/>
    <w:rsid w:val="00D16A18"/>
    <w:rsid w:val="00D17B49"/>
    <w:rsid w:val="00D204FF"/>
    <w:rsid w:val="00D20981"/>
    <w:rsid w:val="00D209BD"/>
    <w:rsid w:val="00D20B80"/>
    <w:rsid w:val="00D212E2"/>
    <w:rsid w:val="00D21531"/>
    <w:rsid w:val="00D21944"/>
    <w:rsid w:val="00D219E2"/>
    <w:rsid w:val="00D2241F"/>
    <w:rsid w:val="00D22FB5"/>
    <w:rsid w:val="00D231FA"/>
    <w:rsid w:val="00D23D70"/>
    <w:rsid w:val="00D2443F"/>
    <w:rsid w:val="00D24A7D"/>
    <w:rsid w:val="00D24CB4"/>
    <w:rsid w:val="00D25002"/>
    <w:rsid w:val="00D2505D"/>
    <w:rsid w:val="00D2508A"/>
    <w:rsid w:val="00D257A6"/>
    <w:rsid w:val="00D258BE"/>
    <w:rsid w:val="00D258DC"/>
    <w:rsid w:val="00D25B04"/>
    <w:rsid w:val="00D25FE8"/>
    <w:rsid w:val="00D2654C"/>
    <w:rsid w:val="00D26A7D"/>
    <w:rsid w:val="00D2711E"/>
    <w:rsid w:val="00D2712F"/>
    <w:rsid w:val="00D27169"/>
    <w:rsid w:val="00D27282"/>
    <w:rsid w:val="00D272B5"/>
    <w:rsid w:val="00D27522"/>
    <w:rsid w:val="00D304CC"/>
    <w:rsid w:val="00D30BE5"/>
    <w:rsid w:val="00D31BD8"/>
    <w:rsid w:val="00D31C7A"/>
    <w:rsid w:val="00D3200C"/>
    <w:rsid w:val="00D32123"/>
    <w:rsid w:val="00D3223E"/>
    <w:rsid w:val="00D328B7"/>
    <w:rsid w:val="00D32AA3"/>
    <w:rsid w:val="00D32ADE"/>
    <w:rsid w:val="00D32C82"/>
    <w:rsid w:val="00D32F78"/>
    <w:rsid w:val="00D33730"/>
    <w:rsid w:val="00D3391D"/>
    <w:rsid w:val="00D33B8A"/>
    <w:rsid w:val="00D33BB9"/>
    <w:rsid w:val="00D33BE8"/>
    <w:rsid w:val="00D33DBD"/>
    <w:rsid w:val="00D33E43"/>
    <w:rsid w:val="00D34090"/>
    <w:rsid w:val="00D3423F"/>
    <w:rsid w:val="00D3438E"/>
    <w:rsid w:val="00D348F3"/>
    <w:rsid w:val="00D3496C"/>
    <w:rsid w:val="00D34A56"/>
    <w:rsid w:val="00D34AEA"/>
    <w:rsid w:val="00D34ECF"/>
    <w:rsid w:val="00D350BB"/>
    <w:rsid w:val="00D3537B"/>
    <w:rsid w:val="00D35574"/>
    <w:rsid w:val="00D3558D"/>
    <w:rsid w:val="00D3574A"/>
    <w:rsid w:val="00D35802"/>
    <w:rsid w:val="00D358F0"/>
    <w:rsid w:val="00D36006"/>
    <w:rsid w:val="00D361D5"/>
    <w:rsid w:val="00D36361"/>
    <w:rsid w:val="00D368C6"/>
    <w:rsid w:val="00D372E2"/>
    <w:rsid w:val="00D375B6"/>
    <w:rsid w:val="00D37D89"/>
    <w:rsid w:val="00D37E37"/>
    <w:rsid w:val="00D4065A"/>
    <w:rsid w:val="00D409B1"/>
    <w:rsid w:val="00D40D53"/>
    <w:rsid w:val="00D4141A"/>
    <w:rsid w:val="00D4178E"/>
    <w:rsid w:val="00D419C8"/>
    <w:rsid w:val="00D421DA"/>
    <w:rsid w:val="00D422CD"/>
    <w:rsid w:val="00D4242F"/>
    <w:rsid w:val="00D42FA7"/>
    <w:rsid w:val="00D43267"/>
    <w:rsid w:val="00D433EC"/>
    <w:rsid w:val="00D4387B"/>
    <w:rsid w:val="00D43AC3"/>
    <w:rsid w:val="00D43B1E"/>
    <w:rsid w:val="00D43F2B"/>
    <w:rsid w:val="00D44082"/>
    <w:rsid w:val="00D442A7"/>
    <w:rsid w:val="00D4466B"/>
    <w:rsid w:val="00D44ABA"/>
    <w:rsid w:val="00D44EDC"/>
    <w:rsid w:val="00D45463"/>
    <w:rsid w:val="00D454E6"/>
    <w:rsid w:val="00D458BB"/>
    <w:rsid w:val="00D45B5F"/>
    <w:rsid w:val="00D45BC8"/>
    <w:rsid w:val="00D45EA0"/>
    <w:rsid w:val="00D463DC"/>
    <w:rsid w:val="00D46E14"/>
    <w:rsid w:val="00D47052"/>
    <w:rsid w:val="00D473F6"/>
    <w:rsid w:val="00D4776B"/>
    <w:rsid w:val="00D47ABB"/>
    <w:rsid w:val="00D47F3B"/>
    <w:rsid w:val="00D5020D"/>
    <w:rsid w:val="00D50310"/>
    <w:rsid w:val="00D504F0"/>
    <w:rsid w:val="00D507E1"/>
    <w:rsid w:val="00D50CA7"/>
    <w:rsid w:val="00D50CCD"/>
    <w:rsid w:val="00D50D39"/>
    <w:rsid w:val="00D51475"/>
    <w:rsid w:val="00D5151E"/>
    <w:rsid w:val="00D516AC"/>
    <w:rsid w:val="00D517BF"/>
    <w:rsid w:val="00D51C30"/>
    <w:rsid w:val="00D51C99"/>
    <w:rsid w:val="00D52943"/>
    <w:rsid w:val="00D52D25"/>
    <w:rsid w:val="00D53272"/>
    <w:rsid w:val="00D5352B"/>
    <w:rsid w:val="00D5393D"/>
    <w:rsid w:val="00D539A9"/>
    <w:rsid w:val="00D53E86"/>
    <w:rsid w:val="00D53F7A"/>
    <w:rsid w:val="00D54DF6"/>
    <w:rsid w:val="00D55431"/>
    <w:rsid w:val="00D555E5"/>
    <w:rsid w:val="00D557BE"/>
    <w:rsid w:val="00D5599F"/>
    <w:rsid w:val="00D55BC0"/>
    <w:rsid w:val="00D55EBC"/>
    <w:rsid w:val="00D5647F"/>
    <w:rsid w:val="00D56510"/>
    <w:rsid w:val="00D5657A"/>
    <w:rsid w:val="00D56689"/>
    <w:rsid w:val="00D56AA3"/>
    <w:rsid w:val="00D56EB5"/>
    <w:rsid w:val="00D570E3"/>
    <w:rsid w:val="00D570FD"/>
    <w:rsid w:val="00D5792C"/>
    <w:rsid w:val="00D57CE0"/>
    <w:rsid w:val="00D600F4"/>
    <w:rsid w:val="00D60788"/>
    <w:rsid w:val="00D6080B"/>
    <w:rsid w:val="00D608B1"/>
    <w:rsid w:val="00D60965"/>
    <w:rsid w:val="00D60A6B"/>
    <w:rsid w:val="00D60BD5"/>
    <w:rsid w:val="00D60CB4"/>
    <w:rsid w:val="00D60F90"/>
    <w:rsid w:val="00D60FF9"/>
    <w:rsid w:val="00D615A7"/>
    <w:rsid w:val="00D61D6D"/>
    <w:rsid w:val="00D621A0"/>
    <w:rsid w:val="00D6286F"/>
    <w:rsid w:val="00D629F3"/>
    <w:rsid w:val="00D634E7"/>
    <w:rsid w:val="00D63516"/>
    <w:rsid w:val="00D636A1"/>
    <w:rsid w:val="00D636A9"/>
    <w:rsid w:val="00D6371A"/>
    <w:rsid w:val="00D6393F"/>
    <w:rsid w:val="00D6408F"/>
    <w:rsid w:val="00D643C1"/>
    <w:rsid w:val="00D644D4"/>
    <w:rsid w:val="00D64656"/>
    <w:rsid w:val="00D64740"/>
    <w:rsid w:val="00D64924"/>
    <w:rsid w:val="00D64938"/>
    <w:rsid w:val="00D64A0D"/>
    <w:rsid w:val="00D64F1F"/>
    <w:rsid w:val="00D64F45"/>
    <w:rsid w:val="00D654FE"/>
    <w:rsid w:val="00D66274"/>
    <w:rsid w:val="00D66325"/>
    <w:rsid w:val="00D663FC"/>
    <w:rsid w:val="00D66589"/>
    <w:rsid w:val="00D66D1C"/>
    <w:rsid w:val="00D674E2"/>
    <w:rsid w:val="00D67649"/>
    <w:rsid w:val="00D67C25"/>
    <w:rsid w:val="00D67DB5"/>
    <w:rsid w:val="00D703A4"/>
    <w:rsid w:val="00D70707"/>
    <w:rsid w:val="00D70934"/>
    <w:rsid w:val="00D711CF"/>
    <w:rsid w:val="00D71283"/>
    <w:rsid w:val="00D712B2"/>
    <w:rsid w:val="00D71746"/>
    <w:rsid w:val="00D719C6"/>
    <w:rsid w:val="00D71EAB"/>
    <w:rsid w:val="00D726BE"/>
    <w:rsid w:val="00D72992"/>
    <w:rsid w:val="00D72A2C"/>
    <w:rsid w:val="00D72DE2"/>
    <w:rsid w:val="00D72F98"/>
    <w:rsid w:val="00D73072"/>
    <w:rsid w:val="00D731D0"/>
    <w:rsid w:val="00D73600"/>
    <w:rsid w:val="00D736CA"/>
    <w:rsid w:val="00D737A5"/>
    <w:rsid w:val="00D73816"/>
    <w:rsid w:val="00D73D30"/>
    <w:rsid w:val="00D74325"/>
    <w:rsid w:val="00D747FB"/>
    <w:rsid w:val="00D74A22"/>
    <w:rsid w:val="00D74D22"/>
    <w:rsid w:val="00D74D6D"/>
    <w:rsid w:val="00D7524B"/>
    <w:rsid w:val="00D75574"/>
    <w:rsid w:val="00D755B5"/>
    <w:rsid w:val="00D7571A"/>
    <w:rsid w:val="00D75F45"/>
    <w:rsid w:val="00D76154"/>
    <w:rsid w:val="00D764AE"/>
    <w:rsid w:val="00D76AB1"/>
    <w:rsid w:val="00D76B74"/>
    <w:rsid w:val="00D76BCD"/>
    <w:rsid w:val="00D76ECB"/>
    <w:rsid w:val="00D7712D"/>
    <w:rsid w:val="00D771DC"/>
    <w:rsid w:val="00D773F9"/>
    <w:rsid w:val="00D775C4"/>
    <w:rsid w:val="00D778B4"/>
    <w:rsid w:val="00D77AAB"/>
    <w:rsid w:val="00D80262"/>
    <w:rsid w:val="00D805D0"/>
    <w:rsid w:val="00D807B3"/>
    <w:rsid w:val="00D80A7C"/>
    <w:rsid w:val="00D80E23"/>
    <w:rsid w:val="00D8113A"/>
    <w:rsid w:val="00D812DB"/>
    <w:rsid w:val="00D818FA"/>
    <w:rsid w:val="00D81FEF"/>
    <w:rsid w:val="00D82687"/>
    <w:rsid w:val="00D82963"/>
    <w:rsid w:val="00D82A17"/>
    <w:rsid w:val="00D82BFC"/>
    <w:rsid w:val="00D82C74"/>
    <w:rsid w:val="00D82E47"/>
    <w:rsid w:val="00D83145"/>
    <w:rsid w:val="00D83307"/>
    <w:rsid w:val="00D83E0C"/>
    <w:rsid w:val="00D83F2E"/>
    <w:rsid w:val="00D8456D"/>
    <w:rsid w:val="00D84830"/>
    <w:rsid w:val="00D84BC8"/>
    <w:rsid w:val="00D84F2E"/>
    <w:rsid w:val="00D8513B"/>
    <w:rsid w:val="00D852C3"/>
    <w:rsid w:val="00D852F1"/>
    <w:rsid w:val="00D852FE"/>
    <w:rsid w:val="00D85B12"/>
    <w:rsid w:val="00D85C77"/>
    <w:rsid w:val="00D85D88"/>
    <w:rsid w:val="00D8662C"/>
    <w:rsid w:val="00D86DD8"/>
    <w:rsid w:val="00D86F4A"/>
    <w:rsid w:val="00D8703C"/>
    <w:rsid w:val="00D8719D"/>
    <w:rsid w:val="00D871D8"/>
    <w:rsid w:val="00D874C9"/>
    <w:rsid w:val="00D87501"/>
    <w:rsid w:val="00D87586"/>
    <w:rsid w:val="00D8759B"/>
    <w:rsid w:val="00D87DED"/>
    <w:rsid w:val="00D905D3"/>
    <w:rsid w:val="00D90FBB"/>
    <w:rsid w:val="00D91547"/>
    <w:rsid w:val="00D917C6"/>
    <w:rsid w:val="00D91866"/>
    <w:rsid w:val="00D918DE"/>
    <w:rsid w:val="00D918EA"/>
    <w:rsid w:val="00D91A87"/>
    <w:rsid w:val="00D91DD8"/>
    <w:rsid w:val="00D925FB"/>
    <w:rsid w:val="00D9263C"/>
    <w:rsid w:val="00D926CB"/>
    <w:rsid w:val="00D9300D"/>
    <w:rsid w:val="00D93263"/>
    <w:rsid w:val="00D93DEE"/>
    <w:rsid w:val="00D9400D"/>
    <w:rsid w:val="00D94445"/>
    <w:rsid w:val="00D947CD"/>
    <w:rsid w:val="00D94810"/>
    <w:rsid w:val="00D94927"/>
    <w:rsid w:val="00D9493E"/>
    <w:rsid w:val="00D94C14"/>
    <w:rsid w:val="00D94D5C"/>
    <w:rsid w:val="00D953DC"/>
    <w:rsid w:val="00D9540B"/>
    <w:rsid w:val="00D95439"/>
    <w:rsid w:val="00D95494"/>
    <w:rsid w:val="00D96061"/>
    <w:rsid w:val="00D965CC"/>
    <w:rsid w:val="00D96C6F"/>
    <w:rsid w:val="00D9716F"/>
    <w:rsid w:val="00D97AC6"/>
    <w:rsid w:val="00DA000A"/>
    <w:rsid w:val="00DA0178"/>
    <w:rsid w:val="00DA02A9"/>
    <w:rsid w:val="00DA0FF3"/>
    <w:rsid w:val="00DA14A8"/>
    <w:rsid w:val="00DA1729"/>
    <w:rsid w:val="00DA1CD9"/>
    <w:rsid w:val="00DA1DAD"/>
    <w:rsid w:val="00DA1FBF"/>
    <w:rsid w:val="00DA2196"/>
    <w:rsid w:val="00DA2844"/>
    <w:rsid w:val="00DA3277"/>
    <w:rsid w:val="00DA332C"/>
    <w:rsid w:val="00DA4095"/>
    <w:rsid w:val="00DA4928"/>
    <w:rsid w:val="00DA4936"/>
    <w:rsid w:val="00DA495E"/>
    <w:rsid w:val="00DA4A21"/>
    <w:rsid w:val="00DA4C94"/>
    <w:rsid w:val="00DA4EC1"/>
    <w:rsid w:val="00DA5604"/>
    <w:rsid w:val="00DA57DC"/>
    <w:rsid w:val="00DA57FC"/>
    <w:rsid w:val="00DA5F56"/>
    <w:rsid w:val="00DA5FE4"/>
    <w:rsid w:val="00DA6593"/>
    <w:rsid w:val="00DA6728"/>
    <w:rsid w:val="00DA6E6D"/>
    <w:rsid w:val="00DA719F"/>
    <w:rsid w:val="00DA7724"/>
    <w:rsid w:val="00DA79EC"/>
    <w:rsid w:val="00DA7C5F"/>
    <w:rsid w:val="00DA7E79"/>
    <w:rsid w:val="00DA7E9C"/>
    <w:rsid w:val="00DB0B88"/>
    <w:rsid w:val="00DB113C"/>
    <w:rsid w:val="00DB1C96"/>
    <w:rsid w:val="00DB24F0"/>
    <w:rsid w:val="00DB26FC"/>
    <w:rsid w:val="00DB286D"/>
    <w:rsid w:val="00DB2A51"/>
    <w:rsid w:val="00DB2B4E"/>
    <w:rsid w:val="00DB2E7D"/>
    <w:rsid w:val="00DB2E9B"/>
    <w:rsid w:val="00DB32B9"/>
    <w:rsid w:val="00DB3A01"/>
    <w:rsid w:val="00DB3A43"/>
    <w:rsid w:val="00DB3ACB"/>
    <w:rsid w:val="00DB3E42"/>
    <w:rsid w:val="00DB4052"/>
    <w:rsid w:val="00DB41C8"/>
    <w:rsid w:val="00DB4939"/>
    <w:rsid w:val="00DB4C40"/>
    <w:rsid w:val="00DB4C9F"/>
    <w:rsid w:val="00DB5431"/>
    <w:rsid w:val="00DB5863"/>
    <w:rsid w:val="00DB609D"/>
    <w:rsid w:val="00DB6280"/>
    <w:rsid w:val="00DB66B9"/>
    <w:rsid w:val="00DB68E6"/>
    <w:rsid w:val="00DB6FA9"/>
    <w:rsid w:val="00DB70A7"/>
    <w:rsid w:val="00DB7295"/>
    <w:rsid w:val="00DB756A"/>
    <w:rsid w:val="00DB7638"/>
    <w:rsid w:val="00DB7874"/>
    <w:rsid w:val="00DB7B70"/>
    <w:rsid w:val="00DC0235"/>
    <w:rsid w:val="00DC02A7"/>
    <w:rsid w:val="00DC0575"/>
    <w:rsid w:val="00DC064C"/>
    <w:rsid w:val="00DC0901"/>
    <w:rsid w:val="00DC12AE"/>
    <w:rsid w:val="00DC1376"/>
    <w:rsid w:val="00DC1C68"/>
    <w:rsid w:val="00DC20E0"/>
    <w:rsid w:val="00DC2905"/>
    <w:rsid w:val="00DC2F22"/>
    <w:rsid w:val="00DC386B"/>
    <w:rsid w:val="00DC3A6C"/>
    <w:rsid w:val="00DC3E05"/>
    <w:rsid w:val="00DC448B"/>
    <w:rsid w:val="00DC4904"/>
    <w:rsid w:val="00DC4E7F"/>
    <w:rsid w:val="00DC5076"/>
    <w:rsid w:val="00DC5135"/>
    <w:rsid w:val="00DC52BB"/>
    <w:rsid w:val="00DC52CF"/>
    <w:rsid w:val="00DC5646"/>
    <w:rsid w:val="00DC5714"/>
    <w:rsid w:val="00DC5802"/>
    <w:rsid w:val="00DC5A24"/>
    <w:rsid w:val="00DC5B7B"/>
    <w:rsid w:val="00DC5FD9"/>
    <w:rsid w:val="00DC6631"/>
    <w:rsid w:val="00DC665D"/>
    <w:rsid w:val="00DC6701"/>
    <w:rsid w:val="00DC688B"/>
    <w:rsid w:val="00DC6C13"/>
    <w:rsid w:val="00DC75BF"/>
    <w:rsid w:val="00DC76D9"/>
    <w:rsid w:val="00DC7AAA"/>
    <w:rsid w:val="00DC7FED"/>
    <w:rsid w:val="00DD0AA0"/>
    <w:rsid w:val="00DD0BD9"/>
    <w:rsid w:val="00DD0F1B"/>
    <w:rsid w:val="00DD1460"/>
    <w:rsid w:val="00DD15E7"/>
    <w:rsid w:val="00DD1752"/>
    <w:rsid w:val="00DD17CB"/>
    <w:rsid w:val="00DD2016"/>
    <w:rsid w:val="00DD25A6"/>
    <w:rsid w:val="00DD265D"/>
    <w:rsid w:val="00DD283B"/>
    <w:rsid w:val="00DD2A01"/>
    <w:rsid w:val="00DD3C40"/>
    <w:rsid w:val="00DD4020"/>
    <w:rsid w:val="00DD42B1"/>
    <w:rsid w:val="00DD4D70"/>
    <w:rsid w:val="00DD4DC6"/>
    <w:rsid w:val="00DD4E88"/>
    <w:rsid w:val="00DD529B"/>
    <w:rsid w:val="00DD5672"/>
    <w:rsid w:val="00DD5CBD"/>
    <w:rsid w:val="00DD6900"/>
    <w:rsid w:val="00DD6CBC"/>
    <w:rsid w:val="00DD6FF5"/>
    <w:rsid w:val="00DD7298"/>
    <w:rsid w:val="00DD72EC"/>
    <w:rsid w:val="00DD749D"/>
    <w:rsid w:val="00DD7561"/>
    <w:rsid w:val="00DD779D"/>
    <w:rsid w:val="00DD77DB"/>
    <w:rsid w:val="00DD7B37"/>
    <w:rsid w:val="00DD7BB4"/>
    <w:rsid w:val="00DE0129"/>
    <w:rsid w:val="00DE0A21"/>
    <w:rsid w:val="00DE1085"/>
    <w:rsid w:val="00DE1554"/>
    <w:rsid w:val="00DE184A"/>
    <w:rsid w:val="00DE18B9"/>
    <w:rsid w:val="00DE1D16"/>
    <w:rsid w:val="00DE1EFA"/>
    <w:rsid w:val="00DE24E6"/>
    <w:rsid w:val="00DE2A57"/>
    <w:rsid w:val="00DE2E88"/>
    <w:rsid w:val="00DE3477"/>
    <w:rsid w:val="00DE3532"/>
    <w:rsid w:val="00DE360A"/>
    <w:rsid w:val="00DE3812"/>
    <w:rsid w:val="00DE3A51"/>
    <w:rsid w:val="00DE3F35"/>
    <w:rsid w:val="00DE3F41"/>
    <w:rsid w:val="00DE400A"/>
    <w:rsid w:val="00DE48BB"/>
    <w:rsid w:val="00DE4907"/>
    <w:rsid w:val="00DE4A40"/>
    <w:rsid w:val="00DE4CE5"/>
    <w:rsid w:val="00DE4D99"/>
    <w:rsid w:val="00DE4EFE"/>
    <w:rsid w:val="00DE50F5"/>
    <w:rsid w:val="00DE54B3"/>
    <w:rsid w:val="00DE54E7"/>
    <w:rsid w:val="00DE5891"/>
    <w:rsid w:val="00DE5C5C"/>
    <w:rsid w:val="00DE5F2B"/>
    <w:rsid w:val="00DE695C"/>
    <w:rsid w:val="00DE7412"/>
    <w:rsid w:val="00DE7832"/>
    <w:rsid w:val="00DE789C"/>
    <w:rsid w:val="00DE797F"/>
    <w:rsid w:val="00DE7B38"/>
    <w:rsid w:val="00DE7B96"/>
    <w:rsid w:val="00DE7E92"/>
    <w:rsid w:val="00DF0A9E"/>
    <w:rsid w:val="00DF1039"/>
    <w:rsid w:val="00DF1149"/>
    <w:rsid w:val="00DF115B"/>
    <w:rsid w:val="00DF1216"/>
    <w:rsid w:val="00DF1929"/>
    <w:rsid w:val="00DF1A06"/>
    <w:rsid w:val="00DF1C56"/>
    <w:rsid w:val="00DF1EED"/>
    <w:rsid w:val="00DF2280"/>
    <w:rsid w:val="00DF24F6"/>
    <w:rsid w:val="00DF251A"/>
    <w:rsid w:val="00DF2A61"/>
    <w:rsid w:val="00DF2B7A"/>
    <w:rsid w:val="00DF30C5"/>
    <w:rsid w:val="00DF34D4"/>
    <w:rsid w:val="00DF36F5"/>
    <w:rsid w:val="00DF3A0F"/>
    <w:rsid w:val="00DF40FB"/>
    <w:rsid w:val="00DF41C1"/>
    <w:rsid w:val="00DF46B9"/>
    <w:rsid w:val="00DF476D"/>
    <w:rsid w:val="00DF495A"/>
    <w:rsid w:val="00DF4A8C"/>
    <w:rsid w:val="00DF4EFB"/>
    <w:rsid w:val="00DF51CA"/>
    <w:rsid w:val="00DF5466"/>
    <w:rsid w:val="00DF55A0"/>
    <w:rsid w:val="00DF5A9B"/>
    <w:rsid w:val="00DF5EA0"/>
    <w:rsid w:val="00DF5FB2"/>
    <w:rsid w:val="00DF6103"/>
    <w:rsid w:val="00DF6577"/>
    <w:rsid w:val="00DF6994"/>
    <w:rsid w:val="00DF69BF"/>
    <w:rsid w:val="00DF6C63"/>
    <w:rsid w:val="00DF6F71"/>
    <w:rsid w:val="00DF70D2"/>
    <w:rsid w:val="00DF726C"/>
    <w:rsid w:val="00DF7331"/>
    <w:rsid w:val="00E001D4"/>
    <w:rsid w:val="00E00231"/>
    <w:rsid w:val="00E005DD"/>
    <w:rsid w:val="00E006C7"/>
    <w:rsid w:val="00E00DE9"/>
    <w:rsid w:val="00E0143F"/>
    <w:rsid w:val="00E01861"/>
    <w:rsid w:val="00E018E0"/>
    <w:rsid w:val="00E019DB"/>
    <w:rsid w:val="00E027BC"/>
    <w:rsid w:val="00E030A3"/>
    <w:rsid w:val="00E03167"/>
    <w:rsid w:val="00E03512"/>
    <w:rsid w:val="00E0369A"/>
    <w:rsid w:val="00E03CC7"/>
    <w:rsid w:val="00E04163"/>
    <w:rsid w:val="00E04282"/>
    <w:rsid w:val="00E0432E"/>
    <w:rsid w:val="00E046C6"/>
    <w:rsid w:val="00E04F03"/>
    <w:rsid w:val="00E04F41"/>
    <w:rsid w:val="00E055F6"/>
    <w:rsid w:val="00E05CFF"/>
    <w:rsid w:val="00E05E8E"/>
    <w:rsid w:val="00E05EA8"/>
    <w:rsid w:val="00E06010"/>
    <w:rsid w:val="00E061E0"/>
    <w:rsid w:val="00E063BE"/>
    <w:rsid w:val="00E06487"/>
    <w:rsid w:val="00E06917"/>
    <w:rsid w:val="00E06A2C"/>
    <w:rsid w:val="00E06ECD"/>
    <w:rsid w:val="00E06FEC"/>
    <w:rsid w:val="00E07552"/>
    <w:rsid w:val="00E07707"/>
    <w:rsid w:val="00E0798C"/>
    <w:rsid w:val="00E07A23"/>
    <w:rsid w:val="00E07C67"/>
    <w:rsid w:val="00E104E5"/>
    <w:rsid w:val="00E105F7"/>
    <w:rsid w:val="00E1088E"/>
    <w:rsid w:val="00E10C77"/>
    <w:rsid w:val="00E112D2"/>
    <w:rsid w:val="00E114FA"/>
    <w:rsid w:val="00E1161B"/>
    <w:rsid w:val="00E1172C"/>
    <w:rsid w:val="00E117BB"/>
    <w:rsid w:val="00E1256D"/>
    <w:rsid w:val="00E129E5"/>
    <w:rsid w:val="00E12AF1"/>
    <w:rsid w:val="00E12F39"/>
    <w:rsid w:val="00E13527"/>
    <w:rsid w:val="00E136CB"/>
    <w:rsid w:val="00E136CC"/>
    <w:rsid w:val="00E136F9"/>
    <w:rsid w:val="00E13754"/>
    <w:rsid w:val="00E138BC"/>
    <w:rsid w:val="00E13B72"/>
    <w:rsid w:val="00E13D7D"/>
    <w:rsid w:val="00E13E11"/>
    <w:rsid w:val="00E13EBD"/>
    <w:rsid w:val="00E1423B"/>
    <w:rsid w:val="00E144CE"/>
    <w:rsid w:val="00E1459C"/>
    <w:rsid w:val="00E146F0"/>
    <w:rsid w:val="00E147D7"/>
    <w:rsid w:val="00E14934"/>
    <w:rsid w:val="00E14DA7"/>
    <w:rsid w:val="00E1507E"/>
    <w:rsid w:val="00E1556A"/>
    <w:rsid w:val="00E1625F"/>
    <w:rsid w:val="00E162AE"/>
    <w:rsid w:val="00E1677C"/>
    <w:rsid w:val="00E167B8"/>
    <w:rsid w:val="00E16C49"/>
    <w:rsid w:val="00E16C4B"/>
    <w:rsid w:val="00E17141"/>
    <w:rsid w:val="00E174D2"/>
    <w:rsid w:val="00E175B5"/>
    <w:rsid w:val="00E1776C"/>
    <w:rsid w:val="00E203BC"/>
    <w:rsid w:val="00E2078B"/>
    <w:rsid w:val="00E20DBD"/>
    <w:rsid w:val="00E20F39"/>
    <w:rsid w:val="00E211A7"/>
    <w:rsid w:val="00E21289"/>
    <w:rsid w:val="00E212D9"/>
    <w:rsid w:val="00E222D9"/>
    <w:rsid w:val="00E227DF"/>
    <w:rsid w:val="00E22E0B"/>
    <w:rsid w:val="00E2315A"/>
    <w:rsid w:val="00E231BA"/>
    <w:rsid w:val="00E23761"/>
    <w:rsid w:val="00E23769"/>
    <w:rsid w:val="00E23809"/>
    <w:rsid w:val="00E23DEA"/>
    <w:rsid w:val="00E23FBB"/>
    <w:rsid w:val="00E244AF"/>
    <w:rsid w:val="00E24512"/>
    <w:rsid w:val="00E24789"/>
    <w:rsid w:val="00E247C1"/>
    <w:rsid w:val="00E24CE3"/>
    <w:rsid w:val="00E24D0D"/>
    <w:rsid w:val="00E2505B"/>
    <w:rsid w:val="00E250CA"/>
    <w:rsid w:val="00E25689"/>
    <w:rsid w:val="00E25C79"/>
    <w:rsid w:val="00E25F21"/>
    <w:rsid w:val="00E25FEE"/>
    <w:rsid w:val="00E261F4"/>
    <w:rsid w:val="00E262E2"/>
    <w:rsid w:val="00E26B61"/>
    <w:rsid w:val="00E26BA8"/>
    <w:rsid w:val="00E26F81"/>
    <w:rsid w:val="00E272DA"/>
    <w:rsid w:val="00E27690"/>
    <w:rsid w:val="00E27B53"/>
    <w:rsid w:val="00E30883"/>
    <w:rsid w:val="00E30CD1"/>
    <w:rsid w:val="00E31583"/>
    <w:rsid w:val="00E315E1"/>
    <w:rsid w:val="00E3184B"/>
    <w:rsid w:val="00E31B92"/>
    <w:rsid w:val="00E321AD"/>
    <w:rsid w:val="00E324C3"/>
    <w:rsid w:val="00E32994"/>
    <w:rsid w:val="00E32B3F"/>
    <w:rsid w:val="00E32C45"/>
    <w:rsid w:val="00E332DA"/>
    <w:rsid w:val="00E337E2"/>
    <w:rsid w:val="00E33C2C"/>
    <w:rsid w:val="00E33C72"/>
    <w:rsid w:val="00E34127"/>
    <w:rsid w:val="00E344DE"/>
    <w:rsid w:val="00E34A24"/>
    <w:rsid w:val="00E34EB0"/>
    <w:rsid w:val="00E35103"/>
    <w:rsid w:val="00E3545F"/>
    <w:rsid w:val="00E35930"/>
    <w:rsid w:val="00E35F4C"/>
    <w:rsid w:val="00E360CB"/>
    <w:rsid w:val="00E365F3"/>
    <w:rsid w:val="00E36651"/>
    <w:rsid w:val="00E367C6"/>
    <w:rsid w:val="00E36A0B"/>
    <w:rsid w:val="00E36C84"/>
    <w:rsid w:val="00E3722C"/>
    <w:rsid w:val="00E376CF"/>
    <w:rsid w:val="00E37F1A"/>
    <w:rsid w:val="00E37F65"/>
    <w:rsid w:val="00E40B86"/>
    <w:rsid w:val="00E40EC4"/>
    <w:rsid w:val="00E41134"/>
    <w:rsid w:val="00E4199F"/>
    <w:rsid w:val="00E41DE5"/>
    <w:rsid w:val="00E428F2"/>
    <w:rsid w:val="00E42A2F"/>
    <w:rsid w:val="00E449DD"/>
    <w:rsid w:val="00E44E22"/>
    <w:rsid w:val="00E45A9F"/>
    <w:rsid w:val="00E45AA8"/>
    <w:rsid w:val="00E45BC2"/>
    <w:rsid w:val="00E46237"/>
    <w:rsid w:val="00E46511"/>
    <w:rsid w:val="00E466DB"/>
    <w:rsid w:val="00E467A5"/>
    <w:rsid w:val="00E46950"/>
    <w:rsid w:val="00E46993"/>
    <w:rsid w:val="00E46D62"/>
    <w:rsid w:val="00E47562"/>
    <w:rsid w:val="00E47B09"/>
    <w:rsid w:val="00E47C6C"/>
    <w:rsid w:val="00E47D8D"/>
    <w:rsid w:val="00E500A9"/>
    <w:rsid w:val="00E50511"/>
    <w:rsid w:val="00E508F4"/>
    <w:rsid w:val="00E51623"/>
    <w:rsid w:val="00E516F5"/>
    <w:rsid w:val="00E51A5C"/>
    <w:rsid w:val="00E51E1C"/>
    <w:rsid w:val="00E51FD8"/>
    <w:rsid w:val="00E5207F"/>
    <w:rsid w:val="00E52127"/>
    <w:rsid w:val="00E5285D"/>
    <w:rsid w:val="00E52AC8"/>
    <w:rsid w:val="00E52E11"/>
    <w:rsid w:val="00E533CA"/>
    <w:rsid w:val="00E5351C"/>
    <w:rsid w:val="00E53570"/>
    <w:rsid w:val="00E53754"/>
    <w:rsid w:val="00E53F4D"/>
    <w:rsid w:val="00E54646"/>
    <w:rsid w:val="00E551F6"/>
    <w:rsid w:val="00E55344"/>
    <w:rsid w:val="00E556FA"/>
    <w:rsid w:val="00E55CD0"/>
    <w:rsid w:val="00E5695F"/>
    <w:rsid w:val="00E569EC"/>
    <w:rsid w:val="00E57328"/>
    <w:rsid w:val="00E57581"/>
    <w:rsid w:val="00E57625"/>
    <w:rsid w:val="00E578AB"/>
    <w:rsid w:val="00E57976"/>
    <w:rsid w:val="00E57F54"/>
    <w:rsid w:val="00E60358"/>
    <w:rsid w:val="00E6064C"/>
    <w:rsid w:val="00E610EC"/>
    <w:rsid w:val="00E61211"/>
    <w:rsid w:val="00E614FE"/>
    <w:rsid w:val="00E61730"/>
    <w:rsid w:val="00E619AC"/>
    <w:rsid w:val="00E620B3"/>
    <w:rsid w:val="00E624D2"/>
    <w:rsid w:val="00E626C5"/>
    <w:rsid w:val="00E628B2"/>
    <w:rsid w:val="00E62941"/>
    <w:rsid w:val="00E642D3"/>
    <w:rsid w:val="00E6465C"/>
    <w:rsid w:val="00E64A2E"/>
    <w:rsid w:val="00E64B82"/>
    <w:rsid w:val="00E65658"/>
    <w:rsid w:val="00E656CD"/>
    <w:rsid w:val="00E658D1"/>
    <w:rsid w:val="00E65C00"/>
    <w:rsid w:val="00E65C87"/>
    <w:rsid w:val="00E65F54"/>
    <w:rsid w:val="00E66691"/>
    <w:rsid w:val="00E6694B"/>
    <w:rsid w:val="00E66B2D"/>
    <w:rsid w:val="00E66B3C"/>
    <w:rsid w:val="00E66CD8"/>
    <w:rsid w:val="00E6704F"/>
    <w:rsid w:val="00E67136"/>
    <w:rsid w:val="00E679EE"/>
    <w:rsid w:val="00E67A16"/>
    <w:rsid w:val="00E67B88"/>
    <w:rsid w:val="00E67F26"/>
    <w:rsid w:val="00E700A5"/>
    <w:rsid w:val="00E70157"/>
    <w:rsid w:val="00E70298"/>
    <w:rsid w:val="00E70489"/>
    <w:rsid w:val="00E704B1"/>
    <w:rsid w:val="00E70565"/>
    <w:rsid w:val="00E7058A"/>
    <w:rsid w:val="00E705B7"/>
    <w:rsid w:val="00E70675"/>
    <w:rsid w:val="00E708F0"/>
    <w:rsid w:val="00E70992"/>
    <w:rsid w:val="00E709F0"/>
    <w:rsid w:val="00E70F16"/>
    <w:rsid w:val="00E714C7"/>
    <w:rsid w:val="00E716A0"/>
    <w:rsid w:val="00E7188C"/>
    <w:rsid w:val="00E71D2E"/>
    <w:rsid w:val="00E71E10"/>
    <w:rsid w:val="00E71E36"/>
    <w:rsid w:val="00E724DD"/>
    <w:rsid w:val="00E725F0"/>
    <w:rsid w:val="00E72F6F"/>
    <w:rsid w:val="00E736F7"/>
    <w:rsid w:val="00E7380D"/>
    <w:rsid w:val="00E73B70"/>
    <w:rsid w:val="00E74033"/>
    <w:rsid w:val="00E748EB"/>
    <w:rsid w:val="00E74974"/>
    <w:rsid w:val="00E753EB"/>
    <w:rsid w:val="00E7561A"/>
    <w:rsid w:val="00E7594B"/>
    <w:rsid w:val="00E759CE"/>
    <w:rsid w:val="00E75AC0"/>
    <w:rsid w:val="00E75B06"/>
    <w:rsid w:val="00E75EBB"/>
    <w:rsid w:val="00E75FBD"/>
    <w:rsid w:val="00E766A1"/>
    <w:rsid w:val="00E76762"/>
    <w:rsid w:val="00E768B1"/>
    <w:rsid w:val="00E769F7"/>
    <w:rsid w:val="00E76A57"/>
    <w:rsid w:val="00E77339"/>
    <w:rsid w:val="00E7750D"/>
    <w:rsid w:val="00E77B67"/>
    <w:rsid w:val="00E77D6C"/>
    <w:rsid w:val="00E77EC3"/>
    <w:rsid w:val="00E8054D"/>
    <w:rsid w:val="00E80652"/>
    <w:rsid w:val="00E80C54"/>
    <w:rsid w:val="00E80D6B"/>
    <w:rsid w:val="00E80F0F"/>
    <w:rsid w:val="00E810B9"/>
    <w:rsid w:val="00E8123B"/>
    <w:rsid w:val="00E81D69"/>
    <w:rsid w:val="00E8201C"/>
    <w:rsid w:val="00E8207D"/>
    <w:rsid w:val="00E82ABD"/>
    <w:rsid w:val="00E82B3A"/>
    <w:rsid w:val="00E82D50"/>
    <w:rsid w:val="00E82F93"/>
    <w:rsid w:val="00E83DC6"/>
    <w:rsid w:val="00E84104"/>
    <w:rsid w:val="00E8433C"/>
    <w:rsid w:val="00E844E2"/>
    <w:rsid w:val="00E84833"/>
    <w:rsid w:val="00E84885"/>
    <w:rsid w:val="00E8497E"/>
    <w:rsid w:val="00E849BC"/>
    <w:rsid w:val="00E84AF5"/>
    <w:rsid w:val="00E84C58"/>
    <w:rsid w:val="00E85120"/>
    <w:rsid w:val="00E85244"/>
    <w:rsid w:val="00E858D8"/>
    <w:rsid w:val="00E85BE8"/>
    <w:rsid w:val="00E85CB2"/>
    <w:rsid w:val="00E8607D"/>
    <w:rsid w:val="00E860AF"/>
    <w:rsid w:val="00E86360"/>
    <w:rsid w:val="00E86B3C"/>
    <w:rsid w:val="00E86B7E"/>
    <w:rsid w:val="00E86C4A"/>
    <w:rsid w:val="00E8729F"/>
    <w:rsid w:val="00E876C8"/>
    <w:rsid w:val="00E87C46"/>
    <w:rsid w:val="00E904DA"/>
    <w:rsid w:val="00E90569"/>
    <w:rsid w:val="00E90689"/>
    <w:rsid w:val="00E909B6"/>
    <w:rsid w:val="00E90BFD"/>
    <w:rsid w:val="00E913D4"/>
    <w:rsid w:val="00E92296"/>
    <w:rsid w:val="00E923A6"/>
    <w:rsid w:val="00E92825"/>
    <w:rsid w:val="00E92854"/>
    <w:rsid w:val="00E9320F"/>
    <w:rsid w:val="00E93279"/>
    <w:rsid w:val="00E932D1"/>
    <w:rsid w:val="00E934E5"/>
    <w:rsid w:val="00E93514"/>
    <w:rsid w:val="00E938B4"/>
    <w:rsid w:val="00E9398B"/>
    <w:rsid w:val="00E93AD9"/>
    <w:rsid w:val="00E93E9E"/>
    <w:rsid w:val="00E940C8"/>
    <w:rsid w:val="00E947B9"/>
    <w:rsid w:val="00E9544E"/>
    <w:rsid w:val="00E9549C"/>
    <w:rsid w:val="00E9583E"/>
    <w:rsid w:val="00E95D06"/>
    <w:rsid w:val="00E95D35"/>
    <w:rsid w:val="00E95D88"/>
    <w:rsid w:val="00E9633C"/>
    <w:rsid w:val="00E96858"/>
    <w:rsid w:val="00E969BA"/>
    <w:rsid w:val="00E96C2B"/>
    <w:rsid w:val="00E970CD"/>
    <w:rsid w:val="00E97744"/>
    <w:rsid w:val="00E97784"/>
    <w:rsid w:val="00E9797C"/>
    <w:rsid w:val="00E97A6B"/>
    <w:rsid w:val="00E97CEF"/>
    <w:rsid w:val="00E97EC4"/>
    <w:rsid w:val="00EA0257"/>
    <w:rsid w:val="00EA0488"/>
    <w:rsid w:val="00EA0607"/>
    <w:rsid w:val="00EA0619"/>
    <w:rsid w:val="00EA0855"/>
    <w:rsid w:val="00EA0B1B"/>
    <w:rsid w:val="00EA1260"/>
    <w:rsid w:val="00EA146C"/>
    <w:rsid w:val="00EA155F"/>
    <w:rsid w:val="00EA168C"/>
    <w:rsid w:val="00EA1B87"/>
    <w:rsid w:val="00EA1CB6"/>
    <w:rsid w:val="00EA1EA7"/>
    <w:rsid w:val="00EA20AD"/>
    <w:rsid w:val="00EA21C2"/>
    <w:rsid w:val="00EA23E6"/>
    <w:rsid w:val="00EA2431"/>
    <w:rsid w:val="00EA24ED"/>
    <w:rsid w:val="00EA2788"/>
    <w:rsid w:val="00EA2CCD"/>
    <w:rsid w:val="00EA2F80"/>
    <w:rsid w:val="00EA3107"/>
    <w:rsid w:val="00EA327C"/>
    <w:rsid w:val="00EA33F2"/>
    <w:rsid w:val="00EA3782"/>
    <w:rsid w:val="00EA3AB4"/>
    <w:rsid w:val="00EA3B02"/>
    <w:rsid w:val="00EA3F36"/>
    <w:rsid w:val="00EA4013"/>
    <w:rsid w:val="00EA44A6"/>
    <w:rsid w:val="00EA4797"/>
    <w:rsid w:val="00EA4933"/>
    <w:rsid w:val="00EA4A38"/>
    <w:rsid w:val="00EA520B"/>
    <w:rsid w:val="00EA5685"/>
    <w:rsid w:val="00EA5A6A"/>
    <w:rsid w:val="00EA608A"/>
    <w:rsid w:val="00EA6234"/>
    <w:rsid w:val="00EA6718"/>
    <w:rsid w:val="00EA6CA2"/>
    <w:rsid w:val="00EA7461"/>
    <w:rsid w:val="00EA7B05"/>
    <w:rsid w:val="00EA7BB8"/>
    <w:rsid w:val="00EA7C78"/>
    <w:rsid w:val="00EA7CCC"/>
    <w:rsid w:val="00EA7CEC"/>
    <w:rsid w:val="00EA7D3C"/>
    <w:rsid w:val="00EA7FB5"/>
    <w:rsid w:val="00EB0014"/>
    <w:rsid w:val="00EB0264"/>
    <w:rsid w:val="00EB0CEB"/>
    <w:rsid w:val="00EB0E20"/>
    <w:rsid w:val="00EB17CF"/>
    <w:rsid w:val="00EB1989"/>
    <w:rsid w:val="00EB2273"/>
    <w:rsid w:val="00EB2460"/>
    <w:rsid w:val="00EB267F"/>
    <w:rsid w:val="00EB26E2"/>
    <w:rsid w:val="00EB3281"/>
    <w:rsid w:val="00EB37BA"/>
    <w:rsid w:val="00EB3C46"/>
    <w:rsid w:val="00EB3D5B"/>
    <w:rsid w:val="00EB4555"/>
    <w:rsid w:val="00EB4572"/>
    <w:rsid w:val="00EB4791"/>
    <w:rsid w:val="00EB4CBC"/>
    <w:rsid w:val="00EB53D2"/>
    <w:rsid w:val="00EB6656"/>
    <w:rsid w:val="00EB66E9"/>
    <w:rsid w:val="00EB6AA9"/>
    <w:rsid w:val="00EB76F8"/>
    <w:rsid w:val="00EB7C3E"/>
    <w:rsid w:val="00EC0445"/>
    <w:rsid w:val="00EC0545"/>
    <w:rsid w:val="00EC07B9"/>
    <w:rsid w:val="00EC097B"/>
    <w:rsid w:val="00EC0E2E"/>
    <w:rsid w:val="00EC137A"/>
    <w:rsid w:val="00EC17A5"/>
    <w:rsid w:val="00EC18AF"/>
    <w:rsid w:val="00EC1B2F"/>
    <w:rsid w:val="00EC1C0B"/>
    <w:rsid w:val="00EC26B1"/>
    <w:rsid w:val="00EC2CEC"/>
    <w:rsid w:val="00EC2E89"/>
    <w:rsid w:val="00EC2EB7"/>
    <w:rsid w:val="00EC301B"/>
    <w:rsid w:val="00EC3320"/>
    <w:rsid w:val="00EC3417"/>
    <w:rsid w:val="00EC3578"/>
    <w:rsid w:val="00EC3FEC"/>
    <w:rsid w:val="00EC4508"/>
    <w:rsid w:val="00EC4986"/>
    <w:rsid w:val="00EC4AEB"/>
    <w:rsid w:val="00EC4BDB"/>
    <w:rsid w:val="00EC531B"/>
    <w:rsid w:val="00EC5758"/>
    <w:rsid w:val="00EC5791"/>
    <w:rsid w:val="00EC5A6E"/>
    <w:rsid w:val="00EC5A7D"/>
    <w:rsid w:val="00EC6353"/>
    <w:rsid w:val="00EC654B"/>
    <w:rsid w:val="00EC665A"/>
    <w:rsid w:val="00EC6C47"/>
    <w:rsid w:val="00EC6D9D"/>
    <w:rsid w:val="00EC7F24"/>
    <w:rsid w:val="00ED071B"/>
    <w:rsid w:val="00ED07AE"/>
    <w:rsid w:val="00ED0EE2"/>
    <w:rsid w:val="00ED1454"/>
    <w:rsid w:val="00ED161C"/>
    <w:rsid w:val="00ED18C3"/>
    <w:rsid w:val="00ED1AAE"/>
    <w:rsid w:val="00ED1AC6"/>
    <w:rsid w:val="00ED1E79"/>
    <w:rsid w:val="00ED20DE"/>
    <w:rsid w:val="00ED2196"/>
    <w:rsid w:val="00ED24D3"/>
    <w:rsid w:val="00ED25AA"/>
    <w:rsid w:val="00ED2781"/>
    <w:rsid w:val="00ED2860"/>
    <w:rsid w:val="00ED28DA"/>
    <w:rsid w:val="00ED2BA4"/>
    <w:rsid w:val="00ED2E8E"/>
    <w:rsid w:val="00ED3ED7"/>
    <w:rsid w:val="00ED4C22"/>
    <w:rsid w:val="00ED4C93"/>
    <w:rsid w:val="00ED527A"/>
    <w:rsid w:val="00ED52CA"/>
    <w:rsid w:val="00ED5357"/>
    <w:rsid w:val="00ED54C1"/>
    <w:rsid w:val="00ED57A8"/>
    <w:rsid w:val="00ED57FC"/>
    <w:rsid w:val="00ED58B1"/>
    <w:rsid w:val="00ED5953"/>
    <w:rsid w:val="00ED5D90"/>
    <w:rsid w:val="00ED60EA"/>
    <w:rsid w:val="00ED6D25"/>
    <w:rsid w:val="00ED79F9"/>
    <w:rsid w:val="00ED7A97"/>
    <w:rsid w:val="00ED7C02"/>
    <w:rsid w:val="00ED7D9D"/>
    <w:rsid w:val="00EE0522"/>
    <w:rsid w:val="00EE06D9"/>
    <w:rsid w:val="00EE06FF"/>
    <w:rsid w:val="00EE072F"/>
    <w:rsid w:val="00EE07A7"/>
    <w:rsid w:val="00EE08DD"/>
    <w:rsid w:val="00EE0903"/>
    <w:rsid w:val="00EE143C"/>
    <w:rsid w:val="00EE169E"/>
    <w:rsid w:val="00EE1947"/>
    <w:rsid w:val="00EE1ACE"/>
    <w:rsid w:val="00EE2181"/>
    <w:rsid w:val="00EE21BD"/>
    <w:rsid w:val="00EE231C"/>
    <w:rsid w:val="00EE23B8"/>
    <w:rsid w:val="00EE25F4"/>
    <w:rsid w:val="00EE2B9D"/>
    <w:rsid w:val="00EE309B"/>
    <w:rsid w:val="00EE3275"/>
    <w:rsid w:val="00EE3496"/>
    <w:rsid w:val="00EE39C9"/>
    <w:rsid w:val="00EE3BE0"/>
    <w:rsid w:val="00EE3F9C"/>
    <w:rsid w:val="00EE4A58"/>
    <w:rsid w:val="00EE4AFF"/>
    <w:rsid w:val="00EE4C6A"/>
    <w:rsid w:val="00EE53C1"/>
    <w:rsid w:val="00EE5887"/>
    <w:rsid w:val="00EE5BFD"/>
    <w:rsid w:val="00EE5C73"/>
    <w:rsid w:val="00EE6099"/>
    <w:rsid w:val="00EE6178"/>
    <w:rsid w:val="00EE6228"/>
    <w:rsid w:val="00EE638E"/>
    <w:rsid w:val="00EE6583"/>
    <w:rsid w:val="00EE67DB"/>
    <w:rsid w:val="00EE694C"/>
    <w:rsid w:val="00EE6CDF"/>
    <w:rsid w:val="00EF0246"/>
    <w:rsid w:val="00EF0620"/>
    <w:rsid w:val="00EF08BB"/>
    <w:rsid w:val="00EF1183"/>
    <w:rsid w:val="00EF1285"/>
    <w:rsid w:val="00EF1472"/>
    <w:rsid w:val="00EF2098"/>
    <w:rsid w:val="00EF21FC"/>
    <w:rsid w:val="00EF2503"/>
    <w:rsid w:val="00EF2940"/>
    <w:rsid w:val="00EF2A79"/>
    <w:rsid w:val="00EF30D4"/>
    <w:rsid w:val="00EF34AA"/>
    <w:rsid w:val="00EF3610"/>
    <w:rsid w:val="00EF3A7A"/>
    <w:rsid w:val="00EF3BDB"/>
    <w:rsid w:val="00EF4020"/>
    <w:rsid w:val="00EF402C"/>
    <w:rsid w:val="00EF40AD"/>
    <w:rsid w:val="00EF40B7"/>
    <w:rsid w:val="00EF44DE"/>
    <w:rsid w:val="00EF49FD"/>
    <w:rsid w:val="00EF55ED"/>
    <w:rsid w:val="00EF56F6"/>
    <w:rsid w:val="00EF59F0"/>
    <w:rsid w:val="00EF5E26"/>
    <w:rsid w:val="00EF7055"/>
    <w:rsid w:val="00EF7345"/>
    <w:rsid w:val="00EF7721"/>
    <w:rsid w:val="00EF773B"/>
    <w:rsid w:val="00EF77CB"/>
    <w:rsid w:val="00EF7D99"/>
    <w:rsid w:val="00F00032"/>
    <w:rsid w:val="00F0016A"/>
    <w:rsid w:val="00F00376"/>
    <w:rsid w:val="00F00588"/>
    <w:rsid w:val="00F00743"/>
    <w:rsid w:val="00F00A9B"/>
    <w:rsid w:val="00F00FFD"/>
    <w:rsid w:val="00F01FEE"/>
    <w:rsid w:val="00F021D4"/>
    <w:rsid w:val="00F02248"/>
    <w:rsid w:val="00F024F8"/>
    <w:rsid w:val="00F0288A"/>
    <w:rsid w:val="00F0294D"/>
    <w:rsid w:val="00F02BF8"/>
    <w:rsid w:val="00F02C06"/>
    <w:rsid w:val="00F030CD"/>
    <w:rsid w:val="00F0339C"/>
    <w:rsid w:val="00F03866"/>
    <w:rsid w:val="00F03C3B"/>
    <w:rsid w:val="00F03E28"/>
    <w:rsid w:val="00F03E36"/>
    <w:rsid w:val="00F041E7"/>
    <w:rsid w:val="00F047F4"/>
    <w:rsid w:val="00F048E1"/>
    <w:rsid w:val="00F04F5D"/>
    <w:rsid w:val="00F05405"/>
    <w:rsid w:val="00F05BD6"/>
    <w:rsid w:val="00F05DF9"/>
    <w:rsid w:val="00F05F04"/>
    <w:rsid w:val="00F060E9"/>
    <w:rsid w:val="00F0615A"/>
    <w:rsid w:val="00F061AF"/>
    <w:rsid w:val="00F06944"/>
    <w:rsid w:val="00F06A77"/>
    <w:rsid w:val="00F06BE5"/>
    <w:rsid w:val="00F071CA"/>
    <w:rsid w:val="00F07495"/>
    <w:rsid w:val="00F075C1"/>
    <w:rsid w:val="00F0784F"/>
    <w:rsid w:val="00F07F6F"/>
    <w:rsid w:val="00F100CC"/>
    <w:rsid w:val="00F103B1"/>
    <w:rsid w:val="00F104C8"/>
    <w:rsid w:val="00F10AED"/>
    <w:rsid w:val="00F10C70"/>
    <w:rsid w:val="00F10F04"/>
    <w:rsid w:val="00F11099"/>
    <w:rsid w:val="00F1159D"/>
    <w:rsid w:val="00F1188F"/>
    <w:rsid w:val="00F11B2E"/>
    <w:rsid w:val="00F1212C"/>
    <w:rsid w:val="00F127DD"/>
    <w:rsid w:val="00F12AC5"/>
    <w:rsid w:val="00F130B8"/>
    <w:rsid w:val="00F13440"/>
    <w:rsid w:val="00F1350A"/>
    <w:rsid w:val="00F145BF"/>
    <w:rsid w:val="00F149F9"/>
    <w:rsid w:val="00F14B3F"/>
    <w:rsid w:val="00F1542A"/>
    <w:rsid w:val="00F16CBA"/>
    <w:rsid w:val="00F17167"/>
    <w:rsid w:val="00F179C1"/>
    <w:rsid w:val="00F17EE0"/>
    <w:rsid w:val="00F17F21"/>
    <w:rsid w:val="00F200A1"/>
    <w:rsid w:val="00F2035B"/>
    <w:rsid w:val="00F203EC"/>
    <w:rsid w:val="00F204FF"/>
    <w:rsid w:val="00F20681"/>
    <w:rsid w:val="00F20784"/>
    <w:rsid w:val="00F20AA1"/>
    <w:rsid w:val="00F21425"/>
    <w:rsid w:val="00F215D1"/>
    <w:rsid w:val="00F21A58"/>
    <w:rsid w:val="00F21A64"/>
    <w:rsid w:val="00F22001"/>
    <w:rsid w:val="00F22AC0"/>
    <w:rsid w:val="00F22AD0"/>
    <w:rsid w:val="00F22BBF"/>
    <w:rsid w:val="00F22E37"/>
    <w:rsid w:val="00F22FF2"/>
    <w:rsid w:val="00F22FF6"/>
    <w:rsid w:val="00F23416"/>
    <w:rsid w:val="00F23466"/>
    <w:rsid w:val="00F23632"/>
    <w:rsid w:val="00F2411B"/>
    <w:rsid w:val="00F2446D"/>
    <w:rsid w:val="00F244F1"/>
    <w:rsid w:val="00F24BCF"/>
    <w:rsid w:val="00F24E0F"/>
    <w:rsid w:val="00F25872"/>
    <w:rsid w:val="00F2591A"/>
    <w:rsid w:val="00F25994"/>
    <w:rsid w:val="00F25AC4"/>
    <w:rsid w:val="00F25AD7"/>
    <w:rsid w:val="00F25B6A"/>
    <w:rsid w:val="00F25F2F"/>
    <w:rsid w:val="00F264FD"/>
    <w:rsid w:val="00F2663C"/>
    <w:rsid w:val="00F26BF3"/>
    <w:rsid w:val="00F26CC5"/>
    <w:rsid w:val="00F26D3A"/>
    <w:rsid w:val="00F26F08"/>
    <w:rsid w:val="00F27360"/>
    <w:rsid w:val="00F2796F"/>
    <w:rsid w:val="00F30212"/>
    <w:rsid w:val="00F30292"/>
    <w:rsid w:val="00F3050A"/>
    <w:rsid w:val="00F30635"/>
    <w:rsid w:val="00F3078D"/>
    <w:rsid w:val="00F310CD"/>
    <w:rsid w:val="00F314F1"/>
    <w:rsid w:val="00F31B54"/>
    <w:rsid w:val="00F31B6C"/>
    <w:rsid w:val="00F31D76"/>
    <w:rsid w:val="00F32584"/>
    <w:rsid w:val="00F325ED"/>
    <w:rsid w:val="00F3270B"/>
    <w:rsid w:val="00F32A8D"/>
    <w:rsid w:val="00F32B2E"/>
    <w:rsid w:val="00F32FA0"/>
    <w:rsid w:val="00F336C9"/>
    <w:rsid w:val="00F33A6C"/>
    <w:rsid w:val="00F33A80"/>
    <w:rsid w:val="00F33E9F"/>
    <w:rsid w:val="00F34006"/>
    <w:rsid w:val="00F34134"/>
    <w:rsid w:val="00F344A8"/>
    <w:rsid w:val="00F344F4"/>
    <w:rsid w:val="00F34770"/>
    <w:rsid w:val="00F34773"/>
    <w:rsid w:val="00F35146"/>
    <w:rsid w:val="00F35304"/>
    <w:rsid w:val="00F35961"/>
    <w:rsid w:val="00F35C6C"/>
    <w:rsid w:val="00F35FCC"/>
    <w:rsid w:val="00F36A36"/>
    <w:rsid w:val="00F36CBE"/>
    <w:rsid w:val="00F3753C"/>
    <w:rsid w:val="00F37635"/>
    <w:rsid w:val="00F3772F"/>
    <w:rsid w:val="00F37B32"/>
    <w:rsid w:val="00F37D0F"/>
    <w:rsid w:val="00F37EC7"/>
    <w:rsid w:val="00F403B2"/>
    <w:rsid w:val="00F40D3A"/>
    <w:rsid w:val="00F40E50"/>
    <w:rsid w:val="00F40E63"/>
    <w:rsid w:val="00F40F4E"/>
    <w:rsid w:val="00F41026"/>
    <w:rsid w:val="00F41122"/>
    <w:rsid w:val="00F41B0C"/>
    <w:rsid w:val="00F41BB3"/>
    <w:rsid w:val="00F41D5A"/>
    <w:rsid w:val="00F41E6A"/>
    <w:rsid w:val="00F42472"/>
    <w:rsid w:val="00F4295F"/>
    <w:rsid w:val="00F42CDC"/>
    <w:rsid w:val="00F42D18"/>
    <w:rsid w:val="00F43552"/>
    <w:rsid w:val="00F439ED"/>
    <w:rsid w:val="00F44256"/>
    <w:rsid w:val="00F442FC"/>
    <w:rsid w:val="00F4440C"/>
    <w:rsid w:val="00F4455A"/>
    <w:rsid w:val="00F44679"/>
    <w:rsid w:val="00F44B3C"/>
    <w:rsid w:val="00F44F53"/>
    <w:rsid w:val="00F452B5"/>
    <w:rsid w:val="00F45444"/>
    <w:rsid w:val="00F45578"/>
    <w:rsid w:val="00F45871"/>
    <w:rsid w:val="00F45B0C"/>
    <w:rsid w:val="00F45BA4"/>
    <w:rsid w:val="00F4647B"/>
    <w:rsid w:val="00F46A4F"/>
    <w:rsid w:val="00F46E23"/>
    <w:rsid w:val="00F46E5F"/>
    <w:rsid w:val="00F46F2E"/>
    <w:rsid w:val="00F4793D"/>
    <w:rsid w:val="00F5026B"/>
    <w:rsid w:val="00F50668"/>
    <w:rsid w:val="00F51412"/>
    <w:rsid w:val="00F519D2"/>
    <w:rsid w:val="00F519FD"/>
    <w:rsid w:val="00F51ACE"/>
    <w:rsid w:val="00F51D2D"/>
    <w:rsid w:val="00F52B03"/>
    <w:rsid w:val="00F52EC2"/>
    <w:rsid w:val="00F52F09"/>
    <w:rsid w:val="00F52F47"/>
    <w:rsid w:val="00F5312E"/>
    <w:rsid w:val="00F533EC"/>
    <w:rsid w:val="00F53471"/>
    <w:rsid w:val="00F5371E"/>
    <w:rsid w:val="00F53F3A"/>
    <w:rsid w:val="00F5426A"/>
    <w:rsid w:val="00F54A53"/>
    <w:rsid w:val="00F550F2"/>
    <w:rsid w:val="00F5529F"/>
    <w:rsid w:val="00F55838"/>
    <w:rsid w:val="00F5599E"/>
    <w:rsid w:val="00F55D4B"/>
    <w:rsid w:val="00F55D5C"/>
    <w:rsid w:val="00F55E3F"/>
    <w:rsid w:val="00F566D0"/>
    <w:rsid w:val="00F5709A"/>
    <w:rsid w:val="00F572C0"/>
    <w:rsid w:val="00F572D3"/>
    <w:rsid w:val="00F572FE"/>
    <w:rsid w:val="00F60515"/>
    <w:rsid w:val="00F606E6"/>
    <w:rsid w:val="00F60EA5"/>
    <w:rsid w:val="00F60EB6"/>
    <w:rsid w:val="00F60ED9"/>
    <w:rsid w:val="00F60FBC"/>
    <w:rsid w:val="00F6187B"/>
    <w:rsid w:val="00F61D09"/>
    <w:rsid w:val="00F62375"/>
    <w:rsid w:val="00F62CF1"/>
    <w:rsid w:val="00F62D1B"/>
    <w:rsid w:val="00F6311B"/>
    <w:rsid w:val="00F631E2"/>
    <w:rsid w:val="00F63433"/>
    <w:rsid w:val="00F635F5"/>
    <w:rsid w:val="00F63A29"/>
    <w:rsid w:val="00F63B6D"/>
    <w:rsid w:val="00F63E62"/>
    <w:rsid w:val="00F640EF"/>
    <w:rsid w:val="00F641AA"/>
    <w:rsid w:val="00F6434F"/>
    <w:rsid w:val="00F64C85"/>
    <w:rsid w:val="00F64E10"/>
    <w:rsid w:val="00F64F41"/>
    <w:rsid w:val="00F653AC"/>
    <w:rsid w:val="00F6598A"/>
    <w:rsid w:val="00F65EB5"/>
    <w:rsid w:val="00F65F9C"/>
    <w:rsid w:val="00F66099"/>
    <w:rsid w:val="00F66467"/>
    <w:rsid w:val="00F6666F"/>
    <w:rsid w:val="00F66670"/>
    <w:rsid w:val="00F666B4"/>
    <w:rsid w:val="00F666BB"/>
    <w:rsid w:val="00F667D6"/>
    <w:rsid w:val="00F66B7A"/>
    <w:rsid w:val="00F66CD8"/>
    <w:rsid w:val="00F67622"/>
    <w:rsid w:val="00F67699"/>
    <w:rsid w:val="00F67A11"/>
    <w:rsid w:val="00F67ACF"/>
    <w:rsid w:val="00F67CB3"/>
    <w:rsid w:val="00F67ED6"/>
    <w:rsid w:val="00F700E0"/>
    <w:rsid w:val="00F7041A"/>
    <w:rsid w:val="00F70923"/>
    <w:rsid w:val="00F70A1D"/>
    <w:rsid w:val="00F70DAF"/>
    <w:rsid w:val="00F7163E"/>
    <w:rsid w:val="00F716A2"/>
    <w:rsid w:val="00F71939"/>
    <w:rsid w:val="00F7195F"/>
    <w:rsid w:val="00F71BCC"/>
    <w:rsid w:val="00F71D33"/>
    <w:rsid w:val="00F72239"/>
    <w:rsid w:val="00F72846"/>
    <w:rsid w:val="00F72AF8"/>
    <w:rsid w:val="00F72B3C"/>
    <w:rsid w:val="00F72D74"/>
    <w:rsid w:val="00F7376F"/>
    <w:rsid w:val="00F73C18"/>
    <w:rsid w:val="00F73C3D"/>
    <w:rsid w:val="00F73EC1"/>
    <w:rsid w:val="00F74356"/>
    <w:rsid w:val="00F744C7"/>
    <w:rsid w:val="00F74644"/>
    <w:rsid w:val="00F748A9"/>
    <w:rsid w:val="00F749A1"/>
    <w:rsid w:val="00F74D0A"/>
    <w:rsid w:val="00F74F4A"/>
    <w:rsid w:val="00F74FA7"/>
    <w:rsid w:val="00F753C4"/>
    <w:rsid w:val="00F75F88"/>
    <w:rsid w:val="00F7635B"/>
    <w:rsid w:val="00F76852"/>
    <w:rsid w:val="00F77138"/>
    <w:rsid w:val="00F77208"/>
    <w:rsid w:val="00F773D4"/>
    <w:rsid w:val="00F77442"/>
    <w:rsid w:val="00F77C10"/>
    <w:rsid w:val="00F77DC4"/>
    <w:rsid w:val="00F77F78"/>
    <w:rsid w:val="00F77FB4"/>
    <w:rsid w:val="00F80003"/>
    <w:rsid w:val="00F80794"/>
    <w:rsid w:val="00F807C8"/>
    <w:rsid w:val="00F80CE9"/>
    <w:rsid w:val="00F8122F"/>
    <w:rsid w:val="00F8128D"/>
    <w:rsid w:val="00F81AA6"/>
    <w:rsid w:val="00F81C84"/>
    <w:rsid w:val="00F821F6"/>
    <w:rsid w:val="00F826DB"/>
    <w:rsid w:val="00F82F3F"/>
    <w:rsid w:val="00F834F3"/>
    <w:rsid w:val="00F83539"/>
    <w:rsid w:val="00F83773"/>
    <w:rsid w:val="00F838A2"/>
    <w:rsid w:val="00F838CD"/>
    <w:rsid w:val="00F83973"/>
    <w:rsid w:val="00F83B84"/>
    <w:rsid w:val="00F83DC0"/>
    <w:rsid w:val="00F840A4"/>
    <w:rsid w:val="00F844B3"/>
    <w:rsid w:val="00F85752"/>
    <w:rsid w:val="00F85ED4"/>
    <w:rsid w:val="00F86015"/>
    <w:rsid w:val="00F86175"/>
    <w:rsid w:val="00F86DF8"/>
    <w:rsid w:val="00F86F33"/>
    <w:rsid w:val="00F87690"/>
    <w:rsid w:val="00F8782D"/>
    <w:rsid w:val="00F9058A"/>
    <w:rsid w:val="00F908B1"/>
    <w:rsid w:val="00F90BF7"/>
    <w:rsid w:val="00F911DB"/>
    <w:rsid w:val="00F91360"/>
    <w:rsid w:val="00F9141F"/>
    <w:rsid w:val="00F9147B"/>
    <w:rsid w:val="00F916B5"/>
    <w:rsid w:val="00F917C2"/>
    <w:rsid w:val="00F92172"/>
    <w:rsid w:val="00F922F5"/>
    <w:rsid w:val="00F92BA7"/>
    <w:rsid w:val="00F93747"/>
    <w:rsid w:val="00F9390A"/>
    <w:rsid w:val="00F93B00"/>
    <w:rsid w:val="00F93E14"/>
    <w:rsid w:val="00F950C3"/>
    <w:rsid w:val="00F95134"/>
    <w:rsid w:val="00F95278"/>
    <w:rsid w:val="00F95B39"/>
    <w:rsid w:val="00F9647A"/>
    <w:rsid w:val="00F96866"/>
    <w:rsid w:val="00F969E2"/>
    <w:rsid w:val="00F96BB9"/>
    <w:rsid w:val="00F972A1"/>
    <w:rsid w:val="00F97413"/>
    <w:rsid w:val="00F974DB"/>
    <w:rsid w:val="00F979D5"/>
    <w:rsid w:val="00F97CF9"/>
    <w:rsid w:val="00F97DDB"/>
    <w:rsid w:val="00FA021D"/>
    <w:rsid w:val="00FA0306"/>
    <w:rsid w:val="00FA0AF0"/>
    <w:rsid w:val="00FA0BB8"/>
    <w:rsid w:val="00FA0E97"/>
    <w:rsid w:val="00FA17C9"/>
    <w:rsid w:val="00FA1D99"/>
    <w:rsid w:val="00FA1EA2"/>
    <w:rsid w:val="00FA267A"/>
    <w:rsid w:val="00FA26B2"/>
    <w:rsid w:val="00FA26F6"/>
    <w:rsid w:val="00FA28AD"/>
    <w:rsid w:val="00FA2F58"/>
    <w:rsid w:val="00FA3016"/>
    <w:rsid w:val="00FA3F32"/>
    <w:rsid w:val="00FA4196"/>
    <w:rsid w:val="00FA45DF"/>
    <w:rsid w:val="00FA4753"/>
    <w:rsid w:val="00FA48F0"/>
    <w:rsid w:val="00FA4B48"/>
    <w:rsid w:val="00FA4C3A"/>
    <w:rsid w:val="00FA4EC8"/>
    <w:rsid w:val="00FA53CD"/>
    <w:rsid w:val="00FA54D0"/>
    <w:rsid w:val="00FA5C48"/>
    <w:rsid w:val="00FA5D26"/>
    <w:rsid w:val="00FA5EAC"/>
    <w:rsid w:val="00FA6427"/>
    <w:rsid w:val="00FA655A"/>
    <w:rsid w:val="00FA6979"/>
    <w:rsid w:val="00FA6A94"/>
    <w:rsid w:val="00FA6B5E"/>
    <w:rsid w:val="00FA6C2E"/>
    <w:rsid w:val="00FA6DD2"/>
    <w:rsid w:val="00FA6FE5"/>
    <w:rsid w:val="00FA7026"/>
    <w:rsid w:val="00FA70DF"/>
    <w:rsid w:val="00FA736D"/>
    <w:rsid w:val="00FA7AD2"/>
    <w:rsid w:val="00FA7B29"/>
    <w:rsid w:val="00FA7E32"/>
    <w:rsid w:val="00FA7F01"/>
    <w:rsid w:val="00FB0353"/>
    <w:rsid w:val="00FB0593"/>
    <w:rsid w:val="00FB05C7"/>
    <w:rsid w:val="00FB1174"/>
    <w:rsid w:val="00FB1252"/>
    <w:rsid w:val="00FB12B0"/>
    <w:rsid w:val="00FB12BD"/>
    <w:rsid w:val="00FB1455"/>
    <w:rsid w:val="00FB1877"/>
    <w:rsid w:val="00FB1C3A"/>
    <w:rsid w:val="00FB1FAA"/>
    <w:rsid w:val="00FB2475"/>
    <w:rsid w:val="00FB24E0"/>
    <w:rsid w:val="00FB2728"/>
    <w:rsid w:val="00FB2808"/>
    <w:rsid w:val="00FB2929"/>
    <w:rsid w:val="00FB295E"/>
    <w:rsid w:val="00FB2DC7"/>
    <w:rsid w:val="00FB31EB"/>
    <w:rsid w:val="00FB35B7"/>
    <w:rsid w:val="00FB3B5A"/>
    <w:rsid w:val="00FB3C77"/>
    <w:rsid w:val="00FB3E66"/>
    <w:rsid w:val="00FB4855"/>
    <w:rsid w:val="00FB489D"/>
    <w:rsid w:val="00FB4945"/>
    <w:rsid w:val="00FB512E"/>
    <w:rsid w:val="00FB51A4"/>
    <w:rsid w:val="00FB53A1"/>
    <w:rsid w:val="00FB5403"/>
    <w:rsid w:val="00FB5D88"/>
    <w:rsid w:val="00FB6408"/>
    <w:rsid w:val="00FB6624"/>
    <w:rsid w:val="00FB684A"/>
    <w:rsid w:val="00FB6B9F"/>
    <w:rsid w:val="00FB7077"/>
    <w:rsid w:val="00FB71F8"/>
    <w:rsid w:val="00FB754F"/>
    <w:rsid w:val="00FB75AD"/>
    <w:rsid w:val="00FC0027"/>
    <w:rsid w:val="00FC0149"/>
    <w:rsid w:val="00FC04B4"/>
    <w:rsid w:val="00FC05EE"/>
    <w:rsid w:val="00FC0E01"/>
    <w:rsid w:val="00FC0F0F"/>
    <w:rsid w:val="00FC10EF"/>
    <w:rsid w:val="00FC121D"/>
    <w:rsid w:val="00FC1316"/>
    <w:rsid w:val="00FC1710"/>
    <w:rsid w:val="00FC18E6"/>
    <w:rsid w:val="00FC1D2F"/>
    <w:rsid w:val="00FC24F0"/>
    <w:rsid w:val="00FC2543"/>
    <w:rsid w:val="00FC2954"/>
    <w:rsid w:val="00FC2DD9"/>
    <w:rsid w:val="00FC2EB7"/>
    <w:rsid w:val="00FC3408"/>
    <w:rsid w:val="00FC3717"/>
    <w:rsid w:val="00FC3EF1"/>
    <w:rsid w:val="00FC4423"/>
    <w:rsid w:val="00FC443B"/>
    <w:rsid w:val="00FC45F5"/>
    <w:rsid w:val="00FC485B"/>
    <w:rsid w:val="00FC497A"/>
    <w:rsid w:val="00FC4B0C"/>
    <w:rsid w:val="00FC4B80"/>
    <w:rsid w:val="00FC4E38"/>
    <w:rsid w:val="00FC55EB"/>
    <w:rsid w:val="00FC57E5"/>
    <w:rsid w:val="00FC58AF"/>
    <w:rsid w:val="00FC5AB6"/>
    <w:rsid w:val="00FC5C04"/>
    <w:rsid w:val="00FC61F0"/>
    <w:rsid w:val="00FC6256"/>
    <w:rsid w:val="00FC6269"/>
    <w:rsid w:val="00FC62D7"/>
    <w:rsid w:val="00FC67A7"/>
    <w:rsid w:val="00FC6C56"/>
    <w:rsid w:val="00FC6CD7"/>
    <w:rsid w:val="00FC6D32"/>
    <w:rsid w:val="00FC6E63"/>
    <w:rsid w:val="00FC6F81"/>
    <w:rsid w:val="00FC6FDC"/>
    <w:rsid w:val="00FC700F"/>
    <w:rsid w:val="00FC7034"/>
    <w:rsid w:val="00FC7246"/>
    <w:rsid w:val="00FC739C"/>
    <w:rsid w:val="00FC75F0"/>
    <w:rsid w:val="00FC76B1"/>
    <w:rsid w:val="00FC7C60"/>
    <w:rsid w:val="00FD0093"/>
    <w:rsid w:val="00FD05FB"/>
    <w:rsid w:val="00FD0649"/>
    <w:rsid w:val="00FD07D2"/>
    <w:rsid w:val="00FD08F9"/>
    <w:rsid w:val="00FD0C0E"/>
    <w:rsid w:val="00FD106A"/>
    <w:rsid w:val="00FD13B2"/>
    <w:rsid w:val="00FD148A"/>
    <w:rsid w:val="00FD176A"/>
    <w:rsid w:val="00FD17E4"/>
    <w:rsid w:val="00FD18F2"/>
    <w:rsid w:val="00FD1DD4"/>
    <w:rsid w:val="00FD2208"/>
    <w:rsid w:val="00FD241B"/>
    <w:rsid w:val="00FD2562"/>
    <w:rsid w:val="00FD269D"/>
    <w:rsid w:val="00FD2BB7"/>
    <w:rsid w:val="00FD3162"/>
    <w:rsid w:val="00FD379C"/>
    <w:rsid w:val="00FD48CC"/>
    <w:rsid w:val="00FD4DE0"/>
    <w:rsid w:val="00FD4E92"/>
    <w:rsid w:val="00FD4EFC"/>
    <w:rsid w:val="00FD5032"/>
    <w:rsid w:val="00FD5440"/>
    <w:rsid w:val="00FD579A"/>
    <w:rsid w:val="00FD5C74"/>
    <w:rsid w:val="00FD5CAC"/>
    <w:rsid w:val="00FD5EDD"/>
    <w:rsid w:val="00FD5F6E"/>
    <w:rsid w:val="00FD6759"/>
    <w:rsid w:val="00FD6D6E"/>
    <w:rsid w:val="00FD6ED2"/>
    <w:rsid w:val="00FD72BC"/>
    <w:rsid w:val="00FD7675"/>
    <w:rsid w:val="00FD768B"/>
    <w:rsid w:val="00FD7A3A"/>
    <w:rsid w:val="00FD7D55"/>
    <w:rsid w:val="00FE022D"/>
    <w:rsid w:val="00FE05F3"/>
    <w:rsid w:val="00FE07CA"/>
    <w:rsid w:val="00FE110C"/>
    <w:rsid w:val="00FE18F2"/>
    <w:rsid w:val="00FE1B65"/>
    <w:rsid w:val="00FE1B7D"/>
    <w:rsid w:val="00FE1D56"/>
    <w:rsid w:val="00FE2591"/>
    <w:rsid w:val="00FE26EB"/>
    <w:rsid w:val="00FE285D"/>
    <w:rsid w:val="00FE298E"/>
    <w:rsid w:val="00FE31D2"/>
    <w:rsid w:val="00FE359B"/>
    <w:rsid w:val="00FE3D1A"/>
    <w:rsid w:val="00FE40AF"/>
    <w:rsid w:val="00FE41EA"/>
    <w:rsid w:val="00FE41F0"/>
    <w:rsid w:val="00FE424F"/>
    <w:rsid w:val="00FE42BE"/>
    <w:rsid w:val="00FE443A"/>
    <w:rsid w:val="00FE4789"/>
    <w:rsid w:val="00FE47BF"/>
    <w:rsid w:val="00FE4A47"/>
    <w:rsid w:val="00FE523E"/>
    <w:rsid w:val="00FE5AC1"/>
    <w:rsid w:val="00FE5D0E"/>
    <w:rsid w:val="00FE65B0"/>
    <w:rsid w:val="00FE68EF"/>
    <w:rsid w:val="00FE69F6"/>
    <w:rsid w:val="00FE70E5"/>
    <w:rsid w:val="00FE7714"/>
    <w:rsid w:val="00FE77DD"/>
    <w:rsid w:val="00FE7972"/>
    <w:rsid w:val="00FE7BA9"/>
    <w:rsid w:val="00FF0392"/>
    <w:rsid w:val="00FF05FE"/>
    <w:rsid w:val="00FF09C6"/>
    <w:rsid w:val="00FF0D92"/>
    <w:rsid w:val="00FF0F20"/>
    <w:rsid w:val="00FF0F65"/>
    <w:rsid w:val="00FF1798"/>
    <w:rsid w:val="00FF1881"/>
    <w:rsid w:val="00FF20CE"/>
    <w:rsid w:val="00FF2323"/>
    <w:rsid w:val="00FF23F9"/>
    <w:rsid w:val="00FF279C"/>
    <w:rsid w:val="00FF27C3"/>
    <w:rsid w:val="00FF28F6"/>
    <w:rsid w:val="00FF2ADA"/>
    <w:rsid w:val="00FF2C94"/>
    <w:rsid w:val="00FF2D08"/>
    <w:rsid w:val="00FF2D4D"/>
    <w:rsid w:val="00FF32F4"/>
    <w:rsid w:val="00FF34B1"/>
    <w:rsid w:val="00FF388E"/>
    <w:rsid w:val="00FF5340"/>
    <w:rsid w:val="00FF5554"/>
    <w:rsid w:val="00FF57AB"/>
    <w:rsid w:val="00FF5A09"/>
    <w:rsid w:val="00FF5A56"/>
    <w:rsid w:val="00FF5B6A"/>
    <w:rsid w:val="00FF5CCA"/>
    <w:rsid w:val="00FF5FD2"/>
    <w:rsid w:val="00FF61A1"/>
    <w:rsid w:val="00FF65E5"/>
    <w:rsid w:val="00FF66C2"/>
    <w:rsid w:val="00FF686E"/>
    <w:rsid w:val="00FF69D9"/>
    <w:rsid w:val="00FF6AC6"/>
    <w:rsid w:val="00FF6C9C"/>
    <w:rsid w:val="00FF6D0F"/>
    <w:rsid w:val="00FF6D11"/>
    <w:rsid w:val="00FF725D"/>
    <w:rsid w:val="00FF7479"/>
    <w:rsid w:val="00FF751F"/>
    <w:rsid w:val="00FF75D9"/>
    <w:rsid w:val="00FF7BA0"/>
    <w:rsid w:val="00FF7E9A"/>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3B22D6"/>
  <w15:chartTrackingRefBased/>
  <w15:docId w15:val="{443BF84F-55E5-4B64-8AC9-37AA98014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DDA"/>
    <w:pPr>
      <w:spacing w:line="240" w:lineRule="auto"/>
    </w:pPr>
    <w:rPr>
      <w:rFonts w:ascii="Times New Roman" w:hAnsi="Times New Roman"/>
    </w:rPr>
  </w:style>
  <w:style w:type="paragraph" w:styleId="Heading1">
    <w:name w:val="heading 1"/>
    <w:basedOn w:val="Normal"/>
    <w:next w:val="Normal"/>
    <w:link w:val="Heading1Char"/>
    <w:uiPriority w:val="9"/>
    <w:qFormat/>
    <w:rsid w:val="00352DD5"/>
    <w:pPr>
      <w:keepNext/>
      <w:keepLines/>
      <w:spacing w:before="120" w:after="12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595E4A"/>
    <w:pPr>
      <w:keepNext/>
      <w:keepLines/>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D3E94"/>
    <w:pPr>
      <w:keepNext/>
      <w:keepLines/>
      <w:spacing w:before="12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D3E94"/>
    <w:pPr>
      <w:keepNext/>
      <w:keepLines/>
      <w:spacing w:before="120" w:after="12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FC67A7"/>
    <w:pPr>
      <w:keepNext/>
      <w:keepLines/>
      <w:numPr>
        <w:ilvl w:val="4"/>
        <w:numId w:val="6"/>
      </w:numPr>
      <w:spacing w:before="120" w:after="120"/>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EA23E6"/>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A23E6"/>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A23E6"/>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23E6"/>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1BBA"/>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4D3E94"/>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4D3E94"/>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4D3E94"/>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FC67A7"/>
    <w:rPr>
      <w:rFonts w:ascii="Times New Roman" w:eastAsiaTheme="majorEastAsia" w:hAnsi="Times New Roman" w:cstheme="majorBidi"/>
      <w:b/>
      <w:color w:val="000000" w:themeColor="text1"/>
    </w:rPr>
  </w:style>
  <w:style w:type="character" w:customStyle="1" w:styleId="Heading6Char">
    <w:name w:val="Heading 6 Char"/>
    <w:basedOn w:val="DefaultParagraphFont"/>
    <w:link w:val="Heading6"/>
    <w:uiPriority w:val="9"/>
    <w:semiHidden/>
    <w:rsid w:val="00EA23E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A23E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A23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23E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391A48"/>
    <w:pPr>
      <w:tabs>
        <w:tab w:val="center" w:pos="4513"/>
        <w:tab w:val="right" w:pos="9026"/>
      </w:tabs>
    </w:pPr>
  </w:style>
  <w:style w:type="character" w:customStyle="1" w:styleId="HeaderChar">
    <w:name w:val="Header Char"/>
    <w:basedOn w:val="DefaultParagraphFont"/>
    <w:link w:val="Header"/>
    <w:uiPriority w:val="99"/>
    <w:rsid w:val="00391A48"/>
    <w:rPr>
      <w:rFonts w:ascii="Times New Roman" w:hAnsi="Times New Roman"/>
      <w:sz w:val="24"/>
    </w:rPr>
  </w:style>
  <w:style w:type="paragraph" w:styleId="Footer">
    <w:name w:val="footer"/>
    <w:basedOn w:val="Normal"/>
    <w:link w:val="FooterChar"/>
    <w:uiPriority w:val="99"/>
    <w:unhideWhenUsed/>
    <w:rsid w:val="00391A48"/>
    <w:pPr>
      <w:tabs>
        <w:tab w:val="center" w:pos="4513"/>
        <w:tab w:val="right" w:pos="9026"/>
      </w:tabs>
    </w:pPr>
  </w:style>
  <w:style w:type="character" w:customStyle="1" w:styleId="FooterChar">
    <w:name w:val="Footer Char"/>
    <w:basedOn w:val="DefaultParagraphFont"/>
    <w:link w:val="Footer"/>
    <w:uiPriority w:val="99"/>
    <w:rsid w:val="00391A48"/>
    <w:rPr>
      <w:rFonts w:ascii="Times New Roman" w:hAnsi="Times New Roman"/>
      <w:sz w:val="24"/>
    </w:rPr>
  </w:style>
  <w:style w:type="paragraph" w:styleId="ListParagraph">
    <w:name w:val="List Paragraph"/>
    <w:aliases w:val="Head 5,Heading33"/>
    <w:basedOn w:val="Normal"/>
    <w:link w:val="ListParagraphChar"/>
    <w:uiPriority w:val="34"/>
    <w:qFormat/>
    <w:rsid w:val="005F4379"/>
    <w:pPr>
      <w:ind w:left="720"/>
      <w:contextualSpacing/>
    </w:pPr>
  </w:style>
  <w:style w:type="character" w:customStyle="1" w:styleId="ListParagraphChar">
    <w:name w:val="List Paragraph Char"/>
    <w:aliases w:val="Head 5 Char,Heading33 Char"/>
    <w:link w:val="ListParagraph"/>
    <w:uiPriority w:val="34"/>
    <w:rsid w:val="00706939"/>
    <w:rPr>
      <w:rFonts w:ascii="Times New Roman" w:hAnsi="Times New Roman"/>
    </w:rPr>
  </w:style>
  <w:style w:type="table" w:styleId="TableGrid">
    <w:name w:val="Table Grid"/>
    <w:basedOn w:val="TableNormal"/>
    <w:uiPriority w:val="39"/>
    <w:rsid w:val="00112242"/>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gambar"/>
    <w:basedOn w:val="Normal"/>
    <w:next w:val="Normal"/>
    <w:link w:val="CaptionChar"/>
    <w:uiPriority w:val="35"/>
    <w:unhideWhenUsed/>
    <w:qFormat/>
    <w:rsid w:val="00D13D37"/>
    <w:pPr>
      <w:spacing w:after="200"/>
      <w:jc w:val="center"/>
    </w:pPr>
    <w:rPr>
      <w:b/>
      <w:iCs/>
      <w:color w:val="000000" w:themeColor="text1"/>
      <w:sz w:val="20"/>
      <w:szCs w:val="18"/>
    </w:rPr>
  </w:style>
  <w:style w:type="character" w:customStyle="1" w:styleId="CaptionChar">
    <w:name w:val="Caption Char"/>
    <w:aliases w:val="Caption gambar Char"/>
    <w:basedOn w:val="DefaultParagraphFont"/>
    <w:link w:val="Caption"/>
    <w:uiPriority w:val="35"/>
    <w:rsid w:val="00D13D37"/>
    <w:rPr>
      <w:rFonts w:ascii="Times New Roman" w:hAnsi="Times New Roman"/>
      <w:b/>
      <w:iCs/>
      <w:color w:val="000000" w:themeColor="text1"/>
      <w:sz w:val="20"/>
      <w:szCs w:val="18"/>
    </w:rPr>
  </w:style>
  <w:style w:type="paragraph" w:styleId="TableofFigures">
    <w:name w:val="table of figures"/>
    <w:basedOn w:val="Normal"/>
    <w:next w:val="Normal"/>
    <w:uiPriority w:val="99"/>
    <w:unhideWhenUsed/>
    <w:rsid w:val="005F0F93"/>
  </w:style>
  <w:style w:type="character" w:styleId="Hyperlink">
    <w:name w:val="Hyperlink"/>
    <w:basedOn w:val="DefaultParagraphFont"/>
    <w:uiPriority w:val="99"/>
    <w:unhideWhenUsed/>
    <w:rsid w:val="005F0F93"/>
    <w:rPr>
      <w:color w:val="0563C1" w:themeColor="hyperlink"/>
      <w:u w:val="single"/>
    </w:rPr>
  </w:style>
  <w:style w:type="character" w:styleId="CommentReference">
    <w:name w:val="annotation reference"/>
    <w:basedOn w:val="DefaultParagraphFont"/>
    <w:unhideWhenUsed/>
    <w:rsid w:val="005A5022"/>
    <w:rPr>
      <w:sz w:val="16"/>
      <w:szCs w:val="16"/>
    </w:rPr>
  </w:style>
  <w:style w:type="paragraph" w:styleId="CommentText">
    <w:name w:val="annotation text"/>
    <w:basedOn w:val="Normal"/>
    <w:link w:val="CommentTextChar"/>
    <w:uiPriority w:val="99"/>
    <w:semiHidden/>
    <w:unhideWhenUsed/>
    <w:rsid w:val="005A5022"/>
    <w:pPr>
      <w:spacing w:after="120"/>
    </w:pPr>
    <w:rPr>
      <w:sz w:val="20"/>
      <w:szCs w:val="20"/>
      <w:lang w:val="en-US"/>
    </w:rPr>
  </w:style>
  <w:style w:type="character" w:customStyle="1" w:styleId="CommentTextChar">
    <w:name w:val="Comment Text Char"/>
    <w:basedOn w:val="DefaultParagraphFont"/>
    <w:link w:val="CommentText"/>
    <w:uiPriority w:val="99"/>
    <w:semiHidden/>
    <w:rsid w:val="005A5022"/>
    <w:rPr>
      <w:rFonts w:ascii="Times New Roman" w:hAnsi="Times New Roman"/>
      <w:sz w:val="20"/>
      <w:szCs w:val="20"/>
      <w:lang w:val="en-US"/>
    </w:rPr>
  </w:style>
  <w:style w:type="paragraph" w:styleId="BalloonText">
    <w:name w:val="Balloon Text"/>
    <w:basedOn w:val="Normal"/>
    <w:link w:val="BalloonTextChar"/>
    <w:uiPriority w:val="99"/>
    <w:semiHidden/>
    <w:unhideWhenUsed/>
    <w:rsid w:val="005A50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022"/>
    <w:rPr>
      <w:rFonts w:ascii="Segoe UI" w:hAnsi="Segoe UI" w:cs="Segoe UI"/>
      <w:sz w:val="18"/>
      <w:szCs w:val="18"/>
    </w:rPr>
  </w:style>
  <w:style w:type="table" w:styleId="GridTable1Light">
    <w:name w:val="Grid Table 1 Light"/>
    <w:basedOn w:val="TableNormal"/>
    <w:uiPriority w:val="46"/>
    <w:rsid w:val="00301C90"/>
    <w:pPr>
      <w:spacing w:line="240" w:lineRule="auto"/>
      <w:jc w:val="left"/>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3A3F9D"/>
    <w:pPr>
      <w:spacing w:after="0"/>
    </w:pPr>
    <w:rPr>
      <w:b/>
      <w:bCs/>
      <w:lang w:val="en-ID"/>
    </w:rPr>
  </w:style>
  <w:style w:type="character" w:customStyle="1" w:styleId="CommentSubjectChar">
    <w:name w:val="Comment Subject Char"/>
    <w:basedOn w:val="CommentTextChar"/>
    <w:link w:val="CommentSubject"/>
    <w:uiPriority w:val="99"/>
    <w:semiHidden/>
    <w:rsid w:val="003A3F9D"/>
    <w:rPr>
      <w:rFonts w:ascii="Times New Roman" w:hAnsi="Times New Roman"/>
      <w:b/>
      <w:bCs/>
      <w:sz w:val="20"/>
      <w:szCs w:val="20"/>
      <w:lang w:val="en-US"/>
    </w:rPr>
  </w:style>
  <w:style w:type="paragraph" w:styleId="TOCHeading">
    <w:name w:val="TOC Heading"/>
    <w:basedOn w:val="Heading1"/>
    <w:next w:val="Normal"/>
    <w:uiPriority w:val="39"/>
    <w:unhideWhenUsed/>
    <w:qFormat/>
    <w:rsid w:val="00133522"/>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B0F36"/>
    <w:pPr>
      <w:tabs>
        <w:tab w:val="right" w:leader="dot" w:pos="5830"/>
      </w:tabs>
    </w:pPr>
  </w:style>
  <w:style w:type="paragraph" w:styleId="TOC2">
    <w:name w:val="toc 2"/>
    <w:basedOn w:val="Normal"/>
    <w:next w:val="Normal"/>
    <w:autoRedefine/>
    <w:uiPriority w:val="39"/>
    <w:unhideWhenUsed/>
    <w:rsid w:val="005049AF"/>
    <w:pPr>
      <w:ind w:left="216"/>
    </w:pPr>
  </w:style>
  <w:style w:type="paragraph" w:styleId="TOC3">
    <w:name w:val="toc 3"/>
    <w:basedOn w:val="Normal"/>
    <w:next w:val="Normal"/>
    <w:autoRedefine/>
    <w:uiPriority w:val="39"/>
    <w:unhideWhenUsed/>
    <w:rsid w:val="005049AF"/>
    <w:pPr>
      <w:ind w:left="446"/>
    </w:pPr>
  </w:style>
  <w:style w:type="table" w:styleId="TableGridLight">
    <w:name w:val="Grid Table Light"/>
    <w:basedOn w:val="TableNormal"/>
    <w:uiPriority w:val="40"/>
    <w:rsid w:val="00931C9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lainText">
    <w:name w:val="Plain Text"/>
    <w:basedOn w:val="Normal"/>
    <w:link w:val="PlainTextChar"/>
    <w:uiPriority w:val="99"/>
    <w:unhideWhenUsed/>
    <w:rsid w:val="00005C99"/>
    <w:pPr>
      <w:jc w:val="left"/>
    </w:pPr>
    <w:rPr>
      <w:rFonts w:ascii="Consolas" w:hAnsi="Consolas"/>
      <w:sz w:val="21"/>
      <w:szCs w:val="21"/>
      <w:lang w:val="id-ID"/>
    </w:rPr>
  </w:style>
  <w:style w:type="character" w:customStyle="1" w:styleId="PlainTextChar">
    <w:name w:val="Plain Text Char"/>
    <w:basedOn w:val="DefaultParagraphFont"/>
    <w:link w:val="PlainText"/>
    <w:uiPriority w:val="99"/>
    <w:rsid w:val="00005C99"/>
    <w:rPr>
      <w:rFonts w:ascii="Consolas" w:hAnsi="Consolas"/>
      <w:sz w:val="21"/>
      <w:szCs w:val="21"/>
      <w:lang w:val="id-ID"/>
    </w:rPr>
  </w:style>
  <w:style w:type="paragraph" w:customStyle="1" w:styleId="Code">
    <w:name w:val="Code"/>
    <w:basedOn w:val="Normal"/>
    <w:link w:val="CodeChar"/>
    <w:qFormat/>
    <w:rsid w:val="00AD0480"/>
    <w:pPr>
      <w:pBdr>
        <w:top w:val="single" w:sz="4" w:space="1" w:color="auto"/>
        <w:left w:val="single" w:sz="4" w:space="4" w:color="auto"/>
        <w:bottom w:val="single" w:sz="4" w:space="1" w:color="auto"/>
        <w:right w:val="single" w:sz="4" w:space="4" w:color="auto"/>
      </w:pBdr>
      <w:spacing w:after="120"/>
      <w:contextualSpacing/>
      <w:jc w:val="left"/>
    </w:pPr>
    <w:rPr>
      <w:rFonts w:ascii="Consolas" w:hAnsi="Consolas"/>
      <w:sz w:val="18"/>
      <w:lang w:val="en-US"/>
    </w:rPr>
  </w:style>
  <w:style w:type="character" w:customStyle="1" w:styleId="CodeChar">
    <w:name w:val="Code Char"/>
    <w:basedOn w:val="DefaultParagraphFont"/>
    <w:link w:val="Code"/>
    <w:rsid w:val="00AD0480"/>
    <w:rPr>
      <w:rFonts w:ascii="Consolas" w:hAnsi="Consolas"/>
      <w:sz w:val="18"/>
      <w:lang w:val="en-US"/>
    </w:rPr>
  </w:style>
  <w:style w:type="paragraph" w:styleId="NormalWeb">
    <w:name w:val="Normal (Web)"/>
    <w:basedOn w:val="Normal"/>
    <w:uiPriority w:val="99"/>
    <w:semiHidden/>
    <w:unhideWhenUsed/>
    <w:rsid w:val="00540BD3"/>
    <w:pPr>
      <w:spacing w:before="100" w:beforeAutospacing="1" w:after="100" w:afterAutospacing="1"/>
      <w:jc w:val="left"/>
    </w:pPr>
    <w:rPr>
      <w:rFonts w:eastAsia="Times New Roman" w:cs="Times New Roman"/>
      <w:sz w:val="24"/>
      <w:szCs w:val="24"/>
      <w:lang w:val="en-US"/>
    </w:rPr>
  </w:style>
  <w:style w:type="character" w:customStyle="1" w:styleId="UnresolvedMention1">
    <w:name w:val="Unresolved Mention1"/>
    <w:basedOn w:val="DefaultParagraphFont"/>
    <w:uiPriority w:val="99"/>
    <w:semiHidden/>
    <w:unhideWhenUsed/>
    <w:rsid w:val="00355E34"/>
    <w:rPr>
      <w:color w:val="605E5C"/>
      <w:shd w:val="clear" w:color="auto" w:fill="E1DFDD"/>
    </w:rPr>
  </w:style>
  <w:style w:type="paragraph" w:styleId="TOC4">
    <w:name w:val="toc 4"/>
    <w:basedOn w:val="Normal"/>
    <w:next w:val="Normal"/>
    <w:autoRedefine/>
    <w:uiPriority w:val="39"/>
    <w:unhideWhenUsed/>
    <w:rsid w:val="005049AF"/>
    <w:pPr>
      <w:ind w:left="662"/>
    </w:pPr>
    <w:rPr>
      <w:rFonts w:eastAsiaTheme="minorEastAsia"/>
      <w:lang w:val="en-US"/>
    </w:rPr>
  </w:style>
  <w:style w:type="paragraph" w:styleId="TOC5">
    <w:name w:val="toc 5"/>
    <w:basedOn w:val="Normal"/>
    <w:next w:val="Normal"/>
    <w:autoRedefine/>
    <w:uiPriority w:val="39"/>
    <w:unhideWhenUsed/>
    <w:rsid w:val="002F6E2F"/>
    <w:pPr>
      <w:spacing w:after="100" w:line="259" w:lineRule="auto"/>
      <w:ind w:left="880"/>
      <w:jc w:val="left"/>
    </w:pPr>
    <w:rPr>
      <w:rFonts w:asciiTheme="minorHAnsi" w:eastAsiaTheme="minorEastAsia" w:hAnsiTheme="minorHAnsi"/>
      <w:lang w:val="en-US"/>
    </w:rPr>
  </w:style>
  <w:style w:type="paragraph" w:styleId="TOC6">
    <w:name w:val="toc 6"/>
    <w:basedOn w:val="Normal"/>
    <w:next w:val="Normal"/>
    <w:autoRedefine/>
    <w:uiPriority w:val="39"/>
    <w:unhideWhenUsed/>
    <w:rsid w:val="002F6E2F"/>
    <w:pPr>
      <w:spacing w:after="100" w:line="259" w:lineRule="auto"/>
      <w:ind w:left="1100"/>
      <w:jc w:val="left"/>
    </w:pPr>
    <w:rPr>
      <w:rFonts w:asciiTheme="minorHAnsi" w:eastAsiaTheme="minorEastAsia" w:hAnsiTheme="minorHAnsi"/>
      <w:lang w:val="en-US"/>
    </w:rPr>
  </w:style>
  <w:style w:type="paragraph" w:styleId="TOC7">
    <w:name w:val="toc 7"/>
    <w:basedOn w:val="Normal"/>
    <w:next w:val="Normal"/>
    <w:autoRedefine/>
    <w:uiPriority w:val="39"/>
    <w:unhideWhenUsed/>
    <w:rsid w:val="002F6E2F"/>
    <w:pPr>
      <w:spacing w:after="100" w:line="259" w:lineRule="auto"/>
      <w:ind w:left="1320"/>
      <w:jc w:val="left"/>
    </w:pPr>
    <w:rPr>
      <w:rFonts w:asciiTheme="minorHAnsi" w:eastAsiaTheme="minorEastAsia" w:hAnsiTheme="minorHAnsi"/>
      <w:lang w:val="en-US"/>
    </w:rPr>
  </w:style>
  <w:style w:type="paragraph" w:styleId="TOC8">
    <w:name w:val="toc 8"/>
    <w:basedOn w:val="Normal"/>
    <w:next w:val="Normal"/>
    <w:autoRedefine/>
    <w:uiPriority w:val="39"/>
    <w:unhideWhenUsed/>
    <w:rsid w:val="002F6E2F"/>
    <w:pPr>
      <w:spacing w:after="100" w:line="259" w:lineRule="auto"/>
      <w:ind w:left="1540"/>
      <w:jc w:val="left"/>
    </w:pPr>
    <w:rPr>
      <w:rFonts w:asciiTheme="minorHAnsi" w:eastAsiaTheme="minorEastAsia" w:hAnsiTheme="minorHAnsi"/>
      <w:lang w:val="en-US"/>
    </w:rPr>
  </w:style>
  <w:style w:type="paragraph" w:styleId="TOC9">
    <w:name w:val="toc 9"/>
    <w:basedOn w:val="Normal"/>
    <w:next w:val="Normal"/>
    <w:autoRedefine/>
    <w:uiPriority w:val="39"/>
    <w:unhideWhenUsed/>
    <w:rsid w:val="002F6E2F"/>
    <w:pPr>
      <w:spacing w:after="100" w:line="259" w:lineRule="auto"/>
      <w:ind w:left="1760"/>
      <w:jc w:val="left"/>
    </w:pPr>
    <w:rPr>
      <w:rFonts w:asciiTheme="minorHAnsi" w:eastAsiaTheme="minorEastAsia" w:hAnsiTheme="minorHAnsi"/>
      <w:lang w:val="en-US"/>
    </w:rPr>
  </w:style>
  <w:style w:type="paragraph" w:customStyle="1" w:styleId="isi">
    <w:name w:val="isi"/>
    <w:basedOn w:val="Normal"/>
    <w:link w:val="isiChar"/>
    <w:qFormat/>
    <w:rsid w:val="00BF0E00"/>
    <w:pPr>
      <w:spacing w:before="120" w:after="120"/>
    </w:pPr>
    <w:rPr>
      <w:rFonts w:eastAsia="Times New Roman" w:cs="Times New Roman"/>
      <w:szCs w:val="20"/>
      <w:lang w:val="id-ID"/>
    </w:rPr>
  </w:style>
  <w:style w:type="character" w:customStyle="1" w:styleId="isiChar">
    <w:name w:val="isi Char"/>
    <w:basedOn w:val="DefaultParagraphFont"/>
    <w:link w:val="isi"/>
    <w:rsid w:val="00BF0E00"/>
    <w:rPr>
      <w:rFonts w:ascii="Times New Roman" w:eastAsia="Times New Roman" w:hAnsi="Times New Roman" w:cs="Times New Roman"/>
      <w:szCs w:val="20"/>
      <w:lang w:val="id-ID"/>
    </w:rPr>
  </w:style>
  <w:style w:type="character" w:styleId="UnresolvedMention">
    <w:name w:val="Unresolved Mention"/>
    <w:basedOn w:val="DefaultParagraphFont"/>
    <w:uiPriority w:val="99"/>
    <w:semiHidden/>
    <w:unhideWhenUsed/>
    <w:rsid w:val="00FC4B80"/>
    <w:rPr>
      <w:color w:val="605E5C"/>
      <w:shd w:val="clear" w:color="auto" w:fill="E1DFDD"/>
    </w:rPr>
  </w:style>
  <w:style w:type="character" w:styleId="PlaceholderText">
    <w:name w:val="Placeholder Text"/>
    <w:basedOn w:val="DefaultParagraphFont"/>
    <w:uiPriority w:val="99"/>
    <w:semiHidden/>
    <w:rsid w:val="002705CC"/>
    <w:rPr>
      <w:color w:val="808080"/>
    </w:rPr>
  </w:style>
  <w:style w:type="paragraph" w:styleId="HTMLPreformatted">
    <w:name w:val="HTML Preformatted"/>
    <w:basedOn w:val="Normal"/>
    <w:link w:val="HTMLPreformattedChar"/>
    <w:uiPriority w:val="99"/>
    <w:unhideWhenUsed/>
    <w:rsid w:val="00EB4C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B4CBC"/>
    <w:rPr>
      <w:rFonts w:ascii="Courier New" w:eastAsia="Times New Roman" w:hAnsi="Courier New" w:cs="Courier New"/>
      <w:sz w:val="20"/>
      <w:szCs w:val="20"/>
      <w:lang w:val="en-GB" w:eastAsia="en-GB"/>
    </w:rPr>
  </w:style>
  <w:style w:type="character" w:customStyle="1" w:styleId="gd15mcfcktb">
    <w:name w:val="gd15mcfcktb"/>
    <w:basedOn w:val="DefaultParagraphFont"/>
    <w:rsid w:val="00EB4CBC"/>
  </w:style>
  <w:style w:type="character" w:customStyle="1" w:styleId="gd15mcfckub">
    <w:name w:val="gd15mcfckub"/>
    <w:basedOn w:val="DefaultParagraphFont"/>
    <w:rsid w:val="006A4009"/>
  </w:style>
  <w:style w:type="paragraph" w:styleId="BodyText">
    <w:name w:val="Body Text"/>
    <w:basedOn w:val="Normal"/>
    <w:link w:val="BodyTextChar"/>
    <w:uiPriority w:val="1"/>
    <w:semiHidden/>
    <w:unhideWhenUsed/>
    <w:qFormat/>
    <w:rsid w:val="00FC6CD7"/>
    <w:pPr>
      <w:widowControl w:val="0"/>
      <w:autoSpaceDE w:val="0"/>
      <w:autoSpaceDN w:val="0"/>
    </w:pPr>
    <w:rPr>
      <w:rFonts w:eastAsia="Times New Roman" w:cs="Times New Roman"/>
      <w:lang w:val="en-US" w:bidi="en-US"/>
    </w:rPr>
  </w:style>
  <w:style w:type="character" w:customStyle="1" w:styleId="BodyTextChar">
    <w:name w:val="Body Text Char"/>
    <w:basedOn w:val="DefaultParagraphFont"/>
    <w:link w:val="BodyText"/>
    <w:uiPriority w:val="1"/>
    <w:semiHidden/>
    <w:rsid w:val="00FC6CD7"/>
    <w:rPr>
      <w:rFonts w:ascii="Times New Roman" w:eastAsia="Times New Roman" w:hAnsi="Times New Roman" w:cs="Times New Roman"/>
      <w:lang w:val="en-US" w:bidi="en-US"/>
    </w:rPr>
  </w:style>
  <w:style w:type="paragraph" w:customStyle="1" w:styleId="Heading0">
    <w:name w:val="Heading 0"/>
    <w:basedOn w:val="Normal"/>
    <w:next w:val="Normal"/>
    <w:link w:val="Heading0Char"/>
    <w:qFormat/>
    <w:rsid w:val="006E1BBA"/>
    <w:pPr>
      <w:framePr w:wrap="around" w:vAnchor="text" w:hAnchor="text" w:y="1"/>
      <w:spacing w:before="120" w:after="120"/>
      <w:ind w:left="432" w:hanging="432"/>
      <w:contextualSpacing/>
      <w:jc w:val="center"/>
    </w:pPr>
    <w:rPr>
      <w:rFonts w:cs="Times New Roman"/>
      <w:b/>
      <w:szCs w:val="24"/>
    </w:rPr>
  </w:style>
  <w:style w:type="character" w:styleId="BookTitle">
    <w:name w:val="Book Title"/>
    <w:basedOn w:val="DefaultParagraphFont"/>
    <w:uiPriority w:val="33"/>
    <w:qFormat/>
    <w:rsid w:val="0093425B"/>
    <w:rPr>
      <w:b/>
      <w:bCs/>
      <w:i/>
      <w:iCs/>
      <w:spacing w:val="5"/>
    </w:rPr>
  </w:style>
  <w:style w:type="character" w:customStyle="1" w:styleId="Heading0Char">
    <w:name w:val="Heading 0 Char"/>
    <w:basedOn w:val="DefaultParagraphFont"/>
    <w:link w:val="Heading0"/>
    <w:rsid w:val="006E1BBA"/>
    <w:rPr>
      <w:rFonts w:ascii="Times New Roman" w:hAnsi="Times New Roman" w:cs="Times New Roman"/>
      <w:b/>
      <w:szCs w:val="24"/>
    </w:rPr>
  </w:style>
  <w:style w:type="paragraph" w:styleId="NoSpacing">
    <w:name w:val="No Spacing"/>
    <w:uiPriority w:val="1"/>
    <w:qFormat/>
    <w:rsid w:val="00883FC4"/>
    <w:pPr>
      <w:spacing w:line="240" w:lineRule="auto"/>
    </w:pPr>
    <w:rPr>
      <w:rFonts w:ascii="Times New Roman" w:hAnsi="Times New Roman"/>
    </w:rPr>
  </w:style>
  <w:style w:type="paragraph" w:styleId="Bibliography">
    <w:name w:val="Bibliography"/>
    <w:basedOn w:val="Normal"/>
    <w:next w:val="Normal"/>
    <w:uiPriority w:val="37"/>
    <w:unhideWhenUsed/>
    <w:rsid w:val="00CC40A8"/>
  </w:style>
  <w:style w:type="character" w:customStyle="1" w:styleId="gd15mcfceub">
    <w:name w:val="gd15mcfceub"/>
    <w:basedOn w:val="DefaultParagraphFont"/>
    <w:rsid w:val="000C568B"/>
  </w:style>
  <w:style w:type="character" w:customStyle="1" w:styleId="apple-converted-space">
    <w:name w:val="apple-converted-space"/>
    <w:basedOn w:val="DefaultParagraphFont"/>
    <w:rsid w:val="00D039A9"/>
  </w:style>
  <w:style w:type="character" w:styleId="FollowedHyperlink">
    <w:name w:val="FollowedHyperlink"/>
    <w:basedOn w:val="DefaultParagraphFont"/>
    <w:uiPriority w:val="99"/>
    <w:semiHidden/>
    <w:unhideWhenUsed/>
    <w:rsid w:val="00EA3AB4"/>
    <w:rPr>
      <w:color w:val="954F72" w:themeColor="followedHyperlink"/>
      <w:u w:val="single"/>
    </w:rPr>
  </w:style>
  <w:style w:type="paragraph" w:customStyle="1" w:styleId="msonormal0">
    <w:name w:val="msonormal"/>
    <w:basedOn w:val="Normal"/>
    <w:uiPriority w:val="99"/>
    <w:semiHidden/>
    <w:rsid w:val="00EA3AB4"/>
    <w:pPr>
      <w:spacing w:before="100" w:beforeAutospacing="1" w:after="100" w:afterAutospacing="1"/>
      <w:jc w:val="left"/>
    </w:pPr>
    <w:rPr>
      <w:rFonts w:eastAsia="Times New Roman" w:cs="Times New Roman"/>
      <w:sz w:val="24"/>
      <w:szCs w:val="24"/>
      <w:lang w:val="en-US"/>
    </w:rPr>
  </w:style>
  <w:style w:type="paragraph" w:styleId="Revision">
    <w:name w:val="Revision"/>
    <w:uiPriority w:val="99"/>
    <w:semiHidden/>
    <w:rsid w:val="00EA3AB4"/>
    <w:pPr>
      <w:spacing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7767">
      <w:bodyDiv w:val="1"/>
      <w:marLeft w:val="0"/>
      <w:marRight w:val="0"/>
      <w:marTop w:val="0"/>
      <w:marBottom w:val="0"/>
      <w:divBdr>
        <w:top w:val="none" w:sz="0" w:space="0" w:color="auto"/>
        <w:left w:val="none" w:sz="0" w:space="0" w:color="auto"/>
        <w:bottom w:val="none" w:sz="0" w:space="0" w:color="auto"/>
        <w:right w:val="none" w:sz="0" w:space="0" w:color="auto"/>
      </w:divBdr>
    </w:div>
    <w:div w:id="9256504">
      <w:bodyDiv w:val="1"/>
      <w:marLeft w:val="0"/>
      <w:marRight w:val="0"/>
      <w:marTop w:val="0"/>
      <w:marBottom w:val="0"/>
      <w:divBdr>
        <w:top w:val="none" w:sz="0" w:space="0" w:color="auto"/>
        <w:left w:val="none" w:sz="0" w:space="0" w:color="auto"/>
        <w:bottom w:val="none" w:sz="0" w:space="0" w:color="auto"/>
        <w:right w:val="none" w:sz="0" w:space="0" w:color="auto"/>
      </w:divBdr>
    </w:div>
    <w:div w:id="10843518">
      <w:bodyDiv w:val="1"/>
      <w:marLeft w:val="0"/>
      <w:marRight w:val="0"/>
      <w:marTop w:val="0"/>
      <w:marBottom w:val="0"/>
      <w:divBdr>
        <w:top w:val="none" w:sz="0" w:space="0" w:color="auto"/>
        <w:left w:val="none" w:sz="0" w:space="0" w:color="auto"/>
        <w:bottom w:val="none" w:sz="0" w:space="0" w:color="auto"/>
        <w:right w:val="none" w:sz="0" w:space="0" w:color="auto"/>
      </w:divBdr>
    </w:div>
    <w:div w:id="11535321">
      <w:bodyDiv w:val="1"/>
      <w:marLeft w:val="0"/>
      <w:marRight w:val="0"/>
      <w:marTop w:val="0"/>
      <w:marBottom w:val="0"/>
      <w:divBdr>
        <w:top w:val="none" w:sz="0" w:space="0" w:color="auto"/>
        <w:left w:val="none" w:sz="0" w:space="0" w:color="auto"/>
        <w:bottom w:val="none" w:sz="0" w:space="0" w:color="auto"/>
        <w:right w:val="none" w:sz="0" w:space="0" w:color="auto"/>
      </w:divBdr>
    </w:div>
    <w:div w:id="12925035">
      <w:bodyDiv w:val="1"/>
      <w:marLeft w:val="0"/>
      <w:marRight w:val="0"/>
      <w:marTop w:val="0"/>
      <w:marBottom w:val="0"/>
      <w:divBdr>
        <w:top w:val="none" w:sz="0" w:space="0" w:color="auto"/>
        <w:left w:val="none" w:sz="0" w:space="0" w:color="auto"/>
        <w:bottom w:val="none" w:sz="0" w:space="0" w:color="auto"/>
        <w:right w:val="none" w:sz="0" w:space="0" w:color="auto"/>
      </w:divBdr>
    </w:div>
    <w:div w:id="17701767">
      <w:bodyDiv w:val="1"/>
      <w:marLeft w:val="0"/>
      <w:marRight w:val="0"/>
      <w:marTop w:val="0"/>
      <w:marBottom w:val="0"/>
      <w:divBdr>
        <w:top w:val="none" w:sz="0" w:space="0" w:color="auto"/>
        <w:left w:val="none" w:sz="0" w:space="0" w:color="auto"/>
        <w:bottom w:val="none" w:sz="0" w:space="0" w:color="auto"/>
        <w:right w:val="none" w:sz="0" w:space="0" w:color="auto"/>
      </w:divBdr>
    </w:div>
    <w:div w:id="27604108">
      <w:bodyDiv w:val="1"/>
      <w:marLeft w:val="0"/>
      <w:marRight w:val="0"/>
      <w:marTop w:val="0"/>
      <w:marBottom w:val="0"/>
      <w:divBdr>
        <w:top w:val="none" w:sz="0" w:space="0" w:color="auto"/>
        <w:left w:val="none" w:sz="0" w:space="0" w:color="auto"/>
        <w:bottom w:val="none" w:sz="0" w:space="0" w:color="auto"/>
        <w:right w:val="none" w:sz="0" w:space="0" w:color="auto"/>
      </w:divBdr>
    </w:div>
    <w:div w:id="32535828">
      <w:bodyDiv w:val="1"/>
      <w:marLeft w:val="0"/>
      <w:marRight w:val="0"/>
      <w:marTop w:val="0"/>
      <w:marBottom w:val="0"/>
      <w:divBdr>
        <w:top w:val="none" w:sz="0" w:space="0" w:color="auto"/>
        <w:left w:val="none" w:sz="0" w:space="0" w:color="auto"/>
        <w:bottom w:val="none" w:sz="0" w:space="0" w:color="auto"/>
        <w:right w:val="none" w:sz="0" w:space="0" w:color="auto"/>
      </w:divBdr>
    </w:div>
    <w:div w:id="33164825">
      <w:bodyDiv w:val="1"/>
      <w:marLeft w:val="0"/>
      <w:marRight w:val="0"/>
      <w:marTop w:val="0"/>
      <w:marBottom w:val="0"/>
      <w:divBdr>
        <w:top w:val="none" w:sz="0" w:space="0" w:color="auto"/>
        <w:left w:val="none" w:sz="0" w:space="0" w:color="auto"/>
        <w:bottom w:val="none" w:sz="0" w:space="0" w:color="auto"/>
        <w:right w:val="none" w:sz="0" w:space="0" w:color="auto"/>
      </w:divBdr>
    </w:div>
    <w:div w:id="40904241">
      <w:bodyDiv w:val="1"/>
      <w:marLeft w:val="0"/>
      <w:marRight w:val="0"/>
      <w:marTop w:val="0"/>
      <w:marBottom w:val="0"/>
      <w:divBdr>
        <w:top w:val="none" w:sz="0" w:space="0" w:color="auto"/>
        <w:left w:val="none" w:sz="0" w:space="0" w:color="auto"/>
        <w:bottom w:val="none" w:sz="0" w:space="0" w:color="auto"/>
        <w:right w:val="none" w:sz="0" w:space="0" w:color="auto"/>
      </w:divBdr>
    </w:div>
    <w:div w:id="52587251">
      <w:bodyDiv w:val="1"/>
      <w:marLeft w:val="0"/>
      <w:marRight w:val="0"/>
      <w:marTop w:val="0"/>
      <w:marBottom w:val="0"/>
      <w:divBdr>
        <w:top w:val="none" w:sz="0" w:space="0" w:color="auto"/>
        <w:left w:val="none" w:sz="0" w:space="0" w:color="auto"/>
        <w:bottom w:val="none" w:sz="0" w:space="0" w:color="auto"/>
        <w:right w:val="none" w:sz="0" w:space="0" w:color="auto"/>
      </w:divBdr>
      <w:divsChild>
        <w:div w:id="367410824">
          <w:marLeft w:val="0"/>
          <w:marRight w:val="0"/>
          <w:marTop w:val="0"/>
          <w:marBottom w:val="0"/>
          <w:divBdr>
            <w:top w:val="none" w:sz="0" w:space="0" w:color="auto"/>
            <w:left w:val="none" w:sz="0" w:space="0" w:color="auto"/>
            <w:bottom w:val="none" w:sz="0" w:space="0" w:color="auto"/>
            <w:right w:val="none" w:sz="0" w:space="0" w:color="auto"/>
          </w:divBdr>
          <w:divsChild>
            <w:div w:id="995648968">
              <w:marLeft w:val="0"/>
              <w:marRight w:val="0"/>
              <w:marTop w:val="0"/>
              <w:marBottom w:val="0"/>
              <w:divBdr>
                <w:top w:val="none" w:sz="0" w:space="0" w:color="auto"/>
                <w:left w:val="none" w:sz="0" w:space="0" w:color="auto"/>
                <w:bottom w:val="none" w:sz="0" w:space="0" w:color="auto"/>
                <w:right w:val="none" w:sz="0" w:space="0" w:color="auto"/>
              </w:divBdr>
            </w:div>
            <w:div w:id="1305429123">
              <w:marLeft w:val="0"/>
              <w:marRight w:val="0"/>
              <w:marTop w:val="0"/>
              <w:marBottom w:val="0"/>
              <w:divBdr>
                <w:top w:val="none" w:sz="0" w:space="0" w:color="auto"/>
                <w:left w:val="none" w:sz="0" w:space="0" w:color="auto"/>
                <w:bottom w:val="none" w:sz="0" w:space="0" w:color="auto"/>
                <w:right w:val="none" w:sz="0" w:space="0" w:color="auto"/>
              </w:divBdr>
            </w:div>
            <w:div w:id="187198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0311">
      <w:bodyDiv w:val="1"/>
      <w:marLeft w:val="0"/>
      <w:marRight w:val="0"/>
      <w:marTop w:val="0"/>
      <w:marBottom w:val="0"/>
      <w:divBdr>
        <w:top w:val="none" w:sz="0" w:space="0" w:color="auto"/>
        <w:left w:val="none" w:sz="0" w:space="0" w:color="auto"/>
        <w:bottom w:val="none" w:sz="0" w:space="0" w:color="auto"/>
        <w:right w:val="none" w:sz="0" w:space="0" w:color="auto"/>
      </w:divBdr>
    </w:div>
    <w:div w:id="55248759">
      <w:bodyDiv w:val="1"/>
      <w:marLeft w:val="0"/>
      <w:marRight w:val="0"/>
      <w:marTop w:val="0"/>
      <w:marBottom w:val="0"/>
      <w:divBdr>
        <w:top w:val="none" w:sz="0" w:space="0" w:color="auto"/>
        <w:left w:val="none" w:sz="0" w:space="0" w:color="auto"/>
        <w:bottom w:val="none" w:sz="0" w:space="0" w:color="auto"/>
        <w:right w:val="none" w:sz="0" w:space="0" w:color="auto"/>
      </w:divBdr>
    </w:div>
    <w:div w:id="59717463">
      <w:bodyDiv w:val="1"/>
      <w:marLeft w:val="0"/>
      <w:marRight w:val="0"/>
      <w:marTop w:val="0"/>
      <w:marBottom w:val="0"/>
      <w:divBdr>
        <w:top w:val="none" w:sz="0" w:space="0" w:color="auto"/>
        <w:left w:val="none" w:sz="0" w:space="0" w:color="auto"/>
        <w:bottom w:val="none" w:sz="0" w:space="0" w:color="auto"/>
        <w:right w:val="none" w:sz="0" w:space="0" w:color="auto"/>
      </w:divBdr>
    </w:div>
    <w:div w:id="60837170">
      <w:bodyDiv w:val="1"/>
      <w:marLeft w:val="0"/>
      <w:marRight w:val="0"/>
      <w:marTop w:val="0"/>
      <w:marBottom w:val="0"/>
      <w:divBdr>
        <w:top w:val="none" w:sz="0" w:space="0" w:color="auto"/>
        <w:left w:val="none" w:sz="0" w:space="0" w:color="auto"/>
        <w:bottom w:val="none" w:sz="0" w:space="0" w:color="auto"/>
        <w:right w:val="none" w:sz="0" w:space="0" w:color="auto"/>
      </w:divBdr>
    </w:div>
    <w:div w:id="62220531">
      <w:bodyDiv w:val="1"/>
      <w:marLeft w:val="0"/>
      <w:marRight w:val="0"/>
      <w:marTop w:val="0"/>
      <w:marBottom w:val="0"/>
      <w:divBdr>
        <w:top w:val="none" w:sz="0" w:space="0" w:color="auto"/>
        <w:left w:val="none" w:sz="0" w:space="0" w:color="auto"/>
        <w:bottom w:val="none" w:sz="0" w:space="0" w:color="auto"/>
        <w:right w:val="none" w:sz="0" w:space="0" w:color="auto"/>
      </w:divBdr>
    </w:div>
    <w:div w:id="62529735">
      <w:bodyDiv w:val="1"/>
      <w:marLeft w:val="0"/>
      <w:marRight w:val="0"/>
      <w:marTop w:val="0"/>
      <w:marBottom w:val="0"/>
      <w:divBdr>
        <w:top w:val="none" w:sz="0" w:space="0" w:color="auto"/>
        <w:left w:val="none" w:sz="0" w:space="0" w:color="auto"/>
        <w:bottom w:val="none" w:sz="0" w:space="0" w:color="auto"/>
        <w:right w:val="none" w:sz="0" w:space="0" w:color="auto"/>
      </w:divBdr>
    </w:div>
    <w:div w:id="65036232">
      <w:bodyDiv w:val="1"/>
      <w:marLeft w:val="0"/>
      <w:marRight w:val="0"/>
      <w:marTop w:val="0"/>
      <w:marBottom w:val="0"/>
      <w:divBdr>
        <w:top w:val="none" w:sz="0" w:space="0" w:color="auto"/>
        <w:left w:val="none" w:sz="0" w:space="0" w:color="auto"/>
        <w:bottom w:val="none" w:sz="0" w:space="0" w:color="auto"/>
        <w:right w:val="none" w:sz="0" w:space="0" w:color="auto"/>
      </w:divBdr>
    </w:div>
    <w:div w:id="69694340">
      <w:bodyDiv w:val="1"/>
      <w:marLeft w:val="0"/>
      <w:marRight w:val="0"/>
      <w:marTop w:val="0"/>
      <w:marBottom w:val="0"/>
      <w:divBdr>
        <w:top w:val="none" w:sz="0" w:space="0" w:color="auto"/>
        <w:left w:val="none" w:sz="0" w:space="0" w:color="auto"/>
        <w:bottom w:val="none" w:sz="0" w:space="0" w:color="auto"/>
        <w:right w:val="none" w:sz="0" w:space="0" w:color="auto"/>
      </w:divBdr>
    </w:div>
    <w:div w:id="72969257">
      <w:bodyDiv w:val="1"/>
      <w:marLeft w:val="0"/>
      <w:marRight w:val="0"/>
      <w:marTop w:val="0"/>
      <w:marBottom w:val="0"/>
      <w:divBdr>
        <w:top w:val="none" w:sz="0" w:space="0" w:color="auto"/>
        <w:left w:val="none" w:sz="0" w:space="0" w:color="auto"/>
        <w:bottom w:val="none" w:sz="0" w:space="0" w:color="auto"/>
        <w:right w:val="none" w:sz="0" w:space="0" w:color="auto"/>
      </w:divBdr>
    </w:div>
    <w:div w:id="75439904">
      <w:bodyDiv w:val="1"/>
      <w:marLeft w:val="0"/>
      <w:marRight w:val="0"/>
      <w:marTop w:val="0"/>
      <w:marBottom w:val="0"/>
      <w:divBdr>
        <w:top w:val="none" w:sz="0" w:space="0" w:color="auto"/>
        <w:left w:val="none" w:sz="0" w:space="0" w:color="auto"/>
        <w:bottom w:val="none" w:sz="0" w:space="0" w:color="auto"/>
        <w:right w:val="none" w:sz="0" w:space="0" w:color="auto"/>
      </w:divBdr>
    </w:div>
    <w:div w:id="84693601">
      <w:bodyDiv w:val="1"/>
      <w:marLeft w:val="0"/>
      <w:marRight w:val="0"/>
      <w:marTop w:val="0"/>
      <w:marBottom w:val="0"/>
      <w:divBdr>
        <w:top w:val="none" w:sz="0" w:space="0" w:color="auto"/>
        <w:left w:val="none" w:sz="0" w:space="0" w:color="auto"/>
        <w:bottom w:val="none" w:sz="0" w:space="0" w:color="auto"/>
        <w:right w:val="none" w:sz="0" w:space="0" w:color="auto"/>
      </w:divBdr>
    </w:div>
    <w:div w:id="85999319">
      <w:bodyDiv w:val="1"/>
      <w:marLeft w:val="0"/>
      <w:marRight w:val="0"/>
      <w:marTop w:val="0"/>
      <w:marBottom w:val="0"/>
      <w:divBdr>
        <w:top w:val="none" w:sz="0" w:space="0" w:color="auto"/>
        <w:left w:val="none" w:sz="0" w:space="0" w:color="auto"/>
        <w:bottom w:val="none" w:sz="0" w:space="0" w:color="auto"/>
        <w:right w:val="none" w:sz="0" w:space="0" w:color="auto"/>
      </w:divBdr>
    </w:div>
    <w:div w:id="92285244">
      <w:bodyDiv w:val="1"/>
      <w:marLeft w:val="0"/>
      <w:marRight w:val="0"/>
      <w:marTop w:val="0"/>
      <w:marBottom w:val="0"/>
      <w:divBdr>
        <w:top w:val="none" w:sz="0" w:space="0" w:color="auto"/>
        <w:left w:val="none" w:sz="0" w:space="0" w:color="auto"/>
        <w:bottom w:val="none" w:sz="0" w:space="0" w:color="auto"/>
        <w:right w:val="none" w:sz="0" w:space="0" w:color="auto"/>
      </w:divBdr>
    </w:div>
    <w:div w:id="93399832">
      <w:bodyDiv w:val="1"/>
      <w:marLeft w:val="0"/>
      <w:marRight w:val="0"/>
      <w:marTop w:val="0"/>
      <w:marBottom w:val="0"/>
      <w:divBdr>
        <w:top w:val="none" w:sz="0" w:space="0" w:color="auto"/>
        <w:left w:val="none" w:sz="0" w:space="0" w:color="auto"/>
        <w:bottom w:val="none" w:sz="0" w:space="0" w:color="auto"/>
        <w:right w:val="none" w:sz="0" w:space="0" w:color="auto"/>
      </w:divBdr>
    </w:div>
    <w:div w:id="94059915">
      <w:bodyDiv w:val="1"/>
      <w:marLeft w:val="0"/>
      <w:marRight w:val="0"/>
      <w:marTop w:val="0"/>
      <w:marBottom w:val="0"/>
      <w:divBdr>
        <w:top w:val="none" w:sz="0" w:space="0" w:color="auto"/>
        <w:left w:val="none" w:sz="0" w:space="0" w:color="auto"/>
        <w:bottom w:val="none" w:sz="0" w:space="0" w:color="auto"/>
        <w:right w:val="none" w:sz="0" w:space="0" w:color="auto"/>
      </w:divBdr>
    </w:div>
    <w:div w:id="97454714">
      <w:bodyDiv w:val="1"/>
      <w:marLeft w:val="0"/>
      <w:marRight w:val="0"/>
      <w:marTop w:val="0"/>
      <w:marBottom w:val="0"/>
      <w:divBdr>
        <w:top w:val="none" w:sz="0" w:space="0" w:color="auto"/>
        <w:left w:val="none" w:sz="0" w:space="0" w:color="auto"/>
        <w:bottom w:val="none" w:sz="0" w:space="0" w:color="auto"/>
        <w:right w:val="none" w:sz="0" w:space="0" w:color="auto"/>
      </w:divBdr>
    </w:div>
    <w:div w:id="100033258">
      <w:bodyDiv w:val="1"/>
      <w:marLeft w:val="0"/>
      <w:marRight w:val="0"/>
      <w:marTop w:val="0"/>
      <w:marBottom w:val="0"/>
      <w:divBdr>
        <w:top w:val="none" w:sz="0" w:space="0" w:color="auto"/>
        <w:left w:val="none" w:sz="0" w:space="0" w:color="auto"/>
        <w:bottom w:val="none" w:sz="0" w:space="0" w:color="auto"/>
        <w:right w:val="none" w:sz="0" w:space="0" w:color="auto"/>
      </w:divBdr>
      <w:divsChild>
        <w:div w:id="40059532">
          <w:marLeft w:val="0"/>
          <w:marRight w:val="0"/>
          <w:marTop w:val="0"/>
          <w:marBottom w:val="0"/>
          <w:divBdr>
            <w:top w:val="none" w:sz="0" w:space="0" w:color="auto"/>
            <w:left w:val="none" w:sz="0" w:space="0" w:color="auto"/>
            <w:bottom w:val="none" w:sz="0" w:space="0" w:color="auto"/>
            <w:right w:val="none" w:sz="0" w:space="0" w:color="auto"/>
          </w:divBdr>
          <w:divsChild>
            <w:div w:id="76947192">
              <w:marLeft w:val="0"/>
              <w:marRight w:val="0"/>
              <w:marTop w:val="0"/>
              <w:marBottom w:val="0"/>
              <w:divBdr>
                <w:top w:val="none" w:sz="0" w:space="0" w:color="auto"/>
                <w:left w:val="none" w:sz="0" w:space="0" w:color="auto"/>
                <w:bottom w:val="none" w:sz="0" w:space="0" w:color="auto"/>
                <w:right w:val="none" w:sz="0" w:space="0" w:color="auto"/>
              </w:divBdr>
            </w:div>
            <w:div w:id="128086633">
              <w:marLeft w:val="0"/>
              <w:marRight w:val="0"/>
              <w:marTop w:val="0"/>
              <w:marBottom w:val="0"/>
              <w:divBdr>
                <w:top w:val="none" w:sz="0" w:space="0" w:color="auto"/>
                <w:left w:val="none" w:sz="0" w:space="0" w:color="auto"/>
                <w:bottom w:val="none" w:sz="0" w:space="0" w:color="auto"/>
                <w:right w:val="none" w:sz="0" w:space="0" w:color="auto"/>
              </w:divBdr>
            </w:div>
            <w:div w:id="169105930">
              <w:marLeft w:val="0"/>
              <w:marRight w:val="0"/>
              <w:marTop w:val="0"/>
              <w:marBottom w:val="0"/>
              <w:divBdr>
                <w:top w:val="none" w:sz="0" w:space="0" w:color="auto"/>
                <w:left w:val="none" w:sz="0" w:space="0" w:color="auto"/>
                <w:bottom w:val="none" w:sz="0" w:space="0" w:color="auto"/>
                <w:right w:val="none" w:sz="0" w:space="0" w:color="auto"/>
              </w:divBdr>
            </w:div>
            <w:div w:id="335764953">
              <w:marLeft w:val="0"/>
              <w:marRight w:val="0"/>
              <w:marTop w:val="0"/>
              <w:marBottom w:val="0"/>
              <w:divBdr>
                <w:top w:val="none" w:sz="0" w:space="0" w:color="auto"/>
                <w:left w:val="none" w:sz="0" w:space="0" w:color="auto"/>
                <w:bottom w:val="none" w:sz="0" w:space="0" w:color="auto"/>
                <w:right w:val="none" w:sz="0" w:space="0" w:color="auto"/>
              </w:divBdr>
            </w:div>
            <w:div w:id="370233544">
              <w:marLeft w:val="0"/>
              <w:marRight w:val="0"/>
              <w:marTop w:val="0"/>
              <w:marBottom w:val="0"/>
              <w:divBdr>
                <w:top w:val="none" w:sz="0" w:space="0" w:color="auto"/>
                <w:left w:val="none" w:sz="0" w:space="0" w:color="auto"/>
                <w:bottom w:val="none" w:sz="0" w:space="0" w:color="auto"/>
                <w:right w:val="none" w:sz="0" w:space="0" w:color="auto"/>
              </w:divBdr>
            </w:div>
            <w:div w:id="411783765">
              <w:marLeft w:val="0"/>
              <w:marRight w:val="0"/>
              <w:marTop w:val="0"/>
              <w:marBottom w:val="0"/>
              <w:divBdr>
                <w:top w:val="none" w:sz="0" w:space="0" w:color="auto"/>
                <w:left w:val="none" w:sz="0" w:space="0" w:color="auto"/>
                <w:bottom w:val="none" w:sz="0" w:space="0" w:color="auto"/>
                <w:right w:val="none" w:sz="0" w:space="0" w:color="auto"/>
              </w:divBdr>
            </w:div>
            <w:div w:id="490953148">
              <w:marLeft w:val="0"/>
              <w:marRight w:val="0"/>
              <w:marTop w:val="0"/>
              <w:marBottom w:val="0"/>
              <w:divBdr>
                <w:top w:val="none" w:sz="0" w:space="0" w:color="auto"/>
                <w:left w:val="none" w:sz="0" w:space="0" w:color="auto"/>
                <w:bottom w:val="none" w:sz="0" w:space="0" w:color="auto"/>
                <w:right w:val="none" w:sz="0" w:space="0" w:color="auto"/>
              </w:divBdr>
            </w:div>
            <w:div w:id="536704169">
              <w:marLeft w:val="0"/>
              <w:marRight w:val="0"/>
              <w:marTop w:val="0"/>
              <w:marBottom w:val="0"/>
              <w:divBdr>
                <w:top w:val="none" w:sz="0" w:space="0" w:color="auto"/>
                <w:left w:val="none" w:sz="0" w:space="0" w:color="auto"/>
                <w:bottom w:val="none" w:sz="0" w:space="0" w:color="auto"/>
                <w:right w:val="none" w:sz="0" w:space="0" w:color="auto"/>
              </w:divBdr>
            </w:div>
            <w:div w:id="692608769">
              <w:marLeft w:val="0"/>
              <w:marRight w:val="0"/>
              <w:marTop w:val="0"/>
              <w:marBottom w:val="0"/>
              <w:divBdr>
                <w:top w:val="none" w:sz="0" w:space="0" w:color="auto"/>
                <w:left w:val="none" w:sz="0" w:space="0" w:color="auto"/>
                <w:bottom w:val="none" w:sz="0" w:space="0" w:color="auto"/>
                <w:right w:val="none" w:sz="0" w:space="0" w:color="auto"/>
              </w:divBdr>
            </w:div>
            <w:div w:id="731777041">
              <w:marLeft w:val="0"/>
              <w:marRight w:val="0"/>
              <w:marTop w:val="0"/>
              <w:marBottom w:val="0"/>
              <w:divBdr>
                <w:top w:val="none" w:sz="0" w:space="0" w:color="auto"/>
                <w:left w:val="none" w:sz="0" w:space="0" w:color="auto"/>
                <w:bottom w:val="none" w:sz="0" w:space="0" w:color="auto"/>
                <w:right w:val="none" w:sz="0" w:space="0" w:color="auto"/>
              </w:divBdr>
            </w:div>
            <w:div w:id="822937437">
              <w:marLeft w:val="0"/>
              <w:marRight w:val="0"/>
              <w:marTop w:val="0"/>
              <w:marBottom w:val="0"/>
              <w:divBdr>
                <w:top w:val="none" w:sz="0" w:space="0" w:color="auto"/>
                <w:left w:val="none" w:sz="0" w:space="0" w:color="auto"/>
                <w:bottom w:val="none" w:sz="0" w:space="0" w:color="auto"/>
                <w:right w:val="none" w:sz="0" w:space="0" w:color="auto"/>
              </w:divBdr>
            </w:div>
            <w:div w:id="940528405">
              <w:marLeft w:val="0"/>
              <w:marRight w:val="0"/>
              <w:marTop w:val="0"/>
              <w:marBottom w:val="0"/>
              <w:divBdr>
                <w:top w:val="none" w:sz="0" w:space="0" w:color="auto"/>
                <w:left w:val="none" w:sz="0" w:space="0" w:color="auto"/>
                <w:bottom w:val="none" w:sz="0" w:space="0" w:color="auto"/>
                <w:right w:val="none" w:sz="0" w:space="0" w:color="auto"/>
              </w:divBdr>
            </w:div>
            <w:div w:id="1348411682">
              <w:marLeft w:val="0"/>
              <w:marRight w:val="0"/>
              <w:marTop w:val="0"/>
              <w:marBottom w:val="0"/>
              <w:divBdr>
                <w:top w:val="none" w:sz="0" w:space="0" w:color="auto"/>
                <w:left w:val="none" w:sz="0" w:space="0" w:color="auto"/>
                <w:bottom w:val="none" w:sz="0" w:space="0" w:color="auto"/>
                <w:right w:val="none" w:sz="0" w:space="0" w:color="auto"/>
              </w:divBdr>
            </w:div>
            <w:div w:id="1414162462">
              <w:marLeft w:val="0"/>
              <w:marRight w:val="0"/>
              <w:marTop w:val="0"/>
              <w:marBottom w:val="0"/>
              <w:divBdr>
                <w:top w:val="none" w:sz="0" w:space="0" w:color="auto"/>
                <w:left w:val="none" w:sz="0" w:space="0" w:color="auto"/>
                <w:bottom w:val="none" w:sz="0" w:space="0" w:color="auto"/>
                <w:right w:val="none" w:sz="0" w:space="0" w:color="auto"/>
              </w:divBdr>
            </w:div>
            <w:div w:id="1463766027">
              <w:marLeft w:val="0"/>
              <w:marRight w:val="0"/>
              <w:marTop w:val="0"/>
              <w:marBottom w:val="0"/>
              <w:divBdr>
                <w:top w:val="none" w:sz="0" w:space="0" w:color="auto"/>
                <w:left w:val="none" w:sz="0" w:space="0" w:color="auto"/>
                <w:bottom w:val="none" w:sz="0" w:space="0" w:color="auto"/>
                <w:right w:val="none" w:sz="0" w:space="0" w:color="auto"/>
              </w:divBdr>
            </w:div>
            <w:div w:id="1472673778">
              <w:marLeft w:val="0"/>
              <w:marRight w:val="0"/>
              <w:marTop w:val="0"/>
              <w:marBottom w:val="0"/>
              <w:divBdr>
                <w:top w:val="none" w:sz="0" w:space="0" w:color="auto"/>
                <w:left w:val="none" w:sz="0" w:space="0" w:color="auto"/>
                <w:bottom w:val="none" w:sz="0" w:space="0" w:color="auto"/>
                <w:right w:val="none" w:sz="0" w:space="0" w:color="auto"/>
              </w:divBdr>
            </w:div>
            <w:div w:id="1479107668">
              <w:marLeft w:val="0"/>
              <w:marRight w:val="0"/>
              <w:marTop w:val="0"/>
              <w:marBottom w:val="0"/>
              <w:divBdr>
                <w:top w:val="none" w:sz="0" w:space="0" w:color="auto"/>
                <w:left w:val="none" w:sz="0" w:space="0" w:color="auto"/>
                <w:bottom w:val="none" w:sz="0" w:space="0" w:color="auto"/>
                <w:right w:val="none" w:sz="0" w:space="0" w:color="auto"/>
              </w:divBdr>
            </w:div>
            <w:div w:id="1558281297">
              <w:marLeft w:val="0"/>
              <w:marRight w:val="0"/>
              <w:marTop w:val="0"/>
              <w:marBottom w:val="0"/>
              <w:divBdr>
                <w:top w:val="none" w:sz="0" w:space="0" w:color="auto"/>
                <w:left w:val="none" w:sz="0" w:space="0" w:color="auto"/>
                <w:bottom w:val="none" w:sz="0" w:space="0" w:color="auto"/>
                <w:right w:val="none" w:sz="0" w:space="0" w:color="auto"/>
              </w:divBdr>
            </w:div>
            <w:div w:id="1609847576">
              <w:marLeft w:val="0"/>
              <w:marRight w:val="0"/>
              <w:marTop w:val="0"/>
              <w:marBottom w:val="0"/>
              <w:divBdr>
                <w:top w:val="none" w:sz="0" w:space="0" w:color="auto"/>
                <w:left w:val="none" w:sz="0" w:space="0" w:color="auto"/>
                <w:bottom w:val="none" w:sz="0" w:space="0" w:color="auto"/>
                <w:right w:val="none" w:sz="0" w:space="0" w:color="auto"/>
              </w:divBdr>
            </w:div>
            <w:div w:id="1639414086">
              <w:marLeft w:val="0"/>
              <w:marRight w:val="0"/>
              <w:marTop w:val="0"/>
              <w:marBottom w:val="0"/>
              <w:divBdr>
                <w:top w:val="none" w:sz="0" w:space="0" w:color="auto"/>
                <w:left w:val="none" w:sz="0" w:space="0" w:color="auto"/>
                <w:bottom w:val="none" w:sz="0" w:space="0" w:color="auto"/>
                <w:right w:val="none" w:sz="0" w:space="0" w:color="auto"/>
              </w:divBdr>
            </w:div>
            <w:div w:id="1734352924">
              <w:marLeft w:val="0"/>
              <w:marRight w:val="0"/>
              <w:marTop w:val="0"/>
              <w:marBottom w:val="0"/>
              <w:divBdr>
                <w:top w:val="none" w:sz="0" w:space="0" w:color="auto"/>
                <w:left w:val="none" w:sz="0" w:space="0" w:color="auto"/>
                <w:bottom w:val="none" w:sz="0" w:space="0" w:color="auto"/>
                <w:right w:val="none" w:sz="0" w:space="0" w:color="auto"/>
              </w:divBdr>
            </w:div>
            <w:div w:id="1740977987">
              <w:marLeft w:val="0"/>
              <w:marRight w:val="0"/>
              <w:marTop w:val="0"/>
              <w:marBottom w:val="0"/>
              <w:divBdr>
                <w:top w:val="none" w:sz="0" w:space="0" w:color="auto"/>
                <w:left w:val="none" w:sz="0" w:space="0" w:color="auto"/>
                <w:bottom w:val="none" w:sz="0" w:space="0" w:color="auto"/>
                <w:right w:val="none" w:sz="0" w:space="0" w:color="auto"/>
              </w:divBdr>
            </w:div>
            <w:div w:id="1770466764">
              <w:marLeft w:val="0"/>
              <w:marRight w:val="0"/>
              <w:marTop w:val="0"/>
              <w:marBottom w:val="0"/>
              <w:divBdr>
                <w:top w:val="none" w:sz="0" w:space="0" w:color="auto"/>
                <w:left w:val="none" w:sz="0" w:space="0" w:color="auto"/>
                <w:bottom w:val="none" w:sz="0" w:space="0" w:color="auto"/>
                <w:right w:val="none" w:sz="0" w:space="0" w:color="auto"/>
              </w:divBdr>
            </w:div>
            <w:div w:id="1852180706">
              <w:marLeft w:val="0"/>
              <w:marRight w:val="0"/>
              <w:marTop w:val="0"/>
              <w:marBottom w:val="0"/>
              <w:divBdr>
                <w:top w:val="none" w:sz="0" w:space="0" w:color="auto"/>
                <w:left w:val="none" w:sz="0" w:space="0" w:color="auto"/>
                <w:bottom w:val="none" w:sz="0" w:space="0" w:color="auto"/>
                <w:right w:val="none" w:sz="0" w:space="0" w:color="auto"/>
              </w:divBdr>
            </w:div>
            <w:div w:id="1922719601">
              <w:marLeft w:val="0"/>
              <w:marRight w:val="0"/>
              <w:marTop w:val="0"/>
              <w:marBottom w:val="0"/>
              <w:divBdr>
                <w:top w:val="none" w:sz="0" w:space="0" w:color="auto"/>
                <w:left w:val="none" w:sz="0" w:space="0" w:color="auto"/>
                <w:bottom w:val="none" w:sz="0" w:space="0" w:color="auto"/>
                <w:right w:val="none" w:sz="0" w:space="0" w:color="auto"/>
              </w:divBdr>
            </w:div>
            <w:div w:id="195586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80135">
      <w:bodyDiv w:val="1"/>
      <w:marLeft w:val="0"/>
      <w:marRight w:val="0"/>
      <w:marTop w:val="0"/>
      <w:marBottom w:val="0"/>
      <w:divBdr>
        <w:top w:val="none" w:sz="0" w:space="0" w:color="auto"/>
        <w:left w:val="none" w:sz="0" w:space="0" w:color="auto"/>
        <w:bottom w:val="none" w:sz="0" w:space="0" w:color="auto"/>
        <w:right w:val="none" w:sz="0" w:space="0" w:color="auto"/>
      </w:divBdr>
    </w:div>
    <w:div w:id="103118234">
      <w:bodyDiv w:val="1"/>
      <w:marLeft w:val="0"/>
      <w:marRight w:val="0"/>
      <w:marTop w:val="0"/>
      <w:marBottom w:val="0"/>
      <w:divBdr>
        <w:top w:val="none" w:sz="0" w:space="0" w:color="auto"/>
        <w:left w:val="none" w:sz="0" w:space="0" w:color="auto"/>
        <w:bottom w:val="none" w:sz="0" w:space="0" w:color="auto"/>
        <w:right w:val="none" w:sz="0" w:space="0" w:color="auto"/>
      </w:divBdr>
    </w:div>
    <w:div w:id="108280693">
      <w:bodyDiv w:val="1"/>
      <w:marLeft w:val="0"/>
      <w:marRight w:val="0"/>
      <w:marTop w:val="0"/>
      <w:marBottom w:val="0"/>
      <w:divBdr>
        <w:top w:val="none" w:sz="0" w:space="0" w:color="auto"/>
        <w:left w:val="none" w:sz="0" w:space="0" w:color="auto"/>
        <w:bottom w:val="none" w:sz="0" w:space="0" w:color="auto"/>
        <w:right w:val="none" w:sz="0" w:space="0" w:color="auto"/>
      </w:divBdr>
    </w:div>
    <w:div w:id="112478359">
      <w:bodyDiv w:val="1"/>
      <w:marLeft w:val="0"/>
      <w:marRight w:val="0"/>
      <w:marTop w:val="0"/>
      <w:marBottom w:val="0"/>
      <w:divBdr>
        <w:top w:val="none" w:sz="0" w:space="0" w:color="auto"/>
        <w:left w:val="none" w:sz="0" w:space="0" w:color="auto"/>
        <w:bottom w:val="none" w:sz="0" w:space="0" w:color="auto"/>
        <w:right w:val="none" w:sz="0" w:space="0" w:color="auto"/>
      </w:divBdr>
    </w:div>
    <w:div w:id="114448817">
      <w:bodyDiv w:val="1"/>
      <w:marLeft w:val="0"/>
      <w:marRight w:val="0"/>
      <w:marTop w:val="0"/>
      <w:marBottom w:val="0"/>
      <w:divBdr>
        <w:top w:val="none" w:sz="0" w:space="0" w:color="auto"/>
        <w:left w:val="none" w:sz="0" w:space="0" w:color="auto"/>
        <w:bottom w:val="none" w:sz="0" w:space="0" w:color="auto"/>
        <w:right w:val="none" w:sz="0" w:space="0" w:color="auto"/>
      </w:divBdr>
    </w:div>
    <w:div w:id="114763482">
      <w:bodyDiv w:val="1"/>
      <w:marLeft w:val="0"/>
      <w:marRight w:val="0"/>
      <w:marTop w:val="0"/>
      <w:marBottom w:val="0"/>
      <w:divBdr>
        <w:top w:val="none" w:sz="0" w:space="0" w:color="auto"/>
        <w:left w:val="none" w:sz="0" w:space="0" w:color="auto"/>
        <w:bottom w:val="none" w:sz="0" w:space="0" w:color="auto"/>
        <w:right w:val="none" w:sz="0" w:space="0" w:color="auto"/>
      </w:divBdr>
    </w:div>
    <w:div w:id="114952519">
      <w:bodyDiv w:val="1"/>
      <w:marLeft w:val="0"/>
      <w:marRight w:val="0"/>
      <w:marTop w:val="0"/>
      <w:marBottom w:val="0"/>
      <w:divBdr>
        <w:top w:val="none" w:sz="0" w:space="0" w:color="auto"/>
        <w:left w:val="none" w:sz="0" w:space="0" w:color="auto"/>
        <w:bottom w:val="none" w:sz="0" w:space="0" w:color="auto"/>
        <w:right w:val="none" w:sz="0" w:space="0" w:color="auto"/>
      </w:divBdr>
    </w:div>
    <w:div w:id="116992305">
      <w:bodyDiv w:val="1"/>
      <w:marLeft w:val="0"/>
      <w:marRight w:val="0"/>
      <w:marTop w:val="0"/>
      <w:marBottom w:val="0"/>
      <w:divBdr>
        <w:top w:val="none" w:sz="0" w:space="0" w:color="auto"/>
        <w:left w:val="none" w:sz="0" w:space="0" w:color="auto"/>
        <w:bottom w:val="none" w:sz="0" w:space="0" w:color="auto"/>
        <w:right w:val="none" w:sz="0" w:space="0" w:color="auto"/>
      </w:divBdr>
    </w:div>
    <w:div w:id="119804413">
      <w:bodyDiv w:val="1"/>
      <w:marLeft w:val="0"/>
      <w:marRight w:val="0"/>
      <w:marTop w:val="0"/>
      <w:marBottom w:val="0"/>
      <w:divBdr>
        <w:top w:val="none" w:sz="0" w:space="0" w:color="auto"/>
        <w:left w:val="none" w:sz="0" w:space="0" w:color="auto"/>
        <w:bottom w:val="none" w:sz="0" w:space="0" w:color="auto"/>
        <w:right w:val="none" w:sz="0" w:space="0" w:color="auto"/>
      </w:divBdr>
      <w:divsChild>
        <w:div w:id="1384059108">
          <w:marLeft w:val="0"/>
          <w:marRight w:val="0"/>
          <w:marTop w:val="0"/>
          <w:marBottom w:val="0"/>
          <w:divBdr>
            <w:top w:val="none" w:sz="0" w:space="0" w:color="auto"/>
            <w:left w:val="none" w:sz="0" w:space="0" w:color="auto"/>
            <w:bottom w:val="none" w:sz="0" w:space="0" w:color="auto"/>
            <w:right w:val="none" w:sz="0" w:space="0" w:color="auto"/>
          </w:divBdr>
          <w:divsChild>
            <w:div w:id="1437679959">
              <w:marLeft w:val="0"/>
              <w:marRight w:val="0"/>
              <w:marTop w:val="0"/>
              <w:marBottom w:val="0"/>
              <w:divBdr>
                <w:top w:val="none" w:sz="0" w:space="0" w:color="auto"/>
                <w:left w:val="none" w:sz="0" w:space="0" w:color="auto"/>
                <w:bottom w:val="none" w:sz="0" w:space="0" w:color="auto"/>
                <w:right w:val="none" w:sz="0" w:space="0" w:color="auto"/>
              </w:divBdr>
            </w:div>
            <w:div w:id="161744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71102">
      <w:bodyDiv w:val="1"/>
      <w:marLeft w:val="0"/>
      <w:marRight w:val="0"/>
      <w:marTop w:val="0"/>
      <w:marBottom w:val="0"/>
      <w:divBdr>
        <w:top w:val="none" w:sz="0" w:space="0" w:color="auto"/>
        <w:left w:val="none" w:sz="0" w:space="0" w:color="auto"/>
        <w:bottom w:val="none" w:sz="0" w:space="0" w:color="auto"/>
        <w:right w:val="none" w:sz="0" w:space="0" w:color="auto"/>
      </w:divBdr>
    </w:div>
    <w:div w:id="122847035">
      <w:bodyDiv w:val="1"/>
      <w:marLeft w:val="0"/>
      <w:marRight w:val="0"/>
      <w:marTop w:val="0"/>
      <w:marBottom w:val="0"/>
      <w:divBdr>
        <w:top w:val="none" w:sz="0" w:space="0" w:color="auto"/>
        <w:left w:val="none" w:sz="0" w:space="0" w:color="auto"/>
        <w:bottom w:val="none" w:sz="0" w:space="0" w:color="auto"/>
        <w:right w:val="none" w:sz="0" w:space="0" w:color="auto"/>
      </w:divBdr>
    </w:div>
    <w:div w:id="124201308">
      <w:bodyDiv w:val="1"/>
      <w:marLeft w:val="0"/>
      <w:marRight w:val="0"/>
      <w:marTop w:val="0"/>
      <w:marBottom w:val="0"/>
      <w:divBdr>
        <w:top w:val="none" w:sz="0" w:space="0" w:color="auto"/>
        <w:left w:val="none" w:sz="0" w:space="0" w:color="auto"/>
        <w:bottom w:val="none" w:sz="0" w:space="0" w:color="auto"/>
        <w:right w:val="none" w:sz="0" w:space="0" w:color="auto"/>
      </w:divBdr>
    </w:div>
    <w:div w:id="127746093">
      <w:bodyDiv w:val="1"/>
      <w:marLeft w:val="0"/>
      <w:marRight w:val="0"/>
      <w:marTop w:val="0"/>
      <w:marBottom w:val="0"/>
      <w:divBdr>
        <w:top w:val="none" w:sz="0" w:space="0" w:color="auto"/>
        <w:left w:val="none" w:sz="0" w:space="0" w:color="auto"/>
        <w:bottom w:val="none" w:sz="0" w:space="0" w:color="auto"/>
        <w:right w:val="none" w:sz="0" w:space="0" w:color="auto"/>
      </w:divBdr>
    </w:div>
    <w:div w:id="128517164">
      <w:bodyDiv w:val="1"/>
      <w:marLeft w:val="0"/>
      <w:marRight w:val="0"/>
      <w:marTop w:val="0"/>
      <w:marBottom w:val="0"/>
      <w:divBdr>
        <w:top w:val="none" w:sz="0" w:space="0" w:color="auto"/>
        <w:left w:val="none" w:sz="0" w:space="0" w:color="auto"/>
        <w:bottom w:val="none" w:sz="0" w:space="0" w:color="auto"/>
        <w:right w:val="none" w:sz="0" w:space="0" w:color="auto"/>
      </w:divBdr>
    </w:div>
    <w:div w:id="134033105">
      <w:bodyDiv w:val="1"/>
      <w:marLeft w:val="0"/>
      <w:marRight w:val="0"/>
      <w:marTop w:val="0"/>
      <w:marBottom w:val="0"/>
      <w:divBdr>
        <w:top w:val="none" w:sz="0" w:space="0" w:color="auto"/>
        <w:left w:val="none" w:sz="0" w:space="0" w:color="auto"/>
        <w:bottom w:val="none" w:sz="0" w:space="0" w:color="auto"/>
        <w:right w:val="none" w:sz="0" w:space="0" w:color="auto"/>
      </w:divBdr>
    </w:div>
    <w:div w:id="135800433">
      <w:bodyDiv w:val="1"/>
      <w:marLeft w:val="0"/>
      <w:marRight w:val="0"/>
      <w:marTop w:val="0"/>
      <w:marBottom w:val="0"/>
      <w:divBdr>
        <w:top w:val="none" w:sz="0" w:space="0" w:color="auto"/>
        <w:left w:val="none" w:sz="0" w:space="0" w:color="auto"/>
        <w:bottom w:val="none" w:sz="0" w:space="0" w:color="auto"/>
        <w:right w:val="none" w:sz="0" w:space="0" w:color="auto"/>
      </w:divBdr>
    </w:div>
    <w:div w:id="140082218">
      <w:bodyDiv w:val="1"/>
      <w:marLeft w:val="0"/>
      <w:marRight w:val="0"/>
      <w:marTop w:val="0"/>
      <w:marBottom w:val="0"/>
      <w:divBdr>
        <w:top w:val="none" w:sz="0" w:space="0" w:color="auto"/>
        <w:left w:val="none" w:sz="0" w:space="0" w:color="auto"/>
        <w:bottom w:val="none" w:sz="0" w:space="0" w:color="auto"/>
        <w:right w:val="none" w:sz="0" w:space="0" w:color="auto"/>
      </w:divBdr>
    </w:div>
    <w:div w:id="140470306">
      <w:bodyDiv w:val="1"/>
      <w:marLeft w:val="0"/>
      <w:marRight w:val="0"/>
      <w:marTop w:val="0"/>
      <w:marBottom w:val="0"/>
      <w:divBdr>
        <w:top w:val="none" w:sz="0" w:space="0" w:color="auto"/>
        <w:left w:val="none" w:sz="0" w:space="0" w:color="auto"/>
        <w:bottom w:val="none" w:sz="0" w:space="0" w:color="auto"/>
        <w:right w:val="none" w:sz="0" w:space="0" w:color="auto"/>
      </w:divBdr>
    </w:div>
    <w:div w:id="145782157">
      <w:bodyDiv w:val="1"/>
      <w:marLeft w:val="0"/>
      <w:marRight w:val="0"/>
      <w:marTop w:val="0"/>
      <w:marBottom w:val="0"/>
      <w:divBdr>
        <w:top w:val="none" w:sz="0" w:space="0" w:color="auto"/>
        <w:left w:val="none" w:sz="0" w:space="0" w:color="auto"/>
        <w:bottom w:val="none" w:sz="0" w:space="0" w:color="auto"/>
        <w:right w:val="none" w:sz="0" w:space="0" w:color="auto"/>
      </w:divBdr>
    </w:div>
    <w:div w:id="149443364">
      <w:bodyDiv w:val="1"/>
      <w:marLeft w:val="0"/>
      <w:marRight w:val="0"/>
      <w:marTop w:val="0"/>
      <w:marBottom w:val="0"/>
      <w:divBdr>
        <w:top w:val="none" w:sz="0" w:space="0" w:color="auto"/>
        <w:left w:val="none" w:sz="0" w:space="0" w:color="auto"/>
        <w:bottom w:val="none" w:sz="0" w:space="0" w:color="auto"/>
        <w:right w:val="none" w:sz="0" w:space="0" w:color="auto"/>
      </w:divBdr>
    </w:div>
    <w:div w:id="149948051">
      <w:bodyDiv w:val="1"/>
      <w:marLeft w:val="0"/>
      <w:marRight w:val="0"/>
      <w:marTop w:val="0"/>
      <w:marBottom w:val="0"/>
      <w:divBdr>
        <w:top w:val="none" w:sz="0" w:space="0" w:color="auto"/>
        <w:left w:val="none" w:sz="0" w:space="0" w:color="auto"/>
        <w:bottom w:val="none" w:sz="0" w:space="0" w:color="auto"/>
        <w:right w:val="none" w:sz="0" w:space="0" w:color="auto"/>
      </w:divBdr>
    </w:div>
    <w:div w:id="150027390">
      <w:bodyDiv w:val="1"/>
      <w:marLeft w:val="0"/>
      <w:marRight w:val="0"/>
      <w:marTop w:val="0"/>
      <w:marBottom w:val="0"/>
      <w:divBdr>
        <w:top w:val="none" w:sz="0" w:space="0" w:color="auto"/>
        <w:left w:val="none" w:sz="0" w:space="0" w:color="auto"/>
        <w:bottom w:val="none" w:sz="0" w:space="0" w:color="auto"/>
        <w:right w:val="none" w:sz="0" w:space="0" w:color="auto"/>
      </w:divBdr>
    </w:div>
    <w:div w:id="153032166">
      <w:bodyDiv w:val="1"/>
      <w:marLeft w:val="0"/>
      <w:marRight w:val="0"/>
      <w:marTop w:val="0"/>
      <w:marBottom w:val="0"/>
      <w:divBdr>
        <w:top w:val="none" w:sz="0" w:space="0" w:color="auto"/>
        <w:left w:val="none" w:sz="0" w:space="0" w:color="auto"/>
        <w:bottom w:val="none" w:sz="0" w:space="0" w:color="auto"/>
        <w:right w:val="none" w:sz="0" w:space="0" w:color="auto"/>
      </w:divBdr>
    </w:div>
    <w:div w:id="155810070">
      <w:bodyDiv w:val="1"/>
      <w:marLeft w:val="0"/>
      <w:marRight w:val="0"/>
      <w:marTop w:val="0"/>
      <w:marBottom w:val="0"/>
      <w:divBdr>
        <w:top w:val="none" w:sz="0" w:space="0" w:color="auto"/>
        <w:left w:val="none" w:sz="0" w:space="0" w:color="auto"/>
        <w:bottom w:val="none" w:sz="0" w:space="0" w:color="auto"/>
        <w:right w:val="none" w:sz="0" w:space="0" w:color="auto"/>
      </w:divBdr>
    </w:div>
    <w:div w:id="157156684">
      <w:bodyDiv w:val="1"/>
      <w:marLeft w:val="0"/>
      <w:marRight w:val="0"/>
      <w:marTop w:val="0"/>
      <w:marBottom w:val="0"/>
      <w:divBdr>
        <w:top w:val="none" w:sz="0" w:space="0" w:color="auto"/>
        <w:left w:val="none" w:sz="0" w:space="0" w:color="auto"/>
        <w:bottom w:val="none" w:sz="0" w:space="0" w:color="auto"/>
        <w:right w:val="none" w:sz="0" w:space="0" w:color="auto"/>
      </w:divBdr>
    </w:div>
    <w:div w:id="157383265">
      <w:bodyDiv w:val="1"/>
      <w:marLeft w:val="0"/>
      <w:marRight w:val="0"/>
      <w:marTop w:val="0"/>
      <w:marBottom w:val="0"/>
      <w:divBdr>
        <w:top w:val="none" w:sz="0" w:space="0" w:color="auto"/>
        <w:left w:val="none" w:sz="0" w:space="0" w:color="auto"/>
        <w:bottom w:val="none" w:sz="0" w:space="0" w:color="auto"/>
        <w:right w:val="none" w:sz="0" w:space="0" w:color="auto"/>
      </w:divBdr>
    </w:div>
    <w:div w:id="158423088">
      <w:bodyDiv w:val="1"/>
      <w:marLeft w:val="0"/>
      <w:marRight w:val="0"/>
      <w:marTop w:val="0"/>
      <w:marBottom w:val="0"/>
      <w:divBdr>
        <w:top w:val="none" w:sz="0" w:space="0" w:color="auto"/>
        <w:left w:val="none" w:sz="0" w:space="0" w:color="auto"/>
        <w:bottom w:val="none" w:sz="0" w:space="0" w:color="auto"/>
        <w:right w:val="none" w:sz="0" w:space="0" w:color="auto"/>
      </w:divBdr>
    </w:div>
    <w:div w:id="162669102">
      <w:bodyDiv w:val="1"/>
      <w:marLeft w:val="0"/>
      <w:marRight w:val="0"/>
      <w:marTop w:val="0"/>
      <w:marBottom w:val="0"/>
      <w:divBdr>
        <w:top w:val="none" w:sz="0" w:space="0" w:color="auto"/>
        <w:left w:val="none" w:sz="0" w:space="0" w:color="auto"/>
        <w:bottom w:val="none" w:sz="0" w:space="0" w:color="auto"/>
        <w:right w:val="none" w:sz="0" w:space="0" w:color="auto"/>
      </w:divBdr>
    </w:div>
    <w:div w:id="163279011">
      <w:bodyDiv w:val="1"/>
      <w:marLeft w:val="0"/>
      <w:marRight w:val="0"/>
      <w:marTop w:val="0"/>
      <w:marBottom w:val="0"/>
      <w:divBdr>
        <w:top w:val="none" w:sz="0" w:space="0" w:color="auto"/>
        <w:left w:val="none" w:sz="0" w:space="0" w:color="auto"/>
        <w:bottom w:val="none" w:sz="0" w:space="0" w:color="auto"/>
        <w:right w:val="none" w:sz="0" w:space="0" w:color="auto"/>
      </w:divBdr>
    </w:div>
    <w:div w:id="163865594">
      <w:bodyDiv w:val="1"/>
      <w:marLeft w:val="0"/>
      <w:marRight w:val="0"/>
      <w:marTop w:val="0"/>
      <w:marBottom w:val="0"/>
      <w:divBdr>
        <w:top w:val="none" w:sz="0" w:space="0" w:color="auto"/>
        <w:left w:val="none" w:sz="0" w:space="0" w:color="auto"/>
        <w:bottom w:val="none" w:sz="0" w:space="0" w:color="auto"/>
        <w:right w:val="none" w:sz="0" w:space="0" w:color="auto"/>
      </w:divBdr>
    </w:div>
    <w:div w:id="164245104">
      <w:bodyDiv w:val="1"/>
      <w:marLeft w:val="0"/>
      <w:marRight w:val="0"/>
      <w:marTop w:val="0"/>
      <w:marBottom w:val="0"/>
      <w:divBdr>
        <w:top w:val="none" w:sz="0" w:space="0" w:color="auto"/>
        <w:left w:val="none" w:sz="0" w:space="0" w:color="auto"/>
        <w:bottom w:val="none" w:sz="0" w:space="0" w:color="auto"/>
        <w:right w:val="none" w:sz="0" w:space="0" w:color="auto"/>
      </w:divBdr>
    </w:div>
    <w:div w:id="167138198">
      <w:bodyDiv w:val="1"/>
      <w:marLeft w:val="0"/>
      <w:marRight w:val="0"/>
      <w:marTop w:val="0"/>
      <w:marBottom w:val="0"/>
      <w:divBdr>
        <w:top w:val="none" w:sz="0" w:space="0" w:color="auto"/>
        <w:left w:val="none" w:sz="0" w:space="0" w:color="auto"/>
        <w:bottom w:val="none" w:sz="0" w:space="0" w:color="auto"/>
        <w:right w:val="none" w:sz="0" w:space="0" w:color="auto"/>
      </w:divBdr>
    </w:div>
    <w:div w:id="168175207">
      <w:bodyDiv w:val="1"/>
      <w:marLeft w:val="0"/>
      <w:marRight w:val="0"/>
      <w:marTop w:val="0"/>
      <w:marBottom w:val="0"/>
      <w:divBdr>
        <w:top w:val="none" w:sz="0" w:space="0" w:color="auto"/>
        <w:left w:val="none" w:sz="0" w:space="0" w:color="auto"/>
        <w:bottom w:val="none" w:sz="0" w:space="0" w:color="auto"/>
        <w:right w:val="none" w:sz="0" w:space="0" w:color="auto"/>
      </w:divBdr>
    </w:div>
    <w:div w:id="172452950">
      <w:bodyDiv w:val="1"/>
      <w:marLeft w:val="0"/>
      <w:marRight w:val="0"/>
      <w:marTop w:val="0"/>
      <w:marBottom w:val="0"/>
      <w:divBdr>
        <w:top w:val="none" w:sz="0" w:space="0" w:color="auto"/>
        <w:left w:val="none" w:sz="0" w:space="0" w:color="auto"/>
        <w:bottom w:val="none" w:sz="0" w:space="0" w:color="auto"/>
        <w:right w:val="none" w:sz="0" w:space="0" w:color="auto"/>
      </w:divBdr>
    </w:div>
    <w:div w:id="175772814">
      <w:bodyDiv w:val="1"/>
      <w:marLeft w:val="0"/>
      <w:marRight w:val="0"/>
      <w:marTop w:val="0"/>
      <w:marBottom w:val="0"/>
      <w:divBdr>
        <w:top w:val="none" w:sz="0" w:space="0" w:color="auto"/>
        <w:left w:val="none" w:sz="0" w:space="0" w:color="auto"/>
        <w:bottom w:val="none" w:sz="0" w:space="0" w:color="auto"/>
        <w:right w:val="none" w:sz="0" w:space="0" w:color="auto"/>
      </w:divBdr>
    </w:div>
    <w:div w:id="179051416">
      <w:bodyDiv w:val="1"/>
      <w:marLeft w:val="0"/>
      <w:marRight w:val="0"/>
      <w:marTop w:val="0"/>
      <w:marBottom w:val="0"/>
      <w:divBdr>
        <w:top w:val="none" w:sz="0" w:space="0" w:color="auto"/>
        <w:left w:val="none" w:sz="0" w:space="0" w:color="auto"/>
        <w:bottom w:val="none" w:sz="0" w:space="0" w:color="auto"/>
        <w:right w:val="none" w:sz="0" w:space="0" w:color="auto"/>
      </w:divBdr>
    </w:div>
    <w:div w:id="181867290">
      <w:bodyDiv w:val="1"/>
      <w:marLeft w:val="0"/>
      <w:marRight w:val="0"/>
      <w:marTop w:val="0"/>
      <w:marBottom w:val="0"/>
      <w:divBdr>
        <w:top w:val="none" w:sz="0" w:space="0" w:color="auto"/>
        <w:left w:val="none" w:sz="0" w:space="0" w:color="auto"/>
        <w:bottom w:val="none" w:sz="0" w:space="0" w:color="auto"/>
        <w:right w:val="none" w:sz="0" w:space="0" w:color="auto"/>
      </w:divBdr>
    </w:div>
    <w:div w:id="182863416">
      <w:bodyDiv w:val="1"/>
      <w:marLeft w:val="0"/>
      <w:marRight w:val="0"/>
      <w:marTop w:val="0"/>
      <w:marBottom w:val="0"/>
      <w:divBdr>
        <w:top w:val="none" w:sz="0" w:space="0" w:color="auto"/>
        <w:left w:val="none" w:sz="0" w:space="0" w:color="auto"/>
        <w:bottom w:val="none" w:sz="0" w:space="0" w:color="auto"/>
        <w:right w:val="none" w:sz="0" w:space="0" w:color="auto"/>
      </w:divBdr>
    </w:div>
    <w:div w:id="186023370">
      <w:bodyDiv w:val="1"/>
      <w:marLeft w:val="0"/>
      <w:marRight w:val="0"/>
      <w:marTop w:val="0"/>
      <w:marBottom w:val="0"/>
      <w:divBdr>
        <w:top w:val="none" w:sz="0" w:space="0" w:color="auto"/>
        <w:left w:val="none" w:sz="0" w:space="0" w:color="auto"/>
        <w:bottom w:val="none" w:sz="0" w:space="0" w:color="auto"/>
        <w:right w:val="none" w:sz="0" w:space="0" w:color="auto"/>
      </w:divBdr>
    </w:div>
    <w:div w:id="193688794">
      <w:bodyDiv w:val="1"/>
      <w:marLeft w:val="0"/>
      <w:marRight w:val="0"/>
      <w:marTop w:val="0"/>
      <w:marBottom w:val="0"/>
      <w:divBdr>
        <w:top w:val="none" w:sz="0" w:space="0" w:color="auto"/>
        <w:left w:val="none" w:sz="0" w:space="0" w:color="auto"/>
        <w:bottom w:val="none" w:sz="0" w:space="0" w:color="auto"/>
        <w:right w:val="none" w:sz="0" w:space="0" w:color="auto"/>
      </w:divBdr>
    </w:div>
    <w:div w:id="194194750">
      <w:bodyDiv w:val="1"/>
      <w:marLeft w:val="0"/>
      <w:marRight w:val="0"/>
      <w:marTop w:val="0"/>
      <w:marBottom w:val="0"/>
      <w:divBdr>
        <w:top w:val="none" w:sz="0" w:space="0" w:color="auto"/>
        <w:left w:val="none" w:sz="0" w:space="0" w:color="auto"/>
        <w:bottom w:val="none" w:sz="0" w:space="0" w:color="auto"/>
        <w:right w:val="none" w:sz="0" w:space="0" w:color="auto"/>
      </w:divBdr>
    </w:div>
    <w:div w:id="202521287">
      <w:bodyDiv w:val="1"/>
      <w:marLeft w:val="0"/>
      <w:marRight w:val="0"/>
      <w:marTop w:val="0"/>
      <w:marBottom w:val="0"/>
      <w:divBdr>
        <w:top w:val="none" w:sz="0" w:space="0" w:color="auto"/>
        <w:left w:val="none" w:sz="0" w:space="0" w:color="auto"/>
        <w:bottom w:val="none" w:sz="0" w:space="0" w:color="auto"/>
        <w:right w:val="none" w:sz="0" w:space="0" w:color="auto"/>
      </w:divBdr>
    </w:div>
    <w:div w:id="208498499">
      <w:bodyDiv w:val="1"/>
      <w:marLeft w:val="0"/>
      <w:marRight w:val="0"/>
      <w:marTop w:val="0"/>
      <w:marBottom w:val="0"/>
      <w:divBdr>
        <w:top w:val="none" w:sz="0" w:space="0" w:color="auto"/>
        <w:left w:val="none" w:sz="0" w:space="0" w:color="auto"/>
        <w:bottom w:val="none" w:sz="0" w:space="0" w:color="auto"/>
        <w:right w:val="none" w:sz="0" w:space="0" w:color="auto"/>
      </w:divBdr>
    </w:div>
    <w:div w:id="208615289">
      <w:bodyDiv w:val="1"/>
      <w:marLeft w:val="0"/>
      <w:marRight w:val="0"/>
      <w:marTop w:val="0"/>
      <w:marBottom w:val="0"/>
      <w:divBdr>
        <w:top w:val="none" w:sz="0" w:space="0" w:color="auto"/>
        <w:left w:val="none" w:sz="0" w:space="0" w:color="auto"/>
        <w:bottom w:val="none" w:sz="0" w:space="0" w:color="auto"/>
        <w:right w:val="none" w:sz="0" w:space="0" w:color="auto"/>
      </w:divBdr>
    </w:div>
    <w:div w:id="208953707">
      <w:bodyDiv w:val="1"/>
      <w:marLeft w:val="0"/>
      <w:marRight w:val="0"/>
      <w:marTop w:val="0"/>
      <w:marBottom w:val="0"/>
      <w:divBdr>
        <w:top w:val="none" w:sz="0" w:space="0" w:color="auto"/>
        <w:left w:val="none" w:sz="0" w:space="0" w:color="auto"/>
        <w:bottom w:val="none" w:sz="0" w:space="0" w:color="auto"/>
        <w:right w:val="none" w:sz="0" w:space="0" w:color="auto"/>
      </w:divBdr>
    </w:div>
    <w:div w:id="211893903">
      <w:bodyDiv w:val="1"/>
      <w:marLeft w:val="0"/>
      <w:marRight w:val="0"/>
      <w:marTop w:val="0"/>
      <w:marBottom w:val="0"/>
      <w:divBdr>
        <w:top w:val="none" w:sz="0" w:space="0" w:color="auto"/>
        <w:left w:val="none" w:sz="0" w:space="0" w:color="auto"/>
        <w:bottom w:val="none" w:sz="0" w:space="0" w:color="auto"/>
        <w:right w:val="none" w:sz="0" w:space="0" w:color="auto"/>
      </w:divBdr>
    </w:div>
    <w:div w:id="213154445">
      <w:bodyDiv w:val="1"/>
      <w:marLeft w:val="0"/>
      <w:marRight w:val="0"/>
      <w:marTop w:val="0"/>
      <w:marBottom w:val="0"/>
      <w:divBdr>
        <w:top w:val="none" w:sz="0" w:space="0" w:color="auto"/>
        <w:left w:val="none" w:sz="0" w:space="0" w:color="auto"/>
        <w:bottom w:val="none" w:sz="0" w:space="0" w:color="auto"/>
        <w:right w:val="none" w:sz="0" w:space="0" w:color="auto"/>
      </w:divBdr>
    </w:div>
    <w:div w:id="213927788">
      <w:bodyDiv w:val="1"/>
      <w:marLeft w:val="0"/>
      <w:marRight w:val="0"/>
      <w:marTop w:val="0"/>
      <w:marBottom w:val="0"/>
      <w:divBdr>
        <w:top w:val="none" w:sz="0" w:space="0" w:color="auto"/>
        <w:left w:val="none" w:sz="0" w:space="0" w:color="auto"/>
        <w:bottom w:val="none" w:sz="0" w:space="0" w:color="auto"/>
        <w:right w:val="none" w:sz="0" w:space="0" w:color="auto"/>
      </w:divBdr>
    </w:div>
    <w:div w:id="215824313">
      <w:bodyDiv w:val="1"/>
      <w:marLeft w:val="0"/>
      <w:marRight w:val="0"/>
      <w:marTop w:val="0"/>
      <w:marBottom w:val="0"/>
      <w:divBdr>
        <w:top w:val="none" w:sz="0" w:space="0" w:color="auto"/>
        <w:left w:val="none" w:sz="0" w:space="0" w:color="auto"/>
        <w:bottom w:val="none" w:sz="0" w:space="0" w:color="auto"/>
        <w:right w:val="none" w:sz="0" w:space="0" w:color="auto"/>
      </w:divBdr>
    </w:div>
    <w:div w:id="219560137">
      <w:bodyDiv w:val="1"/>
      <w:marLeft w:val="0"/>
      <w:marRight w:val="0"/>
      <w:marTop w:val="0"/>
      <w:marBottom w:val="0"/>
      <w:divBdr>
        <w:top w:val="none" w:sz="0" w:space="0" w:color="auto"/>
        <w:left w:val="none" w:sz="0" w:space="0" w:color="auto"/>
        <w:bottom w:val="none" w:sz="0" w:space="0" w:color="auto"/>
        <w:right w:val="none" w:sz="0" w:space="0" w:color="auto"/>
      </w:divBdr>
    </w:div>
    <w:div w:id="223610885">
      <w:bodyDiv w:val="1"/>
      <w:marLeft w:val="0"/>
      <w:marRight w:val="0"/>
      <w:marTop w:val="0"/>
      <w:marBottom w:val="0"/>
      <w:divBdr>
        <w:top w:val="none" w:sz="0" w:space="0" w:color="auto"/>
        <w:left w:val="none" w:sz="0" w:space="0" w:color="auto"/>
        <w:bottom w:val="none" w:sz="0" w:space="0" w:color="auto"/>
        <w:right w:val="none" w:sz="0" w:space="0" w:color="auto"/>
      </w:divBdr>
    </w:div>
    <w:div w:id="228611577">
      <w:bodyDiv w:val="1"/>
      <w:marLeft w:val="0"/>
      <w:marRight w:val="0"/>
      <w:marTop w:val="0"/>
      <w:marBottom w:val="0"/>
      <w:divBdr>
        <w:top w:val="none" w:sz="0" w:space="0" w:color="auto"/>
        <w:left w:val="none" w:sz="0" w:space="0" w:color="auto"/>
        <w:bottom w:val="none" w:sz="0" w:space="0" w:color="auto"/>
        <w:right w:val="none" w:sz="0" w:space="0" w:color="auto"/>
      </w:divBdr>
    </w:div>
    <w:div w:id="229002312">
      <w:bodyDiv w:val="1"/>
      <w:marLeft w:val="0"/>
      <w:marRight w:val="0"/>
      <w:marTop w:val="0"/>
      <w:marBottom w:val="0"/>
      <w:divBdr>
        <w:top w:val="none" w:sz="0" w:space="0" w:color="auto"/>
        <w:left w:val="none" w:sz="0" w:space="0" w:color="auto"/>
        <w:bottom w:val="none" w:sz="0" w:space="0" w:color="auto"/>
        <w:right w:val="none" w:sz="0" w:space="0" w:color="auto"/>
      </w:divBdr>
    </w:div>
    <w:div w:id="231669973">
      <w:bodyDiv w:val="1"/>
      <w:marLeft w:val="0"/>
      <w:marRight w:val="0"/>
      <w:marTop w:val="0"/>
      <w:marBottom w:val="0"/>
      <w:divBdr>
        <w:top w:val="none" w:sz="0" w:space="0" w:color="auto"/>
        <w:left w:val="none" w:sz="0" w:space="0" w:color="auto"/>
        <w:bottom w:val="none" w:sz="0" w:space="0" w:color="auto"/>
        <w:right w:val="none" w:sz="0" w:space="0" w:color="auto"/>
      </w:divBdr>
    </w:div>
    <w:div w:id="232085732">
      <w:bodyDiv w:val="1"/>
      <w:marLeft w:val="0"/>
      <w:marRight w:val="0"/>
      <w:marTop w:val="0"/>
      <w:marBottom w:val="0"/>
      <w:divBdr>
        <w:top w:val="none" w:sz="0" w:space="0" w:color="auto"/>
        <w:left w:val="none" w:sz="0" w:space="0" w:color="auto"/>
        <w:bottom w:val="none" w:sz="0" w:space="0" w:color="auto"/>
        <w:right w:val="none" w:sz="0" w:space="0" w:color="auto"/>
      </w:divBdr>
    </w:div>
    <w:div w:id="233123875">
      <w:bodyDiv w:val="1"/>
      <w:marLeft w:val="0"/>
      <w:marRight w:val="0"/>
      <w:marTop w:val="0"/>
      <w:marBottom w:val="0"/>
      <w:divBdr>
        <w:top w:val="none" w:sz="0" w:space="0" w:color="auto"/>
        <w:left w:val="none" w:sz="0" w:space="0" w:color="auto"/>
        <w:bottom w:val="none" w:sz="0" w:space="0" w:color="auto"/>
        <w:right w:val="none" w:sz="0" w:space="0" w:color="auto"/>
      </w:divBdr>
    </w:div>
    <w:div w:id="233930173">
      <w:bodyDiv w:val="1"/>
      <w:marLeft w:val="0"/>
      <w:marRight w:val="0"/>
      <w:marTop w:val="0"/>
      <w:marBottom w:val="0"/>
      <w:divBdr>
        <w:top w:val="none" w:sz="0" w:space="0" w:color="auto"/>
        <w:left w:val="none" w:sz="0" w:space="0" w:color="auto"/>
        <w:bottom w:val="none" w:sz="0" w:space="0" w:color="auto"/>
        <w:right w:val="none" w:sz="0" w:space="0" w:color="auto"/>
      </w:divBdr>
      <w:divsChild>
        <w:div w:id="1198011833">
          <w:marLeft w:val="0"/>
          <w:marRight w:val="0"/>
          <w:marTop w:val="0"/>
          <w:marBottom w:val="0"/>
          <w:divBdr>
            <w:top w:val="none" w:sz="0" w:space="0" w:color="auto"/>
            <w:left w:val="none" w:sz="0" w:space="0" w:color="auto"/>
            <w:bottom w:val="none" w:sz="0" w:space="0" w:color="auto"/>
            <w:right w:val="none" w:sz="0" w:space="0" w:color="auto"/>
          </w:divBdr>
          <w:divsChild>
            <w:div w:id="8027155">
              <w:marLeft w:val="0"/>
              <w:marRight w:val="0"/>
              <w:marTop w:val="0"/>
              <w:marBottom w:val="0"/>
              <w:divBdr>
                <w:top w:val="none" w:sz="0" w:space="0" w:color="auto"/>
                <w:left w:val="none" w:sz="0" w:space="0" w:color="auto"/>
                <w:bottom w:val="none" w:sz="0" w:space="0" w:color="auto"/>
                <w:right w:val="none" w:sz="0" w:space="0" w:color="auto"/>
              </w:divBdr>
            </w:div>
            <w:div w:id="76218502">
              <w:marLeft w:val="0"/>
              <w:marRight w:val="0"/>
              <w:marTop w:val="0"/>
              <w:marBottom w:val="0"/>
              <w:divBdr>
                <w:top w:val="none" w:sz="0" w:space="0" w:color="auto"/>
                <w:left w:val="none" w:sz="0" w:space="0" w:color="auto"/>
                <w:bottom w:val="none" w:sz="0" w:space="0" w:color="auto"/>
                <w:right w:val="none" w:sz="0" w:space="0" w:color="auto"/>
              </w:divBdr>
            </w:div>
            <w:div w:id="131337259">
              <w:marLeft w:val="0"/>
              <w:marRight w:val="0"/>
              <w:marTop w:val="0"/>
              <w:marBottom w:val="0"/>
              <w:divBdr>
                <w:top w:val="none" w:sz="0" w:space="0" w:color="auto"/>
                <w:left w:val="none" w:sz="0" w:space="0" w:color="auto"/>
                <w:bottom w:val="none" w:sz="0" w:space="0" w:color="auto"/>
                <w:right w:val="none" w:sz="0" w:space="0" w:color="auto"/>
              </w:divBdr>
            </w:div>
            <w:div w:id="222564283">
              <w:marLeft w:val="0"/>
              <w:marRight w:val="0"/>
              <w:marTop w:val="0"/>
              <w:marBottom w:val="0"/>
              <w:divBdr>
                <w:top w:val="none" w:sz="0" w:space="0" w:color="auto"/>
                <w:left w:val="none" w:sz="0" w:space="0" w:color="auto"/>
                <w:bottom w:val="none" w:sz="0" w:space="0" w:color="auto"/>
                <w:right w:val="none" w:sz="0" w:space="0" w:color="auto"/>
              </w:divBdr>
            </w:div>
            <w:div w:id="270163462">
              <w:marLeft w:val="0"/>
              <w:marRight w:val="0"/>
              <w:marTop w:val="0"/>
              <w:marBottom w:val="0"/>
              <w:divBdr>
                <w:top w:val="none" w:sz="0" w:space="0" w:color="auto"/>
                <w:left w:val="none" w:sz="0" w:space="0" w:color="auto"/>
                <w:bottom w:val="none" w:sz="0" w:space="0" w:color="auto"/>
                <w:right w:val="none" w:sz="0" w:space="0" w:color="auto"/>
              </w:divBdr>
            </w:div>
            <w:div w:id="277643183">
              <w:marLeft w:val="0"/>
              <w:marRight w:val="0"/>
              <w:marTop w:val="0"/>
              <w:marBottom w:val="0"/>
              <w:divBdr>
                <w:top w:val="none" w:sz="0" w:space="0" w:color="auto"/>
                <w:left w:val="none" w:sz="0" w:space="0" w:color="auto"/>
                <w:bottom w:val="none" w:sz="0" w:space="0" w:color="auto"/>
                <w:right w:val="none" w:sz="0" w:space="0" w:color="auto"/>
              </w:divBdr>
            </w:div>
            <w:div w:id="326326721">
              <w:marLeft w:val="0"/>
              <w:marRight w:val="0"/>
              <w:marTop w:val="0"/>
              <w:marBottom w:val="0"/>
              <w:divBdr>
                <w:top w:val="none" w:sz="0" w:space="0" w:color="auto"/>
                <w:left w:val="none" w:sz="0" w:space="0" w:color="auto"/>
                <w:bottom w:val="none" w:sz="0" w:space="0" w:color="auto"/>
                <w:right w:val="none" w:sz="0" w:space="0" w:color="auto"/>
              </w:divBdr>
            </w:div>
            <w:div w:id="475532883">
              <w:marLeft w:val="0"/>
              <w:marRight w:val="0"/>
              <w:marTop w:val="0"/>
              <w:marBottom w:val="0"/>
              <w:divBdr>
                <w:top w:val="none" w:sz="0" w:space="0" w:color="auto"/>
                <w:left w:val="none" w:sz="0" w:space="0" w:color="auto"/>
                <w:bottom w:val="none" w:sz="0" w:space="0" w:color="auto"/>
                <w:right w:val="none" w:sz="0" w:space="0" w:color="auto"/>
              </w:divBdr>
            </w:div>
            <w:div w:id="505899588">
              <w:marLeft w:val="0"/>
              <w:marRight w:val="0"/>
              <w:marTop w:val="0"/>
              <w:marBottom w:val="0"/>
              <w:divBdr>
                <w:top w:val="none" w:sz="0" w:space="0" w:color="auto"/>
                <w:left w:val="none" w:sz="0" w:space="0" w:color="auto"/>
                <w:bottom w:val="none" w:sz="0" w:space="0" w:color="auto"/>
                <w:right w:val="none" w:sz="0" w:space="0" w:color="auto"/>
              </w:divBdr>
            </w:div>
            <w:div w:id="564951185">
              <w:marLeft w:val="0"/>
              <w:marRight w:val="0"/>
              <w:marTop w:val="0"/>
              <w:marBottom w:val="0"/>
              <w:divBdr>
                <w:top w:val="none" w:sz="0" w:space="0" w:color="auto"/>
                <w:left w:val="none" w:sz="0" w:space="0" w:color="auto"/>
                <w:bottom w:val="none" w:sz="0" w:space="0" w:color="auto"/>
                <w:right w:val="none" w:sz="0" w:space="0" w:color="auto"/>
              </w:divBdr>
            </w:div>
            <w:div w:id="574435432">
              <w:marLeft w:val="0"/>
              <w:marRight w:val="0"/>
              <w:marTop w:val="0"/>
              <w:marBottom w:val="0"/>
              <w:divBdr>
                <w:top w:val="none" w:sz="0" w:space="0" w:color="auto"/>
                <w:left w:val="none" w:sz="0" w:space="0" w:color="auto"/>
                <w:bottom w:val="none" w:sz="0" w:space="0" w:color="auto"/>
                <w:right w:val="none" w:sz="0" w:space="0" w:color="auto"/>
              </w:divBdr>
            </w:div>
            <w:div w:id="639505343">
              <w:marLeft w:val="0"/>
              <w:marRight w:val="0"/>
              <w:marTop w:val="0"/>
              <w:marBottom w:val="0"/>
              <w:divBdr>
                <w:top w:val="none" w:sz="0" w:space="0" w:color="auto"/>
                <w:left w:val="none" w:sz="0" w:space="0" w:color="auto"/>
                <w:bottom w:val="none" w:sz="0" w:space="0" w:color="auto"/>
                <w:right w:val="none" w:sz="0" w:space="0" w:color="auto"/>
              </w:divBdr>
            </w:div>
            <w:div w:id="656154354">
              <w:marLeft w:val="0"/>
              <w:marRight w:val="0"/>
              <w:marTop w:val="0"/>
              <w:marBottom w:val="0"/>
              <w:divBdr>
                <w:top w:val="none" w:sz="0" w:space="0" w:color="auto"/>
                <w:left w:val="none" w:sz="0" w:space="0" w:color="auto"/>
                <w:bottom w:val="none" w:sz="0" w:space="0" w:color="auto"/>
                <w:right w:val="none" w:sz="0" w:space="0" w:color="auto"/>
              </w:divBdr>
            </w:div>
            <w:div w:id="693111802">
              <w:marLeft w:val="0"/>
              <w:marRight w:val="0"/>
              <w:marTop w:val="0"/>
              <w:marBottom w:val="0"/>
              <w:divBdr>
                <w:top w:val="none" w:sz="0" w:space="0" w:color="auto"/>
                <w:left w:val="none" w:sz="0" w:space="0" w:color="auto"/>
                <w:bottom w:val="none" w:sz="0" w:space="0" w:color="auto"/>
                <w:right w:val="none" w:sz="0" w:space="0" w:color="auto"/>
              </w:divBdr>
            </w:div>
            <w:div w:id="735936485">
              <w:marLeft w:val="0"/>
              <w:marRight w:val="0"/>
              <w:marTop w:val="0"/>
              <w:marBottom w:val="0"/>
              <w:divBdr>
                <w:top w:val="none" w:sz="0" w:space="0" w:color="auto"/>
                <w:left w:val="none" w:sz="0" w:space="0" w:color="auto"/>
                <w:bottom w:val="none" w:sz="0" w:space="0" w:color="auto"/>
                <w:right w:val="none" w:sz="0" w:space="0" w:color="auto"/>
              </w:divBdr>
            </w:div>
            <w:div w:id="910508452">
              <w:marLeft w:val="0"/>
              <w:marRight w:val="0"/>
              <w:marTop w:val="0"/>
              <w:marBottom w:val="0"/>
              <w:divBdr>
                <w:top w:val="none" w:sz="0" w:space="0" w:color="auto"/>
                <w:left w:val="none" w:sz="0" w:space="0" w:color="auto"/>
                <w:bottom w:val="none" w:sz="0" w:space="0" w:color="auto"/>
                <w:right w:val="none" w:sz="0" w:space="0" w:color="auto"/>
              </w:divBdr>
            </w:div>
            <w:div w:id="1021593832">
              <w:marLeft w:val="0"/>
              <w:marRight w:val="0"/>
              <w:marTop w:val="0"/>
              <w:marBottom w:val="0"/>
              <w:divBdr>
                <w:top w:val="none" w:sz="0" w:space="0" w:color="auto"/>
                <w:left w:val="none" w:sz="0" w:space="0" w:color="auto"/>
                <w:bottom w:val="none" w:sz="0" w:space="0" w:color="auto"/>
                <w:right w:val="none" w:sz="0" w:space="0" w:color="auto"/>
              </w:divBdr>
            </w:div>
            <w:div w:id="1196965383">
              <w:marLeft w:val="0"/>
              <w:marRight w:val="0"/>
              <w:marTop w:val="0"/>
              <w:marBottom w:val="0"/>
              <w:divBdr>
                <w:top w:val="none" w:sz="0" w:space="0" w:color="auto"/>
                <w:left w:val="none" w:sz="0" w:space="0" w:color="auto"/>
                <w:bottom w:val="none" w:sz="0" w:space="0" w:color="auto"/>
                <w:right w:val="none" w:sz="0" w:space="0" w:color="auto"/>
              </w:divBdr>
            </w:div>
            <w:div w:id="1294359872">
              <w:marLeft w:val="0"/>
              <w:marRight w:val="0"/>
              <w:marTop w:val="0"/>
              <w:marBottom w:val="0"/>
              <w:divBdr>
                <w:top w:val="none" w:sz="0" w:space="0" w:color="auto"/>
                <w:left w:val="none" w:sz="0" w:space="0" w:color="auto"/>
                <w:bottom w:val="none" w:sz="0" w:space="0" w:color="auto"/>
                <w:right w:val="none" w:sz="0" w:space="0" w:color="auto"/>
              </w:divBdr>
            </w:div>
            <w:div w:id="1378506874">
              <w:marLeft w:val="0"/>
              <w:marRight w:val="0"/>
              <w:marTop w:val="0"/>
              <w:marBottom w:val="0"/>
              <w:divBdr>
                <w:top w:val="none" w:sz="0" w:space="0" w:color="auto"/>
                <w:left w:val="none" w:sz="0" w:space="0" w:color="auto"/>
                <w:bottom w:val="none" w:sz="0" w:space="0" w:color="auto"/>
                <w:right w:val="none" w:sz="0" w:space="0" w:color="auto"/>
              </w:divBdr>
            </w:div>
            <w:div w:id="1623881131">
              <w:marLeft w:val="0"/>
              <w:marRight w:val="0"/>
              <w:marTop w:val="0"/>
              <w:marBottom w:val="0"/>
              <w:divBdr>
                <w:top w:val="none" w:sz="0" w:space="0" w:color="auto"/>
                <w:left w:val="none" w:sz="0" w:space="0" w:color="auto"/>
                <w:bottom w:val="none" w:sz="0" w:space="0" w:color="auto"/>
                <w:right w:val="none" w:sz="0" w:space="0" w:color="auto"/>
              </w:divBdr>
            </w:div>
            <w:div w:id="1624772220">
              <w:marLeft w:val="0"/>
              <w:marRight w:val="0"/>
              <w:marTop w:val="0"/>
              <w:marBottom w:val="0"/>
              <w:divBdr>
                <w:top w:val="none" w:sz="0" w:space="0" w:color="auto"/>
                <w:left w:val="none" w:sz="0" w:space="0" w:color="auto"/>
                <w:bottom w:val="none" w:sz="0" w:space="0" w:color="auto"/>
                <w:right w:val="none" w:sz="0" w:space="0" w:color="auto"/>
              </w:divBdr>
            </w:div>
            <w:div w:id="1921401212">
              <w:marLeft w:val="0"/>
              <w:marRight w:val="0"/>
              <w:marTop w:val="0"/>
              <w:marBottom w:val="0"/>
              <w:divBdr>
                <w:top w:val="none" w:sz="0" w:space="0" w:color="auto"/>
                <w:left w:val="none" w:sz="0" w:space="0" w:color="auto"/>
                <w:bottom w:val="none" w:sz="0" w:space="0" w:color="auto"/>
                <w:right w:val="none" w:sz="0" w:space="0" w:color="auto"/>
              </w:divBdr>
            </w:div>
            <w:div w:id="2041659831">
              <w:marLeft w:val="0"/>
              <w:marRight w:val="0"/>
              <w:marTop w:val="0"/>
              <w:marBottom w:val="0"/>
              <w:divBdr>
                <w:top w:val="none" w:sz="0" w:space="0" w:color="auto"/>
                <w:left w:val="none" w:sz="0" w:space="0" w:color="auto"/>
                <w:bottom w:val="none" w:sz="0" w:space="0" w:color="auto"/>
                <w:right w:val="none" w:sz="0" w:space="0" w:color="auto"/>
              </w:divBdr>
            </w:div>
            <w:div w:id="206818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631197">
      <w:bodyDiv w:val="1"/>
      <w:marLeft w:val="0"/>
      <w:marRight w:val="0"/>
      <w:marTop w:val="0"/>
      <w:marBottom w:val="0"/>
      <w:divBdr>
        <w:top w:val="none" w:sz="0" w:space="0" w:color="auto"/>
        <w:left w:val="none" w:sz="0" w:space="0" w:color="auto"/>
        <w:bottom w:val="none" w:sz="0" w:space="0" w:color="auto"/>
        <w:right w:val="none" w:sz="0" w:space="0" w:color="auto"/>
      </w:divBdr>
    </w:div>
    <w:div w:id="236986343">
      <w:bodyDiv w:val="1"/>
      <w:marLeft w:val="0"/>
      <w:marRight w:val="0"/>
      <w:marTop w:val="0"/>
      <w:marBottom w:val="0"/>
      <w:divBdr>
        <w:top w:val="none" w:sz="0" w:space="0" w:color="auto"/>
        <w:left w:val="none" w:sz="0" w:space="0" w:color="auto"/>
        <w:bottom w:val="none" w:sz="0" w:space="0" w:color="auto"/>
        <w:right w:val="none" w:sz="0" w:space="0" w:color="auto"/>
      </w:divBdr>
    </w:div>
    <w:div w:id="238178059">
      <w:bodyDiv w:val="1"/>
      <w:marLeft w:val="0"/>
      <w:marRight w:val="0"/>
      <w:marTop w:val="0"/>
      <w:marBottom w:val="0"/>
      <w:divBdr>
        <w:top w:val="none" w:sz="0" w:space="0" w:color="auto"/>
        <w:left w:val="none" w:sz="0" w:space="0" w:color="auto"/>
        <w:bottom w:val="none" w:sz="0" w:space="0" w:color="auto"/>
        <w:right w:val="none" w:sz="0" w:space="0" w:color="auto"/>
      </w:divBdr>
    </w:div>
    <w:div w:id="238910831">
      <w:bodyDiv w:val="1"/>
      <w:marLeft w:val="0"/>
      <w:marRight w:val="0"/>
      <w:marTop w:val="0"/>
      <w:marBottom w:val="0"/>
      <w:divBdr>
        <w:top w:val="none" w:sz="0" w:space="0" w:color="auto"/>
        <w:left w:val="none" w:sz="0" w:space="0" w:color="auto"/>
        <w:bottom w:val="none" w:sz="0" w:space="0" w:color="auto"/>
        <w:right w:val="none" w:sz="0" w:space="0" w:color="auto"/>
      </w:divBdr>
      <w:divsChild>
        <w:div w:id="2046296741">
          <w:marLeft w:val="0"/>
          <w:marRight w:val="0"/>
          <w:marTop w:val="0"/>
          <w:marBottom w:val="0"/>
          <w:divBdr>
            <w:top w:val="none" w:sz="0" w:space="0" w:color="auto"/>
            <w:left w:val="none" w:sz="0" w:space="0" w:color="auto"/>
            <w:bottom w:val="none" w:sz="0" w:space="0" w:color="auto"/>
            <w:right w:val="none" w:sz="0" w:space="0" w:color="auto"/>
          </w:divBdr>
          <w:divsChild>
            <w:div w:id="214219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28078">
      <w:bodyDiv w:val="1"/>
      <w:marLeft w:val="0"/>
      <w:marRight w:val="0"/>
      <w:marTop w:val="0"/>
      <w:marBottom w:val="0"/>
      <w:divBdr>
        <w:top w:val="none" w:sz="0" w:space="0" w:color="auto"/>
        <w:left w:val="none" w:sz="0" w:space="0" w:color="auto"/>
        <w:bottom w:val="none" w:sz="0" w:space="0" w:color="auto"/>
        <w:right w:val="none" w:sz="0" w:space="0" w:color="auto"/>
      </w:divBdr>
    </w:div>
    <w:div w:id="250310621">
      <w:bodyDiv w:val="1"/>
      <w:marLeft w:val="0"/>
      <w:marRight w:val="0"/>
      <w:marTop w:val="0"/>
      <w:marBottom w:val="0"/>
      <w:divBdr>
        <w:top w:val="none" w:sz="0" w:space="0" w:color="auto"/>
        <w:left w:val="none" w:sz="0" w:space="0" w:color="auto"/>
        <w:bottom w:val="none" w:sz="0" w:space="0" w:color="auto"/>
        <w:right w:val="none" w:sz="0" w:space="0" w:color="auto"/>
      </w:divBdr>
    </w:div>
    <w:div w:id="252052776">
      <w:bodyDiv w:val="1"/>
      <w:marLeft w:val="0"/>
      <w:marRight w:val="0"/>
      <w:marTop w:val="0"/>
      <w:marBottom w:val="0"/>
      <w:divBdr>
        <w:top w:val="none" w:sz="0" w:space="0" w:color="auto"/>
        <w:left w:val="none" w:sz="0" w:space="0" w:color="auto"/>
        <w:bottom w:val="none" w:sz="0" w:space="0" w:color="auto"/>
        <w:right w:val="none" w:sz="0" w:space="0" w:color="auto"/>
      </w:divBdr>
    </w:div>
    <w:div w:id="255866372">
      <w:bodyDiv w:val="1"/>
      <w:marLeft w:val="0"/>
      <w:marRight w:val="0"/>
      <w:marTop w:val="0"/>
      <w:marBottom w:val="0"/>
      <w:divBdr>
        <w:top w:val="none" w:sz="0" w:space="0" w:color="auto"/>
        <w:left w:val="none" w:sz="0" w:space="0" w:color="auto"/>
        <w:bottom w:val="none" w:sz="0" w:space="0" w:color="auto"/>
        <w:right w:val="none" w:sz="0" w:space="0" w:color="auto"/>
      </w:divBdr>
    </w:div>
    <w:div w:id="258874208">
      <w:bodyDiv w:val="1"/>
      <w:marLeft w:val="0"/>
      <w:marRight w:val="0"/>
      <w:marTop w:val="0"/>
      <w:marBottom w:val="0"/>
      <w:divBdr>
        <w:top w:val="none" w:sz="0" w:space="0" w:color="auto"/>
        <w:left w:val="none" w:sz="0" w:space="0" w:color="auto"/>
        <w:bottom w:val="none" w:sz="0" w:space="0" w:color="auto"/>
        <w:right w:val="none" w:sz="0" w:space="0" w:color="auto"/>
      </w:divBdr>
    </w:div>
    <w:div w:id="260573549">
      <w:bodyDiv w:val="1"/>
      <w:marLeft w:val="0"/>
      <w:marRight w:val="0"/>
      <w:marTop w:val="0"/>
      <w:marBottom w:val="0"/>
      <w:divBdr>
        <w:top w:val="none" w:sz="0" w:space="0" w:color="auto"/>
        <w:left w:val="none" w:sz="0" w:space="0" w:color="auto"/>
        <w:bottom w:val="none" w:sz="0" w:space="0" w:color="auto"/>
        <w:right w:val="none" w:sz="0" w:space="0" w:color="auto"/>
      </w:divBdr>
    </w:div>
    <w:div w:id="265891458">
      <w:bodyDiv w:val="1"/>
      <w:marLeft w:val="0"/>
      <w:marRight w:val="0"/>
      <w:marTop w:val="0"/>
      <w:marBottom w:val="0"/>
      <w:divBdr>
        <w:top w:val="none" w:sz="0" w:space="0" w:color="auto"/>
        <w:left w:val="none" w:sz="0" w:space="0" w:color="auto"/>
        <w:bottom w:val="none" w:sz="0" w:space="0" w:color="auto"/>
        <w:right w:val="none" w:sz="0" w:space="0" w:color="auto"/>
      </w:divBdr>
    </w:div>
    <w:div w:id="268777503">
      <w:bodyDiv w:val="1"/>
      <w:marLeft w:val="0"/>
      <w:marRight w:val="0"/>
      <w:marTop w:val="0"/>
      <w:marBottom w:val="0"/>
      <w:divBdr>
        <w:top w:val="none" w:sz="0" w:space="0" w:color="auto"/>
        <w:left w:val="none" w:sz="0" w:space="0" w:color="auto"/>
        <w:bottom w:val="none" w:sz="0" w:space="0" w:color="auto"/>
        <w:right w:val="none" w:sz="0" w:space="0" w:color="auto"/>
      </w:divBdr>
    </w:div>
    <w:div w:id="270017209">
      <w:bodyDiv w:val="1"/>
      <w:marLeft w:val="0"/>
      <w:marRight w:val="0"/>
      <w:marTop w:val="0"/>
      <w:marBottom w:val="0"/>
      <w:divBdr>
        <w:top w:val="none" w:sz="0" w:space="0" w:color="auto"/>
        <w:left w:val="none" w:sz="0" w:space="0" w:color="auto"/>
        <w:bottom w:val="none" w:sz="0" w:space="0" w:color="auto"/>
        <w:right w:val="none" w:sz="0" w:space="0" w:color="auto"/>
      </w:divBdr>
    </w:div>
    <w:div w:id="272592433">
      <w:bodyDiv w:val="1"/>
      <w:marLeft w:val="0"/>
      <w:marRight w:val="0"/>
      <w:marTop w:val="0"/>
      <w:marBottom w:val="0"/>
      <w:divBdr>
        <w:top w:val="none" w:sz="0" w:space="0" w:color="auto"/>
        <w:left w:val="none" w:sz="0" w:space="0" w:color="auto"/>
        <w:bottom w:val="none" w:sz="0" w:space="0" w:color="auto"/>
        <w:right w:val="none" w:sz="0" w:space="0" w:color="auto"/>
      </w:divBdr>
    </w:div>
    <w:div w:id="272902333">
      <w:bodyDiv w:val="1"/>
      <w:marLeft w:val="0"/>
      <w:marRight w:val="0"/>
      <w:marTop w:val="0"/>
      <w:marBottom w:val="0"/>
      <w:divBdr>
        <w:top w:val="none" w:sz="0" w:space="0" w:color="auto"/>
        <w:left w:val="none" w:sz="0" w:space="0" w:color="auto"/>
        <w:bottom w:val="none" w:sz="0" w:space="0" w:color="auto"/>
        <w:right w:val="none" w:sz="0" w:space="0" w:color="auto"/>
      </w:divBdr>
    </w:div>
    <w:div w:id="278143980">
      <w:bodyDiv w:val="1"/>
      <w:marLeft w:val="0"/>
      <w:marRight w:val="0"/>
      <w:marTop w:val="0"/>
      <w:marBottom w:val="0"/>
      <w:divBdr>
        <w:top w:val="none" w:sz="0" w:space="0" w:color="auto"/>
        <w:left w:val="none" w:sz="0" w:space="0" w:color="auto"/>
        <w:bottom w:val="none" w:sz="0" w:space="0" w:color="auto"/>
        <w:right w:val="none" w:sz="0" w:space="0" w:color="auto"/>
      </w:divBdr>
    </w:div>
    <w:div w:id="278952649">
      <w:bodyDiv w:val="1"/>
      <w:marLeft w:val="0"/>
      <w:marRight w:val="0"/>
      <w:marTop w:val="0"/>
      <w:marBottom w:val="0"/>
      <w:divBdr>
        <w:top w:val="none" w:sz="0" w:space="0" w:color="auto"/>
        <w:left w:val="none" w:sz="0" w:space="0" w:color="auto"/>
        <w:bottom w:val="none" w:sz="0" w:space="0" w:color="auto"/>
        <w:right w:val="none" w:sz="0" w:space="0" w:color="auto"/>
      </w:divBdr>
    </w:div>
    <w:div w:id="280888623">
      <w:bodyDiv w:val="1"/>
      <w:marLeft w:val="0"/>
      <w:marRight w:val="0"/>
      <w:marTop w:val="0"/>
      <w:marBottom w:val="0"/>
      <w:divBdr>
        <w:top w:val="none" w:sz="0" w:space="0" w:color="auto"/>
        <w:left w:val="none" w:sz="0" w:space="0" w:color="auto"/>
        <w:bottom w:val="none" w:sz="0" w:space="0" w:color="auto"/>
        <w:right w:val="none" w:sz="0" w:space="0" w:color="auto"/>
      </w:divBdr>
    </w:div>
    <w:div w:id="281766408">
      <w:bodyDiv w:val="1"/>
      <w:marLeft w:val="0"/>
      <w:marRight w:val="0"/>
      <w:marTop w:val="0"/>
      <w:marBottom w:val="0"/>
      <w:divBdr>
        <w:top w:val="none" w:sz="0" w:space="0" w:color="auto"/>
        <w:left w:val="none" w:sz="0" w:space="0" w:color="auto"/>
        <w:bottom w:val="none" w:sz="0" w:space="0" w:color="auto"/>
        <w:right w:val="none" w:sz="0" w:space="0" w:color="auto"/>
      </w:divBdr>
    </w:div>
    <w:div w:id="283117063">
      <w:bodyDiv w:val="1"/>
      <w:marLeft w:val="0"/>
      <w:marRight w:val="0"/>
      <w:marTop w:val="0"/>
      <w:marBottom w:val="0"/>
      <w:divBdr>
        <w:top w:val="none" w:sz="0" w:space="0" w:color="auto"/>
        <w:left w:val="none" w:sz="0" w:space="0" w:color="auto"/>
        <w:bottom w:val="none" w:sz="0" w:space="0" w:color="auto"/>
        <w:right w:val="none" w:sz="0" w:space="0" w:color="auto"/>
      </w:divBdr>
    </w:div>
    <w:div w:id="283846547">
      <w:bodyDiv w:val="1"/>
      <w:marLeft w:val="0"/>
      <w:marRight w:val="0"/>
      <w:marTop w:val="0"/>
      <w:marBottom w:val="0"/>
      <w:divBdr>
        <w:top w:val="none" w:sz="0" w:space="0" w:color="auto"/>
        <w:left w:val="none" w:sz="0" w:space="0" w:color="auto"/>
        <w:bottom w:val="none" w:sz="0" w:space="0" w:color="auto"/>
        <w:right w:val="none" w:sz="0" w:space="0" w:color="auto"/>
      </w:divBdr>
    </w:div>
    <w:div w:id="284888942">
      <w:bodyDiv w:val="1"/>
      <w:marLeft w:val="0"/>
      <w:marRight w:val="0"/>
      <w:marTop w:val="0"/>
      <w:marBottom w:val="0"/>
      <w:divBdr>
        <w:top w:val="none" w:sz="0" w:space="0" w:color="auto"/>
        <w:left w:val="none" w:sz="0" w:space="0" w:color="auto"/>
        <w:bottom w:val="none" w:sz="0" w:space="0" w:color="auto"/>
        <w:right w:val="none" w:sz="0" w:space="0" w:color="auto"/>
      </w:divBdr>
    </w:div>
    <w:div w:id="284898210">
      <w:bodyDiv w:val="1"/>
      <w:marLeft w:val="0"/>
      <w:marRight w:val="0"/>
      <w:marTop w:val="0"/>
      <w:marBottom w:val="0"/>
      <w:divBdr>
        <w:top w:val="none" w:sz="0" w:space="0" w:color="auto"/>
        <w:left w:val="none" w:sz="0" w:space="0" w:color="auto"/>
        <w:bottom w:val="none" w:sz="0" w:space="0" w:color="auto"/>
        <w:right w:val="none" w:sz="0" w:space="0" w:color="auto"/>
      </w:divBdr>
    </w:div>
    <w:div w:id="286937994">
      <w:bodyDiv w:val="1"/>
      <w:marLeft w:val="0"/>
      <w:marRight w:val="0"/>
      <w:marTop w:val="0"/>
      <w:marBottom w:val="0"/>
      <w:divBdr>
        <w:top w:val="none" w:sz="0" w:space="0" w:color="auto"/>
        <w:left w:val="none" w:sz="0" w:space="0" w:color="auto"/>
        <w:bottom w:val="none" w:sz="0" w:space="0" w:color="auto"/>
        <w:right w:val="none" w:sz="0" w:space="0" w:color="auto"/>
      </w:divBdr>
    </w:div>
    <w:div w:id="290290600">
      <w:bodyDiv w:val="1"/>
      <w:marLeft w:val="0"/>
      <w:marRight w:val="0"/>
      <w:marTop w:val="0"/>
      <w:marBottom w:val="0"/>
      <w:divBdr>
        <w:top w:val="none" w:sz="0" w:space="0" w:color="auto"/>
        <w:left w:val="none" w:sz="0" w:space="0" w:color="auto"/>
        <w:bottom w:val="none" w:sz="0" w:space="0" w:color="auto"/>
        <w:right w:val="none" w:sz="0" w:space="0" w:color="auto"/>
      </w:divBdr>
    </w:div>
    <w:div w:id="302927764">
      <w:bodyDiv w:val="1"/>
      <w:marLeft w:val="0"/>
      <w:marRight w:val="0"/>
      <w:marTop w:val="0"/>
      <w:marBottom w:val="0"/>
      <w:divBdr>
        <w:top w:val="none" w:sz="0" w:space="0" w:color="auto"/>
        <w:left w:val="none" w:sz="0" w:space="0" w:color="auto"/>
        <w:bottom w:val="none" w:sz="0" w:space="0" w:color="auto"/>
        <w:right w:val="none" w:sz="0" w:space="0" w:color="auto"/>
      </w:divBdr>
    </w:div>
    <w:div w:id="303513502">
      <w:bodyDiv w:val="1"/>
      <w:marLeft w:val="0"/>
      <w:marRight w:val="0"/>
      <w:marTop w:val="0"/>
      <w:marBottom w:val="0"/>
      <w:divBdr>
        <w:top w:val="none" w:sz="0" w:space="0" w:color="auto"/>
        <w:left w:val="none" w:sz="0" w:space="0" w:color="auto"/>
        <w:bottom w:val="none" w:sz="0" w:space="0" w:color="auto"/>
        <w:right w:val="none" w:sz="0" w:space="0" w:color="auto"/>
      </w:divBdr>
    </w:div>
    <w:div w:id="309017304">
      <w:bodyDiv w:val="1"/>
      <w:marLeft w:val="0"/>
      <w:marRight w:val="0"/>
      <w:marTop w:val="0"/>
      <w:marBottom w:val="0"/>
      <w:divBdr>
        <w:top w:val="none" w:sz="0" w:space="0" w:color="auto"/>
        <w:left w:val="none" w:sz="0" w:space="0" w:color="auto"/>
        <w:bottom w:val="none" w:sz="0" w:space="0" w:color="auto"/>
        <w:right w:val="none" w:sz="0" w:space="0" w:color="auto"/>
      </w:divBdr>
    </w:div>
    <w:div w:id="311368657">
      <w:bodyDiv w:val="1"/>
      <w:marLeft w:val="0"/>
      <w:marRight w:val="0"/>
      <w:marTop w:val="0"/>
      <w:marBottom w:val="0"/>
      <w:divBdr>
        <w:top w:val="none" w:sz="0" w:space="0" w:color="auto"/>
        <w:left w:val="none" w:sz="0" w:space="0" w:color="auto"/>
        <w:bottom w:val="none" w:sz="0" w:space="0" w:color="auto"/>
        <w:right w:val="none" w:sz="0" w:space="0" w:color="auto"/>
      </w:divBdr>
    </w:div>
    <w:div w:id="311756703">
      <w:bodyDiv w:val="1"/>
      <w:marLeft w:val="0"/>
      <w:marRight w:val="0"/>
      <w:marTop w:val="0"/>
      <w:marBottom w:val="0"/>
      <w:divBdr>
        <w:top w:val="none" w:sz="0" w:space="0" w:color="auto"/>
        <w:left w:val="none" w:sz="0" w:space="0" w:color="auto"/>
        <w:bottom w:val="none" w:sz="0" w:space="0" w:color="auto"/>
        <w:right w:val="none" w:sz="0" w:space="0" w:color="auto"/>
      </w:divBdr>
    </w:div>
    <w:div w:id="312177223">
      <w:bodyDiv w:val="1"/>
      <w:marLeft w:val="0"/>
      <w:marRight w:val="0"/>
      <w:marTop w:val="0"/>
      <w:marBottom w:val="0"/>
      <w:divBdr>
        <w:top w:val="none" w:sz="0" w:space="0" w:color="auto"/>
        <w:left w:val="none" w:sz="0" w:space="0" w:color="auto"/>
        <w:bottom w:val="none" w:sz="0" w:space="0" w:color="auto"/>
        <w:right w:val="none" w:sz="0" w:space="0" w:color="auto"/>
      </w:divBdr>
    </w:div>
    <w:div w:id="315650361">
      <w:bodyDiv w:val="1"/>
      <w:marLeft w:val="0"/>
      <w:marRight w:val="0"/>
      <w:marTop w:val="0"/>
      <w:marBottom w:val="0"/>
      <w:divBdr>
        <w:top w:val="none" w:sz="0" w:space="0" w:color="auto"/>
        <w:left w:val="none" w:sz="0" w:space="0" w:color="auto"/>
        <w:bottom w:val="none" w:sz="0" w:space="0" w:color="auto"/>
        <w:right w:val="none" w:sz="0" w:space="0" w:color="auto"/>
      </w:divBdr>
    </w:div>
    <w:div w:id="317999347">
      <w:bodyDiv w:val="1"/>
      <w:marLeft w:val="0"/>
      <w:marRight w:val="0"/>
      <w:marTop w:val="0"/>
      <w:marBottom w:val="0"/>
      <w:divBdr>
        <w:top w:val="none" w:sz="0" w:space="0" w:color="auto"/>
        <w:left w:val="none" w:sz="0" w:space="0" w:color="auto"/>
        <w:bottom w:val="none" w:sz="0" w:space="0" w:color="auto"/>
        <w:right w:val="none" w:sz="0" w:space="0" w:color="auto"/>
      </w:divBdr>
    </w:div>
    <w:div w:id="318921455">
      <w:bodyDiv w:val="1"/>
      <w:marLeft w:val="0"/>
      <w:marRight w:val="0"/>
      <w:marTop w:val="0"/>
      <w:marBottom w:val="0"/>
      <w:divBdr>
        <w:top w:val="none" w:sz="0" w:space="0" w:color="auto"/>
        <w:left w:val="none" w:sz="0" w:space="0" w:color="auto"/>
        <w:bottom w:val="none" w:sz="0" w:space="0" w:color="auto"/>
        <w:right w:val="none" w:sz="0" w:space="0" w:color="auto"/>
      </w:divBdr>
    </w:div>
    <w:div w:id="321930073">
      <w:bodyDiv w:val="1"/>
      <w:marLeft w:val="0"/>
      <w:marRight w:val="0"/>
      <w:marTop w:val="0"/>
      <w:marBottom w:val="0"/>
      <w:divBdr>
        <w:top w:val="none" w:sz="0" w:space="0" w:color="auto"/>
        <w:left w:val="none" w:sz="0" w:space="0" w:color="auto"/>
        <w:bottom w:val="none" w:sz="0" w:space="0" w:color="auto"/>
        <w:right w:val="none" w:sz="0" w:space="0" w:color="auto"/>
      </w:divBdr>
    </w:div>
    <w:div w:id="323169991">
      <w:bodyDiv w:val="1"/>
      <w:marLeft w:val="0"/>
      <w:marRight w:val="0"/>
      <w:marTop w:val="0"/>
      <w:marBottom w:val="0"/>
      <w:divBdr>
        <w:top w:val="none" w:sz="0" w:space="0" w:color="auto"/>
        <w:left w:val="none" w:sz="0" w:space="0" w:color="auto"/>
        <w:bottom w:val="none" w:sz="0" w:space="0" w:color="auto"/>
        <w:right w:val="none" w:sz="0" w:space="0" w:color="auto"/>
      </w:divBdr>
    </w:div>
    <w:div w:id="323515676">
      <w:bodyDiv w:val="1"/>
      <w:marLeft w:val="0"/>
      <w:marRight w:val="0"/>
      <w:marTop w:val="0"/>
      <w:marBottom w:val="0"/>
      <w:divBdr>
        <w:top w:val="none" w:sz="0" w:space="0" w:color="auto"/>
        <w:left w:val="none" w:sz="0" w:space="0" w:color="auto"/>
        <w:bottom w:val="none" w:sz="0" w:space="0" w:color="auto"/>
        <w:right w:val="none" w:sz="0" w:space="0" w:color="auto"/>
      </w:divBdr>
    </w:div>
    <w:div w:id="323779677">
      <w:bodyDiv w:val="1"/>
      <w:marLeft w:val="0"/>
      <w:marRight w:val="0"/>
      <w:marTop w:val="0"/>
      <w:marBottom w:val="0"/>
      <w:divBdr>
        <w:top w:val="none" w:sz="0" w:space="0" w:color="auto"/>
        <w:left w:val="none" w:sz="0" w:space="0" w:color="auto"/>
        <w:bottom w:val="none" w:sz="0" w:space="0" w:color="auto"/>
        <w:right w:val="none" w:sz="0" w:space="0" w:color="auto"/>
      </w:divBdr>
    </w:div>
    <w:div w:id="325713957">
      <w:bodyDiv w:val="1"/>
      <w:marLeft w:val="0"/>
      <w:marRight w:val="0"/>
      <w:marTop w:val="0"/>
      <w:marBottom w:val="0"/>
      <w:divBdr>
        <w:top w:val="none" w:sz="0" w:space="0" w:color="auto"/>
        <w:left w:val="none" w:sz="0" w:space="0" w:color="auto"/>
        <w:bottom w:val="none" w:sz="0" w:space="0" w:color="auto"/>
        <w:right w:val="none" w:sz="0" w:space="0" w:color="auto"/>
      </w:divBdr>
    </w:div>
    <w:div w:id="326710527">
      <w:bodyDiv w:val="1"/>
      <w:marLeft w:val="0"/>
      <w:marRight w:val="0"/>
      <w:marTop w:val="0"/>
      <w:marBottom w:val="0"/>
      <w:divBdr>
        <w:top w:val="none" w:sz="0" w:space="0" w:color="auto"/>
        <w:left w:val="none" w:sz="0" w:space="0" w:color="auto"/>
        <w:bottom w:val="none" w:sz="0" w:space="0" w:color="auto"/>
        <w:right w:val="none" w:sz="0" w:space="0" w:color="auto"/>
      </w:divBdr>
    </w:div>
    <w:div w:id="334576290">
      <w:bodyDiv w:val="1"/>
      <w:marLeft w:val="0"/>
      <w:marRight w:val="0"/>
      <w:marTop w:val="0"/>
      <w:marBottom w:val="0"/>
      <w:divBdr>
        <w:top w:val="none" w:sz="0" w:space="0" w:color="auto"/>
        <w:left w:val="none" w:sz="0" w:space="0" w:color="auto"/>
        <w:bottom w:val="none" w:sz="0" w:space="0" w:color="auto"/>
        <w:right w:val="none" w:sz="0" w:space="0" w:color="auto"/>
      </w:divBdr>
    </w:div>
    <w:div w:id="335423053">
      <w:bodyDiv w:val="1"/>
      <w:marLeft w:val="0"/>
      <w:marRight w:val="0"/>
      <w:marTop w:val="0"/>
      <w:marBottom w:val="0"/>
      <w:divBdr>
        <w:top w:val="none" w:sz="0" w:space="0" w:color="auto"/>
        <w:left w:val="none" w:sz="0" w:space="0" w:color="auto"/>
        <w:bottom w:val="none" w:sz="0" w:space="0" w:color="auto"/>
        <w:right w:val="none" w:sz="0" w:space="0" w:color="auto"/>
      </w:divBdr>
    </w:div>
    <w:div w:id="338166557">
      <w:bodyDiv w:val="1"/>
      <w:marLeft w:val="0"/>
      <w:marRight w:val="0"/>
      <w:marTop w:val="0"/>
      <w:marBottom w:val="0"/>
      <w:divBdr>
        <w:top w:val="none" w:sz="0" w:space="0" w:color="auto"/>
        <w:left w:val="none" w:sz="0" w:space="0" w:color="auto"/>
        <w:bottom w:val="none" w:sz="0" w:space="0" w:color="auto"/>
        <w:right w:val="none" w:sz="0" w:space="0" w:color="auto"/>
      </w:divBdr>
    </w:div>
    <w:div w:id="344985547">
      <w:bodyDiv w:val="1"/>
      <w:marLeft w:val="0"/>
      <w:marRight w:val="0"/>
      <w:marTop w:val="0"/>
      <w:marBottom w:val="0"/>
      <w:divBdr>
        <w:top w:val="none" w:sz="0" w:space="0" w:color="auto"/>
        <w:left w:val="none" w:sz="0" w:space="0" w:color="auto"/>
        <w:bottom w:val="none" w:sz="0" w:space="0" w:color="auto"/>
        <w:right w:val="none" w:sz="0" w:space="0" w:color="auto"/>
      </w:divBdr>
    </w:div>
    <w:div w:id="345324399">
      <w:bodyDiv w:val="1"/>
      <w:marLeft w:val="0"/>
      <w:marRight w:val="0"/>
      <w:marTop w:val="0"/>
      <w:marBottom w:val="0"/>
      <w:divBdr>
        <w:top w:val="none" w:sz="0" w:space="0" w:color="auto"/>
        <w:left w:val="none" w:sz="0" w:space="0" w:color="auto"/>
        <w:bottom w:val="none" w:sz="0" w:space="0" w:color="auto"/>
        <w:right w:val="none" w:sz="0" w:space="0" w:color="auto"/>
      </w:divBdr>
    </w:div>
    <w:div w:id="354700746">
      <w:bodyDiv w:val="1"/>
      <w:marLeft w:val="0"/>
      <w:marRight w:val="0"/>
      <w:marTop w:val="0"/>
      <w:marBottom w:val="0"/>
      <w:divBdr>
        <w:top w:val="none" w:sz="0" w:space="0" w:color="auto"/>
        <w:left w:val="none" w:sz="0" w:space="0" w:color="auto"/>
        <w:bottom w:val="none" w:sz="0" w:space="0" w:color="auto"/>
        <w:right w:val="none" w:sz="0" w:space="0" w:color="auto"/>
      </w:divBdr>
    </w:div>
    <w:div w:id="355349529">
      <w:bodyDiv w:val="1"/>
      <w:marLeft w:val="0"/>
      <w:marRight w:val="0"/>
      <w:marTop w:val="0"/>
      <w:marBottom w:val="0"/>
      <w:divBdr>
        <w:top w:val="none" w:sz="0" w:space="0" w:color="auto"/>
        <w:left w:val="none" w:sz="0" w:space="0" w:color="auto"/>
        <w:bottom w:val="none" w:sz="0" w:space="0" w:color="auto"/>
        <w:right w:val="none" w:sz="0" w:space="0" w:color="auto"/>
      </w:divBdr>
    </w:div>
    <w:div w:id="359625822">
      <w:bodyDiv w:val="1"/>
      <w:marLeft w:val="0"/>
      <w:marRight w:val="0"/>
      <w:marTop w:val="0"/>
      <w:marBottom w:val="0"/>
      <w:divBdr>
        <w:top w:val="none" w:sz="0" w:space="0" w:color="auto"/>
        <w:left w:val="none" w:sz="0" w:space="0" w:color="auto"/>
        <w:bottom w:val="none" w:sz="0" w:space="0" w:color="auto"/>
        <w:right w:val="none" w:sz="0" w:space="0" w:color="auto"/>
      </w:divBdr>
    </w:div>
    <w:div w:id="360592575">
      <w:bodyDiv w:val="1"/>
      <w:marLeft w:val="0"/>
      <w:marRight w:val="0"/>
      <w:marTop w:val="0"/>
      <w:marBottom w:val="0"/>
      <w:divBdr>
        <w:top w:val="none" w:sz="0" w:space="0" w:color="auto"/>
        <w:left w:val="none" w:sz="0" w:space="0" w:color="auto"/>
        <w:bottom w:val="none" w:sz="0" w:space="0" w:color="auto"/>
        <w:right w:val="none" w:sz="0" w:space="0" w:color="auto"/>
      </w:divBdr>
    </w:div>
    <w:div w:id="368267700">
      <w:bodyDiv w:val="1"/>
      <w:marLeft w:val="0"/>
      <w:marRight w:val="0"/>
      <w:marTop w:val="0"/>
      <w:marBottom w:val="0"/>
      <w:divBdr>
        <w:top w:val="none" w:sz="0" w:space="0" w:color="auto"/>
        <w:left w:val="none" w:sz="0" w:space="0" w:color="auto"/>
        <w:bottom w:val="none" w:sz="0" w:space="0" w:color="auto"/>
        <w:right w:val="none" w:sz="0" w:space="0" w:color="auto"/>
      </w:divBdr>
    </w:div>
    <w:div w:id="368996447">
      <w:bodyDiv w:val="1"/>
      <w:marLeft w:val="0"/>
      <w:marRight w:val="0"/>
      <w:marTop w:val="0"/>
      <w:marBottom w:val="0"/>
      <w:divBdr>
        <w:top w:val="none" w:sz="0" w:space="0" w:color="auto"/>
        <w:left w:val="none" w:sz="0" w:space="0" w:color="auto"/>
        <w:bottom w:val="none" w:sz="0" w:space="0" w:color="auto"/>
        <w:right w:val="none" w:sz="0" w:space="0" w:color="auto"/>
      </w:divBdr>
    </w:div>
    <w:div w:id="371155465">
      <w:bodyDiv w:val="1"/>
      <w:marLeft w:val="0"/>
      <w:marRight w:val="0"/>
      <w:marTop w:val="0"/>
      <w:marBottom w:val="0"/>
      <w:divBdr>
        <w:top w:val="none" w:sz="0" w:space="0" w:color="auto"/>
        <w:left w:val="none" w:sz="0" w:space="0" w:color="auto"/>
        <w:bottom w:val="none" w:sz="0" w:space="0" w:color="auto"/>
        <w:right w:val="none" w:sz="0" w:space="0" w:color="auto"/>
      </w:divBdr>
    </w:div>
    <w:div w:id="372846014">
      <w:bodyDiv w:val="1"/>
      <w:marLeft w:val="0"/>
      <w:marRight w:val="0"/>
      <w:marTop w:val="0"/>
      <w:marBottom w:val="0"/>
      <w:divBdr>
        <w:top w:val="none" w:sz="0" w:space="0" w:color="auto"/>
        <w:left w:val="none" w:sz="0" w:space="0" w:color="auto"/>
        <w:bottom w:val="none" w:sz="0" w:space="0" w:color="auto"/>
        <w:right w:val="none" w:sz="0" w:space="0" w:color="auto"/>
      </w:divBdr>
    </w:div>
    <w:div w:id="375087649">
      <w:bodyDiv w:val="1"/>
      <w:marLeft w:val="0"/>
      <w:marRight w:val="0"/>
      <w:marTop w:val="0"/>
      <w:marBottom w:val="0"/>
      <w:divBdr>
        <w:top w:val="none" w:sz="0" w:space="0" w:color="auto"/>
        <w:left w:val="none" w:sz="0" w:space="0" w:color="auto"/>
        <w:bottom w:val="none" w:sz="0" w:space="0" w:color="auto"/>
        <w:right w:val="none" w:sz="0" w:space="0" w:color="auto"/>
      </w:divBdr>
    </w:div>
    <w:div w:id="377170637">
      <w:bodyDiv w:val="1"/>
      <w:marLeft w:val="0"/>
      <w:marRight w:val="0"/>
      <w:marTop w:val="0"/>
      <w:marBottom w:val="0"/>
      <w:divBdr>
        <w:top w:val="none" w:sz="0" w:space="0" w:color="auto"/>
        <w:left w:val="none" w:sz="0" w:space="0" w:color="auto"/>
        <w:bottom w:val="none" w:sz="0" w:space="0" w:color="auto"/>
        <w:right w:val="none" w:sz="0" w:space="0" w:color="auto"/>
      </w:divBdr>
    </w:div>
    <w:div w:id="384571468">
      <w:bodyDiv w:val="1"/>
      <w:marLeft w:val="0"/>
      <w:marRight w:val="0"/>
      <w:marTop w:val="0"/>
      <w:marBottom w:val="0"/>
      <w:divBdr>
        <w:top w:val="none" w:sz="0" w:space="0" w:color="auto"/>
        <w:left w:val="none" w:sz="0" w:space="0" w:color="auto"/>
        <w:bottom w:val="none" w:sz="0" w:space="0" w:color="auto"/>
        <w:right w:val="none" w:sz="0" w:space="0" w:color="auto"/>
      </w:divBdr>
    </w:div>
    <w:div w:id="384959754">
      <w:bodyDiv w:val="1"/>
      <w:marLeft w:val="0"/>
      <w:marRight w:val="0"/>
      <w:marTop w:val="0"/>
      <w:marBottom w:val="0"/>
      <w:divBdr>
        <w:top w:val="none" w:sz="0" w:space="0" w:color="auto"/>
        <w:left w:val="none" w:sz="0" w:space="0" w:color="auto"/>
        <w:bottom w:val="none" w:sz="0" w:space="0" w:color="auto"/>
        <w:right w:val="none" w:sz="0" w:space="0" w:color="auto"/>
      </w:divBdr>
    </w:div>
    <w:div w:id="385765280">
      <w:bodyDiv w:val="1"/>
      <w:marLeft w:val="0"/>
      <w:marRight w:val="0"/>
      <w:marTop w:val="0"/>
      <w:marBottom w:val="0"/>
      <w:divBdr>
        <w:top w:val="none" w:sz="0" w:space="0" w:color="auto"/>
        <w:left w:val="none" w:sz="0" w:space="0" w:color="auto"/>
        <w:bottom w:val="none" w:sz="0" w:space="0" w:color="auto"/>
        <w:right w:val="none" w:sz="0" w:space="0" w:color="auto"/>
      </w:divBdr>
    </w:div>
    <w:div w:id="387263758">
      <w:bodyDiv w:val="1"/>
      <w:marLeft w:val="0"/>
      <w:marRight w:val="0"/>
      <w:marTop w:val="0"/>
      <w:marBottom w:val="0"/>
      <w:divBdr>
        <w:top w:val="none" w:sz="0" w:space="0" w:color="auto"/>
        <w:left w:val="none" w:sz="0" w:space="0" w:color="auto"/>
        <w:bottom w:val="none" w:sz="0" w:space="0" w:color="auto"/>
        <w:right w:val="none" w:sz="0" w:space="0" w:color="auto"/>
      </w:divBdr>
    </w:div>
    <w:div w:id="398207762">
      <w:bodyDiv w:val="1"/>
      <w:marLeft w:val="0"/>
      <w:marRight w:val="0"/>
      <w:marTop w:val="0"/>
      <w:marBottom w:val="0"/>
      <w:divBdr>
        <w:top w:val="none" w:sz="0" w:space="0" w:color="auto"/>
        <w:left w:val="none" w:sz="0" w:space="0" w:color="auto"/>
        <w:bottom w:val="none" w:sz="0" w:space="0" w:color="auto"/>
        <w:right w:val="none" w:sz="0" w:space="0" w:color="auto"/>
      </w:divBdr>
    </w:div>
    <w:div w:id="404376903">
      <w:bodyDiv w:val="1"/>
      <w:marLeft w:val="0"/>
      <w:marRight w:val="0"/>
      <w:marTop w:val="0"/>
      <w:marBottom w:val="0"/>
      <w:divBdr>
        <w:top w:val="none" w:sz="0" w:space="0" w:color="auto"/>
        <w:left w:val="none" w:sz="0" w:space="0" w:color="auto"/>
        <w:bottom w:val="none" w:sz="0" w:space="0" w:color="auto"/>
        <w:right w:val="none" w:sz="0" w:space="0" w:color="auto"/>
      </w:divBdr>
    </w:div>
    <w:div w:id="404454888">
      <w:bodyDiv w:val="1"/>
      <w:marLeft w:val="0"/>
      <w:marRight w:val="0"/>
      <w:marTop w:val="0"/>
      <w:marBottom w:val="0"/>
      <w:divBdr>
        <w:top w:val="none" w:sz="0" w:space="0" w:color="auto"/>
        <w:left w:val="none" w:sz="0" w:space="0" w:color="auto"/>
        <w:bottom w:val="none" w:sz="0" w:space="0" w:color="auto"/>
        <w:right w:val="none" w:sz="0" w:space="0" w:color="auto"/>
      </w:divBdr>
      <w:divsChild>
        <w:div w:id="460804859">
          <w:marLeft w:val="0"/>
          <w:marRight w:val="0"/>
          <w:marTop w:val="0"/>
          <w:marBottom w:val="0"/>
          <w:divBdr>
            <w:top w:val="none" w:sz="0" w:space="0" w:color="auto"/>
            <w:left w:val="none" w:sz="0" w:space="0" w:color="auto"/>
            <w:bottom w:val="none" w:sz="0" w:space="0" w:color="auto"/>
            <w:right w:val="none" w:sz="0" w:space="0" w:color="auto"/>
          </w:divBdr>
          <w:divsChild>
            <w:div w:id="831531987">
              <w:marLeft w:val="0"/>
              <w:marRight w:val="0"/>
              <w:marTop w:val="0"/>
              <w:marBottom w:val="0"/>
              <w:divBdr>
                <w:top w:val="none" w:sz="0" w:space="0" w:color="auto"/>
                <w:left w:val="none" w:sz="0" w:space="0" w:color="auto"/>
                <w:bottom w:val="none" w:sz="0" w:space="0" w:color="auto"/>
                <w:right w:val="none" w:sz="0" w:space="0" w:color="auto"/>
              </w:divBdr>
            </w:div>
            <w:div w:id="1474563574">
              <w:marLeft w:val="0"/>
              <w:marRight w:val="0"/>
              <w:marTop w:val="0"/>
              <w:marBottom w:val="0"/>
              <w:divBdr>
                <w:top w:val="none" w:sz="0" w:space="0" w:color="auto"/>
                <w:left w:val="none" w:sz="0" w:space="0" w:color="auto"/>
                <w:bottom w:val="none" w:sz="0" w:space="0" w:color="auto"/>
                <w:right w:val="none" w:sz="0" w:space="0" w:color="auto"/>
              </w:divBdr>
            </w:div>
            <w:div w:id="149483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617894">
      <w:bodyDiv w:val="1"/>
      <w:marLeft w:val="0"/>
      <w:marRight w:val="0"/>
      <w:marTop w:val="0"/>
      <w:marBottom w:val="0"/>
      <w:divBdr>
        <w:top w:val="none" w:sz="0" w:space="0" w:color="auto"/>
        <w:left w:val="none" w:sz="0" w:space="0" w:color="auto"/>
        <w:bottom w:val="none" w:sz="0" w:space="0" w:color="auto"/>
        <w:right w:val="none" w:sz="0" w:space="0" w:color="auto"/>
      </w:divBdr>
      <w:divsChild>
        <w:div w:id="513888242">
          <w:marLeft w:val="0"/>
          <w:marRight w:val="0"/>
          <w:marTop w:val="0"/>
          <w:marBottom w:val="0"/>
          <w:divBdr>
            <w:top w:val="none" w:sz="0" w:space="0" w:color="auto"/>
            <w:left w:val="none" w:sz="0" w:space="0" w:color="auto"/>
            <w:bottom w:val="none" w:sz="0" w:space="0" w:color="auto"/>
            <w:right w:val="none" w:sz="0" w:space="0" w:color="auto"/>
          </w:divBdr>
        </w:div>
      </w:divsChild>
    </w:div>
    <w:div w:id="413018598">
      <w:bodyDiv w:val="1"/>
      <w:marLeft w:val="0"/>
      <w:marRight w:val="0"/>
      <w:marTop w:val="0"/>
      <w:marBottom w:val="0"/>
      <w:divBdr>
        <w:top w:val="none" w:sz="0" w:space="0" w:color="auto"/>
        <w:left w:val="none" w:sz="0" w:space="0" w:color="auto"/>
        <w:bottom w:val="none" w:sz="0" w:space="0" w:color="auto"/>
        <w:right w:val="none" w:sz="0" w:space="0" w:color="auto"/>
      </w:divBdr>
    </w:div>
    <w:div w:id="423647072">
      <w:bodyDiv w:val="1"/>
      <w:marLeft w:val="0"/>
      <w:marRight w:val="0"/>
      <w:marTop w:val="0"/>
      <w:marBottom w:val="0"/>
      <w:divBdr>
        <w:top w:val="none" w:sz="0" w:space="0" w:color="auto"/>
        <w:left w:val="none" w:sz="0" w:space="0" w:color="auto"/>
        <w:bottom w:val="none" w:sz="0" w:space="0" w:color="auto"/>
        <w:right w:val="none" w:sz="0" w:space="0" w:color="auto"/>
      </w:divBdr>
    </w:div>
    <w:div w:id="426000644">
      <w:bodyDiv w:val="1"/>
      <w:marLeft w:val="0"/>
      <w:marRight w:val="0"/>
      <w:marTop w:val="0"/>
      <w:marBottom w:val="0"/>
      <w:divBdr>
        <w:top w:val="none" w:sz="0" w:space="0" w:color="auto"/>
        <w:left w:val="none" w:sz="0" w:space="0" w:color="auto"/>
        <w:bottom w:val="none" w:sz="0" w:space="0" w:color="auto"/>
        <w:right w:val="none" w:sz="0" w:space="0" w:color="auto"/>
      </w:divBdr>
    </w:div>
    <w:div w:id="426580566">
      <w:bodyDiv w:val="1"/>
      <w:marLeft w:val="0"/>
      <w:marRight w:val="0"/>
      <w:marTop w:val="0"/>
      <w:marBottom w:val="0"/>
      <w:divBdr>
        <w:top w:val="none" w:sz="0" w:space="0" w:color="auto"/>
        <w:left w:val="none" w:sz="0" w:space="0" w:color="auto"/>
        <w:bottom w:val="none" w:sz="0" w:space="0" w:color="auto"/>
        <w:right w:val="none" w:sz="0" w:space="0" w:color="auto"/>
      </w:divBdr>
    </w:div>
    <w:div w:id="431096130">
      <w:bodyDiv w:val="1"/>
      <w:marLeft w:val="0"/>
      <w:marRight w:val="0"/>
      <w:marTop w:val="0"/>
      <w:marBottom w:val="0"/>
      <w:divBdr>
        <w:top w:val="none" w:sz="0" w:space="0" w:color="auto"/>
        <w:left w:val="none" w:sz="0" w:space="0" w:color="auto"/>
        <w:bottom w:val="none" w:sz="0" w:space="0" w:color="auto"/>
        <w:right w:val="none" w:sz="0" w:space="0" w:color="auto"/>
      </w:divBdr>
    </w:div>
    <w:div w:id="434178151">
      <w:bodyDiv w:val="1"/>
      <w:marLeft w:val="0"/>
      <w:marRight w:val="0"/>
      <w:marTop w:val="0"/>
      <w:marBottom w:val="0"/>
      <w:divBdr>
        <w:top w:val="none" w:sz="0" w:space="0" w:color="auto"/>
        <w:left w:val="none" w:sz="0" w:space="0" w:color="auto"/>
        <w:bottom w:val="none" w:sz="0" w:space="0" w:color="auto"/>
        <w:right w:val="none" w:sz="0" w:space="0" w:color="auto"/>
      </w:divBdr>
    </w:div>
    <w:div w:id="434860937">
      <w:bodyDiv w:val="1"/>
      <w:marLeft w:val="0"/>
      <w:marRight w:val="0"/>
      <w:marTop w:val="0"/>
      <w:marBottom w:val="0"/>
      <w:divBdr>
        <w:top w:val="none" w:sz="0" w:space="0" w:color="auto"/>
        <w:left w:val="none" w:sz="0" w:space="0" w:color="auto"/>
        <w:bottom w:val="none" w:sz="0" w:space="0" w:color="auto"/>
        <w:right w:val="none" w:sz="0" w:space="0" w:color="auto"/>
      </w:divBdr>
    </w:div>
    <w:div w:id="437721919">
      <w:bodyDiv w:val="1"/>
      <w:marLeft w:val="0"/>
      <w:marRight w:val="0"/>
      <w:marTop w:val="0"/>
      <w:marBottom w:val="0"/>
      <w:divBdr>
        <w:top w:val="none" w:sz="0" w:space="0" w:color="auto"/>
        <w:left w:val="none" w:sz="0" w:space="0" w:color="auto"/>
        <w:bottom w:val="none" w:sz="0" w:space="0" w:color="auto"/>
        <w:right w:val="none" w:sz="0" w:space="0" w:color="auto"/>
      </w:divBdr>
    </w:div>
    <w:div w:id="438182556">
      <w:bodyDiv w:val="1"/>
      <w:marLeft w:val="0"/>
      <w:marRight w:val="0"/>
      <w:marTop w:val="0"/>
      <w:marBottom w:val="0"/>
      <w:divBdr>
        <w:top w:val="none" w:sz="0" w:space="0" w:color="auto"/>
        <w:left w:val="none" w:sz="0" w:space="0" w:color="auto"/>
        <w:bottom w:val="none" w:sz="0" w:space="0" w:color="auto"/>
        <w:right w:val="none" w:sz="0" w:space="0" w:color="auto"/>
      </w:divBdr>
    </w:div>
    <w:div w:id="440147691">
      <w:bodyDiv w:val="1"/>
      <w:marLeft w:val="0"/>
      <w:marRight w:val="0"/>
      <w:marTop w:val="0"/>
      <w:marBottom w:val="0"/>
      <w:divBdr>
        <w:top w:val="none" w:sz="0" w:space="0" w:color="auto"/>
        <w:left w:val="none" w:sz="0" w:space="0" w:color="auto"/>
        <w:bottom w:val="none" w:sz="0" w:space="0" w:color="auto"/>
        <w:right w:val="none" w:sz="0" w:space="0" w:color="auto"/>
      </w:divBdr>
    </w:div>
    <w:div w:id="440682697">
      <w:bodyDiv w:val="1"/>
      <w:marLeft w:val="0"/>
      <w:marRight w:val="0"/>
      <w:marTop w:val="0"/>
      <w:marBottom w:val="0"/>
      <w:divBdr>
        <w:top w:val="none" w:sz="0" w:space="0" w:color="auto"/>
        <w:left w:val="none" w:sz="0" w:space="0" w:color="auto"/>
        <w:bottom w:val="none" w:sz="0" w:space="0" w:color="auto"/>
        <w:right w:val="none" w:sz="0" w:space="0" w:color="auto"/>
      </w:divBdr>
    </w:div>
    <w:div w:id="440731946">
      <w:bodyDiv w:val="1"/>
      <w:marLeft w:val="0"/>
      <w:marRight w:val="0"/>
      <w:marTop w:val="0"/>
      <w:marBottom w:val="0"/>
      <w:divBdr>
        <w:top w:val="none" w:sz="0" w:space="0" w:color="auto"/>
        <w:left w:val="none" w:sz="0" w:space="0" w:color="auto"/>
        <w:bottom w:val="none" w:sz="0" w:space="0" w:color="auto"/>
        <w:right w:val="none" w:sz="0" w:space="0" w:color="auto"/>
      </w:divBdr>
    </w:div>
    <w:div w:id="447699293">
      <w:bodyDiv w:val="1"/>
      <w:marLeft w:val="0"/>
      <w:marRight w:val="0"/>
      <w:marTop w:val="0"/>
      <w:marBottom w:val="0"/>
      <w:divBdr>
        <w:top w:val="none" w:sz="0" w:space="0" w:color="auto"/>
        <w:left w:val="none" w:sz="0" w:space="0" w:color="auto"/>
        <w:bottom w:val="none" w:sz="0" w:space="0" w:color="auto"/>
        <w:right w:val="none" w:sz="0" w:space="0" w:color="auto"/>
      </w:divBdr>
    </w:div>
    <w:div w:id="449864172">
      <w:bodyDiv w:val="1"/>
      <w:marLeft w:val="0"/>
      <w:marRight w:val="0"/>
      <w:marTop w:val="0"/>
      <w:marBottom w:val="0"/>
      <w:divBdr>
        <w:top w:val="none" w:sz="0" w:space="0" w:color="auto"/>
        <w:left w:val="none" w:sz="0" w:space="0" w:color="auto"/>
        <w:bottom w:val="none" w:sz="0" w:space="0" w:color="auto"/>
        <w:right w:val="none" w:sz="0" w:space="0" w:color="auto"/>
      </w:divBdr>
    </w:div>
    <w:div w:id="457988530">
      <w:bodyDiv w:val="1"/>
      <w:marLeft w:val="0"/>
      <w:marRight w:val="0"/>
      <w:marTop w:val="0"/>
      <w:marBottom w:val="0"/>
      <w:divBdr>
        <w:top w:val="none" w:sz="0" w:space="0" w:color="auto"/>
        <w:left w:val="none" w:sz="0" w:space="0" w:color="auto"/>
        <w:bottom w:val="none" w:sz="0" w:space="0" w:color="auto"/>
        <w:right w:val="none" w:sz="0" w:space="0" w:color="auto"/>
      </w:divBdr>
    </w:div>
    <w:div w:id="460076661">
      <w:bodyDiv w:val="1"/>
      <w:marLeft w:val="0"/>
      <w:marRight w:val="0"/>
      <w:marTop w:val="0"/>
      <w:marBottom w:val="0"/>
      <w:divBdr>
        <w:top w:val="none" w:sz="0" w:space="0" w:color="auto"/>
        <w:left w:val="none" w:sz="0" w:space="0" w:color="auto"/>
        <w:bottom w:val="none" w:sz="0" w:space="0" w:color="auto"/>
        <w:right w:val="none" w:sz="0" w:space="0" w:color="auto"/>
      </w:divBdr>
    </w:div>
    <w:div w:id="463470689">
      <w:bodyDiv w:val="1"/>
      <w:marLeft w:val="0"/>
      <w:marRight w:val="0"/>
      <w:marTop w:val="0"/>
      <w:marBottom w:val="0"/>
      <w:divBdr>
        <w:top w:val="none" w:sz="0" w:space="0" w:color="auto"/>
        <w:left w:val="none" w:sz="0" w:space="0" w:color="auto"/>
        <w:bottom w:val="none" w:sz="0" w:space="0" w:color="auto"/>
        <w:right w:val="none" w:sz="0" w:space="0" w:color="auto"/>
      </w:divBdr>
    </w:div>
    <w:div w:id="463890889">
      <w:bodyDiv w:val="1"/>
      <w:marLeft w:val="0"/>
      <w:marRight w:val="0"/>
      <w:marTop w:val="0"/>
      <w:marBottom w:val="0"/>
      <w:divBdr>
        <w:top w:val="none" w:sz="0" w:space="0" w:color="auto"/>
        <w:left w:val="none" w:sz="0" w:space="0" w:color="auto"/>
        <w:bottom w:val="none" w:sz="0" w:space="0" w:color="auto"/>
        <w:right w:val="none" w:sz="0" w:space="0" w:color="auto"/>
      </w:divBdr>
    </w:div>
    <w:div w:id="467213210">
      <w:bodyDiv w:val="1"/>
      <w:marLeft w:val="0"/>
      <w:marRight w:val="0"/>
      <w:marTop w:val="0"/>
      <w:marBottom w:val="0"/>
      <w:divBdr>
        <w:top w:val="none" w:sz="0" w:space="0" w:color="auto"/>
        <w:left w:val="none" w:sz="0" w:space="0" w:color="auto"/>
        <w:bottom w:val="none" w:sz="0" w:space="0" w:color="auto"/>
        <w:right w:val="none" w:sz="0" w:space="0" w:color="auto"/>
      </w:divBdr>
    </w:div>
    <w:div w:id="468786322">
      <w:bodyDiv w:val="1"/>
      <w:marLeft w:val="0"/>
      <w:marRight w:val="0"/>
      <w:marTop w:val="0"/>
      <w:marBottom w:val="0"/>
      <w:divBdr>
        <w:top w:val="none" w:sz="0" w:space="0" w:color="auto"/>
        <w:left w:val="none" w:sz="0" w:space="0" w:color="auto"/>
        <w:bottom w:val="none" w:sz="0" w:space="0" w:color="auto"/>
        <w:right w:val="none" w:sz="0" w:space="0" w:color="auto"/>
      </w:divBdr>
    </w:div>
    <w:div w:id="474026630">
      <w:bodyDiv w:val="1"/>
      <w:marLeft w:val="0"/>
      <w:marRight w:val="0"/>
      <w:marTop w:val="0"/>
      <w:marBottom w:val="0"/>
      <w:divBdr>
        <w:top w:val="none" w:sz="0" w:space="0" w:color="auto"/>
        <w:left w:val="none" w:sz="0" w:space="0" w:color="auto"/>
        <w:bottom w:val="none" w:sz="0" w:space="0" w:color="auto"/>
        <w:right w:val="none" w:sz="0" w:space="0" w:color="auto"/>
      </w:divBdr>
    </w:div>
    <w:div w:id="479539634">
      <w:bodyDiv w:val="1"/>
      <w:marLeft w:val="0"/>
      <w:marRight w:val="0"/>
      <w:marTop w:val="0"/>
      <w:marBottom w:val="0"/>
      <w:divBdr>
        <w:top w:val="none" w:sz="0" w:space="0" w:color="auto"/>
        <w:left w:val="none" w:sz="0" w:space="0" w:color="auto"/>
        <w:bottom w:val="none" w:sz="0" w:space="0" w:color="auto"/>
        <w:right w:val="none" w:sz="0" w:space="0" w:color="auto"/>
      </w:divBdr>
    </w:div>
    <w:div w:id="486627149">
      <w:bodyDiv w:val="1"/>
      <w:marLeft w:val="0"/>
      <w:marRight w:val="0"/>
      <w:marTop w:val="0"/>
      <w:marBottom w:val="0"/>
      <w:divBdr>
        <w:top w:val="none" w:sz="0" w:space="0" w:color="auto"/>
        <w:left w:val="none" w:sz="0" w:space="0" w:color="auto"/>
        <w:bottom w:val="none" w:sz="0" w:space="0" w:color="auto"/>
        <w:right w:val="none" w:sz="0" w:space="0" w:color="auto"/>
      </w:divBdr>
    </w:div>
    <w:div w:id="491482011">
      <w:bodyDiv w:val="1"/>
      <w:marLeft w:val="0"/>
      <w:marRight w:val="0"/>
      <w:marTop w:val="0"/>
      <w:marBottom w:val="0"/>
      <w:divBdr>
        <w:top w:val="none" w:sz="0" w:space="0" w:color="auto"/>
        <w:left w:val="none" w:sz="0" w:space="0" w:color="auto"/>
        <w:bottom w:val="none" w:sz="0" w:space="0" w:color="auto"/>
        <w:right w:val="none" w:sz="0" w:space="0" w:color="auto"/>
      </w:divBdr>
    </w:div>
    <w:div w:id="492179680">
      <w:bodyDiv w:val="1"/>
      <w:marLeft w:val="0"/>
      <w:marRight w:val="0"/>
      <w:marTop w:val="0"/>
      <w:marBottom w:val="0"/>
      <w:divBdr>
        <w:top w:val="none" w:sz="0" w:space="0" w:color="auto"/>
        <w:left w:val="none" w:sz="0" w:space="0" w:color="auto"/>
        <w:bottom w:val="none" w:sz="0" w:space="0" w:color="auto"/>
        <w:right w:val="none" w:sz="0" w:space="0" w:color="auto"/>
      </w:divBdr>
    </w:div>
    <w:div w:id="493693081">
      <w:bodyDiv w:val="1"/>
      <w:marLeft w:val="0"/>
      <w:marRight w:val="0"/>
      <w:marTop w:val="0"/>
      <w:marBottom w:val="0"/>
      <w:divBdr>
        <w:top w:val="none" w:sz="0" w:space="0" w:color="auto"/>
        <w:left w:val="none" w:sz="0" w:space="0" w:color="auto"/>
        <w:bottom w:val="none" w:sz="0" w:space="0" w:color="auto"/>
        <w:right w:val="none" w:sz="0" w:space="0" w:color="auto"/>
      </w:divBdr>
    </w:div>
    <w:div w:id="500237646">
      <w:bodyDiv w:val="1"/>
      <w:marLeft w:val="0"/>
      <w:marRight w:val="0"/>
      <w:marTop w:val="0"/>
      <w:marBottom w:val="0"/>
      <w:divBdr>
        <w:top w:val="none" w:sz="0" w:space="0" w:color="auto"/>
        <w:left w:val="none" w:sz="0" w:space="0" w:color="auto"/>
        <w:bottom w:val="none" w:sz="0" w:space="0" w:color="auto"/>
        <w:right w:val="none" w:sz="0" w:space="0" w:color="auto"/>
      </w:divBdr>
    </w:div>
    <w:div w:id="515265164">
      <w:bodyDiv w:val="1"/>
      <w:marLeft w:val="0"/>
      <w:marRight w:val="0"/>
      <w:marTop w:val="0"/>
      <w:marBottom w:val="0"/>
      <w:divBdr>
        <w:top w:val="none" w:sz="0" w:space="0" w:color="auto"/>
        <w:left w:val="none" w:sz="0" w:space="0" w:color="auto"/>
        <w:bottom w:val="none" w:sz="0" w:space="0" w:color="auto"/>
        <w:right w:val="none" w:sz="0" w:space="0" w:color="auto"/>
      </w:divBdr>
    </w:div>
    <w:div w:id="515583663">
      <w:bodyDiv w:val="1"/>
      <w:marLeft w:val="0"/>
      <w:marRight w:val="0"/>
      <w:marTop w:val="0"/>
      <w:marBottom w:val="0"/>
      <w:divBdr>
        <w:top w:val="none" w:sz="0" w:space="0" w:color="auto"/>
        <w:left w:val="none" w:sz="0" w:space="0" w:color="auto"/>
        <w:bottom w:val="none" w:sz="0" w:space="0" w:color="auto"/>
        <w:right w:val="none" w:sz="0" w:space="0" w:color="auto"/>
      </w:divBdr>
    </w:div>
    <w:div w:id="515850244">
      <w:bodyDiv w:val="1"/>
      <w:marLeft w:val="0"/>
      <w:marRight w:val="0"/>
      <w:marTop w:val="0"/>
      <w:marBottom w:val="0"/>
      <w:divBdr>
        <w:top w:val="none" w:sz="0" w:space="0" w:color="auto"/>
        <w:left w:val="none" w:sz="0" w:space="0" w:color="auto"/>
        <w:bottom w:val="none" w:sz="0" w:space="0" w:color="auto"/>
        <w:right w:val="none" w:sz="0" w:space="0" w:color="auto"/>
      </w:divBdr>
    </w:div>
    <w:div w:id="515928315">
      <w:bodyDiv w:val="1"/>
      <w:marLeft w:val="0"/>
      <w:marRight w:val="0"/>
      <w:marTop w:val="0"/>
      <w:marBottom w:val="0"/>
      <w:divBdr>
        <w:top w:val="none" w:sz="0" w:space="0" w:color="auto"/>
        <w:left w:val="none" w:sz="0" w:space="0" w:color="auto"/>
        <w:bottom w:val="none" w:sz="0" w:space="0" w:color="auto"/>
        <w:right w:val="none" w:sz="0" w:space="0" w:color="auto"/>
      </w:divBdr>
    </w:div>
    <w:div w:id="517542918">
      <w:bodyDiv w:val="1"/>
      <w:marLeft w:val="0"/>
      <w:marRight w:val="0"/>
      <w:marTop w:val="0"/>
      <w:marBottom w:val="0"/>
      <w:divBdr>
        <w:top w:val="none" w:sz="0" w:space="0" w:color="auto"/>
        <w:left w:val="none" w:sz="0" w:space="0" w:color="auto"/>
        <w:bottom w:val="none" w:sz="0" w:space="0" w:color="auto"/>
        <w:right w:val="none" w:sz="0" w:space="0" w:color="auto"/>
      </w:divBdr>
    </w:div>
    <w:div w:id="522016933">
      <w:bodyDiv w:val="1"/>
      <w:marLeft w:val="0"/>
      <w:marRight w:val="0"/>
      <w:marTop w:val="0"/>
      <w:marBottom w:val="0"/>
      <w:divBdr>
        <w:top w:val="none" w:sz="0" w:space="0" w:color="auto"/>
        <w:left w:val="none" w:sz="0" w:space="0" w:color="auto"/>
        <w:bottom w:val="none" w:sz="0" w:space="0" w:color="auto"/>
        <w:right w:val="none" w:sz="0" w:space="0" w:color="auto"/>
      </w:divBdr>
    </w:div>
    <w:div w:id="522131176">
      <w:bodyDiv w:val="1"/>
      <w:marLeft w:val="0"/>
      <w:marRight w:val="0"/>
      <w:marTop w:val="0"/>
      <w:marBottom w:val="0"/>
      <w:divBdr>
        <w:top w:val="none" w:sz="0" w:space="0" w:color="auto"/>
        <w:left w:val="none" w:sz="0" w:space="0" w:color="auto"/>
        <w:bottom w:val="none" w:sz="0" w:space="0" w:color="auto"/>
        <w:right w:val="none" w:sz="0" w:space="0" w:color="auto"/>
      </w:divBdr>
    </w:div>
    <w:div w:id="531499541">
      <w:bodyDiv w:val="1"/>
      <w:marLeft w:val="0"/>
      <w:marRight w:val="0"/>
      <w:marTop w:val="0"/>
      <w:marBottom w:val="0"/>
      <w:divBdr>
        <w:top w:val="none" w:sz="0" w:space="0" w:color="auto"/>
        <w:left w:val="none" w:sz="0" w:space="0" w:color="auto"/>
        <w:bottom w:val="none" w:sz="0" w:space="0" w:color="auto"/>
        <w:right w:val="none" w:sz="0" w:space="0" w:color="auto"/>
      </w:divBdr>
    </w:div>
    <w:div w:id="534855186">
      <w:bodyDiv w:val="1"/>
      <w:marLeft w:val="0"/>
      <w:marRight w:val="0"/>
      <w:marTop w:val="0"/>
      <w:marBottom w:val="0"/>
      <w:divBdr>
        <w:top w:val="none" w:sz="0" w:space="0" w:color="auto"/>
        <w:left w:val="none" w:sz="0" w:space="0" w:color="auto"/>
        <w:bottom w:val="none" w:sz="0" w:space="0" w:color="auto"/>
        <w:right w:val="none" w:sz="0" w:space="0" w:color="auto"/>
      </w:divBdr>
    </w:div>
    <w:div w:id="534998208">
      <w:bodyDiv w:val="1"/>
      <w:marLeft w:val="0"/>
      <w:marRight w:val="0"/>
      <w:marTop w:val="0"/>
      <w:marBottom w:val="0"/>
      <w:divBdr>
        <w:top w:val="none" w:sz="0" w:space="0" w:color="auto"/>
        <w:left w:val="none" w:sz="0" w:space="0" w:color="auto"/>
        <w:bottom w:val="none" w:sz="0" w:space="0" w:color="auto"/>
        <w:right w:val="none" w:sz="0" w:space="0" w:color="auto"/>
      </w:divBdr>
    </w:div>
    <w:div w:id="538202123">
      <w:bodyDiv w:val="1"/>
      <w:marLeft w:val="0"/>
      <w:marRight w:val="0"/>
      <w:marTop w:val="0"/>
      <w:marBottom w:val="0"/>
      <w:divBdr>
        <w:top w:val="none" w:sz="0" w:space="0" w:color="auto"/>
        <w:left w:val="none" w:sz="0" w:space="0" w:color="auto"/>
        <w:bottom w:val="none" w:sz="0" w:space="0" w:color="auto"/>
        <w:right w:val="none" w:sz="0" w:space="0" w:color="auto"/>
      </w:divBdr>
    </w:div>
    <w:div w:id="546990711">
      <w:bodyDiv w:val="1"/>
      <w:marLeft w:val="0"/>
      <w:marRight w:val="0"/>
      <w:marTop w:val="0"/>
      <w:marBottom w:val="0"/>
      <w:divBdr>
        <w:top w:val="none" w:sz="0" w:space="0" w:color="auto"/>
        <w:left w:val="none" w:sz="0" w:space="0" w:color="auto"/>
        <w:bottom w:val="none" w:sz="0" w:space="0" w:color="auto"/>
        <w:right w:val="none" w:sz="0" w:space="0" w:color="auto"/>
      </w:divBdr>
    </w:div>
    <w:div w:id="552691768">
      <w:bodyDiv w:val="1"/>
      <w:marLeft w:val="0"/>
      <w:marRight w:val="0"/>
      <w:marTop w:val="0"/>
      <w:marBottom w:val="0"/>
      <w:divBdr>
        <w:top w:val="none" w:sz="0" w:space="0" w:color="auto"/>
        <w:left w:val="none" w:sz="0" w:space="0" w:color="auto"/>
        <w:bottom w:val="none" w:sz="0" w:space="0" w:color="auto"/>
        <w:right w:val="none" w:sz="0" w:space="0" w:color="auto"/>
      </w:divBdr>
    </w:div>
    <w:div w:id="557012957">
      <w:bodyDiv w:val="1"/>
      <w:marLeft w:val="0"/>
      <w:marRight w:val="0"/>
      <w:marTop w:val="0"/>
      <w:marBottom w:val="0"/>
      <w:divBdr>
        <w:top w:val="none" w:sz="0" w:space="0" w:color="auto"/>
        <w:left w:val="none" w:sz="0" w:space="0" w:color="auto"/>
        <w:bottom w:val="none" w:sz="0" w:space="0" w:color="auto"/>
        <w:right w:val="none" w:sz="0" w:space="0" w:color="auto"/>
      </w:divBdr>
    </w:div>
    <w:div w:id="563103174">
      <w:bodyDiv w:val="1"/>
      <w:marLeft w:val="0"/>
      <w:marRight w:val="0"/>
      <w:marTop w:val="0"/>
      <w:marBottom w:val="0"/>
      <w:divBdr>
        <w:top w:val="none" w:sz="0" w:space="0" w:color="auto"/>
        <w:left w:val="none" w:sz="0" w:space="0" w:color="auto"/>
        <w:bottom w:val="none" w:sz="0" w:space="0" w:color="auto"/>
        <w:right w:val="none" w:sz="0" w:space="0" w:color="auto"/>
      </w:divBdr>
    </w:div>
    <w:div w:id="563445641">
      <w:bodyDiv w:val="1"/>
      <w:marLeft w:val="0"/>
      <w:marRight w:val="0"/>
      <w:marTop w:val="0"/>
      <w:marBottom w:val="0"/>
      <w:divBdr>
        <w:top w:val="none" w:sz="0" w:space="0" w:color="auto"/>
        <w:left w:val="none" w:sz="0" w:space="0" w:color="auto"/>
        <w:bottom w:val="none" w:sz="0" w:space="0" w:color="auto"/>
        <w:right w:val="none" w:sz="0" w:space="0" w:color="auto"/>
      </w:divBdr>
    </w:div>
    <w:div w:id="564686500">
      <w:bodyDiv w:val="1"/>
      <w:marLeft w:val="0"/>
      <w:marRight w:val="0"/>
      <w:marTop w:val="0"/>
      <w:marBottom w:val="0"/>
      <w:divBdr>
        <w:top w:val="none" w:sz="0" w:space="0" w:color="auto"/>
        <w:left w:val="none" w:sz="0" w:space="0" w:color="auto"/>
        <w:bottom w:val="none" w:sz="0" w:space="0" w:color="auto"/>
        <w:right w:val="none" w:sz="0" w:space="0" w:color="auto"/>
      </w:divBdr>
    </w:div>
    <w:div w:id="564994641">
      <w:bodyDiv w:val="1"/>
      <w:marLeft w:val="0"/>
      <w:marRight w:val="0"/>
      <w:marTop w:val="0"/>
      <w:marBottom w:val="0"/>
      <w:divBdr>
        <w:top w:val="none" w:sz="0" w:space="0" w:color="auto"/>
        <w:left w:val="none" w:sz="0" w:space="0" w:color="auto"/>
        <w:bottom w:val="none" w:sz="0" w:space="0" w:color="auto"/>
        <w:right w:val="none" w:sz="0" w:space="0" w:color="auto"/>
      </w:divBdr>
    </w:div>
    <w:div w:id="567494601">
      <w:bodyDiv w:val="1"/>
      <w:marLeft w:val="0"/>
      <w:marRight w:val="0"/>
      <w:marTop w:val="0"/>
      <w:marBottom w:val="0"/>
      <w:divBdr>
        <w:top w:val="none" w:sz="0" w:space="0" w:color="auto"/>
        <w:left w:val="none" w:sz="0" w:space="0" w:color="auto"/>
        <w:bottom w:val="none" w:sz="0" w:space="0" w:color="auto"/>
        <w:right w:val="none" w:sz="0" w:space="0" w:color="auto"/>
      </w:divBdr>
    </w:div>
    <w:div w:id="568227911">
      <w:bodyDiv w:val="1"/>
      <w:marLeft w:val="0"/>
      <w:marRight w:val="0"/>
      <w:marTop w:val="0"/>
      <w:marBottom w:val="0"/>
      <w:divBdr>
        <w:top w:val="none" w:sz="0" w:space="0" w:color="auto"/>
        <w:left w:val="none" w:sz="0" w:space="0" w:color="auto"/>
        <w:bottom w:val="none" w:sz="0" w:space="0" w:color="auto"/>
        <w:right w:val="none" w:sz="0" w:space="0" w:color="auto"/>
      </w:divBdr>
    </w:div>
    <w:div w:id="568658427">
      <w:bodyDiv w:val="1"/>
      <w:marLeft w:val="0"/>
      <w:marRight w:val="0"/>
      <w:marTop w:val="0"/>
      <w:marBottom w:val="0"/>
      <w:divBdr>
        <w:top w:val="none" w:sz="0" w:space="0" w:color="auto"/>
        <w:left w:val="none" w:sz="0" w:space="0" w:color="auto"/>
        <w:bottom w:val="none" w:sz="0" w:space="0" w:color="auto"/>
        <w:right w:val="none" w:sz="0" w:space="0" w:color="auto"/>
      </w:divBdr>
    </w:div>
    <w:div w:id="569582419">
      <w:bodyDiv w:val="1"/>
      <w:marLeft w:val="0"/>
      <w:marRight w:val="0"/>
      <w:marTop w:val="0"/>
      <w:marBottom w:val="0"/>
      <w:divBdr>
        <w:top w:val="none" w:sz="0" w:space="0" w:color="auto"/>
        <w:left w:val="none" w:sz="0" w:space="0" w:color="auto"/>
        <w:bottom w:val="none" w:sz="0" w:space="0" w:color="auto"/>
        <w:right w:val="none" w:sz="0" w:space="0" w:color="auto"/>
      </w:divBdr>
    </w:div>
    <w:div w:id="569656763">
      <w:bodyDiv w:val="1"/>
      <w:marLeft w:val="0"/>
      <w:marRight w:val="0"/>
      <w:marTop w:val="0"/>
      <w:marBottom w:val="0"/>
      <w:divBdr>
        <w:top w:val="none" w:sz="0" w:space="0" w:color="auto"/>
        <w:left w:val="none" w:sz="0" w:space="0" w:color="auto"/>
        <w:bottom w:val="none" w:sz="0" w:space="0" w:color="auto"/>
        <w:right w:val="none" w:sz="0" w:space="0" w:color="auto"/>
      </w:divBdr>
    </w:div>
    <w:div w:id="572862618">
      <w:bodyDiv w:val="1"/>
      <w:marLeft w:val="0"/>
      <w:marRight w:val="0"/>
      <w:marTop w:val="0"/>
      <w:marBottom w:val="0"/>
      <w:divBdr>
        <w:top w:val="none" w:sz="0" w:space="0" w:color="auto"/>
        <w:left w:val="none" w:sz="0" w:space="0" w:color="auto"/>
        <w:bottom w:val="none" w:sz="0" w:space="0" w:color="auto"/>
        <w:right w:val="none" w:sz="0" w:space="0" w:color="auto"/>
      </w:divBdr>
    </w:div>
    <w:div w:id="577373921">
      <w:bodyDiv w:val="1"/>
      <w:marLeft w:val="0"/>
      <w:marRight w:val="0"/>
      <w:marTop w:val="0"/>
      <w:marBottom w:val="0"/>
      <w:divBdr>
        <w:top w:val="none" w:sz="0" w:space="0" w:color="auto"/>
        <w:left w:val="none" w:sz="0" w:space="0" w:color="auto"/>
        <w:bottom w:val="none" w:sz="0" w:space="0" w:color="auto"/>
        <w:right w:val="none" w:sz="0" w:space="0" w:color="auto"/>
      </w:divBdr>
    </w:div>
    <w:div w:id="580994525">
      <w:bodyDiv w:val="1"/>
      <w:marLeft w:val="0"/>
      <w:marRight w:val="0"/>
      <w:marTop w:val="0"/>
      <w:marBottom w:val="0"/>
      <w:divBdr>
        <w:top w:val="none" w:sz="0" w:space="0" w:color="auto"/>
        <w:left w:val="none" w:sz="0" w:space="0" w:color="auto"/>
        <w:bottom w:val="none" w:sz="0" w:space="0" w:color="auto"/>
        <w:right w:val="none" w:sz="0" w:space="0" w:color="auto"/>
      </w:divBdr>
    </w:div>
    <w:div w:id="590312250">
      <w:bodyDiv w:val="1"/>
      <w:marLeft w:val="0"/>
      <w:marRight w:val="0"/>
      <w:marTop w:val="0"/>
      <w:marBottom w:val="0"/>
      <w:divBdr>
        <w:top w:val="none" w:sz="0" w:space="0" w:color="auto"/>
        <w:left w:val="none" w:sz="0" w:space="0" w:color="auto"/>
        <w:bottom w:val="none" w:sz="0" w:space="0" w:color="auto"/>
        <w:right w:val="none" w:sz="0" w:space="0" w:color="auto"/>
      </w:divBdr>
    </w:div>
    <w:div w:id="590893112">
      <w:bodyDiv w:val="1"/>
      <w:marLeft w:val="0"/>
      <w:marRight w:val="0"/>
      <w:marTop w:val="0"/>
      <w:marBottom w:val="0"/>
      <w:divBdr>
        <w:top w:val="none" w:sz="0" w:space="0" w:color="auto"/>
        <w:left w:val="none" w:sz="0" w:space="0" w:color="auto"/>
        <w:bottom w:val="none" w:sz="0" w:space="0" w:color="auto"/>
        <w:right w:val="none" w:sz="0" w:space="0" w:color="auto"/>
      </w:divBdr>
    </w:div>
    <w:div w:id="594167317">
      <w:bodyDiv w:val="1"/>
      <w:marLeft w:val="0"/>
      <w:marRight w:val="0"/>
      <w:marTop w:val="0"/>
      <w:marBottom w:val="0"/>
      <w:divBdr>
        <w:top w:val="none" w:sz="0" w:space="0" w:color="auto"/>
        <w:left w:val="none" w:sz="0" w:space="0" w:color="auto"/>
        <w:bottom w:val="none" w:sz="0" w:space="0" w:color="auto"/>
        <w:right w:val="none" w:sz="0" w:space="0" w:color="auto"/>
      </w:divBdr>
    </w:div>
    <w:div w:id="596255620">
      <w:bodyDiv w:val="1"/>
      <w:marLeft w:val="0"/>
      <w:marRight w:val="0"/>
      <w:marTop w:val="0"/>
      <w:marBottom w:val="0"/>
      <w:divBdr>
        <w:top w:val="none" w:sz="0" w:space="0" w:color="auto"/>
        <w:left w:val="none" w:sz="0" w:space="0" w:color="auto"/>
        <w:bottom w:val="none" w:sz="0" w:space="0" w:color="auto"/>
        <w:right w:val="none" w:sz="0" w:space="0" w:color="auto"/>
      </w:divBdr>
    </w:div>
    <w:div w:id="597913111">
      <w:bodyDiv w:val="1"/>
      <w:marLeft w:val="0"/>
      <w:marRight w:val="0"/>
      <w:marTop w:val="0"/>
      <w:marBottom w:val="0"/>
      <w:divBdr>
        <w:top w:val="none" w:sz="0" w:space="0" w:color="auto"/>
        <w:left w:val="none" w:sz="0" w:space="0" w:color="auto"/>
        <w:bottom w:val="none" w:sz="0" w:space="0" w:color="auto"/>
        <w:right w:val="none" w:sz="0" w:space="0" w:color="auto"/>
      </w:divBdr>
    </w:div>
    <w:div w:id="598803643">
      <w:bodyDiv w:val="1"/>
      <w:marLeft w:val="0"/>
      <w:marRight w:val="0"/>
      <w:marTop w:val="0"/>
      <w:marBottom w:val="0"/>
      <w:divBdr>
        <w:top w:val="none" w:sz="0" w:space="0" w:color="auto"/>
        <w:left w:val="none" w:sz="0" w:space="0" w:color="auto"/>
        <w:bottom w:val="none" w:sz="0" w:space="0" w:color="auto"/>
        <w:right w:val="none" w:sz="0" w:space="0" w:color="auto"/>
      </w:divBdr>
    </w:div>
    <w:div w:id="601957006">
      <w:bodyDiv w:val="1"/>
      <w:marLeft w:val="0"/>
      <w:marRight w:val="0"/>
      <w:marTop w:val="0"/>
      <w:marBottom w:val="0"/>
      <w:divBdr>
        <w:top w:val="none" w:sz="0" w:space="0" w:color="auto"/>
        <w:left w:val="none" w:sz="0" w:space="0" w:color="auto"/>
        <w:bottom w:val="none" w:sz="0" w:space="0" w:color="auto"/>
        <w:right w:val="none" w:sz="0" w:space="0" w:color="auto"/>
      </w:divBdr>
    </w:div>
    <w:div w:id="608662461">
      <w:bodyDiv w:val="1"/>
      <w:marLeft w:val="0"/>
      <w:marRight w:val="0"/>
      <w:marTop w:val="0"/>
      <w:marBottom w:val="0"/>
      <w:divBdr>
        <w:top w:val="none" w:sz="0" w:space="0" w:color="auto"/>
        <w:left w:val="none" w:sz="0" w:space="0" w:color="auto"/>
        <w:bottom w:val="none" w:sz="0" w:space="0" w:color="auto"/>
        <w:right w:val="none" w:sz="0" w:space="0" w:color="auto"/>
      </w:divBdr>
    </w:div>
    <w:div w:id="609774627">
      <w:bodyDiv w:val="1"/>
      <w:marLeft w:val="0"/>
      <w:marRight w:val="0"/>
      <w:marTop w:val="0"/>
      <w:marBottom w:val="0"/>
      <w:divBdr>
        <w:top w:val="none" w:sz="0" w:space="0" w:color="auto"/>
        <w:left w:val="none" w:sz="0" w:space="0" w:color="auto"/>
        <w:bottom w:val="none" w:sz="0" w:space="0" w:color="auto"/>
        <w:right w:val="none" w:sz="0" w:space="0" w:color="auto"/>
      </w:divBdr>
    </w:div>
    <w:div w:id="611282531">
      <w:bodyDiv w:val="1"/>
      <w:marLeft w:val="0"/>
      <w:marRight w:val="0"/>
      <w:marTop w:val="0"/>
      <w:marBottom w:val="0"/>
      <w:divBdr>
        <w:top w:val="none" w:sz="0" w:space="0" w:color="auto"/>
        <w:left w:val="none" w:sz="0" w:space="0" w:color="auto"/>
        <w:bottom w:val="none" w:sz="0" w:space="0" w:color="auto"/>
        <w:right w:val="none" w:sz="0" w:space="0" w:color="auto"/>
      </w:divBdr>
    </w:div>
    <w:div w:id="614217814">
      <w:bodyDiv w:val="1"/>
      <w:marLeft w:val="0"/>
      <w:marRight w:val="0"/>
      <w:marTop w:val="0"/>
      <w:marBottom w:val="0"/>
      <w:divBdr>
        <w:top w:val="none" w:sz="0" w:space="0" w:color="auto"/>
        <w:left w:val="none" w:sz="0" w:space="0" w:color="auto"/>
        <w:bottom w:val="none" w:sz="0" w:space="0" w:color="auto"/>
        <w:right w:val="none" w:sz="0" w:space="0" w:color="auto"/>
      </w:divBdr>
    </w:div>
    <w:div w:id="622268830">
      <w:bodyDiv w:val="1"/>
      <w:marLeft w:val="0"/>
      <w:marRight w:val="0"/>
      <w:marTop w:val="0"/>
      <w:marBottom w:val="0"/>
      <w:divBdr>
        <w:top w:val="none" w:sz="0" w:space="0" w:color="auto"/>
        <w:left w:val="none" w:sz="0" w:space="0" w:color="auto"/>
        <w:bottom w:val="none" w:sz="0" w:space="0" w:color="auto"/>
        <w:right w:val="none" w:sz="0" w:space="0" w:color="auto"/>
      </w:divBdr>
    </w:div>
    <w:div w:id="622613573">
      <w:bodyDiv w:val="1"/>
      <w:marLeft w:val="0"/>
      <w:marRight w:val="0"/>
      <w:marTop w:val="0"/>
      <w:marBottom w:val="0"/>
      <w:divBdr>
        <w:top w:val="none" w:sz="0" w:space="0" w:color="auto"/>
        <w:left w:val="none" w:sz="0" w:space="0" w:color="auto"/>
        <w:bottom w:val="none" w:sz="0" w:space="0" w:color="auto"/>
        <w:right w:val="none" w:sz="0" w:space="0" w:color="auto"/>
      </w:divBdr>
    </w:div>
    <w:div w:id="625500990">
      <w:bodyDiv w:val="1"/>
      <w:marLeft w:val="0"/>
      <w:marRight w:val="0"/>
      <w:marTop w:val="0"/>
      <w:marBottom w:val="0"/>
      <w:divBdr>
        <w:top w:val="none" w:sz="0" w:space="0" w:color="auto"/>
        <w:left w:val="none" w:sz="0" w:space="0" w:color="auto"/>
        <w:bottom w:val="none" w:sz="0" w:space="0" w:color="auto"/>
        <w:right w:val="none" w:sz="0" w:space="0" w:color="auto"/>
      </w:divBdr>
    </w:div>
    <w:div w:id="625625947">
      <w:bodyDiv w:val="1"/>
      <w:marLeft w:val="0"/>
      <w:marRight w:val="0"/>
      <w:marTop w:val="0"/>
      <w:marBottom w:val="0"/>
      <w:divBdr>
        <w:top w:val="none" w:sz="0" w:space="0" w:color="auto"/>
        <w:left w:val="none" w:sz="0" w:space="0" w:color="auto"/>
        <w:bottom w:val="none" w:sz="0" w:space="0" w:color="auto"/>
        <w:right w:val="none" w:sz="0" w:space="0" w:color="auto"/>
      </w:divBdr>
    </w:div>
    <w:div w:id="631012361">
      <w:bodyDiv w:val="1"/>
      <w:marLeft w:val="0"/>
      <w:marRight w:val="0"/>
      <w:marTop w:val="0"/>
      <w:marBottom w:val="0"/>
      <w:divBdr>
        <w:top w:val="none" w:sz="0" w:space="0" w:color="auto"/>
        <w:left w:val="none" w:sz="0" w:space="0" w:color="auto"/>
        <w:bottom w:val="none" w:sz="0" w:space="0" w:color="auto"/>
        <w:right w:val="none" w:sz="0" w:space="0" w:color="auto"/>
      </w:divBdr>
    </w:div>
    <w:div w:id="631984231">
      <w:bodyDiv w:val="1"/>
      <w:marLeft w:val="0"/>
      <w:marRight w:val="0"/>
      <w:marTop w:val="0"/>
      <w:marBottom w:val="0"/>
      <w:divBdr>
        <w:top w:val="none" w:sz="0" w:space="0" w:color="auto"/>
        <w:left w:val="none" w:sz="0" w:space="0" w:color="auto"/>
        <w:bottom w:val="none" w:sz="0" w:space="0" w:color="auto"/>
        <w:right w:val="none" w:sz="0" w:space="0" w:color="auto"/>
      </w:divBdr>
    </w:div>
    <w:div w:id="636683752">
      <w:bodyDiv w:val="1"/>
      <w:marLeft w:val="0"/>
      <w:marRight w:val="0"/>
      <w:marTop w:val="0"/>
      <w:marBottom w:val="0"/>
      <w:divBdr>
        <w:top w:val="none" w:sz="0" w:space="0" w:color="auto"/>
        <w:left w:val="none" w:sz="0" w:space="0" w:color="auto"/>
        <w:bottom w:val="none" w:sz="0" w:space="0" w:color="auto"/>
        <w:right w:val="none" w:sz="0" w:space="0" w:color="auto"/>
      </w:divBdr>
    </w:div>
    <w:div w:id="638343850">
      <w:bodyDiv w:val="1"/>
      <w:marLeft w:val="0"/>
      <w:marRight w:val="0"/>
      <w:marTop w:val="0"/>
      <w:marBottom w:val="0"/>
      <w:divBdr>
        <w:top w:val="none" w:sz="0" w:space="0" w:color="auto"/>
        <w:left w:val="none" w:sz="0" w:space="0" w:color="auto"/>
        <w:bottom w:val="none" w:sz="0" w:space="0" w:color="auto"/>
        <w:right w:val="none" w:sz="0" w:space="0" w:color="auto"/>
      </w:divBdr>
    </w:div>
    <w:div w:id="648830160">
      <w:bodyDiv w:val="1"/>
      <w:marLeft w:val="0"/>
      <w:marRight w:val="0"/>
      <w:marTop w:val="0"/>
      <w:marBottom w:val="0"/>
      <w:divBdr>
        <w:top w:val="none" w:sz="0" w:space="0" w:color="auto"/>
        <w:left w:val="none" w:sz="0" w:space="0" w:color="auto"/>
        <w:bottom w:val="none" w:sz="0" w:space="0" w:color="auto"/>
        <w:right w:val="none" w:sz="0" w:space="0" w:color="auto"/>
      </w:divBdr>
    </w:div>
    <w:div w:id="651522440">
      <w:bodyDiv w:val="1"/>
      <w:marLeft w:val="0"/>
      <w:marRight w:val="0"/>
      <w:marTop w:val="0"/>
      <w:marBottom w:val="0"/>
      <w:divBdr>
        <w:top w:val="none" w:sz="0" w:space="0" w:color="auto"/>
        <w:left w:val="none" w:sz="0" w:space="0" w:color="auto"/>
        <w:bottom w:val="none" w:sz="0" w:space="0" w:color="auto"/>
        <w:right w:val="none" w:sz="0" w:space="0" w:color="auto"/>
      </w:divBdr>
    </w:div>
    <w:div w:id="651953515">
      <w:bodyDiv w:val="1"/>
      <w:marLeft w:val="0"/>
      <w:marRight w:val="0"/>
      <w:marTop w:val="0"/>
      <w:marBottom w:val="0"/>
      <w:divBdr>
        <w:top w:val="none" w:sz="0" w:space="0" w:color="auto"/>
        <w:left w:val="none" w:sz="0" w:space="0" w:color="auto"/>
        <w:bottom w:val="none" w:sz="0" w:space="0" w:color="auto"/>
        <w:right w:val="none" w:sz="0" w:space="0" w:color="auto"/>
      </w:divBdr>
      <w:divsChild>
        <w:div w:id="1636761904">
          <w:marLeft w:val="0"/>
          <w:marRight w:val="0"/>
          <w:marTop w:val="0"/>
          <w:marBottom w:val="0"/>
          <w:divBdr>
            <w:top w:val="none" w:sz="0" w:space="0" w:color="auto"/>
            <w:left w:val="none" w:sz="0" w:space="0" w:color="auto"/>
            <w:bottom w:val="none" w:sz="0" w:space="0" w:color="auto"/>
            <w:right w:val="none" w:sz="0" w:space="0" w:color="auto"/>
          </w:divBdr>
          <w:divsChild>
            <w:div w:id="353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567505">
      <w:bodyDiv w:val="1"/>
      <w:marLeft w:val="0"/>
      <w:marRight w:val="0"/>
      <w:marTop w:val="0"/>
      <w:marBottom w:val="0"/>
      <w:divBdr>
        <w:top w:val="none" w:sz="0" w:space="0" w:color="auto"/>
        <w:left w:val="none" w:sz="0" w:space="0" w:color="auto"/>
        <w:bottom w:val="none" w:sz="0" w:space="0" w:color="auto"/>
        <w:right w:val="none" w:sz="0" w:space="0" w:color="auto"/>
      </w:divBdr>
    </w:div>
    <w:div w:id="654381806">
      <w:bodyDiv w:val="1"/>
      <w:marLeft w:val="0"/>
      <w:marRight w:val="0"/>
      <w:marTop w:val="0"/>
      <w:marBottom w:val="0"/>
      <w:divBdr>
        <w:top w:val="none" w:sz="0" w:space="0" w:color="auto"/>
        <w:left w:val="none" w:sz="0" w:space="0" w:color="auto"/>
        <w:bottom w:val="none" w:sz="0" w:space="0" w:color="auto"/>
        <w:right w:val="none" w:sz="0" w:space="0" w:color="auto"/>
      </w:divBdr>
    </w:div>
    <w:div w:id="655378383">
      <w:bodyDiv w:val="1"/>
      <w:marLeft w:val="0"/>
      <w:marRight w:val="0"/>
      <w:marTop w:val="0"/>
      <w:marBottom w:val="0"/>
      <w:divBdr>
        <w:top w:val="none" w:sz="0" w:space="0" w:color="auto"/>
        <w:left w:val="none" w:sz="0" w:space="0" w:color="auto"/>
        <w:bottom w:val="none" w:sz="0" w:space="0" w:color="auto"/>
        <w:right w:val="none" w:sz="0" w:space="0" w:color="auto"/>
      </w:divBdr>
    </w:div>
    <w:div w:id="655768327">
      <w:bodyDiv w:val="1"/>
      <w:marLeft w:val="0"/>
      <w:marRight w:val="0"/>
      <w:marTop w:val="0"/>
      <w:marBottom w:val="0"/>
      <w:divBdr>
        <w:top w:val="none" w:sz="0" w:space="0" w:color="auto"/>
        <w:left w:val="none" w:sz="0" w:space="0" w:color="auto"/>
        <w:bottom w:val="none" w:sz="0" w:space="0" w:color="auto"/>
        <w:right w:val="none" w:sz="0" w:space="0" w:color="auto"/>
      </w:divBdr>
    </w:div>
    <w:div w:id="656035258">
      <w:bodyDiv w:val="1"/>
      <w:marLeft w:val="0"/>
      <w:marRight w:val="0"/>
      <w:marTop w:val="0"/>
      <w:marBottom w:val="0"/>
      <w:divBdr>
        <w:top w:val="none" w:sz="0" w:space="0" w:color="auto"/>
        <w:left w:val="none" w:sz="0" w:space="0" w:color="auto"/>
        <w:bottom w:val="none" w:sz="0" w:space="0" w:color="auto"/>
        <w:right w:val="none" w:sz="0" w:space="0" w:color="auto"/>
      </w:divBdr>
    </w:div>
    <w:div w:id="657610534">
      <w:bodyDiv w:val="1"/>
      <w:marLeft w:val="0"/>
      <w:marRight w:val="0"/>
      <w:marTop w:val="0"/>
      <w:marBottom w:val="0"/>
      <w:divBdr>
        <w:top w:val="none" w:sz="0" w:space="0" w:color="auto"/>
        <w:left w:val="none" w:sz="0" w:space="0" w:color="auto"/>
        <w:bottom w:val="none" w:sz="0" w:space="0" w:color="auto"/>
        <w:right w:val="none" w:sz="0" w:space="0" w:color="auto"/>
      </w:divBdr>
    </w:div>
    <w:div w:id="662516498">
      <w:bodyDiv w:val="1"/>
      <w:marLeft w:val="0"/>
      <w:marRight w:val="0"/>
      <w:marTop w:val="0"/>
      <w:marBottom w:val="0"/>
      <w:divBdr>
        <w:top w:val="none" w:sz="0" w:space="0" w:color="auto"/>
        <w:left w:val="none" w:sz="0" w:space="0" w:color="auto"/>
        <w:bottom w:val="none" w:sz="0" w:space="0" w:color="auto"/>
        <w:right w:val="none" w:sz="0" w:space="0" w:color="auto"/>
      </w:divBdr>
    </w:div>
    <w:div w:id="665325747">
      <w:bodyDiv w:val="1"/>
      <w:marLeft w:val="0"/>
      <w:marRight w:val="0"/>
      <w:marTop w:val="0"/>
      <w:marBottom w:val="0"/>
      <w:divBdr>
        <w:top w:val="none" w:sz="0" w:space="0" w:color="auto"/>
        <w:left w:val="none" w:sz="0" w:space="0" w:color="auto"/>
        <w:bottom w:val="none" w:sz="0" w:space="0" w:color="auto"/>
        <w:right w:val="none" w:sz="0" w:space="0" w:color="auto"/>
      </w:divBdr>
    </w:div>
    <w:div w:id="665745085">
      <w:bodyDiv w:val="1"/>
      <w:marLeft w:val="0"/>
      <w:marRight w:val="0"/>
      <w:marTop w:val="0"/>
      <w:marBottom w:val="0"/>
      <w:divBdr>
        <w:top w:val="none" w:sz="0" w:space="0" w:color="auto"/>
        <w:left w:val="none" w:sz="0" w:space="0" w:color="auto"/>
        <w:bottom w:val="none" w:sz="0" w:space="0" w:color="auto"/>
        <w:right w:val="none" w:sz="0" w:space="0" w:color="auto"/>
      </w:divBdr>
    </w:div>
    <w:div w:id="667051180">
      <w:bodyDiv w:val="1"/>
      <w:marLeft w:val="0"/>
      <w:marRight w:val="0"/>
      <w:marTop w:val="0"/>
      <w:marBottom w:val="0"/>
      <w:divBdr>
        <w:top w:val="none" w:sz="0" w:space="0" w:color="auto"/>
        <w:left w:val="none" w:sz="0" w:space="0" w:color="auto"/>
        <w:bottom w:val="none" w:sz="0" w:space="0" w:color="auto"/>
        <w:right w:val="none" w:sz="0" w:space="0" w:color="auto"/>
      </w:divBdr>
    </w:div>
    <w:div w:id="667099861">
      <w:bodyDiv w:val="1"/>
      <w:marLeft w:val="0"/>
      <w:marRight w:val="0"/>
      <w:marTop w:val="0"/>
      <w:marBottom w:val="0"/>
      <w:divBdr>
        <w:top w:val="none" w:sz="0" w:space="0" w:color="auto"/>
        <w:left w:val="none" w:sz="0" w:space="0" w:color="auto"/>
        <w:bottom w:val="none" w:sz="0" w:space="0" w:color="auto"/>
        <w:right w:val="none" w:sz="0" w:space="0" w:color="auto"/>
      </w:divBdr>
    </w:div>
    <w:div w:id="669212424">
      <w:bodyDiv w:val="1"/>
      <w:marLeft w:val="0"/>
      <w:marRight w:val="0"/>
      <w:marTop w:val="0"/>
      <w:marBottom w:val="0"/>
      <w:divBdr>
        <w:top w:val="none" w:sz="0" w:space="0" w:color="auto"/>
        <w:left w:val="none" w:sz="0" w:space="0" w:color="auto"/>
        <w:bottom w:val="none" w:sz="0" w:space="0" w:color="auto"/>
        <w:right w:val="none" w:sz="0" w:space="0" w:color="auto"/>
      </w:divBdr>
    </w:div>
    <w:div w:id="674303289">
      <w:bodyDiv w:val="1"/>
      <w:marLeft w:val="0"/>
      <w:marRight w:val="0"/>
      <w:marTop w:val="0"/>
      <w:marBottom w:val="0"/>
      <w:divBdr>
        <w:top w:val="none" w:sz="0" w:space="0" w:color="auto"/>
        <w:left w:val="none" w:sz="0" w:space="0" w:color="auto"/>
        <w:bottom w:val="none" w:sz="0" w:space="0" w:color="auto"/>
        <w:right w:val="none" w:sz="0" w:space="0" w:color="auto"/>
      </w:divBdr>
    </w:div>
    <w:div w:id="677194838">
      <w:bodyDiv w:val="1"/>
      <w:marLeft w:val="0"/>
      <w:marRight w:val="0"/>
      <w:marTop w:val="0"/>
      <w:marBottom w:val="0"/>
      <w:divBdr>
        <w:top w:val="none" w:sz="0" w:space="0" w:color="auto"/>
        <w:left w:val="none" w:sz="0" w:space="0" w:color="auto"/>
        <w:bottom w:val="none" w:sz="0" w:space="0" w:color="auto"/>
        <w:right w:val="none" w:sz="0" w:space="0" w:color="auto"/>
      </w:divBdr>
    </w:div>
    <w:div w:id="678625407">
      <w:bodyDiv w:val="1"/>
      <w:marLeft w:val="0"/>
      <w:marRight w:val="0"/>
      <w:marTop w:val="0"/>
      <w:marBottom w:val="0"/>
      <w:divBdr>
        <w:top w:val="none" w:sz="0" w:space="0" w:color="auto"/>
        <w:left w:val="none" w:sz="0" w:space="0" w:color="auto"/>
        <w:bottom w:val="none" w:sz="0" w:space="0" w:color="auto"/>
        <w:right w:val="none" w:sz="0" w:space="0" w:color="auto"/>
      </w:divBdr>
    </w:div>
    <w:div w:id="687558595">
      <w:bodyDiv w:val="1"/>
      <w:marLeft w:val="0"/>
      <w:marRight w:val="0"/>
      <w:marTop w:val="0"/>
      <w:marBottom w:val="0"/>
      <w:divBdr>
        <w:top w:val="none" w:sz="0" w:space="0" w:color="auto"/>
        <w:left w:val="none" w:sz="0" w:space="0" w:color="auto"/>
        <w:bottom w:val="none" w:sz="0" w:space="0" w:color="auto"/>
        <w:right w:val="none" w:sz="0" w:space="0" w:color="auto"/>
      </w:divBdr>
    </w:div>
    <w:div w:id="692925529">
      <w:bodyDiv w:val="1"/>
      <w:marLeft w:val="0"/>
      <w:marRight w:val="0"/>
      <w:marTop w:val="0"/>
      <w:marBottom w:val="0"/>
      <w:divBdr>
        <w:top w:val="none" w:sz="0" w:space="0" w:color="auto"/>
        <w:left w:val="none" w:sz="0" w:space="0" w:color="auto"/>
        <w:bottom w:val="none" w:sz="0" w:space="0" w:color="auto"/>
        <w:right w:val="none" w:sz="0" w:space="0" w:color="auto"/>
      </w:divBdr>
    </w:div>
    <w:div w:id="694769958">
      <w:bodyDiv w:val="1"/>
      <w:marLeft w:val="0"/>
      <w:marRight w:val="0"/>
      <w:marTop w:val="0"/>
      <w:marBottom w:val="0"/>
      <w:divBdr>
        <w:top w:val="none" w:sz="0" w:space="0" w:color="auto"/>
        <w:left w:val="none" w:sz="0" w:space="0" w:color="auto"/>
        <w:bottom w:val="none" w:sz="0" w:space="0" w:color="auto"/>
        <w:right w:val="none" w:sz="0" w:space="0" w:color="auto"/>
      </w:divBdr>
    </w:div>
    <w:div w:id="697121636">
      <w:bodyDiv w:val="1"/>
      <w:marLeft w:val="0"/>
      <w:marRight w:val="0"/>
      <w:marTop w:val="0"/>
      <w:marBottom w:val="0"/>
      <w:divBdr>
        <w:top w:val="none" w:sz="0" w:space="0" w:color="auto"/>
        <w:left w:val="none" w:sz="0" w:space="0" w:color="auto"/>
        <w:bottom w:val="none" w:sz="0" w:space="0" w:color="auto"/>
        <w:right w:val="none" w:sz="0" w:space="0" w:color="auto"/>
      </w:divBdr>
    </w:div>
    <w:div w:id="702049724">
      <w:bodyDiv w:val="1"/>
      <w:marLeft w:val="0"/>
      <w:marRight w:val="0"/>
      <w:marTop w:val="0"/>
      <w:marBottom w:val="0"/>
      <w:divBdr>
        <w:top w:val="none" w:sz="0" w:space="0" w:color="auto"/>
        <w:left w:val="none" w:sz="0" w:space="0" w:color="auto"/>
        <w:bottom w:val="none" w:sz="0" w:space="0" w:color="auto"/>
        <w:right w:val="none" w:sz="0" w:space="0" w:color="auto"/>
      </w:divBdr>
    </w:div>
    <w:div w:id="702830467">
      <w:bodyDiv w:val="1"/>
      <w:marLeft w:val="0"/>
      <w:marRight w:val="0"/>
      <w:marTop w:val="0"/>
      <w:marBottom w:val="0"/>
      <w:divBdr>
        <w:top w:val="none" w:sz="0" w:space="0" w:color="auto"/>
        <w:left w:val="none" w:sz="0" w:space="0" w:color="auto"/>
        <w:bottom w:val="none" w:sz="0" w:space="0" w:color="auto"/>
        <w:right w:val="none" w:sz="0" w:space="0" w:color="auto"/>
      </w:divBdr>
    </w:div>
    <w:div w:id="703797344">
      <w:bodyDiv w:val="1"/>
      <w:marLeft w:val="0"/>
      <w:marRight w:val="0"/>
      <w:marTop w:val="0"/>
      <w:marBottom w:val="0"/>
      <w:divBdr>
        <w:top w:val="none" w:sz="0" w:space="0" w:color="auto"/>
        <w:left w:val="none" w:sz="0" w:space="0" w:color="auto"/>
        <w:bottom w:val="none" w:sz="0" w:space="0" w:color="auto"/>
        <w:right w:val="none" w:sz="0" w:space="0" w:color="auto"/>
      </w:divBdr>
    </w:div>
    <w:div w:id="708795917">
      <w:bodyDiv w:val="1"/>
      <w:marLeft w:val="0"/>
      <w:marRight w:val="0"/>
      <w:marTop w:val="0"/>
      <w:marBottom w:val="0"/>
      <w:divBdr>
        <w:top w:val="none" w:sz="0" w:space="0" w:color="auto"/>
        <w:left w:val="none" w:sz="0" w:space="0" w:color="auto"/>
        <w:bottom w:val="none" w:sz="0" w:space="0" w:color="auto"/>
        <w:right w:val="none" w:sz="0" w:space="0" w:color="auto"/>
      </w:divBdr>
    </w:div>
    <w:div w:id="715617525">
      <w:bodyDiv w:val="1"/>
      <w:marLeft w:val="0"/>
      <w:marRight w:val="0"/>
      <w:marTop w:val="0"/>
      <w:marBottom w:val="0"/>
      <w:divBdr>
        <w:top w:val="none" w:sz="0" w:space="0" w:color="auto"/>
        <w:left w:val="none" w:sz="0" w:space="0" w:color="auto"/>
        <w:bottom w:val="none" w:sz="0" w:space="0" w:color="auto"/>
        <w:right w:val="none" w:sz="0" w:space="0" w:color="auto"/>
      </w:divBdr>
    </w:div>
    <w:div w:id="721252829">
      <w:bodyDiv w:val="1"/>
      <w:marLeft w:val="0"/>
      <w:marRight w:val="0"/>
      <w:marTop w:val="0"/>
      <w:marBottom w:val="0"/>
      <w:divBdr>
        <w:top w:val="none" w:sz="0" w:space="0" w:color="auto"/>
        <w:left w:val="none" w:sz="0" w:space="0" w:color="auto"/>
        <w:bottom w:val="none" w:sz="0" w:space="0" w:color="auto"/>
        <w:right w:val="none" w:sz="0" w:space="0" w:color="auto"/>
      </w:divBdr>
    </w:div>
    <w:div w:id="724139960">
      <w:bodyDiv w:val="1"/>
      <w:marLeft w:val="0"/>
      <w:marRight w:val="0"/>
      <w:marTop w:val="0"/>
      <w:marBottom w:val="0"/>
      <w:divBdr>
        <w:top w:val="none" w:sz="0" w:space="0" w:color="auto"/>
        <w:left w:val="none" w:sz="0" w:space="0" w:color="auto"/>
        <w:bottom w:val="none" w:sz="0" w:space="0" w:color="auto"/>
        <w:right w:val="none" w:sz="0" w:space="0" w:color="auto"/>
      </w:divBdr>
    </w:div>
    <w:div w:id="729157773">
      <w:bodyDiv w:val="1"/>
      <w:marLeft w:val="0"/>
      <w:marRight w:val="0"/>
      <w:marTop w:val="0"/>
      <w:marBottom w:val="0"/>
      <w:divBdr>
        <w:top w:val="none" w:sz="0" w:space="0" w:color="auto"/>
        <w:left w:val="none" w:sz="0" w:space="0" w:color="auto"/>
        <w:bottom w:val="none" w:sz="0" w:space="0" w:color="auto"/>
        <w:right w:val="none" w:sz="0" w:space="0" w:color="auto"/>
      </w:divBdr>
    </w:div>
    <w:div w:id="732238146">
      <w:bodyDiv w:val="1"/>
      <w:marLeft w:val="0"/>
      <w:marRight w:val="0"/>
      <w:marTop w:val="0"/>
      <w:marBottom w:val="0"/>
      <w:divBdr>
        <w:top w:val="none" w:sz="0" w:space="0" w:color="auto"/>
        <w:left w:val="none" w:sz="0" w:space="0" w:color="auto"/>
        <w:bottom w:val="none" w:sz="0" w:space="0" w:color="auto"/>
        <w:right w:val="none" w:sz="0" w:space="0" w:color="auto"/>
      </w:divBdr>
    </w:div>
    <w:div w:id="733821649">
      <w:bodyDiv w:val="1"/>
      <w:marLeft w:val="0"/>
      <w:marRight w:val="0"/>
      <w:marTop w:val="0"/>
      <w:marBottom w:val="0"/>
      <w:divBdr>
        <w:top w:val="none" w:sz="0" w:space="0" w:color="auto"/>
        <w:left w:val="none" w:sz="0" w:space="0" w:color="auto"/>
        <w:bottom w:val="none" w:sz="0" w:space="0" w:color="auto"/>
        <w:right w:val="none" w:sz="0" w:space="0" w:color="auto"/>
      </w:divBdr>
    </w:div>
    <w:div w:id="734939400">
      <w:bodyDiv w:val="1"/>
      <w:marLeft w:val="0"/>
      <w:marRight w:val="0"/>
      <w:marTop w:val="0"/>
      <w:marBottom w:val="0"/>
      <w:divBdr>
        <w:top w:val="none" w:sz="0" w:space="0" w:color="auto"/>
        <w:left w:val="none" w:sz="0" w:space="0" w:color="auto"/>
        <w:bottom w:val="none" w:sz="0" w:space="0" w:color="auto"/>
        <w:right w:val="none" w:sz="0" w:space="0" w:color="auto"/>
      </w:divBdr>
    </w:div>
    <w:div w:id="735132505">
      <w:bodyDiv w:val="1"/>
      <w:marLeft w:val="0"/>
      <w:marRight w:val="0"/>
      <w:marTop w:val="0"/>
      <w:marBottom w:val="0"/>
      <w:divBdr>
        <w:top w:val="none" w:sz="0" w:space="0" w:color="auto"/>
        <w:left w:val="none" w:sz="0" w:space="0" w:color="auto"/>
        <w:bottom w:val="none" w:sz="0" w:space="0" w:color="auto"/>
        <w:right w:val="none" w:sz="0" w:space="0" w:color="auto"/>
      </w:divBdr>
    </w:div>
    <w:div w:id="735592258">
      <w:bodyDiv w:val="1"/>
      <w:marLeft w:val="0"/>
      <w:marRight w:val="0"/>
      <w:marTop w:val="0"/>
      <w:marBottom w:val="0"/>
      <w:divBdr>
        <w:top w:val="none" w:sz="0" w:space="0" w:color="auto"/>
        <w:left w:val="none" w:sz="0" w:space="0" w:color="auto"/>
        <w:bottom w:val="none" w:sz="0" w:space="0" w:color="auto"/>
        <w:right w:val="none" w:sz="0" w:space="0" w:color="auto"/>
      </w:divBdr>
    </w:div>
    <w:div w:id="741487448">
      <w:bodyDiv w:val="1"/>
      <w:marLeft w:val="0"/>
      <w:marRight w:val="0"/>
      <w:marTop w:val="0"/>
      <w:marBottom w:val="0"/>
      <w:divBdr>
        <w:top w:val="none" w:sz="0" w:space="0" w:color="auto"/>
        <w:left w:val="none" w:sz="0" w:space="0" w:color="auto"/>
        <w:bottom w:val="none" w:sz="0" w:space="0" w:color="auto"/>
        <w:right w:val="none" w:sz="0" w:space="0" w:color="auto"/>
      </w:divBdr>
    </w:div>
    <w:div w:id="744643617">
      <w:bodyDiv w:val="1"/>
      <w:marLeft w:val="0"/>
      <w:marRight w:val="0"/>
      <w:marTop w:val="0"/>
      <w:marBottom w:val="0"/>
      <w:divBdr>
        <w:top w:val="none" w:sz="0" w:space="0" w:color="auto"/>
        <w:left w:val="none" w:sz="0" w:space="0" w:color="auto"/>
        <w:bottom w:val="none" w:sz="0" w:space="0" w:color="auto"/>
        <w:right w:val="none" w:sz="0" w:space="0" w:color="auto"/>
      </w:divBdr>
    </w:div>
    <w:div w:id="746614827">
      <w:bodyDiv w:val="1"/>
      <w:marLeft w:val="0"/>
      <w:marRight w:val="0"/>
      <w:marTop w:val="0"/>
      <w:marBottom w:val="0"/>
      <w:divBdr>
        <w:top w:val="none" w:sz="0" w:space="0" w:color="auto"/>
        <w:left w:val="none" w:sz="0" w:space="0" w:color="auto"/>
        <w:bottom w:val="none" w:sz="0" w:space="0" w:color="auto"/>
        <w:right w:val="none" w:sz="0" w:space="0" w:color="auto"/>
      </w:divBdr>
    </w:div>
    <w:div w:id="749230123">
      <w:bodyDiv w:val="1"/>
      <w:marLeft w:val="0"/>
      <w:marRight w:val="0"/>
      <w:marTop w:val="0"/>
      <w:marBottom w:val="0"/>
      <w:divBdr>
        <w:top w:val="none" w:sz="0" w:space="0" w:color="auto"/>
        <w:left w:val="none" w:sz="0" w:space="0" w:color="auto"/>
        <w:bottom w:val="none" w:sz="0" w:space="0" w:color="auto"/>
        <w:right w:val="none" w:sz="0" w:space="0" w:color="auto"/>
      </w:divBdr>
    </w:div>
    <w:div w:id="749816186">
      <w:bodyDiv w:val="1"/>
      <w:marLeft w:val="0"/>
      <w:marRight w:val="0"/>
      <w:marTop w:val="0"/>
      <w:marBottom w:val="0"/>
      <w:divBdr>
        <w:top w:val="none" w:sz="0" w:space="0" w:color="auto"/>
        <w:left w:val="none" w:sz="0" w:space="0" w:color="auto"/>
        <w:bottom w:val="none" w:sz="0" w:space="0" w:color="auto"/>
        <w:right w:val="none" w:sz="0" w:space="0" w:color="auto"/>
      </w:divBdr>
    </w:div>
    <w:div w:id="765422773">
      <w:bodyDiv w:val="1"/>
      <w:marLeft w:val="0"/>
      <w:marRight w:val="0"/>
      <w:marTop w:val="0"/>
      <w:marBottom w:val="0"/>
      <w:divBdr>
        <w:top w:val="none" w:sz="0" w:space="0" w:color="auto"/>
        <w:left w:val="none" w:sz="0" w:space="0" w:color="auto"/>
        <w:bottom w:val="none" w:sz="0" w:space="0" w:color="auto"/>
        <w:right w:val="none" w:sz="0" w:space="0" w:color="auto"/>
      </w:divBdr>
    </w:div>
    <w:div w:id="767966005">
      <w:bodyDiv w:val="1"/>
      <w:marLeft w:val="0"/>
      <w:marRight w:val="0"/>
      <w:marTop w:val="0"/>
      <w:marBottom w:val="0"/>
      <w:divBdr>
        <w:top w:val="none" w:sz="0" w:space="0" w:color="auto"/>
        <w:left w:val="none" w:sz="0" w:space="0" w:color="auto"/>
        <w:bottom w:val="none" w:sz="0" w:space="0" w:color="auto"/>
        <w:right w:val="none" w:sz="0" w:space="0" w:color="auto"/>
      </w:divBdr>
    </w:div>
    <w:div w:id="774059527">
      <w:bodyDiv w:val="1"/>
      <w:marLeft w:val="0"/>
      <w:marRight w:val="0"/>
      <w:marTop w:val="0"/>
      <w:marBottom w:val="0"/>
      <w:divBdr>
        <w:top w:val="none" w:sz="0" w:space="0" w:color="auto"/>
        <w:left w:val="none" w:sz="0" w:space="0" w:color="auto"/>
        <w:bottom w:val="none" w:sz="0" w:space="0" w:color="auto"/>
        <w:right w:val="none" w:sz="0" w:space="0" w:color="auto"/>
      </w:divBdr>
    </w:div>
    <w:div w:id="775828279">
      <w:bodyDiv w:val="1"/>
      <w:marLeft w:val="0"/>
      <w:marRight w:val="0"/>
      <w:marTop w:val="0"/>
      <w:marBottom w:val="0"/>
      <w:divBdr>
        <w:top w:val="none" w:sz="0" w:space="0" w:color="auto"/>
        <w:left w:val="none" w:sz="0" w:space="0" w:color="auto"/>
        <w:bottom w:val="none" w:sz="0" w:space="0" w:color="auto"/>
        <w:right w:val="none" w:sz="0" w:space="0" w:color="auto"/>
      </w:divBdr>
    </w:div>
    <w:div w:id="778833927">
      <w:bodyDiv w:val="1"/>
      <w:marLeft w:val="0"/>
      <w:marRight w:val="0"/>
      <w:marTop w:val="0"/>
      <w:marBottom w:val="0"/>
      <w:divBdr>
        <w:top w:val="none" w:sz="0" w:space="0" w:color="auto"/>
        <w:left w:val="none" w:sz="0" w:space="0" w:color="auto"/>
        <w:bottom w:val="none" w:sz="0" w:space="0" w:color="auto"/>
        <w:right w:val="none" w:sz="0" w:space="0" w:color="auto"/>
      </w:divBdr>
    </w:div>
    <w:div w:id="779228589">
      <w:bodyDiv w:val="1"/>
      <w:marLeft w:val="0"/>
      <w:marRight w:val="0"/>
      <w:marTop w:val="0"/>
      <w:marBottom w:val="0"/>
      <w:divBdr>
        <w:top w:val="none" w:sz="0" w:space="0" w:color="auto"/>
        <w:left w:val="none" w:sz="0" w:space="0" w:color="auto"/>
        <w:bottom w:val="none" w:sz="0" w:space="0" w:color="auto"/>
        <w:right w:val="none" w:sz="0" w:space="0" w:color="auto"/>
      </w:divBdr>
    </w:div>
    <w:div w:id="780422180">
      <w:bodyDiv w:val="1"/>
      <w:marLeft w:val="0"/>
      <w:marRight w:val="0"/>
      <w:marTop w:val="0"/>
      <w:marBottom w:val="0"/>
      <w:divBdr>
        <w:top w:val="none" w:sz="0" w:space="0" w:color="auto"/>
        <w:left w:val="none" w:sz="0" w:space="0" w:color="auto"/>
        <w:bottom w:val="none" w:sz="0" w:space="0" w:color="auto"/>
        <w:right w:val="none" w:sz="0" w:space="0" w:color="auto"/>
      </w:divBdr>
    </w:div>
    <w:div w:id="781730712">
      <w:bodyDiv w:val="1"/>
      <w:marLeft w:val="0"/>
      <w:marRight w:val="0"/>
      <w:marTop w:val="0"/>
      <w:marBottom w:val="0"/>
      <w:divBdr>
        <w:top w:val="none" w:sz="0" w:space="0" w:color="auto"/>
        <w:left w:val="none" w:sz="0" w:space="0" w:color="auto"/>
        <w:bottom w:val="none" w:sz="0" w:space="0" w:color="auto"/>
        <w:right w:val="none" w:sz="0" w:space="0" w:color="auto"/>
      </w:divBdr>
    </w:div>
    <w:div w:id="785196660">
      <w:bodyDiv w:val="1"/>
      <w:marLeft w:val="0"/>
      <w:marRight w:val="0"/>
      <w:marTop w:val="0"/>
      <w:marBottom w:val="0"/>
      <w:divBdr>
        <w:top w:val="none" w:sz="0" w:space="0" w:color="auto"/>
        <w:left w:val="none" w:sz="0" w:space="0" w:color="auto"/>
        <w:bottom w:val="none" w:sz="0" w:space="0" w:color="auto"/>
        <w:right w:val="none" w:sz="0" w:space="0" w:color="auto"/>
      </w:divBdr>
    </w:div>
    <w:div w:id="785395529">
      <w:bodyDiv w:val="1"/>
      <w:marLeft w:val="0"/>
      <w:marRight w:val="0"/>
      <w:marTop w:val="0"/>
      <w:marBottom w:val="0"/>
      <w:divBdr>
        <w:top w:val="none" w:sz="0" w:space="0" w:color="auto"/>
        <w:left w:val="none" w:sz="0" w:space="0" w:color="auto"/>
        <w:bottom w:val="none" w:sz="0" w:space="0" w:color="auto"/>
        <w:right w:val="none" w:sz="0" w:space="0" w:color="auto"/>
      </w:divBdr>
    </w:div>
    <w:div w:id="785852263">
      <w:bodyDiv w:val="1"/>
      <w:marLeft w:val="0"/>
      <w:marRight w:val="0"/>
      <w:marTop w:val="0"/>
      <w:marBottom w:val="0"/>
      <w:divBdr>
        <w:top w:val="none" w:sz="0" w:space="0" w:color="auto"/>
        <w:left w:val="none" w:sz="0" w:space="0" w:color="auto"/>
        <w:bottom w:val="none" w:sz="0" w:space="0" w:color="auto"/>
        <w:right w:val="none" w:sz="0" w:space="0" w:color="auto"/>
      </w:divBdr>
    </w:div>
    <w:div w:id="787315485">
      <w:bodyDiv w:val="1"/>
      <w:marLeft w:val="0"/>
      <w:marRight w:val="0"/>
      <w:marTop w:val="0"/>
      <w:marBottom w:val="0"/>
      <w:divBdr>
        <w:top w:val="none" w:sz="0" w:space="0" w:color="auto"/>
        <w:left w:val="none" w:sz="0" w:space="0" w:color="auto"/>
        <w:bottom w:val="none" w:sz="0" w:space="0" w:color="auto"/>
        <w:right w:val="none" w:sz="0" w:space="0" w:color="auto"/>
      </w:divBdr>
    </w:div>
    <w:div w:id="790245117">
      <w:bodyDiv w:val="1"/>
      <w:marLeft w:val="0"/>
      <w:marRight w:val="0"/>
      <w:marTop w:val="0"/>
      <w:marBottom w:val="0"/>
      <w:divBdr>
        <w:top w:val="none" w:sz="0" w:space="0" w:color="auto"/>
        <w:left w:val="none" w:sz="0" w:space="0" w:color="auto"/>
        <w:bottom w:val="none" w:sz="0" w:space="0" w:color="auto"/>
        <w:right w:val="none" w:sz="0" w:space="0" w:color="auto"/>
      </w:divBdr>
    </w:div>
    <w:div w:id="791941701">
      <w:bodyDiv w:val="1"/>
      <w:marLeft w:val="0"/>
      <w:marRight w:val="0"/>
      <w:marTop w:val="0"/>
      <w:marBottom w:val="0"/>
      <w:divBdr>
        <w:top w:val="none" w:sz="0" w:space="0" w:color="auto"/>
        <w:left w:val="none" w:sz="0" w:space="0" w:color="auto"/>
        <w:bottom w:val="none" w:sz="0" w:space="0" w:color="auto"/>
        <w:right w:val="none" w:sz="0" w:space="0" w:color="auto"/>
      </w:divBdr>
    </w:div>
    <w:div w:id="792290935">
      <w:bodyDiv w:val="1"/>
      <w:marLeft w:val="0"/>
      <w:marRight w:val="0"/>
      <w:marTop w:val="0"/>
      <w:marBottom w:val="0"/>
      <w:divBdr>
        <w:top w:val="none" w:sz="0" w:space="0" w:color="auto"/>
        <w:left w:val="none" w:sz="0" w:space="0" w:color="auto"/>
        <w:bottom w:val="none" w:sz="0" w:space="0" w:color="auto"/>
        <w:right w:val="none" w:sz="0" w:space="0" w:color="auto"/>
      </w:divBdr>
    </w:div>
    <w:div w:id="792330998">
      <w:bodyDiv w:val="1"/>
      <w:marLeft w:val="0"/>
      <w:marRight w:val="0"/>
      <w:marTop w:val="0"/>
      <w:marBottom w:val="0"/>
      <w:divBdr>
        <w:top w:val="none" w:sz="0" w:space="0" w:color="auto"/>
        <w:left w:val="none" w:sz="0" w:space="0" w:color="auto"/>
        <w:bottom w:val="none" w:sz="0" w:space="0" w:color="auto"/>
        <w:right w:val="none" w:sz="0" w:space="0" w:color="auto"/>
      </w:divBdr>
    </w:div>
    <w:div w:id="793795701">
      <w:bodyDiv w:val="1"/>
      <w:marLeft w:val="0"/>
      <w:marRight w:val="0"/>
      <w:marTop w:val="0"/>
      <w:marBottom w:val="0"/>
      <w:divBdr>
        <w:top w:val="none" w:sz="0" w:space="0" w:color="auto"/>
        <w:left w:val="none" w:sz="0" w:space="0" w:color="auto"/>
        <w:bottom w:val="none" w:sz="0" w:space="0" w:color="auto"/>
        <w:right w:val="none" w:sz="0" w:space="0" w:color="auto"/>
      </w:divBdr>
    </w:div>
    <w:div w:id="799878013">
      <w:bodyDiv w:val="1"/>
      <w:marLeft w:val="0"/>
      <w:marRight w:val="0"/>
      <w:marTop w:val="0"/>
      <w:marBottom w:val="0"/>
      <w:divBdr>
        <w:top w:val="none" w:sz="0" w:space="0" w:color="auto"/>
        <w:left w:val="none" w:sz="0" w:space="0" w:color="auto"/>
        <w:bottom w:val="none" w:sz="0" w:space="0" w:color="auto"/>
        <w:right w:val="none" w:sz="0" w:space="0" w:color="auto"/>
      </w:divBdr>
    </w:div>
    <w:div w:id="803734880">
      <w:bodyDiv w:val="1"/>
      <w:marLeft w:val="0"/>
      <w:marRight w:val="0"/>
      <w:marTop w:val="0"/>
      <w:marBottom w:val="0"/>
      <w:divBdr>
        <w:top w:val="none" w:sz="0" w:space="0" w:color="auto"/>
        <w:left w:val="none" w:sz="0" w:space="0" w:color="auto"/>
        <w:bottom w:val="none" w:sz="0" w:space="0" w:color="auto"/>
        <w:right w:val="none" w:sz="0" w:space="0" w:color="auto"/>
      </w:divBdr>
    </w:div>
    <w:div w:id="808203719">
      <w:bodyDiv w:val="1"/>
      <w:marLeft w:val="0"/>
      <w:marRight w:val="0"/>
      <w:marTop w:val="0"/>
      <w:marBottom w:val="0"/>
      <w:divBdr>
        <w:top w:val="none" w:sz="0" w:space="0" w:color="auto"/>
        <w:left w:val="none" w:sz="0" w:space="0" w:color="auto"/>
        <w:bottom w:val="none" w:sz="0" w:space="0" w:color="auto"/>
        <w:right w:val="none" w:sz="0" w:space="0" w:color="auto"/>
      </w:divBdr>
    </w:div>
    <w:div w:id="809398627">
      <w:bodyDiv w:val="1"/>
      <w:marLeft w:val="0"/>
      <w:marRight w:val="0"/>
      <w:marTop w:val="0"/>
      <w:marBottom w:val="0"/>
      <w:divBdr>
        <w:top w:val="none" w:sz="0" w:space="0" w:color="auto"/>
        <w:left w:val="none" w:sz="0" w:space="0" w:color="auto"/>
        <w:bottom w:val="none" w:sz="0" w:space="0" w:color="auto"/>
        <w:right w:val="none" w:sz="0" w:space="0" w:color="auto"/>
      </w:divBdr>
    </w:div>
    <w:div w:id="809979798">
      <w:bodyDiv w:val="1"/>
      <w:marLeft w:val="0"/>
      <w:marRight w:val="0"/>
      <w:marTop w:val="0"/>
      <w:marBottom w:val="0"/>
      <w:divBdr>
        <w:top w:val="none" w:sz="0" w:space="0" w:color="auto"/>
        <w:left w:val="none" w:sz="0" w:space="0" w:color="auto"/>
        <w:bottom w:val="none" w:sz="0" w:space="0" w:color="auto"/>
        <w:right w:val="none" w:sz="0" w:space="0" w:color="auto"/>
      </w:divBdr>
    </w:div>
    <w:div w:id="824587262">
      <w:bodyDiv w:val="1"/>
      <w:marLeft w:val="0"/>
      <w:marRight w:val="0"/>
      <w:marTop w:val="0"/>
      <w:marBottom w:val="0"/>
      <w:divBdr>
        <w:top w:val="none" w:sz="0" w:space="0" w:color="auto"/>
        <w:left w:val="none" w:sz="0" w:space="0" w:color="auto"/>
        <w:bottom w:val="none" w:sz="0" w:space="0" w:color="auto"/>
        <w:right w:val="none" w:sz="0" w:space="0" w:color="auto"/>
      </w:divBdr>
    </w:div>
    <w:div w:id="827280809">
      <w:bodyDiv w:val="1"/>
      <w:marLeft w:val="0"/>
      <w:marRight w:val="0"/>
      <w:marTop w:val="0"/>
      <w:marBottom w:val="0"/>
      <w:divBdr>
        <w:top w:val="none" w:sz="0" w:space="0" w:color="auto"/>
        <w:left w:val="none" w:sz="0" w:space="0" w:color="auto"/>
        <w:bottom w:val="none" w:sz="0" w:space="0" w:color="auto"/>
        <w:right w:val="none" w:sz="0" w:space="0" w:color="auto"/>
      </w:divBdr>
    </w:div>
    <w:div w:id="828208259">
      <w:bodyDiv w:val="1"/>
      <w:marLeft w:val="0"/>
      <w:marRight w:val="0"/>
      <w:marTop w:val="0"/>
      <w:marBottom w:val="0"/>
      <w:divBdr>
        <w:top w:val="none" w:sz="0" w:space="0" w:color="auto"/>
        <w:left w:val="none" w:sz="0" w:space="0" w:color="auto"/>
        <w:bottom w:val="none" w:sz="0" w:space="0" w:color="auto"/>
        <w:right w:val="none" w:sz="0" w:space="0" w:color="auto"/>
      </w:divBdr>
    </w:div>
    <w:div w:id="836842066">
      <w:bodyDiv w:val="1"/>
      <w:marLeft w:val="0"/>
      <w:marRight w:val="0"/>
      <w:marTop w:val="0"/>
      <w:marBottom w:val="0"/>
      <w:divBdr>
        <w:top w:val="none" w:sz="0" w:space="0" w:color="auto"/>
        <w:left w:val="none" w:sz="0" w:space="0" w:color="auto"/>
        <w:bottom w:val="none" w:sz="0" w:space="0" w:color="auto"/>
        <w:right w:val="none" w:sz="0" w:space="0" w:color="auto"/>
      </w:divBdr>
    </w:div>
    <w:div w:id="839198631">
      <w:bodyDiv w:val="1"/>
      <w:marLeft w:val="0"/>
      <w:marRight w:val="0"/>
      <w:marTop w:val="0"/>
      <w:marBottom w:val="0"/>
      <w:divBdr>
        <w:top w:val="none" w:sz="0" w:space="0" w:color="auto"/>
        <w:left w:val="none" w:sz="0" w:space="0" w:color="auto"/>
        <w:bottom w:val="none" w:sz="0" w:space="0" w:color="auto"/>
        <w:right w:val="none" w:sz="0" w:space="0" w:color="auto"/>
      </w:divBdr>
    </w:div>
    <w:div w:id="840122747">
      <w:bodyDiv w:val="1"/>
      <w:marLeft w:val="0"/>
      <w:marRight w:val="0"/>
      <w:marTop w:val="0"/>
      <w:marBottom w:val="0"/>
      <w:divBdr>
        <w:top w:val="none" w:sz="0" w:space="0" w:color="auto"/>
        <w:left w:val="none" w:sz="0" w:space="0" w:color="auto"/>
        <w:bottom w:val="none" w:sz="0" w:space="0" w:color="auto"/>
        <w:right w:val="none" w:sz="0" w:space="0" w:color="auto"/>
      </w:divBdr>
    </w:div>
    <w:div w:id="840200039">
      <w:bodyDiv w:val="1"/>
      <w:marLeft w:val="0"/>
      <w:marRight w:val="0"/>
      <w:marTop w:val="0"/>
      <w:marBottom w:val="0"/>
      <w:divBdr>
        <w:top w:val="none" w:sz="0" w:space="0" w:color="auto"/>
        <w:left w:val="none" w:sz="0" w:space="0" w:color="auto"/>
        <w:bottom w:val="none" w:sz="0" w:space="0" w:color="auto"/>
        <w:right w:val="none" w:sz="0" w:space="0" w:color="auto"/>
      </w:divBdr>
    </w:div>
    <w:div w:id="843324465">
      <w:bodyDiv w:val="1"/>
      <w:marLeft w:val="0"/>
      <w:marRight w:val="0"/>
      <w:marTop w:val="0"/>
      <w:marBottom w:val="0"/>
      <w:divBdr>
        <w:top w:val="none" w:sz="0" w:space="0" w:color="auto"/>
        <w:left w:val="none" w:sz="0" w:space="0" w:color="auto"/>
        <w:bottom w:val="none" w:sz="0" w:space="0" w:color="auto"/>
        <w:right w:val="none" w:sz="0" w:space="0" w:color="auto"/>
      </w:divBdr>
    </w:div>
    <w:div w:id="847597469">
      <w:bodyDiv w:val="1"/>
      <w:marLeft w:val="0"/>
      <w:marRight w:val="0"/>
      <w:marTop w:val="0"/>
      <w:marBottom w:val="0"/>
      <w:divBdr>
        <w:top w:val="none" w:sz="0" w:space="0" w:color="auto"/>
        <w:left w:val="none" w:sz="0" w:space="0" w:color="auto"/>
        <w:bottom w:val="none" w:sz="0" w:space="0" w:color="auto"/>
        <w:right w:val="none" w:sz="0" w:space="0" w:color="auto"/>
      </w:divBdr>
      <w:divsChild>
        <w:div w:id="1473134691">
          <w:marLeft w:val="0"/>
          <w:marRight w:val="0"/>
          <w:marTop w:val="0"/>
          <w:marBottom w:val="0"/>
          <w:divBdr>
            <w:top w:val="none" w:sz="0" w:space="0" w:color="auto"/>
            <w:left w:val="none" w:sz="0" w:space="0" w:color="auto"/>
            <w:bottom w:val="none" w:sz="0" w:space="0" w:color="auto"/>
            <w:right w:val="none" w:sz="0" w:space="0" w:color="auto"/>
          </w:divBdr>
          <w:divsChild>
            <w:div w:id="27880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838188">
      <w:bodyDiv w:val="1"/>
      <w:marLeft w:val="0"/>
      <w:marRight w:val="0"/>
      <w:marTop w:val="0"/>
      <w:marBottom w:val="0"/>
      <w:divBdr>
        <w:top w:val="none" w:sz="0" w:space="0" w:color="auto"/>
        <w:left w:val="none" w:sz="0" w:space="0" w:color="auto"/>
        <w:bottom w:val="none" w:sz="0" w:space="0" w:color="auto"/>
        <w:right w:val="none" w:sz="0" w:space="0" w:color="auto"/>
      </w:divBdr>
    </w:div>
    <w:div w:id="850995215">
      <w:bodyDiv w:val="1"/>
      <w:marLeft w:val="0"/>
      <w:marRight w:val="0"/>
      <w:marTop w:val="0"/>
      <w:marBottom w:val="0"/>
      <w:divBdr>
        <w:top w:val="none" w:sz="0" w:space="0" w:color="auto"/>
        <w:left w:val="none" w:sz="0" w:space="0" w:color="auto"/>
        <w:bottom w:val="none" w:sz="0" w:space="0" w:color="auto"/>
        <w:right w:val="none" w:sz="0" w:space="0" w:color="auto"/>
      </w:divBdr>
    </w:div>
    <w:div w:id="851338389">
      <w:bodyDiv w:val="1"/>
      <w:marLeft w:val="0"/>
      <w:marRight w:val="0"/>
      <w:marTop w:val="0"/>
      <w:marBottom w:val="0"/>
      <w:divBdr>
        <w:top w:val="none" w:sz="0" w:space="0" w:color="auto"/>
        <w:left w:val="none" w:sz="0" w:space="0" w:color="auto"/>
        <w:bottom w:val="none" w:sz="0" w:space="0" w:color="auto"/>
        <w:right w:val="none" w:sz="0" w:space="0" w:color="auto"/>
      </w:divBdr>
    </w:div>
    <w:div w:id="852957953">
      <w:bodyDiv w:val="1"/>
      <w:marLeft w:val="0"/>
      <w:marRight w:val="0"/>
      <w:marTop w:val="0"/>
      <w:marBottom w:val="0"/>
      <w:divBdr>
        <w:top w:val="none" w:sz="0" w:space="0" w:color="auto"/>
        <w:left w:val="none" w:sz="0" w:space="0" w:color="auto"/>
        <w:bottom w:val="none" w:sz="0" w:space="0" w:color="auto"/>
        <w:right w:val="none" w:sz="0" w:space="0" w:color="auto"/>
      </w:divBdr>
    </w:div>
    <w:div w:id="854687247">
      <w:bodyDiv w:val="1"/>
      <w:marLeft w:val="0"/>
      <w:marRight w:val="0"/>
      <w:marTop w:val="0"/>
      <w:marBottom w:val="0"/>
      <w:divBdr>
        <w:top w:val="none" w:sz="0" w:space="0" w:color="auto"/>
        <w:left w:val="none" w:sz="0" w:space="0" w:color="auto"/>
        <w:bottom w:val="none" w:sz="0" w:space="0" w:color="auto"/>
        <w:right w:val="none" w:sz="0" w:space="0" w:color="auto"/>
      </w:divBdr>
    </w:div>
    <w:div w:id="856501570">
      <w:bodyDiv w:val="1"/>
      <w:marLeft w:val="0"/>
      <w:marRight w:val="0"/>
      <w:marTop w:val="0"/>
      <w:marBottom w:val="0"/>
      <w:divBdr>
        <w:top w:val="none" w:sz="0" w:space="0" w:color="auto"/>
        <w:left w:val="none" w:sz="0" w:space="0" w:color="auto"/>
        <w:bottom w:val="none" w:sz="0" w:space="0" w:color="auto"/>
        <w:right w:val="none" w:sz="0" w:space="0" w:color="auto"/>
      </w:divBdr>
    </w:div>
    <w:div w:id="861744136">
      <w:bodyDiv w:val="1"/>
      <w:marLeft w:val="0"/>
      <w:marRight w:val="0"/>
      <w:marTop w:val="0"/>
      <w:marBottom w:val="0"/>
      <w:divBdr>
        <w:top w:val="none" w:sz="0" w:space="0" w:color="auto"/>
        <w:left w:val="none" w:sz="0" w:space="0" w:color="auto"/>
        <w:bottom w:val="none" w:sz="0" w:space="0" w:color="auto"/>
        <w:right w:val="none" w:sz="0" w:space="0" w:color="auto"/>
      </w:divBdr>
    </w:div>
    <w:div w:id="861936634">
      <w:bodyDiv w:val="1"/>
      <w:marLeft w:val="0"/>
      <w:marRight w:val="0"/>
      <w:marTop w:val="0"/>
      <w:marBottom w:val="0"/>
      <w:divBdr>
        <w:top w:val="none" w:sz="0" w:space="0" w:color="auto"/>
        <w:left w:val="none" w:sz="0" w:space="0" w:color="auto"/>
        <w:bottom w:val="none" w:sz="0" w:space="0" w:color="auto"/>
        <w:right w:val="none" w:sz="0" w:space="0" w:color="auto"/>
      </w:divBdr>
    </w:div>
    <w:div w:id="864515489">
      <w:bodyDiv w:val="1"/>
      <w:marLeft w:val="0"/>
      <w:marRight w:val="0"/>
      <w:marTop w:val="0"/>
      <w:marBottom w:val="0"/>
      <w:divBdr>
        <w:top w:val="none" w:sz="0" w:space="0" w:color="auto"/>
        <w:left w:val="none" w:sz="0" w:space="0" w:color="auto"/>
        <w:bottom w:val="none" w:sz="0" w:space="0" w:color="auto"/>
        <w:right w:val="none" w:sz="0" w:space="0" w:color="auto"/>
      </w:divBdr>
    </w:div>
    <w:div w:id="865825295">
      <w:bodyDiv w:val="1"/>
      <w:marLeft w:val="0"/>
      <w:marRight w:val="0"/>
      <w:marTop w:val="0"/>
      <w:marBottom w:val="0"/>
      <w:divBdr>
        <w:top w:val="none" w:sz="0" w:space="0" w:color="auto"/>
        <w:left w:val="none" w:sz="0" w:space="0" w:color="auto"/>
        <w:bottom w:val="none" w:sz="0" w:space="0" w:color="auto"/>
        <w:right w:val="none" w:sz="0" w:space="0" w:color="auto"/>
      </w:divBdr>
    </w:div>
    <w:div w:id="870072802">
      <w:bodyDiv w:val="1"/>
      <w:marLeft w:val="0"/>
      <w:marRight w:val="0"/>
      <w:marTop w:val="0"/>
      <w:marBottom w:val="0"/>
      <w:divBdr>
        <w:top w:val="none" w:sz="0" w:space="0" w:color="auto"/>
        <w:left w:val="none" w:sz="0" w:space="0" w:color="auto"/>
        <w:bottom w:val="none" w:sz="0" w:space="0" w:color="auto"/>
        <w:right w:val="none" w:sz="0" w:space="0" w:color="auto"/>
      </w:divBdr>
    </w:div>
    <w:div w:id="874389575">
      <w:bodyDiv w:val="1"/>
      <w:marLeft w:val="0"/>
      <w:marRight w:val="0"/>
      <w:marTop w:val="0"/>
      <w:marBottom w:val="0"/>
      <w:divBdr>
        <w:top w:val="none" w:sz="0" w:space="0" w:color="auto"/>
        <w:left w:val="none" w:sz="0" w:space="0" w:color="auto"/>
        <w:bottom w:val="none" w:sz="0" w:space="0" w:color="auto"/>
        <w:right w:val="none" w:sz="0" w:space="0" w:color="auto"/>
      </w:divBdr>
    </w:div>
    <w:div w:id="876627562">
      <w:bodyDiv w:val="1"/>
      <w:marLeft w:val="0"/>
      <w:marRight w:val="0"/>
      <w:marTop w:val="0"/>
      <w:marBottom w:val="0"/>
      <w:divBdr>
        <w:top w:val="none" w:sz="0" w:space="0" w:color="auto"/>
        <w:left w:val="none" w:sz="0" w:space="0" w:color="auto"/>
        <w:bottom w:val="none" w:sz="0" w:space="0" w:color="auto"/>
        <w:right w:val="none" w:sz="0" w:space="0" w:color="auto"/>
      </w:divBdr>
    </w:div>
    <w:div w:id="879174345">
      <w:bodyDiv w:val="1"/>
      <w:marLeft w:val="0"/>
      <w:marRight w:val="0"/>
      <w:marTop w:val="0"/>
      <w:marBottom w:val="0"/>
      <w:divBdr>
        <w:top w:val="none" w:sz="0" w:space="0" w:color="auto"/>
        <w:left w:val="none" w:sz="0" w:space="0" w:color="auto"/>
        <w:bottom w:val="none" w:sz="0" w:space="0" w:color="auto"/>
        <w:right w:val="none" w:sz="0" w:space="0" w:color="auto"/>
      </w:divBdr>
    </w:div>
    <w:div w:id="880678090">
      <w:bodyDiv w:val="1"/>
      <w:marLeft w:val="0"/>
      <w:marRight w:val="0"/>
      <w:marTop w:val="0"/>
      <w:marBottom w:val="0"/>
      <w:divBdr>
        <w:top w:val="none" w:sz="0" w:space="0" w:color="auto"/>
        <w:left w:val="none" w:sz="0" w:space="0" w:color="auto"/>
        <w:bottom w:val="none" w:sz="0" w:space="0" w:color="auto"/>
        <w:right w:val="none" w:sz="0" w:space="0" w:color="auto"/>
      </w:divBdr>
    </w:div>
    <w:div w:id="885995961">
      <w:bodyDiv w:val="1"/>
      <w:marLeft w:val="0"/>
      <w:marRight w:val="0"/>
      <w:marTop w:val="0"/>
      <w:marBottom w:val="0"/>
      <w:divBdr>
        <w:top w:val="none" w:sz="0" w:space="0" w:color="auto"/>
        <w:left w:val="none" w:sz="0" w:space="0" w:color="auto"/>
        <w:bottom w:val="none" w:sz="0" w:space="0" w:color="auto"/>
        <w:right w:val="none" w:sz="0" w:space="0" w:color="auto"/>
      </w:divBdr>
    </w:div>
    <w:div w:id="886143111">
      <w:bodyDiv w:val="1"/>
      <w:marLeft w:val="0"/>
      <w:marRight w:val="0"/>
      <w:marTop w:val="0"/>
      <w:marBottom w:val="0"/>
      <w:divBdr>
        <w:top w:val="none" w:sz="0" w:space="0" w:color="auto"/>
        <w:left w:val="none" w:sz="0" w:space="0" w:color="auto"/>
        <w:bottom w:val="none" w:sz="0" w:space="0" w:color="auto"/>
        <w:right w:val="none" w:sz="0" w:space="0" w:color="auto"/>
      </w:divBdr>
    </w:div>
    <w:div w:id="890846943">
      <w:bodyDiv w:val="1"/>
      <w:marLeft w:val="0"/>
      <w:marRight w:val="0"/>
      <w:marTop w:val="0"/>
      <w:marBottom w:val="0"/>
      <w:divBdr>
        <w:top w:val="none" w:sz="0" w:space="0" w:color="auto"/>
        <w:left w:val="none" w:sz="0" w:space="0" w:color="auto"/>
        <w:bottom w:val="none" w:sz="0" w:space="0" w:color="auto"/>
        <w:right w:val="none" w:sz="0" w:space="0" w:color="auto"/>
      </w:divBdr>
    </w:div>
    <w:div w:id="904530646">
      <w:bodyDiv w:val="1"/>
      <w:marLeft w:val="0"/>
      <w:marRight w:val="0"/>
      <w:marTop w:val="0"/>
      <w:marBottom w:val="0"/>
      <w:divBdr>
        <w:top w:val="none" w:sz="0" w:space="0" w:color="auto"/>
        <w:left w:val="none" w:sz="0" w:space="0" w:color="auto"/>
        <w:bottom w:val="none" w:sz="0" w:space="0" w:color="auto"/>
        <w:right w:val="none" w:sz="0" w:space="0" w:color="auto"/>
      </w:divBdr>
    </w:div>
    <w:div w:id="906644846">
      <w:bodyDiv w:val="1"/>
      <w:marLeft w:val="0"/>
      <w:marRight w:val="0"/>
      <w:marTop w:val="0"/>
      <w:marBottom w:val="0"/>
      <w:divBdr>
        <w:top w:val="none" w:sz="0" w:space="0" w:color="auto"/>
        <w:left w:val="none" w:sz="0" w:space="0" w:color="auto"/>
        <w:bottom w:val="none" w:sz="0" w:space="0" w:color="auto"/>
        <w:right w:val="none" w:sz="0" w:space="0" w:color="auto"/>
      </w:divBdr>
    </w:div>
    <w:div w:id="915093162">
      <w:bodyDiv w:val="1"/>
      <w:marLeft w:val="0"/>
      <w:marRight w:val="0"/>
      <w:marTop w:val="0"/>
      <w:marBottom w:val="0"/>
      <w:divBdr>
        <w:top w:val="none" w:sz="0" w:space="0" w:color="auto"/>
        <w:left w:val="none" w:sz="0" w:space="0" w:color="auto"/>
        <w:bottom w:val="none" w:sz="0" w:space="0" w:color="auto"/>
        <w:right w:val="none" w:sz="0" w:space="0" w:color="auto"/>
      </w:divBdr>
    </w:div>
    <w:div w:id="917135573">
      <w:bodyDiv w:val="1"/>
      <w:marLeft w:val="0"/>
      <w:marRight w:val="0"/>
      <w:marTop w:val="0"/>
      <w:marBottom w:val="0"/>
      <w:divBdr>
        <w:top w:val="none" w:sz="0" w:space="0" w:color="auto"/>
        <w:left w:val="none" w:sz="0" w:space="0" w:color="auto"/>
        <w:bottom w:val="none" w:sz="0" w:space="0" w:color="auto"/>
        <w:right w:val="none" w:sz="0" w:space="0" w:color="auto"/>
      </w:divBdr>
    </w:div>
    <w:div w:id="919367080">
      <w:bodyDiv w:val="1"/>
      <w:marLeft w:val="0"/>
      <w:marRight w:val="0"/>
      <w:marTop w:val="0"/>
      <w:marBottom w:val="0"/>
      <w:divBdr>
        <w:top w:val="none" w:sz="0" w:space="0" w:color="auto"/>
        <w:left w:val="none" w:sz="0" w:space="0" w:color="auto"/>
        <w:bottom w:val="none" w:sz="0" w:space="0" w:color="auto"/>
        <w:right w:val="none" w:sz="0" w:space="0" w:color="auto"/>
      </w:divBdr>
    </w:div>
    <w:div w:id="920871004">
      <w:bodyDiv w:val="1"/>
      <w:marLeft w:val="0"/>
      <w:marRight w:val="0"/>
      <w:marTop w:val="0"/>
      <w:marBottom w:val="0"/>
      <w:divBdr>
        <w:top w:val="none" w:sz="0" w:space="0" w:color="auto"/>
        <w:left w:val="none" w:sz="0" w:space="0" w:color="auto"/>
        <w:bottom w:val="none" w:sz="0" w:space="0" w:color="auto"/>
        <w:right w:val="none" w:sz="0" w:space="0" w:color="auto"/>
      </w:divBdr>
    </w:div>
    <w:div w:id="926887067">
      <w:bodyDiv w:val="1"/>
      <w:marLeft w:val="0"/>
      <w:marRight w:val="0"/>
      <w:marTop w:val="0"/>
      <w:marBottom w:val="0"/>
      <w:divBdr>
        <w:top w:val="none" w:sz="0" w:space="0" w:color="auto"/>
        <w:left w:val="none" w:sz="0" w:space="0" w:color="auto"/>
        <w:bottom w:val="none" w:sz="0" w:space="0" w:color="auto"/>
        <w:right w:val="none" w:sz="0" w:space="0" w:color="auto"/>
      </w:divBdr>
    </w:div>
    <w:div w:id="931207782">
      <w:bodyDiv w:val="1"/>
      <w:marLeft w:val="0"/>
      <w:marRight w:val="0"/>
      <w:marTop w:val="0"/>
      <w:marBottom w:val="0"/>
      <w:divBdr>
        <w:top w:val="none" w:sz="0" w:space="0" w:color="auto"/>
        <w:left w:val="none" w:sz="0" w:space="0" w:color="auto"/>
        <w:bottom w:val="none" w:sz="0" w:space="0" w:color="auto"/>
        <w:right w:val="none" w:sz="0" w:space="0" w:color="auto"/>
      </w:divBdr>
      <w:divsChild>
        <w:div w:id="1811701691">
          <w:marLeft w:val="0"/>
          <w:marRight w:val="0"/>
          <w:marTop w:val="0"/>
          <w:marBottom w:val="0"/>
          <w:divBdr>
            <w:top w:val="none" w:sz="0" w:space="0" w:color="auto"/>
            <w:left w:val="none" w:sz="0" w:space="0" w:color="auto"/>
            <w:bottom w:val="none" w:sz="0" w:space="0" w:color="auto"/>
            <w:right w:val="none" w:sz="0" w:space="0" w:color="auto"/>
          </w:divBdr>
          <w:divsChild>
            <w:div w:id="133858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739293">
      <w:bodyDiv w:val="1"/>
      <w:marLeft w:val="0"/>
      <w:marRight w:val="0"/>
      <w:marTop w:val="0"/>
      <w:marBottom w:val="0"/>
      <w:divBdr>
        <w:top w:val="none" w:sz="0" w:space="0" w:color="auto"/>
        <w:left w:val="none" w:sz="0" w:space="0" w:color="auto"/>
        <w:bottom w:val="none" w:sz="0" w:space="0" w:color="auto"/>
        <w:right w:val="none" w:sz="0" w:space="0" w:color="auto"/>
      </w:divBdr>
    </w:div>
    <w:div w:id="933705386">
      <w:bodyDiv w:val="1"/>
      <w:marLeft w:val="0"/>
      <w:marRight w:val="0"/>
      <w:marTop w:val="0"/>
      <w:marBottom w:val="0"/>
      <w:divBdr>
        <w:top w:val="none" w:sz="0" w:space="0" w:color="auto"/>
        <w:left w:val="none" w:sz="0" w:space="0" w:color="auto"/>
        <w:bottom w:val="none" w:sz="0" w:space="0" w:color="auto"/>
        <w:right w:val="none" w:sz="0" w:space="0" w:color="auto"/>
      </w:divBdr>
    </w:div>
    <w:div w:id="934284048">
      <w:bodyDiv w:val="1"/>
      <w:marLeft w:val="0"/>
      <w:marRight w:val="0"/>
      <w:marTop w:val="0"/>
      <w:marBottom w:val="0"/>
      <w:divBdr>
        <w:top w:val="none" w:sz="0" w:space="0" w:color="auto"/>
        <w:left w:val="none" w:sz="0" w:space="0" w:color="auto"/>
        <w:bottom w:val="none" w:sz="0" w:space="0" w:color="auto"/>
        <w:right w:val="none" w:sz="0" w:space="0" w:color="auto"/>
      </w:divBdr>
    </w:div>
    <w:div w:id="937099988">
      <w:bodyDiv w:val="1"/>
      <w:marLeft w:val="0"/>
      <w:marRight w:val="0"/>
      <w:marTop w:val="0"/>
      <w:marBottom w:val="0"/>
      <w:divBdr>
        <w:top w:val="none" w:sz="0" w:space="0" w:color="auto"/>
        <w:left w:val="none" w:sz="0" w:space="0" w:color="auto"/>
        <w:bottom w:val="none" w:sz="0" w:space="0" w:color="auto"/>
        <w:right w:val="none" w:sz="0" w:space="0" w:color="auto"/>
      </w:divBdr>
    </w:div>
    <w:div w:id="939332589">
      <w:bodyDiv w:val="1"/>
      <w:marLeft w:val="0"/>
      <w:marRight w:val="0"/>
      <w:marTop w:val="0"/>
      <w:marBottom w:val="0"/>
      <w:divBdr>
        <w:top w:val="none" w:sz="0" w:space="0" w:color="auto"/>
        <w:left w:val="none" w:sz="0" w:space="0" w:color="auto"/>
        <w:bottom w:val="none" w:sz="0" w:space="0" w:color="auto"/>
        <w:right w:val="none" w:sz="0" w:space="0" w:color="auto"/>
      </w:divBdr>
      <w:divsChild>
        <w:div w:id="290014441">
          <w:marLeft w:val="0"/>
          <w:marRight w:val="0"/>
          <w:marTop w:val="0"/>
          <w:marBottom w:val="0"/>
          <w:divBdr>
            <w:top w:val="none" w:sz="0" w:space="0" w:color="auto"/>
            <w:left w:val="none" w:sz="0" w:space="0" w:color="auto"/>
            <w:bottom w:val="none" w:sz="0" w:space="0" w:color="auto"/>
            <w:right w:val="none" w:sz="0" w:space="0" w:color="auto"/>
          </w:divBdr>
          <w:divsChild>
            <w:div w:id="25638613">
              <w:marLeft w:val="0"/>
              <w:marRight w:val="0"/>
              <w:marTop w:val="0"/>
              <w:marBottom w:val="0"/>
              <w:divBdr>
                <w:top w:val="none" w:sz="0" w:space="0" w:color="auto"/>
                <w:left w:val="none" w:sz="0" w:space="0" w:color="auto"/>
                <w:bottom w:val="none" w:sz="0" w:space="0" w:color="auto"/>
                <w:right w:val="none" w:sz="0" w:space="0" w:color="auto"/>
              </w:divBdr>
            </w:div>
            <w:div w:id="143204047">
              <w:marLeft w:val="0"/>
              <w:marRight w:val="0"/>
              <w:marTop w:val="0"/>
              <w:marBottom w:val="0"/>
              <w:divBdr>
                <w:top w:val="none" w:sz="0" w:space="0" w:color="auto"/>
                <w:left w:val="none" w:sz="0" w:space="0" w:color="auto"/>
                <w:bottom w:val="none" w:sz="0" w:space="0" w:color="auto"/>
                <w:right w:val="none" w:sz="0" w:space="0" w:color="auto"/>
              </w:divBdr>
            </w:div>
            <w:div w:id="149492257">
              <w:marLeft w:val="0"/>
              <w:marRight w:val="0"/>
              <w:marTop w:val="0"/>
              <w:marBottom w:val="0"/>
              <w:divBdr>
                <w:top w:val="none" w:sz="0" w:space="0" w:color="auto"/>
                <w:left w:val="none" w:sz="0" w:space="0" w:color="auto"/>
                <w:bottom w:val="none" w:sz="0" w:space="0" w:color="auto"/>
                <w:right w:val="none" w:sz="0" w:space="0" w:color="auto"/>
              </w:divBdr>
            </w:div>
            <w:div w:id="153495462">
              <w:marLeft w:val="0"/>
              <w:marRight w:val="0"/>
              <w:marTop w:val="0"/>
              <w:marBottom w:val="0"/>
              <w:divBdr>
                <w:top w:val="none" w:sz="0" w:space="0" w:color="auto"/>
                <w:left w:val="none" w:sz="0" w:space="0" w:color="auto"/>
                <w:bottom w:val="none" w:sz="0" w:space="0" w:color="auto"/>
                <w:right w:val="none" w:sz="0" w:space="0" w:color="auto"/>
              </w:divBdr>
            </w:div>
            <w:div w:id="267543042">
              <w:marLeft w:val="0"/>
              <w:marRight w:val="0"/>
              <w:marTop w:val="0"/>
              <w:marBottom w:val="0"/>
              <w:divBdr>
                <w:top w:val="none" w:sz="0" w:space="0" w:color="auto"/>
                <w:left w:val="none" w:sz="0" w:space="0" w:color="auto"/>
                <w:bottom w:val="none" w:sz="0" w:space="0" w:color="auto"/>
                <w:right w:val="none" w:sz="0" w:space="0" w:color="auto"/>
              </w:divBdr>
            </w:div>
            <w:div w:id="445582414">
              <w:marLeft w:val="0"/>
              <w:marRight w:val="0"/>
              <w:marTop w:val="0"/>
              <w:marBottom w:val="0"/>
              <w:divBdr>
                <w:top w:val="none" w:sz="0" w:space="0" w:color="auto"/>
                <w:left w:val="none" w:sz="0" w:space="0" w:color="auto"/>
                <w:bottom w:val="none" w:sz="0" w:space="0" w:color="auto"/>
                <w:right w:val="none" w:sz="0" w:space="0" w:color="auto"/>
              </w:divBdr>
            </w:div>
            <w:div w:id="772356881">
              <w:marLeft w:val="0"/>
              <w:marRight w:val="0"/>
              <w:marTop w:val="0"/>
              <w:marBottom w:val="0"/>
              <w:divBdr>
                <w:top w:val="none" w:sz="0" w:space="0" w:color="auto"/>
                <w:left w:val="none" w:sz="0" w:space="0" w:color="auto"/>
                <w:bottom w:val="none" w:sz="0" w:space="0" w:color="auto"/>
                <w:right w:val="none" w:sz="0" w:space="0" w:color="auto"/>
              </w:divBdr>
            </w:div>
            <w:div w:id="887298651">
              <w:marLeft w:val="0"/>
              <w:marRight w:val="0"/>
              <w:marTop w:val="0"/>
              <w:marBottom w:val="0"/>
              <w:divBdr>
                <w:top w:val="none" w:sz="0" w:space="0" w:color="auto"/>
                <w:left w:val="none" w:sz="0" w:space="0" w:color="auto"/>
                <w:bottom w:val="none" w:sz="0" w:space="0" w:color="auto"/>
                <w:right w:val="none" w:sz="0" w:space="0" w:color="auto"/>
              </w:divBdr>
            </w:div>
            <w:div w:id="2037269080">
              <w:marLeft w:val="0"/>
              <w:marRight w:val="0"/>
              <w:marTop w:val="0"/>
              <w:marBottom w:val="0"/>
              <w:divBdr>
                <w:top w:val="none" w:sz="0" w:space="0" w:color="auto"/>
                <w:left w:val="none" w:sz="0" w:space="0" w:color="auto"/>
                <w:bottom w:val="none" w:sz="0" w:space="0" w:color="auto"/>
                <w:right w:val="none" w:sz="0" w:space="0" w:color="auto"/>
              </w:divBdr>
            </w:div>
            <w:div w:id="208603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490891">
      <w:bodyDiv w:val="1"/>
      <w:marLeft w:val="0"/>
      <w:marRight w:val="0"/>
      <w:marTop w:val="0"/>
      <w:marBottom w:val="0"/>
      <w:divBdr>
        <w:top w:val="none" w:sz="0" w:space="0" w:color="auto"/>
        <w:left w:val="none" w:sz="0" w:space="0" w:color="auto"/>
        <w:bottom w:val="none" w:sz="0" w:space="0" w:color="auto"/>
        <w:right w:val="none" w:sz="0" w:space="0" w:color="auto"/>
      </w:divBdr>
    </w:div>
    <w:div w:id="949702985">
      <w:bodyDiv w:val="1"/>
      <w:marLeft w:val="0"/>
      <w:marRight w:val="0"/>
      <w:marTop w:val="0"/>
      <w:marBottom w:val="0"/>
      <w:divBdr>
        <w:top w:val="none" w:sz="0" w:space="0" w:color="auto"/>
        <w:left w:val="none" w:sz="0" w:space="0" w:color="auto"/>
        <w:bottom w:val="none" w:sz="0" w:space="0" w:color="auto"/>
        <w:right w:val="none" w:sz="0" w:space="0" w:color="auto"/>
      </w:divBdr>
    </w:div>
    <w:div w:id="951595742">
      <w:bodyDiv w:val="1"/>
      <w:marLeft w:val="0"/>
      <w:marRight w:val="0"/>
      <w:marTop w:val="0"/>
      <w:marBottom w:val="0"/>
      <w:divBdr>
        <w:top w:val="none" w:sz="0" w:space="0" w:color="auto"/>
        <w:left w:val="none" w:sz="0" w:space="0" w:color="auto"/>
        <w:bottom w:val="none" w:sz="0" w:space="0" w:color="auto"/>
        <w:right w:val="none" w:sz="0" w:space="0" w:color="auto"/>
      </w:divBdr>
    </w:div>
    <w:div w:id="956447753">
      <w:bodyDiv w:val="1"/>
      <w:marLeft w:val="0"/>
      <w:marRight w:val="0"/>
      <w:marTop w:val="0"/>
      <w:marBottom w:val="0"/>
      <w:divBdr>
        <w:top w:val="none" w:sz="0" w:space="0" w:color="auto"/>
        <w:left w:val="none" w:sz="0" w:space="0" w:color="auto"/>
        <w:bottom w:val="none" w:sz="0" w:space="0" w:color="auto"/>
        <w:right w:val="none" w:sz="0" w:space="0" w:color="auto"/>
      </w:divBdr>
    </w:div>
    <w:div w:id="958342277">
      <w:bodyDiv w:val="1"/>
      <w:marLeft w:val="0"/>
      <w:marRight w:val="0"/>
      <w:marTop w:val="0"/>
      <w:marBottom w:val="0"/>
      <w:divBdr>
        <w:top w:val="none" w:sz="0" w:space="0" w:color="auto"/>
        <w:left w:val="none" w:sz="0" w:space="0" w:color="auto"/>
        <w:bottom w:val="none" w:sz="0" w:space="0" w:color="auto"/>
        <w:right w:val="none" w:sz="0" w:space="0" w:color="auto"/>
      </w:divBdr>
    </w:div>
    <w:div w:id="958536117">
      <w:bodyDiv w:val="1"/>
      <w:marLeft w:val="0"/>
      <w:marRight w:val="0"/>
      <w:marTop w:val="0"/>
      <w:marBottom w:val="0"/>
      <w:divBdr>
        <w:top w:val="none" w:sz="0" w:space="0" w:color="auto"/>
        <w:left w:val="none" w:sz="0" w:space="0" w:color="auto"/>
        <w:bottom w:val="none" w:sz="0" w:space="0" w:color="auto"/>
        <w:right w:val="none" w:sz="0" w:space="0" w:color="auto"/>
      </w:divBdr>
    </w:div>
    <w:div w:id="959259969">
      <w:bodyDiv w:val="1"/>
      <w:marLeft w:val="0"/>
      <w:marRight w:val="0"/>
      <w:marTop w:val="0"/>
      <w:marBottom w:val="0"/>
      <w:divBdr>
        <w:top w:val="none" w:sz="0" w:space="0" w:color="auto"/>
        <w:left w:val="none" w:sz="0" w:space="0" w:color="auto"/>
        <w:bottom w:val="none" w:sz="0" w:space="0" w:color="auto"/>
        <w:right w:val="none" w:sz="0" w:space="0" w:color="auto"/>
      </w:divBdr>
    </w:div>
    <w:div w:id="967858758">
      <w:bodyDiv w:val="1"/>
      <w:marLeft w:val="0"/>
      <w:marRight w:val="0"/>
      <w:marTop w:val="0"/>
      <w:marBottom w:val="0"/>
      <w:divBdr>
        <w:top w:val="none" w:sz="0" w:space="0" w:color="auto"/>
        <w:left w:val="none" w:sz="0" w:space="0" w:color="auto"/>
        <w:bottom w:val="none" w:sz="0" w:space="0" w:color="auto"/>
        <w:right w:val="none" w:sz="0" w:space="0" w:color="auto"/>
      </w:divBdr>
    </w:div>
    <w:div w:id="982273551">
      <w:bodyDiv w:val="1"/>
      <w:marLeft w:val="0"/>
      <w:marRight w:val="0"/>
      <w:marTop w:val="0"/>
      <w:marBottom w:val="0"/>
      <w:divBdr>
        <w:top w:val="none" w:sz="0" w:space="0" w:color="auto"/>
        <w:left w:val="none" w:sz="0" w:space="0" w:color="auto"/>
        <w:bottom w:val="none" w:sz="0" w:space="0" w:color="auto"/>
        <w:right w:val="none" w:sz="0" w:space="0" w:color="auto"/>
      </w:divBdr>
    </w:div>
    <w:div w:id="982545634">
      <w:bodyDiv w:val="1"/>
      <w:marLeft w:val="0"/>
      <w:marRight w:val="0"/>
      <w:marTop w:val="0"/>
      <w:marBottom w:val="0"/>
      <w:divBdr>
        <w:top w:val="none" w:sz="0" w:space="0" w:color="auto"/>
        <w:left w:val="none" w:sz="0" w:space="0" w:color="auto"/>
        <w:bottom w:val="none" w:sz="0" w:space="0" w:color="auto"/>
        <w:right w:val="none" w:sz="0" w:space="0" w:color="auto"/>
      </w:divBdr>
    </w:div>
    <w:div w:id="982850901">
      <w:bodyDiv w:val="1"/>
      <w:marLeft w:val="0"/>
      <w:marRight w:val="0"/>
      <w:marTop w:val="0"/>
      <w:marBottom w:val="0"/>
      <w:divBdr>
        <w:top w:val="none" w:sz="0" w:space="0" w:color="auto"/>
        <w:left w:val="none" w:sz="0" w:space="0" w:color="auto"/>
        <w:bottom w:val="none" w:sz="0" w:space="0" w:color="auto"/>
        <w:right w:val="none" w:sz="0" w:space="0" w:color="auto"/>
      </w:divBdr>
    </w:div>
    <w:div w:id="983319302">
      <w:bodyDiv w:val="1"/>
      <w:marLeft w:val="0"/>
      <w:marRight w:val="0"/>
      <w:marTop w:val="0"/>
      <w:marBottom w:val="0"/>
      <w:divBdr>
        <w:top w:val="none" w:sz="0" w:space="0" w:color="auto"/>
        <w:left w:val="none" w:sz="0" w:space="0" w:color="auto"/>
        <w:bottom w:val="none" w:sz="0" w:space="0" w:color="auto"/>
        <w:right w:val="none" w:sz="0" w:space="0" w:color="auto"/>
      </w:divBdr>
    </w:div>
    <w:div w:id="985822317">
      <w:bodyDiv w:val="1"/>
      <w:marLeft w:val="0"/>
      <w:marRight w:val="0"/>
      <w:marTop w:val="0"/>
      <w:marBottom w:val="0"/>
      <w:divBdr>
        <w:top w:val="none" w:sz="0" w:space="0" w:color="auto"/>
        <w:left w:val="none" w:sz="0" w:space="0" w:color="auto"/>
        <w:bottom w:val="none" w:sz="0" w:space="0" w:color="auto"/>
        <w:right w:val="none" w:sz="0" w:space="0" w:color="auto"/>
      </w:divBdr>
    </w:div>
    <w:div w:id="987855565">
      <w:bodyDiv w:val="1"/>
      <w:marLeft w:val="0"/>
      <w:marRight w:val="0"/>
      <w:marTop w:val="0"/>
      <w:marBottom w:val="0"/>
      <w:divBdr>
        <w:top w:val="none" w:sz="0" w:space="0" w:color="auto"/>
        <w:left w:val="none" w:sz="0" w:space="0" w:color="auto"/>
        <w:bottom w:val="none" w:sz="0" w:space="0" w:color="auto"/>
        <w:right w:val="none" w:sz="0" w:space="0" w:color="auto"/>
      </w:divBdr>
    </w:div>
    <w:div w:id="990869103">
      <w:bodyDiv w:val="1"/>
      <w:marLeft w:val="0"/>
      <w:marRight w:val="0"/>
      <w:marTop w:val="0"/>
      <w:marBottom w:val="0"/>
      <w:divBdr>
        <w:top w:val="none" w:sz="0" w:space="0" w:color="auto"/>
        <w:left w:val="none" w:sz="0" w:space="0" w:color="auto"/>
        <w:bottom w:val="none" w:sz="0" w:space="0" w:color="auto"/>
        <w:right w:val="none" w:sz="0" w:space="0" w:color="auto"/>
      </w:divBdr>
    </w:div>
    <w:div w:id="994916280">
      <w:bodyDiv w:val="1"/>
      <w:marLeft w:val="0"/>
      <w:marRight w:val="0"/>
      <w:marTop w:val="0"/>
      <w:marBottom w:val="0"/>
      <w:divBdr>
        <w:top w:val="none" w:sz="0" w:space="0" w:color="auto"/>
        <w:left w:val="none" w:sz="0" w:space="0" w:color="auto"/>
        <w:bottom w:val="none" w:sz="0" w:space="0" w:color="auto"/>
        <w:right w:val="none" w:sz="0" w:space="0" w:color="auto"/>
      </w:divBdr>
    </w:div>
    <w:div w:id="1014916843">
      <w:bodyDiv w:val="1"/>
      <w:marLeft w:val="0"/>
      <w:marRight w:val="0"/>
      <w:marTop w:val="0"/>
      <w:marBottom w:val="0"/>
      <w:divBdr>
        <w:top w:val="none" w:sz="0" w:space="0" w:color="auto"/>
        <w:left w:val="none" w:sz="0" w:space="0" w:color="auto"/>
        <w:bottom w:val="none" w:sz="0" w:space="0" w:color="auto"/>
        <w:right w:val="none" w:sz="0" w:space="0" w:color="auto"/>
      </w:divBdr>
    </w:div>
    <w:div w:id="1030110551">
      <w:bodyDiv w:val="1"/>
      <w:marLeft w:val="0"/>
      <w:marRight w:val="0"/>
      <w:marTop w:val="0"/>
      <w:marBottom w:val="0"/>
      <w:divBdr>
        <w:top w:val="none" w:sz="0" w:space="0" w:color="auto"/>
        <w:left w:val="none" w:sz="0" w:space="0" w:color="auto"/>
        <w:bottom w:val="none" w:sz="0" w:space="0" w:color="auto"/>
        <w:right w:val="none" w:sz="0" w:space="0" w:color="auto"/>
      </w:divBdr>
    </w:div>
    <w:div w:id="1037852480">
      <w:bodyDiv w:val="1"/>
      <w:marLeft w:val="0"/>
      <w:marRight w:val="0"/>
      <w:marTop w:val="0"/>
      <w:marBottom w:val="0"/>
      <w:divBdr>
        <w:top w:val="none" w:sz="0" w:space="0" w:color="auto"/>
        <w:left w:val="none" w:sz="0" w:space="0" w:color="auto"/>
        <w:bottom w:val="none" w:sz="0" w:space="0" w:color="auto"/>
        <w:right w:val="none" w:sz="0" w:space="0" w:color="auto"/>
      </w:divBdr>
    </w:div>
    <w:div w:id="1040518821">
      <w:bodyDiv w:val="1"/>
      <w:marLeft w:val="0"/>
      <w:marRight w:val="0"/>
      <w:marTop w:val="0"/>
      <w:marBottom w:val="0"/>
      <w:divBdr>
        <w:top w:val="none" w:sz="0" w:space="0" w:color="auto"/>
        <w:left w:val="none" w:sz="0" w:space="0" w:color="auto"/>
        <w:bottom w:val="none" w:sz="0" w:space="0" w:color="auto"/>
        <w:right w:val="none" w:sz="0" w:space="0" w:color="auto"/>
      </w:divBdr>
    </w:div>
    <w:div w:id="1042099279">
      <w:bodyDiv w:val="1"/>
      <w:marLeft w:val="0"/>
      <w:marRight w:val="0"/>
      <w:marTop w:val="0"/>
      <w:marBottom w:val="0"/>
      <w:divBdr>
        <w:top w:val="none" w:sz="0" w:space="0" w:color="auto"/>
        <w:left w:val="none" w:sz="0" w:space="0" w:color="auto"/>
        <w:bottom w:val="none" w:sz="0" w:space="0" w:color="auto"/>
        <w:right w:val="none" w:sz="0" w:space="0" w:color="auto"/>
      </w:divBdr>
    </w:div>
    <w:div w:id="1042751462">
      <w:bodyDiv w:val="1"/>
      <w:marLeft w:val="0"/>
      <w:marRight w:val="0"/>
      <w:marTop w:val="0"/>
      <w:marBottom w:val="0"/>
      <w:divBdr>
        <w:top w:val="none" w:sz="0" w:space="0" w:color="auto"/>
        <w:left w:val="none" w:sz="0" w:space="0" w:color="auto"/>
        <w:bottom w:val="none" w:sz="0" w:space="0" w:color="auto"/>
        <w:right w:val="none" w:sz="0" w:space="0" w:color="auto"/>
      </w:divBdr>
    </w:div>
    <w:div w:id="1049233237">
      <w:bodyDiv w:val="1"/>
      <w:marLeft w:val="0"/>
      <w:marRight w:val="0"/>
      <w:marTop w:val="0"/>
      <w:marBottom w:val="0"/>
      <w:divBdr>
        <w:top w:val="none" w:sz="0" w:space="0" w:color="auto"/>
        <w:left w:val="none" w:sz="0" w:space="0" w:color="auto"/>
        <w:bottom w:val="none" w:sz="0" w:space="0" w:color="auto"/>
        <w:right w:val="none" w:sz="0" w:space="0" w:color="auto"/>
      </w:divBdr>
    </w:div>
    <w:div w:id="1051920620">
      <w:bodyDiv w:val="1"/>
      <w:marLeft w:val="0"/>
      <w:marRight w:val="0"/>
      <w:marTop w:val="0"/>
      <w:marBottom w:val="0"/>
      <w:divBdr>
        <w:top w:val="none" w:sz="0" w:space="0" w:color="auto"/>
        <w:left w:val="none" w:sz="0" w:space="0" w:color="auto"/>
        <w:bottom w:val="none" w:sz="0" w:space="0" w:color="auto"/>
        <w:right w:val="none" w:sz="0" w:space="0" w:color="auto"/>
      </w:divBdr>
    </w:div>
    <w:div w:id="1052921975">
      <w:bodyDiv w:val="1"/>
      <w:marLeft w:val="0"/>
      <w:marRight w:val="0"/>
      <w:marTop w:val="0"/>
      <w:marBottom w:val="0"/>
      <w:divBdr>
        <w:top w:val="none" w:sz="0" w:space="0" w:color="auto"/>
        <w:left w:val="none" w:sz="0" w:space="0" w:color="auto"/>
        <w:bottom w:val="none" w:sz="0" w:space="0" w:color="auto"/>
        <w:right w:val="none" w:sz="0" w:space="0" w:color="auto"/>
      </w:divBdr>
    </w:div>
    <w:div w:id="1052997845">
      <w:bodyDiv w:val="1"/>
      <w:marLeft w:val="0"/>
      <w:marRight w:val="0"/>
      <w:marTop w:val="0"/>
      <w:marBottom w:val="0"/>
      <w:divBdr>
        <w:top w:val="none" w:sz="0" w:space="0" w:color="auto"/>
        <w:left w:val="none" w:sz="0" w:space="0" w:color="auto"/>
        <w:bottom w:val="none" w:sz="0" w:space="0" w:color="auto"/>
        <w:right w:val="none" w:sz="0" w:space="0" w:color="auto"/>
      </w:divBdr>
    </w:div>
    <w:div w:id="1055008222">
      <w:bodyDiv w:val="1"/>
      <w:marLeft w:val="0"/>
      <w:marRight w:val="0"/>
      <w:marTop w:val="0"/>
      <w:marBottom w:val="0"/>
      <w:divBdr>
        <w:top w:val="none" w:sz="0" w:space="0" w:color="auto"/>
        <w:left w:val="none" w:sz="0" w:space="0" w:color="auto"/>
        <w:bottom w:val="none" w:sz="0" w:space="0" w:color="auto"/>
        <w:right w:val="none" w:sz="0" w:space="0" w:color="auto"/>
      </w:divBdr>
    </w:div>
    <w:div w:id="1055735686">
      <w:bodyDiv w:val="1"/>
      <w:marLeft w:val="0"/>
      <w:marRight w:val="0"/>
      <w:marTop w:val="0"/>
      <w:marBottom w:val="0"/>
      <w:divBdr>
        <w:top w:val="none" w:sz="0" w:space="0" w:color="auto"/>
        <w:left w:val="none" w:sz="0" w:space="0" w:color="auto"/>
        <w:bottom w:val="none" w:sz="0" w:space="0" w:color="auto"/>
        <w:right w:val="none" w:sz="0" w:space="0" w:color="auto"/>
      </w:divBdr>
    </w:div>
    <w:div w:id="1060665518">
      <w:bodyDiv w:val="1"/>
      <w:marLeft w:val="0"/>
      <w:marRight w:val="0"/>
      <w:marTop w:val="0"/>
      <w:marBottom w:val="0"/>
      <w:divBdr>
        <w:top w:val="none" w:sz="0" w:space="0" w:color="auto"/>
        <w:left w:val="none" w:sz="0" w:space="0" w:color="auto"/>
        <w:bottom w:val="none" w:sz="0" w:space="0" w:color="auto"/>
        <w:right w:val="none" w:sz="0" w:space="0" w:color="auto"/>
      </w:divBdr>
    </w:div>
    <w:div w:id="1063135866">
      <w:bodyDiv w:val="1"/>
      <w:marLeft w:val="0"/>
      <w:marRight w:val="0"/>
      <w:marTop w:val="0"/>
      <w:marBottom w:val="0"/>
      <w:divBdr>
        <w:top w:val="none" w:sz="0" w:space="0" w:color="auto"/>
        <w:left w:val="none" w:sz="0" w:space="0" w:color="auto"/>
        <w:bottom w:val="none" w:sz="0" w:space="0" w:color="auto"/>
        <w:right w:val="none" w:sz="0" w:space="0" w:color="auto"/>
      </w:divBdr>
    </w:div>
    <w:div w:id="1070738333">
      <w:bodyDiv w:val="1"/>
      <w:marLeft w:val="0"/>
      <w:marRight w:val="0"/>
      <w:marTop w:val="0"/>
      <w:marBottom w:val="0"/>
      <w:divBdr>
        <w:top w:val="none" w:sz="0" w:space="0" w:color="auto"/>
        <w:left w:val="none" w:sz="0" w:space="0" w:color="auto"/>
        <w:bottom w:val="none" w:sz="0" w:space="0" w:color="auto"/>
        <w:right w:val="none" w:sz="0" w:space="0" w:color="auto"/>
      </w:divBdr>
    </w:div>
    <w:div w:id="1076900829">
      <w:bodyDiv w:val="1"/>
      <w:marLeft w:val="0"/>
      <w:marRight w:val="0"/>
      <w:marTop w:val="0"/>
      <w:marBottom w:val="0"/>
      <w:divBdr>
        <w:top w:val="none" w:sz="0" w:space="0" w:color="auto"/>
        <w:left w:val="none" w:sz="0" w:space="0" w:color="auto"/>
        <w:bottom w:val="none" w:sz="0" w:space="0" w:color="auto"/>
        <w:right w:val="none" w:sz="0" w:space="0" w:color="auto"/>
      </w:divBdr>
    </w:div>
    <w:div w:id="1084179367">
      <w:bodyDiv w:val="1"/>
      <w:marLeft w:val="0"/>
      <w:marRight w:val="0"/>
      <w:marTop w:val="0"/>
      <w:marBottom w:val="0"/>
      <w:divBdr>
        <w:top w:val="none" w:sz="0" w:space="0" w:color="auto"/>
        <w:left w:val="none" w:sz="0" w:space="0" w:color="auto"/>
        <w:bottom w:val="none" w:sz="0" w:space="0" w:color="auto"/>
        <w:right w:val="none" w:sz="0" w:space="0" w:color="auto"/>
      </w:divBdr>
    </w:div>
    <w:div w:id="1086540516">
      <w:bodyDiv w:val="1"/>
      <w:marLeft w:val="0"/>
      <w:marRight w:val="0"/>
      <w:marTop w:val="0"/>
      <w:marBottom w:val="0"/>
      <w:divBdr>
        <w:top w:val="none" w:sz="0" w:space="0" w:color="auto"/>
        <w:left w:val="none" w:sz="0" w:space="0" w:color="auto"/>
        <w:bottom w:val="none" w:sz="0" w:space="0" w:color="auto"/>
        <w:right w:val="none" w:sz="0" w:space="0" w:color="auto"/>
      </w:divBdr>
    </w:div>
    <w:div w:id="1088767185">
      <w:bodyDiv w:val="1"/>
      <w:marLeft w:val="0"/>
      <w:marRight w:val="0"/>
      <w:marTop w:val="0"/>
      <w:marBottom w:val="0"/>
      <w:divBdr>
        <w:top w:val="none" w:sz="0" w:space="0" w:color="auto"/>
        <w:left w:val="none" w:sz="0" w:space="0" w:color="auto"/>
        <w:bottom w:val="none" w:sz="0" w:space="0" w:color="auto"/>
        <w:right w:val="none" w:sz="0" w:space="0" w:color="auto"/>
      </w:divBdr>
    </w:div>
    <w:div w:id="1096244379">
      <w:bodyDiv w:val="1"/>
      <w:marLeft w:val="0"/>
      <w:marRight w:val="0"/>
      <w:marTop w:val="0"/>
      <w:marBottom w:val="0"/>
      <w:divBdr>
        <w:top w:val="none" w:sz="0" w:space="0" w:color="auto"/>
        <w:left w:val="none" w:sz="0" w:space="0" w:color="auto"/>
        <w:bottom w:val="none" w:sz="0" w:space="0" w:color="auto"/>
        <w:right w:val="none" w:sz="0" w:space="0" w:color="auto"/>
      </w:divBdr>
    </w:div>
    <w:div w:id="1099718440">
      <w:bodyDiv w:val="1"/>
      <w:marLeft w:val="0"/>
      <w:marRight w:val="0"/>
      <w:marTop w:val="0"/>
      <w:marBottom w:val="0"/>
      <w:divBdr>
        <w:top w:val="none" w:sz="0" w:space="0" w:color="auto"/>
        <w:left w:val="none" w:sz="0" w:space="0" w:color="auto"/>
        <w:bottom w:val="none" w:sz="0" w:space="0" w:color="auto"/>
        <w:right w:val="none" w:sz="0" w:space="0" w:color="auto"/>
      </w:divBdr>
    </w:div>
    <w:div w:id="1101217858">
      <w:bodyDiv w:val="1"/>
      <w:marLeft w:val="0"/>
      <w:marRight w:val="0"/>
      <w:marTop w:val="0"/>
      <w:marBottom w:val="0"/>
      <w:divBdr>
        <w:top w:val="none" w:sz="0" w:space="0" w:color="auto"/>
        <w:left w:val="none" w:sz="0" w:space="0" w:color="auto"/>
        <w:bottom w:val="none" w:sz="0" w:space="0" w:color="auto"/>
        <w:right w:val="none" w:sz="0" w:space="0" w:color="auto"/>
      </w:divBdr>
    </w:div>
    <w:div w:id="1103263633">
      <w:bodyDiv w:val="1"/>
      <w:marLeft w:val="0"/>
      <w:marRight w:val="0"/>
      <w:marTop w:val="0"/>
      <w:marBottom w:val="0"/>
      <w:divBdr>
        <w:top w:val="none" w:sz="0" w:space="0" w:color="auto"/>
        <w:left w:val="none" w:sz="0" w:space="0" w:color="auto"/>
        <w:bottom w:val="none" w:sz="0" w:space="0" w:color="auto"/>
        <w:right w:val="none" w:sz="0" w:space="0" w:color="auto"/>
      </w:divBdr>
    </w:div>
    <w:div w:id="1103767239">
      <w:bodyDiv w:val="1"/>
      <w:marLeft w:val="0"/>
      <w:marRight w:val="0"/>
      <w:marTop w:val="0"/>
      <w:marBottom w:val="0"/>
      <w:divBdr>
        <w:top w:val="none" w:sz="0" w:space="0" w:color="auto"/>
        <w:left w:val="none" w:sz="0" w:space="0" w:color="auto"/>
        <w:bottom w:val="none" w:sz="0" w:space="0" w:color="auto"/>
        <w:right w:val="none" w:sz="0" w:space="0" w:color="auto"/>
      </w:divBdr>
    </w:div>
    <w:div w:id="1105073809">
      <w:bodyDiv w:val="1"/>
      <w:marLeft w:val="0"/>
      <w:marRight w:val="0"/>
      <w:marTop w:val="0"/>
      <w:marBottom w:val="0"/>
      <w:divBdr>
        <w:top w:val="none" w:sz="0" w:space="0" w:color="auto"/>
        <w:left w:val="none" w:sz="0" w:space="0" w:color="auto"/>
        <w:bottom w:val="none" w:sz="0" w:space="0" w:color="auto"/>
        <w:right w:val="none" w:sz="0" w:space="0" w:color="auto"/>
      </w:divBdr>
    </w:div>
    <w:div w:id="1105267730">
      <w:bodyDiv w:val="1"/>
      <w:marLeft w:val="0"/>
      <w:marRight w:val="0"/>
      <w:marTop w:val="0"/>
      <w:marBottom w:val="0"/>
      <w:divBdr>
        <w:top w:val="none" w:sz="0" w:space="0" w:color="auto"/>
        <w:left w:val="none" w:sz="0" w:space="0" w:color="auto"/>
        <w:bottom w:val="none" w:sz="0" w:space="0" w:color="auto"/>
        <w:right w:val="none" w:sz="0" w:space="0" w:color="auto"/>
      </w:divBdr>
    </w:div>
    <w:div w:id="1110666143">
      <w:bodyDiv w:val="1"/>
      <w:marLeft w:val="0"/>
      <w:marRight w:val="0"/>
      <w:marTop w:val="0"/>
      <w:marBottom w:val="0"/>
      <w:divBdr>
        <w:top w:val="none" w:sz="0" w:space="0" w:color="auto"/>
        <w:left w:val="none" w:sz="0" w:space="0" w:color="auto"/>
        <w:bottom w:val="none" w:sz="0" w:space="0" w:color="auto"/>
        <w:right w:val="none" w:sz="0" w:space="0" w:color="auto"/>
      </w:divBdr>
    </w:div>
    <w:div w:id="1112355893">
      <w:bodyDiv w:val="1"/>
      <w:marLeft w:val="0"/>
      <w:marRight w:val="0"/>
      <w:marTop w:val="0"/>
      <w:marBottom w:val="0"/>
      <w:divBdr>
        <w:top w:val="none" w:sz="0" w:space="0" w:color="auto"/>
        <w:left w:val="none" w:sz="0" w:space="0" w:color="auto"/>
        <w:bottom w:val="none" w:sz="0" w:space="0" w:color="auto"/>
        <w:right w:val="none" w:sz="0" w:space="0" w:color="auto"/>
      </w:divBdr>
    </w:div>
    <w:div w:id="1115322912">
      <w:bodyDiv w:val="1"/>
      <w:marLeft w:val="0"/>
      <w:marRight w:val="0"/>
      <w:marTop w:val="0"/>
      <w:marBottom w:val="0"/>
      <w:divBdr>
        <w:top w:val="none" w:sz="0" w:space="0" w:color="auto"/>
        <w:left w:val="none" w:sz="0" w:space="0" w:color="auto"/>
        <w:bottom w:val="none" w:sz="0" w:space="0" w:color="auto"/>
        <w:right w:val="none" w:sz="0" w:space="0" w:color="auto"/>
      </w:divBdr>
    </w:div>
    <w:div w:id="1119495789">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26199069">
      <w:bodyDiv w:val="1"/>
      <w:marLeft w:val="0"/>
      <w:marRight w:val="0"/>
      <w:marTop w:val="0"/>
      <w:marBottom w:val="0"/>
      <w:divBdr>
        <w:top w:val="none" w:sz="0" w:space="0" w:color="auto"/>
        <w:left w:val="none" w:sz="0" w:space="0" w:color="auto"/>
        <w:bottom w:val="none" w:sz="0" w:space="0" w:color="auto"/>
        <w:right w:val="none" w:sz="0" w:space="0" w:color="auto"/>
      </w:divBdr>
    </w:div>
    <w:div w:id="1126696974">
      <w:bodyDiv w:val="1"/>
      <w:marLeft w:val="0"/>
      <w:marRight w:val="0"/>
      <w:marTop w:val="0"/>
      <w:marBottom w:val="0"/>
      <w:divBdr>
        <w:top w:val="none" w:sz="0" w:space="0" w:color="auto"/>
        <w:left w:val="none" w:sz="0" w:space="0" w:color="auto"/>
        <w:bottom w:val="none" w:sz="0" w:space="0" w:color="auto"/>
        <w:right w:val="none" w:sz="0" w:space="0" w:color="auto"/>
      </w:divBdr>
    </w:div>
    <w:div w:id="1130704467">
      <w:bodyDiv w:val="1"/>
      <w:marLeft w:val="0"/>
      <w:marRight w:val="0"/>
      <w:marTop w:val="0"/>
      <w:marBottom w:val="0"/>
      <w:divBdr>
        <w:top w:val="none" w:sz="0" w:space="0" w:color="auto"/>
        <w:left w:val="none" w:sz="0" w:space="0" w:color="auto"/>
        <w:bottom w:val="none" w:sz="0" w:space="0" w:color="auto"/>
        <w:right w:val="none" w:sz="0" w:space="0" w:color="auto"/>
      </w:divBdr>
    </w:div>
    <w:div w:id="1135029189">
      <w:bodyDiv w:val="1"/>
      <w:marLeft w:val="0"/>
      <w:marRight w:val="0"/>
      <w:marTop w:val="0"/>
      <w:marBottom w:val="0"/>
      <w:divBdr>
        <w:top w:val="none" w:sz="0" w:space="0" w:color="auto"/>
        <w:left w:val="none" w:sz="0" w:space="0" w:color="auto"/>
        <w:bottom w:val="none" w:sz="0" w:space="0" w:color="auto"/>
        <w:right w:val="none" w:sz="0" w:space="0" w:color="auto"/>
      </w:divBdr>
    </w:div>
    <w:div w:id="1136796360">
      <w:bodyDiv w:val="1"/>
      <w:marLeft w:val="0"/>
      <w:marRight w:val="0"/>
      <w:marTop w:val="0"/>
      <w:marBottom w:val="0"/>
      <w:divBdr>
        <w:top w:val="none" w:sz="0" w:space="0" w:color="auto"/>
        <w:left w:val="none" w:sz="0" w:space="0" w:color="auto"/>
        <w:bottom w:val="none" w:sz="0" w:space="0" w:color="auto"/>
        <w:right w:val="none" w:sz="0" w:space="0" w:color="auto"/>
      </w:divBdr>
    </w:div>
    <w:div w:id="1139228076">
      <w:bodyDiv w:val="1"/>
      <w:marLeft w:val="0"/>
      <w:marRight w:val="0"/>
      <w:marTop w:val="0"/>
      <w:marBottom w:val="0"/>
      <w:divBdr>
        <w:top w:val="none" w:sz="0" w:space="0" w:color="auto"/>
        <w:left w:val="none" w:sz="0" w:space="0" w:color="auto"/>
        <w:bottom w:val="none" w:sz="0" w:space="0" w:color="auto"/>
        <w:right w:val="none" w:sz="0" w:space="0" w:color="auto"/>
      </w:divBdr>
    </w:div>
    <w:div w:id="1141965703">
      <w:bodyDiv w:val="1"/>
      <w:marLeft w:val="0"/>
      <w:marRight w:val="0"/>
      <w:marTop w:val="0"/>
      <w:marBottom w:val="0"/>
      <w:divBdr>
        <w:top w:val="none" w:sz="0" w:space="0" w:color="auto"/>
        <w:left w:val="none" w:sz="0" w:space="0" w:color="auto"/>
        <w:bottom w:val="none" w:sz="0" w:space="0" w:color="auto"/>
        <w:right w:val="none" w:sz="0" w:space="0" w:color="auto"/>
      </w:divBdr>
    </w:div>
    <w:div w:id="1149710082">
      <w:bodyDiv w:val="1"/>
      <w:marLeft w:val="0"/>
      <w:marRight w:val="0"/>
      <w:marTop w:val="0"/>
      <w:marBottom w:val="0"/>
      <w:divBdr>
        <w:top w:val="none" w:sz="0" w:space="0" w:color="auto"/>
        <w:left w:val="none" w:sz="0" w:space="0" w:color="auto"/>
        <w:bottom w:val="none" w:sz="0" w:space="0" w:color="auto"/>
        <w:right w:val="none" w:sz="0" w:space="0" w:color="auto"/>
      </w:divBdr>
    </w:div>
    <w:div w:id="1151950032">
      <w:bodyDiv w:val="1"/>
      <w:marLeft w:val="0"/>
      <w:marRight w:val="0"/>
      <w:marTop w:val="0"/>
      <w:marBottom w:val="0"/>
      <w:divBdr>
        <w:top w:val="none" w:sz="0" w:space="0" w:color="auto"/>
        <w:left w:val="none" w:sz="0" w:space="0" w:color="auto"/>
        <w:bottom w:val="none" w:sz="0" w:space="0" w:color="auto"/>
        <w:right w:val="none" w:sz="0" w:space="0" w:color="auto"/>
      </w:divBdr>
    </w:div>
    <w:div w:id="1155535472">
      <w:bodyDiv w:val="1"/>
      <w:marLeft w:val="0"/>
      <w:marRight w:val="0"/>
      <w:marTop w:val="0"/>
      <w:marBottom w:val="0"/>
      <w:divBdr>
        <w:top w:val="none" w:sz="0" w:space="0" w:color="auto"/>
        <w:left w:val="none" w:sz="0" w:space="0" w:color="auto"/>
        <w:bottom w:val="none" w:sz="0" w:space="0" w:color="auto"/>
        <w:right w:val="none" w:sz="0" w:space="0" w:color="auto"/>
      </w:divBdr>
    </w:div>
    <w:div w:id="1157067442">
      <w:bodyDiv w:val="1"/>
      <w:marLeft w:val="0"/>
      <w:marRight w:val="0"/>
      <w:marTop w:val="0"/>
      <w:marBottom w:val="0"/>
      <w:divBdr>
        <w:top w:val="none" w:sz="0" w:space="0" w:color="auto"/>
        <w:left w:val="none" w:sz="0" w:space="0" w:color="auto"/>
        <w:bottom w:val="none" w:sz="0" w:space="0" w:color="auto"/>
        <w:right w:val="none" w:sz="0" w:space="0" w:color="auto"/>
      </w:divBdr>
    </w:div>
    <w:div w:id="1157192176">
      <w:bodyDiv w:val="1"/>
      <w:marLeft w:val="0"/>
      <w:marRight w:val="0"/>
      <w:marTop w:val="0"/>
      <w:marBottom w:val="0"/>
      <w:divBdr>
        <w:top w:val="none" w:sz="0" w:space="0" w:color="auto"/>
        <w:left w:val="none" w:sz="0" w:space="0" w:color="auto"/>
        <w:bottom w:val="none" w:sz="0" w:space="0" w:color="auto"/>
        <w:right w:val="none" w:sz="0" w:space="0" w:color="auto"/>
      </w:divBdr>
    </w:div>
    <w:div w:id="1161238999">
      <w:bodyDiv w:val="1"/>
      <w:marLeft w:val="0"/>
      <w:marRight w:val="0"/>
      <w:marTop w:val="0"/>
      <w:marBottom w:val="0"/>
      <w:divBdr>
        <w:top w:val="none" w:sz="0" w:space="0" w:color="auto"/>
        <w:left w:val="none" w:sz="0" w:space="0" w:color="auto"/>
        <w:bottom w:val="none" w:sz="0" w:space="0" w:color="auto"/>
        <w:right w:val="none" w:sz="0" w:space="0" w:color="auto"/>
      </w:divBdr>
    </w:div>
    <w:div w:id="1162772462">
      <w:bodyDiv w:val="1"/>
      <w:marLeft w:val="0"/>
      <w:marRight w:val="0"/>
      <w:marTop w:val="0"/>
      <w:marBottom w:val="0"/>
      <w:divBdr>
        <w:top w:val="none" w:sz="0" w:space="0" w:color="auto"/>
        <w:left w:val="none" w:sz="0" w:space="0" w:color="auto"/>
        <w:bottom w:val="none" w:sz="0" w:space="0" w:color="auto"/>
        <w:right w:val="none" w:sz="0" w:space="0" w:color="auto"/>
      </w:divBdr>
    </w:div>
    <w:div w:id="1163815418">
      <w:bodyDiv w:val="1"/>
      <w:marLeft w:val="0"/>
      <w:marRight w:val="0"/>
      <w:marTop w:val="0"/>
      <w:marBottom w:val="0"/>
      <w:divBdr>
        <w:top w:val="none" w:sz="0" w:space="0" w:color="auto"/>
        <w:left w:val="none" w:sz="0" w:space="0" w:color="auto"/>
        <w:bottom w:val="none" w:sz="0" w:space="0" w:color="auto"/>
        <w:right w:val="none" w:sz="0" w:space="0" w:color="auto"/>
      </w:divBdr>
    </w:div>
    <w:div w:id="1165437290">
      <w:bodyDiv w:val="1"/>
      <w:marLeft w:val="0"/>
      <w:marRight w:val="0"/>
      <w:marTop w:val="0"/>
      <w:marBottom w:val="0"/>
      <w:divBdr>
        <w:top w:val="none" w:sz="0" w:space="0" w:color="auto"/>
        <w:left w:val="none" w:sz="0" w:space="0" w:color="auto"/>
        <w:bottom w:val="none" w:sz="0" w:space="0" w:color="auto"/>
        <w:right w:val="none" w:sz="0" w:space="0" w:color="auto"/>
      </w:divBdr>
    </w:div>
    <w:div w:id="1170484703">
      <w:bodyDiv w:val="1"/>
      <w:marLeft w:val="0"/>
      <w:marRight w:val="0"/>
      <w:marTop w:val="0"/>
      <w:marBottom w:val="0"/>
      <w:divBdr>
        <w:top w:val="none" w:sz="0" w:space="0" w:color="auto"/>
        <w:left w:val="none" w:sz="0" w:space="0" w:color="auto"/>
        <w:bottom w:val="none" w:sz="0" w:space="0" w:color="auto"/>
        <w:right w:val="none" w:sz="0" w:space="0" w:color="auto"/>
      </w:divBdr>
    </w:div>
    <w:div w:id="1174683174">
      <w:bodyDiv w:val="1"/>
      <w:marLeft w:val="0"/>
      <w:marRight w:val="0"/>
      <w:marTop w:val="0"/>
      <w:marBottom w:val="0"/>
      <w:divBdr>
        <w:top w:val="none" w:sz="0" w:space="0" w:color="auto"/>
        <w:left w:val="none" w:sz="0" w:space="0" w:color="auto"/>
        <w:bottom w:val="none" w:sz="0" w:space="0" w:color="auto"/>
        <w:right w:val="none" w:sz="0" w:space="0" w:color="auto"/>
      </w:divBdr>
    </w:div>
    <w:div w:id="1176075601">
      <w:bodyDiv w:val="1"/>
      <w:marLeft w:val="0"/>
      <w:marRight w:val="0"/>
      <w:marTop w:val="0"/>
      <w:marBottom w:val="0"/>
      <w:divBdr>
        <w:top w:val="none" w:sz="0" w:space="0" w:color="auto"/>
        <w:left w:val="none" w:sz="0" w:space="0" w:color="auto"/>
        <w:bottom w:val="none" w:sz="0" w:space="0" w:color="auto"/>
        <w:right w:val="none" w:sz="0" w:space="0" w:color="auto"/>
      </w:divBdr>
    </w:div>
    <w:div w:id="1176729390">
      <w:bodyDiv w:val="1"/>
      <w:marLeft w:val="0"/>
      <w:marRight w:val="0"/>
      <w:marTop w:val="0"/>
      <w:marBottom w:val="0"/>
      <w:divBdr>
        <w:top w:val="none" w:sz="0" w:space="0" w:color="auto"/>
        <w:left w:val="none" w:sz="0" w:space="0" w:color="auto"/>
        <w:bottom w:val="none" w:sz="0" w:space="0" w:color="auto"/>
        <w:right w:val="none" w:sz="0" w:space="0" w:color="auto"/>
      </w:divBdr>
    </w:div>
    <w:div w:id="1177354943">
      <w:bodyDiv w:val="1"/>
      <w:marLeft w:val="0"/>
      <w:marRight w:val="0"/>
      <w:marTop w:val="0"/>
      <w:marBottom w:val="0"/>
      <w:divBdr>
        <w:top w:val="none" w:sz="0" w:space="0" w:color="auto"/>
        <w:left w:val="none" w:sz="0" w:space="0" w:color="auto"/>
        <w:bottom w:val="none" w:sz="0" w:space="0" w:color="auto"/>
        <w:right w:val="none" w:sz="0" w:space="0" w:color="auto"/>
      </w:divBdr>
    </w:div>
    <w:div w:id="1178348669">
      <w:bodyDiv w:val="1"/>
      <w:marLeft w:val="0"/>
      <w:marRight w:val="0"/>
      <w:marTop w:val="0"/>
      <w:marBottom w:val="0"/>
      <w:divBdr>
        <w:top w:val="none" w:sz="0" w:space="0" w:color="auto"/>
        <w:left w:val="none" w:sz="0" w:space="0" w:color="auto"/>
        <w:bottom w:val="none" w:sz="0" w:space="0" w:color="auto"/>
        <w:right w:val="none" w:sz="0" w:space="0" w:color="auto"/>
      </w:divBdr>
    </w:div>
    <w:div w:id="1179805837">
      <w:bodyDiv w:val="1"/>
      <w:marLeft w:val="0"/>
      <w:marRight w:val="0"/>
      <w:marTop w:val="0"/>
      <w:marBottom w:val="0"/>
      <w:divBdr>
        <w:top w:val="none" w:sz="0" w:space="0" w:color="auto"/>
        <w:left w:val="none" w:sz="0" w:space="0" w:color="auto"/>
        <w:bottom w:val="none" w:sz="0" w:space="0" w:color="auto"/>
        <w:right w:val="none" w:sz="0" w:space="0" w:color="auto"/>
      </w:divBdr>
    </w:div>
    <w:div w:id="1181553616">
      <w:bodyDiv w:val="1"/>
      <w:marLeft w:val="0"/>
      <w:marRight w:val="0"/>
      <w:marTop w:val="0"/>
      <w:marBottom w:val="0"/>
      <w:divBdr>
        <w:top w:val="none" w:sz="0" w:space="0" w:color="auto"/>
        <w:left w:val="none" w:sz="0" w:space="0" w:color="auto"/>
        <w:bottom w:val="none" w:sz="0" w:space="0" w:color="auto"/>
        <w:right w:val="none" w:sz="0" w:space="0" w:color="auto"/>
      </w:divBdr>
    </w:div>
    <w:div w:id="1183977953">
      <w:bodyDiv w:val="1"/>
      <w:marLeft w:val="0"/>
      <w:marRight w:val="0"/>
      <w:marTop w:val="0"/>
      <w:marBottom w:val="0"/>
      <w:divBdr>
        <w:top w:val="none" w:sz="0" w:space="0" w:color="auto"/>
        <w:left w:val="none" w:sz="0" w:space="0" w:color="auto"/>
        <w:bottom w:val="none" w:sz="0" w:space="0" w:color="auto"/>
        <w:right w:val="none" w:sz="0" w:space="0" w:color="auto"/>
      </w:divBdr>
    </w:div>
    <w:div w:id="1186021740">
      <w:bodyDiv w:val="1"/>
      <w:marLeft w:val="0"/>
      <w:marRight w:val="0"/>
      <w:marTop w:val="0"/>
      <w:marBottom w:val="0"/>
      <w:divBdr>
        <w:top w:val="none" w:sz="0" w:space="0" w:color="auto"/>
        <w:left w:val="none" w:sz="0" w:space="0" w:color="auto"/>
        <w:bottom w:val="none" w:sz="0" w:space="0" w:color="auto"/>
        <w:right w:val="none" w:sz="0" w:space="0" w:color="auto"/>
      </w:divBdr>
    </w:div>
    <w:div w:id="1188368216">
      <w:bodyDiv w:val="1"/>
      <w:marLeft w:val="0"/>
      <w:marRight w:val="0"/>
      <w:marTop w:val="0"/>
      <w:marBottom w:val="0"/>
      <w:divBdr>
        <w:top w:val="none" w:sz="0" w:space="0" w:color="auto"/>
        <w:left w:val="none" w:sz="0" w:space="0" w:color="auto"/>
        <w:bottom w:val="none" w:sz="0" w:space="0" w:color="auto"/>
        <w:right w:val="none" w:sz="0" w:space="0" w:color="auto"/>
      </w:divBdr>
      <w:divsChild>
        <w:div w:id="510610376">
          <w:marLeft w:val="0"/>
          <w:marRight w:val="0"/>
          <w:marTop w:val="0"/>
          <w:marBottom w:val="0"/>
          <w:divBdr>
            <w:top w:val="none" w:sz="0" w:space="0" w:color="auto"/>
            <w:left w:val="none" w:sz="0" w:space="0" w:color="auto"/>
            <w:bottom w:val="none" w:sz="0" w:space="0" w:color="auto"/>
            <w:right w:val="none" w:sz="0" w:space="0" w:color="auto"/>
          </w:divBdr>
          <w:divsChild>
            <w:div w:id="216015223">
              <w:marLeft w:val="0"/>
              <w:marRight w:val="0"/>
              <w:marTop w:val="0"/>
              <w:marBottom w:val="0"/>
              <w:divBdr>
                <w:top w:val="none" w:sz="0" w:space="0" w:color="auto"/>
                <w:left w:val="none" w:sz="0" w:space="0" w:color="auto"/>
                <w:bottom w:val="none" w:sz="0" w:space="0" w:color="auto"/>
                <w:right w:val="none" w:sz="0" w:space="0" w:color="auto"/>
              </w:divBdr>
            </w:div>
            <w:div w:id="255284073">
              <w:marLeft w:val="0"/>
              <w:marRight w:val="0"/>
              <w:marTop w:val="0"/>
              <w:marBottom w:val="0"/>
              <w:divBdr>
                <w:top w:val="none" w:sz="0" w:space="0" w:color="auto"/>
                <w:left w:val="none" w:sz="0" w:space="0" w:color="auto"/>
                <w:bottom w:val="none" w:sz="0" w:space="0" w:color="auto"/>
                <w:right w:val="none" w:sz="0" w:space="0" w:color="auto"/>
              </w:divBdr>
            </w:div>
            <w:div w:id="297732945">
              <w:marLeft w:val="0"/>
              <w:marRight w:val="0"/>
              <w:marTop w:val="0"/>
              <w:marBottom w:val="0"/>
              <w:divBdr>
                <w:top w:val="none" w:sz="0" w:space="0" w:color="auto"/>
                <w:left w:val="none" w:sz="0" w:space="0" w:color="auto"/>
                <w:bottom w:val="none" w:sz="0" w:space="0" w:color="auto"/>
                <w:right w:val="none" w:sz="0" w:space="0" w:color="auto"/>
              </w:divBdr>
            </w:div>
            <w:div w:id="301154020">
              <w:marLeft w:val="0"/>
              <w:marRight w:val="0"/>
              <w:marTop w:val="0"/>
              <w:marBottom w:val="0"/>
              <w:divBdr>
                <w:top w:val="none" w:sz="0" w:space="0" w:color="auto"/>
                <w:left w:val="none" w:sz="0" w:space="0" w:color="auto"/>
                <w:bottom w:val="none" w:sz="0" w:space="0" w:color="auto"/>
                <w:right w:val="none" w:sz="0" w:space="0" w:color="auto"/>
              </w:divBdr>
            </w:div>
            <w:div w:id="357506903">
              <w:marLeft w:val="0"/>
              <w:marRight w:val="0"/>
              <w:marTop w:val="0"/>
              <w:marBottom w:val="0"/>
              <w:divBdr>
                <w:top w:val="none" w:sz="0" w:space="0" w:color="auto"/>
                <w:left w:val="none" w:sz="0" w:space="0" w:color="auto"/>
                <w:bottom w:val="none" w:sz="0" w:space="0" w:color="auto"/>
                <w:right w:val="none" w:sz="0" w:space="0" w:color="auto"/>
              </w:divBdr>
            </w:div>
            <w:div w:id="372002098">
              <w:marLeft w:val="0"/>
              <w:marRight w:val="0"/>
              <w:marTop w:val="0"/>
              <w:marBottom w:val="0"/>
              <w:divBdr>
                <w:top w:val="none" w:sz="0" w:space="0" w:color="auto"/>
                <w:left w:val="none" w:sz="0" w:space="0" w:color="auto"/>
                <w:bottom w:val="none" w:sz="0" w:space="0" w:color="auto"/>
                <w:right w:val="none" w:sz="0" w:space="0" w:color="auto"/>
              </w:divBdr>
            </w:div>
            <w:div w:id="439685964">
              <w:marLeft w:val="0"/>
              <w:marRight w:val="0"/>
              <w:marTop w:val="0"/>
              <w:marBottom w:val="0"/>
              <w:divBdr>
                <w:top w:val="none" w:sz="0" w:space="0" w:color="auto"/>
                <w:left w:val="none" w:sz="0" w:space="0" w:color="auto"/>
                <w:bottom w:val="none" w:sz="0" w:space="0" w:color="auto"/>
                <w:right w:val="none" w:sz="0" w:space="0" w:color="auto"/>
              </w:divBdr>
            </w:div>
            <w:div w:id="474688559">
              <w:marLeft w:val="0"/>
              <w:marRight w:val="0"/>
              <w:marTop w:val="0"/>
              <w:marBottom w:val="0"/>
              <w:divBdr>
                <w:top w:val="none" w:sz="0" w:space="0" w:color="auto"/>
                <w:left w:val="none" w:sz="0" w:space="0" w:color="auto"/>
                <w:bottom w:val="none" w:sz="0" w:space="0" w:color="auto"/>
                <w:right w:val="none" w:sz="0" w:space="0" w:color="auto"/>
              </w:divBdr>
            </w:div>
            <w:div w:id="482701508">
              <w:marLeft w:val="0"/>
              <w:marRight w:val="0"/>
              <w:marTop w:val="0"/>
              <w:marBottom w:val="0"/>
              <w:divBdr>
                <w:top w:val="none" w:sz="0" w:space="0" w:color="auto"/>
                <w:left w:val="none" w:sz="0" w:space="0" w:color="auto"/>
                <w:bottom w:val="none" w:sz="0" w:space="0" w:color="auto"/>
                <w:right w:val="none" w:sz="0" w:space="0" w:color="auto"/>
              </w:divBdr>
            </w:div>
            <w:div w:id="561332539">
              <w:marLeft w:val="0"/>
              <w:marRight w:val="0"/>
              <w:marTop w:val="0"/>
              <w:marBottom w:val="0"/>
              <w:divBdr>
                <w:top w:val="none" w:sz="0" w:space="0" w:color="auto"/>
                <w:left w:val="none" w:sz="0" w:space="0" w:color="auto"/>
                <w:bottom w:val="none" w:sz="0" w:space="0" w:color="auto"/>
                <w:right w:val="none" w:sz="0" w:space="0" w:color="auto"/>
              </w:divBdr>
            </w:div>
            <w:div w:id="705837861">
              <w:marLeft w:val="0"/>
              <w:marRight w:val="0"/>
              <w:marTop w:val="0"/>
              <w:marBottom w:val="0"/>
              <w:divBdr>
                <w:top w:val="none" w:sz="0" w:space="0" w:color="auto"/>
                <w:left w:val="none" w:sz="0" w:space="0" w:color="auto"/>
                <w:bottom w:val="none" w:sz="0" w:space="0" w:color="auto"/>
                <w:right w:val="none" w:sz="0" w:space="0" w:color="auto"/>
              </w:divBdr>
            </w:div>
            <w:div w:id="852914162">
              <w:marLeft w:val="0"/>
              <w:marRight w:val="0"/>
              <w:marTop w:val="0"/>
              <w:marBottom w:val="0"/>
              <w:divBdr>
                <w:top w:val="none" w:sz="0" w:space="0" w:color="auto"/>
                <w:left w:val="none" w:sz="0" w:space="0" w:color="auto"/>
                <w:bottom w:val="none" w:sz="0" w:space="0" w:color="auto"/>
                <w:right w:val="none" w:sz="0" w:space="0" w:color="auto"/>
              </w:divBdr>
            </w:div>
            <w:div w:id="1034884273">
              <w:marLeft w:val="0"/>
              <w:marRight w:val="0"/>
              <w:marTop w:val="0"/>
              <w:marBottom w:val="0"/>
              <w:divBdr>
                <w:top w:val="none" w:sz="0" w:space="0" w:color="auto"/>
                <w:left w:val="none" w:sz="0" w:space="0" w:color="auto"/>
                <w:bottom w:val="none" w:sz="0" w:space="0" w:color="auto"/>
                <w:right w:val="none" w:sz="0" w:space="0" w:color="auto"/>
              </w:divBdr>
            </w:div>
            <w:div w:id="1044064867">
              <w:marLeft w:val="0"/>
              <w:marRight w:val="0"/>
              <w:marTop w:val="0"/>
              <w:marBottom w:val="0"/>
              <w:divBdr>
                <w:top w:val="none" w:sz="0" w:space="0" w:color="auto"/>
                <w:left w:val="none" w:sz="0" w:space="0" w:color="auto"/>
                <w:bottom w:val="none" w:sz="0" w:space="0" w:color="auto"/>
                <w:right w:val="none" w:sz="0" w:space="0" w:color="auto"/>
              </w:divBdr>
            </w:div>
            <w:div w:id="1241718533">
              <w:marLeft w:val="0"/>
              <w:marRight w:val="0"/>
              <w:marTop w:val="0"/>
              <w:marBottom w:val="0"/>
              <w:divBdr>
                <w:top w:val="none" w:sz="0" w:space="0" w:color="auto"/>
                <w:left w:val="none" w:sz="0" w:space="0" w:color="auto"/>
                <w:bottom w:val="none" w:sz="0" w:space="0" w:color="auto"/>
                <w:right w:val="none" w:sz="0" w:space="0" w:color="auto"/>
              </w:divBdr>
            </w:div>
            <w:div w:id="1306079610">
              <w:marLeft w:val="0"/>
              <w:marRight w:val="0"/>
              <w:marTop w:val="0"/>
              <w:marBottom w:val="0"/>
              <w:divBdr>
                <w:top w:val="none" w:sz="0" w:space="0" w:color="auto"/>
                <w:left w:val="none" w:sz="0" w:space="0" w:color="auto"/>
                <w:bottom w:val="none" w:sz="0" w:space="0" w:color="auto"/>
                <w:right w:val="none" w:sz="0" w:space="0" w:color="auto"/>
              </w:divBdr>
            </w:div>
            <w:div w:id="1334333593">
              <w:marLeft w:val="0"/>
              <w:marRight w:val="0"/>
              <w:marTop w:val="0"/>
              <w:marBottom w:val="0"/>
              <w:divBdr>
                <w:top w:val="none" w:sz="0" w:space="0" w:color="auto"/>
                <w:left w:val="none" w:sz="0" w:space="0" w:color="auto"/>
                <w:bottom w:val="none" w:sz="0" w:space="0" w:color="auto"/>
                <w:right w:val="none" w:sz="0" w:space="0" w:color="auto"/>
              </w:divBdr>
            </w:div>
            <w:div w:id="1471285000">
              <w:marLeft w:val="0"/>
              <w:marRight w:val="0"/>
              <w:marTop w:val="0"/>
              <w:marBottom w:val="0"/>
              <w:divBdr>
                <w:top w:val="none" w:sz="0" w:space="0" w:color="auto"/>
                <w:left w:val="none" w:sz="0" w:space="0" w:color="auto"/>
                <w:bottom w:val="none" w:sz="0" w:space="0" w:color="auto"/>
                <w:right w:val="none" w:sz="0" w:space="0" w:color="auto"/>
              </w:divBdr>
            </w:div>
            <w:div w:id="1626079771">
              <w:marLeft w:val="0"/>
              <w:marRight w:val="0"/>
              <w:marTop w:val="0"/>
              <w:marBottom w:val="0"/>
              <w:divBdr>
                <w:top w:val="none" w:sz="0" w:space="0" w:color="auto"/>
                <w:left w:val="none" w:sz="0" w:space="0" w:color="auto"/>
                <w:bottom w:val="none" w:sz="0" w:space="0" w:color="auto"/>
                <w:right w:val="none" w:sz="0" w:space="0" w:color="auto"/>
              </w:divBdr>
            </w:div>
            <w:div w:id="1683825437">
              <w:marLeft w:val="0"/>
              <w:marRight w:val="0"/>
              <w:marTop w:val="0"/>
              <w:marBottom w:val="0"/>
              <w:divBdr>
                <w:top w:val="none" w:sz="0" w:space="0" w:color="auto"/>
                <w:left w:val="none" w:sz="0" w:space="0" w:color="auto"/>
                <w:bottom w:val="none" w:sz="0" w:space="0" w:color="auto"/>
                <w:right w:val="none" w:sz="0" w:space="0" w:color="auto"/>
              </w:divBdr>
            </w:div>
            <w:div w:id="1909026322">
              <w:marLeft w:val="0"/>
              <w:marRight w:val="0"/>
              <w:marTop w:val="0"/>
              <w:marBottom w:val="0"/>
              <w:divBdr>
                <w:top w:val="none" w:sz="0" w:space="0" w:color="auto"/>
                <w:left w:val="none" w:sz="0" w:space="0" w:color="auto"/>
                <w:bottom w:val="none" w:sz="0" w:space="0" w:color="auto"/>
                <w:right w:val="none" w:sz="0" w:space="0" w:color="auto"/>
              </w:divBdr>
            </w:div>
            <w:div w:id="1934430445">
              <w:marLeft w:val="0"/>
              <w:marRight w:val="0"/>
              <w:marTop w:val="0"/>
              <w:marBottom w:val="0"/>
              <w:divBdr>
                <w:top w:val="none" w:sz="0" w:space="0" w:color="auto"/>
                <w:left w:val="none" w:sz="0" w:space="0" w:color="auto"/>
                <w:bottom w:val="none" w:sz="0" w:space="0" w:color="auto"/>
                <w:right w:val="none" w:sz="0" w:space="0" w:color="auto"/>
              </w:divBdr>
            </w:div>
            <w:div w:id="197591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87800">
      <w:bodyDiv w:val="1"/>
      <w:marLeft w:val="0"/>
      <w:marRight w:val="0"/>
      <w:marTop w:val="0"/>
      <w:marBottom w:val="0"/>
      <w:divBdr>
        <w:top w:val="none" w:sz="0" w:space="0" w:color="auto"/>
        <w:left w:val="none" w:sz="0" w:space="0" w:color="auto"/>
        <w:bottom w:val="none" w:sz="0" w:space="0" w:color="auto"/>
        <w:right w:val="none" w:sz="0" w:space="0" w:color="auto"/>
      </w:divBdr>
    </w:div>
    <w:div w:id="1204512610">
      <w:bodyDiv w:val="1"/>
      <w:marLeft w:val="0"/>
      <w:marRight w:val="0"/>
      <w:marTop w:val="0"/>
      <w:marBottom w:val="0"/>
      <w:divBdr>
        <w:top w:val="none" w:sz="0" w:space="0" w:color="auto"/>
        <w:left w:val="none" w:sz="0" w:space="0" w:color="auto"/>
        <w:bottom w:val="none" w:sz="0" w:space="0" w:color="auto"/>
        <w:right w:val="none" w:sz="0" w:space="0" w:color="auto"/>
      </w:divBdr>
    </w:div>
    <w:div w:id="1207831829">
      <w:bodyDiv w:val="1"/>
      <w:marLeft w:val="0"/>
      <w:marRight w:val="0"/>
      <w:marTop w:val="0"/>
      <w:marBottom w:val="0"/>
      <w:divBdr>
        <w:top w:val="none" w:sz="0" w:space="0" w:color="auto"/>
        <w:left w:val="none" w:sz="0" w:space="0" w:color="auto"/>
        <w:bottom w:val="none" w:sz="0" w:space="0" w:color="auto"/>
        <w:right w:val="none" w:sz="0" w:space="0" w:color="auto"/>
      </w:divBdr>
      <w:divsChild>
        <w:div w:id="1465806294">
          <w:marLeft w:val="0"/>
          <w:marRight w:val="0"/>
          <w:marTop w:val="0"/>
          <w:marBottom w:val="0"/>
          <w:divBdr>
            <w:top w:val="none" w:sz="0" w:space="0" w:color="auto"/>
            <w:left w:val="none" w:sz="0" w:space="0" w:color="auto"/>
            <w:bottom w:val="none" w:sz="0" w:space="0" w:color="auto"/>
            <w:right w:val="none" w:sz="0" w:space="0" w:color="auto"/>
          </w:divBdr>
          <w:divsChild>
            <w:div w:id="174653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04580">
      <w:bodyDiv w:val="1"/>
      <w:marLeft w:val="0"/>
      <w:marRight w:val="0"/>
      <w:marTop w:val="0"/>
      <w:marBottom w:val="0"/>
      <w:divBdr>
        <w:top w:val="none" w:sz="0" w:space="0" w:color="auto"/>
        <w:left w:val="none" w:sz="0" w:space="0" w:color="auto"/>
        <w:bottom w:val="none" w:sz="0" w:space="0" w:color="auto"/>
        <w:right w:val="none" w:sz="0" w:space="0" w:color="auto"/>
      </w:divBdr>
    </w:div>
    <w:div w:id="1211110323">
      <w:bodyDiv w:val="1"/>
      <w:marLeft w:val="0"/>
      <w:marRight w:val="0"/>
      <w:marTop w:val="0"/>
      <w:marBottom w:val="0"/>
      <w:divBdr>
        <w:top w:val="none" w:sz="0" w:space="0" w:color="auto"/>
        <w:left w:val="none" w:sz="0" w:space="0" w:color="auto"/>
        <w:bottom w:val="none" w:sz="0" w:space="0" w:color="auto"/>
        <w:right w:val="none" w:sz="0" w:space="0" w:color="auto"/>
      </w:divBdr>
    </w:div>
    <w:div w:id="1211766010">
      <w:bodyDiv w:val="1"/>
      <w:marLeft w:val="0"/>
      <w:marRight w:val="0"/>
      <w:marTop w:val="0"/>
      <w:marBottom w:val="0"/>
      <w:divBdr>
        <w:top w:val="none" w:sz="0" w:space="0" w:color="auto"/>
        <w:left w:val="none" w:sz="0" w:space="0" w:color="auto"/>
        <w:bottom w:val="none" w:sz="0" w:space="0" w:color="auto"/>
        <w:right w:val="none" w:sz="0" w:space="0" w:color="auto"/>
      </w:divBdr>
    </w:div>
    <w:div w:id="1219318606">
      <w:bodyDiv w:val="1"/>
      <w:marLeft w:val="0"/>
      <w:marRight w:val="0"/>
      <w:marTop w:val="0"/>
      <w:marBottom w:val="0"/>
      <w:divBdr>
        <w:top w:val="none" w:sz="0" w:space="0" w:color="auto"/>
        <w:left w:val="none" w:sz="0" w:space="0" w:color="auto"/>
        <w:bottom w:val="none" w:sz="0" w:space="0" w:color="auto"/>
        <w:right w:val="none" w:sz="0" w:space="0" w:color="auto"/>
      </w:divBdr>
    </w:div>
    <w:div w:id="1222326566">
      <w:bodyDiv w:val="1"/>
      <w:marLeft w:val="0"/>
      <w:marRight w:val="0"/>
      <w:marTop w:val="0"/>
      <w:marBottom w:val="0"/>
      <w:divBdr>
        <w:top w:val="none" w:sz="0" w:space="0" w:color="auto"/>
        <w:left w:val="none" w:sz="0" w:space="0" w:color="auto"/>
        <w:bottom w:val="none" w:sz="0" w:space="0" w:color="auto"/>
        <w:right w:val="none" w:sz="0" w:space="0" w:color="auto"/>
      </w:divBdr>
      <w:divsChild>
        <w:div w:id="442189904">
          <w:marLeft w:val="0"/>
          <w:marRight w:val="0"/>
          <w:marTop w:val="0"/>
          <w:marBottom w:val="0"/>
          <w:divBdr>
            <w:top w:val="none" w:sz="0" w:space="0" w:color="auto"/>
            <w:left w:val="none" w:sz="0" w:space="0" w:color="auto"/>
            <w:bottom w:val="none" w:sz="0" w:space="0" w:color="auto"/>
            <w:right w:val="none" w:sz="0" w:space="0" w:color="auto"/>
          </w:divBdr>
          <w:divsChild>
            <w:div w:id="32269284">
              <w:marLeft w:val="0"/>
              <w:marRight w:val="0"/>
              <w:marTop w:val="0"/>
              <w:marBottom w:val="0"/>
              <w:divBdr>
                <w:top w:val="none" w:sz="0" w:space="0" w:color="auto"/>
                <w:left w:val="none" w:sz="0" w:space="0" w:color="auto"/>
                <w:bottom w:val="none" w:sz="0" w:space="0" w:color="auto"/>
                <w:right w:val="none" w:sz="0" w:space="0" w:color="auto"/>
              </w:divBdr>
            </w:div>
            <w:div w:id="235096266">
              <w:marLeft w:val="0"/>
              <w:marRight w:val="0"/>
              <w:marTop w:val="0"/>
              <w:marBottom w:val="0"/>
              <w:divBdr>
                <w:top w:val="none" w:sz="0" w:space="0" w:color="auto"/>
                <w:left w:val="none" w:sz="0" w:space="0" w:color="auto"/>
                <w:bottom w:val="none" w:sz="0" w:space="0" w:color="auto"/>
                <w:right w:val="none" w:sz="0" w:space="0" w:color="auto"/>
              </w:divBdr>
            </w:div>
            <w:div w:id="243032151">
              <w:marLeft w:val="0"/>
              <w:marRight w:val="0"/>
              <w:marTop w:val="0"/>
              <w:marBottom w:val="0"/>
              <w:divBdr>
                <w:top w:val="none" w:sz="0" w:space="0" w:color="auto"/>
                <w:left w:val="none" w:sz="0" w:space="0" w:color="auto"/>
                <w:bottom w:val="none" w:sz="0" w:space="0" w:color="auto"/>
                <w:right w:val="none" w:sz="0" w:space="0" w:color="auto"/>
              </w:divBdr>
            </w:div>
            <w:div w:id="445933795">
              <w:marLeft w:val="0"/>
              <w:marRight w:val="0"/>
              <w:marTop w:val="0"/>
              <w:marBottom w:val="0"/>
              <w:divBdr>
                <w:top w:val="none" w:sz="0" w:space="0" w:color="auto"/>
                <w:left w:val="none" w:sz="0" w:space="0" w:color="auto"/>
                <w:bottom w:val="none" w:sz="0" w:space="0" w:color="auto"/>
                <w:right w:val="none" w:sz="0" w:space="0" w:color="auto"/>
              </w:divBdr>
            </w:div>
            <w:div w:id="617874909">
              <w:marLeft w:val="0"/>
              <w:marRight w:val="0"/>
              <w:marTop w:val="0"/>
              <w:marBottom w:val="0"/>
              <w:divBdr>
                <w:top w:val="none" w:sz="0" w:space="0" w:color="auto"/>
                <w:left w:val="none" w:sz="0" w:space="0" w:color="auto"/>
                <w:bottom w:val="none" w:sz="0" w:space="0" w:color="auto"/>
                <w:right w:val="none" w:sz="0" w:space="0" w:color="auto"/>
              </w:divBdr>
            </w:div>
            <w:div w:id="983772401">
              <w:marLeft w:val="0"/>
              <w:marRight w:val="0"/>
              <w:marTop w:val="0"/>
              <w:marBottom w:val="0"/>
              <w:divBdr>
                <w:top w:val="none" w:sz="0" w:space="0" w:color="auto"/>
                <w:left w:val="none" w:sz="0" w:space="0" w:color="auto"/>
                <w:bottom w:val="none" w:sz="0" w:space="0" w:color="auto"/>
                <w:right w:val="none" w:sz="0" w:space="0" w:color="auto"/>
              </w:divBdr>
            </w:div>
            <w:div w:id="1284077597">
              <w:marLeft w:val="0"/>
              <w:marRight w:val="0"/>
              <w:marTop w:val="0"/>
              <w:marBottom w:val="0"/>
              <w:divBdr>
                <w:top w:val="none" w:sz="0" w:space="0" w:color="auto"/>
                <w:left w:val="none" w:sz="0" w:space="0" w:color="auto"/>
                <w:bottom w:val="none" w:sz="0" w:space="0" w:color="auto"/>
                <w:right w:val="none" w:sz="0" w:space="0" w:color="auto"/>
              </w:divBdr>
            </w:div>
            <w:div w:id="1326006388">
              <w:marLeft w:val="0"/>
              <w:marRight w:val="0"/>
              <w:marTop w:val="0"/>
              <w:marBottom w:val="0"/>
              <w:divBdr>
                <w:top w:val="none" w:sz="0" w:space="0" w:color="auto"/>
                <w:left w:val="none" w:sz="0" w:space="0" w:color="auto"/>
                <w:bottom w:val="none" w:sz="0" w:space="0" w:color="auto"/>
                <w:right w:val="none" w:sz="0" w:space="0" w:color="auto"/>
              </w:divBdr>
            </w:div>
            <w:div w:id="1391031288">
              <w:marLeft w:val="0"/>
              <w:marRight w:val="0"/>
              <w:marTop w:val="0"/>
              <w:marBottom w:val="0"/>
              <w:divBdr>
                <w:top w:val="none" w:sz="0" w:space="0" w:color="auto"/>
                <w:left w:val="none" w:sz="0" w:space="0" w:color="auto"/>
                <w:bottom w:val="none" w:sz="0" w:space="0" w:color="auto"/>
                <w:right w:val="none" w:sz="0" w:space="0" w:color="auto"/>
              </w:divBdr>
            </w:div>
            <w:div w:id="1399329416">
              <w:marLeft w:val="0"/>
              <w:marRight w:val="0"/>
              <w:marTop w:val="0"/>
              <w:marBottom w:val="0"/>
              <w:divBdr>
                <w:top w:val="none" w:sz="0" w:space="0" w:color="auto"/>
                <w:left w:val="none" w:sz="0" w:space="0" w:color="auto"/>
                <w:bottom w:val="none" w:sz="0" w:space="0" w:color="auto"/>
                <w:right w:val="none" w:sz="0" w:space="0" w:color="auto"/>
              </w:divBdr>
            </w:div>
            <w:div w:id="1551958277">
              <w:marLeft w:val="0"/>
              <w:marRight w:val="0"/>
              <w:marTop w:val="0"/>
              <w:marBottom w:val="0"/>
              <w:divBdr>
                <w:top w:val="none" w:sz="0" w:space="0" w:color="auto"/>
                <w:left w:val="none" w:sz="0" w:space="0" w:color="auto"/>
                <w:bottom w:val="none" w:sz="0" w:space="0" w:color="auto"/>
                <w:right w:val="none" w:sz="0" w:space="0" w:color="auto"/>
              </w:divBdr>
            </w:div>
            <w:div w:id="1851214117">
              <w:marLeft w:val="0"/>
              <w:marRight w:val="0"/>
              <w:marTop w:val="0"/>
              <w:marBottom w:val="0"/>
              <w:divBdr>
                <w:top w:val="none" w:sz="0" w:space="0" w:color="auto"/>
                <w:left w:val="none" w:sz="0" w:space="0" w:color="auto"/>
                <w:bottom w:val="none" w:sz="0" w:space="0" w:color="auto"/>
                <w:right w:val="none" w:sz="0" w:space="0" w:color="auto"/>
              </w:divBdr>
            </w:div>
            <w:div w:id="1851523682">
              <w:marLeft w:val="0"/>
              <w:marRight w:val="0"/>
              <w:marTop w:val="0"/>
              <w:marBottom w:val="0"/>
              <w:divBdr>
                <w:top w:val="none" w:sz="0" w:space="0" w:color="auto"/>
                <w:left w:val="none" w:sz="0" w:space="0" w:color="auto"/>
                <w:bottom w:val="none" w:sz="0" w:space="0" w:color="auto"/>
                <w:right w:val="none" w:sz="0" w:space="0" w:color="auto"/>
              </w:divBdr>
            </w:div>
            <w:div w:id="1892382110">
              <w:marLeft w:val="0"/>
              <w:marRight w:val="0"/>
              <w:marTop w:val="0"/>
              <w:marBottom w:val="0"/>
              <w:divBdr>
                <w:top w:val="none" w:sz="0" w:space="0" w:color="auto"/>
                <w:left w:val="none" w:sz="0" w:space="0" w:color="auto"/>
                <w:bottom w:val="none" w:sz="0" w:space="0" w:color="auto"/>
                <w:right w:val="none" w:sz="0" w:space="0" w:color="auto"/>
              </w:divBdr>
            </w:div>
            <w:div w:id="2083525026">
              <w:marLeft w:val="0"/>
              <w:marRight w:val="0"/>
              <w:marTop w:val="0"/>
              <w:marBottom w:val="0"/>
              <w:divBdr>
                <w:top w:val="none" w:sz="0" w:space="0" w:color="auto"/>
                <w:left w:val="none" w:sz="0" w:space="0" w:color="auto"/>
                <w:bottom w:val="none" w:sz="0" w:space="0" w:color="auto"/>
                <w:right w:val="none" w:sz="0" w:space="0" w:color="auto"/>
              </w:divBdr>
            </w:div>
            <w:div w:id="213806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370541">
      <w:bodyDiv w:val="1"/>
      <w:marLeft w:val="0"/>
      <w:marRight w:val="0"/>
      <w:marTop w:val="0"/>
      <w:marBottom w:val="0"/>
      <w:divBdr>
        <w:top w:val="none" w:sz="0" w:space="0" w:color="auto"/>
        <w:left w:val="none" w:sz="0" w:space="0" w:color="auto"/>
        <w:bottom w:val="none" w:sz="0" w:space="0" w:color="auto"/>
        <w:right w:val="none" w:sz="0" w:space="0" w:color="auto"/>
      </w:divBdr>
    </w:div>
    <w:div w:id="1225219070">
      <w:bodyDiv w:val="1"/>
      <w:marLeft w:val="0"/>
      <w:marRight w:val="0"/>
      <w:marTop w:val="0"/>
      <w:marBottom w:val="0"/>
      <w:divBdr>
        <w:top w:val="none" w:sz="0" w:space="0" w:color="auto"/>
        <w:left w:val="none" w:sz="0" w:space="0" w:color="auto"/>
        <w:bottom w:val="none" w:sz="0" w:space="0" w:color="auto"/>
        <w:right w:val="none" w:sz="0" w:space="0" w:color="auto"/>
      </w:divBdr>
    </w:div>
    <w:div w:id="1225605285">
      <w:bodyDiv w:val="1"/>
      <w:marLeft w:val="0"/>
      <w:marRight w:val="0"/>
      <w:marTop w:val="0"/>
      <w:marBottom w:val="0"/>
      <w:divBdr>
        <w:top w:val="none" w:sz="0" w:space="0" w:color="auto"/>
        <w:left w:val="none" w:sz="0" w:space="0" w:color="auto"/>
        <w:bottom w:val="none" w:sz="0" w:space="0" w:color="auto"/>
        <w:right w:val="none" w:sz="0" w:space="0" w:color="auto"/>
      </w:divBdr>
    </w:div>
    <w:div w:id="1234662208">
      <w:bodyDiv w:val="1"/>
      <w:marLeft w:val="0"/>
      <w:marRight w:val="0"/>
      <w:marTop w:val="0"/>
      <w:marBottom w:val="0"/>
      <w:divBdr>
        <w:top w:val="none" w:sz="0" w:space="0" w:color="auto"/>
        <w:left w:val="none" w:sz="0" w:space="0" w:color="auto"/>
        <w:bottom w:val="none" w:sz="0" w:space="0" w:color="auto"/>
        <w:right w:val="none" w:sz="0" w:space="0" w:color="auto"/>
      </w:divBdr>
    </w:div>
    <w:div w:id="1245072707">
      <w:bodyDiv w:val="1"/>
      <w:marLeft w:val="0"/>
      <w:marRight w:val="0"/>
      <w:marTop w:val="0"/>
      <w:marBottom w:val="0"/>
      <w:divBdr>
        <w:top w:val="none" w:sz="0" w:space="0" w:color="auto"/>
        <w:left w:val="none" w:sz="0" w:space="0" w:color="auto"/>
        <w:bottom w:val="none" w:sz="0" w:space="0" w:color="auto"/>
        <w:right w:val="none" w:sz="0" w:space="0" w:color="auto"/>
      </w:divBdr>
      <w:divsChild>
        <w:div w:id="1837068504">
          <w:marLeft w:val="0"/>
          <w:marRight w:val="0"/>
          <w:marTop w:val="0"/>
          <w:marBottom w:val="0"/>
          <w:divBdr>
            <w:top w:val="none" w:sz="0" w:space="0" w:color="auto"/>
            <w:left w:val="none" w:sz="0" w:space="0" w:color="auto"/>
            <w:bottom w:val="none" w:sz="0" w:space="0" w:color="auto"/>
            <w:right w:val="none" w:sz="0" w:space="0" w:color="auto"/>
          </w:divBdr>
          <w:divsChild>
            <w:div w:id="100731898">
              <w:marLeft w:val="0"/>
              <w:marRight w:val="0"/>
              <w:marTop w:val="0"/>
              <w:marBottom w:val="0"/>
              <w:divBdr>
                <w:top w:val="none" w:sz="0" w:space="0" w:color="auto"/>
                <w:left w:val="none" w:sz="0" w:space="0" w:color="auto"/>
                <w:bottom w:val="none" w:sz="0" w:space="0" w:color="auto"/>
                <w:right w:val="none" w:sz="0" w:space="0" w:color="auto"/>
              </w:divBdr>
            </w:div>
            <w:div w:id="100876515">
              <w:marLeft w:val="0"/>
              <w:marRight w:val="0"/>
              <w:marTop w:val="0"/>
              <w:marBottom w:val="0"/>
              <w:divBdr>
                <w:top w:val="none" w:sz="0" w:space="0" w:color="auto"/>
                <w:left w:val="none" w:sz="0" w:space="0" w:color="auto"/>
                <w:bottom w:val="none" w:sz="0" w:space="0" w:color="auto"/>
                <w:right w:val="none" w:sz="0" w:space="0" w:color="auto"/>
              </w:divBdr>
            </w:div>
            <w:div w:id="115491513">
              <w:marLeft w:val="0"/>
              <w:marRight w:val="0"/>
              <w:marTop w:val="0"/>
              <w:marBottom w:val="0"/>
              <w:divBdr>
                <w:top w:val="none" w:sz="0" w:space="0" w:color="auto"/>
                <w:left w:val="none" w:sz="0" w:space="0" w:color="auto"/>
                <w:bottom w:val="none" w:sz="0" w:space="0" w:color="auto"/>
                <w:right w:val="none" w:sz="0" w:space="0" w:color="auto"/>
              </w:divBdr>
            </w:div>
            <w:div w:id="163084542">
              <w:marLeft w:val="0"/>
              <w:marRight w:val="0"/>
              <w:marTop w:val="0"/>
              <w:marBottom w:val="0"/>
              <w:divBdr>
                <w:top w:val="none" w:sz="0" w:space="0" w:color="auto"/>
                <w:left w:val="none" w:sz="0" w:space="0" w:color="auto"/>
                <w:bottom w:val="none" w:sz="0" w:space="0" w:color="auto"/>
                <w:right w:val="none" w:sz="0" w:space="0" w:color="auto"/>
              </w:divBdr>
            </w:div>
            <w:div w:id="409041438">
              <w:marLeft w:val="0"/>
              <w:marRight w:val="0"/>
              <w:marTop w:val="0"/>
              <w:marBottom w:val="0"/>
              <w:divBdr>
                <w:top w:val="none" w:sz="0" w:space="0" w:color="auto"/>
                <w:left w:val="none" w:sz="0" w:space="0" w:color="auto"/>
                <w:bottom w:val="none" w:sz="0" w:space="0" w:color="auto"/>
                <w:right w:val="none" w:sz="0" w:space="0" w:color="auto"/>
              </w:divBdr>
            </w:div>
            <w:div w:id="626160695">
              <w:marLeft w:val="0"/>
              <w:marRight w:val="0"/>
              <w:marTop w:val="0"/>
              <w:marBottom w:val="0"/>
              <w:divBdr>
                <w:top w:val="none" w:sz="0" w:space="0" w:color="auto"/>
                <w:left w:val="none" w:sz="0" w:space="0" w:color="auto"/>
                <w:bottom w:val="none" w:sz="0" w:space="0" w:color="auto"/>
                <w:right w:val="none" w:sz="0" w:space="0" w:color="auto"/>
              </w:divBdr>
            </w:div>
            <w:div w:id="758407195">
              <w:marLeft w:val="0"/>
              <w:marRight w:val="0"/>
              <w:marTop w:val="0"/>
              <w:marBottom w:val="0"/>
              <w:divBdr>
                <w:top w:val="none" w:sz="0" w:space="0" w:color="auto"/>
                <w:left w:val="none" w:sz="0" w:space="0" w:color="auto"/>
                <w:bottom w:val="none" w:sz="0" w:space="0" w:color="auto"/>
                <w:right w:val="none" w:sz="0" w:space="0" w:color="auto"/>
              </w:divBdr>
            </w:div>
            <w:div w:id="1000044241">
              <w:marLeft w:val="0"/>
              <w:marRight w:val="0"/>
              <w:marTop w:val="0"/>
              <w:marBottom w:val="0"/>
              <w:divBdr>
                <w:top w:val="none" w:sz="0" w:space="0" w:color="auto"/>
                <w:left w:val="none" w:sz="0" w:space="0" w:color="auto"/>
                <w:bottom w:val="none" w:sz="0" w:space="0" w:color="auto"/>
                <w:right w:val="none" w:sz="0" w:space="0" w:color="auto"/>
              </w:divBdr>
            </w:div>
            <w:div w:id="1175732620">
              <w:marLeft w:val="0"/>
              <w:marRight w:val="0"/>
              <w:marTop w:val="0"/>
              <w:marBottom w:val="0"/>
              <w:divBdr>
                <w:top w:val="none" w:sz="0" w:space="0" w:color="auto"/>
                <w:left w:val="none" w:sz="0" w:space="0" w:color="auto"/>
                <w:bottom w:val="none" w:sz="0" w:space="0" w:color="auto"/>
                <w:right w:val="none" w:sz="0" w:space="0" w:color="auto"/>
              </w:divBdr>
            </w:div>
            <w:div w:id="1183711475">
              <w:marLeft w:val="0"/>
              <w:marRight w:val="0"/>
              <w:marTop w:val="0"/>
              <w:marBottom w:val="0"/>
              <w:divBdr>
                <w:top w:val="none" w:sz="0" w:space="0" w:color="auto"/>
                <w:left w:val="none" w:sz="0" w:space="0" w:color="auto"/>
                <w:bottom w:val="none" w:sz="0" w:space="0" w:color="auto"/>
                <w:right w:val="none" w:sz="0" w:space="0" w:color="auto"/>
              </w:divBdr>
            </w:div>
            <w:div w:id="1272131452">
              <w:marLeft w:val="0"/>
              <w:marRight w:val="0"/>
              <w:marTop w:val="0"/>
              <w:marBottom w:val="0"/>
              <w:divBdr>
                <w:top w:val="none" w:sz="0" w:space="0" w:color="auto"/>
                <w:left w:val="none" w:sz="0" w:space="0" w:color="auto"/>
                <w:bottom w:val="none" w:sz="0" w:space="0" w:color="auto"/>
                <w:right w:val="none" w:sz="0" w:space="0" w:color="auto"/>
              </w:divBdr>
            </w:div>
            <w:div w:id="1341157390">
              <w:marLeft w:val="0"/>
              <w:marRight w:val="0"/>
              <w:marTop w:val="0"/>
              <w:marBottom w:val="0"/>
              <w:divBdr>
                <w:top w:val="none" w:sz="0" w:space="0" w:color="auto"/>
                <w:left w:val="none" w:sz="0" w:space="0" w:color="auto"/>
                <w:bottom w:val="none" w:sz="0" w:space="0" w:color="auto"/>
                <w:right w:val="none" w:sz="0" w:space="0" w:color="auto"/>
              </w:divBdr>
            </w:div>
            <w:div w:id="1393306432">
              <w:marLeft w:val="0"/>
              <w:marRight w:val="0"/>
              <w:marTop w:val="0"/>
              <w:marBottom w:val="0"/>
              <w:divBdr>
                <w:top w:val="none" w:sz="0" w:space="0" w:color="auto"/>
                <w:left w:val="none" w:sz="0" w:space="0" w:color="auto"/>
                <w:bottom w:val="none" w:sz="0" w:space="0" w:color="auto"/>
                <w:right w:val="none" w:sz="0" w:space="0" w:color="auto"/>
              </w:divBdr>
            </w:div>
            <w:div w:id="1466313778">
              <w:marLeft w:val="0"/>
              <w:marRight w:val="0"/>
              <w:marTop w:val="0"/>
              <w:marBottom w:val="0"/>
              <w:divBdr>
                <w:top w:val="none" w:sz="0" w:space="0" w:color="auto"/>
                <w:left w:val="none" w:sz="0" w:space="0" w:color="auto"/>
                <w:bottom w:val="none" w:sz="0" w:space="0" w:color="auto"/>
                <w:right w:val="none" w:sz="0" w:space="0" w:color="auto"/>
              </w:divBdr>
            </w:div>
            <w:div w:id="1468161270">
              <w:marLeft w:val="0"/>
              <w:marRight w:val="0"/>
              <w:marTop w:val="0"/>
              <w:marBottom w:val="0"/>
              <w:divBdr>
                <w:top w:val="none" w:sz="0" w:space="0" w:color="auto"/>
                <w:left w:val="none" w:sz="0" w:space="0" w:color="auto"/>
                <w:bottom w:val="none" w:sz="0" w:space="0" w:color="auto"/>
                <w:right w:val="none" w:sz="0" w:space="0" w:color="auto"/>
              </w:divBdr>
            </w:div>
            <w:div w:id="1527714286">
              <w:marLeft w:val="0"/>
              <w:marRight w:val="0"/>
              <w:marTop w:val="0"/>
              <w:marBottom w:val="0"/>
              <w:divBdr>
                <w:top w:val="none" w:sz="0" w:space="0" w:color="auto"/>
                <w:left w:val="none" w:sz="0" w:space="0" w:color="auto"/>
                <w:bottom w:val="none" w:sz="0" w:space="0" w:color="auto"/>
                <w:right w:val="none" w:sz="0" w:space="0" w:color="auto"/>
              </w:divBdr>
            </w:div>
            <w:div w:id="1564291985">
              <w:marLeft w:val="0"/>
              <w:marRight w:val="0"/>
              <w:marTop w:val="0"/>
              <w:marBottom w:val="0"/>
              <w:divBdr>
                <w:top w:val="none" w:sz="0" w:space="0" w:color="auto"/>
                <w:left w:val="none" w:sz="0" w:space="0" w:color="auto"/>
                <w:bottom w:val="none" w:sz="0" w:space="0" w:color="auto"/>
                <w:right w:val="none" w:sz="0" w:space="0" w:color="auto"/>
              </w:divBdr>
            </w:div>
            <w:div w:id="1660770724">
              <w:marLeft w:val="0"/>
              <w:marRight w:val="0"/>
              <w:marTop w:val="0"/>
              <w:marBottom w:val="0"/>
              <w:divBdr>
                <w:top w:val="none" w:sz="0" w:space="0" w:color="auto"/>
                <w:left w:val="none" w:sz="0" w:space="0" w:color="auto"/>
                <w:bottom w:val="none" w:sz="0" w:space="0" w:color="auto"/>
                <w:right w:val="none" w:sz="0" w:space="0" w:color="auto"/>
              </w:divBdr>
            </w:div>
            <w:div w:id="1704672193">
              <w:marLeft w:val="0"/>
              <w:marRight w:val="0"/>
              <w:marTop w:val="0"/>
              <w:marBottom w:val="0"/>
              <w:divBdr>
                <w:top w:val="none" w:sz="0" w:space="0" w:color="auto"/>
                <w:left w:val="none" w:sz="0" w:space="0" w:color="auto"/>
                <w:bottom w:val="none" w:sz="0" w:space="0" w:color="auto"/>
                <w:right w:val="none" w:sz="0" w:space="0" w:color="auto"/>
              </w:divBdr>
            </w:div>
            <w:div w:id="1834291943">
              <w:marLeft w:val="0"/>
              <w:marRight w:val="0"/>
              <w:marTop w:val="0"/>
              <w:marBottom w:val="0"/>
              <w:divBdr>
                <w:top w:val="none" w:sz="0" w:space="0" w:color="auto"/>
                <w:left w:val="none" w:sz="0" w:space="0" w:color="auto"/>
                <w:bottom w:val="none" w:sz="0" w:space="0" w:color="auto"/>
                <w:right w:val="none" w:sz="0" w:space="0" w:color="auto"/>
              </w:divBdr>
            </w:div>
            <w:div w:id="1980721902">
              <w:marLeft w:val="0"/>
              <w:marRight w:val="0"/>
              <w:marTop w:val="0"/>
              <w:marBottom w:val="0"/>
              <w:divBdr>
                <w:top w:val="none" w:sz="0" w:space="0" w:color="auto"/>
                <w:left w:val="none" w:sz="0" w:space="0" w:color="auto"/>
                <w:bottom w:val="none" w:sz="0" w:space="0" w:color="auto"/>
                <w:right w:val="none" w:sz="0" w:space="0" w:color="auto"/>
              </w:divBdr>
            </w:div>
            <w:div w:id="207404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47916">
      <w:bodyDiv w:val="1"/>
      <w:marLeft w:val="0"/>
      <w:marRight w:val="0"/>
      <w:marTop w:val="0"/>
      <w:marBottom w:val="0"/>
      <w:divBdr>
        <w:top w:val="none" w:sz="0" w:space="0" w:color="auto"/>
        <w:left w:val="none" w:sz="0" w:space="0" w:color="auto"/>
        <w:bottom w:val="none" w:sz="0" w:space="0" w:color="auto"/>
        <w:right w:val="none" w:sz="0" w:space="0" w:color="auto"/>
      </w:divBdr>
    </w:div>
    <w:div w:id="1251886244">
      <w:bodyDiv w:val="1"/>
      <w:marLeft w:val="0"/>
      <w:marRight w:val="0"/>
      <w:marTop w:val="0"/>
      <w:marBottom w:val="0"/>
      <w:divBdr>
        <w:top w:val="none" w:sz="0" w:space="0" w:color="auto"/>
        <w:left w:val="none" w:sz="0" w:space="0" w:color="auto"/>
        <w:bottom w:val="none" w:sz="0" w:space="0" w:color="auto"/>
        <w:right w:val="none" w:sz="0" w:space="0" w:color="auto"/>
      </w:divBdr>
    </w:div>
    <w:div w:id="1252086374">
      <w:bodyDiv w:val="1"/>
      <w:marLeft w:val="0"/>
      <w:marRight w:val="0"/>
      <w:marTop w:val="0"/>
      <w:marBottom w:val="0"/>
      <w:divBdr>
        <w:top w:val="none" w:sz="0" w:space="0" w:color="auto"/>
        <w:left w:val="none" w:sz="0" w:space="0" w:color="auto"/>
        <w:bottom w:val="none" w:sz="0" w:space="0" w:color="auto"/>
        <w:right w:val="none" w:sz="0" w:space="0" w:color="auto"/>
      </w:divBdr>
    </w:div>
    <w:div w:id="1255363583">
      <w:bodyDiv w:val="1"/>
      <w:marLeft w:val="0"/>
      <w:marRight w:val="0"/>
      <w:marTop w:val="0"/>
      <w:marBottom w:val="0"/>
      <w:divBdr>
        <w:top w:val="none" w:sz="0" w:space="0" w:color="auto"/>
        <w:left w:val="none" w:sz="0" w:space="0" w:color="auto"/>
        <w:bottom w:val="none" w:sz="0" w:space="0" w:color="auto"/>
        <w:right w:val="none" w:sz="0" w:space="0" w:color="auto"/>
      </w:divBdr>
    </w:div>
    <w:div w:id="1258829974">
      <w:bodyDiv w:val="1"/>
      <w:marLeft w:val="0"/>
      <w:marRight w:val="0"/>
      <w:marTop w:val="0"/>
      <w:marBottom w:val="0"/>
      <w:divBdr>
        <w:top w:val="none" w:sz="0" w:space="0" w:color="auto"/>
        <w:left w:val="none" w:sz="0" w:space="0" w:color="auto"/>
        <w:bottom w:val="none" w:sz="0" w:space="0" w:color="auto"/>
        <w:right w:val="none" w:sz="0" w:space="0" w:color="auto"/>
      </w:divBdr>
    </w:div>
    <w:div w:id="1260793108">
      <w:bodyDiv w:val="1"/>
      <w:marLeft w:val="0"/>
      <w:marRight w:val="0"/>
      <w:marTop w:val="0"/>
      <w:marBottom w:val="0"/>
      <w:divBdr>
        <w:top w:val="none" w:sz="0" w:space="0" w:color="auto"/>
        <w:left w:val="none" w:sz="0" w:space="0" w:color="auto"/>
        <w:bottom w:val="none" w:sz="0" w:space="0" w:color="auto"/>
        <w:right w:val="none" w:sz="0" w:space="0" w:color="auto"/>
      </w:divBdr>
    </w:div>
    <w:div w:id="1262641186">
      <w:bodyDiv w:val="1"/>
      <w:marLeft w:val="0"/>
      <w:marRight w:val="0"/>
      <w:marTop w:val="0"/>
      <w:marBottom w:val="0"/>
      <w:divBdr>
        <w:top w:val="none" w:sz="0" w:space="0" w:color="auto"/>
        <w:left w:val="none" w:sz="0" w:space="0" w:color="auto"/>
        <w:bottom w:val="none" w:sz="0" w:space="0" w:color="auto"/>
        <w:right w:val="none" w:sz="0" w:space="0" w:color="auto"/>
      </w:divBdr>
    </w:div>
    <w:div w:id="1266692375">
      <w:bodyDiv w:val="1"/>
      <w:marLeft w:val="0"/>
      <w:marRight w:val="0"/>
      <w:marTop w:val="0"/>
      <w:marBottom w:val="0"/>
      <w:divBdr>
        <w:top w:val="none" w:sz="0" w:space="0" w:color="auto"/>
        <w:left w:val="none" w:sz="0" w:space="0" w:color="auto"/>
        <w:bottom w:val="none" w:sz="0" w:space="0" w:color="auto"/>
        <w:right w:val="none" w:sz="0" w:space="0" w:color="auto"/>
      </w:divBdr>
      <w:divsChild>
        <w:div w:id="2120248590">
          <w:marLeft w:val="0"/>
          <w:marRight w:val="0"/>
          <w:marTop w:val="0"/>
          <w:marBottom w:val="0"/>
          <w:divBdr>
            <w:top w:val="none" w:sz="0" w:space="0" w:color="auto"/>
            <w:left w:val="none" w:sz="0" w:space="0" w:color="auto"/>
            <w:bottom w:val="none" w:sz="0" w:space="0" w:color="auto"/>
            <w:right w:val="none" w:sz="0" w:space="0" w:color="auto"/>
          </w:divBdr>
          <w:divsChild>
            <w:div w:id="58215519">
              <w:marLeft w:val="0"/>
              <w:marRight w:val="0"/>
              <w:marTop w:val="0"/>
              <w:marBottom w:val="0"/>
              <w:divBdr>
                <w:top w:val="none" w:sz="0" w:space="0" w:color="auto"/>
                <w:left w:val="none" w:sz="0" w:space="0" w:color="auto"/>
                <w:bottom w:val="none" w:sz="0" w:space="0" w:color="auto"/>
                <w:right w:val="none" w:sz="0" w:space="0" w:color="auto"/>
              </w:divBdr>
            </w:div>
            <w:div w:id="295719124">
              <w:marLeft w:val="0"/>
              <w:marRight w:val="0"/>
              <w:marTop w:val="0"/>
              <w:marBottom w:val="0"/>
              <w:divBdr>
                <w:top w:val="none" w:sz="0" w:space="0" w:color="auto"/>
                <w:left w:val="none" w:sz="0" w:space="0" w:color="auto"/>
                <w:bottom w:val="none" w:sz="0" w:space="0" w:color="auto"/>
                <w:right w:val="none" w:sz="0" w:space="0" w:color="auto"/>
              </w:divBdr>
            </w:div>
            <w:div w:id="358748257">
              <w:marLeft w:val="0"/>
              <w:marRight w:val="0"/>
              <w:marTop w:val="0"/>
              <w:marBottom w:val="0"/>
              <w:divBdr>
                <w:top w:val="none" w:sz="0" w:space="0" w:color="auto"/>
                <w:left w:val="none" w:sz="0" w:space="0" w:color="auto"/>
                <w:bottom w:val="none" w:sz="0" w:space="0" w:color="auto"/>
                <w:right w:val="none" w:sz="0" w:space="0" w:color="auto"/>
              </w:divBdr>
            </w:div>
            <w:div w:id="390081619">
              <w:marLeft w:val="0"/>
              <w:marRight w:val="0"/>
              <w:marTop w:val="0"/>
              <w:marBottom w:val="0"/>
              <w:divBdr>
                <w:top w:val="none" w:sz="0" w:space="0" w:color="auto"/>
                <w:left w:val="none" w:sz="0" w:space="0" w:color="auto"/>
                <w:bottom w:val="none" w:sz="0" w:space="0" w:color="auto"/>
                <w:right w:val="none" w:sz="0" w:space="0" w:color="auto"/>
              </w:divBdr>
            </w:div>
            <w:div w:id="426972545">
              <w:marLeft w:val="0"/>
              <w:marRight w:val="0"/>
              <w:marTop w:val="0"/>
              <w:marBottom w:val="0"/>
              <w:divBdr>
                <w:top w:val="none" w:sz="0" w:space="0" w:color="auto"/>
                <w:left w:val="none" w:sz="0" w:space="0" w:color="auto"/>
                <w:bottom w:val="none" w:sz="0" w:space="0" w:color="auto"/>
                <w:right w:val="none" w:sz="0" w:space="0" w:color="auto"/>
              </w:divBdr>
            </w:div>
            <w:div w:id="1002121583">
              <w:marLeft w:val="0"/>
              <w:marRight w:val="0"/>
              <w:marTop w:val="0"/>
              <w:marBottom w:val="0"/>
              <w:divBdr>
                <w:top w:val="none" w:sz="0" w:space="0" w:color="auto"/>
                <w:left w:val="none" w:sz="0" w:space="0" w:color="auto"/>
                <w:bottom w:val="none" w:sz="0" w:space="0" w:color="auto"/>
                <w:right w:val="none" w:sz="0" w:space="0" w:color="auto"/>
              </w:divBdr>
            </w:div>
            <w:div w:id="1025013077">
              <w:marLeft w:val="0"/>
              <w:marRight w:val="0"/>
              <w:marTop w:val="0"/>
              <w:marBottom w:val="0"/>
              <w:divBdr>
                <w:top w:val="none" w:sz="0" w:space="0" w:color="auto"/>
                <w:left w:val="none" w:sz="0" w:space="0" w:color="auto"/>
                <w:bottom w:val="none" w:sz="0" w:space="0" w:color="auto"/>
                <w:right w:val="none" w:sz="0" w:space="0" w:color="auto"/>
              </w:divBdr>
            </w:div>
            <w:div w:id="1338995816">
              <w:marLeft w:val="0"/>
              <w:marRight w:val="0"/>
              <w:marTop w:val="0"/>
              <w:marBottom w:val="0"/>
              <w:divBdr>
                <w:top w:val="none" w:sz="0" w:space="0" w:color="auto"/>
                <w:left w:val="none" w:sz="0" w:space="0" w:color="auto"/>
                <w:bottom w:val="none" w:sz="0" w:space="0" w:color="auto"/>
                <w:right w:val="none" w:sz="0" w:space="0" w:color="auto"/>
              </w:divBdr>
            </w:div>
            <w:div w:id="1391003126">
              <w:marLeft w:val="0"/>
              <w:marRight w:val="0"/>
              <w:marTop w:val="0"/>
              <w:marBottom w:val="0"/>
              <w:divBdr>
                <w:top w:val="none" w:sz="0" w:space="0" w:color="auto"/>
                <w:left w:val="none" w:sz="0" w:space="0" w:color="auto"/>
                <w:bottom w:val="none" w:sz="0" w:space="0" w:color="auto"/>
                <w:right w:val="none" w:sz="0" w:space="0" w:color="auto"/>
              </w:divBdr>
            </w:div>
            <w:div w:id="1520662143">
              <w:marLeft w:val="0"/>
              <w:marRight w:val="0"/>
              <w:marTop w:val="0"/>
              <w:marBottom w:val="0"/>
              <w:divBdr>
                <w:top w:val="none" w:sz="0" w:space="0" w:color="auto"/>
                <w:left w:val="none" w:sz="0" w:space="0" w:color="auto"/>
                <w:bottom w:val="none" w:sz="0" w:space="0" w:color="auto"/>
                <w:right w:val="none" w:sz="0" w:space="0" w:color="auto"/>
              </w:divBdr>
            </w:div>
            <w:div w:id="1751271968">
              <w:marLeft w:val="0"/>
              <w:marRight w:val="0"/>
              <w:marTop w:val="0"/>
              <w:marBottom w:val="0"/>
              <w:divBdr>
                <w:top w:val="none" w:sz="0" w:space="0" w:color="auto"/>
                <w:left w:val="none" w:sz="0" w:space="0" w:color="auto"/>
                <w:bottom w:val="none" w:sz="0" w:space="0" w:color="auto"/>
                <w:right w:val="none" w:sz="0" w:space="0" w:color="auto"/>
              </w:divBdr>
            </w:div>
            <w:div w:id="1791820639">
              <w:marLeft w:val="0"/>
              <w:marRight w:val="0"/>
              <w:marTop w:val="0"/>
              <w:marBottom w:val="0"/>
              <w:divBdr>
                <w:top w:val="none" w:sz="0" w:space="0" w:color="auto"/>
                <w:left w:val="none" w:sz="0" w:space="0" w:color="auto"/>
                <w:bottom w:val="none" w:sz="0" w:space="0" w:color="auto"/>
                <w:right w:val="none" w:sz="0" w:space="0" w:color="auto"/>
              </w:divBdr>
            </w:div>
            <w:div w:id="1893997554">
              <w:marLeft w:val="0"/>
              <w:marRight w:val="0"/>
              <w:marTop w:val="0"/>
              <w:marBottom w:val="0"/>
              <w:divBdr>
                <w:top w:val="none" w:sz="0" w:space="0" w:color="auto"/>
                <w:left w:val="none" w:sz="0" w:space="0" w:color="auto"/>
                <w:bottom w:val="none" w:sz="0" w:space="0" w:color="auto"/>
                <w:right w:val="none" w:sz="0" w:space="0" w:color="auto"/>
              </w:divBdr>
            </w:div>
            <w:div w:id="1908952629">
              <w:marLeft w:val="0"/>
              <w:marRight w:val="0"/>
              <w:marTop w:val="0"/>
              <w:marBottom w:val="0"/>
              <w:divBdr>
                <w:top w:val="none" w:sz="0" w:space="0" w:color="auto"/>
                <w:left w:val="none" w:sz="0" w:space="0" w:color="auto"/>
                <w:bottom w:val="none" w:sz="0" w:space="0" w:color="auto"/>
                <w:right w:val="none" w:sz="0" w:space="0" w:color="auto"/>
              </w:divBdr>
            </w:div>
            <w:div w:id="1948613476">
              <w:marLeft w:val="0"/>
              <w:marRight w:val="0"/>
              <w:marTop w:val="0"/>
              <w:marBottom w:val="0"/>
              <w:divBdr>
                <w:top w:val="none" w:sz="0" w:space="0" w:color="auto"/>
                <w:left w:val="none" w:sz="0" w:space="0" w:color="auto"/>
                <w:bottom w:val="none" w:sz="0" w:space="0" w:color="auto"/>
                <w:right w:val="none" w:sz="0" w:space="0" w:color="auto"/>
              </w:divBdr>
            </w:div>
            <w:div w:id="1990938996">
              <w:marLeft w:val="0"/>
              <w:marRight w:val="0"/>
              <w:marTop w:val="0"/>
              <w:marBottom w:val="0"/>
              <w:divBdr>
                <w:top w:val="none" w:sz="0" w:space="0" w:color="auto"/>
                <w:left w:val="none" w:sz="0" w:space="0" w:color="auto"/>
                <w:bottom w:val="none" w:sz="0" w:space="0" w:color="auto"/>
                <w:right w:val="none" w:sz="0" w:space="0" w:color="auto"/>
              </w:divBdr>
            </w:div>
            <w:div w:id="19927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43446">
      <w:bodyDiv w:val="1"/>
      <w:marLeft w:val="0"/>
      <w:marRight w:val="0"/>
      <w:marTop w:val="0"/>
      <w:marBottom w:val="0"/>
      <w:divBdr>
        <w:top w:val="none" w:sz="0" w:space="0" w:color="auto"/>
        <w:left w:val="none" w:sz="0" w:space="0" w:color="auto"/>
        <w:bottom w:val="none" w:sz="0" w:space="0" w:color="auto"/>
        <w:right w:val="none" w:sz="0" w:space="0" w:color="auto"/>
      </w:divBdr>
    </w:div>
    <w:div w:id="1269317403">
      <w:bodyDiv w:val="1"/>
      <w:marLeft w:val="0"/>
      <w:marRight w:val="0"/>
      <w:marTop w:val="0"/>
      <w:marBottom w:val="0"/>
      <w:divBdr>
        <w:top w:val="none" w:sz="0" w:space="0" w:color="auto"/>
        <w:left w:val="none" w:sz="0" w:space="0" w:color="auto"/>
        <w:bottom w:val="none" w:sz="0" w:space="0" w:color="auto"/>
        <w:right w:val="none" w:sz="0" w:space="0" w:color="auto"/>
      </w:divBdr>
    </w:div>
    <w:div w:id="1272585526">
      <w:bodyDiv w:val="1"/>
      <w:marLeft w:val="0"/>
      <w:marRight w:val="0"/>
      <w:marTop w:val="0"/>
      <w:marBottom w:val="0"/>
      <w:divBdr>
        <w:top w:val="none" w:sz="0" w:space="0" w:color="auto"/>
        <w:left w:val="none" w:sz="0" w:space="0" w:color="auto"/>
        <w:bottom w:val="none" w:sz="0" w:space="0" w:color="auto"/>
        <w:right w:val="none" w:sz="0" w:space="0" w:color="auto"/>
      </w:divBdr>
    </w:div>
    <w:div w:id="1272933144">
      <w:bodyDiv w:val="1"/>
      <w:marLeft w:val="0"/>
      <w:marRight w:val="0"/>
      <w:marTop w:val="0"/>
      <w:marBottom w:val="0"/>
      <w:divBdr>
        <w:top w:val="none" w:sz="0" w:space="0" w:color="auto"/>
        <w:left w:val="none" w:sz="0" w:space="0" w:color="auto"/>
        <w:bottom w:val="none" w:sz="0" w:space="0" w:color="auto"/>
        <w:right w:val="none" w:sz="0" w:space="0" w:color="auto"/>
      </w:divBdr>
    </w:div>
    <w:div w:id="1280794448">
      <w:bodyDiv w:val="1"/>
      <w:marLeft w:val="0"/>
      <w:marRight w:val="0"/>
      <w:marTop w:val="0"/>
      <w:marBottom w:val="0"/>
      <w:divBdr>
        <w:top w:val="none" w:sz="0" w:space="0" w:color="auto"/>
        <w:left w:val="none" w:sz="0" w:space="0" w:color="auto"/>
        <w:bottom w:val="none" w:sz="0" w:space="0" w:color="auto"/>
        <w:right w:val="none" w:sz="0" w:space="0" w:color="auto"/>
      </w:divBdr>
    </w:div>
    <w:div w:id="1283995107">
      <w:bodyDiv w:val="1"/>
      <w:marLeft w:val="0"/>
      <w:marRight w:val="0"/>
      <w:marTop w:val="0"/>
      <w:marBottom w:val="0"/>
      <w:divBdr>
        <w:top w:val="none" w:sz="0" w:space="0" w:color="auto"/>
        <w:left w:val="none" w:sz="0" w:space="0" w:color="auto"/>
        <w:bottom w:val="none" w:sz="0" w:space="0" w:color="auto"/>
        <w:right w:val="none" w:sz="0" w:space="0" w:color="auto"/>
      </w:divBdr>
    </w:div>
    <w:div w:id="1288660766">
      <w:bodyDiv w:val="1"/>
      <w:marLeft w:val="0"/>
      <w:marRight w:val="0"/>
      <w:marTop w:val="0"/>
      <w:marBottom w:val="0"/>
      <w:divBdr>
        <w:top w:val="none" w:sz="0" w:space="0" w:color="auto"/>
        <w:left w:val="none" w:sz="0" w:space="0" w:color="auto"/>
        <w:bottom w:val="none" w:sz="0" w:space="0" w:color="auto"/>
        <w:right w:val="none" w:sz="0" w:space="0" w:color="auto"/>
      </w:divBdr>
    </w:div>
    <w:div w:id="1294409314">
      <w:bodyDiv w:val="1"/>
      <w:marLeft w:val="0"/>
      <w:marRight w:val="0"/>
      <w:marTop w:val="0"/>
      <w:marBottom w:val="0"/>
      <w:divBdr>
        <w:top w:val="none" w:sz="0" w:space="0" w:color="auto"/>
        <w:left w:val="none" w:sz="0" w:space="0" w:color="auto"/>
        <w:bottom w:val="none" w:sz="0" w:space="0" w:color="auto"/>
        <w:right w:val="none" w:sz="0" w:space="0" w:color="auto"/>
      </w:divBdr>
    </w:div>
    <w:div w:id="1294484931">
      <w:bodyDiv w:val="1"/>
      <w:marLeft w:val="0"/>
      <w:marRight w:val="0"/>
      <w:marTop w:val="0"/>
      <w:marBottom w:val="0"/>
      <w:divBdr>
        <w:top w:val="none" w:sz="0" w:space="0" w:color="auto"/>
        <w:left w:val="none" w:sz="0" w:space="0" w:color="auto"/>
        <w:bottom w:val="none" w:sz="0" w:space="0" w:color="auto"/>
        <w:right w:val="none" w:sz="0" w:space="0" w:color="auto"/>
      </w:divBdr>
    </w:div>
    <w:div w:id="1298956260">
      <w:bodyDiv w:val="1"/>
      <w:marLeft w:val="0"/>
      <w:marRight w:val="0"/>
      <w:marTop w:val="0"/>
      <w:marBottom w:val="0"/>
      <w:divBdr>
        <w:top w:val="none" w:sz="0" w:space="0" w:color="auto"/>
        <w:left w:val="none" w:sz="0" w:space="0" w:color="auto"/>
        <w:bottom w:val="none" w:sz="0" w:space="0" w:color="auto"/>
        <w:right w:val="none" w:sz="0" w:space="0" w:color="auto"/>
      </w:divBdr>
    </w:div>
    <w:div w:id="1299725688">
      <w:bodyDiv w:val="1"/>
      <w:marLeft w:val="0"/>
      <w:marRight w:val="0"/>
      <w:marTop w:val="0"/>
      <w:marBottom w:val="0"/>
      <w:divBdr>
        <w:top w:val="none" w:sz="0" w:space="0" w:color="auto"/>
        <w:left w:val="none" w:sz="0" w:space="0" w:color="auto"/>
        <w:bottom w:val="none" w:sz="0" w:space="0" w:color="auto"/>
        <w:right w:val="none" w:sz="0" w:space="0" w:color="auto"/>
      </w:divBdr>
    </w:div>
    <w:div w:id="1309168939">
      <w:bodyDiv w:val="1"/>
      <w:marLeft w:val="0"/>
      <w:marRight w:val="0"/>
      <w:marTop w:val="0"/>
      <w:marBottom w:val="0"/>
      <w:divBdr>
        <w:top w:val="none" w:sz="0" w:space="0" w:color="auto"/>
        <w:left w:val="none" w:sz="0" w:space="0" w:color="auto"/>
        <w:bottom w:val="none" w:sz="0" w:space="0" w:color="auto"/>
        <w:right w:val="none" w:sz="0" w:space="0" w:color="auto"/>
      </w:divBdr>
    </w:div>
    <w:div w:id="1310131189">
      <w:bodyDiv w:val="1"/>
      <w:marLeft w:val="0"/>
      <w:marRight w:val="0"/>
      <w:marTop w:val="0"/>
      <w:marBottom w:val="0"/>
      <w:divBdr>
        <w:top w:val="none" w:sz="0" w:space="0" w:color="auto"/>
        <w:left w:val="none" w:sz="0" w:space="0" w:color="auto"/>
        <w:bottom w:val="none" w:sz="0" w:space="0" w:color="auto"/>
        <w:right w:val="none" w:sz="0" w:space="0" w:color="auto"/>
      </w:divBdr>
    </w:div>
    <w:div w:id="1311132099">
      <w:bodyDiv w:val="1"/>
      <w:marLeft w:val="0"/>
      <w:marRight w:val="0"/>
      <w:marTop w:val="0"/>
      <w:marBottom w:val="0"/>
      <w:divBdr>
        <w:top w:val="none" w:sz="0" w:space="0" w:color="auto"/>
        <w:left w:val="none" w:sz="0" w:space="0" w:color="auto"/>
        <w:bottom w:val="none" w:sz="0" w:space="0" w:color="auto"/>
        <w:right w:val="none" w:sz="0" w:space="0" w:color="auto"/>
      </w:divBdr>
    </w:div>
    <w:div w:id="1314410487">
      <w:bodyDiv w:val="1"/>
      <w:marLeft w:val="0"/>
      <w:marRight w:val="0"/>
      <w:marTop w:val="0"/>
      <w:marBottom w:val="0"/>
      <w:divBdr>
        <w:top w:val="none" w:sz="0" w:space="0" w:color="auto"/>
        <w:left w:val="none" w:sz="0" w:space="0" w:color="auto"/>
        <w:bottom w:val="none" w:sz="0" w:space="0" w:color="auto"/>
        <w:right w:val="none" w:sz="0" w:space="0" w:color="auto"/>
      </w:divBdr>
    </w:div>
    <w:div w:id="1318457954">
      <w:bodyDiv w:val="1"/>
      <w:marLeft w:val="0"/>
      <w:marRight w:val="0"/>
      <w:marTop w:val="0"/>
      <w:marBottom w:val="0"/>
      <w:divBdr>
        <w:top w:val="none" w:sz="0" w:space="0" w:color="auto"/>
        <w:left w:val="none" w:sz="0" w:space="0" w:color="auto"/>
        <w:bottom w:val="none" w:sz="0" w:space="0" w:color="auto"/>
        <w:right w:val="none" w:sz="0" w:space="0" w:color="auto"/>
      </w:divBdr>
    </w:div>
    <w:div w:id="1322003230">
      <w:bodyDiv w:val="1"/>
      <w:marLeft w:val="0"/>
      <w:marRight w:val="0"/>
      <w:marTop w:val="0"/>
      <w:marBottom w:val="0"/>
      <w:divBdr>
        <w:top w:val="none" w:sz="0" w:space="0" w:color="auto"/>
        <w:left w:val="none" w:sz="0" w:space="0" w:color="auto"/>
        <w:bottom w:val="none" w:sz="0" w:space="0" w:color="auto"/>
        <w:right w:val="none" w:sz="0" w:space="0" w:color="auto"/>
      </w:divBdr>
    </w:div>
    <w:div w:id="1322733633">
      <w:bodyDiv w:val="1"/>
      <w:marLeft w:val="0"/>
      <w:marRight w:val="0"/>
      <w:marTop w:val="0"/>
      <w:marBottom w:val="0"/>
      <w:divBdr>
        <w:top w:val="none" w:sz="0" w:space="0" w:color="auto"/>
        <w:left w:val="none" w:sz="0" w:space="0" w:color="auto"/>
        <w:bottom w:val="none" w:sz="0" w:space="0" w:color="auto"/>
        <w:right w:val="none" w:sz="0" w:space="0" w:color="auto"/>
      </w:divBdr>
    </w:div>
    <w:div w:id="1323700790">
      <w:bodyDiv w:val="1"/>
      <w:marLeft w:val="0"/>
      <w:marRight w:val="0"/>
      <w:marTop w:val="0"/>
      <w:marBottom w:val="0"/>
      <w:divBdr>
        <w:top w:val="none" w:sz="0" w:space="0" w:color="auto"/>
        <w:left w:val="none" w:sz="0" w:space="0" w:color="auto"/>
        <w:bottom w:val="none" w:sz="0" w:space="0" w:color="auto"/>
        <w:right w:val="none" w:sz="0" w:space="0" w:color="auto"/>
      </w:divBdr>
    </w:div>
    <w:div w:id="1324628785">
      <w:bodyDiv w:val="1"/>
      <w:marLeft w:val="0"/>
      <w:marRight w:val="0"/>
      <w:marTop w:val="0"/>
      <w:marBottom w:val="0"/>
      <w:divBdr>
        <w:top w:val="none" w:sz="0" w:space="0" w:color="auto"/>
        <w:left w:val="none" w:sz="0" w:space="0" w:color="auto"/>
        <w:bottom w:val="none" w:sz="0" w:space="0" w:color="auto"/>
        <w:right w:val="none" w:sz="0" w:space="0" w:color="auto"/>
      </w:divBdr>
    </w:div>
    <w:div w:id="1326318730">
      <w:bodyDiv w:val="1"/>
      <w:marLeft w:val="0"/>
      <w:marRight w:val="0"/>
      <w:marTop w:val="0"/>
      <w:marBottom w:val="0"/>
      <w:divBdr>
        <w:top w:val="none" w:sz="0" w:space="0" w:color="auto"/>
        <w:left w:val="none" w:sz="0" w:space="0" w:color="auto"/>
        <w:bottom w:val="none" w:sz="0" w:space="0" w:color="auto"/>
        <w:right w:val="none" w:sz="0" w:space="0" w:color="auto"/>
      </w:divBdr>
    </w:div>
    <w:div w:id="1326973908">
      <w:bodyDiv w:val="1"/>
      <w:marLeft w:val="0"/>
      <w:marRight w:val="0"/>
      <w:marTop w:val="0"/>
      <w:marBottom w:val="0"/>
      <w:divBdr>
        <w:top w:val="none" w:sz="0" w:space="0" w:color="auto"/>
        <w:left w:val="none" w:sz="0" w:space="0" w:color="auto"/>
        <w:bottom w:val="none" w:sz="0" w:space="0" w:color="auto"/>
        <w:right w:val="none" w:sz="0" w:space="0" w:color="auto"/>
      </w:divBdr>
    </w:div>
    <w:div w:id="1328365587">
      <w:bodyDiv w:val="1"/>
      <w:marLeft w:val="0"/>
      <w:marRight w:val="0"/>
      <w:marTop w:val="0"/>
      <w:marBottom w:val="0"/>
      <w:divBdr>
        <w:top w:val="none" w:sz="0" w:space="0" w:color="auto"/>
        <w:left w:val="none" w:sz="0" w:space="0" w:color="auto"/>
        <w:bottom w:val="none" w:sz="0" w:space="0" w:color="auto"/>
        <w:right w:val="none" w:sz="0" w:space="0" w:color="auto"/>
      </w:divBdr>
    </w:div>
    <w:div w:id="1329017429">
      <w:bodyDiv w:val="1"/>
      <w:marLeft w:val="0"/>
      <w:marRight w:val="0"/>
      <w:marTop w:val="0"/>
      <w:marBottom w:val="0"/>
      <w:divBdr>
        <w:top w:val="none" w:sz="0" w:space="0" w:color="auto"/>
        <w:left w:val="none" w:sz="0" w:space="0" w:color="auto"/>
        <w:bottom w:val="none" w:sz="0" w:space="0" w:color="auto"/>
        <w:right w:val="none" w:sz="0" w:space="0" w:color="auto"/>
      </w:divBdr>
    </w:div>
    <w:div w:id="1333799931">
      <w:bodyDiv w:val="1"/>
      <w:marLeft w:val="0"/>
      <w:marRight w:val="0"/>
      <w:marTop w:val="0"/>
      <w:marBottom w:val="0"/>
      <w:divBdr>
        <w:top w:val="none" w:sz="0" w:space="0" w:color="auto"/>
        <w:left w:val="none" w:sz="0" w:space="0" w:color="auto"/>
        <w:bottom w:val="none" w:sz="0" w:space="0" w:color="auto"/>
        <w:right w:val="none" w:sz="0" w:space="0" w:color="auto"/>
      </w:divBdr>
    </w:div>
    <w:div w:id="1334062591">
      <w:bodyDiv w:val="1"/>
      <w:marLeft w:val="0"/>
      <w:marRight w:val="0"/>
      <w:marTop w:val="0"/>
      <w:marBottom w:val="0"/>
      <w:divBdr>
        <w:top w:val="none" w:sz="0" w:space="0" w:color="auto"/>
        <w:left w:val="none" w:sz="0" w:space="0" w:color="auto"/>
        <w:bottom w:val="none" w:sz="0" w:space="0" w:color="auto"/>
        <w:right w:val="none" w:sz="0" w:space="0" w:color="auto"/>
      </w:divBdr>
    </w:div>
    <w:div w:id="1334182958">
      <w:bodyDiv w:val="1"/>
      <w:marLeft w:val="0"/>
      <w:marRight w:val="0"/>
      <w:marTop w:val="0"/>
      <w:marBottom w:val="0"/>
      <w:divBdr>
        <w:top w:val="none" w:sz="0" w:space="0" w:color="auto"/>
        <w:left w:val="none" w:sz="0" w:space="0" w:color="auto"/>
        <w:bottom w:val="none" w:sz="0" w:space="0" w:color="auto"/>
        <w:right w:val="none" w:sz="0" w:space="0" w:color="auto"/>
      </w:divBdr>
    </w:div>
    <w:div w:id="1341544380">
      <w:bodyDiv w:val="1"/>
      <w:marLeft w:val="0"/>
      <w:marRight w:val="0"/>
      <w:marTop w:val="0"/>
      <w:marBottom w:val="0"/>
      <w:divBdr>
        <w:top w:val="none" w:sz="0" w:space="0" w:color="auto"/>
        <w:left w:val="none" w:sz="0" w:space="0" w:color="auto"/>
        <w:bottom w:val="none" w:sz="0" w:space="0" w:color="auto"/>
        <w:right w:val="none" w:sz="0" w:space="0" w:color="auto"/>
      </w:divBdr>
    </w:div>
    <w:div w:id="1342126005">
      <w:bodyDiv w:val="1"/>
      <w:marLeft w:val="0"/>
      <w:marRight w:val="0"/>
      <w:marTop w:val="0"/>
      <w:marBottom w:val="0"/>
      <w:divBdr>
        <w:top w:val="none" w:sz="0" w:space="0" w:color="auto"/>
        <w:left w:val="none" w:sz="0" w:space="0" w:color="auto"/>
        <w:bottom w:val="none" w:sz="0" w:space="0" w:color="auto"/>
        <w:right w:val="none" w:sz="0" w:space="0" w:color="auto"/>
      </w:divBdr>
    </w:div>
    <w:div w:id="1342858835">
      <w:bodyDiv w:val="1"/>
      <w:marLeft w:val="0"/>
      <w:marRight w:val="0"/>
      <w:marTop w:val="0"/>
      <w:marBottom w:val="0"/>
      <w:divBdr>
        <w:top w:val="none" w:sz="0" w:space="0" w:color="auto"/>
        <w:left w:val="none" w:sz="0" w:space="0" w:color="auto"/>
        <w:bottom w:val="none" w:sz="0" w:space="0" w:color="auto"/>
        <w:right w:val="none" w:sz="0" w:space="0" w:color="auto"/>
      </w:divBdr>
    </w:div>
    <w:div w:id="1344085216">
      <w:bodyDiv w:val="1"/>
      <w:marLeft w:val="0"/>
      <w:marRight w:val="0"/>
      <w:marTop w:val="0"/>
      <w:marBottom w:val="0"/>
      <w:divBdr>
        <w:top w:val="none" w:sz="0" w:space="0" w:color="auto"/>
        <w:left w:val="none" w:sz="0" w:space="0" w:color="auto"/>
        <w:bottom w:val="none" w:sz="0" w:space="0" w:color="auto"/>
        <w:right w:val="none" w:sz="0" w:space="0" w:color="auto"/>
      </w:divBdr>
    </w:div>
    <w:div w:id="1345206529">
      <w:bodyDiv w:val="1"/>
      <w:marLeft w:val="0"/>
      <w:marRight w:val="0"/>
      <w:marTop w:val="0"/>
      <w:marBottom w:val="0"/>
      <w:divBdr>
        <w:top w:val="none" w:sz="0" w:space="0" w:color="auto"/>
        <w:left w:val="none" w:sz="0" w:space="0" w:color="auto"/>
        <w:bottom w:val="none" w:sz="0" w:space="0" w:color="auto"/>
        <w:right w:val="none" w:sz="0" w:space="0" w:color="auto"/>
      </w:divBdr>
    </w:div>
    <w:div w:id="1348366380">
      <w:bodyDiv w:val="1"/>
      <w:marLeft w:val="0"/>
      <w:marRight w:val="0"/>
      <w:marTop w:val="0"/>
      <w:marBottom w:val="0"/>
      <w:divBdr>
        <w:top w:val="none" w:sz="0" w:space="0" w:color="auto"/>
        <w:left w:val="none" w:sz="0" w:space="0" w:color="auto"/>
        <w:bottom w:val="none" w:sz="0" w:space="0" w:color="auto"/>
        <w:right w:val="none" w:sz="0" w:space="0" w:color="auto"/>
      </w:divBdr>
    </w:div>
    <w:div w:id="1348873820">
      <w:bodyDiv w:val="1"/>
      <w:marLeft w:val="0"/>
      <w:marRight w:val="0"/>
      <w:marTop w:val="0"/>
      <w:marBottom w:val="0"/>
      <w:divBdr>
        <w:top w:val="none" w:sz="0" w:space="0" w:color="auto"/>
        <w:left w:val="none" w:sz="0" w:space="0" w:color="auto"/>
        <w:bottom w:val="none" w:sz="0" w:space="0" w:color="auto"/>
        <w:right w:val="none" w:sz="0" w:space="0" w:color="auto"/>
      </w:divBdr>
    </w:div>
    <w:div w:id="1349529073">
      <w:bodyDiv w:val="1"/>
      <w:marLeft w:val="0"/>
      <w:marRight w:val="0"/>
      <w:marTop w:val="0"/>
      <w:marBottom w:val="0"/>
      <w:divBdr>
        <w:top w:val="none" w:sz="0" w:space="0" w:color="auto"/>
        <w:left w:val="none" w:sz="0" w:space="0" w:color="auto"/>
        <w:bottom w:val="none" w:sz="0" w:space="0" w:color="auto"/>
        <w:right w:val="none" w:sz="0" w:space="0" w:color="auto"/>
      </w:divBdr>
      <w:divsChild>
        <w:div w:id="1023171966">
          <w:marLeft w:val="0"/>
          <w:marRight w:val="0"/>
          <w:marTop w:val="0"/>
          <w:marBottom w:val="0"/>
          <w:divBdr>
            <w:top w:val="none" w:sz="0" w:space="0" w:color="auto"/>
            <w:left w:val="none" w:sz="0" w:space="0" w:color="auto"/>
            <w:bottom w:val="none" w:sz="0" w:space="0" w:color="auto"/>
            <w:right w:val="none" w:sz="0" w:space="0" w:color="auto"/>
          </w:divBdr>
        </w:div>
      </w:divsChild>
    </w:div>
    <w:div w:id="1350327810">
      <w:bodyDiv w:val="1"/>
      <w:marLeft w:val="0"/>
      <w:marRight w:val="0"/>
      <w:marTop w:val="0"/>
      <w:marBottom w:val="0"/>
      <w:divBdr>
        <w:top w:val="none" w:sz="0" w:space="0" w:color="auto"/>
        <w:left w:val="none" w:sz="0" w:space="0" w:color="auto"/>
        <w:bottom w:val="none" w:sz="0" w:space="0" w:color="auto"/>
        <w:right w:val="none" w:sz="0" w:space="0" w:color="auto"/>
      </w:divBdr>
    </w:div>
    <w:div w:id="1350369417">
      <w:bodyDiv w:val="1"/>
      <w:marLeft w:val="0"/>
      <w:marRight w:val="0"/>
      <w:marTop w:val="0"/>
      <w:marBottom w:val="0"/>
      <w:divBdr>
        <w:top w:val="none" w:sz="0" w:space="0" w:color="auto"/>
        <w:left w:val="none" w:sz="0" w:space="0" w:color="auto"/>
        <w:bottom w:val="none" w:sz="0" w:space="0" w:color="auto"/>
        <w:right w:val="none" w:sz="0" w:space="0" w:color="auto"/>
      </w:divBdr>
    </w:div>
    <w:div w:id="1363476655">
      <w:bodyDiv w:val="1"/>
      <w:marLeft w:val="0"/>
      <w:marRight w:val="0"/>
      <w:marTop w:val="0"/>
      <w:marBottom w:val="0"/>
      <w:divBdr>
        <w:top w:val="none" w:sz="0" w:space="0" w:color="auto"/>
        <w:left w:val="none" w:sz="0" w:space="0" w:color="auto"/>
        <w:bottom w:val="none" w:sz="0" w:space="0" w:color="auto"/>
        <w:right w:val="none" w:sz="0" w:space="0" w:color="auto"/>
      </w:divBdr>
    </w:div>
    <w:div w:id="1368985797">
      <w:bodyDiv w:val="1"/>
      <w:marLeft w:val="0"/>
      <w:marRight w:val="0"/>
      <w:marTop w:val="0"/>
      <w:marBottom w:val="0"/>
      <w:divBdr>
        <w:top w:val="none" w:sz="0" w:space="0" w:color="auto"/>
        <w:left w:val="none" w:sz="0" w:space="0" w:color="auto"/>
        <w:bottom w:val="none" w:sz="0" w:space="0" w:color="auto"/>
        <w:right w:val="none" w:sz="0" w:space="0" w:color="auto"/>
      </w:divBdr>
    </w:div>
    <w:div w:id="1371567519">
      <w:bodyDiv w:val="1"/>
      <w:marLeft w:val="0"/>
      <w:marRight w:val="0"/>
      <w:marTop w:val="0"/>
      <w:marBottom w:val="0"/>
      <w:divBdr>
        <w:top w:val="none" w:sz="0" w:space="0" w:color="auto"/>
        <w:left w:val="none" w:sz="0" w:space="0" w:color="auto"/>
        <w:bottom w:val="none" w:sz="0" w:space="0" w:color="auto"/>
        <w:right w:val="none" w:sz="0" w:space="0" w:color="auto"/>
      </w:divBdr>
    </w:div>
    <w:div w:id="1372026211">
      <w:bodyDiv w:val="1"/>
      <w:marLeft w:val="0"/>
      <w:marRight w:val="0"/>
      <w:marTop w:val="0"/>
      <w:marBottom w:val="0"/>
      <w:divBdr>
        <w:top w:val="none" w:sz="0" w:space="0" w:color="auto"/>
        <w:left w:val="none" w:sz="0" w:space="0" w:color="auto"/>
        <w:bottom w:val="none" w:sz="0" w:space="0" w:color="auto"/>
        <w:right w:val="none" w:sz="0" w:space="0" w:color="auto"/>
      </w:divBdr>
    </w:div>
    <w:div w:id="1373000305">
      <w:bodyDiv w:val="1"/>
      <w:marLeft w:val="0"/>
      <w:marRight w:val="0"/>
      <w:marTop w:val="0"/>
      <w:marBottom w:val="0"/>
      <w:divBdr>
        <w:top w:val="none" w:sz="0" w:space="0" w:color="auto"/>
        <w:left w:val="none" w:sz="0" w:space="0" w:color="auto"/>
        <w:bottom w:val="none" w:sz="0" w:space="0" w:color="auto"/>
        <w:right w:val="none" w:sz="0" w:space="0" w:color="auto"/>
      </w:divBdr>
    </w:div>
    <w:div w:id="1373653781">
      <w:bodyDiv w:val="1"/>
      <w:marLeft w:val="0"/>
      <w:marRight w:val="0"/>
      <w:marTop w:val="0"/>
      <w:marBottom w:val="0"/>
      <w:divBdr>
        <w:top w:val="none" w:sz="0" w:space="0" w:color="auto"/>
        <w:left w:val="none" w:sz="0" w:space="0" w:color="auto"/>
        <w:bottom w:val="none" w:sz="0" w:space="0" w:color="auto"/>
        <w:right w:val="none" w:sz="0" w:space="0" w:color="auto"/>
      </w:divBdr>
    </w:div>
    <w:div w:id="1382826099">
      <w:bodyDiv w:val="1"/>
      <w:marLeft w:val="0"/>
      <w:marRight w:val="0"/>
      <w:marTop w:val="0"/>
      <w:marBottom w:val="0"/>
      <w:divBdr>
        <w:top w:val="none" w:sz="0" w:space="0" w:color="auto"/>
        <w:left w:val="none" w:sz="0" w:space="0" w:color="auto"/>
        <w:bottom w:val="none" w:sz="0" w:space="0" w:color="auto"/>
        <w:right w:val="none" w:sz="0" w:space="0" w:color="auto"/>
      </w:divBdr>
    </w:div>
    <w:div w:id="1386685004">
      <w:bodyDiv w:val="1"/>
      <w:marLeft w:val="0"/>
      <w:marRight w:val="0"/>
      <w:marTop w:val="0"/>
      <w:marBottom w:val="0"/>
      <w:divBdr>
        <w:top w:val="none" w:sz="0" w:space="0" w:color="auto"/>
        <w:left w:val="none" w:sz="0" w:space="0" w:color="auto"/>
        <w:bottom w:val="none" w:sz="0" w:space="0" w:color="auto"/>
        <w:right w:val="none" w:sz="0" w:space="0" w:color="auto"/>
      </w:divBdr>
      <w:divsChild>
        <w:div w:id="1175420739">
          <w:marLeft w:val="0"/>
          <w:marRight w:val="0"/>
          <w:marTop w:val="0"/>
          <w:marBottom w:val="0"/>
          <w:divBdr>
            <w:top w:val="none" w:sz="0" w:space="0" w:color="auto"/>
            <w:left w:val="none" w:sz="0" w:space="0" w:color="auto"/>
            <w:bottom w:val="none" w:sz="0" w:space="0" w:color="auto"/>
            <w:right w:val="none" w:sz="0" w:space="0" w:color="auto"/>
          </w:divBdr>
          <w:divsChild>
            <w:div w:id="43333463">
              <w:marLeft w:val="0"/>
              <w:marRight w:val="0"/>
              <w:marTop w:val="0"/>
              <w:marBottom w:val="0"/>
              <w:divBdr>
                <w:top w:val="none" w:sz="0" w:space="0" w:color="auto"/>
                <w:left w:val="none" w:sz="0" w:space="0" w:color="auto"/>
                <w:bottom w:val="none" w:sz="0" w:space="0" w:color="auto"/>
                <w:right w:val="none" w:sz="0" w:space="0" w:color="auto"/>
              </w:divBdr>
            </w:div>
            <w:div w:id="366296674">
              <w:marLeft w:val="0"/>
              <w:marRight w:val="0"/>
              <w:marTop w:val="0"/>
              <w:marBottom w:val="0"/>
              <w:divBdr>
                <w:top w:val="none" w:sz="0" w:space="0" w:color="auto"/>
                <w:left w:val="none" w:sz="0" w:space="0" w:color="auto"/>
                <w:bottom w:val="none" w:sz="0" w:space="0" w:color="auto"/>
                <w:right w:val="none" w:sz="0" w:space="0" w:color="auto"/>
              </w:divBdr>
            </w:div>
            <w:div w:id="487333101">
              <w:marLeft w:val="0"/>
              <w:marRight w:val="0"/>
              <w:marTop w:val="0"/>
              <w:marBottom w:val="0"/>
              <w:divBdr>
                <w:top w:val="none" w:sz="0" w:space="0" w:color="auto"/>
                <w:left w:val="none" w:sz="0" w:space="0" w:color="auto"/>
                <w:bottom w:val="none" w:sz="0" w:space="0" w:color="auto"/>
                <w:right w:val="none" w:sz="0" w:space="0" w:color="auto"/>
              </w:divBdr>
            </w:div>
            <w:div w:id="578442613">
              <w:marLeft w:val="0"/>
              <w:marRight w:val="0"/>
              <w:marTop w:val="0"/>
              <w:marBottom w:val="0"/>
              <w:divBdr>
                <w:top w:val="none" w:sz="0" w:space="0" w:color="auto"/>
                <w:left w:val="none" w:sz="0" w:space="0" w:color="auto"/>
                <w:bottom w:val="none" w:sz="0" w:space="0" w:color="auto"/>
                <w:right w:val="none" w:sz="0" w:space="0" w:color="auto"/>
              </w:divBdr>
            </w:div>
            <w:div w:id="820120021">
              <w:marLeft w:val="0"/>
              <w:marRight w:val="0"/>
              <w:marTop w:val="0"/>
              <w:marBottom w:val="0"/>
              <w:divBdr>
                <w:top w:val="none" w:sz="0" w:space="0" w:color="auto"/>
                <w:left w:val="none" w:sz="0" w:space="0" w:color="auto"/>
                <w:bottom w:val="none" w:sz="0" w:space="0" w:color="auto"/>
                <w:right w:val="none" w:sz="0" w:space="0" w:color="auto"/>
              </w:divBdr>
            </w:div>
            <w:div w:id="1596280915">
              <w:marLeft w:val="0"/>
              <w:marRight w:val="0"/>
              <w:marTop w:val="0"/>
              <w:marBottom w:val="0"/>
              <w:divBdr>
                <w:top w:val="none" w:sz="0" w:space="0" w:color="auto"/>
                <w:left w:val="none" w:sz="0" w:space="0" w:color="auto"/>
                <w:bottom w:val="none" w:sz="0" w:space="0" w:color="auto"/>
                <w:right w:val="none" w:sz="0" w:space="0" w:color="auto"/>
              </w:divBdr>
            </w:div>
            <w:div w:id="1613783921">
              <w:marLeft w:val="0"/>
              <w:marRight w:val="0"/>
              <w:marTop w:val="0"/>
              <w:marBottom w:val="0"/>
              <w:divBdr>
                <w:top w:val="none" w:sz="0" w:space="0" w:color="auto"/>
                <w:left w:val="none" w:sz="0" w:space="0" w:color="auto"/>
                <w:bottom w:val="none" w:sz="0" w:space="0" w:color="auto"/>
                <w:right w:val="none" w:sz="0" w:space="0" w:color="auto"/>
              </w:divBdr>
            </w:div>
            <w:div w:id="199919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087915">
      <w:bodyDiv w:val="1"/>
      <w:marLeft w:val="0"/>
      <w:marRight w:val="0"/>
      <w:marTop w:val="0"/>
      <w:marBottom w:val="0"/>
      <w:divBdr>
        <w:top w:val="none" w:sz="0" w:space="0" w:color="auto"/>
        <w:left w:val="none" w:sz="0" w:space="0" w:color="auto"/>
        <w:bottom w:val="none" w:sz="0" w:space="0" w:color="auto"/>
        <w:right w:val="none" w:sz="0" w:space="0" w:color="auto"/>
      </w:divBdr>
    </w:div>
    <w:div w:id="1394699241">
      <w:bodyDiv w:val="1"/>
      <w:marLeft w:val="0"/>
      <w:marRight w:val="0"/>
      <w:marTop w:val="0"/>
      <w:marBottom w:val="0"/>
      <w:divBdr>
        <w:top w:val="none" w:sz="0" w:space="0" w:color="auto"/>
        <w:left w:val="none" w:sz="0" w:space="0" w:color="auto"/>
        <w:bottom w:val="none" w:sz="0" w:space="0" w:color="auto"/>
        <w:right w:val="none" w:sz="0" w:space="0" w:color="auto"/>
      </w:divBdr>
    </w:div>
    <w:div w:id="1397169384">
      <w:bodyDiv w:val="1"/>
      <w:marLeft w:val="0"/>
      <w:marRight w:val="0"/>
      <w:marTop w:val="0"/>
      <w:marBottom w:val="0"/>
      <w:divBdr>
        <w:top w:val="none" w:sz="0" w:space="0" w:color="auto"/>
        <w:left w:val="none" w:sz="0" w:space="0" w:color="auto"/>
        <w:bottom w:val="none" w:sz="0" w:space="0" w:color="auto"/>
        <w:right w:val="none" w:sz="0" w:space="0" w:color="auto"/>
      </w:divBdr>
    </w:div>
    <w:div w:id="1398936644">
      <w:bodyDiv w:val="1"/>
      <w:marLeft w:val="0"/>
      <w:marRight w:val="0"/>
      <w:marTop w:val="0"/>
      <w:marBottom w:val="0"/>
      <w:divBdr>
        <w:top w:val="none" w:sz="0" w:space="0" w:color="auto"/>
        <w:left w:val="none" w:sz="0" w:space="0" w:color="auto"/>
        <w:bottom w:val="none" w:sz="0" w:space="0" w:color="auto"/>
        <w:right w:val="none" w:sz="0" w:space="0" w:color="auto"/>
      </w:divBdr>
    </w:div>
    <w:div w:id="1401177556">
      <w:bodyDiv w:val="1"/>
      <w:marLeft w:val="0"/>
      <w:marRight w:val="0"/>
      <w:marTop w:val="0"/>
      <w:marBottom w:val="0"/>
      <w:divBdr>
        <w:top w:val="none" w:sz="0" w:space="0" w:color="auto"/>
        <w:left w:val="none" w:sz="0" w:space="0" w:color="auto"/>
        <w:bottom w:val="none" w:sz="0" w:space="0" w:color="auto"/>
        <w:right w:val="none" w:sz="0" w:space="0" w:color="auto"/>
      </w:divBdr>
    </w:div>
    <w:div w:id="1404328518">
      <w:bodyDiv w:val="1"/>
      <w:marLeft w:val="0"/>
      <w:marRight w:val="0"/>
      <w:marTop w:val="0"/>
      <w:marBottom w:val="0"/>
      <w:divBdr>
        <w:top w:val="none" w:sz="0" w:space="0" w:color="auto"/>
        <w:left w:val="none" w:sz="0" w:space="0" w:color="auto"/>
        <w:bottom w:val="none" w:sz="0" w:space="0" w:color="auto"/>
        <w:right w:val="none" w:sz="0" w:space="0" w:color="auto"/>
      </w:divBdr>
    </w:div>
    <w:div w:id="1405029695">
      <w:bodyDiv w:val="1"/>
      <w:marLeft w:val="0"/>
      <w:marRight w:val="0"/>
      <w:marTop w:val="0"/>
      <w:marBottom w:val="0"/>
      <w:divBdr>
        <w:top w:val="none" w:sz="0" w:space="0" w:color="auto"/>
        <w:left w:val="none" w:sz="0" w:space="0" w:color="auto"/>
        <w:bottom w:val="none" w:sz="0" w:space="0" w:color="auto"/>
        <w:right w:val="none" w:sz="0" w:space="0" w:color="auto"/>
      </w:divBdr>
    </w:div>
    <w:div w:id="1408651372">
      <w:bodyDiv w:val="1"/>
      <w:marLeft w:val="0"/>
      <w:marRight w:val="0"/>
      <w:marTop w:val="0"/>
      <w:marBottom w:val="0"/>
      <w:divBdr>
        <w:top w:val="none" w:sz="0" w:space="0" w:color="auto"/>
        <w:left w:val="none" w:sz="0" w:space="0" w:color="auto"/>
        <w:bottom w:val="none" w:sz="0" w:space="0" w:color="auto"/>
        <w:right w:val="none" w:sz="0" w:space="0" w:color="auto"/>
      </w:divBdr>
    </w:div>
    <w:div w:id="1414737722">
      <w:bodyDiv w:val="1"/>
      <w:marLeft w:val="0"/>
      <w:marRight w:val="0"/>
      <w:marTop w:val="0"/>
      <w:marBottom w:val="0"/>
      <w:divBdr>
        <w:top w:val="none" w:sz="0" w:space="0" w:color="auto"/>
        <w:left w:val="none" w:sz="0" w:space="0" w:color="auto"/>
        <w:bottom w:val="none" w:sz="0" w:space="0" w:color="auto"/>
        <w:right w:val="none" w:sz="0" w:space="0" w:color="auto"/>
      </w:divBdr>
    </w:div>
    <w:div w:id="1415778123">
      <w:bodyDiv w:val="1"/>
      <w:marLeft w:val="0"/>
      <w:marRight w:val="0"/>
      <w:marTop w:val="0"/>
      <w:marBottom w:val="0"/>
      <w:divBdr>
        <w:top w:val="none" w:sz="0" w:space="0" w:color="auto"/>
        <w:left w:val="none" w:sz="0" w:space="0" w:color="auto"/>
        <w:bottom w:val="none" w:sz="0" w:space="0" w:color="auto"/>
        <w:right w:val="none" w:sz="0" w:space="0" w:color="auto"/>
      </w:divBdr>
    </w:div>
    <w:div w:id="1419057810">
      <w:bodyDiv w:val="1"/>
      <w:marLeft w:val="0"/>
      <w:marRight w:val="0"/>
      <w:marTop w:val="0"/>
      <w:marBottom w:val="0"/>
      <w:divBdr>
        <w:top w:val="none" w:sz="0" w:space="0" w:color="auto"/>
        <w:left w:val="none" w:sz="0" w:space="0" w:color="auto"/>
        <w:bottom w:val="none" w:sz="0" w:space="0" w:color="auto"/>
        <w:right w:val="none" w:sz="0" w:space="0" w:color="auto"/>
      </w:divBdr>
    </w:div>
    <w:div w:id="1419791131">
      <w:bodyDiv w:val="1"/>
      <w:marLeft w:val="0"/>
      <w:marRight w:val="0"/>
      <w:marTop w:val="0"/>
      <w:marBottom w:val="0"/>
      <w:divBdr>
        <w:top w:val="none" w:sz="0" w:space="0" w:color="auto"/>
        <w:left w:val="none" w:sz="0" w:space="0" w:color="auto"/>
        <w:bottom w:val="none" w:sz="0" w:space="0" w:color="auto"/>
        <w:right w:val="none" w:sz="0" w:space="0" w:color="auto"/>
      </w:divBdr>
    </w:div>
    <w:div w:id="1420978093">
      <w:bodyDiv w:val="1"/>
      <w:marLeft w:val="0"/>
      <w:marRight w:val="0"/>
      <w:marTop w:val="0"/>
      <w:marBottom w:val="0"/>
      <w:divBdr>
        <w:top w:val="none" w:sz="0" w:space="0" w:color="auto"/>
        <w:left w:val="none" w:sz="0" w:space="0" w:color="auto"/>
        <w:bottom w:val="none" w:sz="0" w:space="0" w:color="auto"/>
        <w:right w:val="none" w:sz="0" w:space="0" w:color="auto"/>
      </w:divBdr>
    </w:div>
    <w:div w:id="1421175861">
      <w:bodyDiv w:val="1"/>
      <w:marLeft w:val="0"/>
      <w:marRight w:val="0"/>
      <w:marTop w:val="0"/>
      <w:marBottom w:val="0"/>
      <w:divBdr>
        <w:top w:val="none" w:sz="0" w:space="0" w:color="auto"/>
        <w:left w:val="none" w:sz="0" w:space="0" w:color="auto"/>
        <w:bottom w:val="none" w:sz="0" w:space="0" w:color="auto"/>
        <w:right w:val="none" w:sz="0" w:space="0" w:color="auto"/>
      </w:divBdr>
    </w:div>
    <w:div w:id="1425765249">
      <w:bodyDiv w:val="1"/>
      <w:marLeft w:val="0"/>
      <w:marRight w:val="0"/>
      <w:marTop w:val="0"/>
      <w:marBottom w:val="0"/>
      <w:divBdr>
        <w:top w:val="none" w:sz="0" w:space="0" w:color="auto"/>
        <w:left w:val="none" w:sz="0" w:space="0" w:color="auto"/>
        <w:bottom w:val="none" w:sz="0" w:space="0" w:color="auto"/>
        <w:right w:val="none" w:sz="0" w:space="0" w:color="auto"/>
      </w:divBdr>
    </w:div>
    <w:div w:id="1428424755">
      <w:bodyDiv w:val="1"/>
      <w:marLeft w:val="0"/>
      <w:marRight w:val="0"/>
      <w:marTop w:val="0"/>
      <w:marBottom w:val="0"/>
      <w:divBdr>
        <w:top w:val="none" w:sz="0" w:space="0" w:color="auto"/>
        <w:left w:val="none" w:sz="0" w:space="0" w:color="auto"/>
        <w:bottom w:val="none" w:sz="0" w:space="0" w:color="auto"/>
        <w:right w:val="none" w:sz="0" w:space="0" w:color="auto"/>
      </w:divBdr>
    </w:div>
    <w:div w:id="1428693577">
      <w:bodyDiv w:val="1"/>
      <w:marLeft w:val="0"/>
      <w:marRight w:val="0"/>
      <w:marTop w:val="0"/>
      <w:marBottom w:val="0"/>
      <w:divBdr>
        <w:top w:val="none" w:sz="0" w:space="0" w:color="auto"/>
        <w:left w:val="none" w:sz="0" w:space="0" w:color="auto"/>
        <w:bottom w:val="none" w:sz="0" w:space="0" w:color="auto"/>
        <w:right w:val="none" w:sz="0" w:space="0" w:color="auto"/>
      </w:divBdr>
    </w:div>
    <w:div w:id="1433471203">
      <w:bodyDiv w:val="1"/>
      <w:marLeft w:val="0"/>
      <w:marRight w:val="0"/>
      <w:marTop w:val="0"/>
      <w:marBottom w:val="0"/>
      <w:divBdr>
        <w:top w:val="none" w:sz="0" w:space="0" w:color="auto"/>
        <w:left w:val="none" w:sz="0" w:space="0" w:color="auto"/>
        <w:bottom w:val="none" w:sz="0" w:space="0" w:color="auto"/>
        <w:right w:val="none" w:sz="0" w:space="0" w:color="auto"/>
      </w:divBdr>
    </w:div>
    <w:div w:id="1435513791">
      <w:bodyDiv w:val="1"/>
      <w:marLeft w:val="0"/>
      <w:marRight w:val="0"/>
      <w:marTop w:val="0"/>
      <w:marBottom w:val="0"/>
      <w:divBdr>
        <w:top w:val="none" w:sz="0" w:space="0" w:color="auto"/>
        <w:left w:val="none" w:sz="0" w:space="0" w:color="auto"/>
        <w:bottom w:val="none" w:sz="0" w:space="0" w:color="auto"/>
        <w:right w:val="none" w:sz="0" w:space="0" w:color="auto"/>
      </w:divBdr>
    </w:div>
    <w:div w:id="1435975291">
      <w:bodyDiv w:val="1"/>
      <w:marLeft w:val="0"/>
      <w:marRight w:val="0"/>
      <w:marTop w:val="0"/>
      <w:marBottom w:val="0"/>
      <w:divBdr>
        <w:top w:val="none" w:sz="0" w:space="0" w:color="auto"/>
        <w:left w:val="none" w:sz="0" w:space="0" w:color="auto"/>
        <w:bottom w:val="none" w:sz="0" w:space="0" w:color="auto"/>
        <w:right w:val="none" w:sz="0" w:space="0" w:color="auto"/>
      </w:divBdr>
    </w:div>
    <w:div w:id="1439717937">
      <w:bodyDiv w:val="1"/>
      <w:marLeft w:val="0"/>
      <w:marRight w:val="0"/>
      <w:marTop w:val="0"/>
      <w:marBottom w:val="0"/>
      <w:divBdr>
        <w:top w:val="none" w:sz="0" w:space="0" w:color="auto"/>
        <w:left w:val="none" w:sz="0" w:space="0" w:color="auto"/>
        <w:bottom w:val="none" w:sz="0" w:space="0" w:color="auto"/>
        <w:right w:val="none" w:sz="0" w:space="0" w:color="auto"/>
      </w:divBdr>
    </w:div>
    <w:div w:id="1442069703">
      <w:bodyDiv w:val="1"/>
      <w:marLeft w:val="0"/>
      <w:marRight w:val="0"/>
      <w:marTop w:val="0"/>
      <w:marBottom w:val="0"/>
      <w:divBdr>
        <w:top w:val="none" w:sz="0" w:space="0" w:color="auto"/>
        <w:left w:val="none" w:sz="0" w:space="0" w:color="auto"/>
        <w:bottom w:val="none" w:sz="0" w:space="0" w:color="auto"/>
        <w:right w:val="none" w:sz="0" w:space="0" w:color="auto"/>
      </w:divBdr>
    </w:div>
    <w:div w:id="1444034737">
      <w:bodyDiv w:val="1"/>
      <w:marLeft w:val="0"/>
      <w:marRight w:val="0"/>
      <w:marTop w:val="0"/>
      <w:marBottom w:val="0"/>
      <w:divBdr>
        <w:top w:val="none" w:sz="0" w:space="0" w:color="auto"/>
        <w:left w:val="none" w:sz="0" w:space="0" w:color="auto"/>
        <w:bottom w:val="none" w:sz="0" w:space="0" w:color="auto"/>
        <w:right w:val="none" w:sz="0" w:space="0" w:color="auto"/>
      </w:divBdr>
    </w:div>
    <w:div w:id="1446315314">
      <w:bodyDiv w:val="1"/>
      <w:marLeft w:val="0"/>
      <w:marRight w:val="0"/>
      <w:marTop w:val="0"/>
      <w:marBottom w:val="0"/>
      <w:divBdr>
        <w:top w:val="none" w:sz="0" w:space="0" w:color="auto"/>
        <w:left w:val="none" w:sz="0" w:space="0" w:color="auto"/>
        <w:bottom w:val="none" w:sz="0" w:space="0" w:color="auto"/>
        <w:right w:val="none" w:sz="0" w:space="0" w:color="auto"/>
      </w:divBdr>
      <w:divsChild>
        <w:div w:id="1902130345">
          <w:marLeft w:val="0"/>
          <w:marRight w:val="0"/>
          <w:marTop w:val="0"/>
          <w:marBottom w:val="0"/>
          <w:divBdr>
            <w:top w:val="none" w:sz="0" w:space="0" w:color="auto"/>
            <w:left w:val="none" w:sz="0" w:space="0" w:color="auto"/>
            <w:bottom w:val="none" w:sz="0" w:space="0" w:color="auto"/>
            <w:right w:val="none" w:sz="0" w:space="0" w:color="auto"/>
          </w:divBdr>
          <w:divsChild>
            <w:div w:id="241374736">
              <w:marLeft w:val="0"/>
              <w:marRight w:val="0"/>
              <w:marTop w:val="0"/>
              <w:marBottom w:val="0"/>
              <w:divBdr>
                <w:top w:val="none" w:sz="0" w:space="0" w:color="auto"/>
                <w:left w:val="none" w:sz="0" w:space="0" w:color="auto"/>
                <w:bottom w:val="none" w:sz="0" w:space="0" w:color="auto"/>
                <w:right w:val="none" w:sz="0" w:space="0" w:color="auto"/>
              </w:divBdr>
            </w:div>
            <w:div w:id="287318577">
              <w:marLeft w:val="0"/>
              <w:marRight w:val="0"/>
              <w:marTop w:val="0"/>
              <w:marBottom w:val="0"/>
              <w:divBdr>
                <w:top w:val="none" w:sz="0" w:space="0" w:color="auto"/>
                <w:left w:val="none" w:sz="0" w:space="0" w:color="auto"/>
                <w:bottom w:val="none" w:sz="0" w:space="0" w:color="auto"/>
                <w:right w:val="none" w:sz="0" w:space="0" w:color="auto"/>
              </w:divBdr>
            </w:div>
            <w:div w:id="1180506751">
              <w:marLeft w:val="0"/>
              <w:marRight w:val="0"/>
              <w:marTop w:val="0"/>
              <w:marBottom w:val="0"/>
              <w:divBdr>
                <w:top w:val="none" w:sz="0" w:space="0" w:color="auto"/>
                <w:left w:val="none" w:sz="0" w:space="0" w:color="auto"/>
                <w:bottom w:val="none" w:sz="0" w:space="0" w:color="auto"/>
                <w:right w:val="none" w:sz="0" w:space="0" w:color="auto"/>
              </w:divBdr>
            </w:div>
            <w:div w:id="1285818111">
              <w:marLeft w:val="0"/>
              <w:marRight w:val="0"/>
              <w:marTop w:val="0"/>
              <w:marBottom w:val="0"/>
              <w:divBdr>
                <w:top w:val="none" w:sz="0" w:space="0" w:color="auto"/>
                <w:left w:val="none" w:sz="0" w:space="0" w:color="auto"/>
                <w:bottom w:val="none" w:sz="0" w:space="0" w:color="auto"/>
                <w:right w:val="none" w:sz="0" w:space="0" w:color="auto"/>
              </w:divBdr>
            </w:div>
            <w:div w:id="1562250648">
              <w:marLeft w:val="0"/>
              <w:marRight w:val="0"/>
              <w:marTop w:val="0"/>
              <w:marBottom w:val="0"/>
              <w:divBdr>
                <w:top w:val="none" w:sz="0" w:space="0" w:color="auto"/>
                <w:left w:val="none" w:sz="0" w:space="0" w:color="auto"/>
                <w:bottom w:val="none" w:sz="0" w:space="0" w:color="auto"/>
                <w:right w:val="none" w:sz="0" w:space="0" w:color="auto"/>
              </w:divBdr>
            </w:div>
            <w:div w:id="1738240081">
              <w:marLeft w:val="0"/>
              <w:marRight w:val="0"/>
              <w:marTop w:val="0"/>
              <w:marBottom w:val="0"/>
              <w:divBdr>
                <w:top w:val="none" w:sz="0" w:space="0" w:color="auto"/>
                <w:left w:val="none" w:sz="0" w:space="0" w:color="auto"/>
                <w:bottom w:val="none" w:sz="0" w:space="0" w:color="auto"/>
                <w:right w:val="none" w:sz="0" w:space="0" w:color="auto"/>
              </w:divBdr>
            </w:div>
            <w:div w:id="1804735514">
              <w:marLeft w:val="0"/>
              <w:marRight w:val="0"/>
              <w:marTop w:val="0"/>
              <w:marBottom w:val="0"/>
              <w:divBdr>
                <w:top w:val="none" w:sz="0" w:space="0" w:color="auto"/>
                <w:left w:val="none" w:sz="0" w:space="0" w:color="auto"/>
                <w:bottom w:val="none" w:sz="0" w:space="0" w:color="auto"/>
                <w:right w:val="none" w:sz="0" w:space="0" w:color="auto"/>
              </w:divBdr>
            </w:div>
            <w:div w:id="203452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388657">
      <w:bodyDiv w:val="1"/>
      <w:marLeft w:val="0"/>
      <w:marRight w:val="0"/>
      <w:marTop w:val="0"/>
      <w:marBottom w:val="0"/>
      <w:divBdr>
        <w:top w:val="none" w:sz="0" w:space="0" w:color="auto"/>
        <w:left w:val="none" w:sz="0" w:space="0" w:color="auto"/>
        <w:bottom w:val="none" w:sz="0" w:space="0" w:color="auto"/>
        <w:right w:val="none" w:sz="0" w:space="0" w:color="auto"/>
      </w:divBdr>
    </w:div>
    <w:div w:id="1464423415">
      <w:bodyDiv w:val="1"/>
      <w:marLeft w:val="0"/>
      <w:marRight w:val="0"/>
      <w:marTop w:val="0"/>
      <w:marBottom w:val="0"/>
      <w:divBdr>
        <w:top w:val="none" w:sz="0" w:space="0" w:color="auto"/>
        <w:left w:val="none" w:sz="0" w:space="0" w:color="auto"/>
        <w:bottom w:val="none" w:sz="0" w:space="0" w:color="auto"/>
        <w:right w:val="none" w:sz="0" w:space="0" w:color="auto"/>
      </w:divBdr>
    </w:div>
    <w:div w:id="1466242529">
      <w:bodyDiv w:val="1"/>
      <w:marLeft w:val="0"/>
      <w:marRight w:val="0"/>
      <w:marTop w:val="0"/>
      <w:marBottom w:val="0"/>
      <w:divBdr>
        <w:top w:val="none" w:sz="0" w:space="0" w:color="auto"/>
        <w:left w:val="none" w:sz="0" w:space="0" w:color="auto"/>
        <w:bottom w:val="none" w:sz="0" w:space="0" w:color="auto"/>
        <w:right w:val="none" w:sz="0" w:space="0" w:color="auto"/>
      </w:divBdr>
    </w:div>
    <w:div w:id="1469937330">
      <w:bodyDiv w:val="1"/>
      <w:marLeft w:val="0"/>
      <w:marRight w:val="0"/>
      <w:marTop w:val="0"/>
      <w:marBottom w:val="0"/>
      <w:divBdr>
        <w:top w:val="none" w:sz="0" w:space="0" w:color="auto"/>
        <w:left w:val="none" w:sz="0" w:space="0" w:color="auto"/>
        <w:bottom w:val="none" w:sz="0" w:space="0" w:color="auto"/>
        <w:right w:val="none" w:sz="0" w:space="0" w:color="auto"/>
      </w:divBdr>
    </w:div>
    <w:div w:id="1478841284">
      <w:bodyDiv w:val="1"/>
      <w:marLeft w:val="0"/>
      <w:marRight w:val="0"/>
      <w:marTop w:val="0"/>
      <w:marBottom w:val="0"/>
      <w:divBdr>
        <w:top w:val="none" w:sz="0" w:space="0" w:color="auto"/>
        <w:left w:val="none" w:sz="0" w:space="0" w:color="auto"/>
        <w:bottom w:val="none" w:sz="0" w:space="0" w:color="auto"/>
        <w:right w:val="none" w:sz="0" w:space="0" w:color="auto"/>
      </w:divBdr>
    </w:div>
    <w:div w:id="1479225409">
      <w:bodyDiv w:val="1"/>
      <w:marLeft w:val="0"/>
      <w:marRight w:val="0"/>
      <w:marTop w:val="0"/>
      <w:marBottom w:val="0"/>
      <w:divBdr>
        <w:top w:val="none" w:sz="0" w:space="0" w:color="auto"/>
        <w:left w:val="none" w:sz="0" w:space="0" w:color="auto"/>
        <w:bottom w:val="none" w:sz="0" w:space="0" w:color="auto"/>
        <w:right w:val="none" w:sz="0" w:space="0" w:color="auto"/>
      </w:divBdr>
    </w:div>
    <w:div w:id="1480458352">
      <w:bodyDiv w:val="1"/>
      <w:marLeft w:val="0"/>
      <w:marRight w:val="0"/>
      <w:marTop w:val="0"/>
      <w:marBottom w:val="0"/>
      <w:divBdr>
        <w:top w:val="none" w:sz="0" w:space="0" w:color="auto"/>
        <w:left w:val="none" w:sz="0" w:space="0" w:color="auto"/>
        <w:bottom w:val="none" w:sz="0" w:space="0" w:color="auto"/>
        <w:right w:val="none" w:sz="0" w:space="0" w:color="auto"/>
      </w:divBdr>
    </w:div>
    <w:div w:id="1481534703">
      <w:bodyDiv w:val="1"/>
      <w:marLeft w:val="0"/>
      <w:marRight w:val="0"/>
      <w:marTop w:val="0"/>
      <w:marBottom w:val="0"/>
      <w:divBdr>
        <w:top w:val="none" w:sz="0" w:space="0" w:color="auto"/>
        <w:left w:val="none" w:sz="0" w:space="0" w:color="auto"/>
        <w:bottom w:val="none" w:sz="0" w:space="0" w:color="auto"/>
        <w:right w:val="none" w:sz="0" w:space="0" w:color="auto"/>
      </w:divBdr>
    </w:div>
    <w:div w:id="1483350885">
      <w:bodyDiv w:val="1"/>
      <w:marLeft w:val="0"/>
      <w:marRight w:val="0"/>
      <w:marTop w:val="0"/>
      <w:marBottom w:val="0"/>
      <w:divBdr>
        <w:top w:val="none" w:sz="0" w:space="0" w:color="auto"/>
        <w:left w:val="none" w:sz="0" w:space="0" w:color="auto"/>
        <w:bottom w:val="none" w:sz="0" w:space="0" w:color="auto"/>
        <w:right w:val="none" w:sz="0" w:space="0" w:color="auto"/>
      </w:divBdr>
    </w:div>
    <w:div w:id="1483886332">
      <w:bodyDiv w:val="1"/>
      <w:marLeft w:val="0"/>
      <w:marRight w:val="0"/>
      <w:marTop w:val="0"/>
      <w:marBottom w:val="0"/>
      <w:divBdr>
        <w:top w:val="none" w:sz="0" w:space="0" w:color="auto"/>
        <w:left w:val="none" w:sz="0" w:space="0" w:color="auto"/>
        <w:bottom w:val="none" w:sz="0" w:space="0" w:color="auto"/>
        <w:right w:val="none" w:sz="0" w:space="0" w:color="auto"/>
      </w:divBdr>
    </w:div>
    <w:div w:id="1488008825">
      <w:bodyDiv w:val="1"/>
      <w:marLeft w:val="0"/>
      <w:marRight w:val="0"/>
      <w:marTop w:val="0"/>
      <w:marBottom w:val="0"/>
      <w:divBdr>
        <w:top w:val="none" w:sz="0" w:space="0" w:color="auto"/>
        <w:left w:val="none" w:sz="0" w:space="0" w:color="auto"/>
        <w:bottom w:val="none" w:sz="0" w:space="0" w:color="auto"/>
        <w:right w:val="none" w:sz="0" w:space="0" w:color="auto"/>
      </w:divBdr>
    </w:div>
    <w:div w:id="1490054157">
      <w:bodyDiv w:val="1"/>
      <w:marLeft w:val="0"/>
      <w:marRight w:val="0"/>
      <w:marTop w:val="0"/>
      <w:marBottom w:val="0"/>
      <w:divBdr>
        <w:top w:val="none" w:sz="0" w:space="0" w:color="auto"/>
        <w:left w:val="none" w:sz="0" w:space="0" w:color="auto"/>
        <w:bottom w:val="none" w:sz="0" w:space="0" w:color="auto"/>
        <w:right w:val="none" w:sz="0" w:space="0" w:color="auto"/>
      </w:divBdr>
    </w:div>
    <w:div w:id="1495413617">
      <w:bodyDiv w:val="1"/>
      <w:marLeft w:val="0"/>
      <w:marRight w:val="0"/>
      <w:marTop w:val="0"/>
      <w:marBottom w:val="0"/>
      <w:divBdr>
        <w:top w:val="none" w:sz="0" w:space="0" w:color="auto"/>
        <w:left w:val="none" w:sz="0" w:space="0" w:color="auto"/>
        <w:bottom w:val="none" w:sz="0" w:space="0" w:color="auto"/>
        <w:right w:val="none" w:sz="0" w:space="0" w:color="auto"/>
      </w:divBdr>
    </w:div>
    <w:div w:id="1496261226">
      <w:bodyDiv w:val="1"/>
      <w:marLeft w:val="0"/>
      <w:marRight w:val="0"/>
      <w:marTop w:val="0"/>
      <w:marBottom w:val="0"/>
      <w:divBdr>
        <w:top w:val="none" w:sz="0" w:space="0" w:color="auto"/>
        <w:left w:val="none" w:sz="0" w:space="0" w:color="auto"/>
        <w:bottom w:val="none" w:sz="0" w:space="0" w:color="auto"/>
        <w:right w:val="none" w:sz="0" w:space="0" w:color="auto"/>
      </w:divBdr>
    </w:div>
    <w:div w:id="1498417241">
      <w:bodyDiv w:val="1"/>
      <w:marLeft w:val="0"/>
      <w:marRight w:val="0"/>
      <w:marTop w:val="0"/>
      <w:marBottom w:val="0"/>
      <w:divBdr>
        <w:top w:val="none" w:sz="0" w:space="0" w:color="auto"/>
        <w:left w:val="none" w:sz="0" w:space="0" w:color="auto"/>
        <w:bottom w:val="none" w:sz="0" w:space="0" w:color="auto"/>
        <w:right w:val="none" w:sz="0" w:space="0" w:color="auto"/>
      </w:divBdr>
      <w:divsChild>
        <w:div w:id="1763141701">
          <w:marLeft w:val="0"/>
          <w:marRight w:val="0"/>
          <w:marTop w:val="0"/>
          <w:marBottom w:val="0"/>
          <w:divBdr>
            <w:top w:val="none" w:sz="0" w:space="0" w:color="auto"/>
            <w:left w:val="none" w:sz="0" w:space="0" w:color="auto"/>
            <w:bottom w:val="none" w:sz="0" w:space="0" w:color="auto"/>
            <w:right w:val="none" w:sz="0" w:space="0" w:color="auto"/>
          </w:divBdr>
          <w:divsChild>
            <w:div w:id="17656732">
              <w:marLeft w:val="0"/>
              <w:marRight w:val="0"/>
              <w:marTop w:val="0"/>
              <w:marBottom w:val="0"/>
              <w:divBdr>
                <w:top w:val="none" w:sz="0" w:space="0" w:color="auto"/>
                <w:left w:val="none" w:sz="0" w:space="0" w:color="auto"/>
                <w:bottom w:val="none" w:sz="0" w:space="0" w:color="auto"/>
                <w:right w:val="none" w:sz="0" w:space="0" w:color="auto"/>
              </w:divBdr>
            </w:div>
            <w:div w:id="80877071">
              <w:marLeft w:val="0"/>
              <w:marRight w:val="0"/>
              <w:marTop w:val="0"/>
              <w:marBottom w:val="0"/>
              <w:divBdr>
                <w:top w:val="none" w:sz="0" w:space="0" w:color="auto"/>
                <w:left w:val="none" w:sz="0" w:space="0" w:color="auto"/>
                <w:bottom w:val="none" w:sz="0" w:space="0" w:color="auto"/>
                <w:right w:val="none" w:sz="0" w:space="0" w:color="auto"/>
              </w:divBdr>
            </w:div>
            <w:div w:id="271203516">
              <w:marLeft w:val="0"/>
              <w:marRight w:val="0"/>
              <w:marTop w:val="0"/>
              <w:marBottom w:val="0"/>
              <w:divBdr>
                <w:top w:val="none" w:sz="0" w:space="0" w:color="auto"/>
                <w:left w:val="none" w:sz="0" w:space="0" w:color="auto"/>
                <w:bottom w:val="none" w:sz="0" w:space="0" w:color="auto"/>
                <w:right w:val="none" w:sz="0" w:space="0" w:color="auto"/>
              </w:divBdr>
            </w:div>
            <w:div w:id="297995588">
              <w:marLeft w:val="0"/>
              <w:marRight w:val="0"/>
              <w:marTop w:val="0"/>
              <w:marBottom w:val="0"/>
              <w:divBdr>
                <w:top w:val="none" w:sz="0" w:space="0" w:color="auto"/>
                <w:left w:val="none" w:sz="0" w:space="0" w:color="auto"/>
                <w:bottom w:val="none" w:sz="0" w:space="0" w:color="auto"/>
                <w:right w:val="none" w:sz="0" w:space="0" w:color="auto"/>
              </w:divBdr>
            </w:div>
            <w:div w:id="531646802">
              <w:marLeft w:val="0"/>
              <w:marRight w:val="0"/>
              <w:marTop w:val="0"/>
              <w:marBottom w:val="0"/>
              <w:divBdr>
                <w:top w:val="none" w:sz="0" w:space="0" w:color="auto"/>
                <w:left w:val="none" w:sz="0" w:space="0" w:color="auto"/>
                <w:bottom w:val="none" w:sz="0" w:space="0" w:color="auto"/>
                <w:right w:val="none" w:sz="0" w:space="0" w:color="auto"/>
              </w:divBdr>
            </w:div>
            <w:div w:id="1232813534">
              <w:marLeft w:val="0"/>
              <w:marRight w:val="0"/>
              <w:marTop w:val="0"/>
              <w:marBottom w:val="0"/>
              <w:divBdr>
                <w:top w:val="none" w:sz="0" w:space="0" w:color="auto"/>
                <w:left w:val="none" w:sz="0" w:space="0" w:color="auto"/>
                <w:bottom w:val="none" w:sz="0" w:space="0" w:color="auto"/>
                <w:right w:val="none" w:sz="0" w:space="0" w:color="auto"/>
              </w:divBdr>
            </w:div>
            <w:div w:id="1474642541">
              <w:marLeft w:val="0"/>
              <w:marRight w:val="0"/>
              <w:marTop w:val="0"/>
              <w:marBottom w:val="0"/>
              <w:divBdr>
                <w:top w:val="none" w:sz="0" w:space="0" w:color="auto"/>
                <w:left w:val="none" w:sz="0" w:space="0" w:color="auto"/>
                <w:bottom w:val="none" w:sz="0" w:space="0" w:color="auto"/>
                <w:right w:val="none" w:sz="0" w:space="0" w:color="auto"/>
              </w:divBdr>
            </w:div>
            <w:div w:id="1489858662">
              <w:marLeft w:val="0"/>
              <w:marRight w:val="0"/>
              <w:marTop w:val="0"/>
              <w:marBottom w:val="0"/>
              <w:divBdr>
                <w:top w:val="none" w:sz="0" w:space="0" w:color="auto"/>
                <w:left w:val="none" w:sz="0" w:space="0" w:color="auto"/>
                <w:bottom w:val="none" w:sz="0" w:space="0" w:color="auto"/>
                <w:right w:val="none" w:sz="0" w:space="0" w:color="auto"/>
              </w:divBdr>
            </w:div>
            <w:div w:id="1578055587">
              <w:marLeft w:val="0"/>
              <w:marRight w:val="0"/>
              <w:marTop w:val="0"/>
              <w:marBottom w:val="0"/>
              <w:divBdr>
                <w:top w:val="none" w:sz="0" w:space="0" w:color="auto"/>
                <w:left w:val="none" w:sz="0" w:space="0" w:color="auto"/>
                <w:bottom w:val="none" w:sz="0" w:space="0" w:color="auto"/>
                <w:right w:val="none" w:sz="0" w:space="0" w:color="auto"/>
              </w:divBdr>
            </w:div>
            <w:div w:id="1599678599">
              <w:marLeft w:val="0"/>
              <w:marRight w:val="0"/>
              <w:marTop w:val="0"/>
              <w:marBottom w:val="0"/>
              <w:divBdr>
                <w:top w:val="none" w:sz="0" w:space="0" w:color="auto"/>
                <w:left w:val="none" w:sz="0" w:space="0" w:color="auto"/>
                <w:bottom w:val="none" w:sz="0" w:space="0" w:color="auto"/>
                <w:right w:val="none" w:sz="0" w:space="0" w:color="auto"/>
              </w:divBdr>
            </w:div>
            <w:div w:id="1652634460">
              <w:marLeft w:val="0"/>
              <w:marRight w:val="0"/>
              <w:marTop w:val="0"/>
              <w:marBottom w:val="0"/>
              <w:divBdr>
                <w:top w:val="none" w:sz="0" w:space="0" w:color="auto"/>
                <w:left w:val="none" w:sz="0" w:space="0" w:color="auto"/>
                <w:bottom w:val="none" w:sz="0" w:space="0" w:color="auto"/>
                <w:right w:val="none" w:sz="0" w:space="0" w:color="auto"/>
              </w:divBdr>
            </w:div>
            <w:div w:id="1675953228">
              <w:marLeft w:val="0"/>
              <w:marRight w:val="0"/>
              <w:marTop w:val="0"/>
              <w:marBottom w:val="0"/>
              <w:divBdr>
                <w:top w:val="none" w:sz="0" w:space="0" w:color="auto"/>
                <w:left w:val="none" w:sz="0" w:space="0" w:color="auto"/>
                <w:bottom w:val="none" w:sz="0" w:space="0" w:color="auto"/>
                <w:right w:val="none" w:sz="0" w:space="0" w:color="auto"/>
              </w:divBdr>
            </w:div>
            <w:div w:id="1698503462">
              <w:marLeft w:val="0"/>
              <w:marRight w:val="0"/>
              <w:marTop w:val="0"/>
              <w:marBottom w:val="0"/>
              <w:divBdr>
                <w:top w:val="none" w:sz="0" w:space="0" w:color="auto"/>
                <w:left w:val="none" w:sz="0" w:space="0" w:color="auto"/>
                <w:bottom w:val="none" w:sz="0" w:space="0" w:color="auto"/>
                <w:right w:val="none" w:sz="0" w:space="0" w:color="auto"/>
              </w:divBdr>
            </w:div>
            <w:div w:id="1830293277">
              <w:marLeft w:val="0"/>
              <w:marRight w:val="0"/>
              <w:marTop w:val="0"/>
              <w:marBottom w:val="0"/>
              <w:divBdr>
                <w:top w:val="none" w:sz="0" w:space="0" w:color="auto"/>
                <w:left w:val="none" w:sz="0" w:space="0" w:color="auto"/>
                <w:bottom w:val="none" w:sz="0" w:space="0" w:color="auto"/>
                <w:right w:val="none" w:sz="0" w:space="0" w:color="auto"/>
              </w:divBdr>
            </w:div>
            <w:div w:id="1836414916">
              <w:marLeft w:val="0"/>
              <w:marRight w:val="0"/>
              <w:marTop w:val="0"/>
              <w:marBottom w:val="0"/>
              <w:divBdr>
                <w:top w:val="none" w:sz="0" w:space="0" w:color="auto"/>
                <w:left w:val="none" w:sz="0" w:space="0" w:color="auto"/>
                <w:bottom w:val="none" w:sz="0" w:space="0" w:color="auto"/>
                <w:right w:val="none" w:sz="0" w:space="0" w:color="auto"/>
              </w:divBdr>
            </w:div>
            <w:div w:id="1936396549">
              <w:marLeft w:val="0"/>
              <w:marRight w:val="0"/>
              <w:marTop w:val="0"/>
              <w:marBottom w:val="0"/>
              <w:divBdr>
                <w:top w:val="none" w:sz="0" w:space="0" w:color="auto"/>
                <w:left w:val="none" w:sz="0" w:space="0" w:color="auto"/>
                <w:bottom w:val="none" w:sz="0" w:space="0" w:color="auto"/>
                <w:right w:val="none" w:sz="0" w:space="0" w:color="auto"/>
              </w:divBdr>
            </w:div>
            <w:div w:id="206760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8379">
      <w:bodyDiv w:val="1"/>
      <w:marLeft w:val="0"/>
      <w:marRight w:val="0"/>
      <w:marTop w:val="0"/>
      <w:marBottom w:val="0"/>
      <w:divBdr>
        <w:top w:val="none" w:sz="0" w:space="0" w:color="auto"/>
        <w:left w:val="none" w:sz="0" w:space="0" w:color="auto"/>
        <w:bottom w:val="none" w:sz="0" w:space="0" w:color="auto"/>
        <w:right w:val="none" w:sz="0" w:space="0" w:color="auto"/>
      </w:divBdr>
    </w:div>
    <w:div w:id="1503816504">
      <w:bodyDiv w:val="1"/>
      <w:marLeft w:val="0"/>
      <w:marRight w:val="0"/>
      <w:marTop w:val="0"/>
      <w:marBottom w:val="0"/>
      <w:divBdr>
        <w:top w:val="none" w:sz="0" w:space="0" w:color="auto"/>
        <w:left w:val="none" w:sz="0" w:space="0" w:color="auto"/>
        <w:bottom w:val="none" w:sz="0" w:space="0" w:color="auto"/>
        <w:right w:val="none" w:sz="0" w:space="0" w:color="auto"/>
      </w:divBdr>
      <w:divsChild>
        <w:div w:id="1871643207">
          <w:marLeft w:val="0"/>
          <w:marRight w:val="0"/>
          <w:marTop w:val="0"/>
          <w:marBottom w:val="0"/>
          <w:divBdr>
            <w:top w:val="none" w:sz="0" w:space="0" w:color="auto"/>
            <w:left w:val="none" w:sz="0" w:space="0" w:color="auto"/>
            <w:bottom w:val="none" w:sz="0" w:space="0" w:color="auto"/>
            <w:right w:val="none" w:sz="0" w:space="0" w:color="auto"/>
          </w:divBdr>
          <w:divsChild>
            <w:div w:id="479659783">
              <w:marLeft w:val="0"/>
              <w:marRight w:val="0"/>
              <w:marTop w:val="0"/>
              <w:marBottom w:val="0"/>
              <w:divBdr>
                <w:top w:val="none" w:sz="0" w:space="0" w:color="auto"/>
                <w:left w:val="none" w:sz="0" w:space="0" w:color="auto"/>
                <w:bottom w:val="none" w:sz="0" w:space="0" w:color="auto"/>
                <w:right w:val="none" w:sz="0" w:space="0" w:color="auto"/>
              </w:divBdr>
            </w:div>
            <w:div w:id="613025785">
              <w:marLeft w:val="0"/>
              <w:marRight w:val="0"/>
              <w:marTop w:val="0"/>
              <w:marBottom w:val="0"/>
              <w:divBdr>
                <w:top w:val="none" w:sz="0" w:space="0" w:color="auto"/>
                <w:left w:val="none" w:sz="0" w:space="0" w:color="auto"/>
                <w:bottom w:val="none" w:sz="0" w:space="0" w:color="auto"/>
                <w:right w:val="none" w:sz="0" w:space="0" w:color="auto"/>
              </w:divBdr>
            </w:div>
            <w:div w:id="77418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886549">
      <w:bodyDiv w:val="1"/>
      <w:marLeft w:val="0"/>
      <w:marRight w:val="0"/>
      <w:marTop w:val="0"/>
      <w:marBottom w:val="0"/>
      <w:divBdr>
        <w:top w:val="none" w:sz="0" w:space="0" w:color="auto"/>
        <w:left w:val="none" w:sz="0" w:space="0" w:color="auto"/>
        <w:bottom w:val="none" w:sz="0" w:space="0" w:color="auto"/>
        <w:right w:val="none" w:sz="0" w:space="0" w:color="auto"/>
      </w:divBdr>
    </w:div>
    <w:div w:id="1509559584">
      <w:bodyDiv w:val="1"/>
      <w:marLeft w:val="0"/>
      <w:marRight w:val="0"/>
      <w:marTop w:val="0"/>
      <w:marBottom w:val="0"/>
      <w:divBdr>
        <w:top w:val="none" w:sz="0" w:space="0" w:color="auto"/>
        <w:left w:val="none" w:sz="0" w:space="0" w:color="auto"/>
        <w:bottom w:val="none" w:sz="0" w:space="0" w:color="auto"/>
        <w:right w:val="none" w:sz="0" w:space="0" w:color="auto"/>
      </w:divBdr>
    </w:div>
    <w:div w:id="1512724704">
      <w:bodyDiv w:val="1"/>
      <w:marLeft w:val="0"/>
      <w:marRight w:val="0"/>
      <w:marTop w:val="0"/>
      <w:marBottom w:val="0"/>
      <w:divBdr>
        <w:top w:val="none" w:sz="0" w:space="0" w:color="auto"/>
        <w:left w:val="none" w:sz="0" w:space="0" w:color="auto"/>
        <w:bottom w:val="none" w:sz="0" w:space="0" w:color="auto"/>
        <w:right w:val="none" w:sz="0" w:space="0" w:color="auto"/>
      </w:divBdr>
    </w:div>
    <w:div w:id="1525555835">
      <w:bodyDiv w:val="1"/>
      <w:marLeft w:val="0"/>
      <w:marRight w:val="0"/>
      <w:marTop w:val="0"/>
      <w:marBottom w:val="0"/>
      <w:divBdr>
        <w:top w:val="none" w:sz="0" w:space="0" w:color="auto"/>
        <w:left w:val="none" w:sz="0" w:space="0" w:color="auto"/>
        <w:bottom w:val="none" w:sz="0" w:space="0" w:color="auto"/>
        <w:right w:val="none" w:sz="0" w:space="0" w:color="auto"/>
      </w:divBdr>
    </w:div>
    <w:div w:id="1525746722">
      <w:bodyDiv w:val="1"/>
      <w:marLeft w:val="0"/>
      <w:marRight w:val="0"/>
      <w:marTop w:val="0"/>
      <w:marBottom w:val="0"/>
      <w:divBdr>
        <w:top w:val="none" w:sz="0" w:space="0" w:color="auto"/>
        <w:left w:val="none" w:sz="0" w:space="0" w:color="auto"/>
        <w:bottom w:val="none" w:sz="0" w:space="0" w:color="auto"/>
        <w:right w:val="none" w:sz="0" w:space="0" w:color="auto"/>
      </w:divBdr>
    </w:div>
    <w:div w:id="1526285433">
      <w:bodyDiv w:val="1"/>
      <w:marLeft w:val="0"/>
      <w:marRight w:val="0"/>
      <w:marTop w:val="0"/>
      <w:marBottom w:val="0"/>
      <w:divBdr>
        <w:top w:val="none" w:sz="0" w:space="0" w:color="auto"/>
        <w:left w:val="none" w:sz="0" w:space="0" w:color="auto"/>
        <w:bottom w:val="none" w:sz="0" w:space="0" w:color="auto"/>
        <w:right w:val="none" w:sz="0" w:space="0" w:color="auto"/>
      </w:divBdr>
    </w:div>
    <w:div w:id="1528175948">
      <w:bodyDiv w:val="1"/>
      <w:marLeft w:val="0"/>
      <w:marRight w:val="0"/>
      <w:marTop w:val="0"/>
      <w:marBottom w:val="0"/>
      <w:divBdr>
        <w:top w:val="none" w:sz="0" w:space="0" w:color="auto"/>
        <w:left w:val="none" w:sz="0" w:space="0" w:color="auto"/>
        <w:bottom w:val="none" w:sz="0" w:space="0" w:color="auto"/>
        <w:right w:val="none" w:sz="0" w:space="0" w:color="auto"/>
      </w:divBdr>
    </w:div>
    <w:div w:id="1530295617">
      <w:bodyDiv w:val="1"/>
      <w:marLeft w:val="0"/>
      <w:marRight w:val="0"/>
      <w:marTop w:val="0"/>
      <w:marBottom w:val="0"/>
      <w:divBdr>
        <w:top w:val="none" w:sz="0" w:space="0" w:color="auto"/>
        <w:left w:val="none" w:sz="0" w:space="0" w:color="auto"/>
        <w:bottom w:val="none" w:sz="0" w:space="0" w:color="auto"/>
        <w:right w:val="none" w:sz="0" w:space="0" w:color="auto"/>
      </w:divBdr>
      <w:divsChild>
        <w:div w:id="1886062248">
          <w:marLeft w:val="0"/>
          <w:marRight w:val="0"/>
          <w:marTop w:val="0"/>
          <w:marBottom w:val="0"/>
          <w:divBdr>
            <w:top w:val="none" w:sz="0" w:space="0" w:color="auto"/>
            <w:left w:val="none" w:sz="0" w:space="0" w:color="auto"/>
            <w:bottom w:val="none" w:sz="0" w:space="0" w:color="auto"/>
            <w:right w:val="none" w:sz="0" w:space="0" w:color="auto"/>
          </w:divBdr>
          <w:divsChild>
            <w:div w:id="51396323">
              <w:marLeft w:val="0"/>
              <w:marRight w:val="0"/>
              <w:marTop w:val="0"/>
              <w:marBottom w:val="0"/>
              <w:divBdr>
                <w:top w:val="none" w:sz="0" w:space="0" w:color="auto"/>
                <w:left w:val="none" w:sz="0" w:space="0" w:color="auto"/>
                <w:bottom w:val="none" w:sz="0" w:space="0" w:color="auto"/>
                <w:right w:val="none" w:sz="0" w:space="0" w:color="auto"/>
              </w:divBdr>
            </w:div>
            <w:div w:id="235827400">
              <w:marLeft w:val="0"/>
              <w:marRight w:val="0"/>
              <w:marTop w:val="0"/>
              <w:marBottom w:val="0"/>
              <w:divBdr>
                <w:top w:val="none" w:sz="0" w:space="0" w:color="auto"/>
                <w:left w:val="none" w:sz="0" w:space="0" w:color="auto"/>
                <w:bottom w:val="none" w:sz="0" w:space="0" w:color="auto"/>
                <w:right w:val="none" w:sz="0" w:space="0" w:color="auto"/>
              </w:divBdr>
            </w:div>
            <w:div w:id="432554871">
              <w:marLeft w:val="0"/>
              <w:marRight w:val="0"/>
              <w:marTop w:val="0"/>
              <w:marBottom w:val="0"/>
              <w:divBdr>
                <w:top w:val="none" w:sz="0" w:space="0" w:color="auto"/>
                <w:left w:val="none" w:sz="0" w:space="0" w:color="auto"/>
                <w:bottom w:val="none" w:sz="0" w:space="0" w:color="auto"/>
                <w:right w:val="none" w:sz="0" w:space="0" w:color="auto"/>
              </w:divBdr>
            </w:div>
            <w:div w:id="1030297502">
              <w:marLeft w:val="0"/>
              <w:marRight w:val="0"/>
              <w:marTop w:val="0"/>
              <w:marBottom w:val="0"/>
              <w:divBdr>
                <w:top w:val="none" w:sz="0" w:space="0" w:color="auto"/>
                <w:left w:val="none" w:sz="0" w:space="0" w:color="auto"/>
                <w:bottom w:val="none" w:sz="0" w:space="0" w:color="auto"/>
                <w:right w:val="none" w:sz="0" w:space="0" w:color="auto"/>
              </w:divBdr>
            </w:div>
            <w:div w:id="1289555692">
              <w:marLeft w:val="0"/>
              <w:marRight w:val="0"/>
              <w:marTop w:val="0"/>
              <w:marBottom w:val="0"/>
              <w:divBdr>
                <w:top w:val="none" w:sz="0" w:space="0" w:color="auto"/>
                <w:left w:val="none" w:sz="0" w:space="0" w:color="auto"/>
                <w:bottom w:val="none" w:sz="0" w:space="0" w:color="auto"/>
                <w:right w:val="none" w:sz="0" w:space="0" w:color="auto"/>
              </w:divBdr>
            </w:div>
            <w:div w:id="1313216840">
              <w:marLeft w:val="0"/>
              <w:marRight w:val="0"/>
              <w:marTop w:val="0"/>
              <w:marBottom w:val="0"/>
              <w:divBdr>
                <w:top w:val="none" w:sz="0" w:space="0" w:color="auto"/>
                <w:left w:val="none" w:sz="0" w:space="0" w:color="auto"/>
                <w:bottom w:val="none" w:sz="0" w:space="0" w:color="auto"/>
                <w:right w:val="none" w:sz="0" w:space="0" w:color="auto"/>
              </w:divBdr>
            </w:div>
            <w:div w:id="1365666949">
              <w:marLeft w:val="0"/>
              <w:marRight w:val="0"/>
              <w:marTop w:val="0"/>
              <w:marBottom w:val="0"/>
              <w:divBdr>
                <w:top w:val="none" w:sz="0" w:space="0" w:color="auto"/>
                <w:left w:val="none" w:sz="0" w:space="0" w:color="auto"/>
                <w:bottom w:val="none" w:sz="0" w:space="0" w:color="auto"/>
                <w:right w:val="none" w:sz="0" w:space="0" w:color="auto"/>
              </w:divBdr>
            </w:div>
            <w:div w:id="1495757964">
              <w:marLeft w:val="0"/>
              <w:marRight w:val="0"/>
              <w:marTop w:val="0"/>
              <w:marBottom w:val="0"/>
              <w:divBdr>
                <w:top w:val="none" w:sz="0" w:space="0" w:color="auto"/>
                <w:left w:val="none" w:sz="0" w:space="0" w:color="auto"/>
                <w:bottom w:val="none" w:sz="0" w:space="0" w:color="auto"/>
                <w:right w:val="none" w:sz="0" w:space="0" w:color="auto"/>
              </w:divBdr>
            </w:div>
            <w:div w:id="167958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187284">
      <w:bodyDiv w:val="1"/>
      <w:marLeft w:val="0"/>
      <w:marRight w:val="0"/>
      <w:marTop w:val="0"/>
      <w:marBottom w:val="0"/>
      <w:divBdr>
        <w:top w:val="none" w:sz="0" w:space="0" w:color="auto"/>
        <w:left w:val="none" w:sz="0" w:space="0" w:color="auto"/>
        <w:bottom w:val="none" w:sz="0" w:space="0" w:color="auto"/>
        <w:right w:val="none" w:sz="0" w:space="0" w:color="auto"/>
      </w:divBdr>
    </w:div>
    <w:div w:id="1537768514">
      <w:bodyDiv w:val="1"/>
      <w:marLeft w:val="0"/>
      <w:marRight w:val="0"/>
      <w:marTop w:val="0"/>
      <w:marBottom w:val="0"/>
      <w:divBdr>
        <w:top w:val="none" w:sz="0" w:space="0" w:color="auto"/>
        <w:left w:val="none" w:sz="0" w:space="0" w:color="auto"/>
        <w:bottom w:val="none" w:sz="0" w:space="0" w:color="auto"/>
        <w:right w:val="none" w:sz="0" w:space="0" w:color="auto"/>
      </w:divBdr>
    </w:div>
    <w:div w:id="1541090752">
      <w:bodyDiv w:val="1"/>
      <w:marLeft w:val="0"/>
      <w:marRight w:val="0"/>
      <w:marTop w:val="0"/>
      <w:marBottom w:val="0"/>
      <w:divBdr>
        <w:top w:val="none" w:sz="0" w:space="0" w:color="auto"/>
        <w:left w:val="none" w:sz="0" w:space="0" w:color="auto"/>
        <w:bottom w:val="none" w:sz="0" w:space="0" w:color="auto"/>
        <w:right w:val="none" w:sz="0" w:space="0" w:color="auto"/>
      </w:divBdr>
    </w:div>
    <w:div w:id="1541475463">
      <w:bodyDiv w:val="1"/>
      <w:marLeft w:val="0"/>
      <w:marRight w:val="0"/>
      <w:marTop w:val="0"/>
      <w:marBottom w:val="0"/>
      <w:divBdr>
        <w:top w:val="none" w:sz="0" w:space="0" w:color="auto"/>
        <w:left w:val="none" w:sz="0" w:space="0" w:color="auto"/>
        <w:bottom w:val="none" w:sz="0" w:space="0" w:color="auto"/>
        <w:right w:val="none" w:sz="0" w:space="0" w:color="auto"/>
      </w:divBdr>
      <w:divsChild>
        <w:div w:id="1234242897">
          <w:marLeft w:val="0"/>
          <w:marRight w:val="0"/>
          <w:marTop w:val="0"/>
          <w:marBottom w:val="0"/>
          <w:divBdr>
            <w:top w:val="none" w:sz="0" w:space="0" w:color="auto"/>
            <w:left w:val="none" w:sz="0" w:space="0" w:color="auto"/>
            <w:bottom w:val="none" w:sz="0" w:space="0" w:color="auto"/>
            <w:right w:val="none" w:sz="0" w:space="0" w:color="auto"/>
          </w:divBdr>
          <w:divsChild>
            <w:div w:id="314913288">
              <w:marLeft w:val="0"/>
              <w:marRight w:val="0"/>
              <w:marTop w:val="0"/>
              <w:marBottom w:val="0"/>
              <w:divBdr>
                <w:top w:val="none" w:sz="0" w:space="0" w:color="auto"/>
                <w:left w:val="none" w:sz="0" w:space="0" w:color="auto"/>
                <w:bottom w:val="none" w:sz="0" w:space="0" w:color="auto"/>
                <w:right w:val="none" w:sz="0" w:space="0" w:color="auto"/>
              </w:divBdr>
            </w:div>
            <w:div w:id="459222966">
              <w:marLeft w:val="0"/>
              <w:marRight w:val="0"/>
              <w:marTop w:val="0"/>
              <w:marBottom w:val="0"/>
              <w:divBdr>
                <w:top w:val="none" w:sz="0" w:space="0" w:color="auto"/>
                <w:left w:val="none" w:sz="0" w:space="0" w:color="auto"/>
                <w:bottom w:val="none" w:sz="0" w:space="0" w:color="auto"/>
                <w:right w:val="none" w:sz="0" w:space="0" w:color="auto"/>
              </w:divBdr>
            </w:div>
            <w:div w:id="653144467">
              <w:marLeft w:val="0"/>
              <w:marRight w:val="0"/>
              <w:marTop w:val="0"/>
              <w:marBottom w:val="0"/>
              <w:divBdr>
                <w:top w:val="none" w:sz="0" w:space="0" w:color="auto"/>
                <w:left w:val="none" w:sz="0" w:space="0" w:color="auto"/>
                <w:bottom w:val="none" w:sz="0" w:space="0" w:color="auto"/>
                <w:right w:val="none" w:sz="0" w:space="0" w:color="auto"/>
              </w:divBdr>
            </w:div>
            <w:div w:id="1318651854">
              <w:marLeft w:val="0"/>
              <w:marRight w:val="0"/>
              <w:marTop w:val="0"/>
              <w:marBottom w:val="0"/>
              <w:divBdr>
                <w:top w:val="none" w:sz="0" w:space="0" w:color="auto"/>
                <w:left w:val="none" w:sz="0" w:space="0" w:color="auto"/>
                <w:bottom w:val="none" w:sz="0" w:space="0" w:color="auto"/>
                <w:right w:val="none" w:sz="0" w:space="0" w:color="auto"/>
              </w:divBdr>
            </w:div>
            <w:div w:id="1813017689">
              <w:marLeft w:val="0"/>
              <w:marRight w:val="0"/>
              <w:marTop w:val="0"/>
              <w:marBottom w:val="0"/>
              <w:divBdr>
                <w:top w:val="none" w:sz="0" w:space="0" w:color="auto"/>
                <w:left w:val="none" w:sz="0" w:space="0" w:color="auto"/>
                <w:bottom w:val="none" w:sz="0" w:space="0" w:color="auto"/>
                <w:right w:val="none" w:sz="0" w:space="0" w:color="auto"/>
              </w:divBdr>
            </w:div>
            <w:div w:id="1864124543">
              <w:marLeft w:val="0"/>
              <w:marRight w:val="0"/>
              <w:marTop w:val="0"/>
              <w:marBottom w:val="0"/>
              <w:divBdr>
                <w:top w:val="none" w:sz="0" w:space="0" w:color="auto"/>
                <w:left w:val="none" w:sz="0" w:space="0" w:color="auto"/>
                <w:bottom w:val="none" w:sz="0" w:space="0" w:color="auto"/>
                <w:right w:val="none" w:sz="0" w:space="0" w:color="auto"/>
              </w:divBdr>
            </w:div>
            <w:div w:id="1886140996">
              <w:marLeft w:val="0"/>
              <w:marRight w:val="0"/>
              <w:marTop w:val="0"/>
              <w:marBottom w:val="0"/>
              <w:divBdr>
                <w:top w:val="none" w:sz="0" w:space="0" w:color="auto"/>
                <w:left w:val="none" w:sz="0" w:space="0" w:color="auto"/>
                <w:bottom w:val="none" w:sz="0" w:space="0" w:color="auto"/>
                <w:right w:val="none" w:sz="0" w:space="0" w:color="auto"/>
              </w:divBdr>
            </w:div>
            <w:div w:id="1993482323">
              <w:marLeft w:val="0"/>
              <w:marRight w:val="0"/>
              <w:marTop w:val="0"/>
              <w:marBottom w:val="0"/>
              <w:divBdr>
                <w:top w:val="none" w:sz="0" w:space="0" w:color="auto"/>
                <w:left w:val="none" w:sz="0" w:space="0" w:color="auto"/>
                <w:bottom w:val="none" w:sz="0" w:space="0" w:color="auto"/>
                <w:right w:val="none" w:sz="0" w:space="0" w:color="auto"/>
              </w:divBdr>
            </w:div>
            <w:div w:id="203017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411486">
      <w:bodyDiv w:val="1"/>
      <w:marLeft w:val="0"/>
      <w:marRight w:val="0"/>
      <w:marTop w:val="0"/>
      <w:marBottom w:val="0"/>
      <w:divBdr>
        <w:top w:val="none" w:sz="0" w:space="0" w:color="auto"/>
        <w:left w:val="none" w:sz="0" w:space="0" w:color="auto"/>
        <w:bottom w:val="none" w:sz="0" w:space="0" w:color="auto"/>
        <w:right w:val="none" w:sz="0" w:space="0" w:color="auto"/>
      </w:divBdr>
    </w:div>
    <w:div w:id="1550385569">
      <w:bodyDiv w:val="1"/>
      <w:marLeft w:val="0"/>
      <w:marRight w:val="0"/>
      <w:marTop w:val="0"/>
      <w:marBottom w:val="0"/>
      <w:divBdr>
        <w:top w:val="none" w:sz="0" w:space="0" w:color="auto"/>
        <w:left w:val="none" w:sz="0" w:space="0" w:color="auto"/>
        <w:bottom w:val="none" w:sz="0" w:space="0" w:color="auto"/>
        <w:right w:val="none" w:sz="0" w:space="0" w:color="auto"/>
      </w:divBdr>
    </w:div>
    <w:div w:id="1551384806">
      <w:bodyDiv w:val="1"/>
      <w:marLeft w:val="0"/>
      <w:marRight w:val="0"/>
      <w:marTop w:val="0"/>
      <w:marBottom w:val="0"/>
      <w:divBdr>
        <w:top w:val="none" w:sz="0" w:space="0" w:color="auto"/>
        <w:left w:val="none" w:sz="0" w:space="0" w:color="auto"/>
        <w:bottom w:val="none" w:sz="0" w:space="0" w:color="auto"/>
        <w:right w:val="none" w:sz="0" w:space="0" w:color="auto"/>
      </w:divBdr>
    </w:div>
    <w:div w:id="1552693371">
      <w:bodyDiv w:val="1"/>
      <w:marLeft w:val="0"/>
      <w:marRight w:val="0"/>
      <w:marTop w:val="0"/>
      <w:marBottom w:val="0"/>
      <w:divBdr>
        <w:top w:val="none" w:sz="0" w:space="0" w:color="auto"/>
        <w:left w:val="none" w:sz="0" w:space="0" w:color="auto"/>
        <w:bottom w:val="none" w:sz="0" w:space="0" w:color="auto"/>
        <w:right w:val="none" w:sz="0" w:space="0" w:color="auto"/>
      </w:divBdr>
    </w:div>
    <w:div w:id="1554387297">
      <w:bodyDiv w:val="1"/>
      <w:marLeft w:val="0"/>
      <w:marRight w:val="0"/>
      <w:marTop w:val="0"/>
      <w:marBottom w:val="0"/>
      <w:divBdr>
        <w:top w:val="none" w:sz="0" w:space="0" w:color="auto"/>
        <w:left w:val="none" w:sz="0" w:space="0" w:color="auto"/>
        <w:bottom w:val="none" w:sz="0" w:space="0" w:color="auto"/>
        <w:right w:val="none" w:sz="0" w:space="0" w:color="auto"/>
      </w:divBdr>
    </w:div>
    <w:div w:id="1560090280">
      <w:bodyDiv w:val="1"/>
      <w:marLeft w:val="0"/>
      <w:marRight w:val="0"/>
      <w:marTop w:val="0"/>
      <w:marBottom w:val="0"/>
      <w:divBdr>
        <w:top w:val="none" w:sz="0" w:space="0" w:color="auto"/>
        <w:left w:val="none" w:sz="0" w:space="0" w:color="auto"/>
        <w:bottom w:val="none" w:sz="0" w:space="0" w:color="auto"/>
        <w:right w:val="none" w:sz="0" w:space="0" w:color="auto"/>
      </w:divBdr>
    </w:div>
    <w:div w:id="1560241621">
      <w:bodyDiv w:val="1"/>
      <w:marLeft w:val="0"/>
      <w:marRight w:val="0"/>
      <w:marTop w:val="0"/>
      <w:marBottom w:val="0"/>
      <w:divBdr>
        <w:top w:val="none" w:sz="0" w:space="0" w:color="auto"/>
        <w:left w:val="none" w:sz="0" w:space="0" w:color="auto"/>
        <w:bottom w:val="none" w:sz="0" w:space="0" w:color="auto"/>
        <w:right w:val="none" w:sz="0" w:space="0" w:color="auto"/>
      </w:divBdr>
    </w:div>
    <w:div w:id="1561592140">
      <w:bodyDiv w:val="1"/>
      <w:marLeft w:val="0"/>
      <w:marRight w:val="0"/>
      <w:marTop w:val="0"/>
      <w:marBottom w:val="0"/>
      <w:divBdr>
        <w:top w:val="none" w:sz="0" w:space="0" w:color="auto"/>
        <w:left w:val="none" w:sz="0" w:space="0" w:color="auto"/>
        <w:bottom w:val="none" w:sz="0" w:space="0" w:color="auto"/>
        <w:right w:val="none" w:sz="0" w:space="0" w:color="auto"/>
      </w:divBdr>
    </w:div>
    <w:div w:id="1563640709">
      <w:bodyDiv w:val="1"/>
      <w:marLeft w:val="0"/>
      <w:marRight w:val="0"/>
      <w:marTop w:val="0"/>
      <w:marBottom w:val="0"/>
      <w:divBdr>
        <w:top w:val="none" w:sz="0" w:space="0" w:color="auto"/>
        <w:left w:val="none" w:sz="0" w:space="0" w:color="auto"/>
        <w:bottom w:val="none" w:sz="0" w:space="0" w:color="auto"/>
        <w:right w:val="none" w:sz="0" w:space="0" w:color="auto"/>
      </w:divBdr>
    </w:div>
    <w:div w:id="1564558639">
      <w:bodyDiv w:val="1"/>
      <w:marLeft w:val="0"/>
      <w:marRight w:val="0"/>
      <w:marTop w:val="0"/>
      <w:marBottom w:val="0"/>
      <w:divBdr>
        <w:top w:val="none" w:sz="0" w:space="0" w:color="auto"/>
        <w:left w:val="none" w:sz="0" w:space="0" w:color="auto"/>
        <w:bottom w:val="none" w:sz="0" w:space="0" w:color="auto"/>
        <w:right w:val="none" w:sz="0" w:space="0" w:color="auto"/>
      </w:divBdr>
    </w:div>
    <w:div w:id="1568299017">
      <w:bodyDiv w:val="1"/>
      <w:marLeft w:val="0"/>
      <w:marRight w:val="0"/>
      <w:marTop w:val="0"/>
      <w:marBottom w:val="0"/>
      <w:divBdr>
        <w:top w:val="none" w:sz="0" w:space="0" w:color="auto"/>
        <w:left w:val="none" w:sz="0" w:space="0" w:color="auto"/>
        <w:bottom w:val="none" w:sz="0" w:space="0" w:color="auto"/>
        <w:right w:val="none" w:sz="0" w:space="0" w:color="auto"/>
      </w:divBdr>
    </w:div>
    <w:div w:id="1569535984">
      <w:bodyDiv w:val="1"/>
      <w:marLeft w:val="0"/>
      <w:marRight w:val="0"/>
      <w:marTop w:val="0"/>
      <w:marBottom w:val="0"/>
      <w:divBdr>
        <w:top w:val="none" w:sz="0" w:space="0" w:color="auto"/>
        <w:left w:val="none" w:sz="0" w:space="0" w:color="auto"/>
        <w:bottom w:val="none" w:sz="0" w:space="0" w:color="auto"/>
        <w:right w:val="none" w:sz="0" w:space="0" w:color="auto"/>
      </w:divBdr>
    </w:div>
    <w:div w:id="1572033906">
      <w:bodyDiv w:val="1"/>
      <w:marLeft w:val="0"/>
      <w:marRight w:val="0"/>
      <w:marTop w:val="0"/>
      <w:marBottom w:val="0"/>
      <w:divBdr>
        <w:top w:val="none" w:sz="0" w:space="0" w:color="auto"/>
        <w:left w:val="none" w:sz="0" w:space="0" w:color="auto"/>
        <w:bottom w:val="none" w:sz="0" w:space="0" w:color="auto"/>
        <w:right w:val="none" w:sz="0" w:space="0" w:color="auto"/>
      </w:divBdr>
    </w:div>
    <w:div w:id="1582981955">
      <w:bodyDiv w:val="1"/>
      <w:marLeft w:val="0"/>
      <w:marRight w:val="0"/>
      <w:marTop w:val="0"/>
      <w:marBottom w:val="0"/>
      <w:divBdr>
        <w:top w:val="none" w:sz="0" w:space="0" w:color="auto"/>
        <w:left w:val="none" w:sz="0" w:space="0" w:color="auto"/>
        <w:bottom w:val="none" w:sz="0" w:space="0" w:color="auto"/>
        <w:right w:val="none" w:sz="0" w:space="0" w:color="auto"/>
      </w:divBdr>
    </w:div>
    <w:div w:id="1583374173">
      <w:bodyDiv w:val="1"/>
      <w:marLeft w:val="0"/>
      <w:marRight w:val="0"/>
      <w:marTop w:val="0"/>
      <w:marBottom w:val="0"/>
      <w:divBdr>
        <w:top w:val="none" w:sz="0" w:space="0" w:color="auto"/>
        <w:left w:val="none" w:sz="0" w:space="0" w:color="auto"/>
        <w:bottom w:val="none" w:sz="0" w:space="0" w:color="auto"/>
        <w:right w:val="none" w:sz="0" w:space="0" w:color="auto"/>
      </w:divBdr>
    </w:div>
    <w:div w:id="1597446951">
      <w:bodyDiv w:val="1"/>
      <w:marLeft w:val="0"/>
      <w:marRight w:val="0"/>
      <w:marTop w:val="0"/>
      <w:marBottom w:val="0"/>
      <w:divBdr>
        <w:top w:val="none" w:sz="0" w:space="0" w:color="auto"/>
        <w:left w:val="none" w:sz="0" w:space="0" w:color="auto"/>
        <w:bottom w:val="none" w:sz="0" w:space="0" w:color="auto"/>
        <w:right w:val="none" w:sz="0" w:space="0" w:color="auto"/>
      </w:divBdr>
    </w:div>
    <w:div w:id="1599871068">
      <w:bodyDiv w:val="1"/>
      <w:marLeft w:val="0"/>
      <w:marRight w:val="0"/>
      <w:marTop w:val="0"/>
      <w:marBottom w:val="0"/>
      <w:divBdr>
        <w:top w:val="none" w:sz="0" w:space="0" w:color="auto"/>
        <w:left w:val="none" w:sz="0" w:space="0" w:color="auto"/>
        <w:bottom w:val="none" w:sz="0" w:space="0" w:color="auto"/>
        <w:right w:val="none" w:sz="0" w:space="0" w:color="auto"/>
      </w:divBdr>
    </w:div>
    <w:div w:id="1603223621">
      <w:bodyDiv w:val="1"/>
      <w:marLeft w:val="0"/>
      <w:marRight w:val="0"/>
      <w:marTop w:val="0"/>
      <w:marBottom w:val="0"/>
      <w:divBdr>
        <w:top w:val="none" w:sz="0" w:space="0" w:color="auto"/>
        <w:left w:val="none" w:sz="0" w:space="0" w:color="auto"/>
        <w:bottom w:val="none" w:sz="0" w:space="0" w:color="auto"/>
        <w:right w:val="none" w:sz="0" w:space="0" w:color="auto"/>
      </w:divBdr>
    </w:div>
    <w:div w:id="1604145101">
      <w:bodyDiv w:val="1"/>
      <w:marLeft w:val="0"/>
      <w:marRight w:val="0"/>
      <w:marTop w:val="0"/>
      <w:marBottom w:val="0"/>
      <w:divBdr>
        <w:top w:val="none" w:sz="0" w:space="0" w:color="auto"/>
        <w:left w:val="none" w:sz="0" w:space="0" w:color="auto"/>
        <w:bottom w:val="none" w:sz="0" w:space="0" w:color="auto"/>
        <w:right w:val="none" w:sz="0" w:space="0" w:color="auto"/>
      </w:divBdr>
    </w:div>
    <w:div w:id="1608385513">
      <w:bodyDiv w:val="1"/>
      <w:marLeft w:val="0"/>
      <w:marRight w:val="0"/>
      <w:marTop w:val="0"/>
      <w:marBottom w:val="0"/>
      <w:divBdr>
        <w:top w:val="none" w:sz="0" w:space="0" w:color="auto"/>
        <w:left w:val="none" w:sz="0" w:space="0" w:color="auto"/>
        <w:bottom w:val="none" w:sz="0" w:space="0" w:color="auto"/>
        <w:right w:val="none" w:sz="0" w:space="0" w:color="auto"/>
      </w:divBdr>
    </w:div>
    <w:div w:id="1608851992">
      <w:bodyDiv w:val="1"/>
      <w:marLeft w:val="0"/>
      <w:marRight w:val="0"/>
      <w:marTop w:val="0"/>
      <w:marBottom w:val="0"/>
      <w:divBdr>
        <w:top w:val="none" w:sz="0" w:space="0" w:color="auto"/>
        <w:left w:val="none" w:sz="0" w:space="0" w:color="auto"/>
        <w:bottom w:val="none" w:sz="0" w:space="0" w:color="auto"/>
        <w:right w:val="none" w:sz="0" w:space="0" w:color="auto"/>
      </w:divBdr>
    </w:div>
    <w:div w:id="1609778886">
      <w:bodyDiv w:val="1"/>
      <w:marLeft w:val="0"/>
      <w:marRight w:val="0"/>
      <w:marTop w:val="0"/>
      <w:marBottom w:val="0"/>
      <w:divBdr>
        <w:top w:val="none" w:sz="0" w:space="0" w:color="auto"/>
        <w:left w:val="none" w:sz="0" w:space="0" w:color="auto"/>
        <w:bottom w:val="none" w:sz="0" w:space="0" w:color="auto"/>
        <w:right w:val="none" w:sz="0" w:space="0" w:color="auto"/>
      </w:divBdr>
    </w:div>
    <w:div w:id="1613437369">
      <w:bodyDiv w:val="1"/>
      <w:marLeft w:val="0"/>
      <w:marRight w:val="0"/>
      <w:marTop w:val="0"/>
      <w:marBottom w:val="0"/>
      <w:divBdr>
        <w:top w:val="none" w:sz="0" w:space="0" w:color="auto"/>
        <w:left w:val="none" w:sz="0" w:space="0" w:color="auto"/>
        <w:bottom w:val="none" w:sz="0" w:space="0" w:color="auto"/>
        <w:right w:val="none" w:sz="0" w:space="0" w:color="auto"/>
      </w:divBdr>
    </w:div>
    <w:div w:id="1618681333">
      <w:bodyDiv w:val="1"/>
      <w:marLeft w:val="0"/>
      <w:marRight w:val="0"/>
      <w:marTop w:val="0"/>
      <w:marBottom w:val="0"/>
      <w:divBdr>
        <w:top w:val="none" w:sz="0" w:space="0" w:color="auto"/>
        <w:left w:val="none" w:sz="0" w:space="0" w:color="auto"/>
        <w:bottom w:val="none" w:sz="0" w:space="0" w:color="auto"/>
        <w:right w:val="none" w:sz="0" w:space="0" w:color="auto"/>
      </w:divBdr>
    </w:div>
    <w:div w:id="1619071079">
      <w:bodyDiv w:val="1"/>
      <w:marLeft w:val="0"/>
      <w:marRight w:val="0"/>
      <w:marTop w:val="0"/>
      <w:marBottom w:val="0"/>
      <w:divBdr>
        <w:top w:val="none" w:sz="0" w:space="0" w:color="auto"/>
        <w:left w:val="none" w:sz="0" w:space="0" w:color="auto"/>
        <w:bottom w:val="none" w:sz="0" w:space="0" w:color="auto"/>
        <w:right w:val="none" w:sz="0" w:space="0" w:color="auto"/>
      </w:divBdr>
    </w:div>
    <w:div w:id="1620574488">
      <w:bodyDiv w:val="1"/>
      <w:marLeft w:val="0"/>
      <w:marRight w:val="0"/>
      <w:marTop w:val="0"/>
      <w:marBottom w:val="0"/>
      <w:divBdr>
        <w:top w:val="none" w:sz="0" w:space="0" w:color="auto"/>
        <w:left w:val="none" w:sz="0" w:space="0" w:color="auto"/>
        <w:bottom w:val="none" w:sz="0" w:space="0" w:color="auto"/>
        <w:right w:val="none" w:sz="0" w:space="0" w:color="auto"/>
      </w:divBdr>
    </w:div>
    <w:div w:id="1624656666">
      <w:bodyDiv w:val="1"/>
      <w:marLeft w:val="0"/>
      <w:marRight w:val="0"/>
      <w:marTop w:val="0"/>
      <w:marBottom w:val="0"/>
      <w:divBdr>
        <w:top w:val="none" w:sz="0" w:space="0" w:color="auto"/>
        <w:left w:val="none" w:sz="0" w:space="0" w:color="auto"/>
        <w:bottom w:val="none" w:sz="0" w:space="0" w:color="auto"/>
        <w:right w:val="none" w:sz="0" w:space="0" w:color="auto"/>
      </w:divBdr>
    </w:div>
    <w:div w:id="1624851269">
      <w:bodyDiv w:val="1"/>
      <w:marLeft w:val="0"/>
      <w:marRight w:val="0"/>
      <w:marTop w:val="0"/>
      <w:marBottom w:val="0"/>
      <w:divBdr>
        <w:top w:val="none" w:sz="0" w:space="0" w:color="auto"/>
        <w:left w:val="none" w:sz="0" w:space="0" w:color="auto"/>
        <w:bottom w:val="none" w:sz="0" w:space="0" w:color="auto"/>
        <w:right w:val="none" w:sz="0" w:space="0" w:color="auto"/>
      </w:divBdr>
    </w:div>
    <w:div w:id="1634484495">
      <w:bodyDiv w:val="1"/>
      <w:marLeft w:val="0"/>
      <w:marRight w:val="0"/>
      <w:marTop w:val="0"/>
      <w:marBottom w:val="0"/>
      <w:divBdr>
        <w:top w:val="none" w:sz="0" w:space="0" w:color="auto"/>
        <w:left w:val="none" w:sz="0" w:space="0" w:color="auto"/>
        <w:bottom w:val="none" w:sz="0" w:space="0" w:color="auto"/>
        <w:right w:val="none" w:sz="0" w:space="0" w:color="auto"/>
      </w:divBdr>
    </w:div>
    <w:div w:id="1636524297">
      <w:bodyDiv w:val="1"/>
      <w:marLeft w:val="0"/>
      <w:marRight w:val="0"/>
      <w:marTop w:val="0"/>
      <w:marBottom w:val="0"/>
      <w:divBdr>
        <w:top w:val="none" w:sz="0" w:space="0" w:color="auto"/>
        <w:left w:val="none" w:sz="0" w:space="0" w:color="auto"/>
        <w:bottom w:val="none" w:sz="0" w:space="0" w:color="auto"/>
        <w:right w:val="none" w:sz="0" w:space="0" w:color="auto"/>
      </w:divBdr>
    </w:div>
    <w:div w:id="1636987640">
      <w:bodyDiv w:val="1"/>
      <w:marLeft w:val="0"/>
      <w:marRight w:val="0"/>
      <w:marTop w:val="0"/>
      <w:marBottom w:val="0"/>
      <w:divBdr>
        <w:top w:val="none" w:sz="0" w:space="0" w:color="auto"/>
        <w:left w:val="none" w:sz="0" w:space="0" w:color="auto"/>
        <w:bottom w:val="none" w:sz="0" w:space="0" w:color="auto"/>
        <w:right w:val="none" w:sz="0" w:space="0" w:color="auto"/>
      </w:divBdr>
    </w:div>
    <w:div w:id="1637298485">
      <w:bodyDiv w:val="1"/>
      <w:marLeft w:val="0"/>
      <w:marRight w:val="0"/>
      <w:marTop w:val="0"/>
      <w:marBottom w:val="0"/>
      <w:divBdr>
        <w:top w:val="none" w:sz="0" w:space="0" w:color="auto"/>
        <w:left w:val="none" w:sz="0" w:space="0" w:color="auto"/>
        <w:bottom w:val="none" w:sz="0" w:space="0" w:color="auto"/>
        <w:right w:val="none" w:sz="0" w:space="0" w:color="auto"/>
      </w:divBdr>
    </w:div>
    <w:div w:id="1638605747">
      <w:bodyDiv w:val="1"/>
      <w:marLeft w:val="0"/>
      <w:marRight w:val="0"/>
      <w:marTop w:val="0"/>
      <w:marBottom w:val="0"/>
      <w:divBdr>
        <w:top w:val="none" w:sz="0" w:space="0" w:color="auto"/>
        <w:left w:val="none" w:sz="0" w:space="0" w:color="auto"/>
        <w:bottom w:val="none" w:sz="0" w:space="0" w:color="auto"/>
        <w:right w:val="none" w:sz="0" w:space="0" w:color="auto"/>
      </w:divBdr>
    </w:div>
    <w:div w:id="1639340649">
      <w:bodyDiv w:val="1"/>
      <w:marLeft w:val="0"/>
      <w:marRight w:val="0"/>
      <w:marTop w:val="0"/>
      <w:marBottom w:val="0"/>
      <w:divBdr>
        <w:top w:val="none" w:sz="0" w:space="0" w:color="auto"/>
        <w:left w:val="none" w:sz="0" w:space="0" w:color="auto"/>
        <w:bottom w:val="none" w:sz="0" w:space="0" w:color="auto"/>
        <w:right w:val="none" w:sz="0" w:space="0" w:color="auto"/>
      </w:divBdr>
    </w:div>
    <w:div w:id="1643346963">
      <w:bodyDiv w:val="1"/>
      <w:marLeft w:val="0"/>
      <w:marRight w:val="0"/>
      <w:marTop w:val="0"/>
      <w:marBottom w:val="0"/>
      <w:divBdr>
        <w:top w:val="none" w:sz="0" w:space="0" w:color="auto"/>
        <w:left w:val="none" w:sz="0" w:space="0" w:color="auto"/>
        <w:bottom w:val="none" w:sz="0" w:space="0" w:color="auto"/>
        <w:right w:val="none" w:sz="0" w:space="0" w:color="auto"/>
      </w:divBdr>
    </w:div>
    <w:div w:id="1644196885">
      <w:bodyDiv w:val="1"/>
      <w:marLeft w:val="0"/>
      <w:marRight w:val="0"/>
      <w:marTop w:val="0"/>
      <w:marBottom w:val="0"/>
      <w:divBdr>
        <w:top w:val="none" w:sz="0" w:space="0" w:color="auto"/>
        <w:left w:val="none" w:sz="0" w:space="0" w:color="auto"/>
        <w:bottom w:val="none" w:sz="0" w:space="0" w:color="auto"/>
        <w:right w:val="none" w:sz="0" w:space="0" w:color="auto"/>
      </w:divBdr>
    </w:div>
    <w:div w:id="1645086037">
      <w:bodyDiv w:val="1"/>
      <w:marLeft w:val="0"/>
      <w:marRight w:val="0"/>
      <w:marTop w:val="0"/>
      <w:marBottom w:val="0"/>
      <w:divBdr>
        <w:top w:val="none" w:sz="0" w:space="0" w:color="auto"/>
        <w:left w:val="none" w:sz="0" w:space="0" w:color="auto"/>
        <w:bottom w:val="none" w:sz="0" w:space="0" w:color="auto"/>
        <w:right w:val="none" w:sz="0" w:space="0" w:color="auto"/>
      </w:divBdr>
    </w:div>
    <w:div w:id="1652519539">
      <w:bodyDiv w:val="1"/>
      <w:marLeft w:val="0"/>
      <w:marRight w:val="0"/>
      <w:marTop w:val="0"/>
      <w:marBottom w:val="0"/>
      <w:divBdr>
        <w:top w:val="none" w:sz="0" w:space="0" w:color="auto"/>
        <w:left w:val="none" w:sz="0" w:space="0" w:color="auto"/>
        <w:bottom w:val="none" w:sz="0" w:space="0" w:color="auto"/>
        <w:right w:val="none" w:sz="0" w:space="0" w:color="auto"/>
      </w:divBdr>
    </w:div>
    <w:div w:id="1658069002">
      <w:bodyDiv w:val="1"/>
      <w:marLeft w:val="0"/>
      <w:marRight w:val="0"/>
      <w:marTop w:val="0"/>
      <w:marBottom w:val="0"/>
      <w:divBdr>
        <w:top w:val="none" w:sz="0" w:space="0" w:color="auto"/>
        <w:left w:val="none" w:sz="0" w:space="0" w:color="auto"/>
        <w:bottom w:val="none" w:sz="0" w:space="0" w:color="auto"/>
        <w:right w:val="none" w:sz="0" w:space="0" w:color="auto"/>
      </w:divBdr>
    </w:div>
    <w:div w:id="1659109768">
      <w:bodyDiv w:val="1"/>
      <w:marLeft w:val="0"/>
      <w:marRight w:val="0"/>
      <w:marTop w:val="0"/>
      <w:marBottom w:val="0"/>
      <w:divBdr>
        <w:top w:val="none" w:sz="0" w:space="0" w:color="auto"/>
        <w:left w:val="none" w:sz="0" w:space="0" w:color="auto"/>
        <w:bottom w:val="none" w:sz="0" w:space="0" w:color="auto"/>
        <w:right w:val="none" w:sz="0" w:space="0" w:color="auto"/>
      </w:divBdr>
    </w:div>
    <w:div w:id="1662347275">
      <w:bodyDiv w:val="1"/>
      <w:marLeft w:val="0"/>
      <w:marRight w:val="0"/>
      <w:marTop w:val="0"/>
      <w:marBottom w:val="0"/>
      <w:divBdr>
        <w:top w:val="none" w:sz="0" w:space="0" w:color="auto"/>
        <w:left w:val="none" w:sz="0" w:space="0" w:color="auto"/>
        <w:bottom w:val="none" w:sz="0" w:space="0" w:color="auto"/>
        <w:right w:val="none" w:sz="0" w:space="0" w:color="auto"/>
      </w:divBdr>
    </w:div>
    <w:div w:id="1664696216">
      <w:bodyDiv w:val="1"/>
      <w:marLeft w:val="0"/>
      <w:marRight w:val="0"/>
      <w:marTop w:val="0"/>
      <w:marBottom w:val="0"/>
      <w:divBdr>
        <w:top w:val="none" w:sz="0" w:space="0" w:color="auto"/>
        <w:left w:val="none" w:sz="0" w:space="0" w:color="auto"/>
        <w:bottom w:val="none" w:sz="0" w:space="0" w:color="auto"/>
        <w:right w:val="none" w:sz="0" w:space="0" w:color="auto"/>
      </w:divBdr>
    </w:div>
    <w:div w:id="1666668363">
      <w:bodyDiv w:val="1"/>
      <w:marLeft w:val="0"/>
      <w:marRight w:val="0"/>
      <w:marTop w:val="0"/>
      <w:marBottom w:val="0"/>
      <w:divBdr>
        <w:top w:val="none" w:sz="0" w:space="0" w:color="auto"/>
        <w:left w:val="none" w:sz="0" w:space="0" w:color="auto"/>
        <w:bottom w:val="none" w:sz="0" w:space="0" w:color="auto"/>
        <w:right w:val="none" w:sz="0" w:space="0" w:color="auto"/>
      </w:divBdr>
    </w:div>
    <w:div w:id="1667827440">
      <w:bodyDiv w:val="1"/>
      <w:marLeft w:val="0"/>
      <w:marRight w:val="0"/>
      <w:marTop w:val="0"/>
      <w:marBottom w:val="0"/>
      <w:divBdr>
        <w:top w:val="none" w:sz="0" w:space="0" w:color="auto"/>
        <w:left w:val="none" w:sz="0" w:space="0" w:color="auto"/>
        <w:bottom w:val="none" w:sz="0" w:space="0" w:color="auto"/>
        <w:right w:val="none" w:sz="0" w:space="0" w:color="auto"/>
      </w:divBdr>
    </w:div>
    <w:div w:id="1669599773">
      <w:bodyDiv w:val="1"/>
      <w:marLeft w:val="0"/>
      <w:marRight w:val="0"/>
      <w:marTop w:val="0"/>
      <w:marBottom w:val="0"/>
      <w:divBdr>
        <w:top w:val="none" w:sz="0" w:space="0" w:color="auto"/>
        <w:left w:val="none" w:sz="0" w:space="0" w:color="auto"/>
        <w:bottom w:val="none" w:sz="0" w:space="0" w:color="auto"/>
        <w:right w:val="none" w:sz="0" w:space="0" w:color="auto"/>
      </w:divBdr>
    </w:div>
    <w:div w:id="1678772496">
      <w:bodyDiv w:val="1"/>
      <w:marLeft w:val="0"/>
      <w:marRight w:val="0"/>
      <w:marTop w:val="0"/>
      <w:marBottom w:val="0"/>
      <w:divBdr>
        <w:top w:val="none" w:sz="0" w:space="0" w:color="auto"/>
        <w:left w:val="none" w:sz="0" w:space="0" w:color="auto"/>
        <w:bottom w:val="none" w:sz="0" w:space="0" w:color="auto"/>
        <w:right w:val="none" w:sz="0" w:space="0" w:color="auto"/>
      </w:divBdr>
    </w:div>
    <w:div w:id="1691293196">
      <w:bodyDiv w:val="1"/>
      <w:marLeft w:val="0"/>
      <w:marRight w:val="0"/>
      <w:marTop w:val="0"/>
      <w:marBottom w:val="0"/>
      <w:divBdr>
        <w:top w:val="none" w:sz="0" w:space="0" w:color="auto"/>
        <w:left w:val="none" w:sz="0" w:space="0" w:color="auto"/>
        <w:bottom w:val="none" w:sz="0" w:space="0" w:color="auto"/>
        <w:right w:val="none" w:sz="0" w:space="0" w:color="auto"/>
      </w:divBdr>
    </w:div>
    <w:div w:id="1692216851">
      <w:bodyDiv w:val="1"/>
      <w:marLeft w:val="0"/>
      <w:marRight w:val="0"/>
      <w:marTop w:val="0"/>
      <w:marBottom w:val="0"/>
      <w:divBdr>
        <w:top w:val="none" w:sz="0" w:space="0" w:color="auto"/>
        <w:left w:val="none" w:sz="0" w:space="0" w:color="auto"/>
        <w:bottom w:val="none" w:sz="0" w:space="0" w:color="auto"/>
        <w:right w:val="none" w:sz="0" w:space="0" w:color="auto"/>
      </w:divBdr>
    </w:div>
    <w:div w:id="1697582913">
      <w:bodyDiv w:val="1"/>
      <w:marLeft w:val="0"/>
      <w:marRight w:val="0"/>
      <w:marTop w:val="0"/>
      <w:marBottom w:val="0"/>
      <w:divBdr>
        <w:top w:val="none" w:sz="0" w:space="0" w:color="auto"/>
        <w:left w:val="none" w:sz="0" w:space="0" w:color="auto"/>
        <w:bottom w:val="none" w:sz="0" w:space="0" w:color="auto"/>
        <w:right w:val="none" w:sz="0" w:space="0" w:color="auto"/>
      </w:divBdr>
    </w:div>
    <w:div w:id="1698893341">
      <w:bodyDiv w:val="1"/>
      <w:marLeft w:val="0"/>
      <w:marRight w:val="0"/>
      <w:marTop w:val="0"/>
      <w:marBottom w:val="0"/>
      <w:divBdr>
        <w:top w:val="none" w:sz="0" w:space="0" w:color="auto"/>
        <w:left w:val="none" w:sz="0" w:space="0" w:color="auto"/>
        <w:bottom w:val="none" w:sz="0" w:space="0" w:color="auto"/>
        <w:right w:val="none" w:sz="0" w:space="0" w:color="auto"/>
      </w:divBdr>
    </w:div>
    <w:div w:id="1700426726">
      <w:bodyDiv w:val="1"/>
      <w:marLeft w:val="0"/>
      <w:marRight w:val="0"/>
      <w:marTop w:val="0"/>
      <w:marBottom w:val="0"/>
      <w:divBdr>
        <w:top w:val="none" w:sz="0" w:space="0" w:color="auto"/>
        <w:left w:val="none" w:sz="0" w:space="0" w:color="auto"/>
        <w:bottom w:val="none" w:sz="0" w:space="0" w:color="auto"/>
        <w:right w:val="none" w:sz="0" w:space="0" w:color="auto"/>
      </w:divBdr>
    </w:div>
    <w:div w:id="1701588517">
      <w:bodyDiv w:val="1"/>
      <w:marLeft w:val="0"/>
      <w:marRight w:val="0"/>
      <w:marTop w:val="0"/>
      <w:marBottom w:val="0"/>
      <w:divBdr>
        <w:top w:val="none" w:sz="0" w:space="0" w:color="auto"/>
        <w:left w:val="none" w:sz="0" w:space="0" w:color="auto"/>
        <w:bottom w:val="none" w:sz="0" w:space="0" w:color="auto"/>
        <w:right w:val="none" w:sz="0" w:space="0" w:color="auto"/>
      </w:divBdr>
    </w:div>
    <w:div w:id="1701933438">
      <w:bodyDiv w:val="1"/>
      <w:marLeft w:val="0"/>
      <w:marRight w:val="0"/>
      <w:marTop w:val="0"/>
      <w:marBottom w:val="0"/>
      <w:divBdr>
        <w:top w:val="none" w:sz="0" w:space="0" w:color="auto"/>
        <w:left w:val="none" w:sz="0" w:space="0" w:color="auto"/>
        <w:bottom w:val="none" w:sz="0" w:space="0" w:color="auto"/>
        <w:right w:val="none" w:sz="0" w:space="0" w:color="auto"/>
      </w:divBdr>
    </w:div>
    <w:div w:id="1702317436">
      <w:bodyDiv w:val="1"/>
      <w:marLeft w:val="0"/>
      <w:marRight w:val="0"/>
      <w:marTop w:val="0"/>
      <w:marBottom w:val="0"/>
      <w:divBdr>
        <w:top w:val="none" w:sz="0" w:space="0" w:color="auto"/>
        <w:left w:val="none" w:sz="0" w:space="0" w:color="auto"/>
        <w:bottom w:val="none" w:sz="0" w:space="0" w:color="auto"/>
        <w:right w:val="none" w:sz="0" w:space="0" w:color="auto"/>
      </w:divBdr>
    </w:div>
    <w:div w:id="1703752002">
      <w:bodyDiv w:val="1"/>
      <w:marLeft w:val="0"/>
      <w:marRight w:val="0"/>
      <w:marTop w:val="0"/>
      <w:marBottom w:val="0"/>
      <w:divBdr>
        <w:top w:val="none" w:sz="0" w:space="0" w:color="auto"/>
        <w:left w:val="none" w:sz="0" w:space="0" w:color="auto"/>
        <w:bottom w:val="none" w:sz="0" w:space="0" w:color="auto"/>
        <w:right w:val="none" w:sz="0" w:space="0" w:color="auto"/>
      </w:divBdr>
    </w:div>
    <w:div w:id="1709455697">
      <w:bodyDiv w:val="1"/>
      <w:marLeft w:val="0"/>
      <w:marRight w:val="0"/>
      <w:marTop w:val="0"/>
      <w:marBottom w:val="0"/>
      <w:divBdr>
        <w:top w:val="none" w:sz="0" w:space="0" w:color="auto"/>
        <w:left w:val="none" w:sz="0" w:space="0" w:color="auto"/>
        <w:bottom w:val="none" w:sz="0" w:space="0" w:color="auto"/>
        <w:right w:val="none" w:sz="0" w:space="0" w:color="auto"/>
      </w:divBdr>
    </w:div>
    <w:div w:id="1709455931">
      <w:bodyDiv w:val="1"/>
      <w:marLeft w:val="0"/>
      <w:marRight w:val="0"/>
      <w:marTop w:val="0"/>
      <w:marBottom w:val="0"/>
      <w:divBdr>
        <w:top w:val="none" w:sz="0" w:space="0" w:color="auto"/>
        <w:left w:val="none" w:sz="0" w:space="0" w:color="auto"/>
        <w:bottom w:val="none" w:sz="0" w:space="0" w:color="auto"/>
        <w:right w:val="none" w:sz="0" w:space="0" w:color="auto"/>
      </w:divBdr>
    </w:div>
    <w:div w:id="1710912646">
      <w:bodyDiv w:val="1"/>
      <w:marLeft w:val="0"/>
      <w:marRight w:val="0"/>
      <w:marTop w:val="0"/>
      <w:marBottom w:val="0"/>
      <w:divBdr>
        <w:top w:val="none" w:sz="0" w:space="0" w:color="auto"/>
        <w:left w:val="none" w:sz="0" w:space="0" w:color="auto"/>
        <w:bottom w:val="none" w:sz="0" w:space="0" w:color="auto"/>
        <w:right w:val="none" w:sz="0" w:space="0" w:color="auto"/>
      </w:divBdr>
    </w:div>
    <w:div w:id="1716614925">
      <w:bodyDiv w:val="1"/>
      <w:marLeft w:val="0"/>
      <w:marRight w:val="0"/>
      <w:marTop w:val="0"/>
      <w:marBottom w:val="0"/>
      <w:divBdr>
        <w:top w:val="none" w:sz="0" w:space="0" w:color="auto"/>
        <w:left w:val="none" w:sz="0" w:space="0" w:color="auto"/>
        <w:bottom w:val="none" w:sz="0" w:space="0" w:color="auto"/>
        <w:right w:val="none" w:sz="0" w:space="0" w:color="auto"/>
      </w:divBdr>
      <w:divsChild>
        <w:div w:id="224948765">
          <w:marLeft w:val="0"/>
          <w:marRight w:val="0"/>
          <w:marTop w:val="0"/>
          <w:marBottom w:val="0"/>
          <w:divBdr>
            <w:top w:val="none" w:sz="0" w:space="0" w:color="auto"/>
            <w:left w:val="none" w:sz="0" w:space="0" w:color="auto"/>
            <w:bottom w:val="none" w:sz="0" w:space="0" w:color="auto"/>
            <w:right w:val="none" w:sz="0" w:space="0" w:color="auto"/>
          </w:divBdr>
          <w:divsChild>
            <w:div w:id="49774466">
              <w:marLeft w:val="0"/>
              <w:marRight w:val="0"/>
              <w:marTop w:val="0"/>
              <w:marBottom w:val="0"/>
              <w:divBdr>
                <w:top w:val="none" w:sz="0" w:space="0" w:color="auto"/>
                <w:left w:val="none" w:sz="0" w:space="0" w:color="auto"/>
                <w:bottom w:val="none" w:sz="0" w:space="0" w:color="auto"/>
                <w:right w:val="none" w:sz="0" w:space="0" w:color="auto"/>
              </w:divBdr>
            </w:div>
            <w:div w:id="637993747">
              <w:marLeft w:val="0"/>
              <w:marRight w:val="0"/>
              <w:marTop w:val="0"/>
              <w:marBottom w:val="0"/>
              <w:divBdr>
                <w:top w:val="none" w:sz="0" w:space="0" w:color="auto"/>
                <w:left w:val="none" w:sz="0" w:space="0" w:color="auto"/>
                <w:bottom w:val="none" w:sz="0" w:space="0" w:color="auto"/>
                <w:right w:val="none" w:sz="0" w:space="0" w:color="auto"/>
              </w:divBdr>
            </w:div>
            <w:div w:id="725838720">
              <w:marLeft w:val="0"/>
              <w:marRight w:val="0"/>
              <w:marTop w:val="0"/>
              <w:marBottom w:val="0"/>
              <w:divBdr>
                <w:top w:val="none" w:sz="0" w:space="0" w:color="auto"/>
                <w:left w:val="none" w:sz="0" w:space="0" w:color="auto"/>
                <w:bottom w:val="none" w:sz="0" w:space="0" w:color="auto"/>
                <w:right w:val="none" w:sz="0" w:space="0" w:color="auto"/>
              </w:divBdr>
            </w:div>
            <w:div w:id="894048894">
              <w:marLeft w:val="0"/>
              <w:marRight w:val="0"/>
              <w:marTop w:val="0"/>
              <w:marBottom w:val="0"/>
              <w:divBdr>
                <w:top w:val="none" w:sz="0" w:space="0" w:color="auto"/>
                <w:left w:val="none" w:sz="0" w:space="0" w:color="auto"/>
                <w:bottom w:val="none" w:sz="0" w:space="0" w:color="auto"/>
                <w:right w:val="none" w:sz="0" w:space="0" w:color="auto"/>
              </w:divBdr>
            </w:div>
            <w:div w:id="1101876695">
              <w:marLeft w:val="0"/>
              <w:marRight w:val="0"/>
              <w:marTop w:val="0"/>
              <w:marBottom w:val="0"/>
              <w:divBdr>
                <w:top w:val="none" w:sz="0" w:space="0" w:color="auto"/>
                <w:left w:val="none" w:sz="0" w:space="0" w:color="auto"/>
                <w:bottom w:val="none" w:sz="0" w:space="0" w:color="auto"/>
                <w:right w:val="none" w:sz="0" w:space="0" w:color="auto"/>
              </w:divBdr>
            </w:div>
            <w:div w:id="1175613718">
              <w:marLeft w:val="0"/>
              <w:marRight w:val="0"/>
              <w:marTop w:val="0"/>
              <w:marBottom w:val="0"/>
              <w:divBdr>
                <w:top w:val="none" w:sz="0" w:space="0" w:color="auto"/>
                <w:left w:val="none" w:sz="0" w:space="0" w:color="auto"/>
                <w:bottom w:val="none" w:sz="0" w:space="0" w:color="auto"/>
                <w:right w:val="none" w:sz="0" w:space="0" w:color="auto"/>
              </w:divBdr>
            </w:div>
            <w:div w:id="1305936153">
              <w:marLeft w:val="0"/>
              <w:marRight w:val="0"/>
              <w:marTop w:val="0"/>
              <w:marBottom w:val="0"/>
              <w:divBdr>
                <w:top w:val="none" w:sz="0" w:space="0" w:color="auto"/>
                <w:left w:val="none" w:sz="0" w:space="0" w:color="auto"/>
                <w:bottom w:val="none" w:sz="0" w:space="0" w:color="auto"/>
                <w:right w:val="none" w:sz="0" w:space="0" w:color="auto"/>
              </w:divBdr>
            </w:div>
            <w:div w:id="1664774119">
              <w:marLeft w:val="0"/>
              <w:marRight w:val="0"/>
              <w:marTop w:val="0"/>
              <w:marBottom w:val="0"/>
              <w:divBdr>
                <w:top w:val="none" w:sz="0" w:space="0" w:color="auto"/>
                <w:left w:val="none" w:sz="0" w:space="0" w:color="auto"/>
                <w:bottom w:val="none" w:sz="0" w:space="0" w:color="auto"/>
                <w:right w:val="none" w:sz="0" w:space="0" w:color="auto"/>
              </w:divBdr>
            </w:div>
            <w:div w:id="1780681303">
              <w:marLeft w:val="0"/>
              <w:marRight w:val="0"/>
              <w:marTop w:val="0"/>
              <w:marBottom w:val="0"/>
              <w:divBdr>
                <w:top w:val="none" w:sz="0" w:space="0" w:color="auto"/>
                <w:left w:val="none" w:sz="0" w:space="0" w:color="auto"/>
                <w:bottom w:val="none" w:sz="0" w:space="0" w:color="auto"/>
                <w:right w:val="none" w:sz="0" w:space="0" w:color="auto"/>
              </w:divBdr>
            </w:div>
            <w:div w:id="19259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703977">
      <w:bodyDiv w:val="1"/>
      <w:marLeft w:val="0"/>
      <w:marRight w:val="0"/>
      <w:marTop w:val="0"/>
      <w:marBottom w:val="0"/>
      <w:divBdr>
        <w:top w:val="none" w:sz="0" w:space="0" w:color="auto"/>
        <w:left w:val="none" w:sz="0" w:space="0" w:color="auto"/>
        <w:bottom w:val="none" w:sz="0" w:space="0" w:color="auto"/>
        <w:right w:val="none" w:sz="0" w:space="0" w:color="auto"/>
      </w:divBdr>
    </w:div>
    <w:div w:id="1725759796">
      <w:bodyDiv w:val="1"/>
      <w:marLeft w:val="0"/>
      <w:marRight w:val="0"/>
      <w:marTop w:val="0"/>
      <w:marBottom w:val="0"/>
      <w:divBdr>
        <w:top w:val="none" w:sz="0" w:space="0" w:color="auto"/>
        <w:left w:val="none" w:sz="0" w:space="0" w:color="auto"/>
        <w:bottom w:val="none" w:sz="0" w:space="0" w:color="auto"/>
        <w:right w:val="none" w:sz="0" w:space="0" w:color="auto"/>
      </w:divBdr>
    </w:div>
    <w:div w:id="1727334073">
      <w:bodyDiv w:val="1"/>
      <w:marLeft w:val="0"/>
      <w:marRight w:val="0"/>
      <w:marTop w:val="0"/>
      <w:marBottom w:val="0"/>
      <w:divBdr>
        <w:top w:val="none" w:sz="0" w:space="0" w:color="auto"/>
        <w:left w:val="none" w:sz="0" w:space="0" w:color="auto"/>
        <w:bottom w:val="none" w:sz="0" w:space="0" w:color="auto"/>
        <w:right w:val="none" w:sz="0" w:space="0" w:color="auto"/>
      </w:divBdr>
    </w:div>
    <w:div w:id="1728996099">
      <w:bodyDiv w:val="1"/>
      <w:marLeft w:val="0"/>
      <w:marRight w:val="0"/>
      <w:marTop w:val="0"/>
      <w:marBottom w:val="0"/>
      <w:divBdr>
        <w:top w:val="none" w:sz="0" w:space="0" w:color="auto"/>
        <w:left w:val="none" w:sz="0" w:space="0" w:color="auto"/>
        <w:bottom w:val="none" w:sz="0" w:space="0" w:color="auto"/>
        <w:right w:val="none" w:sz="0" w:space="0" w:color="auto"/>
      </w:divBdr>
    </w:div>
    <w:div w:id="1736662477">
      <w:bodyDiv w:val="1"/>
      <w:marLeft w:val="0"/>
      <w:marRight w:val="0"/>
      <w:marTop w:val="0"/>
      <w:marBottom w:val="0"/>
      <w:divBdr>
        <w:top w:val="none" w:sz="0" w:space="0" w:color="auto"/>
        <w:left w:val="none" w:sz="0" w:space="0" w:color="auto"/>
        <w:bottom w:val="none" w:sz="0" w:space="0" w:color="auto"/>
        <w:right w:val="none" w:sz="0" w:space="0" w:color="auto"/>
      </w:divBdr>
    </w:div>
    <w:div w:id="1741247596">
      <w:bodyDiv w:val="1"/>
      <w:marLeft w:val="0"/>
      <w:marRight w:val="0"/>
      <w:marTop w:val="0"/>
      <w:marBottom w:val="0"/>
      <w:divBdr>
        <w:top w:val="none" w:sz="0" w:space="0" w:color="auto"/>
        <w:left w:val="none" w:sz="0" w:space="0" w:color="auto"/>
        <w:bottom w:val="none" w:sz="0" w:space="0" w:color="auto"/>
        <w:right w:val="none" w:sz="0" w:space="0" w:color="auto"/>
      </w:divBdr>
    </w:div>
    <w:div w:id="1744912794">
      <w:bodyDiv w:val="1"/>
      <w:marLeft w:val="0"/>
      <w:marRight w:val="0"/>
      <w:marTop w:val="0"/>
      <w:marBottom w:val="0"/>
      <w:divBdr>
        <w:top w:val="none" w:sz="0" w:space="0" w:color="auto"/>
        <w:left w:val="none" w:sz="0" w:space="0" w:color="auto"/>
        <w:bottom w:val="none" w:sz="0" w:space="0" w:color="auto"/>
        <w:right w:val="none" w:sz="0" w:space="0" w:color="auto"/>
      </w:divBdr>
    </w:div>
    <w:div w:id="1746104335">
      <w:bodyDiv w:val="1"/>
      <w:marLeft w:val="0"/>
      <w:marRight w:val="0"/>
      <w:marTop w:val="0"/>
      <w:marBottom w:val="0"/>
      <w:divBdr>
        <w:top w:val="none" w:sz="0" w:space="0" w:color="auto"/>
        <w:left w:val="none" w:sz="0" w:space="0" w:color="auto"/>
        <w:bottom w:val="none" w:sz="0" w:space="0" w:color="auto"/>
        <w:right w:val="none" w:sz="0" w:space="0" w:color="auto"/>
      </w:divBdr>
    </w:div>
    <w:div w:id="1746217792">
      <w:bodyDiv w:val="1"/>
      <w:marLeft w:val="0"/>
      <w:marRight w:val="0"/>
      <w:marTop w:val="0"/>
      <w:marBottom w:val="0"/>
      <w:divBdr>
        <w:top w:val="none" w:sz="0" w:space="0" w:color="auto"/>
        <w:left w:val="none" w:sz="0" w:space="0" w:color="auto"/>
        <w:bottom w:val="none" w:sz="0" w:space="0" w:color="auto"/>
        <w:right w:val="none" w:sz="0" w:space="0" w:color="auto"/>
      </w:divBdr>
    </w:div>
    <w:div w:id="1748453770">
      <w:bodyDiv w:val="1"/>
      <w:marLeft w:val="0"/>
      <w:marRight w:val="0"/>
      <w:marTop w:val="0"/>
      <w:marBottom w:val="0"/>
      <w:divBdr>
        <w:top w:val="none" w:sz="0" w:space="0" w:color="auto"/>
        <w:left w:val="none" w:sz="0" w:space="0" w:color="auto"/>
        <w:bottom w:val="none" w:sz="0" w:space="0" w:color="auto"/>
        <w:right w:val="none" w:sz="0" w:space="0" w:color="auto"/>
      </w:divBdr>
    </w:div>
    <w:div w:id="1752045061">
      <w:bodyDiv w:val="1"/>
      <w:marLeft w:val="0"/>
      <w:marRight w:val="0"/>
      <w:marTop w:val="0"/>
      <w:marBottom w:val="0"/>
      <w:divBdr>
        <w:top w:val="none" w:sz="0" w:space="0" w:color="auto"/>
        <w:left w:val="none" w:sz="0" w:space="0" w:color="auto"/>
        <w:bottom w:val="none" w:sz="0" w:space="0" w:color="auto"/>
        <w:right w:val="none" w:sz="0" w:space="0" w:color="auto"/>
      </w:divBdr>
    </w:div>
    <w:div w:id="1755930732">
      <w:bodyDiv w:val="1"/>
      <w:marLeft w:val="0"/>
      <w:marRight w:val="0"/>
      <w:marTop w:val="0"/>
      <w:marBottom w:val="0"/>
      <w:divBdr>
        <w:top w:val="none" w:sz="0" w:space="0" w:color="auto"/>
        <w:left w:val="none" w:sz="0" w:space="0" w:color="auto"/>
        <w:bottom w:val="none" w:sz="0" w:space="0" w:color="auto"/>
        <w:right w:val="none" w:sz="0" w:space="0" w:color="auto"/>
      </w:divBdr>
    </w:div>
    <w:div w:id="1762289855">
      <w:bodyDiv w:val="1"/>
      <w:marLeft w:val="0"/>
      <w:marRight w:val="0"/>
      <w:marTop w:val="0"/>
      <w:marBottom w:val="0"/>
      <w:divBdr>
        <w:top w:val="none" w:sz="0" w:space="0" w:color="auto"/>
        <w:left w:val="none" w:sz="0" w:space="0" w:color="auto"/>
        <w:bottom w:val="none" w:sz="0" w:space="0" w:color="auto"/>
        <w:right w:val="none" w:sz="0" w:space="0" w:color="auto"/>
      </w:divBdr>
    </w:div>
    <w:div w:id="1766266762">
      <w:bodyDiv w:val="1"/>
      <w:marLeft w:val="0"/>
      <w:marRight w:val="0"/>
      <w:marTop w:val="0"/>
      <w:marBottom w:val="0"/>
      <w:divBdr>
        <w:top w:val="none" w:sz="0" w:space="0" w:color="auto"/>
        <w:left w:val="none" w:sz="0" w:space="0" w:color="auto"/>
        <w:bottom w:val="none" w:sz="0" w:space="0" w:color="auto"/>
        <w:right w:val="none" w:sz="0" w:space="0" w:color="auto"/>
      </w:divBdr>
    </w:div>
    <w:div w:id="1768692994">
      <w:bodyDiv w:val="1"/>
      <w:marLeft w:val="0"/>
      <w:marRight w:val="0"/>
      <w:marTop w:val="0"/>
      <w:marBottom w:val="0"/>
      <w:divBdr>
        <w:top w:val="none" w:sz="0" w:space="0" w:color="auto"/>
        <w:left w:val="none" w:sz="0" w:space="0" w:color="auto"/>
        <w:bottom w:val="none" w:sz="0" w:space="0" w:color="auto"/>
        <w:right w:val="none" w:sz="0" w:space="0" w:color="auto"/>
      </w:divBdr>
    </w:div>
    <w:div w:id="1772510231">
      <w:bodyDiv w:val="1"/>
      <w:marLeft w:val="0"/>
      <w:marRight w:val="0"/>
      <w:marTop w:val="0"/>
      <w:marBottom w:val="0"/>
      <w:divBdr>
        <w:top w:val="none" w:sz="0" w:space="0" w:color="auto"/>
        <w:left w:val="none" w:sz="0" w:space="0" w:color="auto"/>
        <w:bottom w:val="none" w:sz="0" w:space="0" w:color="auto"/>
        <w:right w:val="none" w:sz="0" w:space="0" w:color="auto"/>
      </w:divBdr>
    </w:div>
    <w:div w:id="1774280888">
      <w:bodyDiv w:val="1"/>
      <w:marLeft w:val="0"/>
      <w:marRight w:val="0"/>
      <w:marTop w:val="0"/>
      <w:marBottom w:val="0"/>
      <w:divBdr>
        <w:top w:val="none" w:sz="0" w:space="0" w:color="auto"/>
        <w:left w:val="none" w:sz="0" w:space="0" w:color="auto"/>
        <w:bottom w:val="none" w:sz="0" w:space="0" w:color="auto"/>
        <w:right w:val="none" w:sz="0" w:space="0" w:color="auto"/>
      </w:divBdr>
    </w:div>
    <w:div w:id="1776368083">
      <w:bodyDiv w:val="1"/>
      <w:marLeft w:val="0"/>
      <w:marRight w:val="0"/>
      <w:marTop w:val="0"/>
      <w:marBottom w:val="0"/>
      <w:divBdr>
        <w:top w:val="none" w:sz="0" w:space="0" w:color="auto"/>
        <w:left w:val="none" w:sz="0" w:space="0" w:color="auto"/>
        <w:bottom w:val="none" w:sz="0" w:space="0" w:color="auto"/>
        <w:right w:val="none" w:sz="0" w:space="0" w:color="auto"/>
      </w:divBdr>
    </w:div>
    <w:div w:id="1778210859">
      <w:bodyDiv w:val="1"/>
      <w:marLeft w:val="0"/>
      <w:marRight w:val="0"/>
      <w:marTop w:val="0"/>
      <w:marBottom w:val="0"/>
      <w:divBdr>
        <w:top w:val="none" w:sz="0" w:space="0" w:color="auto"/>
        <w:left w:val="none" w:sz="0" w:space="0" w:color="auto"/>
        <w:bottom w:val="none" w:sz="0" w:space="0" w:color="auto"/>
        <w:right w:val="none" w:sz="0" w:space="0" w:color="auto"/>
      </w:divBdr>
    </w:div>
    <w:div w:id="1781339186">
      <w:bodyDiv w:val="1"/>
      <w:marLeft w:val="0"/>
      <w:marRight w:val="0"/>
      <w:marTop w:val="0"/>
      <w:marBottom w:val="0"/>
      <w:divBdr>
        <w:top w:val="none" w:sz="0" w:space="0" w:color="auto"/>
        <w:left w:val="none" w:sz="0" w:space="0" w:color="auto"/>
        <w:bottom w:val="none" w:sz="0" w:space="0" w:color="auto"/>
        <w:right w:val="none" w:sz="0" w:space="0" w:color="auto"/>
      </w:divBdr>
    </w:div>
    <w:div w:id="1782064619">
      <w:bodyDiv w:val="1"/>
      <w:marLeft w:val="0"/>
      <w:marRight w:val="0"/>
      <w:marTop w:val="0"/>
      <w:marBottom w:val="0"/>
      <w:divBdr>
        <w:top w:val="none" w:sz="0" w:space="0" w:color="auto"/>
        <w:left w:val="none" w:sz="0" w:space="0" w:color="auto"/>
        <w:bottom w:val="none" w:sz="0" w:space="0" w:color="auto"/>
        <w:right w:val="none" w:sz="0" w:space="0" w:color="auto"/>
      </w:divBdr>
    </w:div>
    <w:div w:id="1794204863">
      <w:bodyDiv w:val="1"/>
      <w:marLeft w:val="0"/>
      <w:marRight w:val="0"/>
      <w:marTop w:val="0"/>
      <w:marBottom w:val="0"/>
      <w:divBdr>
        <w:top w:val="none" w:sz="0" w:space="0" w:color="auto"/>
        <w:left w:val="none" w:sz="0" w:space="0" w:color="auto"/>
        <w:bottom w:val="none" w:sz="0" w:space="0" w:color="auto"/>
        <w:right w:val="none" w:sz="0" w:space="0" w:color="auto"/>
      </w:divBdr>
    </w:div>
    <w:div w:id="1794669555">
      <w:bodyDiv w:val="1"/>
      <w:marLeft w:val="0"/>
      <w:marRight w:val="0"/>
      <w:marTop w:val="0"/>
      <w:marBottom w:val="0"/>
      <w:divBdr>
        <w:top w:val="none" w:sz="0" w:space="0" w:color="auto"/>
        <w:left w:val="none" w:sz="0" w:space="0" w:color="auto"/>
        <w:bottom w:val="none" w:sz="0" w:space="0" w:color="auto"/>
        <w:right w:val="none" w:sz="0" w:space="0" w:color="auto"/>
      </w:divBdr>
    </w:div>
    <w:div w:id="1795053538">
      <w:bodyDiv w:val="1"/>
      <w:marLeft w:val="0"/>
      <w:marRight w:val="0"/>
      <w:marTop w:val="0"/>
      <w:marBottom w:val="0"/>
      <w:divBdr>
        <w:top w:val="none" w:sz="0" w:space="0" w:color="auto"/>
        <w:left w:val="none" w:sz="0" w:space="0" w:color="auto"/>
        <w:bottom w:val="none" w:sz="0" w:space="0" w:color="auto"/>
        <w:right w:val="none" w:sz="0" w:space="0" w:color="auto"/>
      </w:divBdr>
    </w:div>
    <w:div w:id="1801916391">
      <w:bodyDiv w:val="1"/>
      <w:marLeft w:val="0"/>
      <w:marRight w:val="0"/>
      <w:marTop w:val="0"/>
      <w:marBottom w:val="0"/>
      <w:divBdr>
        <w:top w:val="none" w:sz="0" w:space="0" w:color="auto"/>
        <w:left w:val="none" w:sz="0" w:space="0" w:color="auto"/>
        <w:bottom w:val="none" w:sz="0" w:space="0" w:color="auto"/>
        <w:right w:val="none" w:sz="0" w:space="0" w:color="auto"/>
      </w:divBdr>
    </w:div>
    <w:div w:id="1804734760">
      <w:bodyDiv w:val="1"/>
      <w:marLeft w:val="0"/>
      <w:marRight w:val="0"/>
      <w:marTop w:val="0"/>
      <w:marBottom w:val="0"/>
      <w:divBdr>
        <w:top w:val="none" w:sz="0" w:space="0" w:color="auto"/>
        <w:left w:val="none" w:sz="0" w:space="0" w:color="auto"/>
        <w:bottom w:val="none" w:sz="0" w:space="0" w:color="auto"/>
        <w:right w:val="none" w:sz="0" w:space="0" w:color="auto"/>
      </w:divBdr>
    </w:div>
    <w:div w:id="1809086025">
      <w:bodyDiv w:val="1"/>
      <w:marLeft w:val="0"/>
      <w:marRight w:val="0"/>
      <w:marTop w:val="0"/>
      <w:marBottom w:val="0"/>
      <w:divBdr>
        <w:top w:val="none" w:sz="0" w:space="0" w:color="auto"/>
        <w:left w:val="none" w:sz="0" w:space="0" w:color="auto"/>
        <w:bottom w:val="none" w:sz="0" w:space="0" w:color="auto"/>
        <w:right w:val="none" w:sz="0" w:space="0" w:color="auto"/>
      </w:divBdr>
    </w:div>
    <w:div w:id="1810391641">
      <w:bodyDiv w:val="1"/>
      <w:marLeft w:val="0"/>
      <w:marRight w:val="0"/>
      <w:marTop w:val="0"/>
      <w:marBottom w:val="0"/>
      <w:divBdr>
        <w:top w:val="none" w:sz="0" w:space="0" w:color="auto"/>
        <w:left w:val="none" w:sz="0" w:space="0" w:color="auto"/>
        <w:bottom w:val="none" w:sz="0" w:space="0" w:color="auto"/>
        <w:right w:val="none" w:sz="0" w:space="0" w:color="auto"/>
      </w:divBdr>
    </w:div>
    <w:div w:id="1812096671">
      <w:bodyDiv w:val="1"/>
      <w:marLeft w:val="0"/>
      <w:marRight w:val="0"/>
      <w:marTop w:val="0"/>
      <w:marBottom w:val="0"/>
      <w:divBdr>
        <w:top w:val="none" w:sz="0" w:space="0" w:color="auto"/>
        <w:left w:val="none" w:sz="0" w:space="0" w:color="auto"/>
        <w:bottom w:val="none" w:sz="0" w:space="0" w:color="auto"/>
        <w:right w:val="none" w:sz="0" w:space="0" w:color="auto"/>
      </w:divBdr>
    </w:div>
    <w:div w:id="1815683343">
      <w:bodyDiv w:val="1"/>
      <w:marLeft w:val="0"/>
      <w:marRight w:val="0"/>
      <w:marTop w:val="0"/>
      <w:marBottom w:val="0"/>
      <w:divBdr>
        <w:top w:val="none" w:sz="0" w:space="0" w:color="auto"/>
        <w:left w:val="none" w:sz="0" w:space="0" w:color="auto"/>
        <w:bottom w:val="none" w:sz="0" w:space="0" w:color="auto"/>
        <w:right w:val="none" w:sz="0" w:space="0" w:color="auto"/>
      </w:divBdr>
    </w:div>
    <w:div w:id="1816069968">
      <w:bodyDiv w:val="1"/>
      <w:marLeft w:val="0"/>
      <w:marRight w:val="0"/>
      <w:marTop w:val="0"/>
      <w:marBottom w:val="0"/>
      <w:divBdr>
        <w:top w:val="none" w:sz="0" w:space="0" w:color="auto"/>
        <w:left w:val="none" w:sz="0" w:space="0" w:color="auto"/>
        <w:bottom w:val="none" w:sz="0" w:space="0" w:color="auto"/>
        <w:right w:val="none" w:sz="0" w:space="0" w:color="auto"/>
      </w:divBdr>
    </w:div>
    <w:div w:id="1816413999">
      <w:bodyDiv w:val="1"/>
      <w:marLeft w:val="0"/>
      <w:marRight w:val="0"/>
      <w:marTop w:val="0"/>
      <w:marBottom w:val="0"/>
      <w:divBdr>
        <w:top w:val="none" w:sz="0" w:space="0" w:color="auto"/>
        <w:left w:val="none" w:sz="0" w:space="0" w:color="auto"/>
        <w:bottom w:val="none" w:sz="0" w:space="0" w:color="auto"/>
        <w:right w:val="none" w:sz="0" w:space="0" w:color="auto"/>
      </w:divBdr>
    </w:div>
    <w:div w:id="1817916898">
      <w:bodyDiv w:val="1"/>
      <w:marLeft w:val="0"/>
      <w:marRight w:val="0"/>
      <w:marTop w:val="0"/>
      <w:marBottom w:val="0"/>
      <w:divBdr>
        <w:top w:val="none" w:sz="0" w:space="0" w:color="auto"/>
        <w:left w:val="none" w:sz="0" w:space="0" w:color="auto"/>
        <w:bottom w:val="none" w:sz="0" w:space="0" w:color="auto"/>
        <w:right w:val="none" w:sz="0" w:space="0" w:color="auto"/>
      </w:divBdr>
    </w:div>
    <w:div w:id="1827161580">
      <w:bodyDiv w:val="1"/>
      <w:marLeft w:val="0"/>
      <w:marRight w:val="0"/>
      <w:marTop w:val="0"/>
      <w:marBottom w:val="0"/>
      <w:divBdr>
        <w:top w:val="none" w:sz="0" w:space="0" w:color="auto"/>
        <w:left w:val="none" w:sz="0" w:space="0" w:color="auto"/>
        <w:bottom w:val="none" w:sz="0" w:space="0" w:color="auto"/>
        <w:right w:val="none" w:sz="0" w:space="0" w:color="auto"/>
      </w:divBdr>
    </w:div>
    <w:div w:id="1829902650">
      <w:bodyDiv w:val="1"/>
      <w:marLeft w:val="0"/>
      <w:marRight w:val="0"/>
      <w:marTop w:val="0"/>
      <w:marBottom w:val="0"/>
      <w:divBdr>
        <w:top w:val="none" w:sz="0" w:space="0" w:color="auto"/>
        <w:left w:val="none" w:sz="0" w:space="0" w:color="auto"/>
        <w:bottom w:val="none" w:sz="0" w:space="0" w:color="auto"/>
        <w:right w:val="none" w:sz="0" w:space="0" w:color="auto"/>
      </w:divBdr>
    </w:div>
    <w:div w:id="1835991886">
      <w:bodyDiv w:val="1"/>
      <w:marLeft w:val="0"/>
      <w:marRight w:val="0"/>
      <w:marTop w:val="0"/>
      <w:marBottom w:val="0"/>
      <w:divBdr>
        <w:top w:val="none" w:sz="0" w:space="0" w:color="auto"/>
        <w:left w:val="none" w:sz="0" w:space="0" w:color="auto"/>
        <w:bottom w:val="none" w:sz="0" w:space="0" w:color="auto"/>
        <w:right w:val="none" w:sz="0" w:space="0" w:color="auto"/>
      </w:divBdr>
    </w:div>
    <w:div w:id="1841657550">
      <w:bodyDiv w:val="1"/>
      <w:marLeft w:val="0"/>
      <w:marRight w:val="0"/>
      <w:marTop w:val="0"/>
      <w:marBottom w:val="0"/>
      <w:divBdr>
        <w:top w:val="none" w:sz="0" w:space="0" w:color="auto"/>
        <w:left w:val="none" w:sz="0" w:space="0" w:color="auto"/>
        <w:bottom w:val="none" w:sz="0" w:space="0" w:color="auto"/>
        <w:right w:val="none" w:sz="0" w:space="0" w:color="auto"/>
      </w:divBdr>
    </w:div>
    <w:div w:id="1843474832">
      <w:bodyDiv w:val="1"/>
      <w:marLeft w:val="0"/>
      <w:marRight w:val="0"/>
      <w:marTop w:val="0"/>
      <w:marBottom w:val="0"/>
      <w:divBdr>
        <w:top w:val="none" w:sz="0" w:space="0" w:color="auto"/>
        <w:left w:val="none" w:sz="0" w:space="0" w:color="auto"/>
        <w:bottom w:val="none" w:sz="0" w:space="0" w:color="auto"/>
        <w:right w:val="none" w:sz="0" w:space="0" w:color="auto"/>
      </w:divBdr>
    </w:div>
    <w:div w:id="1845244056">
      <w:bodyDiv w:val="1"/>
      <w:marLeft w:val="0"/>
      <w:marRight w:val="0"/>
      <w:marTop w:val="0"/>
      <w:marBottom w:val="0"/>
      <w:divBdr>
        <w:top w:val="none" w:sz="0" w:space="0" w:color="auto"/>
        <w:left w:val="none" w:sz="0" w:space="0" w:color="auto"/>
        <w:bottom w:val="none" w:sz="0" w:space="0" w:color="auto"/>
        <w:right w:val="none" w:sz="0" w:space="0" w:color="auto"/>
      </w:divBdr>
    </w:div>
    <w:div w:id="1852990181">
      <w:bodyDiv w:val="1"/>
      <w:marLeft w:val="0"/>
      <w:marRight w:val="0"/>
      <w:marTop w:val="0"/>
      <w:marBottom w:val="0"/>
      <w:divBdr>
        <w:top w:val="none" w:sz="0" w:space="0" w:color="auto"/>
        <w:left w:val="none" w:sz="0" w:space="0" w:color="auto"/>
        <w:bottom w:val="none" w:sz="0" w:space="0" w:color="auto"/>
        <w:right w:val="none" w:sz="0" w:space="0" w:color="auto"/>
      </w:divBdr>
    </w:div>
    <w:div w:id="1854760782">
      <w:bodyDiv w:val="1"/>
      <w:marLeft w:val="0"/>
      <w:marRight w:val="0"/>
      <w:marTop w:val="0"/>
      <w:marBottom w:val="0"/>
      <w:divBdr>
        <w:top w:val="none" w:sz="0" w:space="0" w:color="auto"/>
        <w:left w:val="none" w:sz="0" w:space="0" w:color="auto"/>
        <w:bottom w:val="none" w:sz="0" w:space="0" w:color="auto"/>
        <w:right w:val="none" w:sz="0" w:space="0" w:color="auto"/>
      </w:divBdr>
    </w:div>
    <w:div w:id="1858036900">
      <w:bodyDiv w:val="1"/>
      <w:marLeft w:val="0"/>
      <w:marRight w:val="0"/>
      <w:marTop w:val="0"/>
      <w:marBottom w:val="0"/>
      <w:divBdr>
        <w:top w:val="none" w:sz="0" w:space="0" w:color="auto"/>
        <w:left w:val="none" w:sz="0" w:space="0" w:color="auto"/>
        <w:bottom w:val="none" w:sz="0" w:space="0" w:color="auto"/>
        <w:right w:val="none" w:sz="0" w:space="0" w:color="auto"/>
      </w:divBdr>
    </w:div>
    <w:div w:id="1861431298">
      <w:bodyDiv w:val="1"/>
      <w:marLeft w:val="0"/>
      <w:marRight w:val="0"/>
      <w:marTop w:val="0"/>
      <w:marBottom w:val="0"/>
      <w:divBdr>
        <w:top w:val="none" w:sz="0" w:space="0" w:color="auto"/>
        <w:left w:val="none" w:sz="0" w:space="0" w:color="auto"/>
        <w:bottom w:val="none" w:sz="0" w:space="0" w:color="auto"/>
        <w:right w:val="none" w:sz="0" w:space="0" w:color="auto"/>
      </w:divBdr>
    </w:div>
    <w:div w:id="1866555695">
      <w:bodyDiv w:val="1"/>
      <w:marLeft w:val="0"/>
      <w:marRight w:val="0"/>
      <w:marTop w:val="0"/>
      <w:marBottom w:val="0"/>
      <w:divBdr>
        <w:top w:val="none" w:sz="0" w:space="0" w:color="auto"/>
        <w:left w:val="none" w:sz="0" w:space="0" w:color="auto"/>
        <w:bottom w:val="none" w:sz="0" w:space="0" w:color="auto"/>
        <w:right w:val="none" w:sz="0" w:space="0" w:color="auto"/>
      </w:divBdr>
    </w:div>
    <w:div w:id="1868449186">
      <w:bodyDiv w:val="1"/>
      <w:marLeft w:val="0"/>
      <w:marRight w:val="0"/>
      <w:marTop w:val="0"/>
      <w:marBottom w:val="0"/>
      <w:divBdr>
        <w:top w:val="none" w:sz="0" w:space="0" w:color="auto"/>
        <w:left w:val="none" w:sz="0" w:space="0" w:color="auto"/>
        <w:bottom w:val="none" w:sz="0" w:space="0" w:color="auto"/>
        <w:right w:val="none" w:sz="0" w:space="0" w:color="auto"/>
      </w:divBdr>
    </w:div>
    <w:div w:id="1871723020">
      <w:bodyDiv w:val="1"/>
      <w:marLeft w:val="0"/>
      <w:marRight w:val="0"/>
      <w:marTop w:val="0"/>
      <w:marBottom w:val="0"/>
      <w:divBdr>
        <w:top w:val="none" w:sz="0" w:space="0" w:color="auto"/>
        <w:left w:val="none" w:sz="0" w:space="0" w:color="auto"/>
        <w:bottom w:val="none" w:sz="0" w:space="0" w:color="auto"/>
        <w:right w:val="none" w:sz="0" w:space="0" w:color="auto"/>
      </w:divBdr>
    </w:div>
    <w:div w:id="1875194105">
      <w:bodyDiv w:val="1"/>
      <w:marLeft w:val="0"/>
      <w:marRight w:val="0"/>
      <w:marTop w:val="0"/>
      <w:marBottom w:val="0"/>
      <w:divBdr>
        <w:top w:val="none" w:sz="0" w:space="0" w:color="auto"/>
        <w:left w:val="none" w:sz="0" w:space="0" w:color="auto"/>
        <w:bottom w:val="none" w:sz="0" w:space="0" w:color="auto"/>
        <w:right w:val="none" w:sz="0" w:space="0" w:color="auto"/>
      </w:divBdr>
    </w:div>
    <w:div w:id="1878159189">
      <w:bodyDiv w:val="1"/>
      <w:marLeft w:val="0"/>
      <w:marRight w:val="0"/>
      <w:marTop w:val="0"/>
      <w:marBottom w:val="0"/>
      <w:divBdr>
        <w:top w:val="none" w:sz="0" w:space="0" w:color="auto"/>
        <w:left w:val="none" w:sz="0" w:space="0" w:color="auto"/>
        <w:bottom w:val="none" w:sz="0" w:space="0" w:color="auto"/>
        <w:right w:val="none" w:sz="0" w:space="0" w:color="auto"/>
      </w:divBdr>
    </w:div>
    <w:div w:id="1883245636">
      <w:bodyDiv w:val="1"/>
      <w:marLeft w:val="0"/>
      <w:marRight w:val="0"/>
      <w:marTop w:val="0"/>
      <w:marBottom w:val="0"/>
      <w:divBdr>
        <w:top w:val="none" w:sz="0" w:space="0" w:color="auto"/>
        <w:left w:val="none" w:sz="0" w:space="0" w:color="auto"/>
        <w:bottom w:val="none" w:sz="0" w:space="0" w:color="auto"/>
        <w:right w:val="none" w:sz="0" w:space="0" w:color="auto"/>
      </w:divBdr>
    </w:div>
    <w:div w:id="1884977808">
      <w:bodyDiv w:val="1"/>
      <w:marLeft w:val="0"/>
      <w:marRight w:val="0"/>
      <w:marTop w:val="0"/>
      <w:marBottom w:val="0"/>
      <w:divBdr>
        <w:top w:val="none" w:sz="0" w:space="0" w:color="auto"/>
        <w:left w:val="none" w:sz="0" w:space="0" w:color="auto"/>
        <w:bottom w:val="none" w:sz="0" w:space="0" w:color="auto"/>
        <w:right w:val="none" w:sz="0" w:space="0" w:color="auto"/>
      </w:divBdr>
    </w:div>
    <w:div w:id="1890341549">
      <w:bodyDiv w:val="1"/>
      <w:marLeft w:val="0"/>
      <w:marRight w:val="0"/>
      <w:marTop w:val="0"/>
      <w:marBottom w:val="0"/>
      <w:divBdr>
        <w:top w:val="none" w:sz="0" w:space="0" w:color="auto"/>
        <w:left w:val="none" w:sz="0" w:space="0" w:color="auto"/>
        <w:bottom w:val="none" w:sz="0" w:space="0" w:color="auto"/>
        <w:right w:val="none" w:sz="0" w:space="0" w:color="auto"/>
      </w:divBdr>
    </w:div>
    <w:div w:id="1891304407">
      <w:bodyDiv w:val="1"/>
      <w:marLeft w:val="0"/>
      <w:marRight w:val="0"/>
      <w:marTop w:val="0"/>
      <w:marBottom w:val="0"/>
      <w:divBdr>
        <w:top w:val="none" w:sz="0" w:space="0" w:color="auto"/>
        <w:left w:val="none" w:sz="0" w:space="0" w:color="auto"/>
        <w:bottom w:val="none" w:sz="0" w:space="0" w:color="auto"/>
        <w:right w:val="none" w:sz="0" w:space="0" w:color="auto"/>
      </w:divBdr>
    </w:div>
    <w:div w:id="1891962956">
      <w:bodyDiv w:val="1"/>
      <w:marLeft w:val="0"/>
      <w:marRight w:val="0"/>
      <w:marTop w:val="0"/>
      <w:marBottom w:val="0"/>
      <w:divBdr>
        <w:top w:val="none" w:sz="0" w:space="0" w:color="auto"/>
        <w:left w:val="none" w:sz="0" w:space="0" w:color="auto"/>
        <w:bottom w:val="none" w:sz="0" w:space="0" w:color="auto"/>
        <w:right w:val="none" w:sz="0" w:space="0" w:color="auto"/>
      </w:divBdr>
      <w:divsChild>
        <w:div w:id="1620912157">
          <w:marLeft w:val="0"/>
          <w:marRight w:val="0"/>
          <w:marTop w:val="0"/>
          <w:marBottom w:val="0"/>
          <w:divBdr>
            <w:top w:val="none" w:sz="0" w:space="0" w:color="auto"/>
            <w:left w:val="none" w:sz="0" w:space="0" w:color="auto"/>
            <w:bottom w:val="none" w:sz="0" w:space="0" w:color="auto"/>
            <w:right w:val="none" w:sz="0" w:space="0" w:color="auto"/>
          </w:divBdr>
          <w:divsChild>
            <w:div w:id="6293801">
              <w:marLeft w:val="0"/>
              <w:marRight w:val="0"/>
              <w:marTop w:val="0"/>
              <w:marBottom w:val="0"/>
              <w:divBdr>
                <w:top w:val="none" w:sz="0" w:space="0" w:color="auto"/>
                <w:left w:val="none" w:sz="0" w:space="0" w:color="auto"/>
                <w:bottom w:val="none" w:sz="0" w:space="0" w:color="auto"/>
                <w:right w:val="none" w:sz="0" w:space="0" w:color="auto"/>
              </w:divBdr>
            </w:div>
            <w:div w:id="6948379">
              <w:marLeft w:val="0"/>
              <w:marRight w:val="0"/>
              <w:marTop w:val="0"/>
              <w:marBottom w:val="0"/>
              <w:divBdr>
                <w:top w:val="none" w:sz="0" w:space="0" w:color="auto"/>
                <w:left w:val="none" w:sz="0" w:space="0" w:color="auto"/>
                <w:bottom w:val="none" w:sz="0" w:space="0" w:color="auto"/>
                <w:right w:val="none" w:sz="0" w:space="0" w:color="auto"/>
              </w:divBdr>
            </w:div>
            <w:div w:id="22948224">
              <w:marLeft w:val="0"/>
              <w:marRight w:val="0"/>
              <w:marTop w:val="0"/>
              <w:marBottom w:val="0"/>
              <w:divBdr>
                <w:top w:val="none" w:sz="0" w:space="0" w:color="auto"/>
                <w:left w:val="none" w:sz="0" w:space="0" w:color="auto"/>
                <w:bottom w:val="none" w:sz="0" w:space="0" w:color="auto"/>
                <w:right w:val="none" w:sz="0" w:space="0" w:color="auto"/>
              </w:divBdr>
            </w:div>
            <w:div w:id="34358740">
              <w:marLeft w:val="0"/>
              <w:marRight w:val="0"/>
              <w:marTop w:val="0"/>
              <w:marBottom w:val="0"/>
              <w:divBdr>
                <w:top w:val="none" w:sz="0" w:space="0" w:color="auto"/>
                <w:left w:val="none" w:sz="0" w:space="0" w:color="auto"/>
                <w:bottom w:val="none" w:sz="0" w:space="0" w:color="auto"/>
                <w:right w:val="none" w:sz="0" w:space="0" w:color="auto"/>
              </w:divBdr>
            </w:div>
            <w:div w:id="46414208">
              <w:marLeft w:val="0"/>
              <w:marRight w:val="0"/>
              <w:marTop w:val="0"/>
              <w:marBottom w:val="0"/>
              <w:divBdr>
                <w:top w:val="none" w:sz="0" w:space="0" w:color="auto"/>
                <w:left w:val="none" w:sz="0" w:space="0" w:color="auto"/>
                <w:bottom w:val="none" w:sz="0" w:space="0" w:color="auto"/>
                <w:right w:val="none" w:sz="0" w:space="0" w:color="auto"/>
              </w:divBdr>
            </w:div>
            <w:div w:id="49420767">
              <w:marLeft w:val="0"/>
              <w:marRight w:val="0"/>
              <w:marTop w:val="0"/>
              <w:marBottom w:val="0"/>
              <w:divBdr>
                <w:top w:val="none" w:sz="0" w:space="0" w:color="auto"/>
                <w:left w:val="none" w:sz="0" w:space="0" w:color="auto"/>
                <w:bottom w:val="none" w:sz="0" w:space="0" w:color="auto"/>
                <w:right w:val="none" w:sz="0" w:space="0" w:color="auto"/>
              </w:divBdr>
            </w:div>
            <w:div w:id="76709861">
              <w:marLeft w:val="0"/>
              <w:marRight w:val="0"/>
              <w:marTop w:val="0"/>
              <w:marBottom w:val="0"/>
              <w:divBdr>
                <w:top w:val="none" w:sz="0" w:space="0" w:color="auto"/>
                <w:left w:val="none" w:sz="0" w:space="0" w:color="auto"/>
                <w:bottom w:val="none" w:sz="0" w:space="0" w:color="auto"/>
                <w:right w:val="none" w:sz="0" w:space="0" w:color="auto"/>
              </w:divBdr>
            </w:div>
            <w:div w:id="87779857">
              <w:marLeft w:val="0"/>
              <w:marRight w:val="0"/>
              <w:marTop w:val="0"/>
              <w:marBottom w:val="0"/>
              <w:divBdr>
                <w:top w:val="none" w:sz="0" w:space="0" w:color="auto"/>
                <w:left w:val="none" w:sz="0" w:space="0" w:color="auto"/>
                <w:bottom w:val="none" w:sz="0" w:space="0" w:color="auto"/>
                <w:right w:val="none" w:sz="0" w:space="0" w:color="auto"/>
              </w:divBdr>
            </w:div>
            <w:div w:id="94054984">
              <w:marLeft w:val="0"/>
              <w:marRight w:val="0"/>
              <w:marTop w:val="0"/>
              <w:marBottom w:val="0"/>
              <w:divBdr>
                <w:top w:val="none" w:sz="0" w:space="0" w:color="auto"/>
                <w:left w:val="none" w:sz="0" w:space="0" w:color="auto"/>
                <w:bottom w:val="none" w:sz="0" w:space="0" w:color="auto"/>
                <w:right w:val="none" w:sz="0" w:space="0" w:color="auto"/>
              </w:divBdr>
            </w:div>
            <w:div w:id="94252107">
              <w:marLeft w:val="0"/>
              <w:marRight w:val="0"/>
              <w:marTop w:val="0"/>
              <w:marBottom w:val="0"/>
              <w:divBdr>
                <w:top w:val="none" w:sz="0" w:space="0" w:color="auto"/>
                <w:left w:val="none" w:sz="0" w:space="0" w:color="auto"/>
                <w:bottom w:val="none" w:sz="0" w:space="0" w:color="auto"/>
                <w:right w:val="none" w:sz="0" w:space="0" w:color="auto"/>
              </w:divBdr>
            </w:div>
            <w:div w:id="168982781">
              <w:marLeft w:val="0"/>
              <w:marRight w:val="0"/>
              <w:marTop w:val="0"/>
              <w:marBottom w:val="0"/>
              <w:divBdr>
                <w:top w:val="none" w:sz="0" w:space="0" w:color="auto"/>
                <w:left w:val="none" w:sz="0" w:space="0" w:color="auto"/>
                <w:bottom w:val="none" w:sz="0" w:space="0" w:color="auto"/>
                <w:right w:val="none" w:sz="0" w:space="0" w:color="auto"/>
              </w:divBdr>
            </w:div>
            <w:div w:id="227155118">
              <w:marLeft w:val="0"/>
              <w:marRight w:val="0"/>
              <w:marTop w:val="0"/>
              <w:marBottom w:val="0"/>
              <w:divBdr>
                <w:top w:val="none" w:sz="0" w:space="0" w:color="auto"/>
                <w:left w:val="none" w:sz="0" w:space="0" w:color="auto"/>
                <w:bottom w:val="none" w:sz="0" w:space="0" w:color="auto"/>
                <w:right w:val="none" w:sz="0" w:space="0" w:color="auto"/>
              </w:divBdr>
            </w:div>
            <w:div w:id="273102187">
              <w:marLeft w:val="0"/>
              <w:marRight w:val="0"/>
              <w:marTop w:val="0"/>
              <w:marBottom w:val="0"/>
              <w:divBdr>
                <w:top w:val="none" w:sz="0" w:space="0" w:color="auto"/>
                <w:left w:val="none" w:sz="0" w:space="0" w:color="auto"/>
                <w:bottom w:val="none" w:sz="0" w:space="0" w:color="auto"/>
                <w:right w:val="none" w:sz="0" w:space="0" w:color="auto"/>
              </w:divBdr>
            </w:div>
            <w:div w:id="294481939">
              <w:marLeft w:val="0"/>
              <w:marRight w:val="0"/>
              <w:marTop w:val="0"/>
              <w:marBottom w:val="0"/>
              <w:divBdr>
                <w:top w:val="none" w:sz="0" w:space="0" w:color="auto"/>
                <w:left w:val="none" w:sz="0" w:space="0" w:color="auto"/>
                <w:bottom w:val="none" w:sz="0" w:space="0" w:color="auto"/>
                <w:right w:val="none" w:sz="0" w:space="0" w:color="auto"/>
              </w:divBdr>
            </w:div>
            <w:div w:id="331446343">
              <w:marLeft w:val="0"/>
              <w:marRight w:val="0"/>
              <w:marTop w:val="0"/>
              <w:marBottom w:val="0"/>
              <w:divBdr>
                <w:top w:val="none" w:sz="0" w:space="0" w:color="auto"/>
                <w:left w:val="none" w:sz="0" w:space="0" w:color="auto"/>
                <w:bottom w:val="none" w:sz="0" w:space="0" w:color="auto"/>
                <w:right w:val="none" w:sz="0" w:space="0" w:color="auto"/>
              </w:divBdr>
            </w:div>
            <w:div w:id="335963771">
              <w:marLeft w:val="0"/>
              <w:marRight w:val="0"/>
              <w:marTop w:val="0"/>
              <w:marBottom w:val="0"/>
              <w:divBdr>
                <w:top w:val="none" w:sz="0" w:space="0" w:color="auto"/>
                <w:left w:val="none" w:sz="0" w:space="0" w:color="auto"/>
                <w:bottom w:val="none" w:sz="0" w:space="0" w:color="auto"/>
                <w:right w:val="none" w:sz="0" w:space="0" w:color="auto"/>
              </w:divBdr>
            </w:div>
            <w:div w:id="347948232">
              <w:marLeft w:val="0"/>
              <w:marRight w:val="0"/>
              <w:marTop w:val="0"/>
              <w:marBottom w:val="0"/>
              <w:divBdr>
                <w:top w:val="none" w:sz="0" w:space="0" w:color="auto"/>
                <w:left w:val="none" w:sz="0" w:space="0" w:color="auto"/>
                <w:bottom w:val="none" w:sz="0" w:space="0" w:color="auto"/>
                <w:right w:val="none" w:sz="0" w:space="0" w:color="auto"/>
              </w:divBdr>
            </w:div>
            <w:div w:id="432745817">
              <w:marLeft w:val="0"/>
              <w:marRight w:val="0"/>
              <w:marTop w:val="0"/>
              <w:marBottom w:val="0"/>
              <w:divBdr>
                <w:top w:val="none" w:sz="0" w:space="0" w:color="auto"/>
                <w:left w:val="none" w:sz="0" w:space="0" w:color="auto"/>
                <w:bottom w:val="none" w:sz="0" w:space="0" w:color="auto"/>
                <w:right w:val="none" w:sz="0" w:space="0" w:color="auto"/>
              </w:divBdr>
            </w:div>
            <w:div w:id="437061814">
              <w:marLeft w:val="0"/>
              <w:marRight w:val="0"/>
              <w:marTop w:val="0"/>
              <w:marBottom w:val="0"/>
              <w:divBdr>
                <w:top w:val="none" w:sz="0" w:space="0" w:color="auto"/>
                <w:left w:val="none" w:sz="0" w:space="0" w:color="auto"/>
                <w:bottom w:val="none" w:sz="0" w:space="0" w:color="auto"/>
                <w:right w:val="none" w:sz="0" w:space="0" w:color="auto"/>
              </w:divBdr>
            </w:div>
            <w:div w:id="469978455">
              <w:marLeft w:val="0"/>
              <w:marRight w:val="0"/>
              <w:marTop w:val="0"/>
              <w:marBottom w:val="0"/>
              <w:divBdr>
                <w:top w:val="none" w:sz="0" w:space="0" w:color="auto"/>
                <w:left w:val="none" w:sz="0" w:space="0" w:color="auto"/>
                <w:bottom w:val="none" w:sz="0" w:space="0" w:color="auto"/>
                <w:right w:val="none" w:sz="0" w:space="0" w:color="auto"/>
              </w:divBdr>
            </w:div>
            <w:div w:id="471407628">
              <w:marLeft w:val="0"/>
              <w:marRight w:val="0"/>
              <w:marTop w:val="0"/>
              <w:marBottom w:val="0"/>
              <w:divBdr>
                <w:top w:val="none" w:sz="0" w:space="0" w:color="auto"/>
                <w:left w:val="none" w:sz="0" w:space="0" w:color="auto"/>
                <w:bottom w:val="none" w:sz="0" w:space="0" w:color="auto"/>
                <w:right w:val="none" w:sz="0" w:space="0" w:color="auto"/>
              </w:divBdr>
            </w:div>
            <w:div w:id="513154405">
              <w:marLeft w:val="0"/>
              <w:marRight w:val="0"/>
              <w:marTop w:val="0"/>
              <w:marBottom w:val="0"/>
              <w:divBdr>
                <w:top w:val="none" w:sz="0" w:space="0" w:color="auto"/>
                <w:left w:val="none" w:sz="0" w:space="0" w:color="auto"/>
                <w:bottom w:val="none" w:sz="0" w:space="0" w:color="auto"/>
                <w:right w:val="none" w:sz="0" w:space="0" w:color="auto"/>
              </w:divBdr>
            </w:div>
            <w:div w:id="517350500">
              <w:marLeft w:val="0"/>
              <w:marRight w:val="0"/>
              <w:marTop w:val="0"/>
              <w:marBottom w:val="0"/>
              <w:divBdr>
                <w:top w:val="none" w:sz="0" w:space="0" w:color="auto"/>
                <w:left w:val="none" w:sz="0" w:space="0" w:color="auto"/>
                <w:bottom w:val="none" w:sz="0" w:space="0" w:color="auto"/>
                <w:right w:val="none" w:sz="0" w:space="0" w:color="auto"/>
              </w:divBdr>
            </w:div>
            <w:div w:id="518159413">
              <w:marLeft w:val="0"/>
              <w:marRight w:val="0"/>
              <w:marTop w:val="0"/>
              <w:marBottom w:val="0"/>
              <w:divBdr>
                <w:top w:val="none" w:sz="0" w:space="0" w:color="auto"/>
                <w:left w:val="none" w:sz="0" w:space="0" w:color="auto"/>
                <w:bottom w:val="none" w:sz="0" w:space="0" w:color="auto"/>
                <w:right w:val="none" w:sz="0" w:space="0" w:color="auto"/>
              </w:divBdr>
            </w:div>
            <w:div w:id="526602317">
              <w:marLeft w:val="0"/>
              <w:marRight w:val="0"/>
              <w:marTop w:val="0"/>
              <w:marBottom w:val="0"/>
              <w:divBdr>
                <w:top w:val="none" w:sz="0" w:space="0" w:color="auto"/>
                <w:left w:val="none" w:sz="0" w:space="0" w:color="auto"/>
                <w:bottom w:val="none" w:sz="0" w:space="0" w:color="auto"/>
                <w:right w:val="none" w:sz="0" w:space="0" w:color="auto"/>
              </w:divBdr>
            </w:div>
            <w:div w:id="527373820">
              <w:marLeft w:val="0"/>
              <w:marRight w:val="0"/>
              <w:marTop w:val="0"/>
              <w:marBottom w:val="0"/>
              <w:divBdr>
                <w:top w:val="none" w:sz="0" w:space="0" w:color="auto"/>
                <w:left w:val="none" w:sz="0" w:space="0" w:color="auto"/>
                <w:bottom w:val="none" w:sz="0" w:space="0" w:color="auto"/>
                <w:right w:val="none" w:sz="0" w:space="0" w:color="auto"/>
              </w:divBdr>
            </w:div>
            <w:div w:id="536747514">
              <w:marLeft w:val="0"/>
              <w:marRight w:val="0"/>
              <w:marTop w:val="0"/>
              <w:marBottom w:val="0"/>
              <w:divBdr>
                <w:top w:val="none" w:sz="0" w:space="0" w:color="auto"/>
                <w:left w:val="none" w:sz="0" w:space="0" w:color="auto"/>
                <w:bottom w:val="none" w:sz="0" w:space="0" w:color="auto"/>
                <w:right w:val="none" w:sz="0" w:space="0" w:color="auto"/>
              </w:divBdr>
            </w:div>
            <w:div w:id="568928149">
              <w:marLeft w:val="0"/>
              <w:marRight w:val="0"/>
              <w:marTop w:val="0"/>
              <w:marBottom w:val="0"/>
              <w:divBdr>
                <w:top w:val="none" w:sz="0" w:space="0" w:color="auto"/>
                <w:left w:val="none" w:sz="0" w:space="0" w:color="auto"/>
                <w:bottom w:val="none" w:sz="0" w:space="0" w:color="auto"/>
                <w:right w:val="none" w:sz="0" w:space="0" w:color="auto"/>
              </w:divBdr>
            </w:div>
            <w:div w:id="579994755">
              <w:marLeft w:val="0"/>
              <w:marRight w:val="0"/>
              <w:marTop w:val="0"/>
              <w:marBottom w:val="0"/>
              <w:divBdr>
                <w:top w:val="none" w:sz="0" w:space="0" w:color="auto"/>
                <w:left w:val="none" w:sz="0" w:space="0" w:color="auto"/>
                <w:bottom w:val="none" w:sz="0" w:space="0" w:color="auto"/>
                <w:right w:val="none" w:sz="0" w:space="0" w:color="auto"/>
              </w:divBdr>
            </w:div>
            <w:div w:id="591624208">
              <w:marLeft w:val="0"/>
              <w:marRight w:val="0"/>
              <w:marTop w:val="0"/>
              <w:marBottom w:val="0"/>
              <w:divBdr>
                <w:top w:val="none" w:sz="0" w:space="0" w:color="auto"/>
                <w:left w:val="none" w:sz="0" w:space="0" w:color="auto"/>
                <w:bottom w:val="none" w:sz="0" w:space="0" w:color="auto"/>
                <w:right w:val="none" w:sz="0" w:space="0" w:color="auto"/>
              </w:divBdr>
            </w:div>
            <w:div w:id="624577121">
              <w:marLeft w:val="0"/>
              <w:marRight w:val="0"/>
              <w:marTop w:val="0"/>
              <w:marBottom w:val="0"/>
              <w:divBdr>
                <w:top w:val="none" w:sz="0" w:space="0" w:color="auto"/>
                <w:left w:val="none" w:sz="0" w:space="0" w:color="auto"/>
                <w:bottom w:val="none" w:sz="0" w:space="0" w:color="auto"/>
                <w:right w:val="none" w:sz="0" w:space="0" w:color="auto"/>
              </w:divBdr>
            </w:div>
            <w:div w:id="644548587">
              <w:marLeft w:val="0"/>
              <w:marRight w:val="0"/>
              <w:marTop w:val="0"/>
              <w:marBottom w:val="0"/>
              <w:divBdr>
                <w:top w:val="none" w:sz="0" w:space="0" w:color="auto"/>
                <w:left w:val="none" w:sz="0" w:space="0" w:color="auto"/>
                <w:bottom w:val="none" w:sz="0" w:space="0" w:color="auto"/>
                <w:right w:val="none" w:sz="0" w:space="0" w:color="auto"/>
              </w:divBdr>
            </w:div>
            <w:div w:id="665281143">
              <w:marLeft w:val="0"/>
              <w:marRight w:val="0"/>
              <w:marTop w:val="0"/>
              <w:marBottom w:val="0"/>
              <w:divBdr>
                <w:top w:val="none" w:sz="0" w:space="0" w:color="auto"/>
                <w:left w:val="none" w:sz="0" w:space="0" w:color="auto"/>
                <w:bottom w:val="none" w:sz="0" w:space="0" w:color="auto"/>
                <w:right w:val="none" w:sz="0" w:space="0" w:color="auto"/>
              </w:divBdr>
            </w:div>
            <w:div w:id="711081517">
              <w:marLeft w:val="0"/>
              <w:marRight w:val="0"/>
              <w:marTop w:val="0"/>
              <w:marBottom w:val="0"/>
              <w:divBdr>
                <w:top w:val="none" w:sz="0" w:space="0" w:color="auto"/>
                <w:left w:val="none" w:sz="0" w:space="0" w:color="auto"/>
                <w:bottom w:val="none" w:sz="0" w:space="0" w:color="auto"/>
                <w:right w:val="none" w:sz="0" w:space="0" w:color="auto"/>
              </w:divBdr>
            </w:div>
            <w:div w:id="715660635">
              <w:marLeft w:val="0"/>
              <w:marRight w:val="0"/>
              <w:marTop w:val="0"/>
              <w:marBottom w:val="0"/>
              <w:divBdr>
                <w:top w:val="none" w:sz="0" w:space="0" w:color="auto"/>
                <w:left w:val="none" w:sz="0" w:space="0" w:color="auto"/>
                <w:bottom w:val="none" w:sz="0" w:space="0" w:color="auto"/>
                <w:right w:val="none" w:sz="0" w:space="0" w:color="auto"/>
              </w:divBdr>
            </w:div>
            <w:div w:id="773743418">
              <w:marLeft w:val="0"/>
              <w:marRight w:val="0"/>
              <w:marTop w:val="0"/>
              <w:marBottom w:val="0"/>
              <w:divBdr>
                <w:top w:val="none" w:sz="0" w:space="0" w:color="auto"/>
                <w:left w:val="none" w:sz="0" w:space="0" w:color="auto"/>
                <w:bottom w:val="none" w:sz="0" w:space="0" w:color="auto"/>
                <w:right w:val="none" w:sz="0" w:space="0" w:color="auto"/>
              </w:divBdr>
            </w:div>
            <w:div w:id="776025919">
              <w:marLeft w:val="0"/>
              <w:marRight w:val="0"/>
              <w:marTop w:val="0"/>
              <w:marBottom w:val="0"/>
              <w:divBdr>
                <w:top w:val="none" w:sz="0" w:space="0" w:color="auto"/>
                <w:left w:val="none" w:sz="0" w:space="0" w:color="auto"/>
                <w:bottom w:val="none" w:sz="0" w:space="0" w:color="auto"/>
                <w:right w:val="none" w:sz="0" w:space="0" w:color="auto"/>
              </w:divBdr>
            </w:div>
            <w:div w:id="781649113">
              <w:marLeft w:val="0"/>
              <w:marRight w:val="0"/>
              <w:marTop w:val="0"/>
              <w:marBottom w:val="0"/>
              <w:divBdr>
                <w:top w:val="none" w:sz="0" w:space="0" w:color="auto"/>
                <w:left w:val="none" w:sz="0" w:space="0" w:color="auto"/>
                <w:bottom w:val="none" w:sz="0" w:space="0" w:color="auto"/>
                <w:right w:val="none" w:sz="0" w:space="0" w:color="auto"/>
              </w:divBdr>
            </w:div>
            <w:div w:id="797454262">
              <w:marLeft w:val="0"/>
              <w:marRight w:val="0"/>
              <w:marTop w:val="0"/>
              <w:marBottom w:val="0"/>
              <w:divBdr>
                <w:top w:val="none" w:sz="0" w:space="0" w:color="auto"/>
                <w:left w:val="none" w:sz="0" w:space="0" w:color="auto"/>
                <w:bottom w:val="none" w:sz="0" w:space="0" w:color="auto"/>
                <w:right w:val="none" w:sz="0" w:space="0" w:color="auto"/>
              </w:divBdr>
            </w:div>
            <w:div w:id="798181688">
              <w:marLeft w:val="0"/>
              <w:marRight w:val="0"/>
              <w:marTop w:val="0"/>
              <w:marBottom w:val="0"/>
              <w:divBdr>
                <w:top w:val="none" w:sz="0" w:space="0" w:color="auto"/>
                <w:left w:val="none" w:sz="0" w:space="0" w:color="auto"/>
                <w:bottom w:val="none" w:sz="0" w:space="0" w:color="auto"/>
                <w:right w:val="none" w:sz="0" w:space="0" w:color="auto"/>
              </w:divBdr>
            </w:div>
            <w:div w:id="816728467">
              <w:marLeft w:val="0"/>
              <w:marRight w:val="0"/>
              <w:marTop w:val="0"/>
              <w:marBottom w:val="0"/>
              <w:divBdr>
                <w:top w:val="none" w:sz="0" w:space="0" w:color="auto"/>
                <w:left w:val="none" w:sz="0" w:space="0" w:color="auto"/>
                <w:bottom w:val="none" w:sz="0" w:space="0" w:color="auto"/>
                <w:right w:val="none" w:sz="0" w:space="0" w:color="auto"/>
              </w:divBdr>
            </w:div>
            <w:div w:id="860585201">
              <w:marLeft w:val="0"/>
              <w:marRight w:val="0"/>
              <w:marTop w:val="0"/>
              <w:marBottom w:val="0"/>
              <w:divBdr>
                <w:top w:val="none" w:sz="0" w:space="0" w:color="auto"/>
                <w:left w:val="none" w:sz="0" w:space="0" w:color="auto"/>
                <w:bottom w:val="none" w:sz="0" w:space="0" w:color="auto"/>
                <w:right w:val="none" w:sz="0" w:space="0" w:color="auto"/>
              </w:divBdr>
            </w:div>
            <w:div w:id="864169661">
              <w:marLeft w:val="0"/>
              <w:marRight w:val="0"/>
              <w:marTop w:val="0"/>
              <w:marBottom w:val="0"/>
              <w:divBdr>
                <w:top w:val="none" w:sz="0" w:space="0" w:color="auto"/>
                <w:left w:val="none" w:sz="0" w:space="0" w:color="auto"/>
                <w:bottom w:val="none" w:sz="0" w:space="0" w:color="auto"/>
                <w:right w:val="none" w:sz="0" w:space="0" w:color="auto"/>
              </w:divBdr>
            </w:div>
            <w:div w:id="870726481">
              <w:marLeft w:val="0"/>
              <w:marRight w:val="0"/>
              <w:marTop w:val="0"/>
              <w:marBottom w:val="0"/>
              <w:divBdr>
                <w:top w:val="none" w:sz="0" w:space="0" w:color="auto"/>
                <w:left w:val="none" w:sz="0" w:space="0" w:color="auto"/>
                <w:bottom w:val="none" w:sz="0" w:space="0" w:color="auto"/>
                <w:right w:val="none" w:sz="0" w:space="0" w:color="auto"/>
              </w:divBdr>
            </w:div>
            <w:div w:id="872115757">
              <w:marLeft w:val="0"/>
              <w:marRight w:val="0"/>
              <w:marTop w:val="0"/>
              <w:marBottom w:val="0"/>
              <w:divBdr>
                <w:top w:val="none" w:sz="0" w:space="0" w:color="auto"/>
                <w:left w:val="none" w:sz="0" w:space="0" w:color="auto"/>
                <w:bottom w:val="none" w:sz="0" w:space="0" w:color="auto"/>
                <w:right w:val="none" w:sz="0" w:space="0" w:color="auto"/>
              </w:divBdr>
            </w:div>
            <w:div w:id="884680811">
              <w:marLeft w:val="0"/>
              <w:marRight w:val="0"/>
              <w:marTop w:val="0"/>
              <w:marBottom w:val="0"/>
              <w:divBdr>
                <w:top w:val="none" w:sz="0" w:space="0" w:color="auto"/>
                <w:left w:val="none" w:sz="0" w:space="0" w:color="auto"/>
                <w:bottom w:val="none" w:sz="0" w:space="0" w:color="auto"/>
                <w:right w:val="none" w:sz="0" w:space="0" w:color="auto"/>
              </w:divBdr>
            </w:div>
            <w:div w:id="892351201">
              <w:marLeft w:val="0"/>
              <w:marRight w:val="0"/>
              <w:marTop w:val="0"/>
              <w:marBottom w:val="0"/>
              <w:divBdr>
                <w:top w:val="none" w:sz="0" w:space="0" w:color="auto"/>
                <w:left w:val="none" w:sz="0" w:space="0" w:color="auto"/>
                <w:bottom w:val="none" w:sz="0" w:space="0" w:color="auto"/>
                <w:right w:val="none" w:sz="0" w:space="0" w:color="auto"/>
              </w:divBdr>
            </w:div>
            <w:div w:id="909537912">
              <w:marLeft w:val="0"/>
              <w:marRight w:val="0"/>
              <w:marTop w:val="0"/>
              <w:marBottom w:val="0"/>
              <w:divBdr>
                <w:top w:val="none" w:sz="0" w:space="0" w:color="auto"/>
                <w:left w:val="none" w:sz="0" w:space="0" w:color="auto"/>
                <w:bottom w:val="none" w:sz="0" w:space="0" w:color="auto"/>
                <w:right w:val="none" w:sz="0" w:space="0" w:color="auto"/>
              </w:divBdr>
            </w:div>
            <w:div w:id="930964972">
              <w:marLeft w:val="0"/>
              <w:marRight w:val="0"/>
              <w:marTop w:val="0"/>
              <w:marBottom w:val="0"/>
              <w:divBdr>
                <w:top w:val="none" w:sz="0" w:space="0" w:color="auto"/>
                <w:left w:val="none" w:sz="0" w:space="0" w:color="auto"/>
                <w:bottom w:val="none" w:sz="0" w:space="0" w:color="auto"/>
                <w:right w:val="none" w:sz="0" w:space="0" w:color="auto"/>
              </w:divBdr>
            </w:div>
            <w:div w:id="941839297">
              <w:marLeft w:val="0"/>
              <w:marRight w:val="0"/>
              <w:marTop w:val="0"/>
              <w:marBottom w:val="0"/>
              <w:divBdr>
                <w:top w:val="none" w:sz="0" w:space="0" w:color="auto"/>
                <w:left w:val="none" w:sz="0" w:space="0" w:color="auto"/>
                <w:bottom w:val="none" w:sz="0" w:space="0" w:color="auto"/>
                <w:right w:val="none" w:sz="0" w:space="0" w:color="auto"/>
              </w:divBdr>
            </w:div>
            <w:div w:id="946816491">
              <w:marLeft w:val="0"/>
              <w:marRight w:val="0"/>
              <w:marTop w:val="0"/>
              <w:marBottom w:val="0"/>
              <w:divBdr>
                <w:top w:val="none" w:sz="0" w:space="0" w:color="auto"/>
                <w:left w:val="none" w:sz="0" w:space="0" w:color="auto"/>
                <w:bottom w:val="none" w:sz="0" w:space="0" w:color="auto"/>
                <w:right w:val="none" w:sz="0" w:space="0" w:color="auto"/>
              </w:divBdr>
            </w:div>
            <w:div w:id="972171873">
              <w:marLeft w:val="0"/>
              <w:marRight w:val="0"/>
              <w:marTop w:val="0"/>
              <w:marBottom w:val="0"/>
              <w:divBdr>
                <w:top w:val="none" w:sz="0" w:space="0" w:color="auto"/>
                <w:left w:val="none" w:sz="0" w:space="0" w:color="auto"/>
                <w:bottom w:val="none" w:sz="0" w:space="0" w:color="auto"/>
                <w:right w:val="none" w:sz="0" w:space="0" w:color="auto"/>
              </w:divBdr>
            </w:div>
            <w:div w:id="1027216086">
              <w:marLeft w:val="0"/>
              <w:marRight w:val="0"/>
              <w:marTop w:val="0"/>
              <w:marBottom w:val="0"/>
              <w:divBdr>
                <w:top w:val="none" w:sz="0" w:space="0" w:color="auto"/>
                <w:left w:val="none" w:sz="0" w:space="0" w:color="auto"/>
                <w:bottom w:val="none" w:sz="0" w:space="0" w:color="auto"/>
                <w:right w:val="none" w:sz="0" w:space="0" w:color="auto"/>
              </w:divBdr>
            </w:div>
            <w:div w:id="1031304169">
              <w:marLeft w:val="0"/>
              <w:marRight w:val="0"/>
              <w:marTop w:val="0"/>
              <w:marBottom w:val="0"/>
              <w:divBdr>
                <w:top w:val="none" w:sz="0" w:space="0" w:color="auto"/>
                <w:left w:val="none" w:sz="0" w:space="0" w:color="auto"/>
                <w:bottom w:val="none" w:sz="0" w:space="0" w:color="auto"/>
                <w:right w:val="none" w:sz="0" w:space="0" w:color="auto"/>
              </w:divBdr>
            </w:div>
            <w:div w:id="1039934521">
              <w:marLeft w:val="0"/>
              <w:marRight w:val="0"/>
              <w:marTop w:val="0"/>
              <w:marBottom w:val="0"/>
              <w:divBdr>
                <w:top w:val="none" w:sz="0" w:space="0" w:color="auto"/>
                <w:left w:val="none" w:sz="0" w:space="0" w:color="auto"/>
                <w:bottom w:val="none" w:sz="0" w:space="0" w:color="auto"/>
                <w:right w:val="none" w:sz="0" w:space="0" w:color="auto"/>
              </w:divBdr>
            </w:div>
            <w:div w:id="1079868666">
              <w:marLeft w:val="0"/>
              <w:marRight w:val="0"/>
              <w:marTop w:val="0"/>
              <w:marBottom w:val="0"/>
              <w:divBdr>
                <w:top w:val="none" w:sz="0" w:space="0" w:color="auto"/>
                <w:left w:val="none" w:sz="0" w:space="0" w:color="auto"/>
                <w:bottom w:val="none" w:sz="0" w:space="0" w:color="auto"/>
                <w:right w:val="none" w:sz="0" w:space="0" w:color="auto"/>
              </w:divBdr>
            </w:div>
            <w:div w:id="1080760757">
              <w:marLeft w:val="0"/>
              <w:marRight w:val="0"/>
              <w:marTop w:val="0"/>
              <w:marBottom w:val="0"/>
              <w:divBdr>
                <w:top w:val="none" w:sz="0" w:space="0" w:color="auto"/>
                <w:left w:val="none" w:sz="0" w:space="0" w:color="auto"/>
                <w:bottom w:val="none" w:sz="0" w:space="0" w:color="auto"/>
                <w:right w:val="none" w:sz="0" w:space="0" w:color="auto"/>
              </w:divBdr>
            </w:div>
            <w:div w:id="1087576505">
              <w:marLeft w:val="0"/>
              <w:marRight w:val="0"/>
              <w:marTop w:val="0"/>
              <w:marBottom w:val="0"/>
              <w:divBdr>
                <w:top w:val="none" w:sz="0" w:space="0" w:color="auto"/>
                <w:left w:val="none" w:sz="0" w:space="0" w:color="auto"/>
                <w:bottom w:val="none" w:sz="0" w:space="0" w:color="auto"/>
                <w:right w:val="none" w:sz="0" w:space="0" w:color="auto"/>
              </w:divBdr>
            </w:div>
            <w:div w:id="1092898491">
              <w:marLeft w:val="0"/>
              <w:marRight w:val="0"/>
              <w:marTop w:val="0"/>
              <w:marBottom w:val="0"/>
              <w:divBdr>
                <w:top w:val="none" w:sz="0" w:space="0" w:color="auto"/>
                <w:left w:val="none" w:sz="0" w:space="0" w:color="auto"/>
                <w:bottom w:val="none" w:sz="0" w:space="0" w:color="auto"/>
                <w:right w:val="none" w:sz="0" w:space="0" w:color="auto"/>
              </w:divBdr>
            </w:div>
            <w:div w:id="1094589085">
              <w:marLeft w:val="0"/>
              <w:marRight w:val="0"/>
              <w:marTop w:val="0"/>
              <w:marBottom w:val="0"/>
              <w:divBdr>
                <w:top w:val="none" w:sz="0" w:space="0" w:color="auto"/>
                <w:left w:val="none" w:sz="0" w:space="0" w:color="auto"/>
                <w:bottom w:val="none" w:sz="0" w:space="0" w:color="auto"/>
                <w:right w:val="none" w:sz="0" w:space="0" w:color="auto"/>
              </w:divBdr>
            </w:div>
            <w:div w:id="1153570231">
              <w:marLeft w:val="0"/>
              <w:marRight w:val="0"/>
              <w:marTop w:val="0"/>
              <w:marBottom w:val="0"/>
              <w:divBdr>
                <w:top w:val="none" w:sz="0" w:space="0" w:color="auto"/>
                <w:left w:val="none" w:sz="0" w:space="0" w:color="auto"/>
                <w:bottom w:val="none" w:sz="0" w:space="0" w:color="auto"/>
                <w:right w:val="none" w:sz="0" w:space="0" w:color="auto"/>
              </w:divBdr>
            </w:div>
            <w:div w:id="1172838961">
              <w:marLeft w:val="0"/>
              <w:marRight w:val="0"/>
              <w:marTop w:val="0"/>
              <w:marBottom w:val="0"/>
              <w:divBdr>
                <w:top w:val="none" w:sz="0" w:space="0" w:color="auto"/>
                <w:left w:val="none" w:sz="0" w:space="0" w:color="auto"/>
                <w:bottom w:val="none" w:sz="0" w:space="0" w:color="auto"/>
                <w:right w:val="none" w:sz="0" w:space="0" w:color="auto"/>
              </w:divBdr>
            </w:div>
            <w:div w:id="1180465436">
              <w:marLeft w:val="0"/>
              <w:marRight w:val="0"/>
              <w:marTop w:val="0"/>
              <w:marBottom w:val="0"/>
              <w:divBdr>
                <w:top w:val="none" w:sz="0" w:space="0" w:color="auto"/>
                <w:left w:val="none" w:sz="0" w:space="0" w:color="auto"/>
                <w:bottom w:val="none" w:sz="0" w:space="0" w:color="auto"/>
                <w:right w:val="none" w:sz="0" w:space="0" w:color="auto"/>
              </w:divBdr>
            </w:div>
            <w:div w:id="1199975565">
              <w:marLeft w:val="0"/>
              <w:marRight w:val="0"/>
              <w:marTop w:val="0"/>
              <w:marBottom w:val="0"/>
              <w:divBdr>
                <w:top w:val="none" w:sz="0" w:space="0" w:color="auto"/>
                <w:left w:val="none" w:sz="0" w:space="0" w:color="auto"/>
                <w:bottom w:val="none" w:sz="0" w:space="0" w:color="auto"/>
                <w:right w:val="none" w:sz="0" w:space="0" w:color="auto"/>
              </w:divBdr>
            </w:div>
            <w:div w:id="1205168248">
              <w:marLeft w:val="0"/>
              <w:marRight w:val="0"/>
              <w:marTop w:val="0"/>
              <w:marBottom w:val="0"/>
              <w:divBdr>
                <w:top w:val="none" w:sz="0" w:space="0" w:color="auto"/>
                <w:left w:val="none" w:sz="0" w:space="0" w:color="auto"/>
                <w:bottom w:val="none" w:sz="0" w:space="0" w:color="auto"/>
                <w:right w:val="none" w:sz="0" w:space="0" w:color="auto"/>
              </w:divBdr>
            </w:div>
            <w:div w:id="1212376077">
              <w:marLeft w:val="0"/>
              <w:marRight w:val="0"/>
              <w:marTop w:val="0"/>
              <w:marBottom w:val="0"/>
              <w:divBdr>
                <w:top w:val="none" w:sz="0" w:space="0" w:color="auto"/>
                <w:left w:val="none" w:sz="0" w:space="0" w:color="auto"/>
                <w:bottom w:val="none" w:sz="0" w:space="0" w:color="auto"/>
                <w:right w:val="none" w:sz="0" w:space="0" w:color="auto"/>
              </w:divBdr>
            </w:div>
            <w:div w:id="1271356246">
              <w:marLeft w:val="0"/>
              <w:marRight w:val="0"/>
              <w:marTop w:val="0"/>
              <w:marBottom w:val="0"/>
              <w:divBdr>
                <w:top w:val="none" w:sz="0" w:space="0" w:color="auto"/>
                <w:left w:val="none" w:sz="0" w:space="0" w:color="auto"/>
                <w:bottom w:val="none" w:sz="0" w:space="0" w:color="auto"/>
                <w:right w:val="none" w:sz="0" w:space="0" w:color="auto"/>
              </w:divBdr>
            </w:div>
            <w:div w:id="1299994691">
              <w:marLeft w:val="0"/>
              <w:marRight w:val="0"/>
              <w:marTop w:val="0"/>
              <w:marBottom w:val="0"/>
              <w:divBdr>
                <w:top w:val="none" w:sz="0" w:space="0" w:color="auto"/>
                <w:left w:val="none" w:sz="0" w:space="0" w:color="auto"/>
                <w:bottom w:val="none" w:sz="0" w:space="0" w:color="auto"/>
                <w:right w:val="none" w:sz="0" w:space="0" w:color="auto"/>
              </w:divBdr>
            </w:div>
            <w:div w:id="1309017777">
              <w:marLeft w:val="0"/>
              <w:marRight w:val="0"/>
              <w:marTop w:val="0"/>
              <w:marBottom w:val="0"/>
              <w:divBdr>
                <w:top w:val="none" w:sz="0" w:space="0" w:color="auto"/>
                <w:left w:val="none" w:sz="0" w:space="0" w:color="auto"/>
                <w:bottom w:val="none" w:sz="0" w:space="0" w:color="auto"/>
                <w:right w:val="none" w:sz="0" w:space="0" w:color="auto"/>
              </w:divBdr>
            </w:div>
            <w:div w:id="1316185946">
              <w:marLeft w:val="0"/>
              <w:marRight w:val="0"/>
              <w:marTop w:val="0"/>
              <w:marBottom w:val="0"/>
              <w:divBdr>
                <w:top w:val="none" w:sz="0" w:space="0" w:color="auto"/>
                <w:left w:val="none" w:sz="0" w:space="0" w:color="auto"/>
                <w:bottom w:val="none" w:sz="0" w:space="0" w:color="auto"/>
                <w:right w:val="none" w:sz="0" w:space="0" w:color="auto"/>
              </w:divBdr>
            </w:div>
            <w:div w:id="1319773259">
              <w:marLeft w:val="0"/>
              <w:marRight w:val="0"/>
              <w:marTop w:val="0"/>
              <w:marBottom w:val="0"/>
              <w:divBdr>
                <w:top w:val="none" w:sz="0" w:space="0" w:color="auto"/>
                <w:left w:val="none" w:sz="0" w:space="0" w:color="auto"/>
                <w:bottom w:val="none" w:sz="0" w:space="0" w:color="auto"/>
                <w:right w:val="none" w:sz="0" w:space="0" w:color="auto"/>
              </w:divBdr>
            </w:div>
            <w:div w:id="1339195198">
              <w:marLeft w:val="0"/>
              <w:marRight w:val="0"/>
              <w:marTop w:val="0"/>
              <w:marBottom w:val="0"/>
              <w:divBdr>
                <w:top w:val="none" w:sz="0" w:space="0" w:color="auto"/>
                <w:left w:val="none" w:sz="0" w:space="0" w:color="auto"/>
                <w:bottom w:val="none" w:sz="0" w:space="0" w:color="auto"/>
                <w:right w:val="none" w:sz="0" w:space="0" w:color="auto"/>
              </w:divBdr>
            </w:div>
            <w:div w:id="1394113600">
              <w:marLeft w:val="0"/>
              <w:marRight w:val="0"/>
              <w:marTop w:val="0"/>
              <w:marBottom w:val="0"/>
              <w:divBdr>
                <w:top w:val="none" w:sz="0" w:space="0" w:color="auto"/>
                <w:left w:val="none" w:sz="0" w:space="0" w:color="auto"/>
                <w:bottom w:val="none" w:sz="0" w:space="0" w:color="auto"/>
                <w:right w:val="none" w:sz="0" w:space="0" w:color="auto"/>
              </w:divBdr>
            </w:div>
            <w:div w:id="1432581223">
              <w:marLeft w:val="0"/>
              <w:marRight w:val="0"/>
              <w:marTop w:val="0"/>
              <w:marBottom w:val="0"/>
              <w:divBdr>
                <w:top w:val="none" w:sz="0" w:space="0" w:color="auto"/>
                <w:left w:val="none" w:sz="0" w:space="0" w:color="auto"/>
                <w:bottom w:val="none" w:sz="0" w:space="0" w:color="auto"/>
                <w:right w:val="none" w:sz="0" w:space="0" w:color="auto"/>
              </w:divBdr>
            </w:div>
            <w:div w:id="1466582841">
              <w:marLeft w:val="0"/>
              <w:marRight w:val="0"/>
              <w:marTop w:val="0"/>
              <w:marBottom w:val="0"/>
              <w:divBdr>
                <w:top w:val="none" w:sz="0" w:space="0" w:color="auto"/>
                <w:left w:val="none" w:sz="0" w:space="0" w:color="auto"/>
                <w:bottom w:val="none" w:sz="0" w:space="0" w:color="auto"/>
                <w:right w:val="none" w:sz="0" w:space="0" w:color="auto"/>
              </w:divBdr>
            </w:div>
            <w:div w:id="1496456603">
              <w:marLeft w:val="0"/>
              <w:marRight w:val="0"/>
              <w:marTop w:val="0"/>
              <w:marBottom w:val="0"/>
              <w:divBdr>
                <w:top w:val="none" w:sz="0" w:space="0" w:color="auto"/>
                <w:left w:val="none" w:sz="0" w:space="0" w:color="auto"/>
                <w:bottom w:val="none" w:sz="0" w:space="0" w:color="auto"/>
                <w:right w:val="none" w:sz="0" w:space="0" w:color="auto"/>
              </w:divBdr>
            </w:div>
            <w:div w:id="1533495544">
              <w:marLeft w:val="0"/>
              <w:marRight w:val="0"/>
              <w:marTop w:val="0"/>
              <w:marBottom w:val="0"/>
              <w:divBdr>
                <w:top w:val="none" w:sz="0" w:space="0" w:color="auto"/>
                <w:left w:val="none" w:sz="0" w:space="0" w:color="auto"/>
                <w:bottom w:val="none" w:sz="0" w:space="0" w:color="auto"/>
                <w:right w:val="none" w:sz="0" w:space="0" w:color="auto"/>
              </w:divBdr>
            </w:div>
            <w:div w:id="1536696386">
              <w:marLeft w:val="0"/>
              <w:marRight w:val="0"/>
              <w:marTop w:val="0"/>
              <w:marBottom w:val="0"/>
              <w:divBdr>
                <w:top w:val="none" w:sz="0" w:space="0" w:color="auto"/>
                <w:left w:val="none" w:sz="0" w:space="0" w:color="auto"/>
                <w:bottom w:val="none" w:sz="0" w:space="0" w:color="auto"/>
                <w:right w:val="none" w:sz="0" w:space="0" w:color="auto"/>
              </w:divBdr>
            </w:div>
            <w:div w:id="1577351139">
              <w:marLeft w:val="0"/>
              <w:marRight w:val="0"/>
              <w:marTop w:val="0"/>
              <w:marBottom w:val="0"/>
              <w:divBdr>
                <w:top w:val="none" w:sz="0" w:space="0" w:color="auto"/>
                <w:left w:val="none" w:sz="0" w:space="0" w:color="auto"/>
                <w:bottom w:val="none" w:sz="0" w:space="0" w:color="auto"/>
                <w:right w:val="none" w:sz="0" w:space="0" w:color="auto"/>
              </w:divBdr>
            </w:div>
            <w:div w:id="1578393839">
              <w:marLeft w:val="0"/>
              <w:marRight w:val="0"/>
              <w:marTop w:val="0"/>
              <w:marBottom w:val="0"/>
              <w:divBdr>
                <w:top w:val="none" w:sz="0" w:space="0" w:color="auto"/>
                <w:left w:val="none" w:sz="0" w:space="0" w:color="auto"/>
                <w:bottom w:val="none" w:sz="0" w:space="0" w:color="auto"/>
                <w:right w:val="none" w:sz="0" w:space="0" w:color="auto"/>
              </w:divBdr>
            </w:div>
            <w:div w:id="1582519784">
              <w:marLeft w:val="0"/>
              <w:marRight w:val="0"/>
              <w:marTop w:val="0"/>
              <w:marBottom w:val="0"/>
              <w:divBdr>
                <w:top w:val="none" w:sz="0" w:space="0" w:color="auto"/>
                <w:left w:val="none" w:sz="0" w:space="0" w:color="auto"/>
                <w:bottom w:val="none" w:sz="0" w:space="0" w:color="auto"/>
                <w:right w:val="none" w:sz="0" w:space="0" w:color="auto"/>
              </w:divBdr>
            </w:div>
            <w:div w:id="1663895889">
              <w:marLeft w:val="0"/>
              <w:marRight w:val="0"/>
              <w:marTop w:val="0"/>
              <w:marBottom w:val="0"/>
              <w:divBdr>
                <w:top w:val="none" w:sz="0" w:space="0" w:color="auto"/>
                <w:left w:val="none" w:sz="0" w:space="0" w:color="auto"/>
                <w:bottom w:val="none" w:sz="0" w:space="0" w:color="auto"/>
                <w:right w:val="none" w:sz="0" w:space="0" w:color="auto"/>
              </w:divBdr>
            </w:div>
            <w:div w:id="1686326881">
              <w:marLeft w:val="0"/>
              <w:marRight w:val="0"/>
              <w:marTop w:val="0"/>
              <w:marBottom w:val="0"/>
              <w:divBdr>
                <w:top w:val="none" w:sz="0" w:space="0" w:color="auto"/>
                <w:left w:val="none" w:sz="0" w:space="0" w:color="auto"/>
                <w:bottom w:val="none" w:sz="0" w:space="0" w:color="auto"/>
                <w:right w:val="none" w:sz="0" w:space="0" w:color="auto"/>
              </w:divBdr>
            </w:div>
            <w:div w:id="1694304283">
              <w:marLeft w:val="0"/>
              <w:marRight w:val="0"/>
              <w:marTop w:val="0"/>
              <w:marBottom w:val="0"/>
              <w:divBdr>
                <w:top w:val="none" w:sz="0" w:space="0" w:color="auto"/>
                <w:left w:val="none" w:sz="0" w:space="0" w:color="auto"/>
                <w:bottom w:val="none" w:sz="0" w:space="0" w:color="auto"/>
                <w:right w:val="none" w:sz="0" w:space="0" w:color="auto"/>
              </w:divBdr>
            </w:div>
            <w:div w:id="1699970285">
              <w:marLeft w:val="0"/>
              <w:marRight w:val="0"/>
              <w:marTop w:val="0"/>
              <w:marBottom w:val="0"/>
              <w:divBdr>
                <w:top w:val="none" w:sz="0" w:space="0" w:color="auto"/>
                <w:left w:val="none" w:sz="0" w:space="0" w:color="auto"/>
                <w:bottom w:val="none" w:sz="0" w:space="0" w:color="auto"/>
                <w:right w:val="none" w:sz="0" w:space="0" w:color="auto"/>
              </w:divBdr>
            </w:div>
            <w:div w:id="1711302047">
              <w:marLeft w:val="0"/>
              <w:marRight w:val="0"/>
              <w:marTop w:val="0"/>
              <w:marBottom w:val="0"/>
              <w:divBdr>
                <w:top w:val="none" w:sz="0" w:space="0" w:color="auto"/>
                <w:left w:val="none" w:sz="0" w:space="0" w:color="auto"/>
                <w:bottom w:val="none" w:sz="0" w:space="0" w:color="auto"/>
                <w:right w:val="none" w:sz="0" w:space="0" w:color="auto"/>
              </w:divBdr>
            </w:div>
            <w:div w:id="1716812166">
              <w:marLeft w:val="0"/>
              <w:marRight w:val="0"/>
              <w:marTop w:val="0"/>
              <w:marBottom w:val="0"/>
              <w:divBdr>
                <w:top w:val="none" w:sz="0" w:space="0" w:color="auto"/>
                <w:left w:val="none" w:sz="0" w:space="0" w:color="auto"/>
                <w:bottom w:val="none" w:sz="0" w:space="0" w:color="auto"/>
                <w:right w:val="none" w:sz="0" w:space="0" w:color="auto"/>
              </w:divBdr>
            </w:div>
            <w:div w:id="1763602605">
              <w:marLeft w:val="0"/>
              <w:marRight w:val="0"/>
              <w:marTop w:val="0"/>
              <w:marBottom w:val="0"/>
              <w:divBdr>
                <w:top w:val="none" w:sz="0" w:space="0" w:color="auto"/>
                <w:left w:val="none" w:sz="0" w:space="0" w:color="auto"/>
                <w:bottom w:val="none" w:sz="0" w:space="0" w:color="auto"/>
                <w:right w:val="none" w:sz="0" w:space="0" w:color="auto"/>
              </w:divBdr>
            </w:div>
            <w:div w:id="1766226072">
              <w:marLeft w:val="0"/>
              <w:marRight w:val="0"/>
              <w:marTop w:val="0"/>
              <w:marBottom w:val="0"/>
              <w:divBdr>
                <w:top w:val="none" w:sz="0" w:space="0" w:color="auto"/>
                <w:left w:val="none" w:sz="0" w:space="0" w:color="auto"/>
                <w:bottom w:val="none" w:sz="0" w:space="0" w:color="auto"/>
                <w:right w:val="none" w:sz="0" w:space="0" w:color="auto"/>
              </w:divBdr>
            </w:div>
            <w:div w:id="1780642048">
              <w:marLeft w:val="0"/>
              <w:marRight w:val="0"/>
              <w:marTop w:val="0"/>
              <w:marBottom w:val="0"/>
              <w:divBdr>
                <w:top w:val="none" w:sz="0" w:space="0" w:color="auto"/>
                <w:left w:val="none" w:sz="0" w:space="0" w:color="auto"/>
                <w:bottom w:val="none" w:sz="0" w:space="0" w:color="auto"/>
                <w:right w:val="none" w:sz="0" w:space="0" w:color="auto"/>
              </w:divBdr>
            </w:div>
            <w:div w:id="1782608322">
              <w:marLeft w:val="0"/>
              <w:marRight w:val="0"/>
              <w:marTop w:val="0"/>
              <w:marBottom w:val="0"/>
              <w:divBdr>
                <w:top w:val="none" w:sz="0" w:space="0" w:color="auto"/>
                <w:left w:val="none" w:sz="0" w:space="0" w:color="auto"/>
                <w:bottom w:val="none" w:sz="0" w:space="0" w:color="auto"/>
                <w:right w:val="none" w:sz="0" w:space="0" w:color="auto"/>
              </w:divBdr>
            </w:div>
            <w:div w:id="1816530694">
              <w:marLeft w:val="0"/>
              <w:marRight w:val="0"/>
              <w:marTop w:val="0"/>
              <w:marBottom w:val="0"/>
              <w:divBdr>
                <w:top w:val="none" w:sz="0" w:space="0" w:color="auto"/>
                <w:left w:val="none" w:sz="0" w:space="0" w:color="auto"/>
                <w:bottom w:val="none" w:sz="0" w:space="0" w:color="auto"/>
                <w:right w:val="none" w:sz="0" w:space="0" w:color="auto"/>
              </w:divBdr>
            </w:div>
            <w:div w:id="1909144283">
              <w:marLeft w:val="0"/>
              <w:marRight w:val="0"/>
              <w:marTop w:val="0"/>
              <w:marBottom w:val="0"/>
              <w:divBdr>
                <w:top w:val="none" w:sz="0" w:space="0" w:color="auto"/>
                <w:left w:val="none" w:sz="0" w:space="0" w:color="auto"/>
                <w:bottom w:val="none" w:sz="0" w:space="0" w:color="auto"/>
                <w:right w:val="none" w:sz="0" w:space="0" w:color="auto"/>
              </w:divBdr>
            </w:div>
            <w:div w:id="1933202595">
              <w:marLeft w:val="0"/>
              <w:marRight w:val="0"/>
              <w:marTop w:val="0"/>
              <w:marBottom w:val="0"/>
              <w:divBdr>
                <w:top w:val="none" w:sz="0" w:space="0" w:color="auto"/>
                <w:left w:val="none" w:sz="0" w:space="0" w:color="auto"/>
                <w:bottom w:val="none" w:sz="0" w:space="0" w:color="auto"/>
                <w:right w:val="none" w:sz="0" w:space="0" w:color="auto"/>
              </w:divBdr>
            </w:div>
            <w:div w:id="1937863251">
              <w:marLeft w:val="0"/>
              <w:marRight w:val="0"/>
              <w:marTop w:val="0"/>
              <w:marBottom w:val="0"/>
              <w:divBdr>
                <w:top w:val="none" w:sz="0" w:space="0" w:color="auto"/>
                <w:left w:val="none" w:sz="0" w:space="0" w:color="auto"/>
                <w:bottom w:val="none" w:sz="0" w:space="0" w:color="auto"/>
                <w:right w:val="none" w:sz="0" w:space="0" w:color="auto"/>
              </w:divBdr>
            </w:div>
            <w:div w:id="1943217822">
              <w:marLeft w:val="0"/>
              <w:marRight w:val="0"/>
              <w:marTop w:val="0"/>
              <w:marBottom w:val="0"/>
              <w:divBdr>
                <w:top w:val="none" w:sz="0" w:space="0" w:color="auto"/>
                <w:left w:val="none" w:sz="0" w:space="0" w:color="auto"/>
                <w:bottom w:val="none" w:sz="0" w:space="0" w:color="auto"/>
                <w:right w:val="none" w:sz="0" w:space="0" w:color="auto"/>
              </w:divBdr>
            </w:div>
            <w:div w:id="2011718467">
              <w:marLeft w:val="0"/>
              <w:marRight w:val="0"/>
              <w:marTop w:val="0"/>
              <w:marBottom w:val="0"/>
              <w:divBdr>
                <w:top w:val="none" w:sz="0" w:space="0" w:color="auto"/>
                <w:left w:val="none" w:sz="0" w:space="0" w:color="auto"/>
                <w:bottom w:val="none" w:sz="0" w:space="0" w:color="auto"/>
                <w:right w:val="none" w:sz="0" w:space="0" w:color="auto"/>
              </w:divBdr>
            </w:div>
            <w:div w:id="2012373703">
              <w:marLeft w:val="0"/>
              <w:marRight w:val="0"/>
              <w:marTop w:val="0"/>
              <w:marBottom w:val="0"/>
              <w:divBdr>
                <w:top w:val="none" w:sz="0" w:space="0" w:color="auto"/>
                <w:left w:val="none" w:sz="0" w:space="0" w:color="auto"/>
                <w:bottom w:val="none" w:sz="0" w:space="0" w:color="auto"/>
                <w:right w:val="none" w:sz="0" w:space="0" w:color="auto"/>
              </w:divBdr>
            </w:div>
            <w:div w:id="2022969288">
              <w:marLeft w:val="0"/>
              <w:marRight w:val="0"/>
              <w:marTop w:val="0"/>
              <w:marBottom w:val="0"/>
              <w:divBdr>
                <w:top w:val="none" w:sz="0" w:space="0" w:color="auto"/>
                <w:left w:val="none" w:sz="0" w:space="0" w:color="auto"/>
                <w:bottom w:val="none" w:sz="0" w:space="0" w:color="auto"/>
                <w:right w:val="none" w:sz="0" w:space="0" w:color="auto"/>
              </w:divBdr>
            </w:div>
            <w:div w:id="2052341946">
              <w:marLeft w:val="0"/>
              <w:marRight w:val="0"/>
              <w:marTop w:val="0"/>
              <w:marBottom w:val="0"/>
              <w:divBdr>
                <w:top w:val="none" w:sz="0" w:space="0" w:color="auto"/>
                <w:left w:val="none" w:sz="0" w:space="0" w:color="auto"/>
                <w:bottom w:val="none" w:sz="0" w:space="0" w:color="auto"/>
                <w:right w:val="none" w:sz="0" w:space="0" w:color="auto"/>
              </w:divBdr>
            </w:div>
            <w:div w:id="2084142165">
              <w:marLeft w:val="0"/>
              <w:marRight w:val="0"/>
              <w:marTop w:val="0"/>
              <w:marBottom w:val="0"/>
              <w:divBdr>
                <w:top w:val="none" w:sz="0" w:space="0" w:color="auto"/>
                <w:left w:val="none" w:sz="0" w:space="0" w:color="auto"/>
                <w:bottom w:val="none" w:sz="0" w:space="0" w:color="auto"/>
                <w:right w:val="none" w:sz="0" w:space="0" w:color="auto"/>
              </w:divBdr>
            </w:div>
            <w:div w:id="2089770870">
              <w:marLeft w:val="0"/>
              <w:marRight w:val="0"/>
              <w:marTop w:val="0"/>
              <w:marBottom w:val="0"/>
              <w:divBdr>
                <w:top w:val="none" w:sz="0" w:space="0" w:color="auto"/>
                <w:left w:val="none" w:sz="0" w:space="0" w:color="auto"/>
                <w:bottom w:val="none" w:sz="0" w:space="0" w:color="auto"/>
                <w:right w:val="none" w:sz="0" w:space="0" w:color="auto"/>
              </w:divBdr>
            </w:div>
            <w:div w:id="2101950354">
              <w:marLeft w:val="0"/>
              <w:marRight w:val="0"/>
              <w:marTop w:val="0"/>
              <w:marBottom w:val="0"/>
              <w:divBdr>
                <w:top w:val="none" w:sz="0" w:space="0" w:color="auto"/>
                <w:left w:val="none" w:sz="0" w:space="0" w:color="auto"/>
                <w:bottom w:val="none" w:sz="0" w:space="0" w:color="auto"/>
                <w:right w:val="none" w:sz="0" w:space="0" w:color="auto"/>
              </w:divBdr>
            </w:div>
            <w:div w:id="213648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193830">
      <w:bodyDiv w:val="1"/>
      <w:marLeft w:val="0"/>
      <w:marRight w:val="0"/>
      <w:marTop w:val="0"/>
      <w:marBottom w:val="0"/>
      <w:divBdr>
        <w:top w:val="none" w:sz="0" w:space="0" w:color="auto"/>
        <w:left w:val="none" w:sz="0" w:space="0" w:color="auto"/>
        <w:bottom w:val="none" w:sz="0" w:space="0" w:color="auto"/>
        <w:right w:val="none" w:sz="0" w:space="0" w:color="auto"/>
      </w:divBdr>
      <w:divsChild>
        <w:div w:id="224292775">
          <w:marLeft w:val="0"/>
          <w:marRight w:val="0"/>
          <w:marTop w:val="0"/>
          <w:marBottom w:val="0"/>
          <w:divBdr>
            <w:top w:val="none" w:sz="0" w:space="0" w:color="auto"/>
            <w:left w:val="none" w:sz="0" w:space="0" w:color="auto"/>
            <w:bottom w:val="none" w:sz="0" w:space="0" w:color="auto"/>
            <w:right w:val="none" w:sz="0" w:space="0" w:color="auto"/>
          </w:divBdr>
          <w:divsChild>
            <w:div w:id="401829055">
              <w:marLeft w:val="0"/>
              <w:marRight w:val="0"/>
              <w:marTop w:val="0"/>
              <w:marBottom w:val="0"/>
              <w:divBdr>
                <w:top w:val="none" w:sz="0" w:space="0" w:color="auto"/>
                <w:left w:val="none" w:sz="0" w:space="0" w:color="auto"/>
                <w:bottom w:val="none" w:sz="0" w:space="0" w:color="auto"/>
                <w:right w:val="none" w:sz="0" w:space="0" w:color="auto"/>
              </w:divBdr>
            </w:div>
            <w:div w:id="1281718513">
              <w:marLeft w:val="0"/>
              <w:marRight w:val="0"/>
              <w:marTop w:val="0"/>
              <w:marBottom w:val="0"/>
              <w:divBdr>
                <w:top w:val="none" w:sz="0" w:space="0" w:color="auto"/>
                <w:left w:val="none" w:sz="0" w:space="0" w:color="auto"/>
                <w:bottom w:val="none" w:sz="0" w:space="0" w:color="auto"/>
                <w:right w:val="none" w:sz="0" w:space="0" w:color="auto"/>
              </w:divBdr>
            </w:div>
            <w:div w:id="170008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6835">
      <w:bodyDiv w:val="1"/>
      <w:marLeft w:val="0"/>
      <w:marRight w:val="0"/>
      <w:marTop w:val="0"/>
      <w:marBottom w:val="0"/>
      <w:divBdr>
        <w:top w:val="none" w:sz="0" w:space="0" w:color="auto"/>
        <w:left w:val="none" w:sz="0" w:space="0" w:color="auto"/>
        <w:bottom w:val="none" w:sz="0" w:space="0" w:color="auto"/>
        <w:right w:val="none" w:sz="0" w:space="0" w:color="auto"/>
      </w:divBdr>
    </w:div>
    <w:div w:id="1901282763">
      <w:bodyDiv w:val="1"/>
      <w:marLeft w:val="0"/>
      <w:marRight w:val="0"/>
      <w:marTop w:val="0"/>
      <w:marBottom w:val="0"/>
      <w:divBdr>
        <w:top w:val="none" w:sz="0" w:space="0" w:color="auto"/>
        <w:left w:val="none" w:sz="0" w:space="0" w:color="auto"/>
        <w:bottom w:val="none" w:sz="0" w:space="0" w:color="auto"/>
        <w:right w:val="none" w:sz="0" w:space="0" w:color="auto"/>
      </w:divBdr>
    </w:div>
    <w:div w:id="1903714918">
      <w:bodyDiv w:val="1"/>
      <w:marLeft w:val="0"/>
      <w:marRight w:val="0"/>
      <w:marTop w:val="0"/>
      <w:marBottom w:val="0"/>
      <w:divBdr>
        <w:top w:val="none" w:sz="0" w:space="0" w:color="auto"/>
        <w:left w:val="none" w:sz="0" w:space="0" w:color="auto"/>
        <w:bottom w:val="none" w:sz="0" w:space="0" w:color="auto"/>
        <w:right w:val="none" w:sz="0" w:space="0" w:color="auto"/>
      </w:divBdr>
    </w:div>
    <w:div w:id="1905018615">
      <w:bodyDiv w:val="1"/>
      <w:marLeft w:val="0"/>
      <w:marRight w:val="0"/>
      <w:marTop w:val="0"/>
      <w:marBottom w:val="0"/>
      <w:divBdr>
        <w:top w:val="none" w:sz="0" w:space="0" w:color="auto"/>
        <w:left w:val="none" w:sz="0" w:space="0" w:color="auto"/>
        <w:bottom w:val="none" w:sz="0" w:space="0" w:color="auto"/>
        <w:right w:val="none" w:sz="0" w:space="0" w:color="auto"/>
      </w:divBdr>
    </w:div>
    <w:div w:id="1908881791">
      <w:bodyDiv w:val="1"/>
      <w:marLeft w:val="0"/>
      <w:marRight w:val="0"/>
      <w:marTop w:val="0"/>
      <w:marBottom w:val="0"/>
      <w:divBdr>
        <w:top w:val="none" w:sz="0" w:space="0" w:color="auto"/>
        <w:left w:val="none" w:sz="0" w:space="0" w:color="auto"/>
        <w:bottom w:val="none" w:sz="0" w:space="0" w:color="auto"/>
        <w:right w:val="none" w:sz="0" w:space="0" w:color="auto"/>
      </w:divBdr>
    </w:div>
    <w:div w:id="1910729535">
      <w:bodyDiv w:val="1"/>
      <w:marLeft w:val="0"/>
      <w:marRight w:val="0"/>
      <w:marTop w:val="0"/>
      <w:marBottom w:val="0"/>
      <w:divBdr>
        <w:top w:val="none" w:sz="0" w:space="0" w:color="auto"/>
        <w:left w:val="none" w:sz="0" w:space="0" w:color="auto"/>
        <w:bottom w:val="none" w:sz="0" w:space="0" w:color="auto"/>
        <w:right w:val="none" w:sz="0" w:space="0" w:color="auto"/>
      </w:divBdr>
    </w:div>
    <w:div w:id="1913193622">
      <w:bodyDiv w:val="1"/>
      <w:marLeft w:val="0"/>
      <w:marRight w:val="0"/>
      <w:marTop w:val="0"/>
      <w:marBottom w:val="0"/>
      <w:divBdr>
        <w:top w:val="none" w:sz="0" w:space="0" w:color="auto"/>
        <w:left w:val="none" w:sz="0" w:space="0" w:color="auto"/>
        <w:bottom w:val="none" w:sz="0" w:space="0" w:color="auto"/>
        <w:right w:val="none" w:sz="0" w:space="0" w:color="auto"/>
      </w:divBdr>
    </w:div>
    <w:div w:id="1918323450">
      <w:bodyDiv w:val="1"/>
      <w:marLeft w:val="0"/>
      <w:marRight w:val="0"/>
      <w:marTop w:val="0"/>
      <w:marBottom w:val="0"/>
      <w:divBdr>
        <w:top w:val="none" w:sz="0" w:space="0" w:color="auto"/>
        <w:left w:val="none" w:sz="0" w:space="0" w:color="auto"/>
        <w:bottom w:val="none" w:sz="0" w:space="0" w:color="auto"/>
        <w:right w:val="none" w:sz="0" w:space="0" w:color="auto"/>
      </w:divBdr>
    </w:div>
    <w:div w:id="1921519760">
      <w:bodyDiv w:val="1"/>
      <w:marLeft w:val="0"/>
      <w:marRight w:val="0"/>
      <w:marTop w:val="0"/>
      <w:marBottom w:val="0"/>
      <w:divBdr>
        <w:top w:val="none" w:sz="0" w:space="0" w:color="auto"/>
        <w:left w:val="none" w:sz="0" w:space="0" w:color="auto"/>
        <w:bottom w:val="none" w:sz="0" w:space="0" w:color="auto"/>
        <w:right w:val="none" w:sz="0" w:space="0" w:color="auto"/>
      </w:divBdr>
    </w:div>
    <w:div w:id="1929271956">
      <w:bodyDiv w:val="1"/>
      <w:marLeft w:val="0"/>
      <w:marRight w:val="0"/>
      <w:marTop w:val="0"/>
      <w:marBottom w:val="0"/>
      <w:divBdr>
        <w:top w:val="none" w:sz="0" w:space="0" w:color="auto"/>
        <w:left w:val="none" w:sz="0" w:space="0" w:color="auto"/>
        <w:bottom w:val="none" w:sz="0" w:space="0" w:color="auto"/>
        <w:right w:val="none" w:sz="0" w:space="0" w:color="auto"/>
      </w:divBdr>
    </w:div>
    <w:div w:id="1929535717">
      <w:bodyDiv w:val="1"/>
      <w:marLeft w:val="0"/>
      <w:marRight w:val="0"/>
      <w:marTop w:val="0"/>
      <w:marBottom w:val="0"/>
      <w:divBdr>
        <w:top w:val="none" w:sz="0" w:space="0" w:color="auto"/>
        <w:left w:val="none" w:sz="0" w:space="0" w:color="auto"/>
        <w:bottom w:val="none" w:sz="0" w:space="0" w:color="auto"/>
        <w:right w:val="none" w:sz="0" w:space="0" w:color="auto"/>
      </w:divBdr>
    </w:div>
    <w:div w:id="1929725830">
      <w:bodyDiv w:val="1"/>
      <w:marLeft w:val="0"/>
      <w:marRight w:val="0"/>
      <w:marTop w:val="0"/>
      <w:marBottom w:val="0"/>
      <w:divBdr>
        <w:top w:val="none" w:sz="0" w:space="0" w:color="auto"/>
        <w:left w:val="none" w:sz="0" w:space="0" w:color="auto"/>
        <w:bottom w:val="none" w:sz="0" w:space="0" w:color="auto"/>
        <w:right w:val="none" w:sz="0" w:space="0" w:color="auto"/>
      </w:divBdr>
    </w:div>
    <w:div w:id="1932161780">
      <w:bodyDiv w:val="1"/>
      <w:marLeft w:val="0"/>
      <w:marRight w:val="0"/>
      <w:marTop w:val="0"/>
      <w:marBottom w:val="0"/>
      <w:divBdr>
        <w:top w:val="none" w:sz="0" w:space="0" w:color="auto"/>
        <w:left w:val="none" w:sz="0" w:space="0" w:color="auto"/>
        <w:bottom w:val="none" w:sz="0" w:space="0" w:color="auto"/>
        <w:right w:val="none" w:sz="0" w:space="0" w:color="auto"/>
      </w:divBdr>
    </w:div>
    <w:div w:id="1940793321">
      <w:bodyDiv w:val="1"/>
      <w:marLeft w:val="0"/>
      <w:marRight w:val="0"/>
      <w:marTop w:val="0"/>
      <w:marBottom w:val="0"/>
      <w:divBdr>
        <w:top w:val="none" w:sz="0" w:space="0" w:color="auto"/>
        <w:left w:val="none" w:sz="0" w:space="0" w:color="auto"/>
        <w:bottom w:val="none" w:sz="0" w:space="0" w:color="auto"/>
        <w:right w:val="none" w:sz="0" w:space="0" w:color="auto"/>
      </w:divBdr>
    </w:div>
    <w:div w:id="1942227368">
      <w:bodyDiv w:val="1"/>
      <w:marLeft w:val="0"/>
      <w:marRight w:val="0"/>
      <w:marTop w:val="0"/>
      <w:marBottom w:val="0"/>
      <w:divBdr>
        <w:top w:val="none" w:sz="0" w:space="0" w:color="auto"/>
        <w:left w:val="none" w:sz="0" w:space="0" w:color="auto"/>
        <w:bottom w:val="none" w:sz="0" w:space="0" w:color="auto"/>
        <w:right w:val="none" w:sz="0" w:space="0" w:color="auto"/>
      </w:divBdr>
    </w:div>
    <w:div w:id="1944875486">
      <w:bodyDiv w:val="1"/>
      <w:marLeft w:val="0"/>
      <w:marRight w:val="0"/>
      <w:marTop w:val="0"/>
      <w:marBottom w:val="0"/>
      <w:divBdr>
        <w:top w:val="none" w:sz="0" w:space="0" w:color="auto"/>
        <w:left w:val="none" w:sz="0" w:space="0" w:color="auto"/>
        <w:bottom w:val="none" w:sz="0" w:space="0" w:color="auto"/>
        <w:right w:val="none" w:sz="0" w:space="0" w:color="auto"/>
      </w:divBdr>
    </w:div>
    <w:div w:id="1945644854">
      <w:bodyDiv w:val="1"/>
      <w:marLeft w:val="0"/>
      <w:marRight w:val="0"/>
      <w:marTop w:val="0"/>
      <w:marBottom w:val="0"/>
      <w:divBdr>
        <w:top w:val="none" w:sz="0" w:space="0" w:color="auto"/>
        <w:left w:val="none" w:sz="0" w:space="0" w:color="auto"/>
        <w:bottom w:val="none" w:sz="0" w:space="0" w:color="auto"/>
        <w:right w:val="none" w:sz="0" w:space="0" w:color="auto"/>
      </w:divBdr>
    </w:div>
    <w:div w:id="1947616660">
      <w:bodyDiv w:val="1"/>
      <w:marLeft w:val="0"/>
      <w:marRight w:val="0"/>
      <w:marTop w:val="0"/>
      <w:marBottom w:val="0"/>
      <w:divBdr>
        <w:top w:val="none" w:sz="0" w:space="0" w:color="auto"/>
        <w:left w:val="none" w:sz="0" w:space="0" w:color="auto"/>
        <w:bottom w:val="none" w:sz="0" w:space="0" w:color="auto"/>
        <w:right w:val="none" w:sz="0" w:space="0" w:color="auto"/>
      </w:divBdr>
    </w:div>
    <w:div w:id="1951011353">
      <w:bodyDiv w:val="1"/>
      <w:marLeft w:val="0"/>
      <w:marRight w:val="0"/>
      <w:marTop w:val="0"/>
      <w:marBottom w:val="0"/>
      <w:divBdr>
        <w:top w:val="none" w:sz="0" w:space="0" w:color="auto"/>
        <w:left w:val="none" w:sz="0" w:space="0" w:color="auto"/>
        <w:bottom w:val="none" w:sz="0" w:space="0" w:color="auto"/>
        <w:right w:val="none" w:sz="0" w:space="0" w:color="auto"/>
      </w:divBdr>
    </w:div>
    <w:div w:id="1952546686">
      <w:bodyDiv w:val="1"/>
      <w:marLeft w:val="0"/>
      <w:marRight w:val="0"/>
      <w:marTop w:val="0"/>
      <w:marBottom w:val="0"/>
      <w:divBdr>
        <w:top w:val="none" w:sz="0" w:space="0" w:color="auto"/>
        <w:left w:val="none" w:sz="0" w:space="0" w:color="auto"/>
        <w:bottom w:val="none" w:sz="0" w:space="0" w:color="auto"/>
        <w:right w:val="none" w:sz="0" w:space="0" w:color="auto"/>
      </w:divBdr>
    </w:div>
    <w:div w:id="1954634128">
      <w:bodyDiv w:val="1"/>
      <w:marLeft w:val="0"/>
      <w:marRight w:val="0"/>
      <w:marTop w:val="0"/>
      <w:marBottom w:val="0"/>
      <w:divBdr>
        <w:top w:val="none" w:sz="0" w:space="0" w:color="auto"/>
        <w:left w:val="none" w:sz="0" w:space="0" w:color="auto"/>
        <w:bottom w:val="none" w:sz="0" w:space="0" w:color="auto"/>
        <w:right w:val="none" w:sz="0" w:space="0" w:color="auto"/>
      </w:divBdr>
    </w:div>
    <w:div w:id="1958950482">
      <w:bodyDiv w:val="1"/>
      <w:marLeft w:val="0"/>
      <w:marRight w:val="0"/>
      <w:marTop w:val="0"/>
      <w:marBottom w:val="0"/>
      <w:divBdr>
        <w:top w:val="none" w:sz="0" w:space="0" w:color="auto"/>
        <w:left w:val="none" w:sz="0" w:space="0" w:color="auto"/>
        <w:bottom w:val="none" w:sz="0" w:space="0" w:color="auto"/>
        <w:right w:val="none" w:sz="0" w:space="0" w:color="auto"/>
      </w:divBdr>
    </w:div>
    <w:div w:id="1959332379">
      <w:bodyDiv w:val="1"/>
      <w:marLeft w:val="0"/>
      <w:marRight w:val="0"/>
      <w:marTop w:val="0"/>
      <w:marBottom w:val="0"/>
      <w:divBdr>
        <w:top w:val="none" w:sz="0" w:space="0" w:color="auto"/>
        <w:left w:val="none" w:sz="0" w:space="0" w:color="auto"/>
        <w:bottom w:val="none" w:sz="0" w:space="0" w:color="auto"/>
        <w:right w:val="none" w:sz="0" w:space="0" w:color="auto"/>
      </w:divBdr>
    </w:div>
    <w:div w:id="1961841366">
      <w:bodyDiv w:val="1"/>
      <w:marLeft w:val="0"/>
      <w:marRight w:val="0"/>
      <w:marTop w:val="0"/>
      <w:marBottom w:val="0"/>
      <w:divBdr>
        <w:top w:val="none" w:sz="0" w:space="0" w:color="auto"/>
        <w:left w:val="none" w:sz="0" w:space="0" w:color="auto"/>
        <w:bottom w:val="none" w:sz="0" w:space="0" w:color="auto"/>
        <w:right w:val="none" w:sz="0" w:space="0" w:color="auto"/>
      </w:divBdr>
    </w:div>
    <w:div w:id="1966308085">
      <w:bodyDiv w:val="1"/>
      <w:marLeft w:val="0"/>
      <w:marRight w:val="0"/>
      <w:marTop w:val="0"/>
      <w:marBottom w:val="0"/>
      <w:divBdr>
        <w:top w:val="none" w:sz="0" w:space="0" w:color="auto"/>
        <w:left w:val="none" w:sz="0" w:space="0" w:color="auto"/>
        <w:bottom w:val="none" w:sz="0" w:space="0" w:color="auto"/>
        <w:right w:val="none" w:sz="0" w:space="0" w:color="auto"/>
      </w:divBdr>
    </w:div>
    <w:div w:id="1967588123">
      <w:bodyDiv w:val="1"/>
      <w:marLeft w:val="0"/>
      <w:marRight w:val="0"/>
      <w:marTop w:val="0"/>
      <w:marBottom w:val="0"/>
      <w:divBdr>
        <w:top w:val="none" w:sz="0" w:space="0" w:color="auto"/>
        <w:left w:val="none" w:sz="0" w:space="0" w:color="auto"/>
        <w:bottom w:val="none" w:sz="0" w:space="0" w:color="auto"/>
        <w:right w:val="none" w:sz="0" w:space="0" w:color="auto"/>
      </w:divBdr>
    </w:div>
    <w:div w:id="1968196035">
      <w:bodyDiv w:val="1"/>
      <w:marLeft w:val="0"/>
      <w:marRight w:val="0"/>
      <w:marTop w:val="0"/>
      <w:marBottom w:val="0"/>
      <w:divBdr>
        <w:top w:val="none" w:sz="0" w:space="0" w:color="auto"/>
        <w:left w:val="none" w:sz="0" w:space="0" w:color="auto"/>
        <w:bottom w:val="none" w:sz="0" w:space="0" w:color="auto"/>
        <w:right w:val="none" w:sz="0" w:space="0" w:color="auto"/>
      </w:divBdr>
    </w:div>
    <w:div w:id="1975939488">
      <w:bodyDiv w:val="1"/>
      <w:marLeft w:val="0"/>
      <w:marRight w:val="0"/>
      <w:marTop w:val="0"/>
      <w:marBottom w:val="0"/>
      <w:divBdr>
        <w:top w:val="none" w:sz="0" w:space="0" w:color="auto"/>
        <w:left w:val="none" w:sz="0" w:space="0" w:color="auto"/>
        <w:bottom w:val="none" w:sz="0" w:space="0" w:color="auto"/>
        <w:right w:val="none" w:sz="0" w:space="0" w:color="auto"/>
      </w:divBdr>
    </w:div>
    <w:div w:id="1979719906">
      <w:bodyDiv w:val="1"/>
      <w:marLeft w:val="0"/>
      <w:marRight w:val="0"/>
      <w:marTop w:val="0"/>
      <w:marBottom w:val="0"/>
      <w:divBdr>
        <w:top w:val="none" w:sz="0" w:space="0" w:color="auto"/>
        <w:left w:val="none" w:sz="0" w:space="0" w:color="auto"/>
        <w:bottom w:val="none" w:sz="0" w:space="0" w:color="auto"/>
        <w:right w:val="none" w:sz="0" w:space="0" w:color="auto"/>
      </w:divBdr>
    </w:div>
    <w:div w:id="1981230873">
      <w:bodyDiv w:val="1"/>
      <w:marLeft w:val="0"/>
      <w:marRight w:val="0"/>
      <w:marTop w:val="0"/>
      <w:marBottom w:val="0"/>
      <w:divBdr>
        <w:top w:val="none" w:sz="0" w:space="0" w:color="auto"/>
        <w:left w:val="none" w:sz="0" w:space="0" w:color="auto"/>
        <w:bottom w:val="none" w:sz="0" w:space="0" w:color="auto"/>
        <w:right w:val="none" w:sz="0" w:space="0" w:color="auto"/>
      </w:divBdr>
    </w:div>
    <w:div w:id="1989245106">
      <w:bodyDiv w:val="1"/>
      <w:marLeft w:val="0"/>
      <w:marRight w:val="0"/>
      <w:marTop w:val="0"/>
      <w:marBottom w:val="0"/>
      <w:divBdr>
        <w:top w:val="none" w:sz="0" w:space="0" w:color="auto"/>
        <w:left w:val="none" w:sz="0" w:space="0" w:color="auto"/>
        <w:bottom w:val="none" w:sz="0" w:space="0" w:color="auto"/>
        <w:right w:val="none" w:sz="0" w:space="0" w:color="auto"/>
      </w:divBdr>
    </w:div>
    <w:div w:id="2002543816">
      <w:bodyDiv w:val="1"/>
      <w:marLeft w:val="0"/>
      <w:marRight w:val="0"/>
      <w:marTop w:val="0"/>
      <w:marBottom w:val="0"/>
      <w:divBdr>
        <w:top w:val="none" w:sz="0" w:space="0" w:color="auto"/>
        <w:left w:val="none" w:sz="0" w:space="0" w:color="auto"/>
        <w:bottom w:val="none" w:sz="0" w:space="0" w:color="auto"/>
        <w:right w:val="none" w:sz="0" w:space="0" w:color="auto"/>
      </w:divBdr>
    </w:div>
    <w:div w:id="2002736126">
      <w:bodyDiv w:val="1"/>
      <w:marLeft w:val="0"/>
      <w:marRight w:val="0"/>
      <w:marTop w:val="0"/>
      <w:marBottom w:val="0"/>
      <w:divBdr>
        <w:top w:val="none" w:sz="0" w:space="0" w:color="auto"/>
        <w:left w:val="none" w:sz="0" w:space="0" w:color="auto"/>
        <w:bottom w:val="none" w:sz="0" w:space="0" w:color="auto"/>
        <w:right w:val="none" w:sz="0" w:space="0" w:color="auto"/>
      </w:divBdr>
    </w:div>
    <w:div w:id="2003466478">
      <w:bodyDiv w:val="1"/>
      <w:marLeft w:val="0"/>
      <w:marRight w:val="0"/>
      <w:marTop w:val="0"/>
      <w:marBottom w:val="0"/>
      <w:divBdr>
        <w:top w:val="none" w:sz="0" w:space="0" w:color="auto"/>
        <w:left w:val="none" w:sz="0" w:space="0" w:color="auto"/>
        <w:bottom w:val="none" w:sz="0" w:space="0" w:color="auto"/>
        <w:right w:val="none" w:sz="0" w:space="0" w:color="auto"/>
      </w:divBdr>
    </w:div>
    <w:div w:id="2007316774">
      <w:bodyDiv w:val="1"/>
      <w:marLeft w:val="0"/>
      <w:marRight w:val="0"/>
      <w:marTop w:val="0"/>
      <w:marBottom w:val="0"/>
      <w:divBdr>
        <w:top w:val="none" w:sz="0" w:space="0" w:color="auto"/>
        <w:left w:val="none" w:sz="0" w:space="0" w:color="auto"/>
        <w:bottom w:val="none" w:sz="0" w:space="0" w:color="auto"/>
        <w:right w:val="none" w:sz="0" w:space="0" w:color="auto"/>
      </w:divBdr>
    </w:div>
    <w:div w:id="2009599273">
      <w:bodyDiv w:val="1"/>
      <w:marLeft w:val="0"/>
      <w:marRight w:val="0"/>
      <w:marTop w:val="0"/>
      <w:marBottom w:val="0"/>
      <w:divBdr>
        <w:top w:val="none" w:sz="0" w:space="0" w:color="auto"/>
        <w:left w:val="none" w:sz="0" w:space="0" w:color="auto"/>
        <w:bottom w:val="none" w:sz="0" w:space="0" w:color="auto"/>
        <w:right w:val="none" w:sz="0" w:space="0" w:color="auto"/>
      </w:divBdr>
    </w:div>
    <w:div w:id="2016304560">
      <w:bodyDiv w:val="1"/>
      <w:marLeft w:val="0"/>
      <w:marRight w:val="0"/>
      <w:marTop w:val="0"/>
      <w:marBottom w:val="0"/>
      <w:divBdr>
        <w:top w:val="none" w:sz="0" w:space="0" w:color="auto"/>
        <w:left w:val="none" w:sz="0" w:space="0" w:color="auto"/>
        <w:bottom w:val="none" w:sz="0" w:space="0" w:color="auto"/>
        <w:right w:val="none" w:sz="0" w:space="0" w:color="auto"/>
      </w:divBdr>
    </w:div>
    <w:div w:id="2018456817">
      <w:bodyDiv w:val="1"/>
      <w:marLeft w:val="0"/>
      <w:marRight w:val="0"/>
      <w:marTop w:val="0"/>
      <w:marBottom w:val="0"/>
      <w:divBdr>
        <w:top w:val="none" w:sz="0" w:space="0" w:color="auto"/>
        <w:left w:val="none" w:sz="0" w:space="0" w:color="auto"/>
        <w:bottom w:val="none" w:sz="0" w:space="0" w:color="auto"/>
        <w:right w:val="none" w:sz="0" w:space="0" w:color="auto"/>
      </w:divBdr>
    </w:div>
    <w:div w:id="2020110122">
      <w:bodyDiv w:val="1"/>
      <w:marLeft w:val="0"/>
      <w:marRight w:val="0"/>
      <w:marTop w:val="0"/>
      <w:marBottom w:val="0"/>
      <w:divBdr>
        <w:top w:val="none" w:sz="0" w:space="0" w:color="auto"/>
        <w:left w:val="none" w:sz="0" w:space="0" w:color="auto"/>
        <w:bottom w:val="none" w:sz="0" w:space="0" w:color="auto"/>
        <w:right w:val="none" w:sz="0" w:space="0" w:color="auto"/>
      </w:divBdr>
      <w:divsChild>
        <w:div w:id="403600472">
          <w:marLeft w:val="0"/>
          <w:marRight w:val="0"/>
          <w:marTop w:val="0"/>
          <w:marBottom w:val="0"/>
          <w:divBdr>
            <w:top w:val="none" w:sz="0" w:space="0" w:color="auto"/>
            <w:left w:val="none" w:sz="0" w:space="0" w:color="auto"/>
            <w:bottom w:val="none" w:sz="0" w:space="0" w:color="auto"/>
            <w:right w:val="none" w:sz="0" w:space="0" w:color="auto"/>
          </w:divBdr>
          <w:divsChild>
            <w:div w:id="424618867">
              <w:marLeft w:val="0"/>
              <w:marRight w:val="0"/>
              <w:marTop w:val="0"/>
              <w:marBottom w:val="0"/>
              <w:divBdr>
                <w:top w:val="none" w:sz="0" w:space="0" w:color="auto"/>
                <w:left w:val="none" w:sz="0" w:space="0" w:color="auto"/>
                <w:bottom w:val="none" w:sz="0" w:space="0" w:color="auto"/>
                <w:right w:val="none" w:sz="0" w:space="0" w:color="auto"/>
              </w:divBdr>
            </w:div>
            <w:div w:id="1981424356">
              <w:marLeft w:val="0"/>
              <w:marRight w:val="0"/>
              <w:marTop w:val="0"/>
              <w:marBottom w:val="0"/>
              <w:divBdr>
                <w:top w:val="none" w:sz="0" w:space="0" w:color="auto"/>
                <w:left w:val="none" w:sz="0" w:space="0" w:color="auto"/>
                <w:bottom w:val="none" w:sz="0" w:space="0" w:color="auto"/>
                <w:right w:val="none" w:sz="0" w:space="0" w:color="auto"/>
              </w:divBdr>
            </w:div>
            <w:div w:id="203202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14742">
      <w:bodyDiv w:val="1"/>
      <w:marLeft w:val="0"/>
      <w:marRight w:val="0"/>
      <w:marTop w:val="0"/>
      <w:marBottom w:val="0"/>
      <w:divBdr>
        <w:top w:val="none" w:sz="0" w:space="0" w:color="auto"/>
        <w:left w:val="none" w:sz="0" w:space="0" w:color="auto"/>
        <w:bottom w:val="none" w:sz="0" w:space="0" w:color="auto"/>
        <w:right w:val="none" w:sz="0" w:space="0" w:color="auto"/>
      </w:divBdr>
    </w:div>
    <w:div w:id="2022853042">
      <w:bodyDiv w:val="1"/>
      <w:marLeft w:val="0"/>
      <w:marRight w:val="0"/>
      <w:marTop w:val="0"/>
      <w:marBottom w:val="0"/>
      <w:divBdr>
        <w:top w:val="none" w:sz="0" w:space="0" w:color="auto"/>
        <w:left w:val="none" w:sz="0" w:space="0" w:color="auto"/>
        <w:bottom w:val="none" w:sz="0" w:space="0" w:color="auto"/>
        <w:right w:val="none" w:sz="0" w:space="0" w:color="auto"/>
      </w:divBdr>
    </w:div>
    <w:div w:id="2023777200">
      <w:bodyDiv w:val="1"/>
      <w:marLeft w:val="0"/>
      <w:marRight w:val="0"/>
      <w:marTop w:val="0"/>
      <w:marBottom w:val="0"/>
      <w:divBdr>
        <w:top w:val="none" w:sz="0" w:space="0" w:color="auto"/>
        <w:left w:val="none" w:sz="0" w:space="0" w:color="auto"/>
        <w:bottom w:val="none" w:sz="0" w:space="0" w:color="auto"/>
        <w:right w:val="none" w:sz="0" w:space="0" w:color="auto"/>
      </w:divBdr>
    </w:div>
    <w:div w:id="2025669210">
      <w:bodyDiv w:val="1"/>
      <w:marLeft w:val="0"/>
      <w:marRight w:val="0"/>
      <w:marTop w:val="0"/>
      <w:marBottom w:val="0"/>
      <w:divBdr>
        <w:top w:val="none" w:sz="0" w:space="0" w:color="auto"/>
        <w:left w:val="none" w:sz="0" w:space="0" w:color="auto"/>
        <w:bottom w:val="none" w:sz="0" w:space="0" w:color="auto"/>
        <w:right w:val="none" w:sz="0" w:space="0" w:color="auto"/>
      </w:divBdr>
    </w:div>
    <w:div w:id="2027293500">
      <w:bodyDiv w:val="1"/>
      <w:marLeft w:val="0"/>
      <w:marRight w:val="0"/>
      <w:marTop w:val="0"/>
      <w:marBottom w:val="0"/>
      <w:divBdr>
        <w:top w:val="none" w:sz="0" w:space="0" w:color="auto"/>
        <w:left w:val="none" w:sz="0" w:space="0" w:color="auto"/>
        <w:bottom w:val="none" w:sz="0" w:space="0" w:color="auto"/>
        <w:right w:val="none" w:sz="0" w:space="0" w:color="auto"/>
      </w:divBdr>
    </w:div>
    <w:div w:id="2028024421">
      <w:bodyDiv w:val="1"/>
      <w:marLeft w:val="0"/>
      <w:marRight w:val="0"/>
      <w:marTop w:val="0"/>
      <w:marBottom w:val="0"/>
      <w:divBdr>
        <w:top w:val="none" w:sz="0" w:space="0" w:color="auto"/>
        <w:left w:val="none" w:sz="0" w:space="0" w:color="auto"/>
        <w:bottom w:val="none" w:sz="0" w:space="0" w:color="auto"/>
        <w:right w:val="none" w:sz="0" w:space="0" w:color="auto"/>
      </w:divBdr>
    </w:div>
    <w:div w:id="2028217748">
      <w:bodyDiv w:val="1"/>
      <w:marLeft w:val="0"/>
      <w:marRight w:val="0"/>
      <w:marTop w:val="0"/>
      <w:marBottom w:val="0"/>
      <w:divBdr>
        <w:top w:val="none" w:sz="0" w:space="0" w:color="auto"/>
        <w:left w:val="none" w:sz="0" w:space="0" w:color="auto"/>
        <w:bottom w:val="none" w:sz="0" w:space="0" w:color="auto"/>
        <w:right w:val="none" w:sz="0" w:space="0" w:color="auto"/>
      </w:divBdr>
    </w:div>
    <w:div w:id="2033259861">
      <w:bodyDiv w:val="1"/>
      <w:marLeft w:val="0"/>
      <w:marRight w:val="0"/>
      <w:marTop w:val="0"/>
      <w:marBottom w:val="0"/>
      <w:divBdr>
        <w:top w:val="none" w:sz="0" w:space="0" w:color="auto"/>
        <w:left w:val="none" w:sz="0" w:space="0" w:color="auto"/>
        <w:bottom w:val="none" w:sz="0" w:space="0" w:color="auto"/>
        <w:right w:val="none" w:sz="0" w:space="0" w:color="auto"/>
      </w:divBdr>
    </w:div>
    <w:div w:id="2043237997">
      <w:bodyDiv w:val="1"/>
      <w:marLeft w:val="0"/>
      <w:marRight w:val="0"/>
      <w:marTop w:val="0"/>
      <w:marBottom w:val="0"/>
      <w:divBdr>
        <w:top w:val="none" w:sz="0" w:space="0" w:color="auto"/>
        <w:left w:val="none" w:sz="0" w:space="0" w:color="auto"/>
        <w:bottom w:val="none" w:sz="0" w:space="0" w:color="auto"/>
        <w:right w:val="none" w:sz="0" w:space="0" w:color="auto"/>
      </w:divBdr>
    </w:div>
    <w:div w:id="2046252518">
      <w:bodyDiv w:val="1"/>
      <w:marLeft w:val="0"/>
      <w:marRight w:val="0"/>
      <w:marTop w:val="0"/>
      <w:marBottom w:val="0"/>
      <w:divBdr>
        <w:top w:val="none" w:sz="0" w:space="0" w:color="auto"/>
        <w:left w:val="none" w:sz="0" w:space="0" w:color="auto"/>
        <w:bottom w:val="none" w:sz="0" w:space="0" w:color="auto"/>
        <w:right w:val="none" w:sz="0" w:space="0" w:color="auto"/>
      </w:divBdr>
    </w:div>
    <w:div w:id="2047371383">
      <w:bodyDiv w:val="1"/>
      <w:marLeft w:val="0"/>
      <w:marRight w:val="0"/>
      <w:marTop w:val="0"/>
      <w:marBottom w:val="0"/>
      <w:divBdr>
        <w:top w:val="none" w:sz="0" w:space="0" w:color="auto"/>
        <w:left w:val="none" w:sz="0" w:space="0" w:color="auto"/>
        <w:bottom w:val="none" w:sz="0" w:space="0" w:color="auto"/>
        <w:right w:val="none" w:sz="0" w:space="0" w:color="auto"/>
      </w:divBdr>
    </w:div>
    <w:div w:id="2059164770">
      <w:bodyDiv w:val="1"/>
      <w:marLeft w:val="0"/>
      <w:marRight w:val="0"/>
      <w:marTop w:val="0"/>
      <w:marBottom w:val="0"/>
      <w:divBdr>
        <w:top w:val="none" w:sz="0" w:space="0" w:color="auto"/>
        <w:left w:val="none" w:sz="0" w:space="0" w:color="auto"/>
        <w:bottom w:val="none" w:sz="0" w:space="0" w:color="auto"/>
        <w:right w:val="none" w:sz="0" w:space="0" w:color="auto"/>
      </w:divBdr>
    </w:div>
    <w:div w:id="2061632099">
      <w:bodyDiv w:val="1"/>
      <w:marLeft w:val="0"/>
      <w:marRight w:val="0"/>
      <w:marTop w:val="0"/>
      <w:marBottom w:val="0"/>
      <w:divBdr>
        <w:top w:val="none" w:sz="0" w:space="0" w:color="auto"/>
        <w:left w:val="none" w:sz="0" w:space="0" w:color="auto"/>
        <w:bottom w:val="none" w:sz="0" w:space="0" w:color="auto"/>
        <w:right w:val="none" w:sz="0" w:space="0" w:color="auto"/>
      </w:divBdr>
    </w:div>
    <w:div w:id="2063753074">
      <w:bodyDiv w:val="1"/>
      <w:marLeft w:val="0"/>
      <w:marRight w:val="0"/>
      <w:marTop w:val="0"/>
      <w:marBottom w:val="0"/>
      <w:divBdr>
        <w:top w:val="none" w:sz="0" w:space="0" w:color="auto"/>
        <w:left w:val="none" w:sz="0" w:space="0" w:color="auto"/>
        <w:bottom w:val="none" w:sz="0" w:space="0" w:color="auto"/>
        <w:right w:val="none" w:sz="0" w:space="0" w:color="auto"/>
      </w:divBdr>
    </w:div>
    <w:div w:id="2067414226">
      <w:bodyDiv w:val="1"/>
      <w:marLeft w:val="0"/>
      <w:marRight w:val="0"/>
      <w:marTop w:val="0"/>
      <w:marBottom w:val="0"/>
      <w:divBdr>
        <w:top w:val="none" w:sz="0" w:space="0" w:color="auto"/>
        <w:left w:val="none" w:sz="0" w:space="0" w:color="auto"/>
        <w:bottom w:val="none" w:sz="0" w:space="0" w:color="auto"/>
        <w:right w:val="none" w:sz="0" w:space="0" w:color="auto"/>
      </w:divBdr>
    </w:div>
    <w:div w:id="2070153426">
      <w:bodyDiv w:val="1"/>
      <w:marLeft w:val="0"/>
      <w:marRight w:val="0"/>
      <w:marTop w:val="0"/>
      <w:marBottom w:val="0"/>
      <w:divBdr>
        <w:top w:val="none" w:sz="0" w:space="0" w:color="auto"/>
        <w:left w:val="none" w:sz="0" w:space="0" w:color="auto"/>
        <w:bottom w:val="none" w:sz="0" w:space="0" w:color="auto"/>
        <w:right w:val="none" w:sz="0" w:space="0" w:color="auto"/>
      </w:divBdr>
    </w:div>
    <w:div w:id="2075733062">
      <w:bodyDiv w:val="1"/>
      <w:marLeft w:val="0"/>
      <w:marRight w:val="0"/>
      <w:marTop w:val="0"/>
      <w:marBottom w:val="0"/>
      <w:divBdr>
        <w:top w:val="none" w:sz="0" w:space="0" w:color="auto"/>
        <w:left w:val="none" w:sz="0" w:space="0" w:color="auto"/>
        <w:bottom w:val="none" w:sz="0" w:space="0" w:color="auto"/>
        <w:right w:val="none" w:sz="0" w:space="0" w:color="auto"/>
      </w:divBdr>
    </w:div>
    <w:div w:id="2080443892">
      <w:bodyDiv w:val="1"/>
      <w:marLeft w:val="0"/>
      <w:marRight w:val="0"/>
      <w:marTop w:val="0"/>
      <w:marBottom w:val="0"/>
      <w:divBdr>
        <w:top w:val="none" w:sz="0" w:space="0" w:color="auto"/>
        <w:left w:val="none" w:sz="0" w:space="0" w:color="auto"/>
        <w:bottom w:val="none" w:sz="0" w:space="0" w:color="auto"/>
        <w:right w:val="none" w:sz="0" w:space="0" w:color="auto"/>
      </w:divBdr>
    </w:div>
    <w:div w:id="2083482915">
      <w:bodyDiv w:val="1"/>
      <w:marLeft w:val="0"/>
      <w:marRight w:val="0"/>
      <w:marTop w:val="0"/>
      <w:marBottom w:val="0"/>
      <w:divBdr>
        <w:top w:val="none" w:sz="0" w:space="0" w:color="auto"/>
        <w:left w:val="none" w:sz="0" w:space="0" w:color="auto"/>
        <w:bottom w:val="none" w:sz="0" w:space="0" w:color="auto"/>
        <w:right w:val="none" w:sz="0" w:space="0" w:color="auto"/>
      </w:divBdr>
    </w:div>
    <w:div w:id="2086755562">
      <w:bodyDiv w:val="1"/>
      <w:marLeft w:val="0"/>
      <w:marRight w:val="0"/>
      <w:marTop w:val="0"/>
      <w:marBottom w:val="0"/>
      <w:divBdr>
        <w:top w:val="none" w:sz="0" w:space="0" w:color="auto"/>
        <w:left w:val="none" w:sz="0" w:space="0" w:color="auto"/>
        <w:bottom w:val="none" w:sz="0" w:space="0" w:color="auto"/>
        <w:right w:val="none" w:sz="0" w:space="0" w:color="auto"/>
      </w:divBdr>
    </w:div>
    <w:div w:id="2094353763">
      <w:bodyDiv w:val="1"/>
      <w:marLeft w:val="0"/>
      <w:marRight w:val="0"/>
      <w:marTop w:val="0"/>
      <w:marBottom w:val="0"/>
      <w:divBdr>
        <w:top w:val="none" w:sz="0" w:space="0" w:color="auto"/>
        <w:left w:val="none" w:sz="0" w:space="0" w:color="auto"/>
        <w:bottom w:val="none" w:sz="0" w:space="0" w:color="auto"/>
        <w:right w:val="none" w:sz="0" w:space="0" w:color="auto"/>
      </w:divBdr>
    </w:div>
    <w:div w:id="2094548561">
      <w:bodyDiv w:val="1"/>
      <w:marLeft w:val="0"/>
      <w:marRight w:val="0"/>
      <w:marTop w:val="0"/>
      <w:marBottom w:val="0"/>
      <w:divBdr>
        <w:top w:val="none" w:sz="0" w:space="0" w:color="auto"/>
        <w:left w:val="none" w:sz="0" w:space="0" w:color="auto"/>
        <w:bottom w:val="none" w:sz="0" w:space="0" w:color="auto"/>
        <w:right w:val="none" w:sz="0" w:space="0" w:color="auto"/>
      </w:divBdr>
    </w:div>
    <w:div w:id="2094931144">
      <w:bodyDiv w:val="1"/>
      <w:marLeft w:val="0"/>
      <w:marRight w:val="0"/>
      <w:marTop w:val="0"/>
      <w:marBottom w:val="0"/>
      <w:divBdr>
        <w:top w:val="none" w:sz="0" w:space="0" w:color="auto"/>
        <w:left w:val="none" w:sz="0" w:space="0" w:color="auto"/>
        <w:bottom w:val="none" w:sz="0" w:space="0" w:color="auto"/>
        <w:right w:val="none" w:sz="0" w:space="0" w:color="auto"/>
      </w:divBdr>
    </w:div>
    <w:div w:id="2095932624">
      <w:bodyDiv w:val="1"/>
      <w:marLeft w:val="0"/>
      <w:marRight w:val="0"/>
      <w:marTop w:val="0"/>
      <w:marBottom w:val="0"/>
      <w:divBdr>
        <w:top w:val="none" w:sz="0" w:space="0" w:color="auto"/>
        <w:left w:val="none" w:sz="0" w:space="0" w:color="auto"/>
        <w:bottom w:val="none" w:sz="0" w:space="0" w:color="auto"/>
        <w:right w:val="none" w:sz="0" w:space="0" w:color="auto"/>
      </w:divBdr>
      <w:divsChild>
        <w:div w:id="1011954404">
          <w:marLeft w:val="0"/>
          <w:marRight w:val="0"/>
          <w:marTop w:val="0"/>
          <w:marBottom w:val="0"/>
          <w:divBdr>
            <w:top w:val="none" w:sz="0" w:space="0" w:color="auto"/>
            <w:left w:val="none" w:sz="0" w:space="0" w:color="auto"/>
            <w:bottom w:val="none" w:sz="0" w:space="0" w:color="auto"/>
            <w:right w:val="none" w:sz="0" w:space="0" w:color="auto"/>
          </w:divBdr>
          <w:divsChild>
            <w:div w:id="1133793071">
              <w:marLeft w:val="0"/>
              <w:marRight w:val="0"/>
              <w:marTop w:val="0"/>
              <w:marBottom w:val="0"/>
              <w:divBdr>
                <w:top w:val="none" w:sz="0" w:space="0" w:color="auto"/>
                <w:left w:val="none" w:sz="0" w:space="0" w:color="auto"/>
                <w:bottom w:val="none" w:sz="0" w:space="0" w:color="auto"/>
                <w:right w:val="none" w:sz="0" w:space="0" w:color="auto"/>
              </w:divBdr>
            </w:div>
            <w:div w:id="1344090762">
              <w:marLeft w:val="0"/>
              <w:marRight w:val="0"/>
              <w:marTop w:val="0"/>
              <w:marBottom w:val="0"/>
              <w:divBdr>
                <w:top w:val="none" w:sz="0" w:space="0" w:color="auto"/>
                <w:left w:val="none" w:sz="0" w:space="0" w:color="auto"/>
                <w:bottom w:val="none" w:sz="0" w:space="0" w:color="auto"/>
                <w:right w:val="none" w:sz="0" w:space="0" w:color="auto"/>
              </w:divBdr>
            </w:div>
            <w:div w:id="201067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011679">
      <w:bodyDiv w:val="1"/>
      <w:marLeft w:val="0"/>
      <w:marRight w:val="0"/>
      <w:marTop w:val="0"/>
      <w:marBottom w:val="0"/>
      <w:divBdr>
        <w:top w:val="none" w:sz="0" w:space="0" w:color="auto"/>
        <w:left w:val="none" w:sz="0" w:space="0" w:color="auto"/>
        <w:bottom w:val="none" w:sz="0" w:space="0" w:color="auto"/>
        <w:right w:val="none" w:sz="0" w:space="0" w:color="auto"/>
      </w:divBdr>
    </w:div>
    <w:div w:id="2100906475">
      <w:bodyDiv w:val="1"/>
      <w:marLeft w:val="0"/>
      <w:marRight w:val="0"/>
      <w:marTop w:val="0"/>
      <w:marBottom w:val="0"/>
      <w:divBdr>
        <w:top w:val="none" w:sz="0" w:space="0" w:color="auto"/>
        <w:left w:val="none" w:sz="0" w:space="0" w:color="auto"/>
        <w:bottom w:val="none" w:sz="0" w:space="0" w:color="auto"/>
        <w:right w:val="none" w:sz="0" w:space="0" w:color="auto"/>
      </w:divBdr>
    </w:div>
    <w:div w:id="2103254384">
      <w:bodyDiv w:val="1"/>
      <w:marLeft w:val="0"/>
      <w:marRight w:val="0"/>
      <w:marTop w:val="0"/>
      <w:marBottom w:val="0"/>
      <w:divBdr>
        <w:top w:val="none" w:sz="0" w:space="0" w:color="auto"/>
        <w:left w:val="none" w:sz="0" w:space="0" w:color="auto"/>
        <w:bottom w:val="none" w:sz="0" w:space="0" w:color="auto"/>
        <w:right w:val="none" w:sz="0" w:space="0" w:color="auto"/>
      </w:divBdr>
    </w:div>
    <w:div w:id="2106657444">
      <w:bodyDiv w:val="1"/>
      <w:marLeft w:val="0"/>
      <w:marRight w:val="0"/>
      <w:marTop w:val="0"/>
      <w:marBottom w:val="0"/>
      <w:divBdr>
        <w:top w:val="none" w:sz="0" w:space="0" w:color="auto"/>
        <w:left w:val="none" w:sz="0" w:space="0" w:color="auto"/>
        <w:bottom w:val="none" w:sz="0" w:space="0" w:color="auto"/>
        <w:right w:val="none" w:sz="0" w:space="0" w:color="auto"/>
      </w:divBdr>
    </w:div>
    <w:div w:id="2109881700">
      <w:bodyDiv w:val="1"/>
      <w:marLeft w:val="0"/>
      <w:marRight w:val="0"/>
      <w:marTop w:val="0"/>
      <w:marBottom w:val="0"/>
      <w:divBdr>
        <w:top w:val="none" w:sz="0" w:space="0" w:color="auto"/>
        <w:left w:val="none" w:sz="0" w:space="0" w:color="auto"/>
        <w:bottom w:val="none" w:sz="0" w:space="0" w:color="auto"/>
        <w:right w:val="none" w:sz="0" w:space="0" w:color="auto"/>
      </w:divBdr>
    </w:div>
    <w:div w:id="2109933698">
      <w:bodyDiv w:val="1"/>
      <w:marLeft w:val="0"/>
      <w:marRight w:val="0"/>
      <w:marTop w:val="0"/>
      <w:marBottom w:val="0"/>
      <w:divBdr>
        <w:top w:val="none" w:sz="0" w:space="0" w:color="auto"/>
        <w:left w:val="none" w:sz="0" w:space="0" w:color="auto"/>
        <w:bottom w:val="none" w:sz="0" w:space="0" w:color="auto"/>
        <w:right w:val="none" w:sz="0" w:space="0" w:color="auto"/>
      </w:divBdr>
    </w:div>
    <w:div w:id="2120291147">
      <w:bodyDiv w:val="1"/>
      <w:marLeft w:val="0"/>
      <w:marRight w:val="0"/>
      <w:marTop w:val="0"/>
      <w:marBottom w:val="0"/>
      <w:divBdr>
        <w:top w:val="none" w:sz="0" w:space="0" w:color="auto"/>
        <w:left w:val="none" w:sz="0" w:space="0" w:color="auto"/>
        <w:bottom w:val="none" w:sz="0" w:space="0" w:color="auto"/>
        <w:right w:val="none" w:sz="0" w:space="0" w:color="auto"/>
      </w:divBdr>
    </w:div>
    <w:div w:id="2122069152">
      <w:bodyDiv w:val="1"/>
      <w:marLeft w:val="0"/>
      <w:marRight w:val="0"/>
      <w:marTop w:val="0"/>
      <w:marBottom w:val="0"/>
      <w:divBdr>
        <w:top w:val="none" w:sz="0" w:space="0" w:color="auto"/>
        <w:left w:val="none" w:sz="0" w:space="0" w:color="auto"/>
        <w:bottom w:val="none" w:sz="0" w:space="0" w:color="auto"/>
        <w:right w:val="none" w:sz="0" w:space="0" w:color="auto"/>
      </w:divBdr>
    </w:div>
    <w:div w:id="2124811616">
      <w:bodyDiv w:val="1"/>
      <w:marLeft w:val="0"/>
      <w:marRight w:val="0"/>
      <w:marTop w:val="0"/>
      <w:marBottom w:val="0"/>
      <w:divBdr>
        <w:top w:val="none" w:sz="0" w:space="0" w:color="auto"/>
        <w:left w:val="none" w:sz="0" w:space="0" w:color="auto"/>
        <w:bottom w:val="none" w:sz="0" w:space="0" w:color="auto"/>
        <w:right w:val="none" w:sz="0" w:space="0" w:color="auto"/>
      </w:divBdr>
    </w:div>
    <w:div w:id="2126465967">
      <w:bodyDiv w:val="1"/>
      <w:marLeft w:val="0"/>
      <w:marRight w:val="0"/>
      <w:marTop w:val="0"/>
      <w:marBottom w:val="0"/>
      <w:divBdr>
        <w:top w:val="none" w:sz="0" w:space="0" w:color="auto"/>
        <w:left w:val="none" w:sz="0" w:space="0" w:color="auto"/>
        <w:bottom w:val="none" w:sz="0" w:space="0" w:color="auto"/>
        <w:right w:val="none" w:sz="0" w:space="0" w:color="auto"/>
      </w:divBdr>
    </w:div>
    <w:div w:id="2127891579">
      <w:bodyDiv w:val="1"/>
      <w:marLeft w:val="0"/>
      <w:marRight w:val="0"/>
      <w:marTop w:val="0"/>
      <w:marBottom w:val="0"/>
      <w:divBdr>
        <w:top w:val="none" w:sz="0" w:space="0" w:color="auto"/>
        <w:left w:val="none" w:sz="0" w:space="0" w:color="auto"/>
        <w:bottom w:val="none" w:sz="0" w:space="0" w:color="auto"/>
        <w:right w:val="none" w:sz="0" w:space="0" w:color="auto"/>
      </w:divBdr>
    </w:div>
    <w:div w:id="2132630900">
      <w:bodyDiv w:val="1"/>
      <w:marLeft w:val="0"/>
      <w:marRight w:val="0"/>
      <w:marTop w:val="0"/>
      <w:marBottom w:val="0"/>
      <w:divBdr>
        <w:top w:val="none" w:sz="0" w:space="0" w:color="auto"/>
        <w:left w:val="none" w:sz="0" w:space="0" w:color="auto"/>
        <w:bottom w:val="none" w:sz="0" w:space="0" w:color="auto"/>
        <w:right w:val="none" w:sz="0" w:space="0" w:color="auto"/>
      </w:divBdr>
    </w:div>
    <w:div w:id="2134014684">
      <w:bodyDiv w:val="1"/>
      <w:marLeft w:val="0"/>
      <w:marRight w:val="0"/>
      <w:marTop w:val="0"/>
      <w:marBottom w:val="0"/>
      <w:divBdr>
        <w:top w:val="none" w:sz="0" w:space="0" w:color="auto"/>
        <w:left w:val="none" w:sz="0" w:space="0" w:color="auto"/>
        <w:bottom w:val="none" w:sz="0" w:space="0" w:color="auto"/>
        <w:right w:val="none" w:sz="0" w:space="0" w:color="auto"/>
      </w:divBdr>
    </w:div>
    <w:div w:id="214665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header" Target="header7.xml"/><Relationship Id="rId21" Type="http://schemas.openxmlformats.org/officeDocument/2006/relationships/image" Target="media/image5.jpeg"/><Relationship Id="rId34" Type="http://schemas.openxmlformats.org/officeDocument/2006/relationships/footer" Target="footer4.xml"/><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header" Target="header8.xml"/><Relationship Id="rId55" Type="http://schemas.openxmlformats.org/officeDocument/2006/relationships/hyperlink" Target="mailto:rofiqohnadiah@gmail.co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jpeg"/><Relationship Id="rId11" Type="http://schemas.openxmlformats.org/officeDocument/2006/relationships/header" Target="header1.xml"/><Relationship Id="rId24" Type="http://schemas.openxmlformats.org/officeDocument/2006/relationships/image" Target="media/image60.png"/><Relationship Id="rId32" Type="http://schemas.openxmlformats.org/officeDocument/2006/relationships/header" Target="header4.xml"/><Relationship Id="rId37" Type="http://schemas.openxmlformats.org/officeDocument/2006/relationships/image" Target="media/image13.png"/><Relationship Id="rId40" Type="http://schemas.openxmlformats.org/officeDocument/2006/relationships/footer" Target="footer7.xml"/><Relationship Id="rId45" Type="http://schemas.openxmlformats.org/officeDocument/2006/relationships/image" Target="media/image17.png"/><Relationship Id="rId53" Type="http://schemas.openxmlformats.org/officeDocument/2006/relationships/image" Target="media/image24.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1.png"/><Relationship Id="rId35" Type="http://schemas.openxmlformats.org/officeDocument/2006/relationships/footer" Target="footer5.xm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hyperlink" Target="http://www.uwks.ac.id/" TargetMode="External"/><Relationship Id="rId8" Type="http://schemas.openxmlformats.org/officeDocument/2006/relationships/webSettings" Target="webSettings.xml"/><Relationship Id="rId51" Type="http://schemas.openxmlformats.org/officeDocument/2006/relationships/image" Target="media/image22.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header" Target="header5.xml"/><Relationship Id="rId38" Type="http://schemas.openxmlformats.org/officeDocument/2006/relationships/header" Target="header6.xml"/><Relationship Id="rId46" Type="http://schemas.openxmlformats.org/officeDocument/2006/relationships/image" Target="media/image18.png"/><Relationship Id="rId59"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footer" Target="footer8.xml"/><Relationship Id="rId54"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footer" Target="footer6.xml"/><Relationship Id="rId49" Type="http://schemas.openxmlformats.org/officeDocument/2006/relationships/image" Target="media/image21.png"/><Relationship Id="rId57" Type="http://schemas.openxmlformats.org/officeDocument/2006/relationships/hyperlink" Target="https://narotama.ac.id/" TargetMode="External"/><Relationship Id="rId10" Type="http://schemas.openxmlformats.org/officeDocument/2006/relationships/endnotes" Target="endnotes.xml"/><Relationship Id="rId31" Type="http://schemas.openxmlformats.org/officeDocument/2006/relationships/image" Target="media/image12.jpg"/><Relationship Id="rId44" Type="http://schemas.openxmlformats.org/officeDocument/2006/relationships/image" Target="media/image16.png"/><Relationship Id="rId52"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La02</b:Tag>
    <b:SourceType>Book</b:SourceType>
    <b:Guid>{A9A806BC-EC69-4A8B-BF97-C9CC24F1A9D1}</b:Guid>
    <b:Author>
      <b:Author>
        <b:NameList>
          <b:Person>
            <b:Last>Lakitan</b:Last>
            <b:First>B.</b:First>
          </b:Person>
        </b:NameList>
      </b:Author>
    </b:Author>
    <b:Title>Dasar-dasar Klimatologi</b:Title>
    <b:Year>2002</b:Year>
    <b:City>Jakarta</b:City>
    <b:Publisher>Raja Grafindo Persada</b:Publisher>
    <b:RefOrder>34</b:RefOrder>
  </b:Source>
  <b:Source>
    <b:Tag>Mal12</b:Tag>
    <b:SourceType>BookSection</b:SourceType>
    <b:Guid>{46020428-AE04-4AA3-9C8E-D4795E754E46}</b:Guid>
    <b:Author>
      <b:Author>
        <b:NameList>
          <b:Person>
            <b:Last>Malang</b:Last>
            <b:First>Bupati</b:First>
          </b:Person>
        </b:NameList>
      </b:Author>
    </b:Author>
    <b:BookTitle>Demam Berdarah Merajalela di Kabupaten Malang</b:BookTitle>
    <b:Year>2012</b:Year>
    <b:City>Kabupaten Malang</b:City>
    <b:RefOrder>5</b:RefOrder>
  </b:Source>
  <b:Source>
    <b:Tag>Mal13</b:Tag>
    <b:SourceType>InternetSite</b:SourceType>
    <b:Guid>{3B2CD57F-75DE-401F-8C7A-F7B59512F5BA}</b:Guid>
    <b:Title>Demam Berdarah Merajalela Di Kabupaten Malang</b:Title>
    <b:Year>2013</b:Year>
    <b:Author>
      <b:Author>
        <b:NameList>
          <b:Person>
            <b:Last>Malang</b:Last>
            <b:First>Bupati</b:First>
          </b:Person>
        </b:NameList>
      </b:Author>
    </b:Author>
    <b:Month>Maret</b:Month>
    <b:Day>3</b:Day>
    <b:YearAccessed>2019</b:YearAccessed>
    <b:MonthAccessed>Maret</b:MonthAccessed>
    <b:DayAccessed>27</b:DayAccessed>
    <b:URL>http://www.malangraya.info/2013/03/19/183430/7035/ demam-berdarah-merajalela-di-kabupaten-malang/</b:URL>
    <b:RefOrder>6</b:RefOrder>
  </b:Source>
  <b:Source>
    <b:Tag>Whi10</b:Tag>
    <b:SourceType>JournalArticle</b:SourceType>
    <b:Guid>{5F398A5D-FFAB-44E8-BF5F-6FBF0FB7D132}</b:Guid>
    <b:Title>Prospects and challenges for dengue virus vaccine development. Norfolk: Caister Academic Press. D. Hailey, R. Roine, and A. Ohinmaa</b:Title>
    <b:Year>2010</b:Year>
    <b:Author>
      <b:Author>
        <b:NameList>
          <b:Person>
            <b:Last>Whitehead</b:Last>
            <b:First>S.,</b:First>
            <b:Middle>Durbin, A</b:Middle>
          </b:Person>
        </b:NameList>
      </b:Author>
    </b:Author>
    <b:JournalName>The Effectiveness of Telemental Health Applications: A Review</b:JournalName>
    <b:Pages>769-778</b:Pages>
    <b:Volume>11</b:Volume>
    <b:Issue>53</b:Issue>
    <b:RefOrder>7</b:RefOrder>
  </b:Source>
  <b:Source>
    <b:Tag>Lak02</b:Tag>
    <b:SourceType>Book</b:SourceType>
    <b:Guid>{71448CD1-A167-468A-A14F-F2B8747162FF}</b:Guid>
    <b:Title>Dasar-Dasar Klimatologi</b:Title>
    <b:Year>2002</b:Year>
    <b:Publisher>Raja Grafindo Persada</b:Publisher>
    <b:City>Jakarta</b:City>
    <b:Author>
      <b:Author>
        <b:NameList>
          <b:Person>
            <b:Last>B.</b:Last>
            <b:First>Lakitan</b:First>
          </b:Person>
        </b:NameList>
      </b:Author>
    </b:Author>
    <b:RefOrder>14</b:RefOrder>
  </b:Source>
  <b:Source>
    <b:Tag>Sug09</b:Tag>
    <b:SourceType>Book</b:SourceType>
    <b:Guid>{5DFEF5CA-EB1E-4777-89A9-0C062A9B7625}</b:Guid>
    <b:Author>
      <b:Author>
        <b:NameList>
          <b:Person>
            <b:Last>Sugiyono</b:Last>
          </b:Person>
        </b:NameList>
      </b:Author>
    </b:Author>
    <b:Title>Metode Penelitian Kuantitiatif, Kualitatif, dan R&amp;D</b:Title>
    <b:Year>2009</b:Year>
    <b:City>Bandung</b:City>
    <b:Publisher>Alfabeta</b:Publisher>
    <b:RefOrder>16</b:RefOrder>
  </b:Source>
  <b:Source>
    <b:Tag>Cip16</b:Tag>
    <b:SourceType>InternetSite</b:SourceType>
    <b:Guid>{23E16C6D-395E-4298-B09B-FE6E70D86F1B}</b:Guid>
    <b:Title>Pengertian Korelasi dan Macam-Macam Korelasi</b:Title>
    <b:Year>2016</b:Year>
    <b:Author>
      <b:Author>
        <b:NameList>
          <b:Person>
            <b:Last>Ciputra</b:Last>
            <b:First>Universitas</b:First>
          </b:Person>
        </b:NameList>
      </b:Author>
    </b:Author>
    <b:Month>Mei</b:Month>
    <b:Day>16</b:Day>
    <b:YearAccessed>2019</b:YearAccessed>
    <b:MonthAccessed>Mei</b:MonthAccessed>
    <b:DayAccessed>9</b:DayAccessed>
    <b:URL>http://ciputrauceo.net/blog/2016/5/16/pengertian-korelasi-dan-macam-macam-korelasi</b:URL>
    <b:RefOrder>17</b:RefOrder>
  </b:Source>
  <b:Source>
    <b:Tag>Tut10</b:Tag>
    <b:SourceType>JournalArticle</b:SourceType>
    <b:Guid>{74E82C8B-B2A2-428D-B5D8-A54CB2BC3DC3}</b:Guid>
    <b:Title>Analisis Korelasi Pearson untuk Unsur-Unsur Kimia Air Hujan di Bandung</b:Title>
    <b:Year>2010</b:Year>
    <b:Author>
      <b:Author>
        <b:NameList>
          <b:Person>
            <b:Last>Tuti Budiwati</b:Last>
            <b:First>Afif</b:First>
            <b:Middle>Budiyono, Wiwiek Setyawati, Asri Indrawati</b:Middle>
          </b:Person>
        </b:NameList>
      </b:Author>
    </b:Author>
    <b:JournalName>Jurnal Sains Dirgantara</b:JournalName>
    <b:Pages>102-103</b:Pages>
    <b:Volume>II</b:Volume>
    <b:Issue>7</b:Issue>
    <b:RefOrder>18</b:RefOrder>
  </b:Source>
  <b:Source>
    <b:Tag>BPS19</b:Tag>
    <b:SourceType>InternetSite</b:SourceType>
    <b:Guid>{4B14DFBD-0C36-4934-9DBF-DAF8EED8DC23}</b:Guid>
    <b:Title>Badan Pusat Statistik</b:Title>
    <b:Author>
      <b:Author>
        <b:NameList>
          <b:Person>
            <b:Last>BPS</b:Last>
            <b:First>Statistik</b:First>
            <b:Middle>Indonesia</b:Middle>
          </b:Person>
        </b:NameList>
      </b:Author>
    </b:Author>
    <b:ProductionCompany>BPS Indonesia</b:ProductionCompany>
    <b:YearAccessed>2019</b:YearAccessed>
    <b:MonthAccessed>Oktober</b:MonthAccessed>
    <b:DayAccessed>22</b:DayAccessed>
    <b:URL>https://www.bps.go.id/subject/12/kependudukan.html#subjekViewTab1</b:URL>
    <b:RefOrder>15</b:RefOrder>
  </b:Source>
  <b:Source>
    <b:Tag>Bro98</b:Tag>
    <b:SourceType>BookSection</b:SourceType>
    <b:Guid>{69362AE6-4F80-42B4-BC79-0FF922A93DD5}</b:Guid>
    <b:Title>Multivariable functional interpolation and adaptive networks</b:Title>
    <b:Year>1998</b:Year>
    <b:Author>
      <b:Author>
        <b:NameList>
          <b:Person>
            <b:Last>Broomhead</b:Last>
            <b:First>D.</b:First>
            <b:Middle>S.</b:Middle>
          </b:Person>
          <b:Person>
            <b:Last>Lowe</b:Last>
            <b:First>David</b:First>
          </b:Person>
        </b:NameList>
      </b:Author>
    </b:Author>
    <b:Pages>321-355</b:Pages>
    <b:Publisher>Complex Systems</b:Publisher>
    <b:RefOrder>19</b:RefOrder>
  </b:Source>
  <b:Source>
    <b:Tag>Sal171</b:Tag>
    <b:SourceType>ConferenceProceedings</b:SourceType>
    <b:Guid>{3A10A6D4-2EF4-4B8B-BE3E-ABE6C38331AD}</b:Guid>
    <b:Title>Pengoptimalan Naive Bayes dan Regresi Logistik menggunakan Algoritma Genetika untuk Data Klasifikasi</b:Title>
    <b:Year>2017</b:Year>
    <b:City>Surabaya</b:City>
    <b:Author>
      <b:Author>
        <b:NameList>
          <b:Person>
            <b:Last>Salim</b:Last>
            <b:First>Abdurrahman</b:First>
          </b:Person>
        </b:NameList>
      </b:Author>
    </b:Author>
    <b:RefOrder>20</b:RefOrder>
  </b:Source>
  <b:Source>
    <b:Tag>BAW96</b:Tag>
    <b:SourceType>JournalArticle</b:SourceType>
    <b:Guid>{E48FE513-D0FC-42DE-8542-1F4FFA4BACD1}</b:Guid>
    <b:Title>Cooperative - Competitive Genetic Evolution of Radial Basis Function Centers and Widths for Time Series Predictio</b:Title>
    <b:Year>1996</b:Year>
    <b:Pages>869-880</b:Pages>
    <b:Author>
      <b:Author>
        <b:NameList>
          <b:Person>
            <b:Last>Whitehead</b:Last>
            <b:First>B.</b:First>
            <b:Middle>A.</b:Middle>
          </b:Person>
          <b:Person>
            <b:Last>Choate</b:Last>
            <b:First>T.D.</b:First>
          </b:Person>
        </b:NameList>
      </b:Author>
    </b:Author>
    <b:JournalName>IEEE Transactions on Neural Networks</b:JournalName>
    <b:Volume>7</b:Volume>
    <b:Issue>8</b:Issue>
    <b:RefOrder>23</b:RefOrder>
  </b:Source>
  <b:Source>
    <b:Tag>Nac04</b:Tag>
    <b:SourceType>Book</b:SourceType>
    <b:Guid>{D4378F96-17C8-42F4-8E0B-657F40B44C46}</b:Guid>
    <b:Title>Teknik Pengambilan Keputusan</b:Title>
    <b:Year>2004</b:Year>
    <b:Author>
      <b:Author>
        <b:NameList>
          <b:Person>
            <b:Last>Nachrowi</b:Last>
            <b:First>N.</b:First>
          </b:Person>
        </b:NameList>
      </b:Author>
    </b:Author>
    <b:City>Jakarta</b:City>
    <b:Publisher>Grasindo</b:Publisher>
    <b:RefOrder>26</b:RefOrder>
  </b:Source>
  <b:Source>
    <b:Tag>Mak98</b:Tag>
    <b:SourceType>Book</b:SourceType>
    <b:Guid>{D1297475-30B4-46AD-9376-9B1657B567D3}</b:Guid>
    <b:Author>
      <b:Author>
        <b:NameList>
          <b:Person>
            <b:Last>Makridakis</b:Last>
            <b:First>S.</b:First>
          </b:Person>
        </b:NameList>
      </b:Author>
    </b:Author>
    <b:Title>Metode dan Aplikasi Peramalan Edisi Kedua</b:Title>
    <b:Year>1998</b:Year>
    <b:City>Jakarta</b:City>
    <b:Publisher>Erlangga</b:Publisher>
    <b:RefOrder>27</b:RefOrder>
  </b:Source>
  <b:Source>
    <b:Tag>Wik181</b:Tag>
    <b:SourceType>InternetSite</b:SourceType>
    <b:Guid>{753D9ACA-9C85-4D87-B69D-5FAEB1DFBCD4}</b:Guid>
    <b:Author>
      <b:Author>
        <b:NameList>
          <b:Person>
            <b:Last>Wikipedia</b:Last>
          </b:Person>
        </b:NameList>
      </b:Author>
    </b:Author>
    <b:Title>Optimasi</b:Title>
    <b:Year>2018</b:Year>
    <b:Month>September</b:Month>
    <b:Day>1</b:Day>
    <b:YearAccessed>2019</b:YearAccessed>
    <b:MonthAccessed>Maret</b:MonthAccessed>
    <b:DayAccessed>28</b:DayAccessed>
    <b:URL>https://id.wikipedia.org/wiki/Optimasi</b:URL>
    <b:RefOrder>28</b:RefOrder>
  </b:Source>
  <b:Source>
    <b:Tag>Suh11</b:Tag>
    <b:SourceType>JournalArticle</b:SourceType>
    <b:Guid>{686436E0-AEFF-4C4A-B73A-3A6D6911A6EC}</b:Guid>
    <b:Title>Optimasi Penjadwalan Mata Kuliah Dengan Algoritma Genetika (Studi Kasus di AMIK JTC Semarang)</b:Title>
    <b:Year>2011</b:Year>
    <b:Author>
      <b:Author>
        <b:NameList>
          <b:Person>
            <b:Last>Suhartono</b:Last>
            <b:First>Entot</b:First>
          </b:Person>
        </b:NameList>
      </b:Author>
    </b:Author>
    <b:JournalName>INFOKAM</b:JournalName>
    <b:Pages>136</b:Pages>
    <b:Volume>II</b:Volume>
    <b:Issue>2015</b:Issue>
    <b:RefOrder>29</b:RefOrder>
  </b:Source>
  <b:Source>
    <b:Tag>Wan09</b:Tag>
    <b:SourceType>JournalArticle</b:SourceType>
    <b:Guid>{D18DA791-C92E-4397-9875-5BDB294032D1}</b:Guid>
    <b:Author>
      <b:Author>
        <b:NameList>
          <b:Person>
            <b:Last>Wang</b:Last>
            <b:First>Zhou</b:First>
          </b:Person>
          <b:Person>
            <b:Last>Alan</b:Last>
          </b:Person>
        </b:NameList>
      </b:Author>
    </b:Author>
    <b:Title>Mean Squared Error: Love it or Leave It?</b:Title>
    <b:JournalName>IEEE Signal Processing Magazine</b:JournalName>
    <b:Year>2009</b:Year>
    <b:Pages>99-100</b:Pages>
    <b:Volume>IX</b:Volume>
    <b:Issue>09</b:Issue>
    <b:RefOrder>30</b:RefOrder>
  </b:Source>
  <b:Source>
    <b:Tag>Ber19</b:Tag>
    <b:SourceType>InternetSite</b:SourceType>
    <b:Guid>{D134C69E-7605-470F-B848-D5C14FC388BA}</b:Guid>
    <b:Title>Create and Train A Radial Basis Function (RBF) Network</b:Title>
    <b:ProductionCompany>RDocumentation</b:ProductionCompany>
    <b:YearAccessed>2019</b:YearAccessed>
    <b:MonthAccessed>Mei</b:MonthAccessed>
    <b:DayAccessed>21</b:DayAccessed>
    <b:URL>https://www.rdocumentation.org/packages/RSNNS/versions/0.4-12/topics/rbf</b:URL>
    <b:Author>
      <b:Author>
        <b:NameList>
          <b:Person>
            <b:Last>Bergmeir</b:Last>
            <b:First>Christoph</b:First>
          </b:Person>
        </b:NameList>
      </b:Author>
    </b:Author>
    <b:RefOrder>32</b:RefOrder>
  </b:Source>
  <b:Source>
    <b:Tag>Ahm16</b:Tag>
    <b:SourceType>Report</b:SourceType>
    <b:Guid>{BDF7513A-65D5-46C9-A0AE-5A592615607A}</b:Guid>
    <b:Author>
      <b:Author>
        <b:NameList>
          <b:Person>
            <b:Last>Ahmad Ashari</b:Last>
            <b:First>Imam</b:First>
          </b:Person>
        </b:NameList>
      </b:Author>
    </b:Author>
    <b:Title>Perbandingan Perdormansi Algoritma Genetika dan Algoritma Ant Colony Optimization dalam Optimasi Penjadwalan Mata Kuliah</b:Title>
    <b:Year>2016</b:Year>
    <b:City>Semarang</b:City>
    <b:Publisher>Universitas Negeri Semarang</b:Publisher>
    <b:RefOrder>21</b:RefOrder>
  </b:Source>
  <b:Source>
    <b:Tag>Kej04</b:Tag>
    <b:SourceType>InternetSite</b:SourceType>
    <b:Guid>{7165A3D8-D1A4-42D5-A23D-28CF2528D292}</b:Guid>
    <b:Title>Kejadian Luar Biasa Demam Berdarah Dengue di Indonesia</b:Title>
    <b:Year>2004</b:Year>
    <b:Month>Februari</b:Month>
    <b:Day>16</b:Day>
    <b:YearAccessed>2019</b:YearAccessed>
    <b:MonthAccessed>Maret</b:MonthAccessed>
    <b:DayAccessed>26</b:DayAccessed>
    <b:URL>http://www.depkes.go.id/article/view/731/kejadian- luar-biasa-demam-berdarah-dengue-diindonesia.html.</b:URL>
    <b:RefOrder>1</b:RefOrder>
  </b:Source>
  <b:Source>
    <b:Tag>Pub09</b:Tag>
    <b:SourceType>BookSection</b:SourceType>
    <b:Guid>{D8258F71-969C-4D03-8110-B9CDF45F83E3}</b:Guid>
    <b:Title>Dengue: Guidelines for Diagnosis, Treatment, Prevention, and Control</b:Title>
    <b:Year>2009</b:Year>
    <b:City>Switzerland</b:City>
    <b:Author>
      <b:Author>
        <b:NameList>
          <b:Person>
            <b:Last>Publication</b:Last>
            <b:First>WHO</b:First>
            <b:Middle>and Tour</b:Middle>
          </b:Person>
        </b:NameList>
      </b:Author>
    </b:Author>
    <b:Pages>14</b:Pages>
    <b:Publisher>WHO Library Cataloging</b:Publisher>
    <b:RefOrder>2</b:RefOrder>
  </b:Source>
  <b:Source>
    <b:Tag>Lim06</b:Tag>
    <b:SourceType>InternetSite</b:SourceType>
    <b:Guid>{1610ECB8-B46D-4C59-B23E-1C19092A08FF}</b:Guid>
    <b:Title>Lima Kabupaten Kota di Jatim Endemik DBD</b:Title>
    <b:Year>2006</b:Year>
    <b:Month>Januari</b:Month>
    <b:YearAccessed>2019</b:YearAccessed>
    <b:MonthAccessed>Maret</b:MonthAccessed>
    <b:DayAccessed>27</b:DayAccessed>
    <b:URL>http://www.malang-post.com/kota- malang/98588- masyarakat-was-was-demam berdarah</b:URL>
    <b:RefOrder>3</b:RefOrder>
  </b:Source>
  <b:Source>
    <b:Tag>Ind11</b:Tag>
    <b:SourceType>BookSection</b:SourceType>
    <b:Guid>{6F076733-18FE-45F2-B1D3-8944CB2E32E7}</b:Guid>
    <b:Title>Modul Pengendalian Demam Berdarah Dengue</b:Title>
    <b:Year>2011</b:Year>
    <b:Author>
      <b:Author>
        <b:NameList>
          <b:Person>
            <b:Last>Indonesia</b:Last>
            <b:First>Kementrian</b:First>
            <b:Middle>Kesehatan Republik</b:Middle>
          </b:Person>
        </b:NameList>
      </b:Author>
    </b:Author>
    <b:BookTitle>Demam Berdarah Dengue</b:BookTitle>
    <b:Pages>8-11</b:Pages>
    <b:City>Jakarta</b:City>
    <b:RefOrder>4</b:RefOrder>
  </b:Source>
  <b:Source>
    <b:Tag>Jun19</b:Tag>
    <b:SourceType>JournalArticle</b:SourceType>
    <b:Guid>{04A15A07-FE34-445C-A836-EB087DEBE0DB}</b:Guid>
    <b:Author>
      <b:Author>
        <b:NameList>
          <b:Person>
            <b:Last>Zhao</b:Last>
            <b:First>Jun</b:First>
          </b:Person>
          <b:Person>
            <b:Last>Li</b:Last>
            <b:First>Xiaojun</b:First>
          </b:Person>
          <b:Person>
            <b:Last>Liu</b:Last>
            <b:First>Yi</b:First>
          </b:Person>
          <b:Person>
            <b:Last>Wang</b:Last>
            <b:First>Xiang</b:First>
          </b:Person>
          <b:Person>
            <b:Last>Zhou</b:Last>
            <b:First>Chen</b:First>
          </b:Person>
        </b:NameList>
      </b:Author>
    </b:Author>
    <b:Title>Ionospheric foF2 Disturbance Forecast Using Neural Network Improved by a Genetic Algorithm</b:Title>
    <b:Year>2019</b:Year>
    <b:Publisher>Elsevier</b:Publisher>
    <b:JournalName>Advance in Space Research</b:JournalName>
    <b:Pages>4003-4014</b:Pages>
    <b:Volume>63</b:Volume>
    <b:Issue>12</b:Issue>
    <b:RefOrder>8</b:RefOrder>
  </b:Source>
  <b:Source>
    <b:Tag>Sal17</b:Tag>
    <b:SourceType>Report</b:SourceType>
    <b:Guid>{1D699848-6A53-4407-A2C1-9D3F0A0B261C}</b:Guid>
    <b:Author>
      <b:Author>
        <b:NameList>
          <b:Person>
            <b:Last>Salim</b:Last>
            <b:First>Abdurrahman</b:First>
          </b:Person>
        </b:NameList>
      </b:Author>
    </b:Author>
    <b:Title>Pengoptimalan Naïve Bayes dan Regresi Logistik Menggunakan Algoritma Genetika untuk Data Klasifikasi (Studi Kasus: Pembuangan Limbah Domestik di Surabaya Timur)</b:Title>
    <b:Year>2017</b:Year>
    <b:Publisher>Semantic Scholar</b:Publisher>
    <b:City>Surabaya</b:City>
    <b:RefOrder>9</b:RefOrder>
  </b:Source>
  <b:Source>
    <b:Tag>Awa</b:Tag>
    <b:SourceType>JournalArticle</b:SourceType>
    <b:Guid>{1E866A82-49A0-4040-AF68-D059A67C3896}</b:Guid>
    <b:Author>
      <b:Author>
        <b:NameList>
          <b:Person>
            <b:Last>Awad</b:Last>
            <b:First>Mohammed</b:First>
          </b:Person>
        </b:NameList>
      </b:Author>
    </b:Author>
    <b:Title>Optimization RBFNNs Parameters Using Genetic Algorithms: Applied on Function Approximation</b:Title>
    <b:Publisher>Arab American University</b:Publisher>
    <b:City>Palestine</b:City>
    <b:Year>2010</b:Year>
    <b:JournalName>International Journal of Computer Science and Security (IJCSS)</b:JournalName>
    <b:Pages>295-307</b:Pages>
    <b:Volume>4</b:Volume>
    <b:Issue>3</b:Issue>
    <b:RefOrder>10</b:RefOrder>
  </b:Source>
  <b:Source>
    <b:Tag>Sut06</b:Tag>
    <b:SourceType>JournalArticle</b:SourceType>
    <b:Guid>{89BB450A-9DF7-42C2-9EBA-90D687C151CE}</b:Guid>
    <b:Author>
      <b:Author>
        <b:NameList>
          <b:Person>
            <b:Last>Sutijo</b:Last>
            <b:First>Brodjol</b:First>
          </b:Person>
          <b:Person>
            <b:Last>Subanar</b:Last>
          </b:Person>
          <b:Person>
            <b:Last>Guritno</b:Last>
            <b:First>Suryo</b:First>
          </b:Person>
        </b:NameList>
      </b:Author>
    </b:Author>
    <b:Title>PEMILIHAN HUBUNGAN INPUT-NODE PADAJARINGAN SARAF FUNGSI RADIAL BASIS</b:Title>
    <b:Year>2006</b:Year>
    <b:Publisher>Berkala MIPA</b:Publisher>
    <b:City>Yogyakarta</b:City>
    <b:JournalName>Journal of Mathematics and Natural Sciences</b:JournalName>
    <b:Volume>16</b:Volume>
    <b:Issue>1</b:Issue>
    <b:RefOrder>11</b:RefOrder>
  </b:Source>
  <b:Source>
    <b:Tag>Ale16</b:Tag>
    <b:SourceType>JournalArticle</b:SourceType>
    <b:Guid>{03AF218F-2B29-46B4-BC8D-0075125E138F}</b:Guid>
    <b:Author>
      <b:Author>
        <b:NameList>
          <b:Person>
            <b:Last>Alexandridis</b:Last>
            <b:First>Alex</b:First>
          </b:Person>
          <b:Person>
            <b:Last>Chondrodima</b:Last>
            <b:First>Eva</b:First>
          </b:Person>
          <b:Person>
            <b:Last>Sarimveis</b:Last>
            <b:First>Haralambos</b:First>
          </b:Person>
        </b:NameList>
      </b:Author>
    </b:Author>
    <b:Title>Cooperative Learning for Radial Basis Function Networks using Particle Swarm Optimization</b:Title>
    <b:Year>2016</b:Year>
    <b:Publisher>Elsevier</b:Publisher>
    <b:City>Yunani</b:City>
    <b:JournalName>Applied Soft Computer</b:JournalName>
    <b:Pages>485-497</b:Pages>
    <b:Volume>49</b:Volume>
    <b:RefOrder>12</b:RefOrder>
  </b:Source>
  <b:Source>
    <b:Tag>Lah17</b:Tag>
    <b:SourceType>JournalArticle</b:SourceType>
    <b:Guid>{4498D41C-6C9B-45B5-9F18-DDD3B0E616F8}</b:Guid>
    <b:Title>Hubungan Curah Hujan, Suhu, Kelembaban dengan Kasus Demam Berdarah Dengue di Kota Semarang</b:Title>
    <b:Year>2017</b:Year>
    <b:Publisher>Syifa' Medika</b:Publisher>
    <b:City>Semarang</b:City>
    <b:Author>
      <b:Author>
        <b:NameList>
          <b:Person>
            <b:Last>Lahdji</b:Last>
            <b:First>Aisyah</b:First>
          </b:Person>
          <b:Person>
            <b:Last>Bayu Putra</b:Last>
            <b:First>Bima</b:First>
          </b:Person>
        </b:NameList>
      </b:Author>
    </b:Author>
    <b:JournalName>Syifa' Medika: Jurnal Kedokteran dan Kesehatan</b:JournalName>
    <b:Volume>8</b:Volume>
    <b:Issue>1</b:Issue>
    <b:RefOrder>13</b:RefOrder>
  </b:Source>
  <b:Source>
    <b:Tag>Ber10</b:Tag>
    <b:SourceType>Book</b:SourceType>
    <b:Guid>{F83702FF-BEB2-4949-AF2B-4F7AE055A484}</b:Guid>
    <b:Title>Teknik-Teknik Optimasi Heuristik</b:Title>
    <b:Year>2010</b:Year>
    <b:Author>
      <b:Author>
        <b:NameList>
          <b:Person>
            <b:Last>Berlianty</b:Last>
            <b:First>I.,</b:First>
            <b:Middle>Miftahol, A</b:Middle>
          </b:Person>
        </b:NameList>
      </b:Author>
    </b:Author>
    <b:Pages>119-120</b:Pages>
    <b:City>Yogyakarta</b:City>
    <b:Publisher>Graha Ilmu</b:Publisher>
    <b:RefOrder>22</b:RefOrder>
  </b:Source>
  <b:Source>
    <b:Tag>Fog66</b:Tag>
    <b:SourceType>JournalArticle</b:SourceType>
    <b:Guid>{2A2424ED-2271-43EF-81CF-D57B08670660}</b:Guid>
    <b:Title>Artificial Intelligence through Simulated Evolution</b:Title>
    <b:Year>1966</b:Year>
    <b:Publisher>John Wiley &amp; Sons</b:Publisher>
    <b:Author>
      <b:Author>
        <b:NameList>
          <b:Person>
            <b:Last>L.J.</b:Last>
            <b:First>Fogel</b:First>
          </b:Person>
          <b:Person>
            <b:Last>A.J.</b:Last>
            <b:First>Owens</b:First>
          </b:Person>
          <b:Person>
            <b:Last>M.J.</b:Last>
            <b:First>Walsh</b:First>
          </b:Person>
        </b:NameList>
      </b:Author>
    </b:Author>
    <b:JournalName>Wiley-IEEE Press</b:JournalName>
    <b:Pages>227-296</b:Pages>
    <b:RefOrder>24</b:RefOrder>
  </b:Source>
  <b:Source>
    <b:Tag>Hai19</b:Tag>
    <b:SourceType>InternetSite</b:SourceType>
    <b:Guid>{2792ACDF-67F3-4817-8F5D-0845191B5EF0}</b:Guid>
    <b:Title>Radial Basis Function</b:Title>
    <b:Author>
      <b:Author>
        <b:NameList>
          <b:Person>
            <b:Last>Haidar</b:Last>
            <b:First>Ahmadoh</b:First>
          </b:Person>
        </b:NameList>
      </b:Author>
    </b:Author>
    <b:YearAccessed>2019</b:YearAccessed>
    <b:MonthAccessed>Maret</b:MonthAccessed>
    <b:DayAccessed>28</b:DayAccessed>
    <b:URL>https://www.slideshare.net/ahmadhaidaroh/radial-basis-function-41385969</b:URL>
    <b:Year>2014</b:Year>
    <b:Month>November</b:Month>
    <b:Day>10</b:Day>
    <b:RefOrder>25</b:RefOrder>
  </b:Source>
  <b:Source>
    <b:Tag>Kre14</b:Tag>
    <b:SourceType>Report</b:SourceType>
    <b:Guid>{6D2C3F45-6E48-4185-961F-B78BF8E98B42}</b:Guid>
    <b:Title>How to Estimate Forecasting Quality: A System-Motivated Derivation of Symmetric Mean Absolute Percentage Error (SMAPE) and Other Similar Characteristics</b:Title>
    <b:Year>2014</b:Year>
    <b:Author>
      <b:Author>
        <b:NameList>
          <b:Person>
            <b:Last>Kreinovich</b:Last>
            <b:First>Vladik</b:First>
          </b:Person>
          <b:Person>
            <b:Last>Nguyen</b:Last>
            <b:First>Hung</b:First>
            <b:Middle>T.</b:Middle>
          </b:Person>
          <b:Person>
            <b:Last>Ouncharoen</b:Last>
            <b:First>Rujira</b:First>
          </b:Person>
        </b:NameList>
      </b:Author>
    </b:Author>
    <b:Publisher>Semantic Scholar</b:Publisher>
    <b:City>Mexico</b:City>
    <b:RefOrder>31</b:RefOrder>
  </b:Source>
  <b:Source>
    <b:Tag>Azi12</b:Tag>
    <b:SourceType>Book</b:SourceType>
    <b:Guid>{ACD49F4A-CEBF-40F3-B3C0-EB2994D1A4DA}</b:Guid>
    <b:Title>Adaptive Genetic Algorithm (AGA) Radial Basis Function (RBF) Neural Network untuk klasifikasi</b:Title>
    <b:Year>2012</b:Year>
    <b:Author>
      <b:Author>
        <b:NameList>
          <b:Person>
            <b:Last>Aziz Nugroho</b:Last>
            <b:First>Muh</b:First>
          </b:Person>
        </b:NameList>
      </b:Author>
    </b:Author>
    <b:City>Surakarta</b:City>
    <b:Publisher>digilib.uns.ac.id</b:Publisher>
    <b:RefOrder>33</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 ma:contentTypeID="0x010100669844029BD0884596B99AD255CF8108" ma:contentTypeVersion="5" ma:contentTypeDescription="Buat sebuah dokumen baru." ma:contentTypeScope="" ma:versionID="739330d1652c1d11f4488a866326d3a6">
  <xsd:schema xmlns:xsd="http://www.w3.org/2001/XMLSchema" xmlns:xs="http://www.w3.org/2001/XMLSchema" xmlns:p="http://schemas.microsoft.com/office/2006/metadata/properties" xmlns:ns3="d2826ffd-9e5b-415d-8b25-689b38fd1b12" xmlns:ns4="ecff97b4-ef14-44d7-a915-a0c21fa5af13" targetNamespace="http://schemas.microsoft.com/office/2006/metadata/properties" ma:root="true" ma:fieldsID="cfb4cd14826416be9089aa41d0604f6b" ns3:_="" ns4:_="">
    <xsd:import namespace="d2826ffd-9e5b-415d-8b25-689b38fd1b12"/>
    <xsd:import namespace="ecff97b4-ef14-44d7-a915-a0c21fa5af1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826ffd-9e5b-415d-8b25-689b38fd1b12"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ff97b4-ef14-44d7-a915-a0c21fa5af1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E98382F-72A6-4B8C-9E4E-63AE32FBFEB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205872-666E-462A-8420-E07FAFAA3BEE}">
  <ds:schemaRefs>
    <ds:schemaRef ds:uri="http://schemas.openxmlformats.org/officeDocument/2006/bibliography"/>
  </ds:schemaRefs>
</ds:datastoreItem>
</file>

<file path=customXml/itemProps3.xml><?xml version="1.0" encoding="utf-8"?>
<ds:datastoreItem xmlns:ds="http://schemas.openxmlformats.org/officeDocument/2006/customXml" ds:itemID="{8F2C63EF-5A37-4AB7-8F12-BEEA86C4B01E}">
  <ds:schemaRefs>
    <ds:schemaRef ds:uri="http://schemas.microsoft.com/sharepoint/v3/contenttype/forms"/>
  </ds:schemaRefs>
</ds:datastoreItem>
</file>

<file path=customXml/itemProps4.xml><?xml version="1.0" encoding="utf-8"?>
<ds:datastoreItem xmlns:ds="http://schemas.openxmlformats.org/officeDocument/2006/customXml" ds:itemID="{9ED95B24-67F7-485E-9ACC-D099700815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826ffd-9e5b-415d-8b25-689b38fd1b12"/>
    <ds:schemaRef ds:uri="ecff97b4-ef14-44d7-a915-a0c21fa5af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04</Pages>
  <Words>97691</Words>
  <Characters>556841</Characters>
  <Application>Microsoft Office Word</Application>
  <DocSecurity>0</DocSecurity>
  <Lines>4640</Lines>
  <Paragraphs>1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etyo wahyu</dc:creator>
  <cp:keywords/>
  <dc:description/>
  <cp:lastModifiedBy>ROFIQOH NADIAH(557536)</cp:lastModifiedBy>
  <cp:revision>14</cp:revision>
  <cp:lastPrinted>2020-08-14T07:50:00Z</cp:lastPrinted>
  <dcterms:created xsi:type="dcterms:W3CDTF">2020-08-14T03:24:00Z</dcterms:created>
  <dcterms:modified xsi:type="dcterms:W3CDTF">2020-08-1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4a13da-c796-3708-806c-abb1ffb5a3e1</vt:lpwstr>
  </property>
  <property fmtid="{D5CDD505-2E9C-101B-9397-08002B2CF9AE}" pid="24" name="Mendeley Citation Style_1">
    <vt:lpwstr>http://www.zotero.org/styles/ieee</vt:lpwstr>
  </property>
  <property fmtid="{D5CDD505-2E9C-101B-9397-08002B2CF9AE}" pid="25" name="ContentTypeId">
    <vt:lpwstr>0x010100669844029BD0884596B99AD255CF8108</vt:lpwstr>
  </property>
</Properties>
</file>